  <c:v>8.8017500000000005E-3</c:v>
                </c:pt>
                <c:pt idx="37993" formatCode="0.00E+00">
                  <c:v>9.3066599999999996E-3</c:v>
                </c:pt>
                <c:pt idx="37994" formatCode="0.00E+00">
                  <c:v>9.8058599999999996E-3</c:v>
                </c:pt>
                <c:pt idx="37995">
                  <c:v>1.02982E-2</c:v>
                </c:pt>
                <c:pt idx="37996">
                  <c:v>1.07825E-2</c:v>
                </c:pt>
                <c:pt idx="37997">
                  <c:v>1.1257700000000001E-2</c:v>
                </c:pt>
                <c:pt idx="37998">
                  <c:v>1.17226E-2</c:v>
                </c:pt>
                <c:pt idx="37999">
                  <c:v>1.2175999999999999E-2</c:v>
                </c:pt>
                <c:pt idx="38000">
                  <c:v>1.26169E-2</c:v>
                </c:pt>
                <c:pt idx="38001">
                  <c:v>1.3044200000000001E-2</c:v>
                </c:pt>
                <c:pt idx="38002">
                  <c:v>1.34567E-2</c:v>
                </c:pt>
                <c:pt idx="38003">
                  <c:v>1.3853499999999999E-2</c:v>
                </c:pt>
                <c:pt idx="38004">
                  <c:v>1.42334E-2</c:v>
                </c:pt>
                <c:pt idx="38005">
                  <c:v>1.4595500000000001E-2</c:v>
                </c:pt>
                <c:pt idx="38006">
                  <c:v>1.49388E-2</c:v>
                </c:pt>
                <c:pt idx="38007">
                  <c:v>1.5262299999999999E-2</c:v>
                </c:pt>
                <c:pt idx="38008">
                  <c:v>1.55651E-2</c:v>
                </c:pt>
                <c:pt idx="38009">
                  <c:v>1.58464E-2</c:v>
                </c:pt>
                <c:pt idx="38010">
                  <c:v>1.61052E-2</c:v>
                </c:pt>
                <c:pt idx="38011">
                  <c:v>1.6340799999999999E-2</c:v>
                </c:pt>
                <c:pt idx="38012">
                  <c:v>1.6552299999999999E-2</c:v>
                </c:pt>
                <c:pt idx="38013">
                  <c:v>1.6739E-2</c:v>
                </c:pt>
                <c:pt idx="38014">
                  <c:v>1.6900200000000001E-2</c:v>
                </c:pt>
                <c:pt idx="38015">
                  <c:v>1.70353E-2</c:v>
                </c:pt>
                <c:pt idx="38016">
                  <c:v>1.7143599999999998E-2</c:v>
                </c:pt>
                <c:pt idx="38017">
                  <c:v>1.72245E-2</c:v>
                </c:pt>
                <c:pt idx="38018">
                  <c:v>1.7277600000000001E-2</c:v>
                </c:pt>
                <c:pt idx="38019">
                  <c:v>1.7302399999999999E-2</c:v>
                </c:pt>
                <c:pt idx="38020">
                  <c:v>1.7298399999999998E-2</c:v>
                </c:pt>
                <c:pt idx="38021">
                  <c:v>1.7265200000000001E-2</c:v>
                </c:pt>
                <c:pt idx="38022">
                  <c:v>1.7202599999999998E-2</c:v>
                </c:pt>
                <c:pt idx="38023">
                  <c:v>1.7110299999999998E-2</c:v>
                </c:pt>
                <c:pt idx="38024">
                  <c:v>1.69879E-2</c:v>
                </c:pt>
                <c:pt idx="38025">
                  <c:v>1.68355E-2</c:v>
                </c:pt>
                <c:pt idx="38026">
                  <c:v>1.6652799999999999E-2</c:v>
                </c:pt>
                <c:pt idx="38027">
                  <c:v>1.6439800000000001E-2</c:v>
                </c:pt>
                <c:pt idx="38028">
                  <c:v>1.6196499999999999E-2</c:v>
                </c:pt>
                <c:pt idx="38029">
                  <c:v>1.5923E-2</c:v>
                </c:pt>
                <c:pt idx="38030">
                  <c:v>1.5619299999999999E-2</c:v>
                </c:pt>
                <c:pt idx="38031">
                  <c:v>1.52856E-2</c:v>
                </c:pt>
                <c:pt idx="38032">
                  <c:v>1.4922100000000001E-2</c:v>
                </c:pt>
                <c:pt idx="38033">
                  <c:v>1.4529200000000001E-2</c:v>
                </c:pt>
                <c:pt idx="38034">
                  <c:v>1.4107E-2</c:v>
                </c:pt>
                <c:pt idx="38035">
                  <c:v>1.3656099999999999E-2</c:v>
                </c:pt>
                <c:pt idx="38036">
                  <c:v>1.31767E-2</c:v>
                </c:pt>
                <c:pt idx="38037">
                  <c:v>1.26695E-2</c:v>
                </c:pt>
                <c:pt idx="38038">
                  <c:v>1.2135E-2</c:v>
                </c:pt>
                <c:pt idx="38039">
                  <c:v>1.1573699999999999E-2</c:v>
                </c:pt>
                <c:pt idx="38040">
                  <c:v>1.0986299999999999E-2</c:v>
                </c:pt>
                <c:pt idx="38041">
                  <c:v>1.0373500000000001E-2</c:v>
                </c:pt>
                <c:pt idx="38042" formatCode="0.00E+00">
                  <c:v>9.73597E-3</c:v>
                </c:pt>
                <c:pt idx="38043" formatCode="0.00E+00">
                  <c:v>9.0746000000000004E-3</c:v>
                </c:pt>
                <c:pt idx="38044" formatCode="0.00E+00">
                  <c:v>8.3901900000000005E-3</c:v>
                </c:pt>
                <c:pt idx="38045" formatCode="0.00E+00">
                  <c:v>7.6836099999999996E-3</c:v>
                </c:pt>
                <c:pt idx="38046" formatCode="0.00E+00">
                  <c:v>6.9558099999999998E-3</c:v>
                </c:pt>
                <c:pt idx="38047" formatCode="0.00E+00">
                  <c:v>6.2077499999999997E-3</c:v>
                </c:pt>
                <c:pt idx="38048" formatCode="0.00E+00">
                  <c:v>5.4404400000000004E-3</c:v>
                </c:pt>
                <c:pt idx="38049" formatCode="0.00E+00">
                  <c:v>4.6549399999999998E-3</c:v>
                </c:pt>
                <c:pt idx="38050" formatCode="0.00E+00">
                  <c:v>3.8523400000000001E-3</c:v>
                </c:pt>
                <c:pt idx="38051" formatCode="0.00E+00">
                  <c:v>3.0337599999999999E-3</c:v>
                </c:pt>
                <c:pt idx="38052" formatCode="0.00E+00">
                  <c:v>2.2003700000000001E-3</c:v>
                </c:pt>
                <c:pt idx="38053" formatCode="0.00E+00">
                  <c:v>1.3533600000000001E-3</c:v>
                </c:pt>
                <c:pt idx="38054" formatCode="0.00E+00">
                  <c:v>4.9396300000000004E-4</c:v>
                </c:pt>
                <c:pt idx="38055" formatCode="0.00E+00">
                  <c:v>-3.7657499999999998E-4</c:v>
                </c:pt>
                <c:pt idx="38056" formatCode="0.00E+00">
                  <c:v>-1.25697E-3</c:v>
                </c:pt>
                <c:pt idx="38057" formatCode="0.00E+00">
                  <c:v>-2.14591E-3</c:v>
                </c:pt>
                <c:pt idx="38058" formatCode="0.00E+00">
                  <c:v>-3.04208E-3</c:v>
                </c:pt>
                <c:pt idx="38059" formatCode="0.00E+00">
                  <c:v>-3.9441199999999997E-3</c:v>
                </c:pt>
                <c:pt idx="38060" formatCode="0.00E+00">
                  <c:v>-4.8506599999999997E-3</c:v>
                </c:pt>
                <c:pt idx="38061" formatCode="0.00E+00">
                  <c:v>-5.7603300000000001E-3</c:v>
                </c:pt>
                <c:pt idx="38062" formatCode="0.00E+00">
                  <c:v>-6.6717199999999999E-3</c:v>
                </c:pt>
                <c:pt idx="38063" formatCode="0.00E+00">
                  <c:v>-7.5834300000000004E-3</c:v>
                </c:pt>
                <c:pt idx="38064" formatCode="0.00E+00">
                  <c:v>-8.4940399999999996E-3</c:v>
                </c:pt>
                <c:pt idx="38065" formatCode="0.00E+00">
                  <c:v>-9.4021199999999999E-3</c:v>
                </c:pt>
                <c:pt idx="38066">
                  <c:v>-1.0306299999999999E-2</c:v>
                </c:pt>
                <c:pt idx="38067">
                  <c:v>-1.1205E-2</c:v>
                </c:pt>
                <c:pt idx="38068">
                  <c:v>-1.2097E-2</c:v>
                </c:pt>
                <c:pt idx="38069">
                  <c:v>-1.29807E-2</c:v>
                </c:pt>
                <c:pt idx="38070">
                  <c:v>-1.38548E-2</c:v>
                </c:pt>
                <c:pt idx="38071">
                  <c:v>-1.47178E-2</c:v>
                </c:pt>
                <c:pt idx="38072">
                  <c:v>-1.55684E-2</c:v>
                </c:pt>
                <c:pt idx="38073">
                  <c:v>-1.6405099999999999E-2</c:v>
                </c:pt>
                <c:pt idx="38074">
                  <c:v>-1.7226600000000002E-2</c:v>
                </c:pt>
                <c:pt idx="38075">
                  <c:v>-1.8031499999999999E-2</c:v>
                </c:pt>
                <c:pt idx="38076">
                  <c:v>-1.8818499999999998E-2</c:v>
                </c:pt>
                <c:pt idx="38077">
                  <c:v>-1.9586200000000002E-2</c:v>
                </c:pt>
                <c:pt idx="38078">
                  <c:v>-2.0333500000000001E-2</c:v>
                </c:pt>
                <c:pt idx="38079">
                  <c:v>-2.1059000000000001E-2</c:v>
                </c:pt>
                <c:pt idx="38080">
                  <c:v>-2.17615E-2</c:v>
                </c:pt>
                <c:pt idx="38081">
                  <c:v>-2.24397E-2</c:v>
                </c:pt>
                <c:pt idx="38082">
                  <c:v>-2.3092600000000001E-2</c:v>
                </c:pt>
                <c:pt idx="38083">
                  <c:v>-2.3719E-2</c:v>
                </c:pt>
                <c:pt idx="38084">
                  <c:v>-2.4317800000000001E-2</c:v>
                </c:pt>
                <c:pt idx="38085">
                  <c:v>-2.4887900000000001E-2</c:v>
                </c:pt>
                <c:pt idx="38086">
                  <c:v>-2.54284E-2</c:v>
                </c:pt>
                <c:pt idx="38087">
                  <c:v>-2.5938200000000002E-2</c:v>
                </c:pt>
                <c:pt idx="38088">
                  <c:v>-2.64164E-2</c:v>
                </c:pt>
                <c:pt idx="38089">
                  <c:v>-2.68621E-2</c:v>
                </c:pt>
                <c:pt idx="38090">
                  <c:v>-2.72745E-2</c:v>
                </c:pt>
                <c:pt idx="38091">
                  <c:v>-2.7652900000000001E-2</c:v>
                </c:pt>
                <c:pt idx="38092">
                  <c:v>-2.7996400000000001E-2</c:v>
                </c:pt>
                <c:pt idx="38093">
                  <c:v>-2.83044E-2</c:v>
                </c:pt>
                <c:pt idx="38094">
                  <c:v>-2.8576299999999999E-2</c:v>
                </c:pt>
                <c:pt idx="38095">
                  <c:v>-2.8811400000000001E-2</c:v>
                </c:pt>
                <c:pt idx="38096">
                  <c:v>-2.9009400000000001E-2</c:v>
                </c:pt>
                <c:pt idx="38097">
                  <c:v>-2.91696E-2</c:v>
                </c:pt>
                <c:pt idx="38098">
                  <c:v>-2.92917E-2</c:v>
                </c:pt>
                <c:pt idx="38099">
                  <c:v>-2.9375399999999999E-2</c:v>
                </c:pt>
                <c:pt idx="38100">
                  <c:v>-2.94203E-2</c:v>
                </c:pt>
                <c:pt idx="38101">
                  <c:v>-2.94262E-2</c:v>
                </c:pt>
                <c:pt idx="38102">
                  <c:v>-2.9392999999999999E-2</c:v>
                </c:pt>
                <c:pt idx="38103">
                  <c:v>-2.9320499999999999E-2</c:v>
                </c:pt>
                <c:pt idx="38104">
                  <c:v>-2.9208700000000001E-2</c:v>
                </c:pt>
                <c:pt idx="38105">
                  <c:v>-2.9057599999999999E-2</c:v>
                </c:pt>
                <c:pt idx="38106">
                  <c:v>-2.8867299999999999E-2</c:v>
                </c:pt>
                <c:pt idx="38107">
                  <c:v>-2.8637900000000001E-2</c:v>
                </c:pt>
                <c:pt idx="38108">
                  <c:v>-2.8369499999999999E-2</c:v>
                </c:pt>
                <c:pt idx="38109">
                  <c:v>-2.8062500000000001E-2</c:v>
                </c:pt>
                <c:pt idx="38110">
                  <c:v>-2.7717100000000001E-2</c:v>
                </c:pt>
                <c:pt idx="38111">
                  <c:v>-2.7333799999999998E-2</c:v>
                </c:pt>
                <c:pt idx="38112">
                  <c:v>-2.69129E-2</c:v>
                </c:pt>
                <c:pt idx="38113">
                  <c:v>-2.6454999999999999E-2</c:v>
                </c:pt>
                <c:pt idx="38114">
                  <c:v>-2.59606E-2</c:v>
                </c:pt>
                <c:pt idx="38115">
                  <c:v>-2.54302E-2</c:v>
                </c:pt>
                <c:pt idx="38116">
                  <c:v>-2.4864600000000001E-2</c:v>
                </c:pt>
                <c:pt idx="38117">
                  <c:v>-2.4264500000000001E-2</c:v>
                </c:pt>
                <c:pt idx="38118">
                  <c:v>-2.3630600000000002E-2</c:v>
                </c:pt>
                <c:pt idx="38119">
                  <c:v>-2.2963799999999999E-2</c:v>
                </c:pt>
                <c:pt idx="38120">
                  <c:v>-2.2264900000000001E-2</c:v>
                </c:pt>
                <c:pt idx="38121">
                  <c:v>-2.15348E-2</c:v>
                </c:pt>
                <c:pt idx="38122">
                  <c:v>-2.0774600000000001E-2</c:v>
                </c:pt>
                <c:pt idx="38123">
                  <c:v>-1.9985300000000001E-2</c:v>
                </c:pt>
                <c:pt idx="38124">
                  <c:v>-1.9167799999999999E-2</c:v>
                </c:pt>
                <c:pt idx="38125">
                  <c:v>-1.83234E-2</c:v>
                </c:pt>
                <c:pt idx="38126">
                  <c:v>-1.7453199999999999E-2</c:v>
                </c:pt>
                <c:pt idx="38127">
                  <c:v>-1.6558300000000001E-2</c:v>
                </c:pt>
                <c:pt idx="38128">
                  <c:v>-1.5640000000000001E-2</c:v>
                </c:pt>
                <c:pt idx="38129">
                  <c:v>-1.46996E-2</c:v>
                </c:pt>
                <c:pt idx="38130">
                  <c:v>-1.37384E-2</c:v>
                </c:pt>
                <c:pt idx="38131">
                  <c:v>-1.2757599999999999E-2</c:v>
                </c:pt>
                <c:pt idx="38132">
                  <c:v>-1.17587E-2</c:v>
                </c:pt>
                <c:pt idx="38133">
                  <c:v>-1.07431E-2</c:v>
                </c:pt>
                <c:pt idx="38134" formatCode="0.00E+00">
                  <c:v>-9.7121800000000008E-3</c:v>
                </c:pt>
                <c:pt idx="38135" formatCode="0.00E+00">
                  <c:v>-8.6673600000000007E-3</c:v>
                </c:pt>
                <c:pt idx="38136" formatCode="0.00E+00">
                  <c:v>-7.6101199999999997E-3</c:v>
                </c:pt>
                <c:pt idx="38137" formatCode="0.00E+00">
                  <c:v>-6.5419500000000004E-3</c:v>
                </c:pt>
                <c:pt idx="38138" formatCode="0.00E+00">
                  <c:v>-5.4643399999999998E-3</c:v>
                </c:pt>
                <c:pt idx="38139" formatCode="0.00E+00">
                  <c:v>-4.3788200000000003E-3</c:v>
                </c:pt>
                <c:pt idx="38140" formatCode="0.00E+00">
                  <c:v>-3.2869000000000002E-3</c:v>
                </c:pt>
                <c:pt idx="38141" formatCode="0.00E+00">
                  <c:v>-2.1901199999999998E-3</c:v>
                </c:pt>
                <c:pt idx="38142" formatCode="0.00E+00">
                  <c:v>-1.0900300000000001E-3</c:v>
                </c:pt>
                <c:pt idx="38143" formatCode="0.00E+00">
                  <c:v>1.18231E-5</c:v>
                </c:pt>
                <c:pt idx="38144" formatCode="0.00E+00">
                  <c:v>1.1138999999999999E-3</c:v>
                </c:pt>
                <c:pt idx="38145" formatCode="0.00E+00">
                  <c:v>2.2146399999999999E-3</c:v>
                </c:pt>
                <c:pt idx="38146" formatCode="0.00E+00">
                  <c:v>3.3124999999999999E-3</c:v>
                </c:pt>
                <c:pt idx="38147" formatCode="0.00E+00">
                  <c:v>4.4059499999999996E-3</c:v>
                </c:pt>
                <c:pt idx="38148" formatCode="0.00E+00">
                  <c:v>5.4934399999999996E-3</c:v>
                </c:pt>
                <c:pt idx="38149" formatCode="0.00E+00">
                  <c:v>6.5734499999999998E-3</c:v>
                </c:pt>
                <c:pt idx="38150" formatCode="0.00E+00">
                  <c:v>7.6444700000000004E-3</c:v>
                </c:pt>
                <c:pt idx="38151" formatCode="0.00E+00">
                  <c:v>8.7049999999999992E-3</c:v>
                </c:pt>
                <c:pt idx="38152" formatCode="0.00E+00">
                  <c:v>9.7535599999999997E-3</c:v>
                </c:pt>
                <c:pt idx="38153">
                  <c:v>1.07887E-2</c:v>
                </c:pt>
                <c:pt idx="38154">
                  <c:v>1.1809E-2</c:v>
                </c:pt>
                <c:pt idx="38155">
                  <c:v>1.2813E-2</c:v>
                </c:pt>
                <c:pt idx="38156">
                  <c:v>1.37993E-2</c:v>
                </c:pt>
                <c:pt idx="38157">
                  <c:v>1.47666E-2</c:v>
                </c:pt>
                <c:pt idx="38158">
                  <c:v>1.5713499999999998E-2</c:v>
                </c:pt>
                <c:pt idx="38159">
                  <c:v>1.6638799999999999E-2</c:v>
                </c:pt>
                <c:pt idx="38160">
                  <c:v>1.75412E-2</c:v>
                </c:pt>
                <c:pt idx="38161">
                  <c:v>1.8419399999999999E-2</c:v>
                </c:pt>
                <c:pt idx="38162">
                  <c:v>1.9272299999999999E-2</c:v>
                </c:pt>
                <c:pt idx="38163">
                  <c:v>2.0098700000000001E-2</c:v>
                </c:pt>
                <c:pt idx="38164">
                  <c:v>2.0897599999999999E-2</c:v>
                </c:pt>
                <c:pt idx="38165">
                  <c:v>2.1667800000000001E-2</c:v>
                </c:pt>
                <c:pt idx="38166">
                  <c:v>2.2408299999999999E-2</c:v>
                </c:pt>
                <c:pt idx="38167">
                  <c:v>2.3118199999999998E-2</c:v>
                </c:pt>
                <c:pt idx="38168">
                  <c:v>2.3796600000000001E-2</c:v>
                </c:pt>
                <c:pt idx="38169">
                  <c:v>2.4442499999999999E-2</c:v>
                </c:pt>
                <c:pt idx="38170">
                  <c:v>2.50552E-2</c:v>
                </c:pt>
                <c:pt idx="38171">
                  <c:v>2.5633900000000001E-2</c:v>
                </c:pt>
                <c:pt idx="38172">
                  <c:v>2.61779E-2</c:v>
                </c:pt>
                <c:pt idx="38173">
                  <c:v>2.6686499999999998E-2</c:v>
                </c:pt>
                <c:pt idx="38174">
                  <c:v>2.7158999999999999E-2</c:v>
                </c:pt>
                <c:pt idx="38175">
                  <c:v>2.7595100000000001E-2</c:v>
                </c:pt>
                <c:pt idx="38176">
                  <c:v>2.7994100000000001E-2</c:v>
                </c:pt>
                <c:pt idx="38177">
                  <c:v>2.8355600000000002E-2</c:v>
                </c:pt>
                <c:pt idx="38178">
                  <c:v>2.8679300000000001E-2</c:v>
                </c:pt>
                <c:pt idx="38179">
                  <c:v>2.8964799999999999E-2</c:v>
                </c:pt>
                <c:pt idx="38180">
                  <c:v>2.92118E-2</c:v>
                </c:pt>
                <c:pt idx="38181">
                  <c:v>2.9420200000000001E-2</c:v>
                </c:pt>
                <c:pt idx="38182">
                  <c:v>2.9589899999999999E-2</c:v>
                </c:pt>
                <c:pt idx="38183">
                  <c:v>2.97206E-2</c:v>
                </c:pt>
                <c:pt idx="38184">
                  <c:v>2.9812499999999999E-2</c:v>
                </c:pt>
                <c:pt idx="38185">
                  <c:v>2.98655E-2</c:v>
                </c:pt>
                <c:pt idx="38186">
                  <c:v>2.9879699999999999E-2</c:v>
                </c:pt>
                <c:pt idx="38187">
                  <c:v>2.9855300000000001E-2</c:v>
                </c:pt>
                <c:pt idx="38188">
                  <c:v>2.97925E-2</c:v>
                </c:pt>
                <c:pt idx="38189">
                  <c:v>2.9691599999999999E-2</c:v>
                </c:pt>
                <c:pt idx="38190">
                  <c:v>2.9552800000000001E-2</c:v>
                </c:pt>
                <c:pt idx="38191">
                  <c:v>2.9376599999999999E-2</c:v>
                </c:pt>
                <c:pt idx="38192">
                  <c:v>2.91633E-2</c:v>
                </c:pt>
                <c:pt idx="38193">
                  <c:v>2.8913600000000001E-2</c:v>
                </c:pt>
                <c:pt idx="38194">
                  <c:v>2.8627799999999998E-2</c:v>
                </c:pt>
                <c:pt idx="38195">
                  <c:v>2.8306600000000001E-2</c:v>
                </c:pt>
                <c:pt idx="38196">
                  <c:v>2.7950699999999998E-2</c:v>
                </c:pt>
                <c:pt idx="38197">
                  <c:v>2.75608E-2</c:v>
                </c:pt>
                <c:pt idx="38198">
                  <c:v>2.7137499999999998E-2</c:v>
                </c:pt>
                <c:pt idx="38199">
                  <c:v>2.6681699999999999E-2</c:v>
                </c:pt>
                <c:pt idx="38200">
                  <c:v>2.6194100000000001E-2</c:v>
                </c:pt>
                <c:pt idx="38201">
                  <c:v>2.5675799999999999E-2</c:v>
                </c:pt>
                <c:pt idx="38202">
                  <c:v>2.51276E-2</c:v>
                </c:pt>
                <c:pt idx="38203">
                  <c:v>2.4550499999999999E-2</c:v>
                </c:pt>
                <c:pt idx="38204">
                  <c:v>2.3945399999999999E-2</c:v>
                </c:pt>
                <c:pt idx="38205">
                  <c:v>2.3313400000000001E-2</c:v>
                </c:pt>
                <c:pt idx="38206">
                  <c:v>2.2655700000000001E-2</c:v>
                </c:pt>
                <c:pt idx="38207">
                  <c:v>2.1973199999999998E-2</c:v>
                </c:pt>
                <c:pt idx="38208">
                  <c:v>2.12672E-2</c:v>
                </c:pt>
                <c:pt idx="38209">
                  <c:v>2.05387E-2</c:v>
                </c:pt>
                <c:pt idx="38210">
                  <c:v>1.97891E-2</c:v>
                </c:pt>
                <c:pt idx="38211">
                  <c:v>1.9019500000000002E-2</c:v>
                </c:pt>
                <c:pt idx="38212">
                  <c:v>1.8231199999999999E-2</c:v>
                </c:pt>
                <c:pt idx="38213">
                  <c:v>1.7425400000000001E-2</c:v>
                </c:pt>
                <c:pt idx="38214">
                  <c:v>1.6603400000000001E-2</c:v>
                </c:pt>
                <c:pt idx="38215">
                  <c:v>1.5766599999999999E-2</c:v>
                </c:pt>
                <c:pt idx="38216">
                  <c:v>1.4916199999999999E-2</c:v>
                </c:pt>
                <c:pt idx="38217">
                  <c:v>1.4053700000000001E-2</c:v>
                </c:pt>
                <c:pt idx="38218">
                  <c:v>1.31802E-2</c:v>
                </c:pt>
                <c:pt idx="38219">
                  <c:v>1.2297199999999999E-2</c:v>
                </c:pt>
                <c:pt idx="38220">
                  <c:v>1.1405999999999999E-2</c:v>
                </c:pt>
                <c:pt idx="38221">
                  <c:v>1.0508099999999999E-2</c:v>
                </c:pt>
                <c:pt idx="38222" formatCode="0.00E+00">
                  <c:v>9.6046199999999995E-3</c:v>
                </c:pt>
                <c:pt idx="38223" formatCode="0.00E+00">
                  <c:v>8.6970999999999993E-3</c:v>
                </c:pt>
                <c:pt idx="38224" formatCode="0.00E+00">
                  <c:v>7.7868299999999998E-3</c:v>
                </c:pt>
                <c:pt idx="38225" formatCode="0.00E+00">
                  <c:v>6.8751799999999998E-3</c:v>
                </c:pt>
                <c:pt idx="38226" formatCode="0.00E+00">
                  <c:v>5.9634800000000002E-3</c:v>
                </c:pt>
                <c:pt idx="38227" formatCode="0.00E+00">
                  <c:v>5.0530599999999998E-3</c:v>
                </c:pt>
                <c:pt idx="38228" formatCode="0.00E+00">
                  <c:v>4.1452499999999996E-3</c:v>
                </c:pt>
                <c:pt idx="38229" formatCode="0.00E+00">
                  <c:v>3.24135E-3</c:v>
                </c:pt>
                <c:pt idx="38230" formatCode="0.00E+00">
                  <c:v>2.3426599999999999E-3</c:v>
                </c:pt>
                <c:pt idx="38231" formatCode="0.00E+00">
                  <c:v>1.4504400000000001E-3</c:v>
                </c:pt>
                <c:pt idx="38232" formatCode="0.00E+00">
                  <c:v>5.6595199999999999E-4</c:v>
                </c:pt>
                <c:pt idx="38233" formatCode="0.00E+00">
                  <c:v>-3.0958299999999999E-4</c:v>
                </c:pt>
                <c:pt idx="38234" formatCode="0.00E+00">
                  <c:v>-1.1749600000000001E-3</c:v>
                </c:pt>
                <c:pt idx="38235" formatCode="0.00E+00">
                  <c:v>-2.02899E-3</c:v>
                </c:pt>
                <c:pt idx="38236" formatCode="0.00E+00">
                  <c:v>-2.87053E-3</c:v>
                </c:pt>
                <c:pt idx="38237" formatCode="0.00E+00">
                  <c:v>-3.6984499999999998E-3</c:v>
                </c:pt>
                <c:pt idx="38238" formatCode="0.00E+00">
                  <c:v>-4.5116699999999997E-3</c:v>
                </c:pt>
                <c:pt idx="38239" formatCode="0.00E+00">
                  <c:v>-5.3091299999999996E-3</c:v>
                </c:pt>
                <c:pt idx="38240" formatCode="0.00E+00">
                  <c:v>-6.0898000000000002E-3</c:v>
                </c:pt>
                <c:pt idx="38241" formatCode="0.00E+00">
                  <c:v>-6.8526999999999998E-3</c:v>
                </c:pt>
                <c:pt idx="38242" formatCode="0.00E+00">
                  <c:v>-7.5968700000000004E-3</c:v>
                </c:pt>
                <c:pt idx="38243" formatCode="0.00E+00">
                  <c:v>-8.3214099999999996E-3</c:v>
                </c:pt>
                <c:pt idx="38244" formatCode="0.00E+00">
                  <c:v>-9.0254399999999992E-3</c:v>
                </c:pt>
                <c:pt idx="38245" formatCode="0.00E+00">
                  <c:v>-9.7081300000000006E-3</c:v>
                </c:pt>
                <c:pt idx="38246">
                  <c:v>-1.03687E-2</c:v>
                </c:pt>
                <c:pt idx="38247">
                  <c:v>-1.10064E-2</c:v>
                </c:pt>
                <c:pt idx="38248">
                  <c:v>-1.1620500000000001E-2</c:v>
                </c:pt>
                <c:pt idx="38249">
                  <c:v>-1.2210499999999999E-2</c:v>
                </c:pt>
                <c:pt idx="38250">
                  <c:v>-1.27755E-2</c:v>
                </c:pt>
                <c:pt idx="38251">
                  <c:v>-1.3315199999999999E-2</c:v>
                </c:pt>
                <c:pt idx="38252">
                  <c:v>-1.3828999999999999E-2</c:v>
                </c:pt>
                <c:pt idx="38253">
                  <c:v>-1.43164E-2</c:v>
                </c:pt>
                <c:pt idx="38254">
                  <c:v>-1.47771E-2</c:v>
                </c:pt>
                <c:pt idx="38255">
                  <c:v>-1.52105E-2</c:v>
                </c:pt>
                <c:pt idx="38256">
                  <c:v>-1.56165E-2</c:v>
                </c:pt>
                <c:pt idx="38257">
                  <c:v>-1.59948E-2</c:v>
                </c:pt>
                <c:pt idx="38258">
                  <c:v>-1.6344999999999998E-2</c:v>
                </c:pt>
                <c:pt idx="38259">
                  <c:v>-1.66672E-2</c:v>
                </c:pt>
                <c:pt idx="38260">
                  <c:v>-1.6961E-2</c:v>
                </c:pt>
                <c:pt idx="38261">
                  <c:v>-1.7226499999999999E-2</c:v>
                </c:pt>
                <c:pt idx="38262">
                  <c:v>-1.7463699999999999E-2</c:v>
                </c:pt>
                <c:pt idx="38263">
                  <c:v>-1.7672500000000001E-2</c:v>
                </c:pt>
                <c:pt idx="38264">
                  <c:v>-1.78531E-2</c:v>
                </c:pt>
                <c:pt idx="38265">
                  <c:v>-1.8005500000000001E-2</c:v>
                </c:pt>
                <c:pt idx="38266">
                  <c:v>-1.8129900000000001E-2</c:v>
                </c:pt>
                <c:pt idx="38267">
                  <c:v>-1.8226599999999999E-2</c:v>
                </c:pt>
                <c:pt idx="38268">
                  <c:v>-1.8295800000000001E-2</c:v>
                </c:pt>
                <c:pt idx="38269">
                  <c:v>-1.8337699999999998E-2</c:v>
                </c:pt>
                <c:pt idx="38270">
                  <c:v>-1.8352799999999999E-2</c:v>
                </c:pt>
                <c:pt idx="38271">
                  <c:v>-1.83415E-2</c:v>
                </c:pt>
                <c:pt idx="38272">
                  <c:v>-1.83041E-2</c:v>
                </c:pt>
                <c:pt idx="38273">
                  <c:v>-1.8241199999999999E-2</c:v>
                </c:pt>
                <c:pt idx="38274">
                  <c:v>-1.8153200000000001E-2</c:v>
                </c:pt>
                <c:pt idx="38275">
                  <c:v>-1.80407E-2</c:v>
                </c:pt>
                <c:pt idx="38276">
                  <c:v>-1.7904300000000001E-2</c:v>
                </c:pt>
                <c:pt idx="38277">
                  <c:v>-1.7744699999999999E-2</c:v>
                </c:pt>
                <c:pt idx="38278">
                  <c:v>-1.7562399999999999E-2</c:v>
                </c:pt>
                <c:pt idx="38279">
                  <c:v>-1.7358200000000001E-2</c:v>
                </c:pt>
                <c:pt idx="38280">
                  <c:v>-1.71328E-2</c:v>
                </c:pt>
                <c:pt idx="38281">
                  <c:v>-1.6886999999999999E-2</c:v>
                </c:pt>
                <c:pt idx="38282">
                  <c:v>-1.6621500000000001E-2</c:v>
                </c:pt>
                <c:pt idx="38283">
                  <c:v>-1.63371E-2</c:v>
                </c:pt>
                <c:pt idx="38284">
                  <c:v>-1.6034699999999999E-2</c:v>
                </c:pt>
                <c:pt idx="38285">
                  <c:v>-1.5715099999999999E-2</c:v>
                </c:pt>
                <c:pt idx="38286">
                  <c:v>-1.53793E-2</c:v>
                </c:pt>
                <c:pt idx="38287">
                  <c:v>-1.5028E-2</c:v>
                </c:pt>
                <c:pt idx="38288">
                  <c:v>-1.46622E-2</c:v>
                </c:pt>
                <c:pt idx="38289">
                  <c:v>-1.4282899999999999E-2</c:v>
                </c:pt>
                <c:pt idx="38290">
                  <c:v>-1.3890899999999999E-2</c:v>
                </c:pt>
                <c:pt idx="38291">
                  <c:v>-1.3487300000000001E-2</c:v>
                </c:pt>
                <c:pt idx="38292">
                  <c:v>-1.3073E-2</c:v>
                </c:pt>
                <c:pt idx="38293">
                  <c:v>-1.2649000000000001E-2</c:v>
                </c:pt>
                <c:pt idx="38294">
                  <c:v>-1.22162E-2</c:v>
                </c:pt>
                <c:pt idx="38295">
                  <c:v>-1.1775600000000001E-2</c:v>
                </c:pt>
                <c:pt idx="38296">
                  <c:v>-1.1328299999999999E-2</c:v>
                </c:pt>
                <c:pt idx="38297">
                  <c:v>-1.08752E-2</c:v>
                </c:pt>
                <c:pt idx="38298">
                  <c:v>-1.04172E-2</c:v>
                </c:pt>
                <c:pt idx="38299" formatCode="0.00E+00">
                  <c:v>-9.9554699999999993E-3</c:v>
                </c:pt>
                <c:pt idx="38300" formatCode="0.00E+00">
                  <c:v>-9.4908500000000003E-3</c:v>
                </c:pt>
                <c:pt idx="38301" formatCode="0.00E+00">
                  <c:v>-9.0243500000000004E-3</c:v>
                </c:pt>
                <c:pt idx="38302" formatCode="0.00E+00">
                  <c:v>-8.5569200000000008E-3</c:v>
                </c:pt>
                <c:pt idx="38303" formatCode="0.00E+00">
                  <c:v>-8.0895199999999994E-3</c:v>
                </c:pt>
                <c:pt idx="38304" formatCode="0.00E+00">
                  <c:v>-7.62308E-3</c:v>
                </c:pt>
                <c:pt idx="38305" formatCode="0.00E+00">
                  <c:v>-7.1585199999999998E-3</c:v>
                </c:pt>
                <c:pt idx="38306" formatCode="0.00E+00">
                  <c:v>-6.6967600000000004E-3</c:v>
                </c:pt>
                <c:pt idx="38307" formatCode="0.00E+00">
                  <c:v>-6.23867E-3</c:v>
                </c:pt>
                <c:pt idx="38308" formatCode="0.00E+00">
                  <c:v>-5.7851400000000002E-3</c:v>
                </c:pt>
                <c:pt idx="38309" formatCode="0.00E+00">
                  <c:v>-5.3370099999999997E-3</c:v>
                </c:pt>
                <c:pt idx="38310" formatCode="0.00E+00">
                  <c:v>-4.8951100000000003E-3</c:v>
                </c:pt>
                <c:pt idx="38311" formatCode="0.00E+00">
                  <c:v>-4.4602499999999998E-3</c:v>
                </c:pt>
                <c:pt idx="38312" formatCode="0.00E+00">
                  <c:v>-4.0331899999999999E-3</c:v>
                </c:pt>
                <c:pt idx="38313" formatCode="0.00E+00">
                  <c:v>-3.6147000000000002E-3</c:v>
                </c:pt>
                <c:pt idx="38314" formatCode="0.00E+00">
                  <c:v>-3.2054900000000001E-3</c:v>
                </c:pt>
                <c:pt idx="38315" formatCode="0.00E+00">
                  <c:v>-2.80627E-3</c:v>
                </c:pt>
                <c:pt idx="38316" formatCode="0.00E+00">
                  <c:v>-2.4176900000000001E-3</c:v>
                </c:pt>
                <c:pt idx="38317" formatCode="0.00E+00">
                  <c:v>-2.0403999999999999E-3</c:v>
                </c:pt>
                <c:pt idx="38318" formatCode="0.00E+00">
                  <c:v>-1.6749899999999999E-3</c:v>
                </c:pt>
                <c:pt idx="38319" formatCode="0.00E+00">
                  <c:v>-1.3220300000000001E-3</c:v>
                </c:pt>
                <c:pt idx="38320" formatCode="0.00E+00">
                  <c:v>-9.8205100000000006E-4</c:v>
                </c:pt>
                <c:pt idx="38321" formatCode="0.00E+00">
                  <c:v>-6.5555799999999999E-4</c:v>
                </c:pt>
                <c:pt idx="38322" formatCode="0.00E+00">
                  <c:v>-3.43011E-4</c:v>
                </c:pt>
                <c:pt idx="38323" formatCode="0.00E+00">
                  <c:v>-4.4835200000000001E-5</c:v>
                </c:pt>
                <c:pt idx="38324" formatCode="0.00E+00">
                  <c:v>2.3858000000000001E-4</c:v>
                </c:pt>
                <c:pt idx="38325" formatCode="0.00E+00">
                  <c:v>5.06885E-4</c:v>
                </c:pt>
                <c:pt idx="38326" formatCode="0.00E+00">
                  <c:v>7.5976500000000003E-4</c:v>
                </c:pt>
                <c:pt idx="38327" formatCode="0.00E+00">
                  <c:v>9.969480000000001E-4</c:v>
                </c:pt>
                <c:pt idx="38328" formatCode="0.00E+00">
                  <c:v>1.2182E-3</c:v>
                </c:pt>
                <c:pt idx="38329" formatCode="0.00E+00">
                  <c:v>1.4233200000000001E-3</c:v>
                </c:pt>
                <c:pt idx="38330" formatCode="0.00E+00">
                  <c:v>1.6121499999999999E-3</c:v>
                </c:pt>
                <c:pt idx="38331" formatCode="0.00E+00">
                  <c:v>1.78459E-3</c:v>
                </c:pt>
                <c:pt idx="38332" formatCode="0.00E+00">
                  <c:v>1.9405399999999999E-3</c:v>
                </c:pt>
                <c:pt idx="38333" formatCode="0.00E+00">
                  <c:v>2.0799799999999999E-3</c:v>
                </c:pt>
                <c:pt idx="38334" formatCode="0.00E+00">
                  <c:v>2.2028999999999998E-3</c:v>
                </c:pt>
                <c:pt idx="38335" formatCode="0.00E+00">
                  <c:v>2.30934E-3</c:v>
                </c:pt>
                <c:pt idx="38336" formatCode="0.00E+00">
                  <c:v>2.39938E-3</c:v>
                </c:pt>
                <c:pt idx="38337" formatCode="0.00E+00">
                  <c:v>2.47314E-3</c:v>
                </c:pt>
                <c:pt idx="38338" formatCode="0.00E+00">
                  <c:v>2.5307799999999998E-3</c:v>
                </c:pt>
                <c:pt idx="38339" formatCode="0.00E+00">
                  <c:v>2.5724799999999998E-3</c:v>
                </c:pt>
                <c:pt idx="38340" formatCode="0.00E+00">
                  <c:v>2.5984699999999999E-3</c:v>
                </c:pt>
                <c:pt idx="38341" formatCode="0.00E+00">
                  <c:v>2.60903E-3</c:v>
                </c:pt>
                <c:pt idx="38342" formatCode="0.00E+00">
                  <c:v>2.60444E-3</c:v>
                </c:pt>
                <c:pt idx="38343" formatCode="0.00E+00">
                  <c:v>2.5850500000000002E-3</c:v>
                </c:pt>
                <c:pt idx="38344" formatCode="0.00E+00">
                  <c:v>2.5512199999999999E-3</c:v>
                </c:pt>
                <c:pt idx="38345" formatCode="0.00E+00">
                  <c:v>2.5033500000000001E-3</c:v>
                </c:pt>
                <c:pt idx="38346" formatCode="0.00E+00">
                  <c:v>2.44188E-3</c:v>
                </c:pt>
                <c:pt idx="38347" formatCode="0.00E+00">
                  <c:v>2.3672599999999999E-3</c:v>
                </c:pt>
                <c:pt idx="38348" formatCode="0.00E+00">
                  <c:v>2.2799999999999999E-3</c:v>
                </c:pt>
                <c:pt idx="38349" formatCode="0.00E+00">
                  <c:v>2.1806E-3</c:v>
                </c:pt>
                <c:pt idx="38350" formatCode="0.00E+00">
                  <c:v>2.0696299999999998E-3</c:v>
                </c:pt>
                <c:pt idx="38351" formatCode="0.00E+00">
                  <c:v>1.94764E-3</c:v>
                </c:pt>
                <c:pt idx="38352" formatCode="0.00E+00">
                  <c:v>1.81525E-3</c:v>
                </c:pt>
                <c:pt idx="38353" formatCode="0.00E+00">
                  <c:v>1.6730600000000001E-3</c:v>
                </c:pt>
                <c:pt idx="38354" formatCode="0.00E+00">
                  <c:v>1.52173E-3</c:v>
                </c:pt>
                <c:pt idx="38355" formatCode="0.00E+00">
                  <c:v>1.36191E-3</c:v>
                </c:pt>
                <c:pt idx="38356" formatCode="0.00E+00">
                  <c:v>1.19429E-3</c:v>
                </c:pt>
                <c:pt idx="38357" formatCode="0.00E+00">
                  <c:v>1.0195499999999999E-3</c:v>
                </c:pt>
                <c:pt idx="38358" formatCode="0.00E+00">
                  <c:v>8.3842599999999997E-4</c:v>
                </c:pt>
                <c:pt idx="38359" formatCode="0.00E+00">
                  <c:v>6.5163199999999997E-4</c:v>
                </c:pt>
                <c:pt idx="38360" formatCode="0.00E+00">
                  <c:v>4.5990899999999999E-4</c:v>
                </c:pt>
                <c:pt idx="38361" formatCode="0.00E+00">
                  <c:v>2.64009E-4</c:v>
                </c:pt>
                <c:pt idx="38362" formatCode="0.00E+00">
                  <c:v>6.4688400000000002E-5</c:v>
                </c:pt>
                <c:pt idx="38363" formatCode="0.00E+00">
                  <c:v>-1.37286E-4</c:v>
                </c:pt>
                <c:pt idx="38364" formatCode="0.00E+00">
                  <c:v>-3.4114200000000001E-4</c:v>
                </c:pt>
                <c:pt idx="38365" formatCode="0.00E+00">
                  <c:v>-5.4610499999999996E-4</c:v>
                </c:pt>
                <c:pt idx="38366" formatCode="0.00E+00">
                  <c:v>-7.5139800000000002E-4</c:v>
                </c:pt>
                <c:pt idx="38367" formatCode="0.00E+00">
                  <c:v>-9.5624200000000005E-4</c:v>
                </c:pt>
                <c:pt idx="38368" formatCode="0.00E+00">
                  <c:v>-1.15986E-3</c:v>
                </c:pt>
                <c:pt idx="38369" formatCode="0.00E+00">
                  <c:v>-1.36148E-3</c:v>
                </c:pt>
                <c:pt idx="38370" formatCode="0.00E+00">
                  <c:v>-1.5603399999999999E-3</c:v>
                </c:pt>
                <c:pt idx="38371" formatCode="0.00E+00">
                  <c:v>-1.75567E-3</c:v>
                </c:pt>
                <c:pt idx="38372" formatCode="0.00E+00">
                  <c:v>-1.9467099999999999E-3</c:v>
                </c:pt>
                <c:pt idx="38373" formatCode="0.00E+00">
                  <c:v>-2.1327199999999998E-3</c:v>
                </c:pt>
                <c:pt idx="38374" formatCode="0.00E+00">
                  <c:v>-2.3129800000000001E-3</c:v>
                </c:pt>
                <c:pt idx="38375" formatCode="0.00E+00">
                  <c:v>-2.4867499999999998E-3</c:v>
                </c:pt>
                <c:pt idx="38376" formatCode="0.00E+00">
                  <c:v>-2.6533400000000001E-3</c:v>
                </c:pt>
                <c:pt idx="38377" formatCode="0.00E+00">
                  <c:v>-2.81205E-3</c:v>
                </c:pt>
                <c:pt idx="38378" formatCode="0.00E+00">
                  <c:v>-2.9622099999999998E-3</c:v>
                </c:pt>
                <c:pt idx="38379" formatCode="0.00E+00">
                  <c:v>-3.1031700000000001E-3</c:v>
                </c:pt>
                <c:pt idx="38380" formatCode="0.00E+00">
                  <c:v>-3.2342999999999998E-3</c:v>
                </c:pt>
                <c:pt idx="38381" formatCode="0.00E+00">
                  <c:v>-3.35499E-3</c:v>
                </c:pt>
                <c:pt idx="38382" formatCode="0.00E+00">
                  <c:v>-3.4646400000000002E-3</c:v>
                </c:pt>
                <c:pt idx="38383" formatCode="0.00E+00">
                  <c:v>-3.5627100000000002E-3</c:v>
                </c:pt>
                <c:pt idx="38384" formatCode="0.00E+00">
                  <c:v>-3.6486499999999998E-3</c:v>
                </c:pt>
                <c:pt idx="38385" formatCode="0.00E+00">
                  <c:v>-3.7219499999999999E-3</c:v>
                </c:pt>
                <c:pt idx="38386" formatCode="0.00E+00">
                  <c:v>-3.7821299999999999E-3</c:v>
                </c:pt>
                <c:pt idx="38387" formatCode="0.00E+00">
                  <c:v>-3.8287500000000001E-3</c:v>
                </c:pt>
                <c:pt idx="38388" formatCode="0.00E+00">
                  <c:v>-3.8613699999999998E-3</c:v>
                </c:pt>
                <c:pt idx="38389" formatCode="0.00E+00">
                  <c:v>-3.8796199999999999E-3</c:v>
                </c:pt>
                <c:pt idx="38390" formatCode="0.00E+00">
                  <c:v>-3.8831299999999998E-3</c:v>
                </c:pt>
                <c:pt idx="38391" formatCode="0.00E+00">
                  <c:v>-3.8715799999999999E-3</c:v>
                </c:pt>
                <c:pt idx="38392" formatCode="0.00E+00">
                  <c:v>-3.8446700000000001E-3</c:v>
                </c:pt>
                <c:pt idx="38393" formatCode="0.00E+00">
                  <c:v>-3.8021700000000001E-3</c:v>
                </c:pt>
                <c:pt idx="38394" formatCode="0.00E+00">
                  <c:v>-3.7438300000000001E-3</c:v>
                </c:pt>
                <c:pt idx="38395" formatCode="0.00E+00">
                  <c:v>-3.6694900000000001E-3</c:v>
                </c:pt>
                <c:pt idx="38396" formatCode="0.00E+00">
                  <c:v>-3.5789900000000002E-3</c:v>
                </c:pt>
                <c:pt idx="38397" formatCode="0.00E+00">
                  <c:v>-3.4722199999999998E-3</c:v>
                </c:pt>
                <c:pt idx="38398" formatCode="0.00E+00">
                  <c:v>-3.3491100000000002E-3</c:v>
                </c:pt>
                <c:pt idx="38399" formatCode="0.00E+00">
                  <c:v>-3.2096199999999998E-3</c:v>
                </c:pt>
                <c:pt idx="38400" formatCode="0.00E+00">
                  <c:v>-3.05375E-3</c:v>
                </c:pt>
                <c:pt idx="38401" formatCode="0.00E+00">
                  <c:v>-2.8815500000000001E-3</c:v>
                </c:pt>
                <c:pt idx="38402" formatCode="0.00E+00">
                  <c:v>-2.69308E-3</c:v>
                </c:pt>
                <c:pt idx="38403" formatCode="0.00E+00">
                  <c:v>-2.4884799999999999E-3</c:v>
                </c:pt>
                <c:pt idx="38404" formatCode="0.00E+00">
                  <c:v>-2.2678799999999999E-3</c:v>
                </c:pt>
                <c:pt idx="38405" formatCode="0.00E+00">
                  <c:v>-2.0314899999999999E-3</c:v>
                </c:pt>
                <c:pt idx="38406" formatCode="0.00E+00">
                  <c:v>-1.7795300000000001E-3</c:v>
                </c:pt>
                <c:pt idx="38407" formatCode="0.00E+00">
                  <c:v>-1.5122600000000001E-3</c:v>
                </c:pt>
                <c:pt idx="38408" formatCode="0.00E+00">
                  <c:v>-1.22999E-3</c:v>
                </c:pt>
                <c:pt idx="38409" formatCode="0.00E+00">
                  <c:v>-9.3305099999999995E-4</c:v>
                </c:pt>
                <c:pt idx="38410" formatCode="0.00E+00">
                  <c:v>-6.2182800000000005E-4</c:v>
                </c:pt>
                <c:pt idx="38411" formatCode="0.00E+00">
                  <c:v>-2.9672599999999998E-4</c:v>
                </c:pt>
                <c:pt idx="38412" formatCode="0.00E+00">
                  <c:v>4.1810200000000002E-5</c:v>
                </c:pt>
                <c:pt idx="38413" formatCode="0.00E+00">
                  <c:v>3.9330300000000001E-4</c:v>
                </c:pt>
                <c:pt idx="38414" formatCode="0.00E+00">
                  <c:v>7.5723999999999995E-4</c:v>
                </c:pt>
                <c:pt idx="38415" formatCode="0.00E+00">
                  <c:v>1.1330800000000001E-3</c:v>
                </c:pt>
                <c:pt idx="38416" formatCode="0.00E+00">
                  <c:v>1.5202499999999999E-3</c:v>
                </c:pt>
                <c:pt idx="38417" formatCode="0.00E+00">
                  <c:v>1.91814E-3</c:v>
                </c:pt>
                <c:pt idx="38418" formatCode="0.00E+00">
                  <c:v>2.3261200000000001E-3</c:v>
                </c:pt>
                <c:pt idx="38419" formatCode="0.00E+00">
                  <c:v>2.7435200000000002E-3</c:v>
                </c:pt>
                <c:pt idx="38420" formatCode="0.00E+00">
                  <c:v>3.1696699999999999E-3</c:v>
                </c:pt>
                <c:pt idx="38421" formatCode="0.00E+00">
                  <c:v>3.6038400000000001E-3</c:v>
                </c:pt>
                <c:pt idx="38422" formatCode="0.00E+00">
                  <c:v>4.0452999999999999E-3</c:v>
                </c:pt>
                <c:pt idx="38423" formatCode="0.00E+00">
                  <c:v>4.4932899999999996E-3</c:v>
                </c:pt>
                <c:pt idx="38424" formatCode="0.00E+00">
                  <c:v>4.9470199999999999E-3</c:v>
                </c:pt>
                <c:pt idx="38425" formatCode="0.00E+00">
                  <c:v>5.4056900000000003E-3</c:v>
                </c:pt>
                <c:pt idx="38426" formatCode="0.00E+00">
                  <c:v>5.8684699999999998E-3</c:v>
                </c:pt>
                <c:pt idx="38427" formatCode="0.00E+00">
                  <c:v>6.3345399999999996E-3</c:v>
                </c:pt>
                <c:pt idx="38428" formatCode="0.00E+00">
                  <c:v>6.8030399999999998E-3</c:v>
                </c:pt>
                <c:pt idx="38429" formatCode="0.00E+00">
                  <c:v>7.2730900000000003E-3</c:v>
                </c:pt>
                <c:pt idx="38430" formatCode="0.00E+00">
                  <c:v>7.7438200000000002E-3</c:v>
                </c:pt>
                <c:pt idx="38431" formatCode="0.00E+00">
                  <c:v>8.2143300000000006E-3</c:v>
                </c:pt>
                <c:pt idx="38432" formatCode="0.00E+00">
                  <c:v>8.6837300000000006E-3</c:v>
                </c:pt>
                <c:pt idx="38433" formatCode="0.00E+00">
                  <c:v>9.1511100000000005E-3</c:v>
                </c:pt>
                <c:pt idx="38434" formatCode="0.00E+00">
                  <c:v>9.6155500000000005E-3</c:v>
                </c:pt>
                <c:pt idx="38435">
                  <c:v>1.0076099999999999E-2</c:v>
                </c:pt>
                <c:pt idx="38436">
                  <c:v>1.0532E-2</c:v>
                </c:pt>
                <c:pt idx="38437">
                  <c:v>1.09821E-2</c:v>
                </c:pt>
                <c:pt idx="38438">
                  <c:v>1.1425599999999999E-2</c:v>
                </c:pt>
                <c:pt idx="38439">
                  <c:v>1.18616E-2</c:v>
                </c:pt>
                <c:pt idx="38440">
                  <c:v>1.2289100000000001E-2</c:v>
                </c:pt>
                <c:pt idx="38441">
                  <c:v>1.2707299999999999E-2</c:v>
                </c:pt>
                <c:pt idx="38442">
                  <c:v>1.31153E-2</c:v>
                </c:pt>
                <c:pt idx="38443">
                  <c:v>1.3512100000000001E-2</c:v>
                </c:pt>
                <c:pt idx="38444">
                  <c:v>1.38969E-2</c:v>
                </c:pt>
                <c:pt idx="38445">
                  <c:v>1.4268899999999999E-2</c:v>
                </c:pt>
                <c:pt idx="38446">
                  <c:v>1.4627100000000001E-2</c:v>
                </c:pt>
                <c:pt idx="38447">
                  <c:v>1.4970900000000001E-2</c:v>
                </c:pt>
                <c:pt idx="38448">
                  <c:v>1.5299200000000001E-2</c:v>
                </c:pt>
                <c:pt idx="38449">
                  <c:v>1.56115E-2</c:v>
                </c:pt>
                <c:pt idx="38450">
                  <c:v>1.5906799999999999E-2</c:v>
                </c:pt>
                <c:pt idx="38451">
                  <c:v>1.6184500000000001E-2</c:v>
                </c:pt>
                <c:pt idx="38452">
                  <c:v>1.6443800000000001E-2</c:v>
                </c:pt>
                <c:pt idx="38453">
                  <c:v>1.6684000000000001E-2</c:v>
                </c:pt>
                <c:pt idx="38454">
                  <c:v>1.6904499999999999E-2</c:v>
                </c:pt>
                <c:pt idx="38455">
                  <c:v>1.7104600000000001E-2</c:v>
                </c:pt>
                <c:pt idx="38456">
                  <c:v>1.7283799999999998E-2</c:v>
                </c:pt>
                <c:pt idx="38457">
                  <c:v>1.74413E-2</c:v>
                </c:pt>
                <c:pt idx="38458">
                  <c:v>1.75768E-2</c:v>
                </c:pt>
                <c:pt idx="38459">
                  <c:v>1.7689699999999999E-2</c:v>
                </c:pt>
                <c:pt idx="38460">
                  <c:v>1.77795E-2</c:v>
                </c:pt>
                <c:pt idx="38461">
                  <c:v>1.7845699999999999E-2</c:v>
                </c:pt>
                <c:pt idx="38462">
                  <c:v>1.7888000000000001E-2</c:v>
                </c:pt>
                <c:pt idx="38463">
                  <c:v>1.7905999999999998E-2</c:v>
                </c:pt>
                <c:pt idx="38464">
                  <c:v>1.7899399999999999E-2</c:v>
                </c:pt>
                <c:pt idx="38465">
                  <c:v>1.7867899999999999E-2</c:v>
                </c:pt>
                <c:pt idx="38466">
                  <c:v>1.7811299999999999E-2</c:v>
                </c:pt>
                <c:pt idx="38467">
                  <c:v>1.77293E-2</c:v>
                </c:pt>
                <c:pt idx="38468">
                  <c:v>1.76218E-2</c:v>
                </c:pt>
                <c:pt idx="38469">
                  <c:v>1.74886E-2</c:v>
                </c:pt>
                <c:pt idx="38470">
                  <c:v>1.73297E-2</c:v>
                </c:pt>
                <c:pt idx="38471">
                  <c:v>1.71451E-2</c:v>
                </c:pt>
                <c:pt idx="38472">
                  <c:v>1.69347E-2</c:v>
                </c:pt>
                <c:pt idx="38473">
                  <c:v>1.66987E-2</c:v>
                </c:pt>
                <c:pt idx="38474">
                  <c:v>1.6437E-2</c:v>
                </c:pt>
                <c:pt idx="38475">
                  <c:v>1.6149899999999998E-2</c:v>
                </c:pt>
                <c:pt idx="38476">
                  <c:v>1.5837500000000001E-2</c:v>
                </c:pt>
                <c:pt idx="38477">
                  <c:v>1.55E-2</c:v>
                </c:pt>
                <c:pt idx="38478">
                  <c:v>1.51378E-2</c:v>
                </c:pt>
                <c:pt idx="38479">
                  <c:v>1.47511E-2</c:v>
                </c:pt>
                <c:pt idx="38480">
                  <c:v>1.4340200000000001E-2</c:v>
                </c:pt>
                <c:pt idx="38481">
                  <c:v>1.39057E-2</c:v>
                </c:pt>
                <c:pt idx="38482">
                  <c:v>1.3447799999999999E-2</c:v>
                </c:pt>
                <c:pt idx="38483">
                  <c:v>1.29672E-2</c:v>
                </c:pt>
                <c:pt idx="38484">
                  <c:v>1.24642E-2</c:v>
                </c:pt>
                <c:pt idx="38485">
                  <c:v>1.19395E-2</c:v>
                </c:pt>
                <c:pt idx="38486">
                  <c:v>1.13937E-2</c:v>
                </c:pt>
                <c:pt idx="38487">
                  <c:v>1.0827399999999999E-2</c:v>
                </c:pt>
                <c:pt idx="38488">
                  <c:v>1.0241200000000001E-2</c:v>
                </c:pt>
                <c:pt idx="38489" formatCode="0.00E+00">
                  <c:v>9.6359600000000007E-3</c:v>
                </c:pt>
                <c:pt idx="38490" formatCode="0.00E+00">
                  <c:v>9.0123300000000007E-3</c:v>
                </c:pt>
                <c:pt idx="38491" formatCode="0.00E+00">
                  <c:v>8.3710999999999994E-3</c:v>
                </c:pt>
                <c:pt idx="38492" formatCode="0.00E+00">
                  <c:v>7.7130799999999998E-3</c:v>
                </c:pt>
                <c:pt idx="38493" formatCode="0.00E+00">
                  <c:v>7.0391300000000002E-3</c:v>
                </c:pt>
                <c:pt idx="38494" formatCode="0.00E+00">
                  <c:v>6.35011E-3</c:v>
                </c:pt>
                <c:pt idx="38495" formatCode="0.00E+00">
                  <c:v>5.6469299999999997E-3</c:v>
                </c:pt>
                <c:pt idx="38496" formatCode="0.00E+00">
                  <c:v>4.9305199999999999E-3</c:v>
                </c:pt>
                <c:pt idx="38497" formatCode="0.00E+00">
                  <c:v>4.2018300000000001E-3</c:v>
                </c:pt>
                <c:pt idx="38498" formatCode="0.00E+00">
                  <c:v>3.4618399999999999E-3</c:v>
                </c:pt>
                <c:pt idx="38499" formatCode="0.00E+00">
                  <c:v>2.71156E-3</c:v>
                </c:pt>
                <c:pt idx="38500" formatCode="0.00E+00">
                  <c:v>1.9520200000000001E-3</c:v>
                </c:pt>
                <c:pt idx="38501" formatCode="0.00E+00">
                  <c:v>1.18425E-3</c:v>
                </c:pt>
                <c:pt idx="38502" formatCode="0.00E+00">
                  <c:v>4.0932400000000003E-4</c:v>
                </c:pt>
                <c:pt idx="38503" formatCode="0.00E+00">
                  <c:v>-3.71677E-4</c:v>
                </c:pt>
                <c:pt idx="38504" formatCode="0.00E+00">
                  <c:v>-1.15766E-3</c:v>
                </c:pt>
                <c:pt idx="38505" formatCode="0.00E+00">
                  <c:v>-1.9475199999999999E-3</c:v>
                </c:pt>
                <c:pt idx="38506" formatCode="0.00E+00">
                  <c:v>-2.7401399999999999E-3</c:v>
                </c:pt>
                <c:pt idx="38507" formatCode="0.00E+00">
                  <c:v>-3.5343800000000002E-3</c:v>
                </c:pt>
                <c:pt idx="38508" formatCode="0.00E+00">
                  <c:v>-4.3291099999999997E-3</c:v>
                </c:pt>
                <c:pt idx="38509" formatCode="0.00E+00">
                  <c:v>-5.1231999999999996E-3</c:v>
                </c:pt>
                <c:pt idx="38510" formatCode="0.00E+00">
                  <c:v>-5.9154799999999999E-3</c:v>
                </c:pt>
                <c:pt idx="38511" formatCode="0.00E+00">
                  <c:v>-6.7048300000000002E-3</c:v>
                </c:pt>
                <c:pt idx="38512" formatCode="0.00E+00">
                  <c:v>-7.4900899999999996E-3</c:v>
                </c:pt>
                <c:pt idx="38513" formatCode="0.00E+00">
                  <c:v>-8.2701100000000007E-3</c:v>
                </c:pt>
                <c:pt idx="38514" formatCode="0.00E+00">
                  <c:v>-9.0437499999999997E-3</c:v>
                </c:pt>
                <c:pt idx="38515" formatCode="0.00E+00">
                  <c:v>-9.80988E-3</c:v>
                </c:pt>
                <c:pt idx="38516">
                  <c:v>-1.0567399999999999E-2</c:v>
                </c:pt>
                <c:pt idx="38517">
                  <c:v>-1.13151E-2</c:v>
                </c:pt>
                <c:pt idx="38518">
                  <c:v>-1.2051900000000001E-2</c:v>
                </c:pt>
                <c:pt idx="38519">
                  <c:v>-1.27768E-2</c:v>
                </c:pt>
                <c:pt idx="38520">
                  <c:v>-1.3488699999999999E-2</c:v>
                </c:pt>
                <c:pt idx="38521">
                  <c:v>-1.41864E-2</c:v>
                </c:pt>
                <c:pt idx="38522">
                  <c:v>-1.4869E-2</c:v>
                </c:pt>
                <c:pt idx="38523">
                  <c:v>-1.55354E-2</c:v>
                </c:pt>
                <c:pt idx="38524">
                  <c:v>-1.61846E-2</c:v>
                </c:pt>
                <c:pt idx="38525">
                  <c:v>-1.68156E-2</c:v>
                </c:pt>
                <c:pt idx="38526">
                  <c:v>-1.7427600000000001E-2</c:v>
                </c:pt>
                <c:pt idx="38527">
                  <c:v>-1.8019400000000001E-2</c:v>
                </c:pt>
                <c:pt idx="38528">
                  <c:v>-1.85904E-2</c:v>
                </c:pt>
                <c:pt idx="38529">
                  <c:v>-1.91395E-2</c:v>
                </c:pt>
                <c:pt idx="38530">
                  <c:v>-1.9665999999999999E-2</c:v>
                </c:pt>
                <c:pt idx="38531">
                  <c:v>-2.0168999999999999E-2</c:v>
                </c:pt>
                <c:pt idx="38532">
                  <c:v>-2.0647700000000001E-2</c:v>
                </c:pt>
                <c:pt idx="38533">
                  <c:v>-2.1101499999999999E-2</c:v>
                </c:pt>
                <c:pt idx="38534">
                  <c:v>-2.1529599999999999E-2</c:v>
                </c:pt>
                <c:pt idx="38535">
                  <c:v>-2.19314E-2</c:v>
                </c:pt>
                <c:pt idx="38536">
                  <c:v>-2.2306300000000001E-2</c:v>
                </c:pt>
                <c:pt idx="38537">
                  <c:v>-2.2653599999999999E-2</c:v>
                </c:pt>
                <c:pt idx="38538">
                  <c:v>-2.2972800000000002E-2</c:v>
                </c:pt>
                <c:pt idx="38539">
                  <c:v>-2.32634E-2</c:v>
                </c:pt>
                <c:pt idx="38540">
                  <c:v>-2.3525000000000001E-2</c:v>
                </c:pt>
                <c:pt idx="38541">
                  <c:v>-2.37571E-2</c:v>
                </c:pt>
                <c:pt idx="38542">
                  <c:v>-2.3959399999999999E-2</c:v>
                </c:pt>
                <c:pt idx="38543">
                  <c:v>-2.41315E-2</c:v>
                </c:pt>
                <c:pt idx="38544">
                  <c:v>-2.4273200000000002E-2</c:v>
                </c:pt>
                <c:pt idx="38545">
                  <c:v>-2.4384200000000002E-2</c:v>
                </c:pt>
                <c:pt idx="38546">
                  <c:v>-2.4464300000000001E-2</c:v>
                </c:pt>
                <c:pt idx="38547">
                  <c:v>-2.4513500000000001E-2</c:v>
                </c:pt>
                <c:pt idx="38548">
                  <c:v>-2.4531500000000001E-2</c:v>
                </c:pt>
                <c:pt idx="38549">
                  <c:v>-2.4518399999999999E-2</c:v>
                </c:pt>
                <c:pt idx="38550">
                  <c:v>-2.4474099999999999E-2</c:v>
                </c:pt>
                <c:pt idx="38551">
                  <c:v>-2.4398699999999999E-2</c:v>
                </c:pt>
                <c:pt idx="38552">
                  <c:v>-2.4292299999999999E-2</c:v>
                </c:pt>
                <c:pt idx="38553">
                  <c:v>-2.4154999999999999E-2</c:v>
                </c:pt>
                <c:pt idx="38554">
                  <c:v>-2.3987000000000001E-2</c:v>
                </c:pt>
                <c:pt idx="38555">
                  <c:v>-2.3788500000000001E-2</c:v>
                </c:pt>
                <c:pt idx="38556">
                  <c:v>-2.3559799999999999E-2</c:v>
                </c:pt>
                <c:pt idx="38557">
                  <c:v>-2.33013E-2</c:v>
                </c:pt>
                <c:pt idx="38558">
                  <c:v>-2.30133E-2</c:v>
                </c:pt>
                <c:pt idx="38559">
                  <c:v>-2.26961E-2</c:v>
                </c:pt>
                <c:pt idx="38560">
                  <c:v>-2.2350399999999999E-2</c:v>
                </c:pt>
                <c:pt idx="38561">
                  <c:v>-2.19764E-2</c:v>
                </c:pt>
                <c:pt idx="38562">
                  <c:v>-2.1574900000000001E-2</c:v>
                </c:pt>
                <c:pt idx="38563">
                  <c:v>-2.1146399999999999E-2</c:v>
                </c:pt>
                <c:pt idx="38564">
                  <c:v>-2.0691399999999999E-2</c:v>
                </c:pt>
                <c:pt idx="38565">
                  <c:v>-2.0210700000000002E-2</c:v>
                </c:pt>
                <c:pt idx="38566">
                  <c:v>-1.9705E-2</c:v>
                </c:pt>
                <c:pt idx="38567">
                  <c:v>-1.9174900000000002E-2</c:v>
                </c:pt>
                <c:pt idx="38568">
                  <c:v>-1.86213E-2</c:v>
                </c:pt>
                <c:pt idx="38569">
                  <c:v>-1.8044999999999999E-2</c:v>
                </c:pt>
                <c:pt idx="38570">
                  <c:v>-1.7446799999999998E-2</c:v>
                </c:pt>
                <c:pt idx="38571">
                  <c:v>-1.6827499999999999E-2</c:v>
                </c:pt>
                <c:pt idx="38572">
                  <c:v>-1.61881E-2</c:v>
                </c:pt>
                <c:pt idx="38573">
                  <c:v>-1.55295E-2</c:v>
                </c:pt>
                <c:pt idx="38574">
                  <c:v>-1.4852600000000001E-2</c:v>
                </c:pt>
                <c:pt idx="38575">
                  <c:v>-1.4158499999999999E-2</c:v>
                </c:pt>
                <c:pt idx="38576">
                  <c:v>-1.3448099999999999E-2</c:v>
                </c:pt>
                <c:pt idx="38577">
                  <c:v>-1.2722499999999999E-2</c:v>
                </c:pt>
                <c:pt idx="38578">
                  <c:v>-1.1982700000000001E-2</c:v>
                </c:pt>
                <c:pt idx="38579">
                  <c:v>-1.12297E-2</c:v>
                </c:pt>
                <c:pt idx="38580">
                  <c:v>-1.04647E-2</c:v>
                </c:pt>
                <c:pt idx="38581" formatCode="0.00E+00">
                  <c:v>-9.6888100000000008E-3</c:v>
                </c:pt>
                <c:pt idx="38582" formatCode="0.00E+00">
                  <c:v>-8.9030700000000008E-3</c:v>
                </c:pt>
                <c:pt idx="38583" formatCode="0.00E+00">
                  <c:v>-8.1086300000000004E-3</c:v>
                </c:pt>
                <c:pt idx="38584" formatCode="0.00E+00">
                  <c:v>-7.3066199999999998E-3</c:v>
                </c:pt>
                <c:pt idx="38585" formatCode="0.00E+00">
                  <c:v>-6.4982E-3</c:v>
                </c:pt>
                <c:pt idx="38586" formatCode="0.00E+00">
                  <c:v>-5.6845000000000003E-3</c:v>
                </c:pt>
                <c:pt idx="38587" formatCode="0.00E+00">
                  <c:v>-4.8666899999999999E-3</c:v>
                </c:pt>
                <c:pt idx="38588" formatCode="0.00E+00">
                  <c:v>-4.0459199999999997E-3</c:v>
                </c:pt>
                <c:pt idx="38589" formatCode="0.00E+00">
                  <c:v>-3.2233499999999998E-3</c:v>
                </c:pt>
                <c:pt idx="38590" formatCode="0.00E+00">
                  <c:v>-2.4001500000000002E-3</c:v>
                </c:pt>
                <c:pt idx="38591" formatCode="0.00E+00">
                  <c:v>-1.57745E-3</c:v>
                </c:pt>
                <c:pt idx="38592" formatCode="0.00E+00">
                  <c:v>-7.5641300000000005E-4</c:v>
                </c:pt>
                <c:pt idx="38593" formatCode="0.00E+00">
                  <c:v>6.1816799999999994E-5</c:v>
                </c:pt>
                <c:pt idx="38594" formatCode="0.00E+00">
                  <c:v>8.7610699999999999E-4</c:v>
                </c:pt>
                <c:pt idx="38595" formatCode="0.00E+00">
                  <c:v>1.6853300000000001E-3</c:v>
                </c:pt>
                <c:pt idx="38596" formatCode="0.00E+00">
                  <c:v>2.4883800000000001E-3</c:v>
                </c:pt>
                <c:pt idx="38597" formatCode="0.00E+00">
                  <c:v>3.2841599999999999E-3</c:v>
                </c:pt>
                <c:pt idx="38598" formatCode="0.00E+00">
                  <c:v>4.07158E-3</c:v>
                </c:pt>
                <c:pt idx="38599" formatCode="0.00E+00">
                  <c:v>4.8495700000000001E-3</c:v>
                </c:pt>
                <c:pt idx="38600" formatCode="0.00E+00">
                  <c:v>5.6170899999999999E-3</c:v>
                </c:pt>
                <c:pt idx="38601" formatCode="0.00E+00">
                  <c:v>6.3731100000000004E-3</c:v>
                </c:pt>
                <c:pt idx="38602" formatCode="0.00E+00">
                  <c:v>7.1166199999999997E-3</c:v>
                </c:pt>
                <c:pt idx="38603" formatCode="0.00E+00">
                  <c:v>7.8466500000000002E-3</c:v>
                </c:pt>
                <c:pt idx="38604" formatCode="0.00E+00">
                  <c:v>8.5622300000000005E-3</c:v>
                </c:pt>
                <c:pt idx="38605" formatCode="0.00E+00">
                  <c:v>9.2624500000000002E-3</c:v>
                </c:pt>
                <c:pt idx="38606" formatCode="0.00E+00">
                  <c:v>9.9463899999999994E-3</c:v>
                </c:pt>
                <c:pt idx="38607">
                  <c:v>1.06132E-2</c:v>
                </c:pt>
                <c:pt idx="38608">
                  <c:v>1.1261999999999999E-2</c:v>
                </c:pt>
                <c:pt idx="38609">
                  <c:v>1.1892E-2</c:v>
                </c:pt>
                <c:pt idx="38610">
                  <c:v>1.25024E-2</c:v>
                </c:pt>
                <c:pt idx="38611">
                  <c:v>1.30925E-2</c:v>
                </c:pt>
                <c:pt idx="38612">
                  <c:v>1.3661599999999999E-2</c:v>
                </c:pt>
                <c:pt idx="38613">
                  <c:v>1.42089E-2</c:v>
                </c:pt>
                <c:pt idx="38614">
                  <c:v>1.4734000000000001E-2</c:v>
                </c:pt>
                <c:pt idx="38615">
                  <c:v>1.5236100000000001E-2</c:v>
                </c:pt>
                <c:pt idx="38616">
                  <c:v>1.5714700000000002E-2</c:v>
                </c:pt>
                <c:pt idx="38617">
                  <c:v>1.6169300000000001E-2</c:v>
                </c:pt>
                <c:pt idx="38618">
                  <c:v>1.65994E-2</c:v>
                </c:pt>
                <c:pt idx="38619">
                  <c:v>1.7004499999999999E-2</c:v>
                </c:pt>
                <c:pt idx="38620">
                  <c:v>1.7384400000000001E-2</c:v>
                </c:pt>
                <c:pt idx="38621">
                  <c:v>1.77386E-2</c:v>
                </c:pt>
                <c:pt idx="38622">
                  <c:v>1.8066700000000002E-2</c:v>
                </c:pt>
                <c:pt idx="38623">
                  <c:v>1.8368599999999999E-2</c:v>
                </c:pt>
                <c:pt idx="38624">
                  <c:v>1.86441E-2</c:v>
                </c:pt>
                <c:pt idx="38625">
                  <c:v>1.8892800000000001E-2</c:v>
                </c:pt>
                <c:pt idx="38626">
                  <c:v>1.9114800000000001E-2</c:v>
                </c:pt>
                <c:pt idx="38627">
                  <c:v>1.9309799999999998E-2</c:v>
                </c:pt>
                <c:pt idx="38628">
                  <c:v>1.9477899999999999E-2</c:v>
                </c:pt>
                <c:pt idx="38629">
                  <c:v>1.9618900000000002E-2</c:v>
                </c:pt>
                <c:pt idx="38630">
                  <c:v>1.9733000000000001E-2</c:v>
                </c:pt>
                <c:pt idx="38631">
                  <c:v>1.9820299999999999E-2</c:v>
                </c:pt>
                <c:pt idx="38632">
                  <c:v>1.9880800000000001E-2</c:v>
                </c:pt>
                <c:pt idx="38633">
                  <c:v>1.9914600000000001E-2</c:v>
                </c:pt>
                <c:pt idx="38634">
                  <c:v>1.9922100000000002E-2</c:v>
                </c:pt>
                <c:pt idx="38635">
                  <c:v>1.9903299999999999E-2</c:v>
                </c:pt>
                <c:pt idx="38636">
                  <c:v>1.98587E-2</c:v>
                </c:pt>
                <c:pt idx="38637">
                  <c:v>1.9788500000000001E-2</c:v>
                </c:pt>
                <c:pt idx="38638">
                  <c:v>1.9692999999999999E-2</c:v>
                </c:pt>
                <c:pt idx="38639">
                  <c:v>1.9572699999999998E-2</c:v>
                </c:pt>
                <c:pt idx="38640">
                  <c:v>1.9428000000000001E-2</c:v>
                </c:pt>
                <c:pt idx="38641">
                  <c:v>1.9259399999999999E-2</c:v>
                </c:pt>
                <c:pt idx="38642">
                  <c:v>1.9067199999999999E-2</c:v>
                </c:pt>
                <c:pt idx="38643">
                  <c:v>1.88522E-2</c:v>
                </c:pt>
                <c:pt idx="38644">
                  <c:v>1.8614800000000001E-2</c:v>
                </c:pt>
                <c:pt idx="38645">
                  <c:v>1.8355699999999999E-2</c:v>
                </c:pt>
                <c:pt idx="38646">
                  <c:v>1.8075399999999998E-2</c:v>
                </c:pt>
                <c:pt idx="38647">
                  <c:v>1.7774700000000001E-2</c:v>
                </c:pt>
                <c:pt idx="38648">
                  <c:v>1.74542E-2</c:v>
                </c:pt>
                <c:pt idx="38649">
                  <c:v>1.7114600000000001E-2</c:v>
                </c:pt>
                <c:pt idx="38650">
                  <c:v>1.67566E-2</c:v>
                </c:pt>
                <c:pt idx="38651">
                  <c:v>1.6381E-2</c:v>
                </c:pt>
                <c:pt idx="38652">
                  <c:v>1.5988700000000002E-2</c:v>
                </c:pt>
                <c:pt idx="38653">
                  <c:v>1.55803E-2</c:v>
                </c:pt>
                <c:pt idx="38654">
                  <c:v>1.51567E-2</c:v>
                </c:pt>
                <c:pt idx="38655">
                  <c:v>1.4718800000000001E-2</c:v>
                </c:pt>
                <c:pt idx="38656">
                  <c:v>1.42674E-2</c:v>
                </c:pt>
                <c:pt idx="38657">
                  <c:v>1.38034E-2</c:v>
                </c:pt>
                <c:pt idx="38658">
                  <c:v>1.33276E-2</c:v>
                </c:pt>
                <c:pt idx="38659">
                  <c:v>1.2840900000000001E-2</c:v>
                </c:pt>
                <c:pt idx="38660">
                  <c:v>1.2344300000000001E-2</c:v>
                </c:pt>
                <c:pt idx="38661">
                  <c:v>1.1838599999999999E-2</c:v>
                </c:pt>
                <c:pt idx="38662">
                  <c:v>1.13247E-2</c:v>
                </c:pt>
                <c:pt idx="38663">
                  <c:v>1.0803699999999999E-2</c:v>
                </c:pt>
                <c:pt idx="38664">
                  <c:v>1.02763E-2</c:v>
                </c:pt>
                <c:pt idx="38665" formatCode="0.00E+00">
                  <c:v>9.7436099999999998E-3</c:v>
                </c:pt>
                <c:pt idx="38666" formatCode="0.00E+00">
                  <c:v>9.2064199999999999E-3</c:v>
                </c:pt>
                <c:pt idx="38667" formatCode="0.00E+00">
                  <c:v>8.6657000000000001E-3</c:v>
                </c:pt>
                <c:pt idx="38668" formatCode="0.00E+00">
                  <c:v>8.1223600000000003E-3</c:v>
                </c:pt>
                <c:pt idx="38669" formatCode="0.00E+00">
                  <c:v>7.5773200000000002E-3</c:v>
                </c:pt>
                <c:pt idx="38670" formatCode="0.00E+00">
                  <c:v>7.0314699999999997E-3</c:v>
                </c:pt>
                <c:pt idx="38671" formatCode="0.00E+00">
                  <c:v>6.4857100000000004E-3</c:v>
                </c:pt>
                <c:pt idx="38672" formatCode="0.00E+00">
                  <c:v>5.9409299999999996E-3</c:v>
                </c:pt>
                <c:pt idx="38673" formatCode="0.00E+00">
                  <c:v>5.39801E-3</c:v>
                </c:pt>
                <c:pt idx="38674" formatCode="0.00E+00">
                  <c:v>4.8577999999999998E-3</c:v>
                </c:pt>
                <c:pt idx="38675" formatCode="0.00E+00">
                  <c:v>4.3211500000000002E-3</c:v>
                </c:pt>
                <c:pt idx="38676" formatCode="0.00E+00">
                  <c:v>3.7888900000000001E-3</c:v>
                </c:pt>
                <c:pt idx="38677" formatCode="0.00E+00">
                  <c:v>3.2618500000000002E-3</c:v>
                </c:pt>
                <c:pt idx="38678" formatCode="0.00E+00">
                  <c:v>2.7407999999999998E-3</c:v>
                </c:pt>
                <c:pt idx="38679" formatCode="0.00E+00">
                  <c:v>2.22653E-3</c:v>
                </c:pt>
                <c:pt idx="38680" formatCode="0.00E+00">
                  <c:v>1.7198000000000001E-3</c:v>
                </c:pt>
                <c:pt idx="38681" formatCode="0.00E+00">
                  <c:v>1.2213199999999999E-3</c:v>
                </c:pt>
                <c:pt idx="38682" formatCode="0.00E+00">
                  <c:v>7.3182100000000001E-4</c:v>
                </c:pt>
                <c:pt idx="38683" formatCode="0.00E+00">
                  <c:v>2.5197400000000002E-4</c:v>
                </c:pt>
                <c:pt idx="38684" formatCode="0.00E+00">
                  <c:v>-2.1756E-4</c:v>
                </c:pt>
                <c:pt idx="38685" formatCode="0.00E+00">
                  <c:v>-6.7615000000000004E-4</c:v>
                </c:pt>
                <c:pt idx="38686" formatCode="0.00E+00">
                  <c:v>-1.12319E-3</c:v>
                </c:pt>
                <c:pt idx="38687" formatCode="0.00E+00">
                  <c:v>-1.5581200000000001E-3</c:v>
                </c:pt>
                <c:pt idx="38688" formatCode="0.00E+00">
                  <c:v>-1.98037E-3</c:v>
                </c:pt>
                <c:pt idx="38689" formatCode="0.00E+00">
                  <c:v>-2.38945E-3</c:v>
                </c:pt>
                <c:pt idx="38690" formatCode="0.00E+00">
                  <c:v>-2.7848600000000001E-3</c:v>
                </c:pt>
                <c:pt idx="38691" formatCode="0.00E+00">
                  <c:v>-3.1661599999999999E-3</c:v>
                </c:pt>
                <c:pt idx="38692" formatCode="0.00E+00">
                  <c:v>-3.5329200000000002E-3</c:v>
                </c:pt>
                <c:pt idx="38693" formatCode="0.00E+00">
                  <c:v>-3.8847500000000002E-3</c:v>
                </c:pt>
                <c:pt idx="38694" formatCode="0.00E+00">
                  <c:v>-4.2213099999999998E-3</c:v>
                </c:pt>
                <c:pt idx="38695" formatCode="0.00E+00">
                  <c:v>-4.5422700000000002E-3</c:v>
                </c:pt>
                <c:pt idx="38696" formatCode="0.00E+00">
                  <c:v>-4.8473600000000002E-3</c:v>
                </c:pt>
                <c:pt idx="38697" formatCode="0.00E+00">
                  <c:v>-5.1362999999999999E-3</c:v>
                </c:pt>
                <c:pt idx="38698" formatCode="0.00E+00">
                  <c:v>-5.4089000000000003E-3</c:v>
                </c:pt>
                <c:pt idx="38699" formatCode="0.00E+00">
                  <c:v>-5.6649700000000001E-3</c:v>
                </c:pt>
                <c:pt idx="38700" formatCode="0.00E+00">
                  <c:v>-5.90435E-3</c:v>
                </c:pt>
                <c:pt idx="38701" formatCode="0.00E+00">
                  <c:v>-6.1269499999999999E-3</c:v>
                </c:pt>
                <c:pt idx="38702" formatCode="0.00E+00">
                  <c:v>-6.3326700000000003E-3</c:v>
                </c:pt>
                <c:pt idx="38703" formatCode="0.00E+00">
                  <c:v>-6.5214799999999996E-3</c:v>
                </c:pt>
                <c:pt idx="38704" formatCode="0.00E+00">
                  <c:v>-6.6933599999999998E-3</c:v>
                </c:pt>
                <c:pt idx="38705" formatCode="0.00E+00">
                  <c:v>-6.8483499999999996E-3</c:v>
                </c:pt>
                <c:pt idx="38706" formatCode="0.00E+00">
                  <c:v>-6.9864999999999997E-3</c:v>
                </c:pt>
                <c:pt idx="38707" formatCode="0.00E+00">
                  <c:v>-7.1079100000000003E-3</c:v>
                </c:pt>
                <c:pt idx="38708" formatCode="0.00E+00">
                  <c:v>-7.2126899999999999E-3</c:v>
                </c:pt>
                <c:pt idx="38709" formatCode="0.00E+00">
                  <c:v>-7.3010200000000001E-3</c:v>
                </c:pt>
                <c:pt idx="38710" formatCode="0.00E+00">
                  <c:v>-7.3730699999999998E-3</c:v>
                </c:pt>
                <c:pt idx="38711" formatCode="0.00E+00">
                  <c:v>-7.4290700000000003E-3</c:v>
                </c:pt>
                <c:pt idx="38712" formatCode="0.00E+00">
                  <c:v>-7.4692700000000001E-3</c:v>
                </c:pt>
                <c:pt idx="38713" formatCode="0.00E+00">
                  <c:v>-7.49396E-3</c:v>
                </c:pt>
                <c:pt idx="38714" formatCode="0.00E+00">
                  <c:v>-7.5034500000000001E-3</c:v>
                </c:pt>
                <c:pt idx="38715" formatCode="0.00E+00">
                  <c:v>-7.49806E-3</c:v>
                </c:pt>
                <c:pt idx="38716" formatCode="0.00E+00">
                  <c:v>-7.4781800000000001E-3</c:v>
                </c:pt>
                <c:pt idx="38717" formatCode="0.00E+00">
                  <c:v>-7.4441999999999998E-3</c:v>
                </c:pt>
                <c:pt idx="38718" formatCode="0.00E+00">
                  <c:v>-7.3965200000000002E-3</c:v>
                </c:pt>
                <c:pt idx="38719" formatCode="0.00E+00">
                  <c:v>-7.3356100000000002E-3</c:v>
                </c:pt>
                <c:pt idx="38720" formatCode="0.00E+00">
                  <c:v>-7.2619099999999999E-3</c:v>
                </c:pt>
                <c:pt idx="38721" formatCode="0.00E+00">
                  <c:v>-7.1759299999999996E-3</c:v>
                </c:pt>
                <c:pt idx="38722" formatCode="0.00E+00">
                  <c:v>-7.0781699999999999E-3</c:v>
                </c:pt>
                <c:pt idx="38723" formatCode="0.00E+00">
                  <c:v>-6.9691600000000003E-3</c:v>
                </c:pt>
                <c:pt idx="38724" formatCode="0.00E+00">
                  <c:v>-6.84944E-3</c:v>
                </c:pt>
                <c:pt idx="38725" formatCode="0.00E+00">
                  <c:v>-6.7196000000000001E-3</c:v>
                </c:pt>
                <c:pt idx="38726" formatCode="0.00E+00">
                  <c:v>-6.5801899999999997E-3</c:v>
                </c:pt>
                <c:pt idx="38727" formatCode="0.00E+00">
                  <c:v>-6.4318300000000004E-3</c:v>
                </c:pt>
                <c:pt idx="38728" formatCode="0.00E+00">
                  <c:v>-6.2751200000000004E-3</c:v>
                </c:pt>
                <c:pt idx="38729" formatCode="0.00E+00">
                  <c:v>-6.1106800000000003E-3</c:v>
                </c:pt>
                <c:pt idx="38730" formatCode="0.00E+00">
                  <c:v>-5.9391499999999998E-3</c:v>
                </c:pt>
                <c:pt idx="38731" formatCode="0.00E+00">
                  <c:v>-5.7611600000000004E-3</c:v>
                </c:pt>
                <c:pt idx="38732" formatCode="0.00E+00">
                  <c:v>-5.5773699999999999E-3</c:v>
                </c:pt>
                <c:pt idx="38733" formatCode="0.00E+00">
                  <c:v>-5.3884199999999997E-3</c:v>
                </c:pt>
                <c:pt idx="38734" formatCode="0.00E+00">
                  <c:v>-5.19499E-3</c:v>
                </c:pt>
                <c:pt idx="38735" formatCode="0.00E+00">
                  <c:v>-4.9977399999999996E-3</c:v>
                </c:pt>
                <c:pt idx="38736" formatCode="0.00E+00">
                  <c:v>-4.7973199999999999E-3</c:v>
                </c:pt>
                <c:pt idx="38737" formatCode="0.00E+00">
                  <c:v>-4.5944200000000001E-3</c:v>
                </c:pt>
                <c:pt idx="38738" formatCode="0.00E+00">
                  <c:v>-4.38968E-3</c:v>
                </c:pt>
                <c:pt idx="38739" formatCode="0.00E+00">
                  <c:v>-4.1837899999999997E-3</c:v>
                </c:pt>
                <c:pt idx="38740" formatCode="0.00E+00">
                  <c:v>-3.9773899999999999E-3</c:v>
                </c:pt>
                <c:pt idx="38741" formatCode="0.00E+00">
                  <c:v>-3.77115E-3</c:v>
                </c:pt>
                <c:pt idx="38742" formatCode="0.00E+00">
                  <c:v>-3.5657000000000002E-3</c:v>
                </c:pt>
                <c:pt idx="38743" formatCode="0.00E+00">
                  <c:v>-3.3617E-3</c:v>
                </c:pt>
                <c:pt idx="38744" formatCode="0.00E+00">
                  <c:v>-3.1597700000000001E-3</c:v>
                </c:pt>
                <c:pt idx="38745" formatCode="0.00E+00">
                  <c:v>-2.9605399999999998E-3</c:v>
                </c:pt>
                <c:pt idx="38746" formatCode="0.00E+00">
                  <c:v>-2.7646099999999998E-3</c:v>
                </c:pt>
                <c:pt idx="38747" formatCode="0.00E+00">
                  <c:v>-2.57259E-3</c:v>
                </c:pt>
                <c:pt idx="38748" formatCode="0.00E+00">
                  <c:v>-2.3850400000000002E-3</c:v>
                </c:pt>
                <c:pt idx="38749" formatCode="0.00E+00">
                  <c:v>-2.2025399999999998E-3</c:v>
                </c:pt>
                <c:pt idx="38750" formatCode="0.00E+00">
                  <c:v>-2.02564E-3</c:v>
                </c:pt>
                <c:pt idx="38751" formatCode="0.00E+00">
                  <c:v>-1.85487E-3</c:v>
                </c:pt>
                <c:pt idx="38752" formatCode="0.00E+00">
                  <c:v>-1.69075E-3</c:v>
                </c:pt>
                <c:pt idx="38753" formatCode="0.00E+00">
                  <c:v>-1.53375E-3</c:v>
                </c:pt>
                <c:pt idx="38754" formatCode="0.00E+00">
                  <c:v>-1.38437E-3</c:v>
                </c:pt>
                <c:pt idx="38755" formatCode="0.00E+00">
                  <c:v>-1.2430399999999999E-3</c:v>
                </c:pt>
                <c:pt idx="38756" formatCode="0.00E+00">
                  <c:v>-1.11019E-3</c:v>
                </c:pt>
                <c:pt idx="38757" formatCode="0.00E+00">
                  <c:v>-9.8622500000000008E-4</c:v>
                </c:pt>
                <c:pt idx="38758" formatCode="0.00E+00">
                  <c:v>-8.7152499999999995E-4</c:v>
                </c:pt>
                <c:pt idx="38759" formatCode="0.00E+00">
                  <c:v>-7.6644099999999998E-4</c:v>
                </c:pt>
                <c:pt idx="38760" formatCode="0.00E+00">
                  <c:v>-6.7129699999999995E-4</c:v>
                </c:pt>
                <c:pt idx="38761" formatCode="0.00E+00">
                  <c:v>-5.8639499999999997E-4</c:v>
                </c:pt>
                <c:pt idx="38762" formatCode="0.00E+00">
                  <c:v>-5.1200499999999995E-4</c:v>
                </c:pt>
                <c:pt idx="38763" formatCode="0.00E+00">
                  <c:v>-4.4837099999999998E-4</c:v>
                </c:pt>
                <c:pt idx="38764" formatCode="0.00E+00">
                  <c:v>-3.9570799999999999E-4</c:v>
                </c:pt>
                <c:pt idx="38765" formatCode="0.00E+00">
                  <c:v>-3.5420299999999998E-4</c:v>
                </c:pt>
                <c:pt idx="38766" formatCode="0.00E+00">
                  <c:v>-3.2401199999999999E-4</c:v>
                </c:pt>
                <c:pt idx="38767" formatCode="0.00E+00">
                  <c:v>-3.0526300000000001E-4</c:v>
                </c:pt>
                <c:pt idx="38768" formatCode="0.00E+00">
                  <c:v>-2.9805199999999998E-4</c:v>
                </c:pt>
                <c:pt idx="38769" formatCode="0.00E+00">
                  <c:v>-3.02446E-4</c:v>
                </c:pt>
                <c:pt idx="38770" formatCode="0.00E+00">
                  <c:v>-3.1848199999999998E-4</c:v>
                </c:pt>
                <c:pt idx="38771" formatCode="0.00E+00">
                  <c:v>-3.4616600000000002E-4</c:v>
                </c:pt>
                <c:pt idx="38772" formatCode="0.00E+00">
                  <c:v>-3.8547400000000002E-4</c:v>
                </c:pt>
                <c:pt idx="38773" formatCode="0.00E+00">
                  <c:v>-4.3635100000000002E-4</c:v>
                </c:pt>
                <c:pt idx="38774" formatCode="0.00E+00">
                  <c:v>-4.9871300000000002E-4</c:v>
                </c:pt>
                <c:pt idx="38775" formatCode="0.00E+00">
                  <c:v>-5.7244499999999999E-4</c:v>
                </c:pt>
                <c:pt idx="38776" formatCode="0.00E+00">
                  <c:v>-6.5740099999999995E-4</c:v>
                </c:pt>
                <c:pt idx="38777" formatCode="0.00E+00">
                  <c:v>-7.5340900000000002E-4</c:v>
                </c:pt>
                <c:pt idx="38778" formatCode="0.00E+00">
                  <c:v>-8.6026400000000002E-4</c:v>
                </c:pt>
                <c:pt idx="38779" formatCode="0.00E+00">
                  <c:v>-9.7773499999999998E-4</c:v>
                </c:pt>
                <c:pt idx="38780" formatCode="0.00E+00">
                  <c:v>-1.10556E-3</c:v>
                </c:pt>
                <c:pt idx="38781" formatCode="0.00E+00">
                  <c:v>-1.2434499999999999E-3</c:v>
                </c:pt>
                <c:pt idx="38782" formatCode="0.00E+00">
                  <c:v>-1.3910999999999999E-3</c:v>
                </c:pt>
                <c:pt idx="38783" formatCode="0.00E+00">
                  <c:v>-1.5481500000000001E-3</c:v>
                </c:pt>
                <c:pt idx="38784" formatCode="0.00E+00">
                  <c:v>-1.7142500000000001E-3</c:v>
                </c:pt>
                <c:pt idx="38785" formatCode="0.00E+00">
                  <c:v>-1.8889899999999999E-3</c:v>
                </c:pt>
                <c:pt idx="38786" formatCode="0.00E+00">
                  <c:v>-2.0719699999999998E-3</c:v>
                </c:pt>
                <c:pt idx="38787" formatCode="0.00E+00">
                  <c:v>-2.2627400000000001E-3</c:v>
                </c:pt>
                <c:pt idx="38788" formatCode="0.00E+00">
                  <c:v>-2.4608299999999998E-3</c:v>
                </c:pt>
                <c:pt idx="38789" formatCode="0.00E+00">
                  <c:v>-2.66577E-3</c:v>
                </c:pt>
                <c:pt idx="38790" formatCode="0.00E+00">
                  <c:v>-2.8770499999999999E-3</c:v>
                </c:pt>
                <c:pt idx="38791" formatCode="0.00E+00">
                  <c:v>-3.0941499999999999E-3</c:v>
                </c:pt>
                <c:pt idx="38792" formatCode="0.00E+00">
                  <c:v>-3.3165199999999999E-3</c:v>
                </c:pt>
                <c:pt idx="38793" formatCode="0.00E+00">
                  <c:v>-3.5435900000000001E-3</c:v>
                </c:pt>
                <c:pt idx="38794" formatCode="0.00E+00">
                  <c:v>-3.77481E-3</c:v>
                </c:pt>
                <c:pt idx="38795" formatCode="0.00E+00">
                  <c:v>-4.0095599999999997E-3</c:v>
                </c:pt>
                <c:pt idx="38796" formatCode="0.00E+00">
                  <c:v>-4.2472600000000001E-3</c:v>
                </c:pt>
                <c:pt idx="38797" formatCode="0.00E+00">
                  <c:v>-4.4872699999999998E-3</c:v>
                </c:pt>
                <c:pt idx="38798" formatCode="0.00E+00">
                  <c:v>-4.7289699999999999E-3</c:v>
                </c:pt>
                <c:pt idx="38799" formatCode="0.00E+00">
                  <c:v>-4.9717299999999997E-3</c:v>
                </c:pt>
                <c:pt idx="38800" formatCode="0.00E+00">
                  <c:v>-5.2148899999999998E-3</c:v>
                </c:pt>
                <c:pt idx="38801" formatCode="0.00E+00">
                  <c:v>-5.4577999999999996E-3</c:v>
                </c:pt>
                <c:pt idx="38802" formatCode="0.00E+00">
                  <c:v>-5.6997899999999997E-3</c:v>
                </c:pt>
                <c:pt idx="38803" formatCode="0.00E+00">
                  <c:v>-5.9402099999999996E-3</c:v>
                </c:pt>
                <c:pt idx="38804" formatCode="0.00E+00">
                  <c:v>-6.1783899999999998E-3</c:v>
                </c:pt>
                <c:pt idx="38805" formatCode="0.00E+00">
                  <c:v>-6.4136499999999999E-3</c:v>
                </c:pt>
                <c:pt idx="38806" formatCode="0.00E+00">
                  <c:v>-6.6453199999999997E-3</c:v>
                </c:pt>
                <c:pt idx="38807" formatCode="0.00E+00">
                  <c:v>-6.8727299999999996E-3</c:v>
                </c:pt>
                <c:pt idx="38808" formatCode="0.00E+00">
                  <c:v>-7.0952300000000001E-3</c:v>
                </c:pt>
                <c:pt idx="38809" formatCode="0.00E+00">
                  <c:v>-7.31213E-3</c:v>
                </c:pt>
                <c:pt idx="38810" formatCode="0.00E+00">
                  <c:v>-7.5227899999999997E-3</c:v>
                </c:pt>
                <c:pt idx="38811" formatCode="0.00E+00">
                  <c:v>-7.7265600000000004E-3</c:v>
                </c:pt>
                <c:pt idx="38812" formatCode="0.00E+00">
                  <c:v>-7.9227900000000007E-3</c:v>
                </c:pt>
                <c:pt idx="38813" formatCode="0.00E+00">
                  <c:v>-8.1108399999999994E-3</c:v>
                </c:pt>
                <c:pt idx="38814" formatCode="0.00E+00">
                  <c:v>-8.2900999999999999E-3</c:v>
                </c:pt>
                <c:pt idx="38815" formatCode="0.00E+00">
                  <c:v>-8.4599600000000007E-3</c:v>
                </c:pt>
                <c:pt idx="38816" formatCode="0.00E+00">
                  <c:v>-8.6198100000000003E-3</c:v>
                </c:pt>
                <c:pt idx="38817" formatCode="0.00E+00">
                  <c:v>-8.7690700000000003E-3</c:v>
                </c:pt>
                <c:pt idx="38818" formatCode="0.00E+00">
                  <c:v>-8.9071900000000006E-3</c:v>
                </c:pt>
                <c:pt idx="38819" formatCode="0.00E+00">
                  <c:v>-9.0336099999999992E-3</c:v>
                </c:pt>
                <c:pt idx="38820" formatCode="0.00E+00">
                  <c:v>-9.1477899999999994E-3</c:v>
                </c:pt>
                <c:pt idx="38821" formatCode="0.00E+00">
                  <c:v>-9.2492300000000006E-3</c:v>
                </c:pt>
                <c:pt idx="38822" formatCode="0.00E+00">
                  <c:v>-9.3374500000000006E-3</c:v>
                </c:pt>
                <c:pt idx="38823" formatCode="0.00E+00">
                  <c:v>-9.4119600000000005E-3</c:v>
                </c:pt>
                <c:pt idx="38824" formatCode="0.00E+00">
                  <c:v>-9.4723299999999993E-3</c:v>
                </c:pt>
                <c:pt idx="38825" formatCode="0.00E+00">
                  <c:v>-9.5181399999999996E-3</c:v>
                </c:pt>
                <c:pt idx="38826" formatCode="0.00E+00">
                  <c:v>-9.5489800000000003E-3</c:v>
                </c:pt>
                <c:pt idx="38827" formatCode="0.00E+00">
                  <c:v>-9.5645000000000001E-3</c:v>
                </c:pt>
                <c:pt idx="38828" formatCode="0.00E+00">
                  <c:v>-9.5643499999999992E-3</c:v>
                </c:pt>
                <c:pt idx="38829" formatCode="0.00E+00">
                  <c:v>-9.5482099999999997E-3</c:v>
                </c:pt>
                <c:pt idx="38830" formatCode="0.00E+00">
                  <c:v>-9.5157999999999996E-3</c:v>
                </c:pt>
                <c:pt idx="38831" formatCode="0.00E+00">
                  <c:v>-9.4668700000000005E-3</c:v>
                </c:pt>
                <c:pt idx="38832" formatCode="0.00E+00">
                  <c:v>-9.4011800000000003E-3</c:v>
                </c:pt>
                <c:pt idx="38833" formatCode="0.00E+00">
                  <c:v>-9.3185400000000002E-3</c:v>
                </c:pt>
                <c:pt idx="38834" formatCode="0.00E+00">
                  <c:v>-9.2187799999999993E-3</c:v>
                </c:pt>
                <c:pt idx="38835" formatCode="0.00E+00">
                  <c:v>-9.1017800000000003E-3</c:v>
                </c:pt>
                <c:pt idx="38836" formatCode="0.00E+00">
                  <c:v>-8.9674400000000001E-3</c:v>
                </c:pt>
                <c:pt idx="38837" formatCode="0.00E+00">
                  <c:v>-8.8156699999999994E-3</c:v>
                </c:pt>
                <c:pt idx="38838" formatCode="0.00E+00">
                  <c:v>-8.6464599999999999E-3</c:v>
                </c:pt>
                <c:pt idx="38839" formatCode="0.00E+00">
                  <c:v>-8.4598E-3</c:v>
                </c:pt>
                <c:pt idx="38840" formatCode="0.00E+00">
                  <c:v>-8.2557199999999994E-3</c:v>
                </c:pt>
                <c:pt idx="38841" formatCode="0.00E+00">
                  <c:v>-8.0342799999999995E-3</c:v>
                </c:pt>
                <c:pt idx="38842" formatCode="0.00E+00">
                  <c:v>-7.7955999999999998E-3</c:v>
                </c:pt>
                <c:pt idx="38843" formatCode="0.00E+00">
                  <c:v>-7.5397900000000002E-3</c:v>
                </c:pt>
                <c:pt idx="38844" formatCode="0.00E+00">
                  <c:v>-7.2670399999999998E-3</c:v>
                </c:pt>
                <c:pt idx="38845" formatCode="0.00E+00">
                  <c:v>-6.97753E-3</c:v>
                </c:pt>
                <c:pt idx="38846" formatCode="0.00E+00">
                  <c:v>-6.6715100000000003E-3</c:v>
                </c:pt>
                <c:pt idx="38847" formatCode="0.00E+00">
                  <c:v>-6.3492499999999999E-3</c:v>
                </c:pt>
                <c:pt idx="38848" formatCode="0.00E+00">
                  <c:v>-6.0110299999999997E-3</c:v>
                </c:pt>
                <c:pt idx="38849" formatCode="0.00E+00">
                  <c:v>-5.6572100000000002E-3</c:v>
                </c:pt>
                <c:pt idx="38850" formatCode="0.00E+00">
                  <c:v>-5.2881400000000002E-3</c:v>
                </c:pt>
                <c:pt idx="38851" formatCode="0.00E+00">
                  <c:v>-4.9042199999999999E-3</c:v>
                </c:pt>
                <c:pt idx="38852" formatCode="0.00E+00">
                  <c:v>-4.5058900000000002E-3</c:v>
                </c:pt>
                <c:pt idx="38853" formatCode="0.00E+00">
                  <c:v>-4.0935900000000002E-3</c:v>
                </c:pt>
                <c:pt idx="38854" formatCode="0.00E+00">
                  <c:v>-3.66783E-3</c:v>
                </c:pt>
                <c:pt idx="38855" formatCode="0.00E+00">
                  <c:v>-3.2291199999999998E-3</c:v>
                </c:pt>
                <c:pt idx="38856" formatCode="0.00E+00">
                  <c:v>-2.77801E-3</c:v>
                </c:pt>
                <c:pt idx="38857" formatCode="0.00E+00">
                  <c:v>-2.3150699999999998E-3</c:v>
                </c:pt>
                <c:pt idx="38858" formatCode="0.00E+00">
                  <c:v>-1.8409100000000001E-3</c:v>
                </c:pt>
                <c:pt idx="38859" formatCode="0.00E+00">
                  <c:v>-1.3561599999999999E-3</c:v>
                </c:pt>
                <c:pt idx="38860" formatCode="0.00E+00">
                  <c:v>-8.6146900000000002E-4</c:v>
                </c:pt>
                <c:pt idx="38861" formatCode="0.00E+00">
                  <c:v>-3.5751499999999998E-4</c:v>
                </c:pt>
                <c:pt idx="38862" formatCode="0.00E+00">
                  <c:v>1.5500099999999999E-4</c:v>
                </c:pt>
                <c:pt idx="38863" formatCode="0.00E+00">
                  <c:v>6.7535800000000003E-4</c:v>
                </c:pt>
                <c:pt idx="38864" formatCode="0.00E+00">
                  <c:v>1.2028099999999999E-3</c:v>
                </c:pt>
                <c:pt idx="38865" formatCode="0.00E+00">
                  <c:v>1.7366E-3</c:v>
                </c:pt>
                <c:pt idx="38866" formatCode="0.00E+00">
                  <c:v>2.2759500000000001E-3</c:v>
                </c:pt>
                <c:pt idx="38867" formatCode="0.00E+00">
                  <c:v>2.8200500000000002E-3</c:v>
                </c:pt>
                <c:pt idx="38868" formatCode="0.00E+00">
                  <c:v>3.3681000000000002E-3</c:v>
                </c:pt>
                <c:pt idx="38869" formatCode="0.00E+00">
                  <c:v>3.9192699999999999E-3</c:v>
                </c:pt>
                <c:pt idx="38870" formatCode="0.00E+00">
                  <c:v>4.4727200000000003E-3</c:v>
                </c:pt>
                <c:pt idx="38871" formatCode="0.00E+00">
                  <c:v>5.0276000000000001E-3</c:v>
                </c:pt>
                <c:pt idx="38872" formatCode="0.00E+00">
                  <c:v>5.5830599999999999E-3</c:v>
                </c:pt>
                <c:pt idx="38873" formatCode="0.00E+00">
                  <c:v>6.1382099999999998E-3</c:v>
                </c:pt>
                <c:pt idx="38874" formatCode="0.00E+00">
                  <c:v>6.6921899999999998E-3</c:v>
                </c:pt>
                <c:pt idx="38875" formatCode="0.00E+00">
                  <c:v>7.2441099999999998E-3</c:v>
                </c:pt>
                <c:pt idx="38876" formatCode="0.00E+00">
                  <c:v>7.7930999999999999E-3</c:v>
                </c:pt>
                <c:pt idx="38877" formatCode="0.00E+00">
                  <c:v>8.3382600000000001E-3</c:v>
                </c:pt>
                <c:pt idx="38878" formatCode="0.00E+00">
                  <c:v>8.8786999999999998E-3</c:v>
                </c:pt>
                <c:pt idx="38879" formatCode="0.00E+00">
                  <c:v>9.4135399999999998E-3</c:v>
                </c:pt>
                <c:pt idx="38880" formatCode="0.00E+00">
                  <c:v>9.9418900000000001E-3</c:v>
                </c:pt>
                <c:pt idx="38881">
                  <c:v>1.0462900000000001E-2</c:v>
                </c:pt>
                <c:pt idx="38882">
                  <c:v>1.09756E-2</c:v>
                </c:pt>
                <c:pt idx="38883">
                  <c:v>1.14793E-2</c:v>
                </c:pt>
                <c:pt idx="38884">
                  <c:v>1.19729E-2</c:v>
                </c:pt>
                <c:pt idx="38885">
                  <c:v>1.24557E-2</c:v>
                </c:pt>
                <c:pt idx="38886">
                  <c:v>1.29269E-2</c:v>
                </c:pt>
                <c:pt idx="38887">
                  <c:v>1.3385599999999999E-2</c:v>
                </c:pt>
                <c:pt idx="38888">
                  <c:v>1.3831E-2</c:v>
                </c:pt>
                <c:pt idx="38889">
                  <c:v>1.42623E-2</c:v>
                </c:pt>
                <c:pt idx="38890">
                  <c:v>1.4678699999999999E-2</c:v>
                </c:pt>
                <c:pt idx="38891">
                  <c:v>1.5079499999999999E-2</c:v>
                </c:pt>
                <c:pt idx="38892">
                  <c:v>1.5463899999999999E-2</c:v>
                </c:pt>
                <c:pt idx="38893">
                  <c:v>1.58313E-2</c:v>
                </c:pt>
                <c:pt idx="38894">
                  <c:v>1.6180900000000002E-2</c:v>
                </c:pt>
                <c:pt idx="38895">
                  <c:v>1.6511999999999999E-2</c:v>
                </c:pt>
                <c:pt idx="38896">
                  <c:v>1.6823999999999999E-2</c:v>
                </c:pt>
                <c:pt idx="38897">
                  <c:v>1.7116300000000001E-2</c:v>
                </c:pt>
                <c:pt idx="38898">
                  <c:v>1.7388399999999998E-2</c:v>
                </c:pt>
                <c:pt idx="38899">
                  <c:v>1.7639499999999999E-2</c:v>
                </c:pt>
                <c:pt idx="38900">
                  <c:v>1.7869300000000001E-2</c:v>
                </c:pt>
                <c:pt idx="38901">
                  <c:v>1.8077200000000002E-2</c:v>
                </c:pt>
                <c:pt idx="38902">
                  <c:v>1.8262799999999999E-2</c:v>
                </c:pt>
                <c:pt idx="38903">
                  <c:v>1.8425500000000001E-2</c:v>
                </c:pt>
                <c:pt idx="38904">
                  <c:v>1.8565100000000001E-2</c:v>
                </c:pt>
                <c:pt idx="38905">
                  <c:v>1.8681099999999999E-2</c:v>
                </c:pt>
                <c:pt idx="38906">
                  <c:v>1.87732E-2</c:v>
                </c:pt>
                <c:pt idx="38907">
                  <c:v>1.8841199999999999E-2</c:v>
                </c:pt>
                <c:pt idx="38908">
                  <c:v>1.8884700000000001E-2</c:v>
                </c:pt>
                <c:pt idx="38909">
                  <c:v>1.89036E-2</c:v>
                </c:pt>
                <c:pt idx="38910">
                  <c:v>1.8897600000000001E-2</c:v>
                </c:pt>
                <c:pt idx="38911">
                  <c:v>1.88667E-2</c:v>
                </c:pt>
                <c:pt idx="38912">
                  <c:v>1.88106E-2</c:v>
                </c:pt>
                <c:pt idx="38913">
                  <c:v>1.87294E-2</c:v>
                </c:pt>
                <c:pt idx="38914">
                  <c:v>1.86231E-2</c:v>
                </c:pt>
                <c:pt idx="38915">
                  <c:v>1.84916E-2</c:v>
                </c:pt>
                <c:pt idx="38916">
                  <c:v>1.8334900000000001E-2</c:v>
                </c:pt>
                <c:pt idx="38917">
                  <c:v>1.8153300000000001E-2</c:v>
                </c:pt>
                <c:pt idx="38918">
                  <c:v>1.7946699999999999E-2</c:v>
                </c:pt>
                <c:pt idx="38919">
                  <c:v>1.7715499999999999E-2</c:v>
                </c:pt>
                <c:pt idx="38920">
                  <c:v>1.7459700000000002E-2</c:v>
                </c:pt>
                <c:pt idx="38921">
                  <c:v>1.71796E-2</c:v>
                </c:pt>
                <c:pt idx="38922">
                  <c:v>1.6875600000000001E-2</c:v>
                </c:pt>
                <c:pt idx="38923">
                  <c:v>1.6548E-2</c:v>
                </c:pt>
                <c:pt idx="38924">
                  <c:v>1.6197099999999999E-2</c:v>
                </c:pt>
                <c:pt idx="38925">
                  <c:v>1.5823299999999998E-2</c:v>
                </c:pt>
                <c:pt idx="38926">
                  <c:v>1.5427E-2</c:v>
                </c:pt>
                <c:pt idx="38927">
                  <c:v>1.5008799999999999E-2</c:v>
                </c:pt>
                <c:pt idx="38928">
                  <c:v>1.45691E-2</c:v>
                </c:pt>
                <c:pt idx="38929">
                  <c:v>1.4108600000000001E-2</c:v>
                </c:pt>
                <c:pt idx="38930">
                  <c:v>1.36277E-2</c:v>
                </c:pt>
                <c:pt idx="38931">
                  <c:v>1.3127099999999999E-2</c:v>
                </c:pt>
                <c:pt idx="38932">
                  <c:v>1.26074E-2</c:v>
                </c:pt>
                <c:pt idx="38933">
                  <c:v>1.20693E-2</c:v>
                </c:pt>
                <c:pt idx="38934">
                  <c:v>1.1513600000000001E-2</c:v>
                </c:pt>
                <c:pt idx="38935">
                  <c:v>1.09409E-2</c:v>
                </c:pt>
                <c:pt idx="38936">
                  <c:v>1.0352E-2</c:v>
                </c:pt>
                <c:pt idx="38937" formatCode="0.00E+00">
                  <c:v>9.7477699999999994E-3</c:v>
                </c:pt>
                <c:pt idx="38938" formatCode="0.00E+00">
                  <c:v>9.1289400000000003E-3</c:v>
                </c:pt>
                <c:pt idx="38939" formatCode="0.00E+00">
                  <c:v>8.4963899999999995E-3</c:v>
                </c:pt>
                <c:pt idx="38940" formatCode="0.00E+00">
                  <c:v>7.8509800000000005E-3</c:v>
                </c:pt>
                <c:pt idx="38941" formatCode="0.00E+00">
                  <c:v>7.1935999999999996E-3</c:v>
                </c:pt>
                <c:pt idx="38942" formatCode="0.00E+00">
                  <c:v>6.5251399999999996E-3</c:v>
                </c:pt>
                <c:pt idx="38943" formatCode="0.00E+00">
                  <c:v>5.8465499999999998E-3</c:v>
                </c:pt>
                <c:pt idx="38944" formatCode="0.00E+00">
                  <c:v>5.15877E-3</c:v>
                </c:pt>
                <c:pt idx="38945" formatCode="0.00E+00">
                  <c:v>4.4627499999999997E-3</c:v>
                </c:pt>
                <c:pt idx="38946" formatCode="0.00E+00">
                  <c:v>3.75947E-3</c:v>
                </c:pt>
                <c:pt idx="38947" formatCode="0.00E+00">
                  <c:v>3.0499199999999998E-3</c:v>
                </c:pt>
                <c:pt idx="38948" formatCode="0.00E+00">
                  <c:v>2.3351000000000001E-3</c:v>
                </c:pt>
                <c:pt idx="38949" formatCode="0.00E+00">
                  <c:v>1.61601E-3</c:v>
                </c:pt>
                <c:pt idx="38950" formatCode="0.00E+00">
                  <c:v>8.9367899999999998E-4</c:v>
                </c:pt>
                <c:pt idx="38951" formatCode="0.00E+00">
                  <c:v>1.6912399999999999E-4</c:v>
                </c:pt>
                <c:pt idx="38952" formatCode="0.00E+00">
                  <c:v>-5.5662500000000005E-4</c:v>
                </c:pt>
                <c:pt idx="38953" formatCode="0.00E+00">
                  <c:v>-1.28254E-3</c:v>
                </c:pt>
                <c:pt idx="38954" formatCode="0.00E+00">
                  <c:v>-2.0075800000000001E-3</c:v>
                </c:pt>
                <c:pt idx="38955" formatCode="0.00E+00">
                  <c:v>-2.7307099999999999E-3</c:v>
                </c:pt>
                <c:pt idx="38956" formatCode="0.00E+00">
                  <c:v>-3.4509100000000002E-3</c:v>
                </c:pt>
                <c:pt idx="38957" formatCode="0.00E+00">
                  <c:v>-4.1671499999999997E-3</c:v>
                </c:pt>
                <c:pt idx="38958" formatCode="0.00E+00">
                  <c:v>-4.8783999999999998E-3</c:v>
                </c:pt>
                <c:pt idx="38959" formatCode="0.00E+00">
                  <c:v>-5.5836499999999999E-3</c:v>
                </c:pt>
                <c:pt idx="38960" formatCode="0.00E+00">
                  <c:v>-6.2818800000000001E-3</c:v>
                </c:pt>
                <c:pt idx="38961" formatCode="0.00E+00">
                  <c:v>-6.9721000000000002E-3</c:v>
                </c:pt>
                <c:pt idx="38962" formatCode="0.00E+00">
                  <c:v>-7.6533299999999999E-3</c:v>
                </c:pt>
                <c:pt idx="38963" formatCode="0.00E+00">
                  <c:v>-8.3245899999999998E-3</c:v>
                </c:pt>
                <c:pt idx="38964" formatCode="0.00E+00">
                  <c:v>-8.9849100000000005E-3</c:v>
                </c:pt>
                <c:pt idx="38965" formatCode="0.00E+00">
                  <c:v>-9.6333700000000005E-3</c:v>
                </c:pt>
                <c:pt idx="38966">
                  <c:v>-1.0269E-2</c:v>
                </c:pt>
                <c:pt idx="38967">
                  <c:v>-1.0891E-2</c:v>
                </c:pt>
                <c:pt idx="38968">
                  <c:v>-1.1498400000000001E-2</c:v>
                </c:pt>
                <c:pt idx="38969">
                  <c:v>-1.20903E-2</c:v>
                </c:pt>
                <c:pt idx="38970">
                  <c:v>-1.2665900000000001E-2</c:v>
                </c:pt>
                <c:pt idx="38971">
                  <c:v>-1.32245E-2</c:v>
                </c:pt>
                <c:pt idx="38972">
                  <c:v>-1.3765100000000001E-2</c:v>
                </c:pt>
                <c:pt idx="38973">
                  <c:v>-1.42871E-2</c:v>
                </c:pt>
                <c:pt idx="38974">
                  <c:v>-1.4789699999999999E-2</c:v>
                </c:pt>
                <c:pt idx="38975">
                  <c:v>-1.52722E-2</c:v>
                </c:pt>
                <c:pt idx="38976">
                  <c:v>-1.5734000000000001E-2</c:v>
                </c:pt>
                <c:pt idx="38977">
                  <c:v>-1.6174399999999999E-2</c:v>
                </c:pt>
                <c:pt idx="38978">
                  <c:v>-1.6592800000000001E-2</c:v>
                </c:pt>
                <c:pt idx="38979">
                  <c:v>-1.69886E-2</c:v>
                </c:pt>
                <c:pt idx="38980">
                  <c:v>-1.73613E-2</c:v>
                </c:pt>
                <c:pt idx="38981">
                  <c:v>-1.7710299999999998E-2</c:v>
                </c:pt>
                <c:pt idx="38982">
                  <c:v>-1.8035300000000001E-2</c:v>
                </c:pt>
                <c:pt idx="38983">
                  <c:v>-1.8335799999999999E-2</c:v>
                </c:pt>
                <c:pt idx="38984">
                  <c:v>-1.86115E-2</c:v>
                </c:pt>
                <c:pt idx="38985">
                  <c:v>-1.8861800000000001E-2</c:v>
                </c:pt>
                <c:pt idx="38986">
                  <c:v>-1.9086599999999999E-2</c:v>
                </c:pt>
                <c:pt idx="38987">
                  <c:v>-1.92856E-2</c:v>
                </c:pt>
                <c:pt idx="38988">
                  <c:v>-1.94585E-2</c:v>
                </c:pt>
                <c:pt idx="38989">
                  <c:v>-1.96052E-2</c:v>
                </c:pt>
                <c:pt idx="38990">
                  <c:v>-1.9725400000000001E-2</c:v>
                </c:pt>
                <c:pt idx="38991">
                  <c:v>-1.9819099999999999E-2</c:v>
                </c:pt>
                <c:pt idx="38992">
                  <c:v>-1.9886299999999999E-2</c:v>
                </c:pt>
                <c:pt idx="38993">
                  <c:v>-1.9926800000000001E-2</c:v>
                </c:pt>
                <c:pt idx="38994">
                  <c:v>-1.9940699999999999E-2</c:v>
                </c:pt>
                <c:pt idx="38995">
                  <c:v>-1.9928000000000001E-2</c:v>
                </c:pt>
                <c:pt idx="38996">
                  <c:v>-1.9888900000000001E-2</c:v>
                </c:pt>
                <c:pt idx="38997">
                  <c:v>-1.9823500000000001E-2</c:v>
                </c:pt>
                <c:pt idx="38998">
                  <c:v>-1.97319E-2</c:v>
                </c:pt>
                <c:pt idx="38999">
                  <c:v>-1.9614300000000001E-2</c:v>
                </c:pt>
                <c:pt idx="39000">
                  <c:v>-1.9470999999999999E-2</c:v>
                </c:pt>
                <c:pt idx="39001">
                  <c:v>-1.9302400000000001E-2</c:v>
                </c:pt>
                <c:pt idx="39002">
                  <c:v>-1.9108699999999999E-2</c:v>
                </c:pt>
                <c:pt idx="39003">
                  <c:v>-1.8890199999999999E-2</c:v>
                </c:pt>
                <c:pt idx="39004">
                  <c:v>-1.8647500000000001E-2</c:v>
                </c:pt>
                <c:pt idx="39005">
                  <c:v>-1.8380899999999999E-2</c:v>
                </c:pt>
                <c:pt idx="39006">
                  <c:v>-1.80909E-2</c:v>
                </c:pt>
                <c:pt idx="39007">
                  <c:v>-1.7778100000000002E-2</c:v>
                </c:pt>
                <c:pt idx="39008">
                  <c:v>-1.7442900000000001E-2</c:v>
                </c:pt>
                <c:pt idx="39009">
                  <c:v>-1.7086E-2</c:v>
                </c:pt>
                <c:pt idx="39010">
                  <c:v>-1.6707900000000001E-2</c:v>
                </c:pt>
                <c:pt idx="39011">
                  <c:v>-1.6309299999999999E-2</c:v>
                </c:pt>
                <c:pt idx="39012">
                  <c:v>-1.5890899999999999E-2</c:v>
                </c:pt>
                <c:pt idx="39013">
                  <c:v>-1.5453400000000001E-2</c:v>
                </c:pt>
                <c:pt idx="39014">
                  <c:v>-1.49975E-2</c:v>
                </c:pt>
                <c:pt idx="39015">
                  <c:v>-1.4523899999999999E-2</c:v>
                </c:pt>
                <c:pt idx="39016">
                  <c:v>-1.4033500000000001E-2</c:v>
                </c:pt>
                <c:pt idx="39017">
                  <c:v>-1.3527000000000001E-2</c:v>
                </c:pt>
                <c:pt idx="39018">
                  <c:v>-1.30052E-2</c:v>
                </c:pt>
                <c:pt idx="39019">
                  <c:v>-1.24691E-2</c:v>
                </c:pt>
                <c:pt idx="39020">
                  <c:v>-1.19194E-2</c:v>
                </c:pt>
                <c:pt idx="39021">
                  <c:v>-1.1357000000000001E-2</c:v>
                </c:pt>
                <c:pt idx="39022">
                  <c:v>-1.07829E-2</c:v>
                </c:pt>
                <c:pt idx="39023">
                  <c:v>-1.0197899999999999E-2</c:v>
                </c:pt>
                <c:pt idx="39024" formatCode="0.00E+00">
                  <c:v>-9.6030300000000002E-3</c:v>
                </c:pt>
                <c:pt idx="39025" formatCode="0.00E+00">
                  <c:v>-8.9991499999999992E-3</c:v>
                </c:pt>
                <c:pt idx="39026" formatCode="0.00E+00">
                  <c:v>-8.3872400000000007E-3</c:v>
                </c:pt>
                <c:pt idx="39027" formatCode="0.00E+00">
                  <c:v>-7.76824E-3</c:v>
                </c:pt>
                <c:pt idx="39028" formatCode="0.00E+00">
                  <c:v>-7.1431300000000001E-3</c:v>
                </c:pt>
                <c:pt idx="39029" formatCode="0.00E+00">
                  <c:v>-6.5128599999999997E-3</c:v>
                </c:pt>
                <c:pt idx="39030" formatCode="0.00E+00">
                  <c:v>-5.8784099999999997E-3</c:v>
                </c:pt>
                <c:pt idx="39031" formatCode="0.00E+00">
                  <c:v>-5.2407599999999997E-3</c:v>
                </c:pt>
                <c:pt idx="39032" formatCode="0.00E+00">
                  <c:v>-4.6008799999999999E-3</c:v>
                </c:pt>
                <c:pt idx="39033" formatCode="0.00E+00">
                  <c:v>-3.9597399999999998E-3</c:v>
                </c:pt>
                <c:pt idx="39034" formatCode="0.00E+00">
                  <c:v>-3.3183100000000001E-3</c:v>
                </c:pt>
                <c:pt idx="39035" formatCode="0.00E+00">
                  <c:v>-2.6775599999999998E-3</c:v>
                </c:pt>
                <c:pt idx="39036" formatCode="0.00E+00">
                  <c:v>-2.0384600000000002E-3</c:v>
                </c:pt>
                <c:pt idx="39037" formatCode="0.00E+00">
                  <c:v>-1.4019499999999999E-3</c:v>
                </c:pt>
                <c:pt idx="39038" formatCode="0.00E+00">
                  <c:v>-7.6897399999999996E-4</c:v>
                </c:pt>
                <c:pt idx="39039" formatCode="0.00E+00">
                  <c:v>-1.4047199999999999E-4</c:v>
                </c:pt>
                <c:pt idx="39040" formatCode="0.00E+00">
                  <c:v>4.8263700000000001E-4</c:v>
                </c:pt>
                <c:pt idx="39041" formatCode="0.00E+00">
                  <c:v>1.0994399999999999E-3</c:v>
                </c:pt>
                <c:pt idx="39042" formatCode="0.00E+00">
                  <c:v>1.7090600000000001E-3</c:v>
                </c:pt>
                <c:pt idx="39043" formatCode="0.00E+00">
                  <c:v>2.3105999999999999E-3</c:v>
                </c:pt>
                <c:pt idx="39044" formatCode="0.00E+00">
                  <c:v>2.9032099999999998E-3</c:v>
                </c:pt>
                <c:pt idx="39045" formatCode="0.00E+00">
                  <c:v>3.48606E-3</c:v>
                </c:pt>
                <c:pt idx="39046" formatCode="0.00E+00">
                  <c:v>4.0583099999999999E-3</c:v>
                </c:pt>
                <c:pt idx="39047" formatCode="0.00E+00">
                  <c:v>4.6191899999999996E-3</c:v>
                </c:pt>
                <c:pt idx="39048" formatCode="0.00E+00">
                  <c:v>5.1678999999999996E-3</c:v>
                </c:pt>
                <c:pt idx="39049" formatCode="0.00E+00">
                  <c:v>5.7036999999999999E-3</c:v>
                </c:pt>
                <c:pt idx="39050" formatCode="0.00E+00">
                  <c:v>6.2258699999999997E-3</c:v>
                </c:pt>
                <c:pt idx="39051" formatCode="0.00E+00">
                  <c:v>6.7337100000000004E-3</c:v>
                </c:pt>
                <c:pt idx="39052" formatCode="0.00E+00">
                  <c:v>7.22655E-3</c:v>
                </c:pt>
                <c:pt idx="39053" formatCode="0.00E+00">
                  <c:v>7.7037499999999997E-3</c:v>
                </c:pt>
                <c:pt idx="39054" formatCode="0.00E+00">
                  <c:v>8.1646900000000005E-3</c:v>
                </c:pt>
                <c:pt idx="39055" formatCode="0.00E+00">
                  <c:v>8.6087899999999998E-3</c:v>
                </c:pt>
                <c:pt idx="39056" formatCode="0.00E+00">
                  <c:v>9.0355100000000001E-3</c:v>
                </c:pt>
                <c:pt idx="39057" formatCode="0.00E+00">
                  <c:v>9.4443300000000008E-3</c:v>
                </c:pt>
                <c:pt idx="39058" formatCode="0.00E+00">
                  <c:v>9.8347499999999997E-3</c:v>
                </c:pt>
                <c:pt idx="39059">
                  <c:v>1.02063E-2</c:v>
                </c:pt>
                <c:pt idx="39060">
                  <c:v>1.0558700000000001E-2</c:v>
                </c:pt>
                <c:pt idx="39061">
                  <c:v>1.08913E-2</c:v>
                </c:pt>
                <c:pt idx="39062">
                  <c:v>1.1204E-2</c:v>
                </c:pt>
                <c:pt idx="39063">
                  <c:v>1.14964E-2</c:v>
                </c:pt>
                <c:pt idx="39064">
                  <c:v>1.1768300000000001E-2</c:v>
                </c:pt>
                <c:pt idx="39065">
                  <c:v>1.20193E-2</c:v>
                </c:pt>
                <c:pt idx="39066">
                  <c:v>1.22492E-2</c:v>
                </c:pt>
                <c:pt idx="39067">
                  <c:v>1.2458E-2</c:v>
                </c:pt>
                <c:pt idx="39068">
                  <c:v>1.26455E-2</c:v>
                </c:pt>
                <c:pt idx="39069">
                  <c:v>1.2811599999999999E-2</c:v>
                </c:pt>
                <c:pt idx="39070">
                  <c:v>1.2956199999999999E-2</c:v>
                </c:pt>
                <c:pt idx="39071">
                  <c:v>1.30794E-2</c:v>
                </c:pt>
                <c:pt idx="39072">
                  <c:v>1.3181E-2</c:v>
                </c:pt>
                <c:pt idx="39073">
                  <c:v>1.32613E-2</c:v>
                </c:pt>
                <c:pt idx="39074">
                  <c:v>1.3320200000000001E-2</c:v>
                </c:pt>
                <c:pt idx="39075">
                  <c:v>1.3358E-2</c:v>
                </c:pt>
                <c:pt idx="39076">
                  <c:v>1.33747E-2</c:v>
                </c:pt>
                <c:pt idx="39077">
                  <c:v>1.33705E-2</c:v>
                </c:pt>
                <c:pt idx="39078">
                  <c:v>1.33458E-2</c:v>
                </c:pt>
                <c:pt idx="39079">
                  <c:v>1.33007E-2</c:v>
                </c:pt>
                <c:pt idx="39080">
                  <c:v>1.32356E-2</c:v>
                </c:pt>
                <c:pt idx="39081">
                  <c:v>1.31507E-2</c:v>
                </c:pt>
                <c:pt idx="39082">
                  <c:v>1.3046500000000001E-2</c:v>
                </c:pt>
                <c:pt idx="39083">
                  <c:v>1.29234E-2</c:v>
                </c:pt>
                <c:pt idx="39084">
                  <c:v>1.27817E-2</c:v>
                </c:pt>
                <c:pt idx="39085">
                  <c:v>1.26219E-2</c:v>
                </c:pt>
                <c:pt idx="39086">
                  <c:v>1.2444500000000001E-2</c:v>
                </c:pt>
                <c:pt idx="39087">
                  <c:v>1.225E-2</c:v>
                </c:pt>
                <c:pt idx="39088">
                  <c:v>1.2038999999999999E-2</c:v>
                </c:pt>
                <c:pt idx="39089">
                  <c:v>1.18119E-2</c:v>
                </c:pt>
                <c:pt idx="39090">
                  <c:v>1.1569400000000001E-2</c:v>
                </c:pt>
                <c:pt idx="39091">
                  <c:v>1.13121E-2</c:v>
                </c:pt>
                <c:pt idx="39092">
                  <c:v>1.1040599999999999E-2</c:v>
                </c:pt>
                <c:pt idx="39093">
                  <c:v>1.0755499999999999E-2</c:v>
                </c:pt>
                <c:pt idx="39094">
                  <c:v>1.0457599999999999E-2</c:v>
                </c:pt>
                <c:pt idx="39095">
                  <c:v>1.0147400000000001E-2</c:v>
                </c:pt>
                <c:pt idx="39096" formatCode="0.00E+00">
                  <c:v>9.8257899999999992E-3</c:v>
                </c:pt>
                <c:pt idx="39097" formatCode="0.00E+00">
                  <c:v>9.4933799999999992E-3</c:v>
                </c:pt>
                <c:pt idx="39098" formatCode="0.00E+00">
                  <c:v>9.1509E-3</c:v>
                </c:pt>
                <c:pt idx="39099" formatCode="0.00E+00">
                  <c:v>8.7991200000000006E-3</c:v>
                </c:pt>
                <c:pt idx="39100" formatCode="0.00E+00">
                  <c:v>8.43877E-3</c:v>
                </c:pt>
                <c:pt idx="39101" formatCode="0.00E+00">
                  <c:v>8.0706200000000006E-3</c:v>
                </c:pt>
                <c:pt idx="39102" formatCode="0.00E+00">
                  <c:v>7.6954399999999996E-3</c:v>
                </c:pt>
                <c:pt idx="39103" formatCode="0.00E+00">
                  <c:v>7.3140100000000001E-3</c:v>
                </c:pt>
                <c:pt idx="39104" formatCode="0.00E+00">
                  <c:v>6.9271100000000002E-3</c:v>
                </c:pt>
                <c:pt idx="39105" formatCode="0.00E+00">
                  <c:v>6.5355200000000004E-3</c:v>
                </c:pt>
                <c:pt idx="39106" formatCode="0.00E+00">
                  <c:v>6.1400200000000004E-3</c:v>
                </c:pt>
                <c:pt idx="39107" formatCode="0.00E+00">
                  <c:v>5.7414199999999997E-3</c:v>
                </c:pt>
                <c:pt idx="39108" formatCode="0.00E+00">
                  <c:v>5.3404899999999998E-3</c:v>
                </c:pt>
                <c:pt idx="39109" formatCode="0.00E+00">
                  <c:v>4.9380099999999996E-3</c:v>
                </c:pt>
                <c:pt idx="39110" formatCode="0.00E+00">
                  <c:v>4.5347800000000004E-3</c:v>
                </c:pt>
                <c:pt idx="39111" formatCode="0.00E+00">
                  <c:v>4.1315600000000003E-3</c:v>
                </c:pt>
                <c:pt idx="39112" formatCode="0.00E+00">
                  <c:v>3.7291300000000002E-3</c:v>
                </c:pt>
                <c:pt idx="39113" formatCode="0.00E+00">
                  <c:v>3.32825E-3</c:v>
                </c:pt>
                <c:pt idx="39114" formatCode="0.00E+00">
                  <c:v>2.9296700000000001E-3</c:v>
                </c:pt>
                <c:pt idx="39115" formatCode="0.00E+00">
                  <c:v>2.5341399999999998E-3</c:v>
                </c:pt>
                <c:pt idx="39116" formatCode="0.00E+00">
                  <c:v>2.1423700000000002E-3</c:v>
                </c:pt>
                <c:pt idx="39117" formatCode="0.00E+00">
                  <c:v>1.7551000000000001E-3</c:v>
                </c:pt>
                <c:pt idx="39118" formatCode="0.00E+00">
                  <c:v>1.3730299999999999E-3</c:v>
                </c:pt>
                <c:pt idx="39119" formatCode="0.00E+00">
                  <c:v>9.9682999999999998E-4</c:v>
                </c:pt>
                <c:pt idx="39120" formatCode="0.00E+00">
                  <c:v>6.2718599999999995E-4</c:v>
                </c:pt>
                <c:pt idx="39121" formatCode="0.00E+00">
                  <c:v>2.64746E-4</c:v>
                </c:pt>
                <c:pt idx="39122" formatCode="0.00E+00">
                  <c:v>-8.98583E-5</c:v>
                </c:pt>
                <c:pt idx="39123" formatCode="0.00E+00">
                  <c:v>-4.3601300000000001E-4</c:v>
                </c:pt>
                <c:pt idx="39124" formatCode="0.00E+00">
                  <c:v>-7.7312799999999999E-4</c:v>
                </c:pt>
                <c:pt idx="39125" formatCode="0.00E+00">
                  <c:v>-1.10063E-3</c:v>
                </c:pt>
                <c:pt idx="39126" formatCode="0.00E+00">
                  <c:v>-1.41799E-3</c:v>
                </c:pt>
                <c:pt idx="39127" formatCode="0.00E+00">
                  <c:v>-1.72466E-3</c:v>
                </c:pt>
                <c:pt idx="39128" formatCode="0.00E+00">
                  <c:v>-2.02016E-3</c:v>
                </c:pt>
                <c:pt idx="39129" formatCode="0.00E+00">
                  <c:v>-2.3040299999999999E-3</c:v>
                </c:pt>
                <c:pt idx="39130" formatCode="0.00E+00">
                  <c:v>-2.57581E-3</c:v>
                </c:pt>
                <c:pt idx="39131" formatCode="0.00E+00">
                  <c:v>-2.8350799999999998E-3</c:v>
                </c:pt>
                <c:pt idx="39132" formatCode="0.00E+00">
                  <c:v>-3.0814700000000002E-3</c:v>
                </c:pt>
                <c:pt idx="39133" formatCode="0.00E+00">
                  <c:v>-3.31461E-3</c:v>
                </c:pt>
                <c:pt idx="39134" formatCode="0.00E+00">
                  <c:v>-3.53418E-3</c:v>
                </c:pt>
                <c:pt idx="39135" formatCode="0.00E+00">
                  <c:v>-3.7398599999999998E-3</c:v>
                </c:pt>
                <c:pt idx="39136" formatCode="0.00E+00">
                  <c:v>-3.9313999999999998E-3</c:v>
                </c:pt>
                <c:pt idx="39137" formatCode="0.00E+00">
                  <c:v>-4.1085599999999998E-3</c:v>
                </c:pt>
                <c:pt idx="39138" formatCode="0.00E+00">
                  <c:v>-4.2711199999999998E-3</c:v>
                </c:pt>
                <c:pt idx="39139" formatCode="0.00E+00">
                  <c:v>-4.4189099999999999E-3</c:v>
                </c:pt>
                <c:pt idx="39140" formatCode="0.00E+00">
                  <c:v>-4.55179E-3</c:v>
                </c:pt>
                <c:pt idx="39141" formatCode="0.00E+00">
                  <c:v>-4.6696400000000001E-3</c:v>
                </c:pt>
                <c:pt idx="39142" formatCode="0.00E+00">
                  <c:v>-4.7723799999999997E-3</c:v>
                </c:pt>
                <c:pt idx="39143" formatCode="0.00E+00">
                  <c:v>-4.85995E-3</c:v>
                </c:pt>
                <c:pt idx="39144" formatCode="0.00E+00">
                  <c:v>-4.9323400000000003E-3</c:v>
                </c:pt>
                <c:pt idx="39145" formatCode="0.00E+00">
                  <c:v>-4.9895699999999996E-3</c:v>
                </c:pt>
                <c:pt idx="39146" formatCode="0.00E+00">
                  <c:v>-5.0316700000000002E-3</c:v>
                </c:pt>
                <c:pt idx="39147" formatCode="0.00E+00">
                  <c:v>-5.05873E-3</c:v>
                </c:pt>
                <c:pt idx="39148" formatCode="0.00E+00">
                  <c:v>-5.0708400000000001E-3</c:v>
                </c:pt>
                <c:pt idx="39149" formatCode="0.00E+00">
                  <c:v>-5.0681500000000004E-3</c:v>
                </c:pt>
                <c:pt idx="39150" formatCode="0.00E+00">
                  <c:v>-5.0508200000000001E-3</c:v>
                </c:pt>
                <c:pt idx="39151" formatCode="0.00E+00">
                  <c:v>-5.0190599999999997E-3</c:v>
                </c:pt>
                <c:pt idx="39152" formatCode="0.00E+00">
                  <c:v>-4.9730699999999996E-3</c:v>
                </c:pt>
                <c:pt idx="39153" formatCode="0.00E+00">
                  <c:v>-4.9131299999999999E-3</c:v>
                </c:pt>
                <c:pt idx="39154" formatCode="0.00E+00">
                  <c:v>-4.8395199999999999E-3</c:v>
                </c:pt>
                <c:pt idx="39155" formatCode="0.00E+00">
                  <c:v>-4.7525299999999996E-3</c:v>
                </c:pt>
                <c:pt idx="39156" formatCode="0.00E+00">
                  <c:v>-4.6525200000000003E-3</c:v>
                </c:pt>
                <c:pt idx="39157" formatCode="0.00E+00">
                  <c:v>-4.5398499999999998E-3</c:v>
                </c:pt>
                <c:pt idx="39158" formatCode="0.00E+00">
                  <c:v>-4.4149000000000002E-3</c:v>
                </c:pt>
                <c:pt idx="39159" formatCode="0.00E+00">
                  <c:v>-4.27809E-3</c:v>
                </c:pt>
                <c:pt idx="39160" formatCode="0.00E+00">
                  <c:v>-4.12985E-3</c:v>
                </c:pt>
                <c:pt idx="39161" formatCode="0.00E+00">
                  <c:v>-3.97065E-3</c:v>
                </c:pt>
                <c:pt idx="39162" formatCode="0.00E+00">
                  <c:v>-3.8009599999999999E-3</c:v>
                </c:pt>
                <c:pt idx="39163" formatCode="0.00E+00">
                  <c:v>-3.6212800000000002E-3</c:v>
                </c:pt>
                <c:pt idx="39164" formatCode="0.00E+00">
                  <c:v>-3.4321400000000002E-3</c:v>
                </c:pt>
                <c:pt idx="39165" formatCode="0.00E+00">
                  <c:v>-3.2340799999999999E-3</c:v>
                </c:pt>
                <c:pt idx="39166" formatCode="0.00E+00">
                  <c:v>-3.0276399999999998E-3</c:v>
                </c:pt>
                <c:pt idx="39167" formatCode="0.00E+00">
                  <c:v>-2.8134100000000001E-3</c:v>
                </c:pt>
                <c:pt idx="39168" formatCode="0.00E+00">
                  <c:v>-2.5919699999999999E-3</c:v>
                </c:pt>
                <c:pt idx="39169" formatCode="0.00E+00">
                  <c:v>-2.3639300000000002E-3</c:v>
                </c:pt>
                <c:pt idx="39170" formatCode="0.00E+00">
                  <c:v>-2.1298900000000002E-3</c:v>
                </c:pt>
                <c:pt idx="39171" formatCode="0.00E+00">
                  <c:v>-1.89047E-3</c:v>
                </c:pt>
                <c:pt idx="39172" formatCode="0.00E+00">
                  <c:v>-1.6463300000000001E-3</c:v>
                </c:pt>
                <c:pt idx="39173" formatCode="0.00E+00">
                  <c:v>-1.3980900000000001E-3</c:v>
                </c:pt>
                <c:pt idx="39174" formatCode="0.00E+00">
                  <c:v>-1.1464100000000001E-3</c:v>
                </c:pt>
                <c:pt idx="39175" formatCode="0.00E+00">
                  <c:v>-8.9195300000000002E-4</c:v>
                </c:pt>
                <c:pt idx="39176" formatCode="0.00E+00">
                  <c:v>-6.3537000000000001E-4</c:v>
                </c:pt>
                <c:pt idx="39177" formatCode="0.00E+00">
                  <c:v>-3.7732899999999998E-4</c:v>
                </c:pt>
                <c:pt idx="39178" formatCode="0.00E+00">
                  <c:v>-1.18498E-4</c:v>
                </c:pt>
                <c:pt idx="39179" formatCode="0.00E+00">
                  <c:v>1.4045600000000001E-4</c:v>
                </c:pt>
                <c:pt idx="39180" formatCode="0.00E+00">
                  <c:v>3.98866E-4</c:v>
                </c:pt>
                <c:pt idx="39181" formatCode="0.00E+00">
                  <c:v>6.5606699999999998E-4</c:v>
                </c:pt>
                <c:pt idx="39182" formatCode="0.00E+00">
                  <c:v>9.1139699999999999E-4</c:v>
                </c:pt>
                <c:pt idx="39183" formatCode="0.00E+00">
                  <c:v>1.1642E-3</c:v>
                </c:pt>
                <c:pt idx="39184" formatCode="0.00E+00">
                  <c:v>1.4138200000000001E-3</c:v>
                </c:pt>
                <c:pt idx="39185" formatCode="0.00E+00">
                  <c:v>1.65963E-3</c:v>
                </c:pt>
                <c:pt idx="39186" formatCode="0.00E+00">
                  <c:v>1.9009700000000001E-3</c:v>
                </c:pt>
                <c:pt idx="39187" formatCode="0.00E+00">
                  <c:v>2.1372399999999999E-3</c:v>
                </c:pt>
                <c:pt idx="39188" formatCode="0.00E+00">
                  <c:v>2.3678100000000001E-3</c:v>
                </c:pt>
                <c:pt idx="39189" formatCode="0.00E+00">
                  <c:v>2.5920800000000001E-3</c:v>
                </c:pt>
                <c:pt idx="39190" formatCode="0.00E+00">
                  <c:v>2.8094600000000002E-3</c:v>
                </c:pt>
                <c:pt idx="39191" formatCode="0.00E+00">
                  <c:v>3.0193899999999998E-3</c:v>
                </c:pt>
                <c:pt idx="39192" formatCode="0.00E+00">
                  <c:v>3.2212999999999999E-3</c:v>
                </c:pt>
                <c:pt idx="39193" formatCode="0.00E+00">
                  <c:v>3.41465E-3</c:v>
                </c:pt>
                <c:pt idx="39194" formatCode="0.00E+00">
                  <c:v>3.5989300000000002E-3</c:v>
                </c:pt>
                <c:pt idx="39195" formatCode="0.00E+00">
                  <c:v>3.7736200000000001E-3</c:v>
                </c:pt>
                <c:pt idx="39196" formatCode="0.00E+00">
                  <c:v>3.93824E-3</c:v>
                </c:pt>
                <c:pt idx="39197" formatCode="0.00E+00">
                  <c:v>4.0923399999999999E-3</c:v>
                </c:pt>
                <c:pt idx="39198" formatCode="0.00E+00">
                  <c:v>4.2354699999999999E-3</c:v>
                </c:pt>
                <c:pt idx="39199" formatCode="0.00E+00">
                  <c:v>4.3672199999999998E-3</c:v>
                </c:pt>
                <c:pt idx="39200" formatCode="0.00E+00">
                  <c:v>4.4871900000000003E-3</c:v>
                </c:pt>
                <c:pt idx="39201" formatCode="0.00E+00">
                  <c:v>4.59502E-3</c:v>
                </c:pt>
                <c:pt idx="39202" formatCode="0.00E+00">
                  <c:v>4.6903500000000002E-3</c:v>
                </c:pt>
                <c:pt idx="39203" formatCode="0.00E+00">
                  <c:v>4.7728800000000002E-3</c:v>
                </c:pt>
                <c:pt idx="39204" formatCode="0.00E+00">
                  <c:v>4.8423199999999998E-3</c:v>
                </c:pt>
                <c:pt idx="39205" formatCode="0.00E+00">
                  <c:v>4.8983999999999998E-3</c:v>
                </c:pt>
                <c:pt idx="39206" formatCode="0.00E+00">
                  <c:v>4.9408799999999999E-3</c:v>
                </c:pt>
                <c:pt idx="39207" formatCode="0.00E+00">
                  <c:v>4.9695599999999996E-3</c:v>
                </c:pt>
                <c:pt idx="39208" formatCode="0.00E+00">
                  <c:v>4.9842599999999999E-3</c:v>
                </c:pt>
                <c:pt idx="39209" formatCode="0.00E+00">
                  <c:v>4.9848399999999999E-3</c:v>
                </c:pt>
                <c:pt idx="39210" formatCode="0.00E+00">
                  <c:v>4.9711699999999996E-3</c:v>
                </c:pt>
                <c:pt idx="39211" formatCode="0.00E+00">
                  <c:v>4.9431700000000002E-3</c:v>
                </c:pt>
                <c:pt idx="39212" formatCode="0.00E+00">
                  <c:v>4.9007699999999996E-3</c:v>
                </c:pt>
                <c:pt idx="39213" formatCode="0.00E+00">
                  <c:v>4.8439499999999996E-3</c:v>
                </c:pt>
                <c:pt idx="39214" formatCode="0.00E+00">
                  <c:v>4.7727100000000003E-3</c:v>
                </c:pt>
                <c:pt idx="39215" formatCode="0.00E+00">
                  <c:v>4.6870699999999998E-3</c:v>
                </c:pt>
                <c:pt idx="39216" formatCode="0.00E+00">
                  <c:v>4.5871100000000001E-3</c:v>
                </c:pt>
                <c:pt idx="39217" formatCode="0.00E+00">
                  <c:v>4.47292E-3</c:v>
                </c:pt>
                <c:pt idx="39218" formatCode="0.00E+00">
                  <c:v>4.3446099999999996E-3</c:v>
                </c:pt>
                <c:pt idx="39219" formatCode="0.00E+00">
                  <c:v>4.2023299999999998E-3</c:v>
                </c:pt>
                <c:pt idx="39220" formatCode="0.00E+00">
                  <c:v>4.0462800000000002E-3</c:v>
                </c:pt>
                <c:pt idx="39221" formatCode="0.00E+00">
                  <c:v>3.87667E-3</c:v>
                </c:pt>
                <c:pt idx="39222" formatCode="0.00E+00">
                  <c:v>3.6937300000000001E-3</c:v>
                </c:pt>
                <c:pt idx="39223" formatCode="0.00E+00">
                  <c:v>3.4977300000000001E-3</c:v>
                </c:pt>
                <c:pt idx="39224" formatCode="0.00E+00">
                  <c:v>3.28897E-3</c:v>
                </c:pt>
                <c:pt idx="39225" formatCode="0.00E+00">
                  <c:v>3.06778E-3</c:v>
                </c:pt>
                <c:pt idx="39226" formatCode="0.00E+00">
                  <c:v>2.8345000000000002E-3</c:v>
                </c:pt>
                <c:pt idx="39227" formatCode="0.00E+00">
                  <c:v>2.58953E-3</c:v>
                </c:pt>
                <c:pt idx="39228" formatCode="0.00E+00">
                  <c:v>2.3332499999999998E-3</c:v>
                </c:pt>
                <c:pt idx="39229" formatCode="0.00E+00">
                  <c:v>2.0661099999999999E-3</c:v>
                </c:pt>
                <c:pt idx="39230" formatCode="0.00E+00">
                  <c:v>1.7885500000000001E-3</c:v>
                </c:pt>
                <c:pt idx="39231" formatCode="0.00E+00">
                  <c:v>1.50106E-3</c:v>
                </c:pt>
                <c:pt idx="39232" formatCode="0.00E+00">
                  <c:v>1.2041300000000001E-3</c:v>
                </c:pt>
                <c:pt idx="39233" formatCode="0.00E+00">
                  <c:v>8.9829299999999999E-4</c:v>
                </c:pt>
                <c:pt idx="39234" formatCode="0.00E+00">
                  <c:v>5.8407900000000004E-4</c:v>
                </c:pt>
                <c:pt idx="39235" formatCode="0.00E+00">
                  <c:v>2.62057E-4</c:v>
                </c:pt>
                <c:pt idx="39236" formatCode="0.00E+00">
                  <c:v>-6.7192600000000004E-5</c:v>
                </c:pt>
                <c:pt idx="39237" formatCode="0.00E+00">
                  <c:v>-4.0307100000000002E-4</c:v>
                </c:pt>
                <c:pt idx="39238" formatCode="0.00E+00">
                  <c:v>-7.4496199999999995E-4</c:v>
                </c:pt>
                <c:pt idx="39239" formatCode="0.00E+00">
                  <c:v>-1.09224E-3</c:v>
                </c:pt>
                <c:pt idx="39240" formatCode="0.00E+00">
                  <c:v>-1.44425E-3</c:v>
                </c:pt>
                <c:pt idx="39241" formatCode="0.00E+00">
                  <c:v>-1.8003299999999999E-3</c:v>
                </c:pt>
                <c:pt idx="39242" formatCode="0.00E+00">
                  <c:v>-2.1598300000000002E-3</c:v>
                </c:pt>
                <c:pt idx="39243" formatCode="0.00E+00">
                  <c:v>-2.52206E-3</c:v>
                </c:pt>
                <c:pt idx="39244" formatCode="0.00E+00">
                  <c:v>-2.8863199999999999E-3</c:v>
                </c:pt>
                <c:pt idx="39245" formatCode="0.00E+00">
                  <c:v>-3.2519200000000002E-3</c:v>
                </c:pt>
                <c:pt idx="39246" formatCode="0.00E+00">
                  <c:v>-3.6181500000000001E-3</c:v>
                </c:pt>
                <c:pt idx="39247" formatCode="0.00E+00">
                  <c:v>-3.9843099999999996E-3</c:v>
                </c:pt>
                <c:pt idx="39248" formatCode="0.00E+00">
                  <c:v>-4.3496699999999999E-3</c:v>
                </c:pt>
                <c:pt idx="39249" formatCode="0.00E+00">
                  <c:v>-4.7135299999999996E-3</c:v>
                </c:pt>
                <c:pt idx="39250" formatCode="0.00E+00">
                  <c:v>-5.0751599999999996E-3</c:v>
                </c:pt>
                <c:pt idx="39251" formatCode="0.00E+00">
                  <c:v>-5.4338399999999997E-3</c:v>
                </c:pt>
                <c:pt idx="39252" formatCode="0.00E+00">
                  <c:v>-5.7888599999999998E-3</c:v>
                </c:pt>
                <c:pt idx="39253" formatCode="0.00E+00">
                  <c:v>-6.1394900000000001E-3</c:v>
                </c:pt>
                <c:pt idx="39254" formatCode="0.00E+00">
                  <c:v>-6.4850400000000001E-3</c:v>
                </c:pt>
                <c:pt idx="39255" formatCode="0.00E+00">
                  <c:v>-6.8247899999999998E-3</c:v>
                </c:pt>
                <c:pt idx="39256" formatCode="0.00E+00">
                  <c:v>-7.1580400000000001E-3</c:v>
                </c:pt>
                <c:pt idx="39257" formatCode="0.00E+00">
                  <c:v>-7.4840999999999996E-3</c:v>
                </c:pt>
                <c:pt idx="39258" formatCode="0.00E+00">
                  <c:v>-7.8022999999999999E-3</c:v>
                </c:pt>
                <c:pt idx="39259" formatCode="0.00E+00">
                  <c:v>-8.1119499999999997E-3</c:v>
                </c:pt>
                <c:pt idx="39260" formatCode="0.00E+00">
                  <c:v>-8.4124100000000004E-3</c:v>
                </c:pt>
                <c:pt idx="39261" formatCode="0.00E+00">
                  <c:v>-8.7030100000000006E-3</c:v>
                </c:pt>
                <c:pt idx="39262" formatCode="0.00E+00">
                  <c:v>-8.9831400000000006E-3</c:v>
                </c:pt>
                <c:pt idx="39263" formatCode="0.00E+00">
                  <c:v>-9.2521700000000005E-3</c:v>
                </c:pt>
                <c:pt idx="39264" formatCode="0.00E+00">
                  <c:v>-9.5095100000000005E-3</c:v>
                </c:pt>
                <c:pt idx="39265" formatCode="0.00E+00">
                  <c:v>-9.7545700000000006E-3</c:v>
                </c:pt>
                <c:pt idx="39266" formatCode="0.00E+00">
                  <c:v>-9.9867800000000007E-3</c:v>
                </c:pt>
                <c:pt idx="39267">
                  <c:v>-1.02056E-2</c:v>
                </c:pt>
                <c:pt idx="39268">
                  <c:v>-1.0410600000000001E-2</c:v>
                </c:pt>
                <c:pt idx="39269">
                  <c:v>-1.06011E-2</c:v>
                </c:pt>
                <c:pt idx="39270">
                  <c:v>-1.07767E-2</c:v>
                </c:pt>
                <c:pt idx="39271">
                  <c:v>-1.09371E-2</c:v>
                </c:pt>
                <c:pt idx="39272">
                  <c:v>-1.10816E-2</c:v>
                </c:pt>
                <c:pt idx="39273">
                  <c:v>-1.1209999999999999E-2</c:v>
                </c:pt>
                <c:pt idx="39274">
                  <c:v>-1.1321899999999999E-2</c:v>
                </c:pt>
                <c:pt idx="39275">
                  <c:v>-1.1416900000000001E-2</c:v>
                </c:pt>
                <c:pt idx="39276">
                  <c:v>-1.14947E-2</c:v>
                </c:pt>
                <c:pt idx="39277">
                  <c:v>-1.1554999999999999E-2</c:v>
                </c:pt>
                <c:pt idx="39278">
                  <c:v>-1.15976E-2</c:v>
                </c:pt>
                <c:pt idx="39279">
                  <c:v>-1.1622199999999999E-2</c:v>
                </c:pt>
                <c:pt idx="39280">
                  <c:v>-1.1628599999999999E-2</c:v>
                </c:pt>
                <c:pt idx="39281">
                  <c:v>-1.1616700000000001E-2</c:v>
                </c:pt>
                <c:pt idx="39282">
                  <c:v>-1.15864E-2</c:v>
                </c:pt>
                <c:pt idx="39283">
                  <c:v>-1.15374E-2</c:v>
                </c:pt>
                <c:pt idx="39284">
                  <c:v>-1.14698E-2</c:v>
                </c:pt>
                <c:pt idx="39285">
                  <c:v>-1.13835E-2</c:v>
                </c:pt>
                <c:pt idx="39286">
                  <c:v>-1.12785E-2</c:v>
                </c:pt>
                <c:pt idx="39287">
                  <c:v>-1.1154799999999999E-2</c:v>
                </c:pt>
                <c:pt idx="39288">
                  <c:v>-1.1012600000000001E-2</c:v>
                </c:pt>
                <c:pt idx="39289">
                  <c:v>-1.08518E-2</c:v>
                </c:pt>
                <c:pt idx="39290">
                  <c:v>-1.0672600000000001E-2</c:v>
                </c:pt>
                <c:pt idx="39291">
                  <c:v>-1.04752E-2</c:v>
                </c:pt>
                <c:pt idx="39292">
                  <c:v>-1.02597E-2</c:v>
                </c:pt>
                <c:pt idx="39293">
                  <c:v>-1.00264E-2</c:v>
                </c:pt>
                <c:pt idx="39294" formatCode="0.00E+00">
                  <c:v>-9.7754899999999995E-3</c:v>
                </c:pt>
                <c:pt idx="39295" formatCode="0.00E+00">
                  <c:v>-9.5073199999999997E-3</c:v>
                </c:pt>
                <c:pt idx="39296" formatCode="0.00E+00">
                  <c:v>-9.22217E-3</c:v>
                </c:pt>
                <c:pt idx="39297" formatCode="0.00E+00">
                  <c:v>-8.9203900000000003E-3</c:v>
                </c:pt>
                <c:pt idx="39298" formatCode="0.00E+00">
                  <c:v>-8.6023599999999999E-3</c:v>
                </c:pt>
                <c:pt idx="39299" formatCode="0.00E+00">
                  <c:v>-8.2684799999999999E-3</c:v>
                </c:pt>
                <c:pt idx="39300" formatCode="0.00E+00">
                  <c:v>-7.9191899999999996E-3</c:v>
                </c:pt>
                <c:pt idx="39301" formatCode="0.00E+00">
                  <c:v>-7.5549600000000003E-3</c:v>
                </c:pt>
                <c:pt idx="39302" formatCode="0.00E+00">
                  <c:v>-7.1762800000000002E-3</c:v>
                </c:pt>
                <c:pt idx="39303" formatCode="0.00E+00">
                  <c:v>-6.7836499999999996E-3</c:v>
                </c:pt>
                <c:pt idx="39304" formatCode="0.00E+00">
                  <c:v>-6.3776400000000004E-3</c:v>
                </c:pt>
                <c:pt idx="39305" formatCode="0.00E+00">
                  <c:v>-5.9588000000000002E-3</c:v>
                </c:pt>
                <c:pt idx="39306" formatCode="0.00E+00">
                  <c:v>-5.5277399999999997E-3</c:v>
                </c:pt>
                <c:pt idx="39307" formatCode="0.00E+00">
                  <c:v>-5.0850599999999998E-3</c:v>
                </c:pt>
                <c:pt idx="39308" formatCode="0.00E+00">
                  <c:v>-4.6314099999999999E-3</c:v>
                </c:pt>
                <c:pt idx="39309" formatCode="0.00E+00">
                  <c:v>-4.1674399999999997E-3</c:v>
                </c:pt>
                <c:pt idx="39310" formatCode="0.00E+00">
                  <c:v>-3.6938499999999998E-3</c:v>
                </c:pt>
                <c:pt idx="39311" formatCode="0.00E+00">
                  <c:v>-3.2113200000000001E-3</c:v>
                </c:pt>
                <c:pt idx="39312" formatCode="0.00E+00">
                  <c:v>-2.7205799999999998E-3</c:v>
                </c:pt>
                <c:pt idx="39313" formatCode="0.00E+00">
                  <c:v>-2.2223500000000001E-3</c:v>
                </c:pt>
                <c:pt idx="39314" formatCode="0.00E+00">
                  <c:v>-1.7174E-3</c:v>
                </c:pt>
                <c:pt idx="39315" formatCode="0.00E+00">
                  <c:v>-1.2064700000000001E-3</c:v>
                </c:pt>
                <c:pt idx="39316" formatCode="0.00E+00">
                  <c:v>-6.9036E-4</c:v>
                </c:pt>
                <c:pt idx="39317" formatCode="0.00E+00">
                  <c:v>-1.6984300000000001E-4</c:v>
                </c:pt>
                <c:pt idx="39318" formatCode="0.00E+00">
                  <c:v>3.5427899999999999E-4</c:v>
                </c:pt>
                <c:pt idx="39319" formatCode="0.00E+00">
                  <c:v>8.8119700000000001E-4</c:v>
                </c:pt>
                <c:pt idx="39320" formatCode="0.00E+00">
                  <c:v>1.4101000000000001E-3</c:v>
                </c:pt>
                <c:pt idx="39321" formatCode="0.00E+00">
                  <c:v>1.94016E-3</c:v>
                </c:pt>
                <c:pt idx="39322" formatCode="0.00E+00">
                  <c:v>2.4705500000000002E-3</c:v>
                </c:pt>
                <c:pt idx="39323" formatCode="0.00E+00">
                  <c:v>3.00045E-3</c:v>
                </c:pt>
                <c:pt idx="39324" formatCode="0.00E+00">
                  <c:v>3.52901E-3</c:v>
                </c:pt>
                <c:pt idx="39325" formatCode="0.00E+00">
                  <c:v>4.0554199999999997E-3</c:v>
                </c:pt>
                <c:pt idx="39326" formatCode="0.00E+00">
                  <c:v>4.5788399999999998E-3</c:v>
                </c:pt>
                <c:pt idx="39327" formatCode="0.00E+00">
                  <c:v>5.0984300000000001E-3</c:v>
                </c:pt>
                <c:pt idx="39328" formatCode="0.00E+00">
                  <c:v>5.6133800000000003E-3</c:v>
                </c:pt>
                <c:pt idx="39329" formatCode="0.00E+00">
                  <c:v>6.1228599999999999E-3</c:v>
                </c:pt>
                <c:pt idx="39330" formatCode="0.00E+00">
                  <c:v>6.6260599999999996E-3</c:v>
                </c:pt>
                <c:pt idx="39331" formatCode="0.00E+00">
                  <c:v>7.1221599999999998E-3</c:v>
                </c:pt>
                <c:pt idx="39332" formatCode="0.00E+00">
                  <c:v>7.6103799999999999E-3</c:v>
                </c:pt>
                <c:pt idx="39333" formatCode="0.00E+00">
                  <c:v>8.0899200000000004E-3</c:v>
                </c:pt>
                <c:pt idx="39334" formatCode="0.00E+00">
                  <c:v>8.5600199999999998E-3</c:v>
                </c:pt>
                <c:pt idx="39335" formatCode="0.00E+00">
                  <c:v>9.0199000000000008E-3</c:v>
                </c:pt>
                <c:pt idx="39336" formatCode="0.00E+00">
                  <c:v>9.4688299999999993E-3</c:v>
                </c:pt>
                <c:pt idx="39337" formatCode="0.00E+00">
                  <c:v>9.9060599999999995E-3</c:v>
                </c:pt>
                <c:pt idx="39338">
                  <c:v>1.03309E-2</c:v>
                </c:pt>
                <c:pt idx="39339">
                  <c:v>1.07426E-2</c:v>
                </c:pt>
                <c:pt idx="39340">
                  <c:v>1.1140600000000001E-2</c:v>
                </c:pt>
                <c:pt idx="39341">
                  <c:v>1.1524100000000001E-2</c:v>
                </c:pt>
                <c:pt idx="39342">
                  <c:v>1.18925E-2</c:v>
                </c:pt>
                <c:pt idx="39343">
                  <c:v>1.2245300000000001E-2</c:v>
                </c:pt>
                <c:pt idx="39344">
                  <c:v>1.2581800000000001E-2</c:v>
                </c:pt>
                <c:pt idx="39345">
                  <c:v>1.29015E-2</c:v>
                </c:pt>
                <c:pt idx="39346">
                  <c:v>1.32038E-2</c:v>
                </c:pt>
                <c:pt idx="39347">
                  <c:v>1.3488200000000001E-2</c:v>
                </c:pt>
                <c:pt idx="39348">
                  <c:v>1.3754300000000001E-2</c:v>
                </c:pt>
                <c:pt idx="39349">
                  <c:v>1.4001599999999999E-2</c:v>
                </c:pt>
                <c:pt idx="39350">
                  <c:v>1.42296E-2</c:v>
                </c:pt>
                <c:pt idx="39351">
                  <c:v>1.4437999999999999E-2</c:v>
                </c:pt>
                <c:pt idx="39352">
                  <c:v>1.4626399999999999E-2</c:v>
                </c:pt>
                <c:pt idx="39353">
                  <c:v>1.47945E-2</c:v>
                </c:pt>
                <c:pt idx="39354">
                  <c:v>1.4942E-2</c:v>
                </c:pt>
                <c:pt idx="39355">
                  <c:v>1.50686E-2</c:v>
                </c:pt>
                <c:pt idx="39356">
                  <c:v>1.5174099999999999E-2</c:v>
                </c:pt>
                <c:pt idx="39357">
                  <c:v>1.52582E-2</c:v>
                </c:pt>
                <c:pt idx="39358">
                  <c:v>1.53209E-2</c:v>
                </c:pt>
                <c:pt idx="39359">
                  <c:v>1.53619E-2</c:v>
                </c:pt>
                <c:pt idx="39360">
                  <c:v>1.5381300000000001E-2</c:v>
                </c:pt>
                <c:pt idx="39361">
                  <c:v>1.53788E-2</c:v>
                </c:pt>
                <c:pt idx="39362">
                  <c:v>1.5354599999999999E-2</c:v>
                </c:pt>
                <c:pt idx="39363">
                  <c:v>1.5308499999999999E-2</c:v>
                </c:pt>
                <c:pt idx="39364">
                  <c:v>1.5240699999999999E-2</c:v>
                </c:pt>
                <c:pt idx="39365">
                  <c:v>1.51512E-2</c:v>
                </c:pt>
                <c:pt idx="39366">
                  <c:v>1.50402E-2</c:v>
                </c:pt>
                <c:pt idx="39367">
                  <c:v>1.4907699999999999E-2</c:v>
                </c:pt>
                <c:pt idx="39368">
                  <c:v>1.47539E-2</c:v>
                </c:pt>
                <c:pt idx="39369">
                  <c:v>1.45792E-2</c:v>
                </c:pt>
                <c:pt idx="39370">
                  <c:v>1.43836E-2</c:v>
                </c:pt>
                <c:pt idx="39371">
                  <c:v>1.4167600000000001E-2</c:v>
                </c:pt>
                <c:pt idx="39372">
                  <c:v>1.3931300000000001E-2</c:v>
                </c:pt>
                <c:pt idx="39373">
                  <c:v>1.36753E-2</c:v>
                </c:pt>
                <c:pt idx="39374">
                  <c:v>1.33997E-2</c:v>
                </c:pt>
                <c:pt idx="39375">
                  <c:v>1.31051E-2</c:v>
                </c:pt>
                <c:pt idx="39376">
                  <c:v>1.27919E-2</c:v>
                </c:pt>
                <c:pt idx="39377">
                  <c:v>1.2460499999999999E-2</c:v>
                </c:pt>
                <c:pt idx="39378">
                  <c:v>1.2111500000000001E-2</c:v>
                </c:pt>
                <c:pt idx="39379">
                  <c:v>1.17453E-2</c:v>
                </c:pt>
                <c:pt idx="39380">
                  <c:v>1.13626E-2</c:v>
                </c:pt>
                <c:pt idx="39381">
                  <c:v>1.09639E-2</c:v>
                </c:pt>
                <c:pt idx="39382">
                  <c:v>1.05498E-2</c:v>
                </c:pt>
                <c:pt idx="39383">
                  <c:v>1.0121E-2</c:v>
                </c:pt>
                <c:pt idx="39384" formatCode="0.00E+00">
                  <c:v>9.6779899999999992E-3</c:v>
                </c:pt>
                <c:pt idx="39385" formatCode="0.00E+00">
                  <c:v>9.2215999999999999E-3</c:v>
                </c:pt>
                <c:pt idx="39386" formatCode="0.00E+00">
                  <c:v>8.75248E-3</c:v>
                </c:pt>
                <c:pt idx="39387" formatCode="0.00E+00">
                  <c:v>8.2713300000000003E-3</c:v>
                </c:pt>
                <c:pt idx="39388" formatCode="0.00E+00">
                  <c:v>7.77891E-3</c:v>
                </c:pt>
                <c:pt idx="39389" formatCode="0.00E+00">
                  <c:v>7.2759599999999997E-3</c:v>
                </c:pt>
                <c:pt idx="39390" formatCode="0.00E+00">
                  <c:v>6.7632400000000002E-3</c:v>
                </c:pt>
                <c:pt idx="39391" formatCode="0.00E+00">
                  <c:v>6.2415500000000002E-3</c:v>
                </c:pt>
                <c:pt idx="39392" formatCode="0.00E+00">
                  <c:v>5.7116800000000002E-3</c:v>
                </c:pt>
                <c:pt idx="39393" formatCode="0.00E+00">
                  <c:v>5.1744399999999998E-3</c:v>
                </c:pt>
                <c:pt idx="39394" formatCode="0.00E+00">
                  <c:v>4.63065E-3</c:v>
                </c:pt>
                <c:pt idx="39395" formatCode="0.00E+00">
                  <c:v>4.0811399999999996E-3</c:v>
                </c:pt>
                <c:pt idx="39396" formatCode="0.00E+00">
                  <c:v>3.5267599999999999E-3</c:v>
                </c:pt>
                <c:pt idx="39397" formatCode="0.00E+00">
                  <c:v>2.9683399999999999E-3</c:v>
                </c:pt>
                <c:pt idx="39398" formatCode="0.00E+00">
                  <c:v>2.40675E-3</c:v>
                </c:pt>
                <c:pt idx="39399" formatCode="0.00E+00">
                  <c:v>1.8428299999999999E-3</c:v>
                </c:pt>
                <c:pt idx="39400" formatCode="0.00E+00">
                  <c:v>1.2774500000000001E-3</c:v>
                </c:pt>
                <c:pt idx="39401" formatCode="0.00E+00">
                  <c:v>7.1145900000000001E-4</c:v>
                </c:pt>
                <c:pt idx="39402" formatCode="0.00E+00">
                  <c:v>1.45725E-4</c:v>
                </c:pt>
                <c:pt idx="39403" formatCode="0.00E+00">
                  <c:v>-4.1889599999999998E-4</c:v>
                </c:pt>
                <c:pt idx="39404" formatCode="0.00E+00">
                  <c:v>-9.8154899999999996E-4</c:v>
                </c:pt>
                <c:pt idx="39405" formatCode="0.00E+00">
                  <c:v>-1.54138E-3</c:v>
                </c:pt>
                <c:pt idx="39406" formatCode="0.00E+00">
                  <c:v>-2.0975500000000001E-3</c:v>
                </c:pt>
                <c:pt idx="39407" formatCode="0.00E+00">
                  <c:v>-2.6492099999999999E-3</c:v>
                </c:pt>
                <c:pt idx="39408" formatCode="0.00E+00">
                  <c:v>-3.1955500000000001E-3</c:v>
                </c:pt>
                <c:pt idx="39409" formatCode="0.00E+00">
                  <c:v>-3.7357200000000001E-3</c:v>
                </c:pt>
                <c:pt idx="39410" formatCode="0.00E+00">
                  <c:v>-4.2689399999999997E-3</c:v>
                </c:pt>
                <c:pt idx="39411" formatCode="0.00E+00">
                  <c:v>-4.7943999999999999E-3</c:v>
                </c:pt>
                <c:pt idx="39412" formatCode="0.00E+00">
                  <c:v>-5.3113199999999996E-3</c:v>
                </c:pt>
                <c:pt idx="39413" formatCode="0.00E+00">
                  <c:v>-5.8189299999999999E-3</c:v>
                </c:pt>
                <c:pt idx="39414" formatCode="0.00E+00">
                  <c:v>-6.3164900000000001E-3</c:v>
                </c:pt>
                <c:pt idx="39415" formatCode="0.00E+00">
                  <c:v>-6.8032500000000003E-3</c:v>
                </c:pt>
                <c:pt idx="39416" formatCode="0.00E+00">
                  <c:v>-7.2785100000000002E-3</c:v>
                </c:pt>
                <c:pt idx="39417" formatCode="0.00E+00">
                  <c:v>-7.7415599999999998E-3</c:v>
                </c:pt>
                <c:pt idx="39418" formatCode="0.00E+00">
                  <c:v>-8.1917399999999994E-3</c:v>
                </c:pt>
                <c:pt idx="39419" formatCode="0.00E+00">
                  <c:v>-8.6283899999999997E-3</c:v>
                </c:pt>
                <c:pt idx="39420" formatCode="0.00E+00">
                  <c:v>-9.0508900000000007E-3</c:v>
                </c:pt>
                <c:pt idx="39421" formatCode="0.00E+00">
                  <c:v>-9.4586300000000009E-3</c:v>
                </c:pt>
                <c:pt idx="39422" formatCode="0.00E+00">
                  <c:v>-9.8510300000000002E-3</c:v>
                </c:pt>
                <c:pt idx="39423">
                  <c:v>-1.02275E-2</c:v>
                </c:pt>
                <c:pt idx="39424">
                  <c:v>-1.0587600000000001E-2</c:v>
                </c:pt>
                <c:pt idx="39425">
                  <c:v>-1.0930799999999999E-2</c:v>
                </c:pt>
                <c:pt idx="39426">
                  <c:v>-1.12566E-2</c:v>
                </c:pt>
                <c:pt idx="39427">
                  <c:v>-1.15645E-2</c:v>
                </c:pt>
                <c:pt idx="39428">
                  <c:v>-1.1854200000000001E-2</c:v>
                </c:pt>
                <c:pt idx="39429">
                  <c:v>-1.21253E-2</c:v>
                </c:pt>
                <c:pt idx="39430">
                  <c:v>-1.23774E-2</c:v>
                </c:pt>
                <c:pt idx="39431">
                  <c:v>-1.26102E-2</c:v>
                </c:pt>
                <c:pt idx="39432">
                  <c:v>-1.28235E-2</c:v>
                </c:pt>
                <c:pt idx="39433">
                  <c:v>-1.30169E-2</c:v>
                </c:pt>
                <c:pt idx="39434">
                  <c:v>-1.3190199999999999E-2</c:v>
                </c:pt>
                <c:pt idx="39435">
                  <c:v>-1.3343300000000001E-2</c:v>
                </c:pt>
                <c:pt idx="39436">
                  <c:v>-1.3476E-2</c:v>
                </c:pt>
                <c:pt idx="39437">
                  <c:v>-1.35882E-2</c:v>
                </c:pt>
                <c:pt idx="39438">
                  <c:v>-1.3679800000000001E-2</c:v>
                </c:pt>
                <c:pt idx="39439">
                  <c:v>-1.3750699999999999E-2</c:v>
                </c:pt>
                <c:pt idx="39440">
                  <c:v>-1.38009E-2</c:v>
                </c:pt>
                <c:pt idx="39441">
                  <c:v>-1.3830500000000001E-2</c:v>
                </c:pt>
                <c:pt idx="39442">
                  <c:v>-1.38394E-2</c:v>
                </c:pt>
                <c:pt idx="39443">
                  <c:v>-1.38277E-2</c:v>
                </c:pt>
                <c:pt idx="39444">
                  <c:v>-1.3795699999999999E-2</c:v>
                </c:pt>
                <c:pt idx="39445">
                  <c:v>-1.37433E-2</c:v>
                </c:pt>
                <c:pt idx="39446">
                  <c:v>-1.36709E-2</c:v>
                </c:pt>
                <c:pt idx="39447">
                  <c:v>-1.35785E-2</c:v>
                </c:pt>
                <c:pt idx="39448">
                  <c:v>-1.3466499999999999E-2</c:v>
                </c:pt>
                <c:pt idx="39449">
                  <c:v>-1.3335E-2</c:v>
                </c:pt>
                <c:pt idx="39450">
                  <c:v>-1.31845E-2</c:v>
                </c:pt>
                <c:pt idx="39451">
                  <c:v>-1.3015199999999999E-2</c:v>
                </c:pt>
                <c:pt idx="39452">
                  <c:v>-1.28276E-2</c:v>
                </c:pt>
                <c:pt idx="39453">
                  <c:v>-1.26219E-2</c:v>
                </c:pt>
                <c:pt idx="39454">
                  <c:v>-1.2398599999999999E-2</c:v>
                </c:pt>
                <c:pt idx="39455">
                  <c:v>-1.21583E-2</c:v>
                </c:pt>
                <c:pt idx="39456">
                  <c:v>-1.1901200000000001E-2</c:v>
                </c:pt>
                <c:pt idx="39457">
                  <c:v>-1.1627999999999999E-2</c:v>
                </c:pt>
                <c:pt idx="39458">
                  <c:v>-1.13391E-2</c:v>
                </c:pt>
                <c:pt idx="39459">
                  <c:v>-1.1035100000000001E-2</c:v>
                </c:pt>
                <c:pt idx="39460">
                  <c:v>-1.07166E-2</c:v>
                </c:pt>
                <c:pt idx="39461">
                  <c:v>-1.03842E-2</c:v>
                </c:pt>
                <c:pt idx="39462">
                  <c:v>-1.0038399999999999E-2</c:v>
                </c:pt>
                <c:pt idx="39463" formatCode="0.00E+00">
                  <c:v>-9.67989E-3</c:v>
                </c:pt>
                <c:pt idx="39464" formatCode="0.00E+00">
                  <c:v>-9.3093399999999993E-3</c:v>
                </c:pt>
                <c:pt idx="39465" formatCode="0.00E+00">
                  <c:v>-8.9274000000000003E-3</c:v>
                </c:pt>
                <c:pt idx="39466" formatCode="0.00E+00">
                  <c:v>-8.5347500000000007E-3</c:v>
                </c:pt>
                <c:pt idx="39467" formatCode="0.00E+00">
                  <c:v>-8.1320799999999999E-3</c:v>
                </c:pt>
                <c:pt idx="39468" formatCode="0.00E+00">
                  <c:v>-7.7200999999999997E-3</c:v>
                </c:pt>
                <c:pt idx="39469" formatCode="0.00E+00">
                  <c:v>-7.2995300000000003E-3</c:v>
                </c:pt>
                <c:pt idx="39470" formatCode="0.00E+00">
                  <c:v>-6.8710999999999998E-3</c:v>
                </c:pt>
                <c:pt idx="39471" formatCode="0.00E+00">
                  <c:v>-6.4355599999999999E-3</c:v>
                </c:pt>
                <c:pt idx="39472" formatCode="0.00E+00">
                  <c:v>-5.9936599999999996E-3</c:v>
                </c:pt>
                <c:pt idx="39473" formatCode="0.00E+00">
                  <c:v>-5.5461399999999998E-3</c:v>
                </c:pt>
                <c:pt idx="39474" formatCode="0.00E+00">
                  <c:v>-5.09378E-3</c:v>
                </c:pt>
                <c:pt idx="39475" formatCode="0.00E+00">
                  <c:v>-4.6373400000000002E-3</c:v>
                </c:pt>
                <c:pt idx="39476" formatCode="0.00E+00">
                  <c:v>-4.1775800000000002E-3</c:v>
                </c:pt>
                <c:pt idx="39477" formatCode="0.00E+00">
                  <c:v>-3.71529E-3</c:v>
                </c:pt>
                <c:pt idx="39478" formatCode="0.00E+00">
                  <c:v>-3.2512299999999999E-3</c:v>
                </c:pt>
                <c:pt idx="39479" formatCode="0.00E+00">
                  <c:v>-2.7861800000000001E-3</c:v>
                </c:pt>
                <c:pt idx="39480" formatCode="0.00E+00">
                  <c:v>-2.3208999999999999E-3</c:v>
                </c:pt>
                <c:pt idx="39481" formatCode="0.00E+00">
                  <c:v>-1.8561599999999999E-3</c:v>
                </c:pt>
                <c:pt idx="39482" formatCode="0.00E+00">
                  <c:v>-1.3927200000000001E-3</c:v>
                </c:pt>
                <c:pt idx="39483" formatCode="0.00E+00">
                  <c:v>-9.3133099999999998E-4</c:v>
                </c:pt>
                <c:pt idx="39484" formatCode="0.00E+00">
                  <c:v>-4.7274399999999999E-4</c:v>
                </c:pt>
                <c:pt idx="39485" formatCode="0.00E+00">
                  <c:v>-1.76969E-5</c:v>
                </c:pt>
                <c:pt idx="39486" formatCode="0.00E+00">
                  <c:v>4.33082E-4</c:v>
                </c:pt>
                <c:pt idx="39487" formatCode="0.00E+00">
                  <c:v>8.7887499999999999E-4</c:v>
                </c:pt>
                <c:pt idx="39488" formatCode="0.00E+00">
                  <c:v>1.31898E-3</c:v>
                </c:pt>
                <c:pt idx="39489" formatCode="0.00E+00">
                  <c:v>1.7527E-3</c:v>
                </c:pt>
                <c:pt idx="39490" formatCode="0.00E+00">
                  <c:v>2.17936E-3</c:v>
                </c:pt>
                <c:pt idx="39491" formatCode="0.00E+00">
                  <c:v>2.5982900000000001E-3</c:v>
                </c:pt>
                <c:pt idx="39492" formatCode="0.00E+00">
                  <c:v>3.0088599999999999E-3</c:v>
                </c:pt>
                <c:pt idx="39493" formatCode="0.00E+00">
                  <c:v>3.4104399999999998E-3</c:v>
                </c:pt>
                <c:pt idx="39494" formatCode="0.00E+00">
                  <c:v>3.80241E-3</c:v>
                </c:pt>
                <c:pt idx="39495" formatCode="0.00E+00">
                  <c:v>4.1841999999999999E-3</c:v>
                </c:pt>
                <c:pt idx="39496" formatCode="0.00E+00">
                  <c:v>4.5552300000000004E-3</c:v>
                </c:pt>
                <c:pt idx="39497" formatCode="0.00E+00">
                  <c:v>4.9149500000000004E-3</c:v>
                </c:pt>
                <c:pt idx="39498" formatCode="0.00E+00">
                  <c:v>5.2628500000000003E-3</c:v>
                </c:pt>
                <c:pt idx="39499" formatCode="0.00E+00">
                  <c:v>5.5984199999999998E-3</c:v>
                </c:pt>
                <c:pt idx="39500" formatCode="0.00E+00">
                  <c:v>5.9211799999999998E-3</c:v>
                </c:pt>
                <c:pt idx="39501" formatCode="0.00E+00">
                  <c:v>6.2306899999999997E-3</c:v>
                </c:pt>
                <c:pt idx="39502" formatCode="0.00E+00">
                  <c:v>6.52653E-3</c:v>
                </c:pt>
                <c:pt idx="39503" formatCode="0.00E+00">
                  <c:v>6.8082799999999999E-3</c:v>
                </c:pt>
                <c:pt idx="39504" formatCode="0.00E+00">
                  <c:v>7.0755799999999997E-3</c:v>
                </c:pt>
                <c:pt idx="39505" formatCode="0.00E+00">
                  <c:v>7.3280799999999998E-3</c:v>
                </c:pt>
                <c:pt idx="39506" formatCode="0.00E+00">
                  <c:v>7.5654600000000004E-3</c:v>
                </c:pt>
                <c:pt idx="39507" formatCode="0.00E+00">
                  <c:v>7.7874499999999996E-3</c:v>
                </c:pt>
                <c:pt idx="39508" formatCode="0.00E+00">
                  <c:v>7.9937600000000008E-3</c:v>
                </c:pt>
                <c:pt idx="39509" formatCode="0.00E+00">
                  <c:v>8.1841799999999992E-3</c:v>
                </c:pt>
                <c:pt idx="39510" formatCode="0.00E+00">
                  <c:v>8.3584899999999997E-3</c:v>
                </c:pt>
                <c:pt idx="39511" formatCode="0.00E+00">
                  <c:v>8.5165399999999995E-3</c:v>
                </c:pt>
                <c:pt idx="39512" formatCode="0.00E+00">
                  <c:v>8.6581599999999998E-3</c:v>
                </c:pt>
                <c:pt idx="39513" formatCode="0.00E+00">
                  <c:v>8.7832499999999994E-3</c:v>
                </c:pt>
                <c:pt idx="39514" formatCode="0.00E+00">
                  <c:v>8.8917300000000005E-3</c:v>
                </c:pt>
                <c:pt idx="39515" formatCode="0.00E+00">
                  <c:v>8.98353E-3</c:v>
                </c:pt>
                <c:pt idx="39516" formatCode="0.00E+00">
                  <c:v>9.0586399999999997E-3</c:v>
                </c:pt>
                <c:pt idx="39517" formatCode="0.00E+00">
                  <c:v>9.1170599999999997E-3</c:v>
                </c:pt>
                <c:pt idx="39518" formatCode="0.00E+00">
                  <c:v>9.1588299999999997E-3</c:v>
                </c:pt>
                <c:pt idx="39519" formatCode="0.00E+00">
                  <c:v>9.1840099999999994E-3</c:v>
                </c:pt>
                <c:pt idx="39520" formatCode="0.00E+00">
                  <c:v>9.1926799999999999E-3</c:v>
                </c:pt>
                <c:pt idx="39521" formatCode="0.00E+00">
                  <c:v>9.1849800000000006E-3</c:v>
                </c:pt>
                <c:pt idx="39522" formatCode="0.00E+00">
                  <c:v>9.1610600000000004E-3</c:v>
                </c:pt>
                <c:pt idx="39523" formatCode="0.00E+00">
                  <c:v>9.1210900000000001E-3</c:v>
                </c:pt>
                <c:pt idx="39524" formatCode="0.00E+00">
                  <c:v>9.0652900000000002E-3</c:v>
                </c:pt>
                <c:pt idx="39525" formatCode="0.00E+00">
                  <c:v>8.9938699999999993E-3</c:v>
                </c:pt>
                <c:pt idx="39526" formatCode="0.00E+00">
                  <c:v>8.9071099999999993E-3</c:v>
                </c:pt>
                <c:pt idx="39527" formatCode="0.00E+00">
                  <c:v>8.8052900000000003E-3</c:v>
                </c:pt>
                <c:pt idx="39528" formatCode="0.00E+00">
                  <c:v>8.6887200000000005E-3</c:v>
                </c:pt>
                <c:pt idx="39529" formatCode="0.00E+00">
                  <c:v>8.5577399999999994E-3</c:v>
                </c:pt>
                <c:pt idx="39530" formatCode="0.00E+00">
                  <c:v>8.4127100000000003E-3</c:v>
                </c:pt>
                <c:pt idx="39531" formatCode="0.00E+00">
                  <c:v>8.2540100000000009E-3</c:v>
                </c:pt>
                <c:pt idx="39532" formatCode="0.00E+00">
                  <c:v>8.0820500000000003E-3</c:v>
                </c:pt>
                <c:pt idx="39533" formatCode="0.00E+00">
                  <c:v>7.8972499999999998E-3</c:v>
                </c:pt>
                <c:pt idx="39534" formatCode="0.00E+00">
                  <c:v>7.7000699999999998E-3</c:v>
                </c:pt>
                <c:pt idx="39535" formatCode="0.00E+00">
                  <c:v>7.4909800000000004E-3</c:v>
                </c:pt>
                <c:pt idx="39536" formatCode="0.00E+00">
                  <c:v>7.2704500000000003E-3</c:v>
                </c:pt>
                <c:pt idx="39537" formatCode="0.00E+00">
                  <c:v>7.0390000000000001E-3</c:v>
                </c:pt>
                <c:pt idx="39538" formatCode="0.00E+00">
                  <c:v>6.7971500000000001E-3</c:v>
                </c:pt>
                <c:pt idx="39539" formatCode="0.00E+00">
                  <c:v>6.5454299999999997E-3</c:v>
                </c:pt>
                <c:pt idx="39540" formatCode="0.00E+00">
                  <c:v>6.2843999999999999E-3</c:v>
                </c:pt>
                <c:pt idx="39541" formatCode="0.00E+00">
                  <c:v>6.01463E-3</c:v>
                </c:pt>
                <c:pt idx="39542" formatCode="0.00E+00">
                  <c:v>5.7367E-3</c:v>
                </c:pt>
                <c:pt idx="39543" formatCode="0.00E+00">
                  <c:v>5.4511899999999999E-3</c:v>
                </c:pt>
                <c:pt idx="39544" formatCode="0.00E+00">
                  <c:v>5.1587100000000004E-3</c:v>
                </c:pt>
                <c:pt idx="39545" formatCode="0.00E+00">
                  <c:v>4.8598699999999996E-3</c:v>
                </c:pt>
                <c:pt idx="39546" formatCode="0.00E+00">
                  <c:v>4.55529E-3</c:v>
                </c:pt>
                <c:pt idx="39547" formatCode="0.00E+00">
                  <c:v>4.2456000000000004E-3</c:v>
                </c:pt>
                <c:pt idx="39548" formatCode="0.00E+00">
                  <c:v>3.9314199999999997E-3</c:v>
                </c:pt>
                <c:pt idx="39549" formatCode="0.00E+00">
                  <c:v>3.6134000000000001E-3</c:v>
                </c:pt>
                <c:pt idx="39550" formatCode="0.00E+00">
                  <c:v>3.29218E-3</c:v>
                </c:pt>
                <c:pt idx="39551" formatCode="0.00E+00">
                  <c:v>2.96839E-3</c:v>
                </c:pt>
                <c:pt idx="39552" formatCode="0.00E+00">
                  <c:v>2.6426800000000001E-3</c:v>
                </c:pt>
                <c:pt idx="39553" formatCode="0.00E+00">
                  <c:v>2.31569E-3</c:v>
                </c:pt>
                <c:pt idx="39554" formatCode="0.00E+00">
                  <c:v>1.9880800000000001E-3</c:v>
                </c:pt>
                <c:pt idx="39555" formatCode="0.00E+00">
                  <c:v>1.6604600000000001E-3</c:v>
                </c:pt>
                <c:pt idx="39556" formatCode="0.00E+00">
                  <c:v>1.3334899999999999E-3</c:v>
                </c:pt>
                <c:pt idx="39557" formatCode="0.00E+00">
                  <c:v>1.0077899999999999E-3</c:v>
                </c:pt>
                <c:pt idx="39558" formatCode="0.00E+00">
                  <c:v>6.8399400000000005E-4</c:v>
                </c:pt>
                <c:pt idx="39559" formatCode="0.00E+00">
                  <c:v>3.6271099999999999E-4</c:v>
                </c:pt>
                <c:pt idx="39560" formatCode="0.00E+00">
                  <c:v>4.4552699999999998E-5</c:v>
                </c:pt>
                <c:pt idx="39561" formatCode="0.00E+00">
                  <c:v>-2.69879E-4</c:v>
                </c:pt>
                <c:pt idx="39562" formatCode="0.00E+00">
                  <c:v>-5.7999400000000002E-4</c:v>
                </c:pt>
                <c:pt idx="39563" formatCode="0.00E+00">
                  <c:v>-8.8521300000000004E-4</c:v>
                </c:pt>
                <c:pt idx="39564" formatCode="0.00E+00">
                  <c:v>-1.18497E-3</c:v>
                </c:pt>
                <c:pt idx="39565" formatCode="0.00E+00">
                  <c:v>-1.47872E-3</c:v>
                </c:pt>
                <c:pt idx="39566" formatCode="0.00E+00">
                  <c:v>-1.7659100000000001E-3</c:v>
                </c:pt>
                <c:pt idx="39567" formatCode="0.00E+00">
                  <c:v>-2.0460299999999999E-3</c:v>
                </c:pt>
                <c:pt idx="39568" formatCode="0.00E+00">
                  <c:v>-2.3185599999999999E-3</c:v>
                </c:pt>
                <c:pt idx="39569" formatCode="0.00E+00">
                  <c:v>-2.58303E-3</c:v>
                </c:pt>
                <c:pt idx="39570" formatCode="0.00E+00">
                  <c:v>-2.8389499999999998E-3</c:v>
                </c:pt>
                <c:pt idx="39571" formatCode="0.00E+00">
                  <c:v>-3.08588E-3</c:v>
                </c:pt>
                <c:pt idx="39572" formatCode="0.00E+00">
                  <c:v>-3.3233799999999999E-3</c:v>
                </c:pt>
                <c:pt idx="39573" formatCode="0.00E+00">
                  <c:v>-3.5510400000000001E-3</c:v>
                </c:pt>
                <c:pt idx="39574" formatCode="0.00E+00">
                  <c:v>-3.7684799999999998E-3</c:v>
                </c:pt>
                <c:pt idx="39575" formatCode="0.00E+00">
                  <c:v>-3.9753100000000001E-3</c:v>
                </c:pt>
                <c:pt idx="39576" formatCode="0.00E+00">
                  <c:v>-4.1711999999999999E-3</c:v>
                </c:pt>
                <c:pt idx="39577" formatCode="0.00E+00">
                  <c:v>-4.3558099999999999E-3</c:v>
                </c:pt>
                <c:pt idx="39578" formatCode="0.00E+00">
                  <c:v>-4.52886E-3</c:v>
                </c:pt>
                <c:pt idx="39579" formatCode="0.00E+00">
                  <c:v>-4.6900500000000003E-3</c:v>
                </c:pt>
                <c:pt idx="39580" formatCode="0.00E+00">
                  <c:v>-4.8391500000000004E-3</c:v>
                </c:pt>
                <c:pt idx="39581" formatCode="0.00E+00">
                  <c:v>-4.9759100000000001E-3</c:v>
                </c:pt>
                <c:pt idx="39582" formatCode="0.00E+00">
                  <c:v>-5.1001500000000003E-3</c:v>
                </c:pt>
                <c:pt idx="39583" formatCode="0.00E+00">
                  <c:v>-5.2116699999999998E-3</c:v>
                </c:pt>
                <c:pt idx="39584" formatCode="0.00E+00">
                  <c:v>-5.3103400000000002E-3</c:v>
                </c:pt>
                <c:pt idx="39585" formatCode="0.00E+00">
                  <c:v>-5.3960199999999996E-3</c:v>
                </c:pt>
                <c:pt idx="39586" formatCode="0.00E+00">
                  <c:v>-5.4686200000000004E-3</c:v>
                </c:pt>
                <c:pt idx="39587" formatCode="0.00E+00">
                  <c:v>-5.5280499999999996E-3</c:v>
                </c:pt>
                <c:pt idx="39588" formatCode="0.00E+00">
                  <c:v>-5.57428E-3</c:v>
                </c:pt>
                <c:pt idx="39589" formatCode="0.00E+00">
                  <c:v>-5.6072800000000001E-3</c:v>
                </c:pt>
                <c:pt idx="39590" formatCode="0.00E+00">
                  <c:v>-5.6270499999999998E-3</c:v>
                </c:pt>
                <c:pt idx="39591" formatCode="0.00E+00">
                  <c:v>-5.6336399999999997E-3</c:v>
                </c:pt>
                <c:pt idx="39592" formatCode="0.00E+00">
                  <c:v>-5.6270799999999996E-3</c:v>
                </c:pt>
                <c:pt idx="39593" formatCode="0.00E+00">
                  <c:v>-5.6074699999999998E-3</c:v>
                </c:pt>
                <c:pt idx="39594" formatCode="0.00E+00">
                  <c:v>-5.5749199999999997E-3</c:v>
                </c:pt>
                <c:pt idx="39595" formatCode="0.00E+00">
                  <c:v>-5.5295500000000003E-3</c:v>
                </c:pt>
                <c:pt idx="39596" formatCode="0.00E+00">
                  <c:v>-5.4715199999999997E-3</c:v>
                </c:pt>
                <c:pt idx="39597" formatCode="0.00E+00">
                  <c:v>-5.4010200000000003E-3</c:v>
                </c:pt>
                <c:pt idx="39598" formatCode="0.00E+00">
                  <c:v>-5.3182500000000001E-3</c:v>
                </c:pt>
                <c:pt idx="39599" formatCode="0.00E+00">
                  <c:v>-5.2234400000000002E-3</c:v>
                </c:pt>
                <c:pt idx="39600" formatCode="0.00E+00">
                  <c:v>-5.1168400000000001E-3</c:v>
                </c:pt>
                <c:pt idx="39601" formatCode="0.00E+00">
                  <c:v>-4.9987299999999998E-3</c:v>
                </c:pt>
                <c:pt idx="39602" formatCode="0.00E+00">
                  <c:v>-4.8694000000000003E-3</c:v>
                </c:pt>
                <c:pt idx="39603" formatCode="0.00E+00">
                  <c:v>-4.7291800000000004E-3</c:v>
                </c:pt>
                <c:pt idx="39604" formatCode="0.00E+00">
                  <c:v>-4.5783899999999999E-3</c:v>
                </c:pt>
                <c:pt idx="39605" formatCode="0.00E+00">
                  <c:v>-4.4174100000000001E-3</c:v>
                </c:pt>
                <c:pt idx="39606" formatCode="0.00E+00">
                  <c:v>-4.2466099999999996E-3</c:v>
                </c:pt>
                <c:pt idx="39607" formatCode="0.00E+00">
                  <c:v>-4.0663699999999997E-3</c:v>
                </c:pt>
                <c:pt idx="39608" formatCode="0.00E+00">
                  <c:v>-3.8771299999999999E-3</c:v>
                </c:pt>
                <c:pt idx="39609" formatCode="0.00E+00">
                  <c:v>-3.6792999999999999E-3</c:v>
                </c:pt>
                <c:pt idx="39610" formatCode="0.00E+00">
                  <c:v>-3.4733300000000002E-3</c:v>
                </c:pt>
                <c:pt idx="39611" formatCode="0.00E+00">
                  <c:v>-3.2596999999999999E-3</c:v>
                </c:pt>
                <c:pt idx="39612" formatCode="0.00E+00">
                  <c:v>-3.03886E-3</c:v>
                </c:pt>
                <c:pt idx="39613" formatCode="0.00E+00">
                  <c:v>-2.8113000000000001E-3</c:v>
                </c:pt>
                <c:pt idx="39614" formatCode="0.00E+00">
                  <c:v>-2.5775400000000001E-3</c:v>
                </c:pt>
                <c:pt idx="39615" formatCode="0.00E+00">
                  <c:v>-2.3380800000000002E-3</c:v>
                </c:pt>
                <c:pt idx="39616" formatCode="0.00E+00">
                  <c:v>-2.0934399999999998E-3</c:v>
                </c:pt>
                <c:pt idx="39617" formatCode="0.00E+00">
                  <c:v>-1.8441499999999999E-3</c:v>
                </c:pt>
                <c:pt idx="39618" formatCode="0.00E+00">
                  <c:v>-1.5907600000000001E-3</c:v>
                </c:pt>
                <c:pt idx="39619" formatCode="0.00E+00">
                  <c:v>-1.3338E-3</c:v>
                </c:pt>
                <c:pt idx="39620" formatCode="0.00E+00">
                  <c:v>-1.07383E-3</c:v>
                </c:pt>
                <c:pt idx="39621" formatCode="0.00E+00">
                  <c:v>-8.1140400000000005E-4</c:v>
                </c:pt>
                <c:pt idx="39622" formatCode="0.00E+00">
                  <c:v>-5.4708700000000003E-4</c:v>
                </c:pt>
                <c:pt idx="39623" formatCode="0.00E+00">
                  <c:v>-2.8143899999999997E-4</c:v>
                </c:pt>
                <c:pt idx="39624" formatCode="0.00E+00">
                  <c:v>-1.50262E-5</c:v>
                </c:pt>
                <c:pt idx="39625" formatCode="0.00E+00">
                  <c:v>2.51587E-4</c:v>
                </c:pt>
                <c:pt idx="39626" formatCode="0.00E+00">
                  <c:v>5.1783700000000005E-4</c:v>
                </c:pt>
                <c:pt idx="39627" formatCode="0.00E+00">
                  <c:v>7.8315899999999996E-4</c:v>
                </c:pt>
                <c:pt idx="39628" formatCode="0.00E+00">
                  <c:v>1.04699E-3</c:v>
                </c:pt>
                <c:pt idx="39629" formatCode="0.00E+00">
                  <c:v>1.3087800000000001E-3</c:v>
                </c:pt>
                <c:pt idx="39630" formatCode="0.00E+00">
                  <c:v>1.5679800000000001E-3</c:v>
                </c:pt>
                <c:pt idx="39631" formatCode="0.00E+00">
                  <c:v>1.8240299999999999E-3</c:v>
                </c:pt>
                <c:pt idx="39632" formatCode="0.00E+00">
                  <c:v>2.0763999999999999E-3</c:v>
                </c:pt>
                <c:pt idx="39633" formatCode="0.00E+00">
                  <c:v>2.3245599999999998E-3</c:v>
                </c:pt>
                <c:pt idx="39634" formatCode="0.00E+00">
                  <c:v>2.56799E-3</c:v>
                </c:pt>
                <c:pt idx="39635" formatCode="0.00E+00">
                  <c:v>2.8061700000000002E-3</c:v>
                </c:pt>
                <c:pt idx="39636" formatCode="0.00E+00">
                  <c:v>3.0386100000000002E-3</c:v>
                </c:pt>
                <c:pt idx="39637" formatCode="0.00E+00">
                  <c:v>3.2648099999999999E-3</c:v>
                </c:pt>
                <c:pt idx="39638" formatCode="0.00E+00">
                  <c:v>3.4843000000000001E-3</c:v>
                </c:pt>
                <c:pt idx="39639" formatCode="0.00E+00">
                  <c:v>3.6966199999999999E-3</c:v>
                </c:pt>
                <c:pt idx="39640" formatCode="0.00E+00">
                  <c:v>3.9013099999999998E-3</c:v>
                </c:pt>
                <c:pt idx="39641" formatCode="0.00E+00">
                  <c:v>4.0979500000000004E-3</c:v>
                </c:pt>
                <c:pt idx="39642" formatCode="0.00E+00">
                  <c:v>4.28613E-3</c:v>
                </c:pt>
                <c:pt idx="39643" formatCode="0.00E+00">
                  <c:v>4.4654300000000003E-3</c:v>
                </c:pt>
                <c:pt idx="39644" formatCode="0.00E+00">
                  <c:v>4.6354899999999999E-3</c:v>
                </c:pt>
                <c:pt idx="39645" formatCode="0.00E+00">
                  <c:v>4.7959300000000003E-3</c:v>
                </c:pt>
                <c:pt idx="39646" formatCode="0.00E+00">
                  <c:v>4.94642E-3</c:v>
                </c:pt>
                <c:pt idx="39647" formatCode="0.00E+00">
                  <c:v>5.08662E-3</c:v>
                </c:pt>
                <c:pt idx="39648" formatCode="0.00E+00">
                  <c:v>5.2162500000000004E-3</c:v>
                </c:pt>
                <c:pt idx="39649" formatCode="0.00E+00">
                  <c:v>5.3350100000000003E-3</c:v>
                </c:pt>
                <c:pt idx="39650" formatCode="0.00E+00">
                  <c:v>5.4426400000000003E-3</c:v>
                </c:pt>
                <c:pt idx="39651" formatCode="0.00E+00">
                  <c:v>5.5389100000000002E-3</c:v>
                </c:pt>
                <c:pt idx="39652" formatCode="0.00E+00">
                  <c:v>5.6236000000000003E-3</c:v>
                </c:pt>
                <c:pt idx="39653" formatCode="0.00E+00">
                  <c:v>5.6965100000000001E-3</c:v>
                </c:pt>
                <c:pt idx="39654" formatCode="0.00E+00">
                  <c:v>5.7574699999999998E-3</c:v>
                </c:pt>
                <c:pt idx="39655" formatCode="0.00E+00">
                  <c:v>5.8063500000000001E-3</c:v>
                </c:pt>
                <c:pt idx="39656" formatCode="0.00E+00">
                  <c:v>5.84301E-3</c:v>
                </c:pt>
                <c:pt idx="39657" formatCode="0.00E+00">
                  <c:v>5.8673600000000003E-3</c:v>
                </c:pt>
                <c:pt idx="39658" formatCode="0.00E+00">
                  <c:v>5.8793200000000004E-3</c:v>
                </c:pt>
                <c:pt idx="39659" formatCode="0.00E+00">
                  <c:v>5.8788399999999998E-3</c:v>
                </c:pt>
                <c:pt idx="39660" formatCode="0.00E+00">
                  <c:v>5.8658900000000003E-3</c:v>
                </c:pt>
                <c:pt idx="39661" formatCode="0.00E+00">
                  <c:v>5.8404800000000003E-3</c:v>
                </c:pt>
                <c:pt idx="39662" formatCode="0.00E+00">
                  <c:v>5.8026199999999997E-3</c:v>
                </c:pt>
                <c:pt idx="39663" formatCode="0.00E+00">
                  <c:v>5.7523699999999997E-3</c:v>
                </c:pt>
                <c:pt idx="39664" formatCode="0.00E+00">
                  <c:v>5.6897900000000001E-3</c:v>
                </c:pt>
                <c:pt idx="39665" formatCode="0.00E+00">
                  <c:v>5.6149800000000003E-3</c:v>
                </c:pt>
                <c:pt idx="39666" formatCode="0.00E+00">
                  <c:v>5.5280599999999996E-3</c:v>
                </c:pt>
                <c:pt idx="39667" formatCode="0.00E+00">
                  <c:v>5.4291699999999997E-3</c:v>
                </c:pt>
                <c:pt idx="39668" formatCode="0.00E+00">
                  <c:v>5.3184800000000004E-3</c:v>
                </c:pt>
                <c:pt idx="39669" formatCode="0.00E+00">
                  <c:v>5.1961799999999999E-3</c:v>
                </c:pt>
                <c:pt idx="39670" formatCode="0.00E+00">
                  <c:v>5.0624800000000003E-3</c:v>
                </c:pt>
                <c:pt idx="39671" formatCode="0.00E+00">
                  <c:v>4.9176200000000002E-3</c:v>
                </c:pt>
                <c:pt idx="39672" formatCode="0.00E+00">
                  <c:v>4.7618399999999998E-3</c:v>
                </c:pt>
                <c:pt idx="39673" formatCode="0.00E+00">
                  <c:v>4.5954400000000001E-3</c:v>
                </c:pt>
                <c:pt idx="39674" formatCode="0.00E+00">
                  <c:v>4.4187100000000002E-3</c:v>
                </c:pt>
                <c:pt idx="39675" formatCode="0.00E+00">
                  <c:v>4.2319699999999998E-3</c:v>
                </c:pt>
                <c:pt idx="39676" formatCode="0.00E+00">
                  <c:v>4.0355499999999997E-3</c:v>
                </c:pt>
                <c:pt idx="39677" formatCode="0.00E+00">
                  <c:v>3.8298199999999998E-3</c:v>
                </c:pt>
                <c:pt idx="39678" formatCode="0.00E+00">
                  <c:v>3.6151600000000001E-3</c:v>
                </c:pt>
                <c:pt idx="39679" formatCode="0.00E+00">
                  <c:v>3.39194E-3</c:v>
                </c:pt>
                <c:pt idx="39680" formatCode="0.00E+00">
                  <c:v>3.1606E-3</c:v>
                </c:pt>
                <c:pt idx="39681" formatCode="0.00E+00">
                  <c:v>2.9215500000000002E-3</c:v>
                </c:pt>
                <c:pt idx="39682" formatCode="0.00E+00">
                  <c:v>2.6752299999999998E-3</c:v>
                </c:pt>
                <c:pt idx="39683" formatCode="0.00E+00">
                  <c:v>2.4221099999999999E-3</c:v>
                </c:pt>
                <c:pt idx="39684" formatCode="0.00E+00">
                  <c:v>2.1626499999999999E-3</c:v>
                </c:pt>
                <c:pt idx="39685" formatCode="0.00E+00">
                  <c:v>1.89734E-3</c:v>
                </c:pt>
                <c:pt idx="39686" formatCode="0.00E+00">
                  <c:v>1.62667E-3</c:v>
                </c:pt>
                <c:pt idx="39687" formatCode="0.00E+00">
                  <c:v>1.35115E-3</c:v>
                </c:pt>
                <c:pt idx="39688" formatCode="0.00E+00">
                  <c:v>1.0712899999999999E-3</c:v>
                </c:pt>
                <c:pt idx="39689" formatCode="0.00E+00">
                  <c:v>7.8762500000000002E-4</c:v>
                </c:pt>
                <c:pt idx="39690" formatCode="0.00E+00">
                  <c:v>5.00681E-4</c:v>
                </c:pt>
                <c:pt idx="39691" formatCode="0.00E+00">
                  <c:v>2.1099899999999999E-4</c:v>
                </c:pt>
                <c:pt idx="39692" formatCode="0.00E+00">
                  <c:v>-8.08746E-5</c:v>
                </c:pt>
                <c:pt idx="39693" formatCode="0.00E+00">
                  <c:v>-3.7438800000000002E-4</c:v>
                </c:pt>
                <c:pt idx="39694" formatCode="0.00E+00">
                  <c:v>-6.6898800000000003E-4</c:v>
                </c:pt>
                <c:pt idx="39695" formatCode="0.00E+00">
                  <c:v>-9.6411499999999998E-4</c:v>
                </c:pt>
                <c:pt idx="39696" formatCode="0.00E+00">
                  <c:v>-1.25921E-3</c:v>
                </c:pt>
                <c:pt idx="39697" formatCode="0.00E+00">
                  <c:v>-1.55371E-3</c:v>
                </c:pt>
                <c:pt idx="39698" formatCode="0.00E+00">
                  <c:v>-1.84706E-3</c:v>
                </c:pt>
                <c:pt idx="39699" formatCode="0.00E+00">
                  <c:v>-2.1386999999999999E-3</c:v>
                </c:pt>
                <c:pt idx="39700" formatCode="0.00E+00">
                  <c:v>-2.4280700000000001E-3</c:v>
                </c:pt>
                <c:pt idx="39701" formatCode="0.00E+00">
                  <c:v>-2.7146100000000001E-3</c:v>
                </c:pt>
                <c:pt idx="39702" formatCode="0.00E+00">
                  <c:v>-2.9977900000000002E-3</c:v>
                </c:pt>
                <c:pt idx="39703" formatCode="0.00E+00">
                  <c:v>-3.2770500000000001E-3</c:v>
                </c:pt>
                <c:pt idx="39704" formatCode="0.00E+00">
                  <c:v>-3.5518699999999999E-3</c:v>
                </c:pt>
                <c:pt idx="39705" formatCode="0.00E+00">
                  <c:v>-3.8216999999999999E-3</c:v>
                </c:pt>
                <c:pt idx="39706" formatCode="0.00E+00">
                  <c:v>-4.08603E-3</c:v>
                </c:pt>
                <c:pt idx="39707" formatCode="0.00E+00">
                  <c:v>-4.3443500000000003E-3</c:v>
                </c:pt>
                <c:pt idx="39708" formatCode="0.00E+00">
                  <c:v>-4.5961500000000002E-3</c:v>
                </c:pt>
                <c:pt idx="39709" formatCode="0.00E+00">
                  <c:v>-4.8409600000000001E-3</c:v>
                </c:pt>
                <c:pt idx="39710" formatCode="0.00E+00">
                  <c:v>-5.0782800000000001E-3</c:v>
                </c:pt>
                <c:pt idx="39711" formatCode="0.00E+00">
                  <c:v>-5.3076599999999996E-3</c:v>
                </c:pt>
                <c:pt idx="39712" formatCode="0.00E+00">
                  <c:v>-5.5286399999999996E-3</c:v>
                </c:pt>
                <c:pt idx="39713" formatCode="0.00E+00">
                  <c:v>-5.74079E-3</c:v>
                </c:pt>
                <c:pt idx="39714" formatCode="0.00E+00">
                  <c:v>-5.9436899999999997E-3</c:v>
                </c:pt>
                <c:pt idx="39715" formatCode="0.00E+00">
                  <c:v>-6.1369399999999996E-3</c:v>
                </c:pt>
                <c:pt idx="39716" formatCode="0.00E+00">
                  <c:v>-6.3201400000000001E-3</c:v>
                </c:pt>
                <c:pt idx="39717" formatCode="0.00E+00">
                  <c:v>-6.4929499999999999E-3</c:v>
                </c:pt>
                <c:pt idx="39718" formatCode="0.00E+00">
                  <c:v>-6.6549900000000004E-3</c:v>
                </c:pt>
                <c:pt idx="39719" formatCode="0.00E+00">
                  <c:v>-6.8059499999999998E-3</c:v>
                </c:pt>
                <c:pt idx="39720" formatCode="0.00E+00">
                  <c:v>-6.9455100000000002E-3</c:v>
                </c:pt>
                <c:pt idx="39721" formatCode="0.00E+00">
                  <c:v>-7.0733799999999998E-3</c:v>
                </c:pt>
                <c:pt idx="39722" formatCode="0.00E+00">
                  <c:v>-7.1893E-3</c:v>
                </c:pt>
                <c:pt idx="39723" formatCode="0.00E+00">
                  <c:v>-7.2930199999999999E-3</c:v>
                </c:pt>
                <c:pt idx="39724" formatCode="0.00E+00">
                  <c:v>-7.3843099999999998E-3</c:v>
                </c:pt>
                <c:pt idx="39725" formatCode="0.00E+00">
                  <c:v>-7.4629700000000002E-3</c:v>
                </c:pt>
                <c:pt idx="39726" formatCode="0.00E+00">
                  <c:v>-7.5288200000000003E-3</c:v>
                </c:pt>
                <c:pt idx="39727" formatCode="0.00E+00">
                  <c:v>-7.5817100000000002E-3</c:v>
                </c:pt>
                <c:pt idx="39728" formatCode="0.00E+00">
                  <c:v>-7.6214999999999998E-3</c:v>
                </c:pt>
                <c:pt idx="39729" formatCode="0.00E+00">
                  <c:v>-7.6480799999999998E-3</c:v>
                </c:pt>
                <c:pt idx="39730" formatCode="0.00E+00">
                  <c:v>-7.6613699999999998E-3</c:v>
                </c:pt>
                <c:pt idx="39731" formatCode="0.00E+00">
                  <c:v>-7.6613100000000002E-3</c:v>
                </c:pt>
                <c:pt idx="39732" formatCode="0.00E+00">
                  <c:v>-7.6478600000000002E-3</c:v>
                </c:pt>
                <c:pt idx="39733" formatCode="0.00E+00">
                  <c:v>-7.6210100000000001E-3</c:v>
                </c:pt>
                <c:pt idx="39734" formatCode="0.00E+00">
                  <c:v>-7.5807699999999997E-3</c:v>
                </c:pt>
                <c:pt idx="39735" formatCode="0.00E+00">
                  <c:v>-7.5271799999999996E-3</c:v>
                </c:pt>
                <c:pt idx="39736" formatCode="0.00E+00">
                  <c:v>-7.4602999999999996E-3</c:v>
                </c:pt>
                <c:pt idx="39737" formatCode="0.00E+00">
                  <c:v>-7.3802099999999999E-3</c:v>
                </c:pt>
                <c:pt idx="39738" formatCode="0.00E+00">
                  <c:v>-7.28702E-3</c:v>
                </c:pt>
                <c:pt idx="39739" formatCode="0.00E+00">
                  <c:v>-7.1808799999999997E-3</c:v>
                </c:pt>
                <c:pt idx="39740" formatCode="0.00E+00">
                  <c:v>-7.0619200000000002E-3</c:v>
                </c:pt>
                <c:pt idx="39741" formatCode="0.00E+00">
                  <c:v>-6.9303500000000001E-3</c:v>
                </c:pt>
                <c:pt idx="39742" formatCode="0.00E+00">
                  <c:v>-6.78635E-3</c:v>
                </c:pt>
                <c:pt idx="39743" formatCode="0.00E+00">
                  <c:v>-6.6301499999999996E-3</c:v>
                </c:pt>
                <c:pt idx="39744" formatCode="0.00E+00">
                  <c:v>-6.4620099999999998E-3</c:v>
                </c:pt>
                <c:pt idx="39745" formatCode="0.00E+00">
                  <c:v>-6.2821999999999999E-3</c:v>
                </c:pt>
                <c:pt idx="39746" formatCode="0.00E+00">
                  <c:v>-6.0910000000000001E-3</c:v>
                </c:pt>
                <c:pt idx="39747" formatCode="0.00E+00">
                  <c:v>-5.88873E-3</c:v>
                </c:pt>
                <c:pt idx="39748" formatCode="0.00E+00">
                  <c:v>-5.6757300000000004E-3</c:v>
                </c:pt>
                <c:pt idx="39749" formatCode="0.00E+00">
                  <c:v>-5.4523499999999999E-3</c:v>
                </c:pt>
                <c:pt idx="39750" formatCode="0.00E+00">
                  <c:v>-5.21895E-3</c:v>
                </c:pt>
                <c:pt idx="39751" formatCode="0.00E+00">
                  <c:v>-4.9759299999999999E-3</c:v>
                </c:pt>
                <c:pt idx="39752" formatCode="0.00E+00">
                  <c:v>-4.7237099999999999E-3</c:v>
                </c:pt>
                <c:pt idx="39753" formatCode="0.00E+00">
                  <c:v>-4.4627E-3</c:v>
                </c:pt>
                <c:pt idx="39754" formatCode="0.00E+00">
                  <c:v>-4.1933500000000002E-3</c:v>
                </c:pt>
                <c:pt idx="39755" formatCode="0.00E+00">
                  <c:v>-3.9161100000000004E-3</c:v>
                </c:pt>
                <c:pt idx="39756" formatCode="0.00E+00">
                  <c:v>-3.6314699999999999E-3</c:v>
                </c:pt>
                <c:pt idx="39757" formatCode="0.00E+00">
                  <c:v>-3.3398999999999998E-3</c:v>
                </c:pt>
                <c:pt idx="39758" formatCode="0.00E+00">
                  <c:v>-3.0419000000000002E-3</c:v>
                </c:pt>
                <c:pt idx="39759" formatCode="0.00E+00">
                  <c:v>-2.73799E-3</c:v>
                </c:pt>
                <c:pt idx="39760" formatCode="0.00E+00">
                  <c:v>-2.4286799999999999E-3</c:v>
                </c:pt>
                <c:pt idx="39761" formatCode="0.00E+00">
                  <c:v>-2.1145199999999999E-3</c:v>
                </c:pt>
                <c:pt idx="39762" formatCode="0.00E+00">
                  <c:v>-1.79604E-3</c:v>
                </c:pt>
                <c:pt idx="39763" formatCode="0.00E+00">
                  <c:v>-1.47379E-3</c:v>
                </c:pt>
                <c:pt idx="39764" formatCode="0.00E+00">
                  <c:v>-1.1483299999999999E-3</c:v>
                </c:pt>
                <c:pt idx="39765" formatCode="0.00E+00">
                  <c:v>-8.2023399999999998E-4</c:v>
                </c:pt>
                <c:pt idx="39766" formatCode="0.00E+00">
                  <c:v>-4.9005700000000001E-4</c:v>
                </c:pt>
                <c:pt idx="39767" formatCode="0.00E+00">
                  <c:v>-1.58379E-4</c:v>
                </c:pt>
                <c:pt idx="39768" formatCode="0.00E+00">
                  <c:v>1.74224E-4</c:v>
                </c:pt>
                <c:pt idx="39769" formatCode="0.00E+00">
                  <c:v>5.0717199999999996E-4</c:v>
                </c:pt>
                <c:pt idx="39770" formatCode="0.00E+00">
                  <c:v>8.3988599999999997E-4</c:v>
                </c:pt>
                <c:pt idx="39771" formatCode="0.00E+00">
                  <c:v>1.17179E-3</c:v>
                </c:pt>
                <c:pt idx="39772" formatCode="0.00E+00">
                  <c:v>1.5022900000000001E-3</c:v>
                </c:pt>
                <c:pt idx="39773" formatCode="0.00E+00">
                  <c:v>1.8308199999999999E-3</c:v>
                </c:pt>
                <c:pt idx="39774" formatCode="0.00E+00">
                  <c:v>2.1568099999999999E-3</c:v>
                </c:pt>
                <c:pt idx="39775" formatCode="0.00E+00">
                  <c:v>2.4796800000000002E-3</c:v>
                </c:pt>
                <c:pt idx="39776" formatCode="0.00E+00">
                  <c:v>2.7988599999999998E-3</c:v>
                </c:pt>
                <c:pt idx="39777" formatCode="0.00E+00">
                  <c:v>3.1137999999999999E-3</c:v>
                </c:pt>
                <c:pt idx="39778" formatCode="0.00E+00">
                  <c:v>3.4239499999999998E-3</c:v>
                </c:pt>
                <c:pt idx="39779" formatCode="0.00E+00">
                  <c:v>3.7287599999999998E-3</c:v>
                </c:pt>
                <c:pt idx="39780" formatCode="0.00E+00">
                  <c:v>4.0276899999999996E-3</c:v>
                </c:pt>
                <c:pt idx="39781" formatCode="0.00E+00">
                  <c:v>4.3202199999999996E-3</c:v>
                </c:pt>
                <c:pt idx="39782" formatCode="0.00E+00">
                  <c:v>4.6058399999999999E-3</c:v>
                </c:pt>
                <c:pt idx="39783" formatCode="0.00E+00">
                  <c:v>4.8840400000000001E-3</c:v>
                </c:pt>
                <c:pt idx="39784" formatCode="0.00E+00">
                  <c:v>5.1543300000000004E-3</c:v>
                </c:pt>
                <c:pt idx="39785" formatCode="0.00E+00">
                  <c:v>5.4162400000000001E-3</c:v>
                </c:pt>
                <c:pt idx="39786" formatCode="0.00E+00">
                  <c:v>5.6693000000000004E-3</c:v>
                </c:pt>
                <c:pt idx="39787" formatCode="0.00E+00">
                  <c:v>5.9130700000000003E-3</c:v>
                </c:pt>
                <c:pt idx="39788" formatCode="0.00E+00">
                  <c:v>6.1471199999999998E-3</c:v>
                </c:pt>
                <c:pt idx="39789" formatCode="0.00E+00">
                  <c:v>6.3710299999999997E-3</c:v>
                </c:pt>
                <c:pt idx="39790" formatCode="0.00E+00">
                  <c:v>6.5844099999999997E-3</c:v>
                </c:pt>
                <c:pt idx="39791" formatCode="0.00E+00">
                  <c:v>6.7868800000000003E-3</c:v>
                </c:pt>
                <c:pt idx="39792" formatCode="0.00E+00">
                  <c:v>6.9780800000000002E-3</c:v>
                </c:pt>
                <c:pt idx="39793" formatCode="0.00E+00">
                  <c:v>7.1576699999999997E-3</c:v>
                </c:pt>
                <c:pt idx="39794" formatCode="0.00E+00">
                  <c:v>7.3253399999999996E-3</c:v>
                </c:pt>
                <c:pt idx="39795" formatCode="0.00E+00">
                  <c:v>7.4807800000000002E-3</c:v>
                </c:pt>
                <c:pt idx="39796" formatCode="0.00E+00">
                  <c:v>7.6237299999999996E-3</c:v>
                </c:pt>
                <c:pt idx="39797" formatCode="0.00E+00">
                  <c:v>7.7539100000000001E-3</c:v>
                </c:pt>
                <c:pt idx="39798" formatCode="0.00E+00">
                  <c:v>7.8711100000000006E-3</c:v>
                </c:pt>
                <c:pt idx="39799" formatCode="0.00E+00">
                  <c:v>7.9751100000000005E-3</c:v>
                </c:pt>
                <c:pt idx="39800" formatCode="0.00E+00">
                  <c:v>8.0657300000000001E-3</c:v>
                </c:pt>
                <c:pt idx="39801" formatCode="0.00E+00">
                  <c:v>8.1428000000000004E-3</c:v>
                </c:pt>
                <c:pt idx="39802" formatCode="0.00E+00">
                  <c:v>8.2061900000000004E-3</c:v>
                </c:pt>
                <c:pt idx="39803" formatCode="0.00E+00">
                  <c:v>8.2557700000000008E-3</c:v>
                </c:pt>
                <c:pt idx="39804" formatCode="0.00E+00">
                  <c:v>8.2914600000000005E-3</c:v>
                </c:pt>
                <c:pt idx="39805" formatCode="0.00E+00">
                  <c:v>8.3131899999999998E-3</c:v>
                </c:pt>
                <c:pt idx="39806" formatCode="0.00E+00">
                  <c:v>8.3209100000000008E-3</c:v>
                </c:pt>
                <c:pt idx="39807" formatCode="0.00E+00">
                  <c:v>8.31462E-3</c:v>
                </c:pt>
                <c:pt idx="39808" formatCode="0.00E+00">
                  <c:v>8.2943099999999992E-3</c:v>
                </c:pt>
                <c:pt idx="39809" formatCode="0.00E+00">
                  <c:v>8.2600199999999999E-3</c:v>
                </c:pt>
                <c:pt idx="39810" formatCode="0.00E+00">
                  <c:v>8.2118E-3</c:v>
                </c:pt>
                <c:pt idx="39811" formatCode="0.00E+00">
                  <c:v>8.1497300000000009E-3</c:v>
                </c:pt>
                <c:pt idx="39812" formatCode="0.00E+00">
                  <c:v>8.0739200000000001E-3</c:v>
                </c:pt>
                <c:pt idx="39813" formatCode="0.00E+00">
                  <c:v>7.9845000000000003E-3</c:v>
                </c:pt>
                <c:pt idx="39814" formatCode="0.00E+00">
                  <c:v>7.8816100000000007E-3</c:v>
                </c:pt>
                <c:pt idx="39815" formatCode="0.00E+00">
                  <c:v>7.7654400000000002E-3</c:v>
                </c:pt>
                <c:pt idx="39816" formatCode="0.00E+00">
                  <c:v>7.6361700000000003E-3</c:v>
                </c:pt>
                <c:pt idx="39817" formatCode="0.00E+00">
                  <c:v>7.4940500000000004E-3</c:v>
                </c:pt>
                <c:pt idx="39818" formatCode="0.00E+00">
                  <c:v>7.3393E-3</c:v>
                </c:pt>
                <c:pt idx="39819" formatCode="0.00E+00">
                  <c:v>7.1721900000000002E-3</c:v>
                </c:pt>
                <c:pt idx="39820" formatCode="0.00E+00">
                  <c:v>6.99302E-3</c:v>
                </c:pt>
                <c:pt idx="39821" formatCode="0.00E+00">
                  <c:v>6.8020900000000002E-3</c:v>
                </c:pt>
                <c:pt idx="39822" formatCode="0.00E+00">
                  <c:v>6.5997299999999998E-3</c:v>
                </c:pt>
                <c:pt idx="39823" formatCode="0.00E+00">
                  <c:v>6.3863000000000001E-3</c:v>
                </c:pt>
                <c:pt idx="39824" formatCode="0.00E+00">
                  <c:v>6.1621499999999999E-3</c:v>
                </c:pt>
                <c:pt idx="39825" formatCode="0.00E+00">
                  <c:v>5.9276800000000003E-3</c:v>
                </c:pt>
                <c:pt idx="39826" formatCode="0.00E+00">
                  <c:v>5.6832999999999996E-3</c:v>
                </c:pt>
                <c:pt idx="39827" formatCode="0.00E+00">
                  <c:v>5.4294199999999999E-3</c:v>
                </c:pt>
                <c:pt idx="39828" formatCode="0.00E+00">
                  <c:v>5.1664800000000002E-3</c:v>
                </c:pt>
                <c:pt idx="39829" formatCode="0.00E+00">
                  <c:v>4.8949500000000003E-3</c:v>
                </c:pt>
                <c:pt idx="39830" formatCode="0.00E+00">
                  <c:v>4.6152800000000003E-3</c:v>
                </c:pt>
                <c:pt idx="39831" formatCode="0.00E+00">
                  <c:v>4.3279700000000004E-3</c:v>
                </c:pt>
                <c:pt idx="39832" formatCode="0.00E+00">
                  <c:v>4.0335099999999997E-3</c:v>
                </c:pt>
                <c:pt idx="39833" formatCode="0.00E+00">
                  <c:v>3.7324099999999998E-3</c:v>
                </c:pt>
                <c:pt idx="39834" formatCode="0.00E+00">
                  <c:v>3.4252000000000002E-3</c:v>
                </c:pt>
                <c:pt idx="39835" formatCode="0.00E+00">
                  <c:v>3.11239E-3</c:v>
                </c:pt>
                <c:pt idx="39836" formatCode="0.00E+00">
                  <c:v>2.7945399999999999E-3</c:v>
                </c:pt>
                <c:pt idx="39837" formatCode="0.00E+00">
                  <c:v>2.4721999999999999E-3</c:v>
                </c:pt>
                <c:pt idx="39838" formatCode="0.00E+00">
                  <c:v>2.14591E-3</c:v>
                </c:pt>
                <c:pt idx="39839" formatCode="0.00E+00">
                  <c:v>1.8162499999999999E-3</c:v>
                </c:pt>
                <c:pt idx="39840" formatCode="0.00E+00">
                  <c:v>1.4837800000000001E-3</c:v>
                </c:pt>
                <c:pt idx="39841" formatCode="0.00E+00">
                  <c:v>1.14908E-3</c:v>
                </c:pt>
                <c:pt idx="39842" formatCode="0.00E+00">
                  <c:v>8.1273200000000004E-4</c:v>
                </c:pt>
                <c:pt idx="39843" formatCode="0.00E+00">
                  <c:v>4.7530700000000001E-4</c:v>
                </c:pt>
                <c:pt idx="39844" formatCode="0.00E+00">
                  <c:v>1.3739000000000001E-4</c:v>
                </c:pt>
                <c:pt idx="39845" formatCode="0.00E+00">
                  <c:v>-2.0043599999999999E-4</c:v>
                </c:pt>
                <c:pt idx="39846" formatCode="0.00E+00">
                  <c:v>-5.3758899999999999E-4</c:v>
                </c:pt>
                <c:pt idx="39847" formatCode="0.00E+00">
                  <c:v>-8.7348700000000005E-4</c:v>
                </c:pt>
                <c:pt idx="39848" formatCode="0.00E+00">
                  <c:v>-1.2075499999999999E-3</c:v>
                </c:pt>
                <c:pt idx="39849" formatCode="0.00E+00">
                  <c:v>-1.5392100000000001E-3</c:v>
                </c:pt>
                <c:pt idx="39850" formatCode="0.00E+00">
                  <c:v>-1.8679E-3</c:v>
                </c:pt>
                <c:pt idx="39851" formatCode="0.00E+00">
                  <c:v>-2.1930399999999998E-3</c:v>
                </c:pt>
                <c:pt idx="39852" formatCode="0.00E+00">
                  <c:v>-2.5140900000000001E-3</c:v>
                </c:pt>
                <c:pt idx="39853" formatCode="0.00E+00">
                  <c:v>-2.8304799999999998E-3</c:v>
                </c:pt>
                <c:pt idx="39854" formatCode="0.00E+00">
                  <c:v>-3.1416899999999999E-3</c:v>
                </c:pt>
                <c:pt idx="39855" formatCode="0.00E+00">
                  <c:v>-3.4471699999999998E-3</c:v>
                </c:pt>
                <c:pt idx="39856" formatCode="0.00E+00">
                  <c:v>-3.7464099999999999E-3</c:v>
                </c:pt>
                <c:pt idx="39857" formatCode="0.00E+00">
                  <c:v>-4.0388899999999998E-3</c:v>
                </c:pt>
                <c:pt idx="39858" formatCode="0.00E+00">
                  <c:v>-4.3241099999999999E-3</c:v>
                </c:pt>
                <c:pt idx="39859" formatCode="0.00E+00">
                  <c:v>-4.6016E-3</c:v>
                </c:pt>
                <c:pt idx="39860" formatCode="0.00E+00">
                  <c:v>-4.8708700000000002E-3</c:v>
                </c:pt>
                <c:pt idx="39861" formatCode="0.00E+00">
                  <c:v>-5.1314799999999999E-3</c:v>
                </c:pt>
                <c:pt idx="39862" formatCode="0.00E+00">
                  <c:v>-5.3829699999999999E-3</c:v>
                </c:pt>
                <c:pt idx="39863" formatCode="0.00E+00">
                  <c:v>-5.6249300000000002E-3</c:v>
                </c:pt>
                <c:pt idx="39864" formatCode="0.00E+00">
                  <c:v>-5.8569399999999997E-3</c:v>
                </c:pt>
                <c:pt idx="39865" formatCode="0.00E+00">
                  <c:v>-6.0786199999999999E-3</c:v>
                </c:pt>
                <c:pt idx="39866" formatCode="0.00E+00">
                  <c:v>-6.2895900000000003E-3</c:v>
                </c:pt>
                <c:pt idx="39867" formatCode="0.00E+00">
                  <c:v>-6.4894999999999996E-3</c:v>
                </c:pt>
                <c:pt idx="39868" formatCode="0.00E+00">
                  <c:v>-6.6780199999999998E-3</c:v>
                </c:pt>
                <c:pt idx="39869" formatCode="0.00E+00">
                  <c:v>-6.8548400000000001E-3</c:v>
                </c:pt>
                <c:pt idx="39870" formatCode="0.00E+00">
                  <c:v>-7.0196499999999997E-3</c:v>
                </c:pt>
                <c:pt idx="39871" formatCode="0.00E+00">
                  <c:v>-7.1721900000000002E-3</c:v>
                </c:pt>
                <c:pt idx="39872" formatCode="0.00E+00">
                  <c:v>-7.3122100000000004E-3</c:v>
                </c:pt>
                <c:pt idx="39873" formatCode="0.00E+00">
                  <c:v>-7.4394800000000001E-3</c:v>
                </c:pt>
                <c:pt idx="39874" formatCode="0.00E+00">
                  <c:v>-7.5538000000000003E-3</c:v>
                </c:pt>
                <c:pt idx="39875" formatCode="0.00E+00">
                  <c:v>-7.6549900000000004E-3</c:v>
                </c:pt>
                <c:pt idx="39876" formatCode="0.00E+00">
                  <c:v>-7.7428799999999997E-3</c:v>
                </c:pt>
                <c:pt idx="39877" formatCode="0.00E+00">
                  <c:v>-7.8173400000000007E-3</c:v>
                </c:pt>
                <c:pt idx="39878" formatCode="0.00E+00">
                  <c:v>-7.8782499999999998E-3</c:v>
                </c:pt>
                <c:pt idx="39879" formatCode="0.00E+00">
                  <c:v>-7.92554E-3</c:v>
                </c:pt>
                <c:pt idx="39880" formatCode="0.00E+00">
                  <c:v>-7.9591200000000001E-3</c:v>
                </c:pt>
                <c:pt idx="39881" formatCode="0.00E+00">
                  <c:v>-7.9789800000000001E-3</c:v>
                </c:pt>
                <c:pt idx="39882" formatCode="0.00E+00">
                  <c:v>-7.9850700000000004E-3</c:v>
                </c:pt>
                <c:pt idx="39883" formatCode="0.00E+00">
                  <c:v>-7.9774300000000006E-3</c:v>
                </c:pt>
                <c:pt idx="39884" formatCode="0.00E+00">
                  <c:v>-7.9560700000000008E-3</c:v>
                </c:pt>
                <c:pt idx="39885" formatCode="0.00E+00">
                  <c:v>-7.9210500000000007E-3</c:v>
                </c:pt>
                <c:pt idx="39886" formatCode="0.00E+00">
                  <c:v>-7.8724499999999996E-3</c:v>
                </c:pt>
                <c:pt idx="39887" formatCode="0.00E+00">
                  <c:v>-7.8103699999999996E-3</c:v>
                </c:pt>
                <c:pt idx="39888" formatCode="0.00E+00">
                  <c:v>-7.73494E-3</c:v>
                </c:pt>
                <c:pt idx="39889" formatCode="0.00E+00">
                  <c:v>-7.6463099999999999E-3</c:v>
                </c:pt>
                <c:pt idx="39890" formatCode="0.00E+00">
                  <c:v>-7.54465E-3</c:v>
                </c:pt>
                <c:pt idx="39891" formatCode="0.00E+00">
                  <c:v>-7.4301599999999999E-3</c:v>
                </c:pt>
                <c:pt idx="39892" formatCode="0.00E+00">
                  <c:v>-7.3030500000000002E-3</c:v>
                </c:pt>
                <c:pt idx="39893" formatCode="0.00E+00">
                  <c:v>-7.1635500000000003E-3</c:v>
                </c:pt>
                <c:pt idx="39894" formatCode="0.00E+00">
                  <c:v>-7.0119400000000004E-3</c:v>
                </c:pt>
                <c:pt idx="39895" formatCode="0.00E+00">
                  <c:v>-6.8484899999999996E-3</c:v>
                </c:pt>
                <c:pt idx="39896" formatCode="0.00E+00">
                  <c:v>-6.6735099999999997E-3</c:v>
                </c:pt>
                <c:pt idx="39897" formatCode="0.00E+00">
                  <c:v>-6.4872999999999997E-3</c:v>
                </c:pt>
                <c:pt idx="39898" formatCode="0.00E+00">
                  <c:v>-6.29022E-3</c:v>
                </c:pt>
                <c:pt idx="39899" formatCode="0.00E+00">
                  <c:v>-6.0826200000000004E-3</c:v>
                </c:pt>
                <c:pt idx="39900" formatCode="0.00E+00">
                  <c:v>-5.8648800000000003E-3</c:v>
                </c:pt>
                <c:pt idx="39901" formatCode="0.00E+00">
                  <c:v>-5.6373899999999999E-3</c:v>
                </c:pt>
                <c:pt idx="39902" formatCode="0.00E+00">
                  <c:v>-5.4005600000000004E-3</c:v>
                </c:pt>
                <c:pt idx="39903" formatCode="0.00E+00">
                  <c:v>-5.1548200000000001E-3</c:v>
                </c:pt>
                <c:pt idx="39904" formatCode="0.00E+00">
                  <c:v>-4.9005999999999997E-3</c:v>
                </c:pt>
                <c:pt idx="39905" formatCode="0.00E+00">
                  <c:v>-4.6383700000000002E-3</c:v>
                </c:pt>
                <c:pt idx="39906" formatCode="0.00E+00">
                  <c:v>-4.3685900000000003E-3</c:v>
                </c:pt>
                <c:pt idx="39907" formatCode="0.00E+00">
                  <c:v>-4.09173E-3</c:v>
                </c:pt>
                <c:pt idx="39908" formatCode="0.00E+00">
                  <c:v>-3.8083000000000001E-3</c:v>
                </c:pt>
                <c:pt idx="39909" formatCode="0.00E+00">
                  <c:v>-3.5187999999999999E-3</c:v>
                </c:pt>
                <c:pt idx="39910" formatCode="0.00E+00">
                  <c:v>-3.2237300000000002E-3</c:v>
                </c:pt>
                <c:pt idx="39911" formatCode="0.00E+00">
                  <c:v>-2.92363E-3</c:v>
                </c:pt>
                <c:pt idx="39912" formatCode="0.00E+00">
                  <c:v>-2.6190100000000002E-3</c:v>
                </c:pt>
                <c:pt idx="39913" formatCode="0.00E+00">
                  <c:v>-2.3104200000000001E-3</c:v>
                </c:pt>
                <c:pt idx="39914" formatCode="0.00E+00">
                  <c:v>-1.9984E-3</c:v>
                </c:pt>
                <c:pt idx="39915" formatCode="0.00E+00">
                  <c:v>-1.6834899999999999E-3</c:v>
                </c:pt>
                <c:pt idx="39916" formatCode="0.00E+00">
                  <c:v>-1.3662500000000001E-3</c:v>
                </c:pt>
                <c:pt idx="39917" formatCode="0.00E+00">
                  <c:v>-1.0472299999999999E-3</c:v>
                </c:pt>
                <c:pt idx="39918" formatCode="0.00E+00">
                  <c:v>-7.2699799999999997E-4</c:v>
                </c:pt>
                <c:pt idx="39919" formatCode="0.00E+00">
                  <c:v>-4.0610100000000002E-4</c:v>
                </c:pt>
                <c:pt idx="39920" formatCode="0.00E+00">
                  <c:v>-8.5099799999999995E-5</c:v>
                </c:pt>
                <c:pt idx="39921" formatCode="0.00E+00">
                  <c:v>2.3544700000000001E-4</c:v>
                </c:pt>
                <c:pt idx="39922" formatCode="0.00E+00">
                  <c:v>5.5498400000000001E-4</c:v>
                </c:pt>
                <c:pt idx="39923" formatCode="0.00E+00">
                  <c:v>8.7295799999999996E-4</c:v>
                </c:pt>
                <c:pt idx="39924" formatCode="0.00E+00">
                  <c:v>1.1888199999999999E-3</c:v>
                </c:pt>
                <c:pt idx="39925" formatCode="0.00E+00">
                  <c:v>1.50202E-3</c:v>
                </c:pt>
                <c:pt idx="39926" formatCode="0.00E+00">
                  <c:v>1.8120300000000001E-3</c:v>
                </c:pt>
                <c:pt idx="39927" formatCode="0.00E+00">
                  <c:v>2.11831E-3</c:v>
                </c:pt>
                <c:pt idx="39928" formatCode="0.00E+00">
                  <c:v>2.42034E-3</c:v>
                </c:pt>
                <c:pt idx="39929" formatCode="0.00E+00">
                  <c:v>2.7176000000000001E-3</c:v>
                </c:pt>
                <c:pt idx="39930" formatCode="0.00E+00">
                  <c:v>3.00958E-3</c:v>
                </c:pt>
                <c:pt idx="39931" formatCode="0.00E+00">
                  <c:v>3.2958000000000002E-3</c:v>
                </c:pt>
                <c:pt idx="39932" formatCode="0.00E+00">
                  <c:v>3.5757499999999999E-3</c:v>
                </c:pt>
                <c:pt idx="39933" formatCode="0.00E+00">
                  <c:v>3.8489700000000002E-3</c:v>
                </c:pt>
                <c:pt idx="39934" formatCode="0.00E+00">
                  <c:v>4.1149999999999997E-3</c:v>
                </c:pt>
                <c:pt idx="39935" formatCode="0.00E+00">
                  <c:v>4.3733899999999996E-3</c:v>
                </c:pt>
                <c:pt idx="39936" formatCode="0.00E+00">
                  <c:v>4.6236999999999997E-3</c:v>
                </c:pt>
                <c:pt idx="39937" formatCode="0.00E+00">
                  <c:v>4.8655299999999999E-3</c:v>
                </c:pt>
                <c:pt idx="39938" formatCode="0.00E+00">
                  <c:v>5.09846E-3</c:v>
                </c:pt>
                <c:pt idx="39939" formatCode="0.00E+00">
                  <c:v>5.3221099999999997E-3</c:v>
                </c:pt>
                <c:pt idx="39940" formatCode="0.00E+00">
                  <c:v>5.5361200000000003E-3</c:v>
                </c:pt>
                <c:pt idx="39941" formatCode="0.00E+00">
                  <c:v>5.7401300000000004E-3</c:v>
                </c:pt>
                <c:pt idx="39942" formatCode="0.00E+00">
                  <c:v>5.9338100000000003E-3</c:v>
                </c:pt>
                <c:pt idx="39943" formatCode="0.00E+00">
                  <c:v>6.1168400000000001E-3</c:v>
                </c:pt>
                <c:pt idx="39944" formatCode="0.00E+00">
                  <c:v>6.2889299999999999E-3</c:v>
                </c:pt>
                <c:pt idx="39945" formatCode="0.00E+00">
                  <c:v>6.4498100000000003E-3</c:v>
                </c:pt>
                <c:pt idx="39946" formatCode="0.00E+00">
                  <c:v>6.5992300000000002E-3</c:v>
                </c:pt>
                <c:pt idx="39947" formatCode="0.00E+00">
                  <c:v>6.7369400000000003E-3</c:v>
                </c:pt>
                <c:pt idx="39948" formatCode="0.00E+00">
                  <c:v>6.86274E-3</c:v>
                </c:pt>
                <c:pt idx="39949" formatCode="0.00E+00">
                  <c:v>6.9764299999999996E-3</c:v>
                </c:pt>
                <c:pt idx="39950" formatCode="0.00E+00">
                  <c:v>7.0778600000000001E-3</c:v>
                </c:pt>
                <c:pt idx="39951" formatCode="0.00E+00">
                  <c:v>7.1668599999999997E-3</c:v>
                </c:pt>
                <c:pt idx="39952" formatCode="0.00E+00">
                  <c:v>7.2433200000000001E-3</c:v>
                </c:pt>
                <c:pt idx="39953" formatCode="0.00E+00">
                  <c:v>7.3071300000000002E-3</c:v>
                </c:pt>
                <c:pt idx="39954" formatCode="0.00E+00">
                  <c:v>7.3582099999999996E-3</c:v>
                </c:pt>
                <c:pt idx="39955" formatCode="0.00E+00">
                  <c:v>7.3965000000000003E-3</c:v>
                </c:pt>
                <c:pt idx="39956" formatCode="0.00E+00">
                  <c:v>7.4219799999999999E-3</c:v>
                </c:pt>
                <c:pt idx="39957" formatCode="0.00E+00">
                  <c:v>7.4346200000000003E-3</c:v>
                </c:pt>
                <c:pt idx="39958" formatCode="0.00E+00">
                  <c:v>7.4344500000000004E-3</c:v>
                </c:pt>
                <c:pt idx="39959" formatCode="0.00E+00">
                  <c:v>7.4214800000000003E-3</c:v>
                </c:pt>
                <c:pt idx="39960" formatCode="0.00E+00">
                  <c:v>7.3957800000000002E-3</c:v>
                </c:pt>
                <c:pt idx="39961" formatCode="0.00E+00">
                  <c:v>7.3574299999999999E-3</c:v>
                </c:pt>
                <c:pt idx="39962" formatCode="0.00E+00">
                  <c:v>7.3065300000000003E-3</c:v>
                </c:pt>
                <c:pt idx="39963" formatCode="0.00E+00">
                  <c:v>7.24319E-3</c:v>
                </c:pt>
                <c:pt idx="39964" formatCode="0.00E+00">
                  <c:v>7.1675599999999999E-3</c:v>
                </c:pt>
                <c:pt idx="39965" formatCode="0.00E+00">
                  <c:v>7.0798099999999997E-3</c:v>
                </c:pt>
                <c:pt idx="39966" formatCode="0.00E+00">
                  <c:v>6.9801200000000002E-3</c:v>
                </c:pt>
                <c:pt idx="39967" formatCode="0.00E+00">
                  <c:v>6.8687000000000002E-3</c:v>
                </c:pt>
                <c:pt idx="39968" formatCode="0.00E+00">
                  <c:v>6.7457799999999998E-3</c:v>
                </c:pt>
                <c:pt idx="39969" formatCode="0.00E+00">
                  <c:v>6.6115999999999996E-3</c:v>
                </c:pt>
                <c:pt idx="39970" formatCode="0.00E+00">
                  <c:v>6.4664299999999996E-3</c:v>
                </c:pt>
                <c:pt idx="39971" formatCode="0.00E+00">
                  <c:v>6.3105499999999998E-3</c:v>
                </c:pt>
                <c:pt idx="39972" formatCode="0.00E+00">
                  <c:v>6.1442700000000003E-3</c:v>
                </c:pt>
                <c:pt idx="39973" formatCode="0.00E+00">
                  <c:v>5.9678999999999999E-3</c:v>
                </c:pt>
                <c:pt idx="39974" formatCode="0.00E+00">
                  <c:v>5.7817900000000002E-3</c:v>
                </c:pt>
                <c:pt idx="39975" formatCode="0.00E+00">
                  <c:v>5.5862899999999998E-3</c:v>
                </c:pt>
                <c:pt idx="39976" formatCode="0.00E+00">
                  <c:v>5.3817700000000001E-3</c:v>
                </c:pt>
                <c:pt idx="39977" formatCode="0.00E+00">
                  <c:v>5.1686099999999997E-3</c:v>
                </c:pt>
                <c:pt idx="39978" formatCode="0.00E+00">
                  <c:v>4.9472099999999996E-3</c:v>
                </c:pt>
                <c:pt idx="39979" formatCode="0.00E+00">
                  <c:v>4.71799E-3</c:v>
                </c:pt>
                <c:pt idx="39980" formatCode="0.00E+00">
                  <c:v>4.4813700000000001E-3</c:v>
                </c:pt>
                <c:pt idx="39981" formatCode="0.00E+00">
                  <c:v>4.23778E-3</c:v>
                </c:pt>
                <c:pt idx="39982" formatCode="0.00E+00">
                  <c:v>3.9876800000000004E-3</c:v>
                </c:pt>
                <c:pt idx="39983" formatCode="0.00E+00">
                  <c:v>3.7315199999999999E-3</c:v>
                </c:pt>
                <c:pt idx="39984" formatCode="0.00E+00">
                  <c:v>3.4697700000000001E-3</c:v>
                </c:pt>
                <c:pt idx="39985" formatCode="0.00E+00">
                  <c:v>3.2029200000000002E-3</c:v>
                </c:pt>
                <c:pt idx="39986" formatCode="0.00E+00">
                  <c:v>2.9314300000000001E-3</c:v>
                </c:pt>
                <c:pt idx="39987" formatCode="0.00E+00">
                  <c:v>2.6558100000000002E-3</c:v>
                </c:pt>
                <c:pt idx="39988" formatCode="0.00E+00">
                  <c:v>2.3765599999999998E-3</c:v>
                </c:pt>
                <c:pt idx="39989" formatCode="0.00E+00">
                  <c:v>2.0941599999999999E-3</c:v>
                </c:pt>
                <c:pt idx="39990" formatCode="0.00E+00">
                  <c:v>1.8091400000000001E-3</c:v>
                </c:pt>
                <c:pt idx="39991" formatCode="0.00E+00">
                  <c:v>1.5219999999999999E-3</c:v>
                </c:pt>
                <c:pt idx="39992" formatCode="0.00E+00">
                  <c:v>1.23325E-3</c:v>
                </c:pt>
                <c:pt idx="39993" formatCode="0.00E+00">
                  <c:v>9.4341100000000001E-4</c:v>
                </c:pt>
                <c:pt idx="39994" formatCode="0.00E+00">
                  <c:v>6.5298699999999995E-4</c:v>
                </c:pt>
                <c:pt idx="39995" formatCode="0.00E+00">
                  <c:v>3.6249699999999998E-4</c:v>
                </c:pt>
                <c:pt idx="39996" formatCode="0.00E+00">
                  <c:v>7.2450499999999994E-5</c:v>
                </c:pt>
                <c:pt idx="39997" formatCode="0.00E+00">
                  <c:v>-2.1664199999999999E-4</c:v>
                </c:pt>
                <c:pt idx="39998" formatCode="0.00E+00">
                  <c:v>-5.0427299999999996E-4</c:v>
                </c:pt>
                <c:pt idx="39999" formatCode="0.00E+00">
                  <c:v>-7.8994299999999998E-4</c:v>
                </c:pt>
                <c:pt idx="40000" formatCode="0.00E+00">
                  <c:v>-1.0731499999999999E-3</c:v>
                </c:pt>
                <c:pt idx="40001" formatCode="0.00E+00">
                  <c:v>-1.35341E-3</c:v>
                </c:pt>
                <c:pt idx="40002" formatCode="0.00E+00">
                  <c:v>-1.63024E-3</c:v>
                </c:pt>
                <c:pt idx="40003" formatCode="0.00E+00">
                  <c:v>-1.9031499999999999E-3</c:v>
                </c:pt>
                <c:pt idx="40004" formatCode="0.00E+00">
                  <c:v>-2.17169E-3</c:v>
                </c:pt>
                <c:pt idx="40005" formatCode="0.00E+00">
                  <c:v>-2.43539E-3</c:v>
                </c:pt>
                <c:pt idx="40006" formatCode="0.00E+00">
                  <c:v>-2.6938000000000001E-3</c:v>
                </c:pt>
                <c:pt idx="40007" formatCode="0.00E+00">
                  <c:v>-2.94649E-3</c:v>
                </c:pt>
                <c:pt idx="40008" formatCode="0.00E+00">
                  <c:v>-3.1930299999999999E-3</c:v>
                </c:pt>
                <c:pt idx="40009" formatCode="0.00E+00">
                  <c:v>-3.4330099999999998E-3</c:v>
                </c:pt>
                <c:pt idx="40010" formatCode="0.00E+00">
                  <c:v>-3.6660199999999999E-3</c:v>
                </c:pt>
                <c:pt idx="40011" formatCode="0.00E+00">
                  <c:v>-3.8916799999999998E-3</c:v>
                </c:pt>
                <c:pt idx="40012" formatCode="0.00E+00">
                  <c:v>-4.1096199999999996E-3</c:v>
                </c:pt>
                <c:pt idx="40013" formatCode="0.00E+00">
                  <c:v>-4.3194899999999996E-3</c:v>
                </c:pt>
                <c:pt idx="40014" formatCode="0.00E+00">
                  <c:v>-4.5209300000000003E-3</c:v>
                </c:pt>
                <c:pt idx="40015" formatCode="0.00E+00">
                  <c:v>-4.7136299999999999E-3</c:v>
                </c:pt>
                <c:pt idx="40016" formatCode="0.00E+00">
                  <c:v>-4.8972800000000004E-3</c:v>
                </c:pt>
                <c:pt idx="40017" formatCode="0.00E+00">
                  <c:v>-5.07159E-3</c:v>
                </c:pt>
                <c:pt idx="40018" formatCode="0.00E+00">
                  <c:v>-5.2362800000000003E-3</c:v>
                </c:pt>
                <c:pt idx="40019" formatCode="0.00E+00">
                  <c:v>-5.3911100000000002E-3</c:v>
                </c:pt>
                <c:pt idx="40020" formatCode="0.00E+00">
                  <c:v>-5.5358300000000003E-3</c:v>
                </c:pt>
                <c:pt idx="40021" formatCode="0.00E+00">
                  <c:v>-5.6702300000000001E-3</c:v>
                </c:pt>
                <c:pt idx="40022" formatCode="0.00E+00">
                  <c:v>-5.7941099999999999E-3</c:v>
                </c:pt>
                <c:pt idx="40023" formatCode="0.00E+00">
                  <c:v>-5.9072999999999999E-3</c:v>
                </c:pt>
                <c:pt idx="40024" formatCode="0.00E+00">
                  <c:v>-6.0096400000000001E-3</c:v>
                </c:pt>
                <c:pt idx="40025" formatCode="0.00E+00">
                  <c:v>-6.1009899999999997E-3</c:v>
                </c:pt>
                <c:pt idx="40026" formatCode="0.00E+00">
                  <c:v>-6.1812300000000002E-3</c:v>
                </c:pt>
                <c:pt idx="40027" formatCode="0.00E+00">
                  <c:v>-6.2502800000000004E-3</c:v>
                </c:pt>
                <c:pt idx="40028" formatCode="0.00E+00">
                  <c:v>-6.3080599999999999E-3</c:v>
                </c:pt>
                <c:pt idx="40029" formatCode="0.00E+00">
                  <c:v>-6.3544999999999999E-3</c:v>
                </c:pt>
                <c:pt idx="40030" formatCode="0.00E+00">
                  <c:v>-6.3895899999999997E-3</c:v>
                </c:pt>
                <c:pt idx="40031" formatCode="0.00E+00">
                  <c:v>-6.4133000000000003E-3</c:v>
                </c:pt>
                <c:pt idx="40032" formatCode="0.00E+00">
                  <c:v>-6.4256399999999998E-3</c:v>
                </c:pt>
                <c:pt idx="40033" formatCode="0.00E+00">
                  <c:v>-6.4266499999999999E-3</c:v>
                </c:pt>
                <c:pt idx="40034" formatCode="0.00E+00">
                  <c:v>-6.4163800000000002E-3</c:v>
                </c:pt>
                <c:pt idx="40035" formatCode="0.00E+00">
                  <c:v>-6.3948900000000003E-3</c:v>
                </c:pt>
                <c:pt idx="40036" formatCode="0.00E+00">
                  <c:v>-6.3622699999999997E-3</c:v>
                </c:pt>
                <c:pt idx="40037" formatCode="0.00E+00">
                  <c:v>-6.3186500000000003E-3</c:v>
                </c:pt>
                <c:pt idx="40038" formatCode="0.00E+00">
                  <c:v>-6.2641399999999996E-3</c:v>
                </c:pt>
                <c:pt idx="40039" formatCode="0.00E+00">
                  <c:v>-6.1989000000000002E-3</c:v>
                </c:pt>
                <c:pt idx="40040" formatCode="0.00E+00">
                  <c:v>-6.1230900000000003E-3</c:v>
                </c:pt>
                <c:pt idx="40041" formatCode="0.00E+00">
                  <c:v>-6.0369100000000004E-3</c:v>
                </c:pt>
                <c:pt idx="40042" formatCode="0.00E+00">
                  <c:v>-5.9405700000000001E-3</c:v>
                </c:pt>
                <c:pt idx="40043" formatCode="0.00E+00">
                  <c:v>-5.8342799999999998E-3</c:v>
                </c:pt>
                <c:pt idx="40044" formatCode="0.00E+00">
                  <c:v>-5.71829E-3</c:v>
                </c:pt>
                <c:pt idx="40045" formatCode="0.00E+00">
                  <c:v>-5.5928599999999998E-3</c:v>
                </c:pt>
                <c:pt idx="40046" formatCode="0.00E+00">
                  <c:v>-5.4582700000000003E-3</c:v>
                </c:pt>
                <c:pt idx="40047" formatCode="0.00E+00">
                  <c:v>-5.3147999999999997E-3</c:v>
                </c:pt>
                <c:pt idx="40048" formatCode="0.00E+00">
                  <c:v>-5.1627699999999997E-3</c:v>
                </c:pt>
                <c:pt idx="40049" formatCode="0.00E+00">
                  <c:v>-5.0024900000000001E-3</c:v>
                </c:pt>
                <c:pt idx="40050" formatCode="0.00E+00">
                  <c:v>-4.8343099999999996E-3</c:v>
                </c:pt>
                <c:pt idx="40051" formatCode="0.00E+00">
                  <c:v>-4.6585699999999999E-3</c:v>
                </c:pt>
                <c:pt idx="40052" formatCode="0.00E+00">
                  <c:v>-4.4756300000000004E-3</c:v>
                </c:pt>
                <c:pt idx="40053" formatCode="0.00E+00">
                  <c:v>-4.2858699999999998E-3</c:v>
                </c:pt>
                <c:pt idx="40054" formatCode="0.00E+00">
                  <c:v>-4.0896700000000001E-3</c:v>
                </c:pt>
                <c:pt idx="40055" formatCode="0.00E+00">
                  <c:v>-3.8874399999999998E-3</c:v>
                </c:pt>
                <c:pt idx="40056" formatCode="0.00E+00">
                  <c:v>-3.6795700000000001E-3</c:v>
                </c:pt>
                <c:pt idx="40057" formatCode="0.00E+00">
                  <c:v>-3.4664800000000001E-3</c:v>
                </c:pt>
                <c:pt idx="40058" formatCode="0.00E+00">
                  <c:v>-3.2485999999999999E-3</c:v>
                </c:pt>
                <c:pt idx="40059" formatCode="0.00E+00">
                  <c:v>-3.0263500000000001E-3</c:v>
                </c:pt>
                <c:pt idx="40060" formatCode="0.00E+00">
                  <c:v>-2.8001800000000002E-3</c:v>
                </c:pt>
                <c:pt idx="40061" formatCode="0.00E+00">
                  <c:v>-2.5705200000000002E-3</c:v>
                </c:pt>
                <c:pt idx="40062" formatCode="0.00E+00">
                  <c:v>-2.3378299999999999E-3</c:v>
                </c:pt>
                <c:pt idx="40063" formatCode="0.00E+00">
                  <c:v>-2.1025499999999999E-3</c:v>
                </c:pt>
                <c:pt idx="40064" formatCode="0.00E+00">
                  <c:v>-1.8651500000000001E-3</c:v>
                </c:pt>
                <c:pt idx="40065" formatCode="0.00E+00">
                  <c:v>-1.6260700000000001E-3</c:v>
                </c:pt>
                <c:pt idx="40066" formatCode="0.00E+00">
                  <c:v>-1.3857800000000001E-3</c:v>
                </c:pt>
                <c:pt idx="40067" formatCode="0.00E+00">
                  <c:v>-1.14474E-3</c:v>
                </c:pt>
                <c:pt idx="40068" formatCode="0.00E+00">
                  <c:v>-9.0339900000000004E-4</c:v>
                </c:pt>
                <c:pt idx="40069" formatCode="0.00E+00">
                  <c:v>-6.6222700000000004E-4</c:v>
                </c:pt>
                <c:pt idx="40070" formatCode="0.00E+00">
                  <c:v>-4.2167600000000001E-4</c:v>
                </c:pt>
                <c:pt idx="40071" formatCode="0.00E+00">
                  <c:v>-1.8219800000000001E-4</c:v>
                </c:pt>
                <c:pt idx="40072" formatCode="0.00E+00">
                  <c:v>5.5755999999999999E-5</c:v>
                </c:pt>
                <c:pt idx="40073" formatCode="0.00E+00">
                  <c:v>2.91742E-4</c:v>
                </c:pt>
                <c:pt idx="40074" formatCode="0.00E+00">
                  <c:v>5.2532000000000002E-4</c:v>
                </c:pt>
                <c:pt idx="40075" formatCode="0.00E+00">
                  <c:v>7.5605699999999997E-4</c:v>
                </c:pt>
                <c:pt idx="40076" formatCode="0.00E+00">
                  <c:v>9.8352599999999997E-4</c:v>
                </c:pt>
                <c:pt idx="40077" formatCode="0.00E+00">
                  <c:v>1.2073100000000001E-3</c:v>
                </c:pt>
                <c:pt idx="40078" formatCode="0.00E+00">
                  <c:v>1.4269899999999999E-3</c:v>
                </c:pt>
                <c:pt idx="40079" formatCode="0.00E+00">
                  <c:v>1.64218E-3</c:v>
                </c:pt>
                <c:pt idx="40080" formatCode="0.00E+00">
                  <c:v>1.85249E-3</c:v>
                </c:pt>
                <c:pt idx="40081" formatCode="0.00E+00">
                  <c:v>2.0575200000000002E-3</c:v>
                </c:pt>
                <c:pt idx="40082" formatCode="0.00E+00">
                  <c:v>2.2569199999999999E-3</c:v>
                </c:pt>
                <c:pt idx="40083" formatCode="0.00E+00">
                  <c:v>2.4503200000000002E-3</c:v>
                </c:pt>
                <c:pt idx="40084" formatCode="0.00E+00">
                  <c:v>2.6373899999999999E-3</c:v>
                </c:pt>
                <c:pt idx="40085" formatCode="0.00E+00">
                  <c:v>2.8177900000000001E-3</c:v>
                </c:pt>
                <c:pt idx="40086" formatCode="0.00E+00">
                  <c:v>2.9912099999999998E-3</c:v>
                </c:pt>
                <c:pt idx="40087" formatCode="0.00E+00">
                  <c:v>3.1573500000000002E-3</c:v>
                </c:pt>
                <c:pt idx="40088" formatCode="0.00E+00">
                  <c:v>3.31592E-3</c:v>
                </c:pt>
                <c:pt idx="40089" formatCode="0.00E+00">
                  <c:v>3.4666499999999999E-3</c:v>
                </c:pt>
                <c:pt idx="40090" formatCode="0.00E+00">
                  <c:v>3.6092799999999999E-3</c:v>
                </c:pt>
                <c:pt idx="40091" formatCode="0.00E+00">
                  <c:v>3.7435699999999999E-3</c:v>
                </c:pt>
                <c:pt idx="40092" formatCode="0.00E+00">
                  <c:v>3.8693199999999999E-3</c:v>
                </c:pt>
                <c:pt idx="40093" formatCode="0.00E+00">
                  <c:v>3.9862999999999999E-3</c:v>
                </c:pt>
                <c:pt idx="40094" formatCode="0.00E+00">
                  <c:v>4.0943400000000001E-3</c:v>
                </c:pt>
                <c:pt idx="40095" formatCode="0.00E+00">
                  <c:v>4.1932699999999998E-3</c:v>
                </c:pt>
                <c:pt idx="40096" formatCode="0.00E+00">
                  <c:v>4.2829399999999998E-3</c:v>
                </c:pt>
                <c:pt idx="40097" formatCode="0.00E+00">
                  <c:v>4.3632200000000001E-3</c:v>
                </c:pt>
                <c:pt idx="40098" formatCode="0.00E+00">
                  <c:v>4.4339899999999996E-3</c:v>
                </c:pt>
                <c:pt idx="40099" formatCode="0.00E+00">
                  <c:v>4.4951599999999998E-3</c:v>
                </c:pt>
                <c:pt idx="40100" formatCode="0.00E+00">
                  <c:v>4.5466600000000001E-3</c:v>
                </c:pt>
                <c:pt idx="40101" formatCode="0.00E+00">
                  <c:v>4.5884300000000001E-3</c:v>
                </c:pt>
                <c:pt idx="40102" formatCode="0.00E+00">
                  <c:v>4.62044E-3</c:v>
                </c:pt>
                <c:pt idx="40103" formatCode="0.00E+00">
                  <c:v>4.6426699999999998E-3</c:v>
                </c:pt>
                <c:pt idx="40104" formatCode="0.00E+00">
                  <c:v>4.6551300000000004E-3</c:v>
                </c:pt>
                <c:pt idx="40105" formatCode="0.00E+00">
                  <c:v>4.65783E-3</c:v>
                </c:pt>
                <c:pt idx="40106" formatCode="0.00E+00">
                  <c:v>4.65082E-3</c:v>
                </c:pt>
                <c:pt idx="40107" formatCode="0.00E+00">
                  <c:v>4.6341500000000001E-3</c:v>
                </c:pt>
                <c:pt idx="40108" formatCode="0.00E+00">
                  <c:v>4.6079199999999997E-3</c:v>
                </c:pt>
                <c:pt idx="40109" formatCode="0.00E+00">
                  <c:v>4.5722100000000002E-3</c:v>
                </c:pt>
                <c:pt idx="40110" formatCode="0.00E+00">
                  <c:v>4.5271399999999998E-3</c:v>
                </c:pt>
                <c:pt idx="40111" formatCode="0.00E+00">
                  <c:v>4.4728499999999996E-3</c:v>
                </c:pt>
                <c:pt idx="40112" formatCode="0.00E+00">
                  <c:v>4.4094900000000003E-3</c:v>
                </c:pt>
                <c:pt idx="40113" formatCode="0.00E+00">
                  <c:v>4.3372300000000001E-3</c:v>
                </c:pt>
                <c:pt idx="40114" formatCode="0.00E+00">
                  <c:v>4.2562499999999996E-3</c:v>
                </c:pt>
                <c:pt idx="40115" formatCode="0.00E+00">
                  <c:v>4.1667700000000002E-3</c:v>
                </c:pt>
                <c:pt idx="40116" formatCode="0.00E+00">
                  <c:v>4.0690099999999996E-3</c:v>
                </c:pt>
                <c:pt idx="40117" formatCode="0.00E+00">
                  <c:v>3.9632000000000001E-3</c:v>
                </c:pt>
                <c:pt idx="40118" formatCode="0.00E+00">
                  <c:v>3.84959E-3</c:v>
                </c:pt>
                <c:pt idx="40119" formatCode="0.00E+00">
                  <c:v>3.7284499999999999E-3</c:v>
                </c:pt>
                <c:pt idx="40120" formatCode="0.00E+00">
                  <c:v>3.6000699999999999E-3</c:v>
                </c:pt>
                <c:pt idx="40121" formatCode="0.00E+00">
                  <c:v>3.4647300000000001E-3</c:v>
                </c:pt>
                <c:pt idx="40122" formatCode="0.00E+00">
                  <c:v>3.3227600000000001E-3</c:v>
                </c:pt>
                <c:pt idx="40123" formatCode="0.00E+00">
                  <c:v>3.17447E-3</c:v>
                </c:pt>
                <c:pt idx="40124" formatCode="0.00E+00">
                  <c:v>3.0201899999999999E-3</c:v>
                </c:pt>
                <c:pt idx="40125" formatCode="0.00E+00">
                  <c:v>2.8602800000000002E-3</c:v>
                </c:pt>
                <c:pt idx="40126" formatCode="0.00E+00">
                  <c:v>2.6950799999999999E-3</c:v>
                </c:pt>
                <c:pt idx="40127" formatCode="0.00E+00">
                  <c:v>2.5249700000000001E-3</c:v>
                </c:pt>
                <c:pt idx="40128" formatCode="0.00E+00">
                  <c:v>2.3503199999999999E-3</c:v>
                </c:pt>
                <c:pt idx="40129" formatCode="0.00E+00">
                  <c:v>2.1715100000000002E-3</c:v>
                </c:pt>
                <c:pt idx="40130" formatCode="0.00E+00">
                  <c:v>1.9889399999999998E-3</c:v>
                </c:pt>
                <c:pt idx="40131" formatCode="0.00E+00">
                  <c:v>1.8030100000000001E-3</c:v>
                </c:pt>
                <c:pt idx="40132" formatCode="0.00E+00">
                  <c:v>1.6141199999999999E-3</c:v>
                </c:pt>
                <c:pt idx="40133" formatCode="0.00E+00">
                  <c:v>1.42267E-3</c:v>
                </c:pt>
                <c:pt idx="40134" formatCode="0.00E+00">
                  <c:v>1.2290999999999999E-3</c:v>
                </c:pt>
                <c:pt idx="40135" formatCode="0.00E+00">
                  <c:v>1.0338000000000001E-3</c:v>
                </c:pt>
                <c:pt idx="40136" formatCode="0.00E+00">
                  <c:v>8.3722099999999997E-4</c:v>
                </c:pt>
                <c:pt idx="40137" formatCode="0.00E+00">
                  <c:v>6.3977000000000001E-4</c:v>
                </c:pt>
                <c:pt idx="40138" formatCode="0.00E+00">
                  <c:v>4.4187600000000001E-4</c:v>
                </c:pt>
                <c:pt idx="40139" formatCode="0.00E+00">
                  <c:v>2.43966E-4</c:v>
                </c:pt>
                <c:pt idx="40140" formatCode="0.00E+00">
                  <c:v>4.6464800000000003E-5</c:v>
                </c:pt>
                <c:pt idx="40141" formatCode="0.00E+00">
                  <c:v>-1.50202E-4</c:v>
                </c:pt>
                <c:pt idx="40142" formatCode="0.00E+00">
                  <c:v>-3.4561299999999999E-4</c:v>
                </c:pt>
                <c:pt idx="40143" formatCode="0.00E+00">
                  <c:v>-5.3934600000000001E-4</c:v>
                </c:pt>
                <c:pt idx="40144" formatCode="0.00E+00">
                  <c:v>-7.3098800000000002E-4</c:v>
                </c:pt>
                <c:pt idx="40145" formatCode="0.00E+00">
                  <c:v>-9.2012500000000004E-4</c:v>
                </c:pt>
                <c:pt idx="40146" formatCode="0.00E+00">
                  <c:v>-1.1063500000000001E-3</c:v>
                </c:pt>
                <c:pt idx="40147" formatCode="0.00E+00">
                  <c:v>-1.2892699999999999E-3</c:v>
                </c:pt>
                <c:pt idx="40148" formatCode="0.00E+00">
                  <c:v>-1.4684800000000001E-3</c:v>
                </c:pt>
                <c:pt idx="40149" formatCode="0.00E+00">
                  <c:v>-1.6436000000000001E-3</c:v>
                </c:pt>
                <c:pt idx="40150" formatCode="0.00E+00">
                  <c:v>-1.8142500000000001E-3</c:v>
                </c:pt>
                <c:pt idx="40151" formatCode="0.00E+00">
                  <c:v>-1.9800600000000001E-3</c:v>
                </c:pt>
                <c:pt idx="40152" formatCode="0.00E+00">
                  <c:v>-2.1406799999999998E-3</c:v>
                </c:pt>
                <c:pt idx="40153" formatCode="0.00E+00">
                  <c:v>-2.29576E-3</c:v>
                </c:pt>
                <c:pt idx="40154" formatCode="0.00E+00">
                  <c:v>-2.44495E-3</c:v>
                </c:pt>
                <c:pt idx="40155" formatCode="0.00E+00">
                  <c:v>-2.5879399999999999E-3</c:v>
                </c:pt>
                <c:pt idx="40156" formatCode="0.00E+00">
                  <c:v>-2.72441E-3</c:v>
                </c:pt>
                <c:pt idx="40157" formatCode="0.00E+00">
                  <c:v>-2.8540599999999998E-3</c:v>
                </c:pt>
                <c:pt idx="40158" formatCode="0.00E+00">
                  <c:v>-2.9766100000000002E-3</c:v>
                </c:pt>
                <c:pt idx="40159" formatCode="0.00E+00">
                  <c:v>-3.0917800000000001E-3</c:v>
                </c:pt>
                <c:pt idx="40160" formatCode="0.00E+00">
                  <c:v>-3.1993199999999999E-3</c:v>
                </c:pt>
                <c:pt idx="40161" formatCode="0.00E+00">
                  <c:v>-3.2989899999999999E-3</c:v>
                </c:pt>
                <c:pt idx="40162" formatCode="0.00E+00">
                  <c:v>-3.3905599999999999E-3</c:v>
                </c:pt>
                <c:pt idx="40163" formatCode="0.00E+00">
                  <c:v>-3.4738199999999999E-3</c:v>
                </c:pt>
                <c:pt idx="40164" formatCode="0.00E+00">
                  <c:v>-3.54858E-3</c:v>
                </c:pt>
                <c:pt idx="40165" formatCode="0.00E+00">
                  <c:v>-3.6146699999999999E-3</c:v>
                </c:pt>
                <c:pt idx="40166" formatCode="0.00E+00">
                  <c:v>-3.67192E-3</c:v>
                </c:pt>
                <c:pt idx="40167" formatCode="0.00E+00">
                  <c:v>-3.72019E-3</c:v>
                </c:pt>
                <c:pt idx="40168" formatCode="0.00E+00">
                  <c:v>-3.7593700000000002E-3</c:v>
                </c:pt>
                <c:pt idx="40169" formatCode="0.00E+00">
                  <c:v>-3.7893499999999999E-3</c:v>
                </c:pt>
                <c:pt idx="40170" formatCode="0.00E+00">
                  <c:v>-3.8100400000000002E-3</c:v>
                </c:pt>
                <c:pt idx="40171" formatCode="0.00E+00">
                  <c:v>-3.8213800000000001E-3</c:v>
                </c:pt>
                <c:pt idx="40172" formatCode="0.00E+00">
                  <c:v>-3.8233199999999998E-3</c:v>
                </c:pt>
                <c:pt idx="40173" formatCode="0.00E+00">
                  <c:v>-3.8158200000000001E-3</c:v>
                </c:pt>
                <c:pt idx="40174" formatCode="0.00E+00">
                  <c:v>-3.7988900000000001E-3</c:v>
                </c:pt>
                <c:pt idx="40175" formatCode="0.00E+00">
                  <c:v>-3.7725300000000001E-3</c:v>
                </c:pt>
                <c:pt idx="40176" formatCode="0.00E+00">
                  <c:v>-3.73676E-3</c:v>
                </c:pt>
                <c:pt idx="40177" formatCode="0.00E+00">
                  <c:v>-3.6916399999999999E-3</c:v>
                </c:pt>
                <c:pt idx="40178" formatCode="0.00E+00">
                  <c:v>-3.6372399999999999E-3</c:v>
                </c:pt>
                <c:pt idx="40179" formatCode="0.00E+00">
                  <c:v>-3.57362E-3</c:v>
                </c:pt>
                <c:pt idx="40180" formatCode="0.00E+00">
                  <c:v>-3.5009099999999999E-3</c:v>
                </c:pt>
                <c:pt idx="40181" formatCode="0.00E+00">
                  <c:v>-3.4192300000000001E-3</c:v>
                </c:pt>
                <c:pt idx="40182" formatCode="0.00E+00">
                  <c:v>-3.3287099999999999E-3</c:v>
                </c:pt>
                <c:pt idx="40183" formatCode="0.00E+00">
                  <c:v>-3.2295100000000001E-3</c:v>
                </c:pt>
                <c:pt idx="40184" formatCode="0.00E+00">
                  <c:v>-3.12181E-3</c:v>
                </c:pt>
                <c:pt idx="40185" formatCode="0.00E+00">
                  <c:v>-3.0058099999999998E-3</c:v>
                </c:pt>
                <c:pt idx="40186" formatCode="0.00E+00">
                  <c:v>-2.8817199999999999E-3</c:v>
                </c:pt>
                <c:pt idx="40187" formatCode="0.00E+00">
                  <c:v>-2.74976E-3</c:v>
                </c:pt>
                <c:pt idx="40188" formatCode="0.00E+00">
                  <c:v>-2.6101800000000001E-3</c:v>
                </c:pt>
                <c:pt idx="40189" formatCode="0.00E+00">
                  <c:v>-2.4632500000000002E-3</c:v>
                </c:pt>
                <c:pt idx="40190" formatCode="0.00E+00">
                  <c:v>-2.3092299999999998E-3</c:v>
                </c:pt>
                <c:pt idx="40191" formatCode="0.00E+00">
                  <c:v>-2.1484299999999998E-3</c:v>
                </c:pt>
                <c:pt idx="40192" formatCode="0.00E+00">
                  <c:v>-1.9811400000000002E-3</c:v>
                </c:pt>
                <c:pt idx="40193" formatCode="0.00E+00">
                  <c:v>-1.80769E-3</c:v>
                </c:pt>
                <c:pt idx="40194" formatCode="0.00E+00">
                  <c:v>-1.6284100000000001E-3</c:v>
                </c:pt>
                <c:pt idx="40195" formatCode="0.00E+00">
                  <c:v>-1.4436500000000001E-3</c:v>
                </c:pt>
                <c:pt idx="40196" formatCode="0.00E+00">
                  <c:v>-1.25376E-3</c:v>
                </c:pt>
                <c:pt idx="40197" formatCode="0.00E+00">
                  <c:v>-1.05911E-3</c:v>
                </c:pt>
                <c:pt idx="40198" formatCode="0.00E+00">
                  <c:v>-8.6008899999999997E-4</c:v>
                </c:pt>
                <c:pt idx="40199" formatCode="0.00E+00">
                  <c:v>-6.5707999999999999E-4</c:v>
                </c:pt>
                <c:pt idx="40200" formatCode="0.00E+00">
                  <c:v>-4.50486E-4</c:v>
                </c:pt>
                <c:pt idx="40201" formatCode="0.00E+00">
                  <c:v>-2.4071300000000001E-4</c:v>
                </c:pt>
                <c:pt idx="40202" formatCode="0.00E+00">
                  <c:v>-2.8178699999999998E-5</c:v>
                </c:pt>
                <c:pt idx="40203" formatCode="0.00E+00">
                  <c:v>1.8669499999999999E-4</c:v>
                </c:pt>
                <c:pt idx="40204" formatCode="0.00E+00">
                  <c:v>4.0347899999999999E-4</c:v>
                </c:pt>
                <c:pt idx="40205" formatCode="0.00E+00">
                  <c:v>6.2173700000000003E-4</c:v>
                </c:pt>
                <c:pt idx="40206" formatCode="0.00E+00">
                  <c:v>8.4103200000000002E-4</c:v>
                </c:pt>
                <c:pt idx="40207" formatCode="0.00E+00">
                  <c:v>1.0609199999999999E-3</c:v>
                </c:pt>
                <c:pt idx="40208" formatCode="0.00E+00">
                  <c:v>1.2809500000000001E-3</c:v>
                </c:pt>
                <c:pt idx="40209" formatCode="0.00E+00">
                  <c:v>1.5006900000000001E-3</c:v>
                </c:pt>
                <c:pt idx="40210" formatCode="0.00E+00">
                  <c:v>1.71967E-3</c:v>
                </c:pt>
                <c:pt idx="40211" formatCode="0.00E+00">
                  <c:v>1.9374500000000001E-3</c:v>
                </c:pt>
                <c:pt idx="40212" formatCode="0.00E+00">
                  <c:v>2.15358E-3</c:v>
                </c:pt>
                <c:pt idx="40213" formatCode="0.00E+00">
                  <c:v>2.36762E-3</c:v>
                </c:pt>
                <c:pt idx="40214" formatCode="0.00E+00">
                  <c:v>2.5791099999999999E-3</c:v>
                </c:pt>
                <c:pt idx="40215" formatCode="0.00E+00">
                  <c:v>2.7876099999999998E-3</c:v>
                </c:pt>
                <c:pt idx="40216" formatCode="0.00E+00">
                  <c:v>2.9926900000000001E-3</c:v>
                </c:pt>
                <c:pt idx="40217" formatCode="0.00E+00">
                  <c:v>3.1939E-3</c:v>
                </c:pt>
                <c:pt idx="40218" formatCode="0.00E+00">
                  <c:v>3.3908300000000001E-3</c:v>
                </c:pt>
                <c:pt idx="40219" formatCode="0.00E+00">
                  <c:v>3.58304E-3</c:v>
                </c:pt>
                <c:pt idx="40220" formatCode="0.00E+00">
                  <c:v>3.7701200000000001E-3</c:v>
                </c:pt>
                <c:pt idx="40221" formatCode="0.00E+00">
                  <c:v>3.95167E-3</c:v>
                </c:pt>
                <c:pt idx="40222" formatCode="0.00E+00">
                  <c:v>4.1272799999999997E-3</c:v>
                </c:pt>
                <c:pt idx="40223" formatCode="0.00E+00">
                  <c:v>4.2965700000000004E-3</c:v>
                </c:pt>
                <c:pt idx="40224" formatCode="0.00E+00">
                  <c:v>4.4591500000000003E-3</c:v>
                </c:pt>
                <c:pt idx="40225" formatCode="0.00E+00">
                  <c:v>4.6146599999999996E-3</c:v>
                </c:pt>
                <c:pt idx="40226" formatCode="0.00E+00">
                  <c:v>4.7627499999999996E-3</c:v>
                </c:pt>
                <c:pt idx="40227" formatCode="0.00E+00">
                  <c:v>4.9030499999999999E-3</c:v>
                </c:pt>
                <c:pt idx="40228" formatCode="0.00E+00">
                  <c:v>5.0352599999999997E-3</c:v>
                </c:pt>
                <c:pt idx="40229" formatCode="0.00E+00">
                  <c:v>5.1590400000000002E-3</c:v>
                </c:pt>
                <c:pt idx="40230" formatCode="0.00E+00">
                  <c:v>5.2741000000000003E-3</c:v>
                </c:pt>
                <c:pt idx="40231" formatCode="0.00E+00">
                  <c:v>5.3801400000000003E-3</c:v>
                </c:pt>
                <c:pt idx="40232" formatCode="0.00E+00">
                  <c:v>5.4768999999999998E-3</c:v>
                </c:pt>
                <c:pt idx="40233" formatCode="0.00E+00">
                  <c:v>5.5641199999999997E-3</c:v>
                </c:pt>
                <c:pt idx="40234" formatCode="0.00E+00">
                  <c:v>5.6415600000000003E-3</c:v>
                </c:pt>
                <c:pt idx="40235" formatCode="0.00E+00">
                  <c:v>5.7089899999999997E-3</c:v>
                </c:pt>
                <c:pt idx="40236" formatCode="0.00E+00">
                  <c:v>5.7662099999999999E-3</c:v>
                </c:pt>
                <c:pt idx="40237" formatCode="0.00E+00">
                  <c:v>5.8130400000000002E-3</c:v>
                </c:pt>
                <c:pt idx="40238" formatCode="0.00E+00">
                  <c:v>5.8493E-3</c:v>
                </c:pt>
                <c:pt idx="40239" formatCode="0.00E+00">
                  <c:v>5.87485E-3</c:v>
                </c:pt>
                <c:pt idx="40240" formatCode="0.00E+00">
                  <c:v>5.8895500000000003E-3</c:v>
                </c:pt>
                <c:pt idx="40241" formatCode="0.00E+00">
                  <c:v>5.8932999999999998E-3</c:v>
                </c:pt>
                <c:pt idx="40242" formatCode="0.00E+00">
                  <c:v>5.8859999999999997E-3</c:v>
                </c:pt>
                <c:pt idx="40243" formatCode="0.00E+00">
                  <c:v>5.8675799999999998E-3</c:v>
                </c:pt>
                <c:pt idx="40244" formatCode="0.00E+00">
                  <c:v>5.8379900000000004E-3</c:v>
                </c:pt>
                <c:pt idx="40245" formatCode="0.00E+00">
                  <c:v>5.7971899999999998E-3</c:v>
                </c:pt>
                <c:pt idx="40246" formatCode="0.00E+00">
                  <c:v>5.7451899999999998E-3</c:v>
                </c:pt>
                <c:pt idx="40247" formatCode="0.00E+00">
                  <c:v>5.6819799999999997E-3</c:v>
                </c:pt>
                <c:pt idx="40248" formatCode="0.00E+00">
                  <c:v>5.6075999999999999E-3</c:v>
                </c:pt>
                <c:pt idx="40249" formatCode="0.00E+00">
                  <c:v>5.5220900000000003E-3</c:v>
                </c:pt>
                <c:pt idx="40250" formatCode="0.00E+00">
                  <c:v>5.4255400000000004E-3</c:v>
                </c:pt>
                <c:pt idx="40251" formatCode="0.00E+00">
                  <c:v>5.3180199999999997E-3</c:v>
                </c:pt>
                <c:pt idx="40252" formatCode="0.00E+00">
                  <c:v>5.19966E-3</c:v>
                </c:pt>
                <c:pt idx="40253" formatCode="0.00E+00">
                  <c:v>5.0705899999999998E-3</c:v>
                </c:pt>
                <c:pt idx="40254" formatCode="0.00E+00">
                  <c:v>4.9309499999999999E-3</c:v>
                </c:pt>
                <c:pt idx="40255" formatCode="0.00E+00">
                  <c:v>4.7809200000000001E-3</c:v>
                </c:pt>
                <c:pt idx="40256" formatCode="0.00E+00">
                  <c:v>4.6207000000000002E-3</c:v>
                </c:pt>
                <c:pt idx="40257" formatCode="0.00E+00">
                  <c:v>4.4504799999999997E-3</c:v>
                </c:pt>
                <c:pt idx="40258" formatCode="0.00E+00">
                  <c:v>4.2705199999999999E-3</c:v>
                </c:pt>
                <c:pt idx="40259" formatCode="0.00E+00">
                  <c:v>4.0810400000000002E-3</c:v>
                </c:pt>
                <c:pt idx="40260" formatCode="0.00E+00">
                  <c:v>3.8823199999999999E-3</c:v>
                </c:pt>
                <c:pt idx="40261" formatCode="0.00E+00">
                  <c:v>3.6746399999999999E-3</c:v>
                </c:pt>
                <c:pt idx="40262" formatCode="0.00E+00">
                  <c:v>3.45831E-3</c:v>
                </c:pt>
                <c:pt idx="40263" formatCode="0.00E+00">
                  <c:v>3.2336499999999998E-3</c:v>
                </c:pt>
                <c:pt idx="40264" formatCode="0.00E+00">
                  <c:v>3.0009799999999999E-3</c:v>
                </c:pt>
                <c:pt idx="40265" formatCode="0.00E+00">
                  <c:v>2.7606699999999998E-3</c:v>
                </c:pt>
                <c:pt idx="40266" formatCode="0.00E+00">
                  <c:v>2.5130700000000001E-3</c:v>
                </c:pt>
                <c:pt idx="40267" formatCode="0.00E+00">
                  <c:v>2.25858E-3</c:v>
                </c:pt>
                <c:pt idx="40268" formatCode="0.00E+00">
                  <c:v>1.9975700000000002E-3</c:v>
                </c:pt>
                <c:pt idx="40269" formatCode="0.00E+00">
                  <c:v>1.73047E-3</c:v>
                </c:pt>
                <c:pt idx="40270" formatCode="0.00E+00">
                  <c:v>1.4576999999999999E-3</c:v>
                </c:pt>
                <c:pt idx="40271" formatCode="0.00E+00">
                  <c:v>1.1796700000000001E-3</c:v>
                </c:pt>
                <c:pt idx="40272" formatCode="0.00E+00">
                  <c:v>8.96855E-4</c:v>
                </c:pt>
                <c:pt idx="40273" formatCode="0.00E+00">
                  <c:v>6.0968999999999997E-4</c:v>
                </c:pt>
                <c:pt idx="40274" formatCode="0.00E+00">
                  <c:v>3.1864600000000001E-4</c:v>
                </c:pt>
                <c:pt idx="40275" formatCode="0.00E+00">
                  <c:v>2.41961E-5</c:v>
                </c:pt>
                <c:pt idx="40276" formatCode="0.00E+00">
                  <c:v>-2.7317900000000002E-4</c:v>
                </c:pt>
                <c:pt idx="40277" formatCode="0.00E+00">
                  <c:v>-5.7299E-4</c:v>
                </c:pt>
                <c:pt idx="40278" formatCode="0.00E+00">
                  <c:v>-8.7474299999999998E-4</c:v>
                </c:pt>
                <c:pt idx="40279" formatCode="0.00E+00">
                  <c:v>-1.17793E-3</c:v>
                </c:pt>
                <c:pt idx="40280" formatCode="0.00E+00">
                  <c:v>-1.4820600000000001E-3</c:v>
                </c:pt>
                <c:pt idx="40281" formatCode="0.00E+00">
                  <c:v>-1.7866100000000001E-3</c:v>
                </c:pt>
                <c:pt idx="40282" formatCode="0.00E+00">
                  <c:v>-2.0910799999999999E-3</c:v>
                </c:pt>
                <c:pt idx="40283" formatCode="0.00E+00">
                  <c:v>-2.3949399999999999E-3</c:v>
                </c:pt>
                <c:pt idx="40284" formatCode="0.00E+00">
                  <c:v>-2.69768E-3</c:v>
                </c:pt>
                <c:pt idx="40285" formatCode="0.00E+00">
                  <c:v>-2.9987899999999999E-3</c:v>
                </c:pt>
                <c:pt idx="40286" formatCode="0.00E+00">
                  <c:v>-3.2977499999999999E-3</c:v>
                </c:pt>
                <c:pt idx="40287" formatCode="0.00E+00">
                  <c:v>-3.5940500000000001E-3</c:v>
                </c:pt>
                <c:pt idx="40288" formatCode="0.00E+00">
                  <c:v>-3.8871800000000001E-3</c:v>
                </c:pt>
                <c:pt idx="40289" formatCode="0.00E+00">
                  <c:v>-4.1766199999999998E-3</c:v>
                </c:pt>
                <c:pt idx="40290" formatCode="0.00E+00">
                  <c:v>-4.4618699999999997E-3</c:v>
                </c:pt>
                <c:pt idx="40291" formatCode="0.00E+00">
                  <c:v>-4.7424299999999997E-3</c:v>
                </c:pt>
                <c:pt idx="40292" formatCode="0.00E+00">
                  <c:v>-5.0178200000000001E-3</c:v>
                </c:pt>
                <c:pt idx="40293" formatCode="0.00E+00">
                  <c:v>-5.2875400000000003E-3</c:v>
                </c:pt>
                <c:pt idx="40294" formatCode="0.00E+00">
                  <c:v>-5.5511199999999997E-3</c:v>
                </c:pt>
                <c:pt idx="40295" formatCode="0.00E+00">
                  <c:v>-5.8080800000000002E-3</c:v>
                </c:pt>
                <c:pt idx="40296" formatCode="0.00E+00">
                  <c:v>-6.0579700000000002E-3</c:v>
                </c:pt>
                <c:pt idx="40297" formatCode="0.00E+00">
                  <c:v>-6.3003299999999998E-3</c:v>
                </c:pt>
                <c:pt idx="40298" formatCode="0.00E+00">
                  <c:v>-6.5347199999999999E-3</c:v>
                </c:pt>
                <c:pt idx="40299" formatCode="0.00E+00">
                  <c:v>-6.7607199999999996E-3</c:v>
                </c:pt>
                <c:pt idx="40300" formatCode="0.00E+00">
                  <c:v>-6.9779100000000004E-3</c:v>
                </c:pt>
                <c:pt idx="40301" formatCode="0.00E+00">
                  <c:v>-7.1858900000000003E-3</c:v>
                </c:pt>
                <c:pt idx="40302" formatCode="0.00E+00">
                  <c:v>-7.3842700000000001E-3</c:v>
                </c:pt>
                <c:pt idx="40303" formatCode="0.00E+00">
                  <c:v>-7.57268E-3</c:v>
                </c:pt>
                <c:pt idx="40304" formatCode="0.00E+00">
                  <c:v>-7.7507499999999998E-3</c:v>
                </c:pt>
                <c:pt idx="40305" formatCode="0.00E+00">
                  <c:v>-7.9181500000000005E-3</c:v>
                </c:pt>
                <c:pt idx="40306" formatCode="0.00E+00">
                  <c:v>-8.0745499999999998E-3</c:v>
                </c:pt>
                <c:pt idx="40307" formatCode="0.00E+00">
                  <c:v>-8.2196400000000003E-3</c:v>
                </c:pt>
                <c:pt idx="40308" formatCode="0.00E+00">
                  <c:v>-8.3531400000000002E-3</c:v>
                </c:pt>
                <c:pt idx="40309" formatCode="0.00E+00">
                  <c:v>-8.4747599999999996E-3</c:v>
                </c:pt>
                <c:pt idx="40310" formatCode="0.00E+00">
                  <c:v>-8.5842599999999998E-3</c:v>
                </c:pt>
                <c:pt idx="40311" formatCode="0.00E+00">
                  <c:v>-8.6814000000000006E-3</c:v>
                </c:pt>
                <c:pt idx="40312" formatCode="0.00E+00">
                  <c:v>-8.7659599999999997E-3</c:v>
                </c:pt>
                <c:pt idx="40313" formatCode="0.00E+00">
                  <c:v>-8.8377600000000001E-3</c:v>
                </c:pt>
                <c:pt idx="40314" formatCode="0.00E+00">
                  <c:v>-8.8966199999999992E-3</c:v>
                </c:pt>
                <c:pt idx="40315" formatCode="0.00E+00">
                  <c:v>-8.9423799999999998E-3</c:v>
                </c:pt>
                <c:pt idx="40316" formatCode="0.00E+00">
                  <c:v>-8.9749099999999991E-3</c:v>
                </c:pt>
                <c:pt idx="40317" formatCode="0.00E+00">
                  <c:v>-8.9941099999999996E-3</c:v>
                </c:pt>
                <c:pt idx="40318" formatCode="0.00E+00">
                  <c:v>-8.99988E-3</c:v>
                </c:pt>
                <c:pt idx="40319" formatCode="0.00E+00">
                  <c:v>-8.9921600000000008E-3</c:v>
                </c:pt>
                <c:pt idx="40320" formatCode="0.00E+00">
                  <c:v>-8.9709000000000004E-3</c:v>
                </c:pt>
                <c:pt idx="40321" formatCode="0.00E+00">
                  <c:v>-8.9360800000000008E-3</c:v>
                </c:pt>
                <c:pt idx="40322" formatCode="0.00E+00">
                  <c:v>-8.8877000000000001E-3</c:v>
                </c:pt>
                <c:pt idx="40323" formatCode="0.00E+00">
                  <c:v>-8.8257700000000001E-3</c:v>
                </c:pt>
                <c:pt idx="40324" formatCode="0.00E+00">
                  <c:v>-8.7503500000000005E-3</c:v>
                </c:pt>
                <c:pt idx="40325" formatCode="0.00E+00">
                  <c:v>-8.6615000000000008E-3</c:v>
                </c:pt>
                <c:pt idx="40326" formatCode="0.00E+00">
                  <c:v>-8.5593000000000006E-3</c:v>
                </c:pt>
                <c:pt idx="40327" formatCode="0.00E+00">
                  <c:v>-8.4438699999999992E-3</c:v>
                </c:pt>
                <c:pt idx="40328" formatCode="0.00E+00">
                  <c:v>-8.3153399999999992E-3</c:v>
                </c:pt>
                <c:pt idx="40329" formatCode="0.00E+00">
                  <c:v>-8.1738599999999998E-3</c:v>
                </c:pt>
                <c:pt idx="40330" formatCode="0.00E+00">
                  <c:v>-8.0196099999999999E-3</c:v>
                </c:pt>
                <c:pt idx="40331" formatCode="0.00E+00">
                  <c:v>-7.8527800000000002E-3</c:v>
                </c:pt>
                <c:pt idx="40332" formatCode="0.00E+00">
                  <c:v>-7.6735900000000001E-3</c:v>
                </c:pt>
                <c:pt idx="40333" formatCode="0.00E+00">
                  <c:v>-7.4822700000000001E-3</c:v>
                </c:pt>
                <c:pt idx="40334" formatCode="0.00E+00">
                  <c:v>-7.2790900000000002E-3</c:v>
                </c:pt>
                <c:pt idx="40335" formatCode="0.00E+00">
                  <c:v>-7.0643199999999998E-3</c:v>
                </c:pt>
                <c:pt idx="40336" formatCode="0.00E+00">
                  <c:v>-6.8382499999999997E-3</c:v>
                </c:pt>
                <c:pt idx="40337" formatCode="0.00E+00">
                  <c:v>-6.6012099999999997E-3</c:v>
                </c:pt>
                <c:pt idx="40338" formatCode="0.00E+00">
                  <c:v>-6.3535299999999996E-3</c:v>
                </c:pt>
                <c:pt idx="40339" formatCode="0.00E+00">
                  <c:v>-6.0955599999999999E-3</c:v>
                </c:pt>
                <c:pt idx="40340" formatCode="0.00E+00">
                  <c:v>-5.8276700000000001E-3</c:v>
                </c:pt>
                <c:pt idx="40341" formatCode="0.00E+00">
                  <c:v>-5.5502399999999997E-3</c:v>
                </c:pt>
                <c:pt idx="40342" formatCode="0.00E+00">
                  <c:v>-5.2636699999999998E-3</c:v>
                </c:pt>
                <c:pt idx="40343" formatCode="0.00E+00">
                  <c:v>-4.9683899999999996E-3</c:v>
                </c:pt>
                <c:pt idx="40344" formatCode="0.00E+00">
                  <c:v>-4.6648200000000001E-3</c:v>
                </c:pt>
                <c:pt idx="40345" formatCode="0.00E+00">
                  <c:v>-4.3534100000000003E-3</c:v>
                </c:pt>
                <c:pt idx="40346" formatCode="0.00E+00">
                  <c:v>-4.03462E-3</c:v>
                </c:pt>
                <c:pt idx="40347" formatCode="0.00E+00">
                  <c:v>-3.70893E-3</c:v>
                </c:pt>
                <c:pt idx="40348" formatCode="0.00E+00">
                  <c:v>-3.3768000000000001E-3</c:v>
                </c:pt>
                <c:pt idx="40349" formatCode="0.00E+00">
                  <c:v>-3.0387499999999998E-3</c:v>
                </c:pt>
                <c:pt idx="40350" formatCode="0.00E+00">
                  <c:v>-2.6952600000000001E-3</c:v>
                </c:pt>
                <c:pt idx="40351" formatCode="0.00E+00">
                  <c:v>-2.34687E-3</c:v>
                </c:pt>
                <c:pt idx="40352" formatCode="0.00E+00">
                  <c:v>-1.9940800000000001E-3</c:v>
                </c:pt>
                <c:pt idx="40353" formatCode="0.00E+00">
                  <c:v>-1.63743E-3</c:v>
                </c:pt>
                <c:pt idx="40354" formatCode="0.00E+00">
                  <c:v>-1.27746E-3</c:v>
                </c:pt>
                <c:pt idx="40355" formatCode="0.00E+00">
                  <c:v>-9.1470500000000003E-4</c:v>
                </c:pt>
                <c:pt idx="40356" formatCode="0.00E+00">
                  <c:v>-5.4971499999999999E-4</c:v>
                </c:pt>
                <c:pt idx="40357" formatCode="0.00E+00">
                  <c:v>-1.8304199999999999E-4</c:v>
                </c:pt>
                <c:pt idx="40358" formatCode="0.00E+00">
                  <c:v>1.8476000000000001E-4</c:v>
                </c:pt>
                <c:pt idx="40359" formatCode="0.00E+00">
                  <c:v>5.5313300000000003E-4</c:v>
                </c:pt>
                <c:pt idx="40360" formatCode="0.00E+00">
                  <c:v>9.2152E-4</c:v>
                </c:pt>
                <c:pt idx="40361" formatCode="0.00E+00">
                  <c:v>1.28936E-3</c:v>
                </c:pt>
                <c:pt idx="40362" formatCode="0.00E+00">
                  <c:v>1.6561E-3</c:v>
                </c:pt>
                <c:pt idx="40363" formatCode="0.00E+00">
                  <c:v>2.02118E-3</c:v>
                </c:pt>
                <c:pt idx="40364" formatCode="0.00E+00">
                  <c:v>2.38404E-3</c:v>
                </c:pt>
                <c:pt idx="40365" formatCode="0.00E+00">
                  <c:v>2.7441399999999999E-3</c:v>
                </c:pt>
                <c:pt idx="40366" formatCode="0.00E+00">
                  <c:v>3.10093E-3</c:v>
                </c:pt>
                <c:pt idx="40367" formatCode="0.00E+00">
                  <c:v>3.45386E-3</c:v>
                </c:pt>
                <c:pt idx="40368" formatCode="0.00E+00">
                  <c:v>3.8024000000000001E-3</c:v>
                </c:pt>
                <c:pt idx="40369" formatCode="0.00E+00">
                  <c:v>4.1460300000000002E-3</c:v>
                </c:pt>
                <c:pt idx="40370" formatCode="0.00E+00">
                  <c:v>4.4842199999999997E-3</c:v>
                </c:pt>
                <c:pt idx="40371" formatCode="0.00E+00">
                  <c:v>4.8164499999999999E-3</c:v>
                </c:pt>
                <c:pt idx="40372" formatCode="0.00E+00">
                  <c:v>5.1422300000000002E-3</c:v>
                </c:pt>
                <c:pt idx="40373" formatCode="0.00E+00">
                  <c:v>5.4610500000000003E-3</c:v>
                </c:pt>
                <c:pt idx="40374" formatCode="0.00E+00">
                  <c:v>5.7724500000000002E-3</c:v>
                </c:pt>
                <c:pt idx="40375" formatCode="0.00E+00">
                  <c:v>6.0759500000000001E-3</c:v>
                </c:pt>
                <c:pt idx="40376" formatCode="0.00E+00">
                  <c:v>6.3710900000000003E-3</c:v>
                </c:pt>
                <c:pt idx="40377" formatCode="0.00E+00">
                  <c:v>6.6574299999999998E-3</c:v>
                </c:pt>
                <c:pt idx="40378" formatCode="0.00E+00">
                  <c:v>6.9345400000000003E-3</c:v>
                </c:pt>
                <c:pt idx="40379" formatCode="0.00E+00">
                  <c:v>7.2020000000000001E-3</c:v>
                </c:pt>
                <c:pt idx="40380" formatCode="0.00E+00">
                  <c:v>7.4594099999999997E-3</c:v>
                </c:pt>
                <c:pt idx="40381" formatCode="0.00E+00">
                  <c:v>7.7064000000000004E-3</c:v>
                </c:pt>
                <c:pt idx="40382" formatCode="0.00E+00">
                  <c:v>7.9425899999999994E-3</c:v>
                </c:pt>
                <c:pt idx="40383" formatCode="0.00E+00">
                  <c:v>8.1676300000000004E-3</c:v>
                </c:pt>
                <c:pt idx="40384" formatCode="0.00E+00">
                  <c:v>8.3811900000000002E-3</c:v>
                </c:pt>
                <c:pt idx="40385" formatCode="0.00E+00">
                  <c:v>8.5829600000000006E-3</c:v>
                </c:pt>
                <c:pt idx="40386" formatCode="0.00E+00">
                  <c:v>8.77264E-3</c:v>
                </c:pt>
                <c:pt idx="40387" formatCode="0.00E+00">
                  <c:v>8.9499699999999998E-3</c:v>
                </c:pt>
                <c:pt idx="40388" formatCode="0.00E+00">
                  <c:v>9.11468E-3</c:v>
                </c:pt>
                <c:pt idx="40389" formatCode="0.00E+00">
                  <c:v>9.2665300000000003E-3</c:v>
                </c:pt>
                <c:pt idx="40390" formatCode="0.00E+00">
                  <c:v>9.4053299999999999E-3</c:v>
                </c:pt>
                <c:pt idx="40391" formatCode="0.00E+00">
                  <c:v>9.5308600000000004E-3</c:v>
                </c:pt>
                <c:pt idx="40392" formatCode="0.00E+00">
                  <c:v>9.6429600000000008E-3</c:v>
                </c:pt>
                <c:pt idx="40393" formatCode="0.00E+00">
                  <c:v>9.7414800000000003E-3</c:v>
                </c:pt>
                <c:pt idx="40394" formatCode="0.00E+00">
                  <c:v>9.8262799999999997E-3</c:v>
                </c:pt>
                <c:pt idx="40395" formatCode="0.00E+00">
                  <c:v>9.8972699999999997E-3</c:v>
                </c:pt>
                <c:pt idx="40396" formatCode="0.00E+00">
                  <c:v>9.9543600000000006E-3</c:v>
                </c:pt>
                <c:pt idx="40397" formatCode="0.00E+00">
                  <c:v>9.9974699999999996E-3</c:v>
                </c:pt>
                <c:pt idx="40398">
                  <c:v>1.00266E-2</c:v>
                </c:pt>
                <c:pt idx="40399">
                  <c:v>1.0041700000000001E-2</c:v>
                </c:pt>
                <c:pt idx="40400">
                  <c:v>1.00427E-2</c:v>
                </c:pt>
                <c:pt idx="40401">
                  <c:v>1.00298E-2</c:v>
                </c:pt>
                <c:pt idx="40402">
                  <c:v>1.00029E-2</c:v>
                </c:pt>
                <c:pt idx="40403" formatCode="0.00E+00">
                  <c:v>9.9620999999999998E-3</c:v>
                </c:pt>
                <c:pt idx="40404" formatCode="0.00E+00">
                  <c:v>9.9075299999999995E-3</c:v>
                </c:pt>
                <c:pt idx="40405" formatCode="0.00E+00">
                  <c:v>9.8392900000000005E-3</c:v>
                </c:pt>
                <c:pt idx="40406" formatCode="0.00E+00">
                  <c:v>9.7575000000000005E-3</c:v>
                </c:pt>
                <c:pt idx="40407" formatCode="0.00E+00">
                  <c:v>9.6623200000000003E-3</c:v>
                </c:pt>
                <c:pt idx="40408" formatCode="0.00E+00">
                  <c:v>9.5539400000000003E-3</c:v>
                </c:pt>
                <c:pt idx="40409" formatCode="0.00E+00">
                  <c:v>9.4325299999999997E-3</c:v>
                </c:pt>
                <c:pt idx="40410" formatCode="0.00E+00">
                  <c:v>9.2983300000000005E-3</c:v>
                </c:pt>
                <c:pt idx="40411" formatCode="0.00E+00">
                  <c:v>9.1515699999999995E-3</c:v>
                </c:pt>
                <c:pt idx="40412" formatCode="0.00E+00">
                  <c:v>8.9925100000000004E-3</c:v>
                </c:pt>
                <c:pt idx="40413" formatCode="0.00E+00">
                  <c:v>8.82141E-3</c:v>
                </c:pt>
                <c:pt idx="40414" formatCode="0.00E+00">
                  <c:v>8.6385799999999999E-3</c:v>
                </c:pt>
                <c:pt idx="40415" formatCode="0.00E+00">
                  <c:v>8.44432E-3</c:v>
                </c:pt>
                <c:pt idx="40416" formatCode="0.00E+00">
                  <c:v>8.23896E-3</c:v>
                </c:pt>
                <c:pt idx="40417" formatCode="0.00E+00">
                  <c:v>8.0228499999999998E-3</c:v>
                </c:pt>
                <c:pt idx="40418" formatCode="0.00E+00">
                  <c:v>7.7963499999999996E-3</c:v>
                </c:pt>
                <c:pt idx="40419" formatCode="0.00E+00">
                  <c:v>7.55983E-3</c:v>
                </c:pt>
                <c:pt idx="40420" formatCode="0.00E+00">
                  <c:v>7.3136900000000003E-3</c:v>
                </c:pt>
                <c:pt idx="40421" formatCode="0.00E+00">
                  <c:v>7.0583299999999998E-3</c:v>
                </c:pt>
                <c:pt idx="40422" formatCode="0.00E+00">
                  <c:v>6.7941700000000004E-3</c:v>
                </c:pt>
                <c:pt idx="40423" formatCode="0.00E+00">
                  <c:v>6.5216400000000004E-3</c:v>
                </c:pt>
                <c:pt idx="40424" formatCode="0.00E+00">
                  <c:v>6.2411899999999998E-3</c:v>
                </c:pt>
                <c:pt idx="40425" formatCode="0.00E+00">
                  <c:v>5.9532600000000001E-3</c:v>
                </c:pt>
                <c:pt idx="40426" formatCode="0.00E+00">
                  <c:v>5.6583199999999997E-3</c:v>
                </c:pt>
                <c:pt idx="40427" formatCode="0.00E+00">
                  <c:v>5.3568499999999998E-3</c:v>
                </c:pt>
                <c:pt idx="40428" formatCode="0.00E+00">
                  <c:v>5.0493300000000003E-3</c:v>
                </c:pt>
                <c:pt idx="40429" formatCode="0.00E+00">
                  <c:v>4.7362599999999999E-3</c:v>
                </c:pt>
                <c:pt idx="40430" formatCode="0.00E+00">
                  <c:v>4.4181200000000002E-3</c:v>
                </c:pt>
                <c:pt idx="40431" formatCode="0.00E+00">
                  <c:v>4.0954199999999998E-3</c:v>
                </c:pt>
                <c:pt idx="40432" formatCode="0.00E+00">
                  <c:v>3.76867E-3</c:v>
                </c:pt>
                <c:pt idx="40433" formatCode="0.00E+00">
                  <c:v>3.4383899999999999E-3</c:v>
                </c:pt>
                <c:pt idx="40434" formatCode="0.00E+00">
                  <c:v>3.10509E-3</c:v>
                </c:pt>
                <c:pt idx="40435" formatCode="0.00E+00">
                  <c:v>2.7692900000000002E-3</c:v>
                </c:pt>
                <c:pt idx="40436" formatCode="0.00E+00">
                  <c:v>2.4315199999999999E-3</c:v>
                </c:pt>
                <c:pt idx="40437" formatCode="0.00E+00">
                  <c:v>2.0922900000000001E-3</c:v>
                </c:pt>
                <c:pt idx="40438" formatCode="0.00E+00">
                  <c:v>1.75213E-3</c:v>
                </c:pt>
                <c:pt idx="40439" formatCode="0.00E+00">
                  <c:v>1.41157E-3</c:v>
                </c:pt>
                <c:pt idx="40440" formatCode="0.00E+00">
                  <c:v>1.0711200000000001E-3</c:v>
                </c:pt>
                <c:pt idx="40441" formatCode="0.00E+00">
                  <c:v>7.3129499999999997E-4</c:v>
                </c:pt>
                <c:pt idx="40442" formatCode="0.00E+00">
                  <c:v>3.9261800000000001E-4</c:v>
                </c:pt>
                <c:pt idx="40443" formatCode="0.00E+00">
                  <c:v>5.5596800000000003E-5</c:v>
                </c:pt>
                <c:pt idx="40444" formatCode="0.00E+00">
                  <c:v>-2.7926399999999999E-4</c:v>
                </c:pt>
                <c:pt idx="40445" formatCode="0.00E+00">
                  <c:v>-6.1146499999999995E-4</c:v>
                </c:pt>
                <c:pt idx="40446" formatCode="0.00E+00">
                  <c:v>-9.4051400000000004E-4</c:v>
                </c:pt>
                <c:pt idx="40447" formatCode="0.00E+00">
                  <c:v>-1.26593E-3</c:v>
                </c:pt>
                <c:pt idx="40448" formatCode="0.00E+00">
                  <c:v>-1.5872200000000001E-3</c:v>
                </c:pt>
                <c:pt idx="40449" formatCode="0.00E+00">
                  <c:v>-1.90394E-3</c:v>
                </c:pt>
                <c:pt idx="40450" formatCode="0.00E+00">
                  <c:v>-2.2156200000000002E-3</c:v>
                </c:pt>
                <c:pt idx="40451" formatCode="0.00E+00">
                  <c:v>-2.5218100000000002E-3</c:v>
                </c:pt>
                <c:pt idx="40452" formatCode="0.00E+00">
                  <c:v>-2.8220799999999998E-3</c:v>
                </c:pt>
                <c:pt idx="40453" formatCode="0.00E+00">
                  <c:v>-3.1159999999999998E-3</c:v>
                </c:pt>
                <c:pt idx="40454" formatCode="0.00E+00">
                  <c:v>-3.4031700000000001E-3</c:v>
                </c:pt>
                <c:pt idx="40455" formatCode="0.00E+00">
                  <c:v>-3.6831799999999999E-3</c:v>
                </c:pt>
                <c:pt idx="40456" formatCode="0.00E+00">
                  <c:v>-3.9556599999999997E-3</c:v>
                </c:pt>
                <c:pt idx="40457" formatCode="0.00E+00">
                  <c:v>-4.2202300000000002E-3</c:v>
                </c:pt>
                <c:pt idx="40458" formatCode="0.00E+00">
                  <c:v>-4.4765300000000003E-3</c:v>
                </c:pt>
                <c:pt idx="40459" formatCode="0.00E+00">
                  <c:v>-4.7242400000000002E-3</c:v>
                </c:pt>
                <c:pt idx="40460" formatCode="0.00E+00">
                  <c:v>-4.9630200000000003E-3</c:v>
                </c:pt>
                <c:pt idx="40461" formatCode="0.00E+00">
                  <c:v>-5.1925799999999996E-3</c:v>
                </c:pt>
                <c:pt idx="40462" formatCode="0.00E+00">
                  <c:v>-5.4126199999999999E-3</c:v>
                </c:pt>
                <c:pt idx="40463" formatCode="0.00E+00">
                  <c:v>-5.6228700000000003E-3</c:v>
                </c:pt>
                <c:pt idx="40464" formatCode="0.00E+00">
                  <c:v>-5.8230799999999996E-3</c:v>
                </c:pt>
                <c:pt idx="40465" formatCode="0.00E+00">
                  <c:v>-6.0130100000000001E-3</c:v>
                </c:pt>
                <c:pt idx="40466" formatCode="0.00E+00">
                  <c:v>-6.1924600000000003E-3</c:v>
                </c:pt>
                <c:pt idx="40467" formatCode="0.00E+00">
                  <c:v>-6.36121E-3</c:v>
                </c:pt>
                <c:pt idx="40468" formatCode="0.00E+00">
                  <c:v>-6.51909E-3</c:v>
                </c:pt>
                <c:pt idx="40469" formatCode="0.00E+00">
                  <c:v>-6.6659500000000003E-3</c:v>
                </c:pt>
                <c:pt idx="40470" formatCode="0.00E+00">
                  <c:v>-6.8016400000000003E-3</c:v>
                </c:pt>
                <c:pt idx="40471" formatCode="0.00E+00">
                  <c:v>-6.9260499999999996E-3</c:v>
                </c:pt>
                <c:pt idx="40472" formatCode="0.00E+00">
                  <c:v>-7.0390699999999997E-3</c:v>
                </c:pt>
                <c:pt idx="40473" formatCode="0.00E+00">
                  <c:v>-7.1406200000000003E-3</c:v>
                </c:pt>
                <c:pt idx="40474" formatCode="0.00E+00">
                  <c:v>-7.23064E-3</c:v>
                </c:pt>
                <c:pt idx="40475" formatCode="0.00E+00">
                  <c:v>-7.3090999999999998E-3</c:v>
                </c:pt>
                <c:pt idx="40476" formatCode="0.00E+00">
                  <c:v>-7.3759699999999999E-3</c:v>
                </c:pt>
                <c:pt idx="40477" formatCode="0.00E+00">
                  <c:v>-7.4312500000000004E-3</c:v>
                </c:pt>
                <c:pt idx="40478" formatCode="0.00E+00">
                  <c:v>-7.4749700000000001E-3</c:v>
                </c:pt>
                <c:pt idx="40479" formatCode="0.00E+00">
                  <c:v>-7.5071499999999998E-3</c:v>
                </c:pt>
                <c:pt idx="40480" formatCode="0.00E+00">
                  <c:v>-7.5278599999999999E-3</c:v>
                </c:pt>
                <c:pt idx="40481" formatCode="0.00E+00">
                  <c:v>-7.5371700000000002E-3</c:v>
                </c:pt>
                <c:pt idx="40482" formatCode="0.00E+00">
                  <c:v>-7.5351899999999998E-3</c:v>
                </c:pt>
                <c:pt idx="40483" formatCode="0.00E+00">
                  <c:v>-7.5220199999999999E-3</c:v>
                </c:pt>
                <c:pt idx="40484" formatCode="0.00E+00">
                  <c:v>-7.4977999999999998E-3</c:v>
                </c:pt>
                <c:pt idx="40485" formatCode="0.00E+00">
                  <c:v>-7.4626800000000002E-3</c:v>
                </c:pt>
                <c:pt idx="40486" formatCode="0.00E+00">
                  <c:v>-7.4168300000000001E-3</c:v>
                </c:pt>
                <c:pt idx="40487" formatCode="0.00E+00">
                  <c:v>-7.3604400000000002E-3</c:v>
                </c:pt>
                <c:pt idx="40488" formatCode="0.00E+00">
                  <c:v>-7.2937200000000001E-3</c:v>
                </c:pt>
                <c:pt idx="40489" formatCode="0.00E+00">
                  <c:v>-7.2168700000000002E-3</c:v>
                </c:pt>
                <c:pt idx="40490" formatCode="0.00E+00">
                  <c:v>-7.1301400000000001E-3</c:v>
                </c:pt>
                <c:pt idx="40491" formatCode="0.00E+00">
                  <c:v>-7.0337799999999999E-3</c:v>
                </c:pt>
                <c:pt idx="40492" formatCode="0.00E+00">
                  <c:v>-6.9280499999999998E-3</c:v>
                </c:pt>
                <c:pt idx="40493" formatCode="0.00E+00">
                  <c:v>-6.8132399999999999E-3</c:v>
                </c:pt>
                <c:pt idx="40494" formatCode="0.00E+00">
                  <c:v>-6.6896500000000001E-3</c:v>
                </c:pt>
                <c:pt idx="40495" formatCode="0.00E+00">
                  <c:v>-6.5575700000000004E-3</c:v>
                </c:pt>
                <c:pt idx="40496" formatCode="0.00E+00">
                  <c:v>-6.4173299999999997E-3</c:v>
                </c:pt>
                <c:pt idx="40497" formatCode="0.00E+00">
                  <c:v>-6.2692700000000004E-3</c:v>
                </c:pt>
                <c:pt idx="40498" formatCode="0.00E+00">
                  <c:v>-6.1137199999999996E-3</c:v>
                </c:pt>
                <c:pt idx="40499" formatCode="0.00E+00">
                  <c:v>-5.9510500000000003E-3</c:v>
                </c:pt>
                <c:pt idx="40500" formatCode="0.00E+00">
                  <c:v>-5.7816100000000004E-3</c:v>
                </c:pt>
                <c:pt idx="40501" formatCode="0.00E+00">
                  <c:v>-5.6057800000000003E-3</c:v>
                </c:pt>
                <c:pt idx="40502" formatCode="0.00E+00">
                  <c:v>-5.4239400000000004E-3</c:v>
                </c:pt>
                <c:pt idx="40503" formatCode="0.00E+00">
                  <c:v>-5.2364899999999999E-3</c:v>
                </c:pt>
                <c:pt idx="40504" formatCode="0.00E+00">
                  <c:v>-5.0438100000000001E-3</c:v>
                </c:pt>
                <c:pt idx="40505" formatCode="0.00E+00">
                  <c:v>-4.8463100000000004E-3</c:v>
                </c:pt>
                <c:pt idx="40506" formatCode="0.00E+00">
                  <c:v>-4.6444099999999999E-3</c:v>
                </c:pt>
                <c:pt idx="40507" formatCode="0.00E+00">
                  <c:v>-4.4385099999999997E-3</c:v>
                </c:pt>
                <c:pt idx="40508" formatCode="0.00E+00">
                  <c:v>-4.2290299999999999E-3</c:v>
                </c:pt>
                <c:pt idx="40509" formatCode="0.00E+00">
                  <c:v>-4.0163899999999999E-3</c:v>
                </c:pt>
                <c:pt idx="40510" formatCode="0.00E+00">
                  <c:v>-3.8010100000000001E-3</c:v>
                </c:pt>
                <c:pt idx="40511" formatCode="0.00E+00">
                  <c:v>-3.5833200000000001E-3</c:v>
                </c:pt>
                <c:pt idx="40512" formatCode="0.00E+00">
                  <c:v>-3.36374E-3</c:v>
                </c:pt>
                <c:pt idx="40513" formatCode="0.00E+00">
                  <c:v>-3.1427E-3</c:v>
                </c:pt>
                <c:pt idx="40514" formatCode="0.00E+00">
                  <c:v>-2.9206200000000001E-3</c:v>
                </c:pt>
                <c:pt idx="40515" formatCode="0.00E+00">
                  <c:v>-2.6979199999999999E-3</c:v>
                </c:pt>
                <c:pt idx="40516" formatCode="0.00E+00">
                  <c:v>-2.4750200000000001E-3</c:v>
                </c:pt>
                <c:pt idx="40517" formatCode="0.00E+00">
                  <c:v>-2.2523399999999998E-3</c:v>
                </c:pt>
                <c:pt idx="40518" formatCode="0.00E+00">
                  <c:v>-2.0302900000000001E-3</c:v>
                </c:pt>
                <c:pt idx="40519" formatCode="0.00E+00">
                  <c:v>-1.8092799999999999E-3</c:v>
                </c:pt>
                <c:pt idx="40520" formatCode="0.00E+00">
                  <c:v>-1.58971E-3</c:v>
                </c:pt>
                <c:pt idx="40521" formatCode="0.00E+00">
                  <c:v>-1.3719800000000001E-3</c:v>
                </c:pt>
                <c:pt idx="40522" formatCode="0.00E+00">
                  <c:v>-1.1564699999999999E-3</c:v>
                </c:pt>
                <c:pt idx="40523" formatCode="0.00E+00">
                  <c:v>-9.4357600000000001E-4</c:v>
                </c:pt>
                <c:pt idx="40524" formatCode="0.00E+00">
                  <c:v>-7.3366000000000002E-4</c:v>
                </c:pt>
                <c:pt idx="40525" formatCode="0.00E+00">
                  <c:v>-5.2708900000000001E-4</c:v>
                </c:pt>
                <c:pt idx="40526" formatCode="0.00E+00">
                  <c:v>-3.2421899999999999E-4</c:v>
                </c:pt>
                <c:pt idx="40527" formatCode="0.00E+00">
                  <c:v>-1.2539499999999999E-4</c:v>
                </c:pt>
                <c:pt idx="40528" formatCode="0.00E+00">
                  <c:v>6.90508E-5</c:v>
                </c:pt>
                <c:pt idx="40529" formatCode="0.00E+00">
                  <c:v>2.5879499999999998E-4</c:v>
                </c:pt>
                <c:pt idx="40530" formatCode="0.00E+00">
                  <c:v>4.4352699999999998E-4</c:v>
                </c:pt>
                <c:pt idx="40531" formatCode="0.00E+00">
                  <c:v>6.2294900000000003E-4</c:v>
                </c:pt>
                <c:pt idx="40532" formatCode="0.00E+00">
                  <c:v>7.9677600000000002E-4</c:v>
                </c:pt>
                <c:pt idx="40533" formatCode="0.00E+00">
                  <c:v>9.64736E-4</c:v>
                </c:pt>
                <c:pt idx="40534" formatCode="0.00E+00">
                  <c:v>1.1265699999999999E-3</c:v>
                </c:pt>
                <c:pt idx="40535" formatCode="0.00E+00">
                  <c:v>1.2820399999999999E-3</c:v>
                </c:pt>
                <c:pt idx="40536" formatCode="0.00E+00">
                  <c:v>1.43092E-3</c:v>
                </c:pt>
                <c:pt idx="40537" formatCode="0.00E+00">
                  <c:v>1.5729800000000001E-3</c:v>
                </c:pt>
                <c:pt idx="40538" formatCode="0.00E+00">
                  <c:v>1.7080400000000001E-3</c:v>
                </c:pt>
                <c:pt idx="40539" formatCode="0.00E+00">
                  <c:v>1.8359100000000001E-3</c:v>
                </c:pt>
                <c:pt idx="40540" formatCode="0.00E+00">
                  <c:v>1.9564299999999999E-3</c:v>
                </c:pt>
                <c:pt idx="40541" formatCode="0.00E+00">
                  <c:v>2.0694400000000001E-3</c:v>
                </c:pt>
                <c:pt idx="40542" formatCode="0.00E+00">
                  <c:v>2.1748100000000001E-3</c:v>
                </c:pt>
                <c:pt idx="40543" formatCode="0.00E+00">
                  <c:v>2.2724300000000002E-3</c:v>
                </c:pt>
                <c:pt idx="40544" formatCode="0.00E+00">
                  <c:v>2.3622000000000001E-3</c:v>
                </c:pt>
                <c:pt idx="40545" formatCode="0.00E+00">
                  <c:v>2.4440400000000002E-3</c:v>
                </c:pt>
                <c:pt idx="40546" formatCode="0.00E+00">
                  <c:v>2.5178700000000002E-3</c:v>
                </c:pt>
                <c:pt idx="40547" formatCode="0.00E+00">
                  <c:v>2.5836499999999998E-3</c:v>
                </c:pt>
                <c:pt idx="40548" formatCode="0.00E+00">
                  <c:v>2.6413600000000001E-3</c:v>
                </c:pt>
                <c:pt idx="40549" formatCode="0.00E+00">
                  <c:v>2.69097E-3</c:v>
                </c:pt>
                <c:pt idx="40550" formatCode="0.00E+00">
                  <c:v>2.7324900000000002E-3</c:v>
                </c:pt>
                <c:pt idx="40551" formatCode="0.00E+00">
                  <c:v>2.7659400000000002E-3</c:v>
                </c:pt>
                <c:pt idx="40552" formatCode="0.00E+00">
                  <c:v>2.7913600000000001E-3</c:v>
                </c:pt>
                <c:pt idx="40553" formatCode="0.00E+00">
                  <c:v>2.8087899999999998E-3</c:v>
                </c:pt>
                <c:pt idx="40554" formatCode="0.00E+00">
                  <c:v>2.81832E-3</c:v>
                </c:pt>
                <c:pt idx="40555" formatCode="0.00E+00">
                  <c:v>2.8200299999999998E-3</c:v>
                </c:pt>
                <c:pt idx="40556" formatCode="0.00E+00">
                  <c:v>2.81402E-3</c:v>
                </c:pt>
                <c:pt idx="40557" formatCode="0.00E+00">
                  <c:v>2.8004100000000001E-3</c:v>
                </c:pt>
                <c:pt idx="40558" formatCode="0.00E+00">
                  <c:v>2.77933E-3</c:v>
                </c:pt>
                <c:pt idx="40559" formatCode="0.00E+00">
                  <c:v>2.7509399999999999E-3</c:v>
                </c:pt>
                <c:pt idx="40560" formatCode="0.00E+00">
                  <c:v>2.7154000000000002E-3</c:v>
                </c:pt>
                <c:pt idx="40561" formatCode="0.00E+00">
                  <c:v>2.6728899999999998E-3</c:v>
                </c:pt>
                <c:pt idx="40562" formatCode="0.00E+00">
                  <c:v>2.6235999999999998E-3</c:v>
                </c:pt>
                <c:pt idx="40563" formatCode="0.00E+00">
                  <c:v>2.5677400000000002E-3</c:v>
                </c:pt>
                <c:pt idx="40564" formatCode="0.00E+00">
                  <c:v>2.5055300000000002E-3</c:v>
                </c:pt>
                <c:pt idx="40565" formatCode="0.00E+00">
                  <c:v>2.4372E-3</c:v>
                </c:pt>
                <c:pt idx="40566" formatCode="0.00E+00">
                  <c:v>2.3630000000000001E-3</c:v>
                </c:pt>
                <c:pt idx="40567" formatCode="0.00E+00">
                  <c:v>2.28319E-3</c:v>
                </c:pt>
                <c:pt idx="40568" formatCode="0.00E+00">
                  <c:v>2.1980300000000001E-3</c:v>
                </c:pt>
                <c:pt idx="40569" formatCode="0.00E+00">
                  <c:v>2.1078E-3</c:v>
                </c:pt>
                <c:pt idx="40570" formatCode="0.00E+00">
                  <c:v>2.0127999999999999E-3</c:v>
                </c:pt>
                <c:pt idx="40571" formatCode="0.00E+00">
                  <c:v>1.91332E-3</c:v>
                </c:pt>
                <c:pt idx="40572" formatCode="0.00E+00">
                  <c:v>1.80966E-3</c:v>
                </c:pt>
                <c:pt idx="40573" formatCode="0.00E+00">
                  <c:v>1.70214E-3</c:v>
                </c:pt>
                <c:pt idx="40574" formatCode="0.00E+00">
                  <c:v>1.5910900000000001E-3</c:v>
                </c:pt>
                <c:pt idx="40575" formatCode="0.00E+00">
                  <c:v>1.4768299999999999E-3</c:v>
                </c:pt>
                <c:pt idx="40576" formatCode="0.00E+00">
                  <c:v>1.3596999999999999E-3</c:v>
                </c:pt>
                <c:pt idx="40577" formatCode="0.00E+00">
                  <c:v>1.24004E-3</c:v>
                </c:pt>
                <c:pt idx="40578" formatCode="0.00E+00">
                  <c:v>1.1182E-3</c:v>
                </c:pt>
                <c:pt idx="40579" formatCode="0.00E+00">
                  <c:v>9.9451199999999991E-4</c:v>
                </c:pt>
                <c:pt idx="40580" formatCode="0.00E+00">
                  <c:v>8.6934499999999999E-4</c:v>
                </c:pt>
                <c:pt idx="40581" formatCode="0.00E+00">
                  <c:v>7.4304799999999995E-4</c:v>
                </c:pt>
                <c:pt idx="40582" formatCode="0.00E+00">
                  <c:v>6.1597900000000001E-4</c:v>
                </c:pt>
                <c:pt idx="40583" formatCode="0.00E+00">
                  <c:v>4.8849500000000003E-4</c:v>
                </c:pt>
                <c:pt idx="40584" formatCode="0.00E+00">
                  <c:v>3.6095300000000001E-4</c:v>
                </c:pt>
                <c:pt idx="40585" formatCode="0.00E+00">
                  <c:v>2.33713E-4</c:v>
                </c:pt>
                <c:pt idx="40586" formatCode="0.00E+00">
                  <c:v>1.07129E-4</c:v>
                </c:pt>
                <c:pt idx="40587" formatCode="0.00E+00">
                  <c:v>-1.8442999999999999E-5</c:v>
                </c:pt>
                <c:pt idx="40588" formatCode="0.00E+00">
                  <c:v>-1.42652E-4</c:v>
                </c:pt>
                <c:pt idx="40589" formatCode="0.00E+00">
                  <c:v>-2.6515000000000002E-4</c:v>
                </c:pt>
                <c:pt idx="40590" formatCode="0.00E+00">
                  <c:v>-3.8559100000000002E-4</c:v>
                </c:pt>
                <c:pt idx="40591" formatCode="0.00E+00">
                  <c:v>-5.0363800000000005E-4</c:v>
                </c:pt>
                <c:pt idx="40592" formatCode="0.00E+00">
                  <c:v>-6.1895500000000003E-4</c:v>
                </c:pt>
                <c:pt idx="40593" formatCode="0.00E+00">
                  <c:v>-7.31214E-4</c:v>
                </c:pt>
                <c:pt idx="40594" formatCode="0.00E+00">
                  <c:v>-8.4009500000000001E-4</c:v>
                </c:pt>
                <c:pt idx="40595" formatCode="0.00E+00">
                  <c:v>-9.4528500000000003E-4</c:v>
                </c:pt>
                <c:pt idx="40596" formatCode="0.00E+00">
                  <c:v>-1.04648E-3</c:v>
                </c:pt>
                <c:pt idx="40597" formatCode="0.00E+00">
                  <c:v>-1.14338E-3</c:v>
                </c:pt>
                <c:pt idx="40598" formatCode="0.00E+00">
                  <c:v>-1.23569E-3</c:v>
                </c:pt>
                <c:pt idx="40599" formatCode="0.00E+00">
                  <c:v>-1.3231499999999999E-3</c:v>
                </c:pt>
                <c:pt idx="40600" formatCode="0.00E+00">
                  <c:v>-1.4054899999999999E-3</c:v>
                </c:pt>
                <c:pt idx="40601" formatCode="0.00E+00">
                  <c:v>-1.48244E-3</c:v>
                </c:pt>
                <c:pt idx="40602" formatCode="0.00E+00">
                  <c:v>-1.5537700000000001E-3</c:v>
                </c:pt>
                <c:pt idx="40603" formatCode="0.00E+00">
                  <c:v>-1.61925E-3</c:v>
                </c:pt>
                <c:pt idx="40604" formatCode="0.00E+00">
                  <c:v>-1.6786500000000001E-3</c:v>
                </c:pt>
                <c:pt idx="40605" formatCode="0.00E+00">
                  <c:v>-1.7317700000000001E-3</c:v>
                </c:pt>
                <c:pt idx="40606" formatCode="0.00E+00">
                  <c:v>-1.77842E-3</c:v>
                </c:pt>
                <c:pt idx="40607" formatCode="0.00E+00">
                  <c:v>-1.8184099999999999E-3</c:v>
                </c:pt>
                <c:pt idx="40608" formatCode="0.00E+00">
                  <c:v>-1.8515999999999999E-3</c:v>
                </c:pt>
                <c:pt idx="40609" formatCode="0.00E+00">
                  <c:v>-1.8778200000000001E-3</c:v>
                </c:pt>
                <c:pt idx="40610" formatCode="0.00E+00">
                  <c:v>-1.89694E-3</c:v>
                </c:pt>
                <c:pt idx="40611" formatCode="0.00E+00">
                  <c:v>-1.90884E-3</c:v>
                </c:pt>
                <c:pt idx="40612" formatCode="0.00E+00">
                  <c:v>-1.9134200000000001E-3</c:v>
                </c:pt>
                <c:pt idx="40613" formatCode="0.00E+00">
                  <c:v>-1.9105999999999999E-3</c:v>
                </c:pt>
                <c:pt idx="40614" formatCode="0.00E+00">
                  <c:v>-1.9002999999999999E-3</c:v>
                </c:pt>
                <c:pt idx="40615" formatCode="0.00E+00">
                  <c:v>-1.8824600000000001E-3</c:v>
                </c:pt>
                <c:pt idx="40616" formatCode="0.00E+00">
                  <c:v>-1.85706E-3</c:v>
                </c:pt>
                <c:pt idx="40617" formatCode="0.00E+00">
                  <c:v>-1.82406E-3</c:v>
                </c:pt>
                <c:pt idx="40618" formatCode="0.00E+00">
                  <c:v>-1.7834599999999999E-3</c:v>
                </c:pt>
                <c:pt idx="40619" formatCode="0.00E+00">
                  <c:v>-1.7352699999999999E-3</c:v>
                </c:pt>
                <c:pt idx="40620" formatCode="0.00E+00">
                  <c:v>-1.6795200000000001E-3</c:v>
                </c:pt>
                <c:pt idx="40621" formatCode="0.00E+00">
                  <c:v>-1.6162500000000001E-3</c:v>
                </c:pt>
                <c:pt idx="40622" formatCode="0.00E+00">
                  <c:v>-1.54554E-3</c:v>
                </c:pt>
                <c:pt idx="40623" formatCode="0.00E+00">
                  <c:v>-1.46744E-3</c:v>
                </c:pt>
                <c:pt idx="40624" formatCode="0.00E+00">
                  <c:v>-1.38207E-3</c:v>
                </c:pt>
                <c:pt idx="40625" formatCode="0.00E+00">
                  <c:v>-1.2895199999999999E-3</c:v>
                </c:pt>
                <c:pt idx="40626" formatCode="0.00E+00">
                  <c:v>-1.1899300000000001E-3</c:v>
                </c:pt>
                <c:pt idx="40627" formatCode="0.00E+00">
                  <c:v>-1.08343E-3</c:v>
                </c:pt>
                <c:pt idx="40628" formatCode="0.00E+00">
                  <c:v>-9.7019300000000005E-4</c:v>
                </c:pt>
                <c:pt idx="40629" formatCode="0.00E+00">
                  <c:v>-8.5038599999999996E-4</c:v>
                </c:pt>
                <c:pt idx="40630" formatCode="0.00E+00">
                  <c:v>-7.2419699999999999E-4</c:v>
                </c:pt>
                <c:pt idx="40631" formatCode="0.00E+00">
                  <c:v>-5.9183200000000004E-4</c:v>
                </c:pt>
                <c:pt idx="40632" formatCode="0.00E+00">
                  <c:v>-4.53509E-4</c:v>
                </c:pt>
                <c:pt idx="40633" formatCode="0.00E+00">
                  <c:v>-3.0946000000000001E-4</c:v>
                </c:pt>
                <c:pt idx="40634" formatCode="0.00E+00">
                  <c:v>-1.5993100000000001E-4</c:v>
                </c:pt>
                <c:pt idx="40635" formatCode="0.00E+00">
                  <c:v>-5.1821699999999997E-6</c:v>
                </c:pt>
                <c:pt idx="40636" formatCode="0.00E+00">
                  <c:v>1.5451500000000001E-4</c:v>
                </c:pt>
                <c:pt idx="40637" formatCode="0.00E+00">
                  <c:v>3.1887400000000002E-4</c:v>
                </c:pt>
                <c:pt idx="40638" formatCode="0.00E+00">
                  <c:v>4.87601E-4</c:v>
                </c:pt>
                <c:pt idx="40639" formatCode="0.00E+00">
                  <c:v>6.60386E-4</c:v>
                </c:pt>
                <c:pt idx="40640" formatCode="0.00E+00">
                  <c:v>8.3691199999999999E-4</c:v>
                </c:pt>
                <c:pt idx="40641" formatCode="0.00E+00">
                  <c:v>1.0168499999999999E-3</c:v>
                </c:pt>
                <c:pt idx="40642" formatCode="0.00E+00">
                  <c:v>1.1998600000000001E-3</c:v>
                </c:pt>
                <c:pt idx="40643" formatCode="0.00E+00">
                  <c:v>1.3856000000000001E-3</c:v>
                </c:pt>
                <c:pt idx="40644" formatCode="0.00E+00">
                  <c:v>1.5736999999999999E-3</c:v>
                </c:pt>
                <c:pt idx="40645" formatCode="0.00E+00">
                  <c:v>1.7638199999999999E-3</c:v>
                </c:pt>
                <c:pt idx="40646" formatCode="0.00E+00">
                  <c:v>1.9555699999999998E-3</c:v>
                </c:pt>
                <c:pt idx="40647" formatCode="0.00E+00">
                  <c:v>2.1485800000000002E-3</c:v>
                </c:pt>
                <c:pt idx="40648" formatCode="0.00E+00">
                  <c:v>2.3424700000000001E-3</c:v>
                </c:pt>
                <c:pt idx="40649" formatCode="0.00E+00">
                  <c:v>2.5368600000000002E-3</c:v>
                </c:pt>
                <c:pt idx="40650" formatCode="0.00E+00">
                  <c:v>2.7313400000000001E-3</c:v>
                </c:pt>
                <c:pt idx="40651" formatCode="0.00E+00">
                  <c:v>2.92553E-3</c:v>
                </c:pt>
                <c:pt idx="40652" formatCode="0.00E+00">
                  <c:v>3.1190200000000001E-3</c:v>
                </c:pt>
                <c:pt idx="40653" formatCode="0.00E+00">
                  <c:v>3.3114199999999998E-3</c:v>
                </c:pt>
                <c:pt idx="40654" formatCode="0.00E+00">
                  <c:v>3.5023300000000001E-3</c:v>
                </c:pt>
                <c:pt idx="40655" formatCode="0.00E+00">
                  <c:v>3.6913499999999999E-3</c:v>
                </c:pt>
                <c:pt idx="40656" formatCode="0.00E+00">
                  <c:v>3.87807E-3</c:v>
                </c:pt>
                <c:pt idx="40657" formatCode="0.00E+00">
                  <c:v>4.0620999999999999E-3</c:v>
                </c:pt>
                <c:pt idx="40658" formatCode="0.00E+00">
                  <c:v>4.2430300000000001E-3</c:v>
                </c:pt>
                <c:pt idx="40659" formatCode="0.00E+00">
                  <c:v>4.4204800000000001E-3</c:v>
                </c:pt>
                <c:pt idx="40660" formatCode="0.00E+00">
                  <c:v>4.5940399999999998E-3</c:v>
                </c:pt>
                <c:pt idx="40661" formatCode="0.00E+00">
                  <c:v>4.7633399999999996E-3</c:v>
                </c:pt>
                <c:pt idx="40662" formatCode="0.00E+00">
                  <c:v>4.9279800000000002E-3</c:v>
                </c:pt>
                <c:pt idx="40663" formatCode="0.00E+00">
                  <c:v>5.0875900000000003E-3</c:v>
                </c:pt>
                <c:pt idx="40664" formatCode="0.00E+00">
                  <c:v>5.2417999999999996E-3</c:v>
                </c:pt>
                <c:pt idx="40665" formatCode="0.00E+00">
                  <c:v>5.3902300000000002E-3</c:v>
                </c:pt>
                <c:pt idx="40666" formatCode="0.00E+00">
                  <c:v>5.5325499999999998E-3</c:v>
                </c:pt>
                <c:pt idx="40667" formatCode="0.00E+00">
                  <c:v>5.6683899999999997E-3</c:v>
                </c:pt>
                <c:pt idx="40668" formatCode="0.00E+00">
                  <c:v>5.7974200000000002E-3</c:v>
                </c:pt>
                <c:pt idx="40669" formatCode="0.00E+00">
                  <c:v>5.9192999999999997E-3</c:v>
                </c:pt>
                <c:pt idx="40670" formatCode="0.00E+00">
                  <c:v>6.0337200000000002E-3</c:v>
                </c:pt>
                <c:pt idx="40671" formatCode="0.00E+00">
                  <c:v>6.14037E-3</c:v>
                </c:pt>
                <c:pt idx="40672" formatCode="0.00E+00">
                  <c:v>6.2389500000000001E-3</c:v>
                </c:pt>
                <c:pt idx="40673" formatCode="0.00E+00">
                  <c:v>6.3291800000000002E-3</c:v>
                </c:pt>
                <c:pt idx="40674" formatCode="0.00E+00">
                  <c:v>6.4107799999999996E-3</c:v>
                </c:pt>
                <c:pt idx="40675" formatCode="0.00E+00">
                  <c:v>6.4834999999999997E-3</c:v>
                </c:pt>
                <c:pt idx="40676" formatCode="0.00E+00">
                  <c:v>6.5470900000000002E-3</c:v>
                </c:pt>
                <c:pt idx="40677" formatCode="0.00E+00">
                  <c:v>6.6013199999999999E-3</c:v>
                </c:pt>
                <c:pt idx="40678" formatCode="0.00E+00">
                  <c:v>6.6459800000000001E-3</c:v>
                </c:pt>
                <c:pt idx="40679" formatCode="0.00E+00">
                  <c:v>6.6808600000000003E-3</c:v>
                </c:pt>
                <c:pt idx="40680" formatCode="0.00E+00">
                  <c:v>6.7057899999999997E-3</c:v>
                </c:pt>
                <c:pt idx="40681" formatCode="0.00E+00">
                  <c:v>6.7205900000000002E-3</c:v>
                </c:pt>
                <c:pt idx="40682" formatCode="0.00E+00">
                  <c:v>6.7251200000000002E-3</c:v>
                </c:pt>
                <c:pt idx="40683" formatCode="0.00E+00">
                  <c:v>6.7192399999999996E-3</c:v>
                </c:pt>
                <c:pt idx="40684" formatCode="0.00E+00">
                  <c:v>6.70282E-3</c:v>
                </c:pt>
                <c:pt idx="40685" formatCode="0.00E+00">
                  <c:v>6.6757800000000001E-3</c:v>
                </c:pt>
                <c:pt idx="40686" formatCode="0.00E+00">
                  <c:v>6.6380299999999996E-3</c:v>
                </c:pt>
                <c:pt idx="40687" formatCode="0.00E+00">
                  <c:v>6.5895099999999998E-3</c:v>
                </c:pt>
                <c:pt idx="40688" formatCode="0.00E+00">
                  <c:v>6.53018E-3</c:v>
                </c:pt>
                <c:pt idx="40689" formatCode="0.00E+00">
                  <c:v>6.4599899999999997E-3</c:v>
                </c:pt>
                <c:pt idx="40690" formatCode="0.00E+00">
                  <c:v>6.3789600000000004E-3</c:v>
                </c:pt>
                <c:pt idx="40691" formatCode="0.00E+00">
                  <c:v>6.2870799999999996E-3</c:v>
                </c:pt>
                <c:pt idx="40692" formatCode="0.00E+00">
                  <c:v>6.1843899999999997E-3</c:v>
                </c:pt>
                <c:pt idx="40693" formatCode="0.00E+00">
                  <c:v>6.0709300000000004E-3</c:v>
                </c:pt>
                <c:pt idx="40694" formatCode="0.00E+00">
                  <c:v>5.9467799999999996E-3</c:v>
                </c:pt>
                <c:pt idx="40695" formatCode="0.00E+00">
                  <c:v>5.8120100000000003E-3</c:v>
                </c:pt>
                <c:pt idx="40696" formatCode="0.00E+00">
                  <c:v>5.66674E-3</c:v>
                </c:pt>
                <c:pt idx="40697" formatCode="0.00E+00">
                  <c:v>5.5110699999999999E-3</c:v>
                </c:pt>
                <c:pt idx="40698" formatCode="0.00E+00">
                  <c:v>5.3451699999999998E-3</c:v>
                </c:pt>
                <c:pt idx="40699" formatCode="0.00E+00">
                  <c:v>5.1691699999999998E-3</c:v>
                </c:pt>
                <c:pt idx="40700" formatCode="0.00E+00">
                  <c:v>4.9832699999999997E-3</c:v>
                </c:pt>
                <c:pt idx="40701" formatCode="0.00E+00">
                  <c:v>4.78766E-3</c:v>
                </c:pt>
                <c:pt idx="40702" formatCode="0.00E+00">
                  <c:v>4.5825500000000003E-3</c:v>
                </c:pt>
                <c:pt idx="40703" formatCode="0.00E+00">
                  <c:v>4.3681700000000002E-3</c:v>
                </c:pt>
                <c:pt idx="40704" formatCode="0.00E+00">
                  <c:v>4.1447599999999999E-3</c:v>
                </c:pt>
                <c:pt idx="40705" formatCode="0.00E+00">
                  <c:v>3.9126100000000004E-3</c:v>
                </c:pt>
                <c:pt idx="40706" formatCode="0.00E+00">
                  <c:v>3.6719700000000001E-3</c:v>
                </c:pt>
                <c:pt idx="40707" formatCode="0.00E+00">
                  <c:v>3.4231600000000002E-3</c:v>
                </c:pt>
                <c:pt idx="40708" formatCode="0.00E+00">
                  <c:v>3.1664800000000002E-3</c:v>
                </c:pt>
                <c:pt idx="40709" formatCode="0.00E+00">
                  <c:v>2.9022499999999999E-3</c:v>
                </c:pt>
                <c:pt idx="40710" formatCode="0.00E+00">
                  <c:v>2.6308299999999998E-3</c:v>
                </c:pt>
                <c:pt idx="40711" formatCode="0.00E+00">
                  <c:v>2.35257E-3</c:v>
                </c:pt>
                <c:pt idx="40712" formatCode="0.00E+00">
                  <c:v>2.0678300000000001E-3</c:v>
                </c:pt>
                <c:pt idx="40713" formatCode="0.00E+00">
                  <c:v>1.77699E-3</c:v>
                </c:pt>
                <c:pt idx="40714" formatCode="0.00E+00">
                  <c:v>1.4804600000000001E-3</c:v>
                </c:pt>
                <c:pt idx="40715" formatCode="0.00E+00">
                  <c:v>1.17863E-3</c:v>
                </c:pt>
                <c:pt idx="40716" formatCode="0.00E+00">
                  <c:v>8.7192400000000005E-4</c:v>
                </c:pt>
                <c:pt idx="40717" formatCode="0.00E+00">
                  <c:v>5.6076900000000002E-4</c:v>
                </c:pt>
                <c:pt idx="40718" formatCode="0.00E+00">
                  <c:v>2.4560100000000002E-4</c:v>
                </c:pt>
                <c:pt idx="40719" formatCode="0.00E+00">
                  <c:v>-7.3135700000000005E-5</c:v>
                </c:pt>
                <c:pt idx="40720" formatCode="0.00E+00">
                  <c:v>-3.94986E-4</c:v>
                </c:pt>
                <c:pt idx="40721" formatCode="0.00E+00">
                  <c:v>-7.1948800000000001E-4</c:v>
                </c:pt>
                <c:pt idx="40722" formatCode="0.00E+00">
                  <c:v>-1.0461699999999999E-3</c:v>
                </c:pt>
                <c:pt idx="40723" formatCode="0.00E+00">
                  <c:v>-1.3745700000000001E-3</c:v>
                </c:pt>
                <c:pt idx="40724" formatCode="0.00E+00">
                  <c:v>-1.70419E-3</c:v>
                </c:pt>
                <c:pt idx="40725" formatCode="0.00E+00">
                  <c:v>-2.0345599999999999E-3</c:v>
                </c:pt>
                <c:pt idx="40726" formatCode="0.00E+00">
                  <c:v>-2.3651900000000001E-3</c:v>
                </c:pt>
                <c:pt idx="40727" formatCode="0.00E+00">
                  <c:v>-2.6955799999999999E-3</c:v>
                </c:pt>
                <c:pt idx="40728" formatCode="0.00E+00">
                  <c:v>-3.0252399999999998E-3</c:v>
                </c:pt>
                <c:pt idx="40729" formatCode="0.00E+00">
                  <c:v>-3.3536899999999999E-3</c:v>
                </c:pt>
                <c:pt idx="40730" formatCode="0.00E+00">
                  <c:v>-3.6804099999999998E-3</c:v>
                </c:pt>
                <c:pt idx="40731" formatCode="0.00E+00">
                  <c:v>-4.0049300000000003E-3</c:v>
                </c:pt>
                <c:pt idx="40732" formatCode="0.00E+00">
                  <c:v>-4.32673E-3</c:v>
                </c:pt>
                <c:pt idx="40733" formatCode="0.00E+00">
                  <c:v>-4.6453500000000003E-3</c:v>
                </c:pt>
                <c:pt idx="40734" formatCode="0.00E+00">
                  <c:v>-4.9602700000000001E-3</c:v>
                </c:pt>
                <c:pt idx="40735" formatCode="0.00E+00">
                  <c:v>-5.2710300000000003E-3</c:v>
                </c:pt>
                <c:pt idx="40736" formatCode="0.00E+00">
                  <c:v>-5.5771299999999996E-3</c:v>
                </c:pt>
                <c:pt idx="40737" formatCode="0.00E+00">
                  <c:v>-5.8780999999999998E-3</c:v>
                </c:pt>
                <c:pt idx="40738" formatCode="0.00E+00">
                  <c:v>-6.1734700000000003E-3</c:v>
                </c:pt>
                <c:pt idx="40739" formatCode="0.00E+00">
                  <c:v>-6.4627799999999996E-3</c:v>
                </c:pt>
                <c:pt idx="40740" formatCode="0.00E+00">
                  <c:v>-6.7455700000000002E-3</c:v>
                </c:pt>
                <c:pt idx="40741" formatCode="0.00E+00">
                  <c:v>-7.0213999999999997E-3</c:v>
                </c:pt>
                <c:pt idx="40742" formatCode="0.00E+00">
                  <c:v>-7.2898199999999998E-3</c:v>
                </c:pt>
                <c:pt idx="40743" formatCode="0.00E+00">
                  <c:v>-7.5503999999999996E-3</c:v>
                </c:pt>
                <c:pt idx="40744" formatCode="0.00E+00">
                  <c:v>-7.8027399999999998E-3</c:v>
                </c:pt>
                <c:pt idx="40745" formatCode="0.00E+00">
                  <c:v>-8.0464100000000004E-3</c:v>
                </c:pt>
                <c:pt idx="40746" formatCode="0.00E+00">
                  <c:v>-8.28102E-3</c:v>
                </c:pt>
                <c:pt idx="40747" formatCode="0.00E+00">
                  <c:v>-8.5062000000000002E-3</c:v>
                </c:pt>
                <c:pt idx="40748" formatCode="0.00E+00">
                  <c:v>-8.7215699999999997E-3</c:v>
                </c:pt>
                <c:pt idx="40749" formatCode="0.00E+00">
                  <c:v>-8.9267700000000005E-3</c:v>
                </c:pt>
                <c:pt idx="40750" formatCode="0.00E+00">
                  <c:v>-9.1214599999999996E-3</c:v>
                </c:pt>
                <c:pt idx="40751" formatCode="0.00E+00">
                  <c:v>-9.3053200000000006E-3</c:v>
                </c:pt>
                <c:pt idx="40752" formatCode="0.00E+00">
                  <c:v>-9.4780300000000001E-3</c:v>
                </c:pt>
                <c:pt idx="40753" formatCode="0.00E+00">
                  <c:v>-9.6393E-3</c:v>
                </c:pt>
                <c:pt idx="40754" formatCode="0.00E+00">
                  <c:v>-9.78884E-3</c:v>
                </c:pt>
                <c:pt idx="40755" formatCode="0.00E+00">
                  <c:v>-9.9264000000000002E-3</c:v>
                </c:pt>
                <c:pt idx="40756">
                  <c:v>-1.00517E-2</c:v>
                </c:pt>
                <c:pt idx="40757">
                  <c:v>-1.0164599999999999E-2</c:v>
                </c:pt>
                <c:pt idx="40758">
                  <c:v>-1.0264799999999999E-2</c:v>
                </c:pt>
                <c:pt idx="40759">
                  <c:v>-1.0352200000000001E-2</c:v>
                </c:pt>
                <c:pt idx="40760">
                  <c:v>-1.04265E-2</c:v>
                </c:pt>
                <c:pt idx="40761">
                  <c:v>-1.0487700000000001E-2</c:v>
                </c:pt>
                <c:pt idx="40762">
                  <c:v>-1.05355E-2</c:v>
                </c:pt>
                <c:pt idx="40763">
                  <c:v>-1.057E-2</c:v>
                </c:pt>
                <c:pt idx="40764">
                  <c:v>-1.05909E-2</c:v>
                </c:pt>
                <c:pt idx="40765">
                  <c:v>-1.05982E-2</c:v>
                </c:pt>
                <c:pt idx="40766">
                  <c:v>-1.05919E-2</c:v>
                </c:pt>
                <c:pt idx="40767">
                  <c:v>-1.05719E-2</c:v>
                </c:pt>
                <c:pt idx="40768">
                  <c:v>-1.05383E-2</c:v>
                </c:pt>
                <c:pt idx="40769">
                  <c:v>-1.0490899999999999E-2</c:v>
                </c:pt>
                <c:pt idx="40770">
                  <c:v>-1.043E-2</c:v>
                </c:pt>
                <c:pt idx="40771">
                  <c:v>-1.0355400000000001E-2</c:v>
                </c:pt>
                <c:pt idx="40772">
                  <c:v>-1.02673E-2</c:v>
                </c:pt>
                <c:pt idx="40773">
                  <c:v>-1.0165799999999999E-2</c:v>
                </c:pt>
                <c:pt idx="40774">
                  <c:v>-1.0050999999999999E-2</c:v>
                </c:pt>
                <c:pt idx="40775" formatCode="0.00E+00">
                  <c:v>-9.9229399999999999E-3</c:v>
                </c:pt>
                <c:pt idx="40776" formatCode="0.00E+00">
                  <c:v>-9.7818699999999998E-3</c:v>
                </c:pt>
                <c:pt idx="40777" formatCode="0.00E+00">
                  <c:v>-9.6279399999999998E-3</c:v>
                </c:pt>
                <c:pt idx="40778" formatCode="0.00E+00">
                  <c:v>-9.4613300000000004E-3</c:v>
                </c:pt>
                <c:pt idx="40779" formatCode="0.00E+00">
                  <c:v>-9.2822500000000006E-3</c:v>
                </c:pt>
                <c:pt idx="40780" formatCode="0.00E+00">
                  <c:v>-9.0909300000000005E-3</c:v>
                </c:pt>
                <c:pt idx="40781" formatCode="0.00E+00">
                  <c:v>-8.8876200000000006E-3</c:v>
                </c:pt>
                <c:pt idx="40782" formatCode="0.00E+00">
                  <c:v>-8.6725699999999992E-3</c:v>
                </c:pt>
                <c:pt idx="40783" formatCode="0.00E+00">
                  <c:v>-8.44607E-3</c:v>
                </c:pt>
                <c:pt idx="40784" formatCode="0.00E+00">
                  <c:v>-8.2084299999999992E-3</c:v>
                </c:pt>
                <c:pt idx="40785" formatCode="0.00E+00">
                  <c:v>-7.9599400000000004E-3</c:v>
                </c:pt>
                <c:pt idx="40786" formatCode="0.00E+00">
                  <c:v>-7.7009499999999998E-3</c:v>
                </c:pt>
                <c:pt idx="40787" formatCode="0.00E+00">
                  <c:v>-7.4317999999999997E-3</c:v>
                </c:pt>
                <c:pt idx="40788" formatCode="0.00E+00">
                  <c:v>-7.1528599999999996E-3</c:v>
                </c:pt>
                <c:pt idx="40789" formatCode="0.00E+00">
                  <c:v>-6.8644999999999999E-3</c:v>
                </c:pt>
                <c:pt idx="40790" formatCode="0.00E+00">
                  <c:v>-6.5671000000000002E-3</c:v>
                </c:pt>
                <c:pt idx="40791" formatCode="0.00E+00">
                  <c:v>-6.2610900000000004E-3</c:v>
                </c:pt>
                <c:pt idx="40792" formatCode="0.00E+00">
                  <c:v>-5.94686E-3</c:v>
                </c:pt>
                <c:pt idx="40793" formatCode="0.00E+00">
                  <c:v>-5.6248599999999998E-3</c:v>
                </c:pt>
                <c:pt idx="40794" formatCode="0.00E+00">
                  <c:v>-5.2955199999999997E-3</c:v>
                </c:pt>
                <c:pt idx="40795" formatCode="0.00E+00">
                  <c:v>-4.9592899999999999E-3</c:v>
                </c:pt>
                <c:pt idx="40796" formatCode="0.00E+00">
                  <c:v>-4.61663E-3</c:v>
                </c:pt>
                <c:pt idx="40797" formatCode="0.00E+00">
                  <c:v>-4.26802E-3</c:v>
                </c:pt>
                <c:pt idx="40798" formatCode="0.00E+00">
                  <c:v>-3.9139200000000004E-3</c:v>
                </c:pt>
                <c:pt idx="40799" formatCode="0.00E+00">
                  <c:v>-3.5548400000000001E-3</c:v>
                </c:pt>
                <c:pt idx="40800" formatCode="0.00E+00">
                  <c:v>-3.1912500000000001E-3</c:v>
                </c:pt>
                <c:pt idx="40801" formatCode="0.00E+00">
                  <c:v>-2.82366E-3</c:v>
                </c:pt>
                <c:pt idx="40802" formatCode="0.00E+00">
                  <c:v>-2.4525800000000002E-3</c:v>
                </c:pt>
                <c:pt idx="40803" formatCode="0.00E+00">
                  <c:v>-2.07851E-3</c:v>
                </c:pt>
                <c:pt idx="40804" formatCode="0.00E+00">
                  <c:v>-1.70196E-3</c:v>
                </c:pt>
                <c:pt idx="40805" formatCode="0.00E+00">
                  <c:v>-1.32346E-3</c:v>
                </c:pt>
                <c:pt idx="40806" formatCode="0.00E+00">
                  <c:v>-9.4351999999999999E-4</c:v>
                </c:pt>
                <c:pt idx="40807" formatCode="0.00E+00">
                  <c:v>-5.6265999999999998E-4</c:v>
                </c:pt>
                <c:pt idx="40808" formatCode="0.00E+00">
                  <c:v>-1.8140100000000001E-4</c:v>
                </c:pt>
                <c:pt idx="40809" formatCode="0.00E+00">
                  <c:v>1.99736E-4</c:v>
                </c:pt>
                <c:pt idx="40810" formatCode="0.00E+00">
                  <c:v>5.8023199999999997E-4</c:v>
                </c:pt>
                <c:pt idx="40811" formatCode="0.00E+00">
                  <c:v>9.5957099999999999E-4</c:v>
                </c:pt>
                <c:pt idx="40812" formatCode="0.00E+00">
                  <c:v>1.33724E-3</c:v>
                </c:pt>
                <c:pt idx="40813" formatCode="0.00E+00">
                  <c:v>1.71272E-3</c:v>
                </c:pt>
                <c:pt idx="40814" formatCode="0.00E+00">
                  <c:v>2.0855100000000001E-3</c:v>
                </c:pt>
                <c:pt idx="40815" formatCode="0.00E+00">
                  <c:v>2.4551099999999999E-3</c:v>
                </c:pt>
                <c:pt idx="40816" formatCode="0.00E+00">
                  <c:v>2.82102E-3</c:v>
                </c:pt>
                <c:pt idx="40817" formatCode="0.00E+00">
                  <c:v>3.1827499999999998E-3</c:v>
                </c:pt>
                <c:pt idx="40818" formatCode="0.00E+00">
                  <c:v>3.5398199999999999E-3</c:v>
                </c:pt>
                <c:pt idx="40819" formatCode="0.00E+00">
                  <c:v>3.8917499999999998E-3</c:v>
                </c:pt>
                <c:pt idx="40820" formatCode="0.00E+00">
                  <c:v>4.23808E-3</c:v>
                </c:pt>
                <c:pt idx="40821" formatCode="0.00E+00">
                  <c:v>4.5783500000000001E-3</c:v>
                </c:pt>
                <c:pt idx="40822" formatCode="0.00E+00">
                  <c:v>4.9121199999999999E-3</c:v>
                </c:pt>
                <c:pt idx="40823" formatCode="0.00E+00">
                  <c:v>5.23895E-3</c:v>
                </c:pt>
                <c:pt idx="40824" formatCode="0.00E+00">
                  <c:v>5.5584099999999997E-3</c:v>
                </c:pt>
                <c:pt idx="40825" formatCode="0.00E+00">
                  <c:v>5.8700999999999996E-3</c:v>
                </c:pt>
                <c:pt idx="40826" formatCode="0.00E+00">
                  <c:v>6.1736200000000003E-3</c:v>
                </c:pt>
                <c:pt idx="40827" formatCode="0.00E+00">
                  <c:v>6.4685699999999999E-3</c:v>
                </c:pt>
                <c:pt idx="40828" formatCode="0.00E+00">
                  <c:v>6.7545900000000004E-3</c:v>
                </c:pt>
                <c:pt idx="40829" formatCode="0.00E+00">
                  <c:v>7.0313099999999998E-3</c:v>
                </c:pt>
                <c:pt idx="40830" formatCode="0.00E+00">
                  <c:v>7.2984E-3</c:v>
                </c:pt>
                <c:pt idx="40831" formatCode="0.00E+00">
                  <c:v>7.5555300000000004E-3</c:v>
                </c:pt>
                <c:pt idx="40832" formatCode="0.00E+00">
                  <c:v>7.8023900000000002E-3</c:v>
                </c:pt>
                <c:pt idx="40833" formatCode="0.00E+00">
                  <c:v>8.0386799999999994E-3</c:v>
                </c:pt>
                <c:pt idx="40834" formatCode="0.00E+00">
                  <c:v>8.2641099999999999E-3</c:v>
                </c:pt>
                <c:pt idx="40835" formatCode="0.00E+00">
                  <c:v>8.4784400000000003E-3</c:v>
                </c:pt>
                <c:pt idx="40836" formatCode="0.00E+00">
                  <c:v>8.6814100000000005E-3</c:v>
                </c:pt>
                <c:pt idx="40837" formatCode="0.00E+00">
                  <c:v>8.8728000000000001E-3</c:v>
                </c:pt>
                <c:pt idx="40838" formatCode="0.00E+00">
                  <c:v>9.0523900000000004E-3</c:v>
                </c:pt>
                <c:pt idx="40839" formatCode="0.00E+00">
                  <c:v>9.2200100000000007E-3</c:v>
                </c:pt>
                <c:pt idx="40840" formatCode="0.00E+00">
                  <c:v>9.3754700000000003E-3</c:v>
                </c:pt>
                <c:pt idx="40841" formatCode="0.00E+00">
                  <c:v>9.5186200000000002E-3</c:v>
                </c:pt>
                <c:pt idx="40842" formatCode="0.00E+00">
                  <c:v>9.6493299999999994E-3</c:v>
                </c:pt>
                <c:pt idx="40843" formatCode="0.00E+00">
                  <c:v>9.7674800000000003E-3</c:v>
                </c:pt>
                <c:pt idx="40844" formatCode="0.00E+00">
                  <c:v>9.87297E-3</c:v>
                </c:pt>
                <c:pt idx="40845" formatCode="0.00E+00">
                  <c:v>9.9657400000000007E-3</c:v>
                </c:pt>
                <c:pt idx="40846">
                  <c:v>1.0045699999999999E-2</c:v>
                </c:pt>
                <c:pt idx="40847">
                  <c:v>1.0112899999999999E-2</c:v>
                </c:pt>
                <c:pt idx="40848">
                  <c:v>1.01671E-2</c:v>
                </c:pt>
                <c:pt idx="40849">
                  <c:v>1.02086E-2</c:v>
                </c:pt>
                <c:pt idx="40850">
                  <c:v>1.02372E-2</c:v>
                </c:pt>
                <c:pt idx="40851">
                  <c:v>1.0253E-2</c:v>
                </c:pt>
                <c:pt idx="40852">
                  <c:v>1.0256100000000001E-2</c:v>
                </c:pt>
                <c:pt idx="40853">
                  <c:v>1.02465E-2</c:v>
                </c:pt>
                <c:pt idx="40854">
                  <c:v>1.02243E-2</c:v>
                </c:pt>
                <c:pt idx="40855">
                  <c:v>1.0189699999999999E-2</c:v>
                </c:pt>
                <c:pt idx="40856">
                  <c:v>1.0142699999999999E-2</c:v>
                </c:pt>
                <c:pt idx="40857">
                  <c:v>1.00836E-2</c:v>
                </c:pt>
                <c:pt idx="40858">
                  <c:v>1.0012399999999999E-2</c:v>
                </c:pt>
                <c:pt idx="40859" formatCode="0.00E+00">
                  <c:v>9.9293999999999997E-3</c:v>
                </c:pt>
                <c:pt idx="40860" formatCode="0.00E+00">
                  <c:v>9.8347399999999998E-3</c:v>
                </c:pt>
                <c:pt idx="40861" formatCode="0.00E+00">
                  <c:v>9.7286400000000002E-3</c:v>
                </c:pt>
                <c:pt idx="40862" formatCode="0.00E+00">
                  <c:v>9.6113499999999994E-3</c:v>
                </c:pt>
                <c:pt idx="40863" formatCode="0.00E+00">
                  <c:v>9.4830899999999996E-3</c:v>
                </c:pt>
                <c:pt idx="40864" formatCode="0.00E+00">
                  <c:v>9.3441400000000008E-3</c:v>
                </c:pt>
                <c:pt idx="40865" formatCode="0.00E+00">
                  <c:v>9.1947499999999998E-3</c:v>
                </c:pt>
                <c:pt idx="40866" formatCode="0.00E+00">
                  <c:v>9.03523E-3</c:v>
                </c:pt>
                <c:pt idx="40867" formatCode="0.00E+00">
                  <c:v>8.8658599999999997E-3</c:v>
                </c:pt>
                <c:pt idx="40868" formatCode="0.00E+00">
                  <c:v>8.6869700000000005E-3</c:v>
                </c:pt>
                <c:pt idx="40869" formatCode="0.00E+00">
                  <c:v>8.4988700000000004E-3</c:v>
                </c:pt>
                <c:pt idx="40870" formatCode="0.00E+00">
                  <c:v>8.3019099999999992E-3</c:v>
                </c:pt>
                <c:pt idx="40871" formatCode="0.00E+00">
                  <c:v>8.09642E-3</c:v>
                </c:pt>
                <c:pt idx="40872" formatCode="0.00E+00">
                  <c:v>7.8827800000000007E-3</c:v>
                </c:pt>
                <c:pt idx="40873" formatCode="0.00E+00">
                  <c:v>7.66133E-3</c:v>
                </c:pt>
                <c:pt idx="40874" formatCode="0.00E+00">
                  <c:v>7.43247E-3</c:v>
                </c:pt>
                <c:pt idx="40875" formatCode="0.00E+00">
                  <c:v>7.1965700000000002E-3</c:v>
                </c:pt>
                <c:pt idx="40876" formatCode="0.00E+00">
                  <c:v>6.9540299999999999E-3</c:v>
                </c:pt>
                <c:pt idx="40877" formatCode="0.00E+00">
                  <c:v>6.7052400000000003E-3</c:v>
                </c:pt>
                <c:pt idx="40878" formatCode="0.00E+00">
                  <c:v>6.4506099999999999E-3</c:v>
                </c:pt>
                <c:pt idx="40879" formatCode="0.00E+00">
                  <c:v>6.1905600000000003E-3</c:v>
                </c:pt>
                <c:pt idx="40880" formatCode="0.00E+00">
                  <c:v>5.9254800000000003E-3</c:v>
                </c:pt>
                <c:pt idx="40881" formatCode="0.00E+00">
                  <c:v>5.6558099999999998E-3</c:v>
                </c:pt>
                <c:pt idx="40882" formatCode="0.00E+00">
                  <c:v>5.3819699999999998E-3</c:v>
                </c:pt>
                <c:pt idx="40883" formatCode="0.00E+00">
                  <c:v>5.1043800000000004E-3</c:v>
                </c:pt>
                <c:pt idx="40884" formatCode="0.00E+00">
                  <c:v>4.8234699999999998E-3</c:v>
                </c:pt>
                <c:pt idx="40885" formatCode="0.00E+00">
                  <c:v>4.53967E-3</c:v>
                </c:pt>
                <c:pt idx="40886" formatCode="0.00E+00">
                  <c:v>4.2534000000000001E-3</c:v>
                </c:pt>
                <c:pt idx="40887" formatCode="0.00E+00">
                  <c:v>3.9651E-3</c:v>
                </c:pt>
                <c:pt idx="40888" formatCode="0.00E+00">
                  <c:v>3.6751900000000001E-3</c:v>
                </c:pt>
                <c:pt idx="40889" formatCode="0.00E+00">
                  <c:v>3.3841100000000001E-3</c:v>
                </c:pt>
                <c:pt idx="40890" formatCode="0.00E+00">
                  <c:v>3.0922699999999998E-3</c:v>
                </c:pt>
                <c:pt idx="40891" formatCode="0.00E+00">
                  <c:v>2.8000899999999999E-3</c:v>
                </c:pt>
                <c:pt idx="40892" formatCode="0.00E+00">
                  <c:v>2.5079999999999998E-3</c:v>
                </c:pt>
                <c:pt idx="40893" formatCode="0.00E+00">
                  <c:v>2.2163999999999999E-3</c:v>
                </c:pt>
                <c:pt idx="40894" formatCode="0.00E+00">
                  <c:v>1.92571E-3</c:v>
                </c:pt>
                <c:pt idx="40895" formatCode="0.00E+00">
                  <c:v>1.6363199999999999E-3</c:v>
                </c:pt>
                <c:pt idx="40896" formatCode="0.00E+00">
                  <c:v>1.3486399999999999E-3</c:v>
                </c:pt>
                <c:pt idx="40897" formatCode="0.00E+00">
                  <c:v>1.0630500000000001E-3</c:v>
                </c:pt>
                <c:pt idx="40898" formatCode="0.00E+00">
                  <c:v>7.7992899999999995E-4</c:v>
                </c:pt>
                <c:pt idx="40899" formatCode="0.00E+00">
                  <c:v>4.9965999999999997E-4</c:v>
                </c:pt>
                <c:pt idx="40900" formatCode="0.00E+00">
                  <c:v>2.2260499999999999E-4</c:v>
                </c:pt>
                <c:pt idx="40901" formatCode="0.00E+00">
                  <c:v>-5.08798E-5</c:v>
                </c:pt>
                <c:pt idx="40902" formatCode="0.00E+00">
                  <c:v>-3.2044899999999999E-4</c:v>
                </c:pt>
                <c:pt idx="40903" formatCode="0.00E+00">
                  <c:v>-5.8576500000000003E-4</c:v>
                </c:pt>
                <c:pt idx="40904" formatCode="0.00E+00">
                  <c:v>-8.4650399999999998E-4</c:v>
                </c:pt>
                <c:pt idx="40905" formatCode="0.00E+00">
                  <c:v>-1.10235E-3</c:v>
                </c:pt>
                <c:pt idx="40906" formatCode="0.00E+00">
                  <c:v>-1.353E-3</c:v>
                </c:pt>
                <c:pt idx="40907" formatCode="0.00E+00">
                  <c:v>-1.5981599999999999E-3</c:v>
                </c:pt>
                <c:pt idx="40908" formatCode="0.00E+00">
                  <c:v>-1.83756E-3</c:v>
                </c:pt>
                <c:pt idx="40909" formatCode="0.00E+00">
                  <c:v>-2.0709299999999999E-3</c:v>
                </c:pt>
                <c:pt idx="40910" formatCode="0.00E+00">
                  <c:v>-2.2980100000000001E-3</c:v>
                </c:pt>
                <c:pt idx="40911" formatCode="0.00E+00">
                  <c:v>-2.5185699999999999E-3</c:v>
                </c:pt>
                <c:pt idx="40912" formatCode="0.00E+00">
                  <c:v>-2.7323899999999999E-3</c:v>
                </c:pt>
                <c:pt idx="40913" formatCode="0.00E+00">
                  <c:v>-2.9392400000000001E-3</c:v>
                </c:pt>
                <c:pt idx="40914" formatCode="0.00E+00">
                  <c:v>-3.1389399999999998E-3</c:v>
                </c:pt>
                <c:pt idx="40915" formatCode="0.00E+00">
                  <c:v>-3.3312900000000002E-3</c:v>
                </c:pt>
                <c:pt idx="40916" formatCode="0.00E+00">
                  <c:v>-3.5161400000000001E-3</c:v>
                </c:pt>
                <c:pt idx="40917" formatCode="0.00E+00">
                  <c:v>-3.6933199999999999E-3</c:v>
                </c:pt>
                <c:pt idx="40918" formatCode="0.00E+00">
                  <c:v>-3.8627000000000002E-3</c:v>
                </c:pt>
                <c:pt idx="40919" formatCode="0.00E+00">
                  <c:v>-4.0241599999999997E-3</c:v>
                </c:pt>
                <c:pt idx="40920" formatCode="0.00E+00">
                  <c:v>-4.1775900000000001E-3</c:v>
                </c:pt>
                <c:pt idx="40921" formatCode="0.00E+00">
                  <c:v>-4.3228900000000002E-3</c:v>
                </c:pt>
                <c:pt idx="40922" formatCode="0.00E+00">
                  <c:v>-4.4599799999999997E-3</c:v>
                </c:pt>
                <c:pt idx="40923" formatCode="0.00E+00">
                  <c:v>-4.5888099999999996E-3</c:v>
                </c:pt>
                <c:pt idx="40924" formatCode="0.00E+00">
                  <c:v>-4.7093200000000003E-3</c:v>
                </c:pt>
                <c:pt idx="40925" formatCode="0.00E+00">
                  <c:v>-4.8214800000000004E-3</c:v>
                </c:pt>
                <c:pt idx="40926" formatCode="0.00E+00">
                  <c:v>-4.9252799999999998E-3</c:v>
                </c:pt>
                <c:pt idx="40927" formatCode="0.00E+00">
                  <c:v>-5.0207000000000003E-3</c:v>
                </c:pt>
                <c:pt idx="40928" formatCode="0.00E+00">
                  <c:v>-5.1077600000000003E-3</c:v>
                </c:pt>
                <c:pt idx="40929" formatCode="0.00E+00">
                  <c:v>-5.1865000000000001E-3</c:v>
                </c:pt>
                <c:pt idx="40930" formatCode="0.00E+00">
                  <c:v>-5.2569399999999999E-3</c:v>
                </c:pt>
                <c:pt idx="40931" formatCode="0.00E+00">
                  <c:v>-5.31914E-3</c:v>
                </c:pt>
                <c:pt idx="40932" formatCode="0.00E+00">
                  <c:v>-5.37317E-3</c:v>
                </c:pt>
                <c:pt idx="40933" formatCode="0.00E+00">
                  <c:v>-5.4191100000000004E-3</c:v>
                </c:pt>
                <c:pt idx="40934" formatCode="0.00E+00">
                  <c:v>-5.4570599999999997E-3</c:v>
                </c:pt>
                <c:pt idx="40935" formatCode="0.00E+00">
                  <c:v>-5.4871199999999998E-3</c:v>
                </c:pt>
                <c:pt idx="40936" formatCode="0.00E+00">
                  <c:v>-5.5094300000000001E-3</c:v>
                </c:pt>
                <c:pt idx="40937" formatCode="0.00E+00">
                  <c:v>-5.5240899999999997E-3</c:v>
                </c:pt>
                <c:pt idx="40938" formatCode="0.00E+00">
                  <c:v>-5.5312800000000004E-3</c:v>
                </c:pt>
                <c:pt idx="40939" formatCode="0.00E+00">
                  <c:v>-5.5311300000000004E-3</c:v>
                </c:pt>
                <c:pt idx="40940" formatCode="0.00E+00">
                  <c:v>-5.5238199999999996E-3</c:v>
                </c:pt>
                <c:pt idx="40941" formatCode="0.00E+00">
                  <c:v>-5.5095300000000003E-3</c:v>
                </c:pt>
                <c:pt idx="40942" formatCode="0.00E+00">
                  <c:v>-5.4884399999999998E-3</c:v>
                </c:pt>
                <c:pt idx="40943" formatCode="0.00E+00">
                  <c:v>-5.4607500000000003E-3</c:v>
                </c:pt>
                <c:pt idx="40944" formatCode="0.00E+00">
                  <c:v>-5.4266699999999998E-3</c:v>
                </c:pt>
                <c:pt idx="40945" formatCode="0.00E+00">
                  <c:v>-5.3864200000000003E-3</c:v>
                </c:pt>
                <c:pt idx="40946" formatCode="0.00E+00">
                  <c:v>-5.3402199999999997E-3</c:v>
                </c:pt>
                <c:pt idx="40947" formatCode="0.00E+00">
                  <c:v>-5.2883000000000001E-3</c:v>
                </c:pt>
                <c:pt idx="40948" formatCode="0.00E+00">
                  <c:v>-5.2309000000000001E-3</c:v>
                </c:pt>
                <c:pt idx="40949" formatCode="0.00E+00">
                  <c:v>-5.16827E-3</c:v>
                </c:pt>
                <c:pt idx="40950" formatCode="0.00E+00">
                  <c:v>-5.1006599999999999E-3</c:v>
                </c:pt>
                <c:pt idx="40951" formatCode="0.00E+00">
                  <c:v>-5.0283300000000001E-3</c:v>
                </c:pt>
                <c:pt idx="40952" formatCode="0.00E+00">
                  <c:v>-4.9515399999999999E-3</c:v>
                </c:pt>
                <c:pt idx="40953" formatCode="0.00E+00">
                  <c:v>-4.8705500000000004E-3</c:v>
                </c:pt>
                <c:pt idx="40954" formatCode="0.00E+00">
                  <c:v>-4.7856399999999999E-3</c:v>
                </c:pt>
                <c:pt idx="40955" formatCode="0.00E+00">
                  <c:v>-4.6970800000000002E-3</c:v>
                </c:pt>
                <c:pt idx="40956" formatCode="0.00E+00">
                  <c:v>-4.6051499999999997E-3</c:v>
                </c:pt>
                <c:pt idx="40957" formatCode="0.00E+00">
                  <c:v>-4.5101200000000003E-3</c:v>
                </c:pt>
                <c:pt idx="40958" formatCode="0.00E+00">
                  <c:v>-4.4122800000000002E-3</c:v>
                </c:pt>
                <c:pt idx="40959" formatCode="0.00E+00">
                  <c:v>-4.3119100000000004E-3</c:v>
                </c:pt>
                <c:pt idx="40960" formatCode="0.00E+00">
                  <c:v>-4.2092800000000001E-3</c:v>
                </c:pt>
                <c:pt idx="40961" formatCode="0.00E+00">
                  <c:v>-4.1046800000000003E-3</c:v>
                </c:pt>
                <c:pt idx="40962" formatCode="0.00E+00">
                  <c:v>-3.9983900000000001E-3</c:v>
                </c:pt>
                <c:pt idx="40963" formatCode="0.00E+00">
                  <c:v>-3.89069E-3</c:v>
                </c:pt>
                <c:pt idx="40964" formatCode="0.00E+00">
                  <c:v>-3.7818499999999998E-3</c:v>
                </c:pt>
                <c:pt idx="40965" formatCode="0.00E+00">
                  <c:v>-3.6721499999999999E-3</c:v>
                </c:pt>
                <c:pt idx="40966" formatCode="0.00E+00">
                  <c:v>-3.56186E-3</c:v>
                </c:pt>
                <c:pt idx="40967" formatCode="0.00E+00">
                  <c:v>-3.45124E-3</c:v>
                </c:pt>
                <c:pt idx="40968" formatCode="0.00E+00">
                  <c:v>-3.3405599999999998E-3</c:v>
                </c:pt>
                <c:pt idx="40969" formatCode="0.00E+00">
                  <c:v>-3.2300699999999998E-3</c:v>
                </c:pt>
                <c:pt idx="40970" formatCode="0.00E+00">
                  <c:v>-3.1200400000000001E-3</c:v>
                </c:pt>
                <c:pt idx="40971" formatCode="0.00E+00">
                  <c:v>-3.0106999999999998E-3</c:v>
                </c:pt>
                <c:pt idx="40972" formatCode="0.00E+00">
                  <c:v>-2.9023E-3</c:v>
                </c:pt>
                <c:pt idx="40973" formatCode="0.00E+00">
                  <c:v>-2.7950800000000001E-3</c:v>
                </c:pt>
                <c:pt idx="40974" formatCode="0.00E+00">
                  <c:v>-2.6892499999999998E-3</c:v>
                </c:pt>
                <c:pt idx="40975" formatCode="0.00E+00">
                  <c:v>-2.5850399999999998E-3</c:v>
                </c:pt>
                <c:pt idx="40976" formatCode="0.00E+00">
                  <c:v>-2.4826700000000002E-3</c:v>
                </c:pt>
                <c:pt idx="40977" formatCode="0.00E+00">
                  <c:v>-2.3823300000000002E-3</c:v>
                </c:pt>
                <c:pt idx="40978" formatCode="0.00E+00">
                  <c:v>-2.28422E-3</c:v>
                </c:pt>
                <c:pt idx="40979" formatCode="0.00E+00">
                  <c:v>-2.1885300000000002E-3</c:v>
                </c:pt>
                <c:pt idx="40980" formatCode="0.00E+00">
                  <c:v>-2.0954400000000001E-3</c:v>
                </c:pt>
                <c:pt idx="40981" formatCode="0.00E+00">
                  <c:v>-2.0051000000000001E-3</c:v>
                </c:pt>
                <c:pt idx="40982" formatCode="0.00E+00">
                  <c:v>-1.9176799999999999E-3</c:v>
                </c:pt>
                <c:pt idx="40983" formatCode="0.00E+00">
                  <c:v>-1.83332E-3</c:v>
                </c:pt>
                <c:pt idx="40984" formatCode="0.00E+00">
                  <c:v>-1.7521699999999999E-3</c:v>
                </c:pt>
                <c:pt idx="40985" formatCode="0.00E+00">
                  <c:v>-1.6743400000000001E-3</c:v>
                </c:pt>
                <c:pt idx="40986" formatCode="0.00E+00">
                  <c:v>-1.5999499999999999E-3</c:v>
                </c:pt>
                <c:pt idx="40987" formatCode="0.00E+00">
                  <c:v>-1.52911E-3</c:v>
                </c:pt>
                <c:pt idx="40988" formatCode="0.00E+00">
                  <c:v>-1.4618999999999999E-3</c:v>
                </c:pt>
                <c:pt idx="40989" formatCode="0.00E+00">
                  <c:v>-1.3984100000000001E-3</c:v>
                </c:pt>
                <c:pt idx="40990" formatCode="0.00E+00">
                  <c:v>-1.3387E-3</c:v>
                </c:pt>
                <c:pt idx="40991" formatCode="0.00E+00">
                  <c:v>-1.2828399999999999E-3</c:v>
                </c:pt>
                <c:pt idx="40992" formatCode="0.00E+00">
                  <c:v>-1.23087E-3</c:v>
                </c:pt>
                <c:pt idx="40993" formatCode="0.00E+00">
                  <c:v>-1.18282E-3</c:v>
                </c:pt>
                <c:pt idx="40994" formatCode="0.00E+00">
                  <c:v>-1.13872E-3</c:v>
                </c:pt>
                <c:pt idx="40995" formatCode="0.00E+00">
                  <c:v>-1.09858E-3</c:v>
                </c:pt>
                <c:pt idx="40996" formatCode="0.00E+00">
                  <c:v>-1.0624E-3</c:v>
                </c:pt>
                <c:pt idx="40997" formatCode="0.00E+00">
                  <c:v>-1.03016E-3</c:v>
                </c:pt>
                <c:pt idx="40998" formatCode="0.00E+00">
                  <c:v>-1.0018500000000001E-3</c:v>
                </c:pt>
                <c:pt idx="40999" formatCode="0.00E+00">
                  <c:v>-9.7742500000000008E-4</c:v>
                </c:pt>
                <c:pt idx="41000" formatCode="0.00E+00">
                  <c:v>-9.5684199999999996E-4</c:v>
                </c:pt>
                <c:pt idx="41001" formatCode="0.00E+00">
                  <c:v>-9.4004400000000001E-4</c:v>
                </c:pt>
                <c:pt idx="41002" formatCode="0.00E+00">
                  <c:v>-9.2696399999999996E-4</c:v>
                </c:pt>
                <c:pt idx="41003" formatCode="0.00E+00">
                  <c:v>-9.1752200000000004E-4</c:v>
                </c:pt>
                <c:pt idx="41004" formatCode="0.00E+00">
                  <c:v>-9.1162999999999997E-4</c:v>
                </c:pt>
                <c:pt idx="41005" formatCode="0.00E+00">
                  <c:v>-9.0918900000000003E-4</c:v>
                </c:pt>
                <c:pt idx="41006" formatCode="0.00E+00">
                  <c:v>-9.1008899999999999E-4</c:v>
                </c:pt>
                <c:pt idx="41007" formatCode="0.00E+00">
                  <c:v>-9.1421199999999997E-4</c:v>
                </c:pt>
                <c:pt idx="41008" formatCode="0.00E+00">
                  <c:v>-9.2143100000000001E-4</c:v>
                </c:pt>
                <c:pt idx="41009" formatCode="0.00E+00">
                  <c:v>-9.3160699999999999E-4</c:v>
                </c:pt>
                <c:pt idx="41010" formatCode="0.00E+00">
                  <c:v>-9.4459600000000002E-4</c:v>
                </c:pt>
                <c:pt idx="41011" formatCode="0.00E+00">
                  <c:v>-9.6024399999999996E-4</c:v>
                </c:pt>
                <c:pt idx="41012" formatCode="0.00E+00">
                  <c:v>-9.7838900000000008E-4</c:v>
                </c:pt>
                <c:pt idx="41013" formatCode="0.00E+00">
                  <c:v>-9.9886099999999998E-4</c:v>
                </c:pt>
                <c:pt idx="41014" formatCode="0.00E+00">
                  <c:v>-1.0214899999999999E-3</c:v>
                </c:pt>
                <c:pt idx="41015" formatCode="0.00E+00">
                  <c:v>-1.04608E-3</c:v>
                </c:pt>
                <c:pt idx="41016" formatCode="0.00E+00">
                  <c:v>-1.07245E-3</c:v>
                </c:pt>
                <c:pt idx="41017" formatCode="0.00E+00">
                  <c:v>-1.10041E-3</c:v>
                </c:pt>
                <c:pt idx="41018" formatCode="0.00E+00">
                  <c:v>-1.1297499999999999E-3</c:v>
                </c:pt>
                <c:pt idx="41019" formatCode="0.00E+00">
                  <c:v>-1.1602699999999999E-3</c:v>
                </c:pt>
                <c:pt idx="41020" formatCode="0.00E+00">
                  <c:v>-1.19176E-3</c:v>
                </c:pt>
                <c:pt idx="41021" formatCode="0.00E+00">
                  <c:v>-1.22401E-3</c:v>
                </c:pt>
                <c:pt idx="41022" formatCode="0.00E+00">
                  <c:v>-1.2568E-3</c:v>
                </c:pt>
                <c:pt idx="41023" formatCode="0.00E+00">
                  <c:v>-1.28991E-3</c:v>
                </c:pt>
                <c:pt idx="41024" formatCode="0.00E+00">
                  <c:v>-1.3231199999999999E-3</c:v>
                </c:pt>
                <c:pt idx="41025" formatCode="0.00E+00">
                  <c:v>-1.3562100000000001E-3</c:v>
                </c:pt>
                <c:pt idx="41026" formatCode="0.00E+00">
                  <c:v>-1.3889499999999999E-3</c:v>
                </c:pt>
                <c:pt idx="41027" formatCode="0.00E+00">
                  <c:v>-1.4211199999999999E-3</c:v>
                </c:pt>
                <c:pt idx="41028" formatCode="0.00E+00">
                  <c:v>-1.4524900000000001E-3</c:v>
                </c:pt>
                <c:pt idx="41029" formatCode="0.00E+00">
                  <c:v>-1.48284E-3</c:v>
                </c:pt>
                <c:pt idx="41030" formatCode="0.00E+00">
                  <c:v>-1.51195E-3</c:v>
                </c:pt>
                <c:pt idx="41031" formatCode="0.00E+00">
                  <c:v>-1.53958E-3</c:v>
                </c:pt>
                <c:pt idx="41032" formatCode="0.00E+00">
                  <c:v>-1.5655199999999999E-3</c:v>
                </c:pt>
                <c:pt idx="41033" formatCode="0.00E+00">
                  <c:v>-1.5895600000000001E-3</c:v>
                </c:pt>
                <c:pt idx="41034" formatCode="0.00E+00">
                  <c:v>-1.61147E-3</c:v>
                </c:pt>
                <c:pt idx="41035" formatCode="0.00E+00">
                  <c:v>-1.6310400000000001E-3</c:v>
                </c:pt>
                <c:pt idx="41036" formatCode="0.00E+00">
                  <c:v>-1.6480799999999999E-3</c:v>
                </c:pt>
                <c:pt idx="41037" formatCode="0.00E+00">
                  <c:v>-1.66237E-3</c:v>
                </c:pt>
                <c:pt idx="41038" formatCode="0.00E+00">
                  <c:v>-1.6737099999999999E-3</c:v>
                </c:pt>
                <c:pt idx="41039" formatCode="0.00E+00">
                  <c:v>-1.6819199999999999E-3</c:v>
                </c:pt>
                <c:pt idx="41040" formatCode="0.00E+00">
                  <c:v>-1.6868E-3</c:v>
                </c:pt>
                <c:pt idx="41041" formatCode="0.00E+00">
                  <c:v>-1.68819E-3</c:v>
                </c:pt>
                <c:pt idx="41042" formatCode="0.00E+00">
                  <c:v>-1.68589E-3</c:v>
                </c:pt>
                <c:pt idx="41043" formatCode="0.00E+00">
                  <c:v>-1.67975E-3</c:v>
                </c:pt>
                <c:pt idx="41044" formatCode="0.00E+00">
                  <c:v>-1.66961E-3</c:v>
                </c:pt>
                <c:pt idx="41045" formatCode="0.00E+00">
                  <c:v>-1.65533E-3</c:v>
                </c:pt>
                <c:pt idx="41046" formatCode="0.00E+00">
                  <c:v>-1.63674E-3</c:v>
                </c:pt>
                <c:pt idx="41047" formatCode="0.00E+00">
                  <c:v>-1.61374E-3</c:v>
                </c:pt>
                <c:pt idx="41048" formatCode="0.00E+00">
                  <c:v>-1.58618E-3</c:v>
                </c:pt>
                <c:pt idx="41049" formatCode="0.00E+00">
                  <c:v>-1.5539600000000001E-3</c:v>
                </c:pt>
                <c:pt idx="41050" formatCode="0.00E+00">
                  <c:v>-1.51698E-3</c:v>
                </c:pt>
                <c:pt idx="41051" formatCode="0.00E+00">
                  <c:v>-1.4751300000000001E-3</c:v>
                </c:pt>
                <c:pt idx="41052" formatCode="0.00E+00">
                  <c:v>-1.4283399999999999E-3</c:v>
                </c:pt>
                <c:pt idx="41053" formatCode="0.00E+00">
                  <c:v>-1.3765400000000001E-3</c:v>
                </c:pt>
                <c:pt idx="41054" formatCode="0.00E+00">
                  <c:v>-1.3196600000000001E-3</c:v>
                </c:pt>
                <c:pt idx="41055" formatCode="0.00E+00">
                  <c:v>-1.2576499999999999E-3</c:v>
                </c:pt>
                <c:pt idx="41056" formatCode="0.00E+00">
                  <c:v>-1.1904699999999999E-3</c:v>
                </c:pt>
                <c:pt idx="41057" formatCode="0.00E+00">
                  <c:v>-1.1181100000000001E-3</c:v>
                </c:pt>
                <c:pt idx="41058" formatCode="0.00E+00">
                  <c:v>-1.04053E-3</c:v>
                </c:pt>
                <c:pt idx="41059" formatCode="0.00E+00">
                  <c:v>-9.5774E-4</c:v>
                </c:pt>
                <c:pt idx="41060" formatCode="0.00E+00">
                  <c:v>-8.6974800000000005E-4</c:v>
                </c:pt>
                <c:pt idx="41061" formatCode="0.00E+00">
                  <c:v>-7.7656899999999996E-4</c:v>
                </c:pt>
                <c:pt idx="41062" formatCode="0.00E+00">
                  <c:v>-6.7823700000000005E-4</c:v>
                </c:pt>
                <c:pt idx="41063" formatCode="0.00E+00">
                  <c:v>-5.7479600000000003E-4</c:v>
                </c:pt>
                <c:pt idx="41064" formatCode="0.00E+00">
                  <c:v>-4.6631100000000001E-4</c:v>
                </c:pt>
                <c:pt idx="41065" formatCode="0.00E+00">
                  <c:v>-3.5285600000000002E-4</c:v>
                </c:pt>
                <c:pt idx="41066" formatCode="0.00E+00">
                  <c:v>-2.3450599999999999E-4</c:v>
                </c:pt>
                <c:pt idx="41067" formatCode="0.00E+00">
                  <c:v>-1.11333E-4</c:v>
                </c:pt>
                <c:pt idx="41068" formatCode="0.00E+00">
                  <c:v>1.6582099999999998E-5</c:v>
                </c:pt>
                <c:pt idx="41069" formatCode="0.00E+00">
                  <c:v>1.4911300000000001E-4</c:v>
                </c:pt>
                <c:pt idx="41070" formatCode="0.00E+00">
                  <c:v>2.86058E-4</c:v>
                </c:pt>
                <c:pt idx="41071" formatCode="0.00E+00">
                  <c:v>4.2718200000000002E-4</c:v>
                </c:pt>
                <c:pt idx="41072" formatCode="0.00E+00">
                  <c:v>5.7234400000000002E-4</c:v>
                </c:pt>
                <c:pt idx="41073" formatCode="0.00E+00">
                  <c:v>7.2165300000000005E-4</c:v>
                </c:pt>
                <c:pt idx="41074" formatCode="0.00E+00">
                  <c:v>8.7547999999999999E-4</c:v>
                </c:pt>
                <c:pt idx="41075" formatCode="0.00E+00">
                  <c:v>1.03426E-3</c:v>
                </c:pt>
                <c:pt idx="41076" formatCode="0.00E+00">
                  <c:v>1.1981699999999999E-3</c:v>
                </c:pt>
                <c:pt idx="41077" formatCode="0.00E+00">
                  <c:v>1.36688E-3</c:v>
                </c:pt>
                <c:pt idx="41078" formatCode="0.00E+00">
                  <c:v>1.5396299999999999E-3</c:v>
                </c:pt>
                <c:pt idx="41079" formatCode="0.00E+00">
                  <c:v>1.71554E-3</c:v>
                </c:pt>
                <c:pt idx="41080" formatCode="0.00E+00">
                  <c:v>1.8938E-3</c:v>
                </c:pt>
                <c:pt idx="41081" formatCode="0.00E+00">
                  <c:v>2.0736700000000001E-3</c:v>
                </c:pt>
                <c:pt idx="41082" formatCode="0.00E+00">
                  <c:v>2.2544000000000002E-3</c:v>
                </c:pt>
                <c:pt idx="41083" formatCode="0.00E+00">
                  <c:v>2.4352900000000001E-3</c:v>
                </c:pt>
                <c:pt idx="41084" formatCode="0.00E+00">
                  <c:v>2.61561E-3</c:v>
                </c:pt>
                <c:pt idx="41085" formatCode="0.00E+00">
                  <c:v>2.79466E-3</c:v>
                </c:pt>
                <c:pt idx="41086" formatCode="0.00E+00">
                  <c:v>2.9716999999999999E-3</c:v>
                </c:pt>
                <c:pt idx="41087" formatCode="0.00E+00">
                  <c:v>3.1458200000000001E-3</c:v>
                </c:pt>
                <c:pt idx="41088" formatCode="0.00E+00">
                  <c:v>3.3162500000000002E-3</c:v>
                </c:pt>
                <c:pt idx="41089" formatCode="0.00E+00">
                  <c:v>3.4824399999999998E-3</c:v>
                </c:pt>
                <c:pt idx="41090" formatCode="0.00E+00">
                  <c:v>3.64372E-3</c:v>
                </c:pt>
                <c:pt idx="41091" formatCode="0.00E+00">
                  <c:v>3.7992E-3</c:v>
                </c:pt>
                <c:pt idx="41092" formatCode="0.00E+00">
                  <c:v>3.9481100000000003E-3</c:v>
                </c:pt>
                <c:pt idx="41093" formatCode="0.00E+00">
                  <c:v>4.0897599999999996E-3</c:v>
                </c:pt>
                <c:pt idx="41094" formatCode="0.00E+00">
                  <c:v>4.2234500000000001E-3</c:v>
                </c:pt>
                <c:pt idx="41095" formatCode="0.00E+00">
                  <c:v>4.3483699999999998E-3</c:v>
                </c:pt>
                <c:pt idx="41096" formatCode="0.00E+00">
                  <c:v>4.4640399999999998E-3</c:v>
                </c:pt>
                <c:pt idx="41097" formatCode="0.00E+00">
                  <c:v>4.5703999999999996E-3</c:v>
                </c:pt>
                <c:pt idx="41098" formatCode="0.00E+00">
                  <c:v>4.6670699999999997E-3</c:v>
                </c:pt>
                <c:pt idx="41099" formatCode="0.00E+00">
                  <c:v>4.7530200000000002E-3</c:v>
                </c:pt>
                <c:pt idx="41100" formatCode="0.00E+00">
                  <c:v>4.82739E-3</c:v>
                </c:pt>
                <c:pt idx="41101" formatCode="0.00E+00">
                  <c:v>4.8896499999999997E-3</c:v>
                </c:pt>
                <c:pt idx="41102" formatCode="0.00E+00">
                  <c:v>4.9392100000000003E-3</c:v>
                </c:pt>
                <c:pt idx="41103" formatCode="0.00E+00">
                  <c:v>4.9757600000000001E-3</c:v>
                </c:pt>
                <c:pt idx="41104" formatCode="0.00E+00">
                  <c:v>4.9993399999999997E-3</c:v>
                </c:pt>
                <c:pt idx="41105" formatCode="0.00E+00">
                  <c:v>5.0098299999999998E-3</c:v>
                </c:pt>
                <c:pt idx="41106" formatCode="0.00E+00">
                  <c:v>5.0066700000000004E-3</c:v>
                </c:pt>
                <c:pt idx="41107" formatCode="0.00E+00">
                  <c:v>4.9889699999999997E-3</c:v>
                </c:pt>
                <c:pt idx="41108" formatCode="0.00E+00">
                  <c:v>4.9560799999999999E-3</c:v>
                </c:pt>
                <c:pt idx="41109" formatCode="0.00E+00">
                  <c:v>4.90786E-3</c:v>
                </c:pt>
                <c:pt idx="41110" formatCode="0.00E+00">
                  <c:v>4.8441500000000002E-3</c:v>
                </c:pt>
                <c:pt idx="41111" formatCode="0.00E+00">
                  <c:v>4.7645400000000003E-3</c:v>
                </c:pt>
                <c:pt idx="41112" formatCode="0.00E+00">
                  <c:v>4.6686999999999996E-3</c:v>
                </c:pt>
                <c:pt idx="41113" formatCode="0.00E+00">
                  <c:v>4.5564400000000001E-3</c:v>
                </c:pt>
                <c:pt idx="41114" formatCode="0.00E+00">
                  <c:v>4.42751E-3</c:v>
                </c:pt>
                <c:pt idx="41115" formatCode="0.00E+00">
                  <c:v>4.2818600000000002E-3</c:v>
                </c:pt>
                <c:pt idx="41116" formatCode="0.00E+00">
                  <c:v>4.1192900000000003E-3</c:v>
                </c:pt>
                <c:pt idx="41117" formatCode="0.00E+00">
                  <c:v>3.9392400000000001E-3</c:v>
                </c:pt>
                <c:pt idx="41118" formatCode="0.00E+00">
                  <c:v>3.7417399999999999E-3</c:v>
                </c:pt>
                <c:pt idx="41119" formatCode="0.00E+00">
                  <c:v>3.5276399999999999E-3</c:v>
                </c:pt>
                <c:pt idx="41120" formatCode="0.00E+00">
                  <c:v>3.29707E-3</c:v>
                </c:pt>
                <c:pt idx="41121" formatCode="0.00E+00">
                  <c:v>3.04836E-3</c:v>
                </c:pt>
                <c:pt idx="41122" formatCode="0.00E+00">
                  <c:v>2.7788499999999998E-3</c:v>
                </c:pt>
                <c:pt idx="41123" formatCode="0.00E+00">
                  <c:v>2.4879300000000002E-3</c:v>
                </c:pt>
                <c:pt idx="41124" formatCode="0.00E+00">
                  <c:v>2.1782099999999999E-3</c:v>
                </c:pt>
                <c:pt idx="41125" formatCode="0.00E+00">
                  <c:v>1.8527999999999999E-3</c:v>
                </c:pt>
                <c:pt idx="41126" formatCode="0.00E+00">
                  <c:v>1.5129799999999999E-3</c:v>
                </c:pt>
                <c:pt idx="41127" formatCode="0.00E+00">
                  <c:v>1.1586599999999999E-3</c:v>
                </c:pt>
                <c:pt idx="41128" formatCode="0.00E+00">
                  <c:v>7.8990699999999996E-4</c:v>
                </c:pt>
                <c:pt idx="41129" formatCode="0.00E+00">
                  <c:v>4.0734300000000001E-4</c:v>
                </c:pt>
                <c:pt idx="41130" formatCode="0.00E+00">
                  <c:v>1.1423899999999999E-5</c:v>
                </c:pt>
                <c:pt idx="41131" formatCode="0.00E+00">
                  <c:v>-3.9775200000000002E-4</c:v>
                </c:pt>
                <c:pt idx="41132" formatCode="0.00E+00">
                  <c:v>-8.1996399999999996E-4</c:v>
                </c:pt>
                <c:pt idx="41133" formatCode="0.00E+00">
                  <c:v>-1.2548100000000001E-3</c:v>
                </c:pt>
                <c:pt idx="41134" formatCode="0.00E+00">
                  <c:v>-1.70214E-3</c:v>
                </c:pt>
                <c:pt idx="41135" formatCode="0.00E+00">
                  <c:v>-2.1622299999999998E-3</c:v>
                </c:pt>
                <c:pt idx="41136" formatCode="0.00E+00">
                  <c:v>-2.6354999999999998E-3</c:v>
                </c:pt>
                <c:pt idx="41137" formatCode="0.00E+00">
                  <c:v>-3.1222899999999998E-3</c:v>
                </c:pt>
                <c:pt idx="41138" formatCode="0.00E+00">
                  <c:v>-3.6225699999999999E-3</c:v>
                </c:pt>
                <c:pt idx="41139" formatCode="0.00E+00">
                  <c:v>-4.1361599999999998E-3</c:v>
                </c:pt>
                <c:pt idx="41140" formatCode="0.00E+00">
                  <c:v>-4.6630600000000001E-3</c:v>
                </c:pt>
                <c:pt idx="41141" formatCode="0.00E+00">
                  <c:v>-5.2031400000000002E-3</c:v>
                </c:pt>
                <c:pt idx="41142" formatCode="0.00E+00">
                  <c:v>-5.7556700000000001E-3</c:v>
                </c:pt>
                <c:pt idx="41143" formatCode="0.00E+00">
                  <c:v>-6.3189400000000003E-3</c:v>
                </c:pt>
                <c:pt idx="41144" formatCode="0.00E+00">
                  <c:v>-6.8906999999999996E-3</c:v>
                </c:pt>
                <c:pt idx="41145" formatCode="0.00E+00">
                  <c:v>-7.4697899999999996E-3</c:v>
                </c:pt>
                <c:pt idx="41146" formatCode="0.00E+00">
                  <c:v>-8.0572300000000003E-3</c:v>
                </c:pt>
                <c:pt idx="41147" formatCode="0.00E+00">
                  <c:v>-8.6550399999999993E-3</c:v>
                </c:pt>
                <c:pt idx="41148" formatCode="0.00E+00">
                  <c:v>-9.2643900000000008E-3</c:v>
                </c:pt>
                <c:pt idx="41149" formatCode="0.00E+00">
                  <c:v>-9.8852200000000001E-3</c:v>
                </c:pt>
                <c:pt idx="41150">
                  <c:v>-1.05168E-2</c:v>
                </c:pt>
                <c:pt idx="41151">
                  <c:v>-1.11577E-2</c:v>
                </c:pt>
                <c:pt idx="41152">
                  <c:v>-1.1805400000000001E-2</c:v>
                </c:pt>
                <c:pt idx="41153">
                  <c:v>-1.24563E-2</c:v>
                </c:pt>
                <c:pt idx="41154">
                  <c:v>-1.3108099999999999E-2</c:v>
                </c:pt>
                <c:pt idx="41155">
                  <c:v>-1.3761199999999999E-2</c:v>
                </c:pt>
                <c:pt idx="41156">
                  <c:v>-1.4417900000000001E-2</c:v>
                </c:pt>
                <c:pt idx="41157">
                  <c:v>-1.50779E-2</c:v>
                </c:pt>
                <c:pt idx="41158">
                  <c:v>-1.5739099999999999E-2</c:v>
                </c:pt>
                <c:pt idx="41159">
                  <c:v>-1.63997E-2</c:v>
                </c:pt>
                <c:pt idx="41160">
                  <c:v>-1.70604E-2</c:v>
                </c:pt>
                <c:pt idx="41161">
                  <c:v>-1.7722499999999999E-2</c:v>
                </c:pt>
                <c:pt idx="41162">
                  <c:v>-1.8386199999999998E-2</c:v>
                </c:pt>
                <c:pt idx="41163">
                  <c:v>-1.9050399999999999E-2</c:v>
                </c:pt>
                <c:pt idx="41164">
                  <c:v>-1.9713600000000001E-2</c:v>
                </c:pt>
                <c:pt idx="41165">
                  <c:v>-2.0374900000000001E-2</c:v>
                </c:pt>
                <c:pt idx="41166">
                  <c:v>-2.1032800000000001E-2</c:v>
                </c:pt>
                <c:pt idx="41167">
                  <c:v>-2.1684800000000001E-2</c:v>
                </c:pt>
                <c:pt idx="41168">
                  <c:v>-2.2328400000000002E-2</c:v>
                </c:pt>
                <c:pt idx="41169">
                  <c:v>-2.29614E-2</c:v>
                </c:pt>
                <c:pt idx="41170">
                  <c:v>-2.3583400000000001E-2</c:v>
                </c:pt>
                <c:pt idx="41171">
                  <c:v>-2.4195600000000001E-2</c:v>
                </c:pt>
                <c:pt idx="41172">
                  <c:v>-2.47993E-2</c:v>
                </c:pt>
                <c:pt idx="41173">
                  <c:v>-2.5393800000000001E-2</c:v>
                </c:pt>
                <c:pt idx="41174">
                  <c:v>-2.59776E-2</c:v>
                </c:pt>
                <c:pt idx="41175">
                  <c:v>-2.6549300000000001E-2</c:v>
                </c:pt>
                <c:pt idx="41176">
                  <c:v>-2.7108899999999998E-2</c:v>
                </c:pt>
                <c:pt idx="41177">
                  <c:v>-2.76577E-2</c:v>
                </c:pt>
                <c:pt idx="41178">
                  <c:v>-2.8196300000000001E-2</c:v>
                </c:pt>
                <c:pt idx="41179">
                  <c:v>-2.8724099999999999E-2</c:v>
                </c:pt>
                <c:pt idx="41180">
                  <c:v>-2.9240499999999999E-2</c:v>
                </c:pt>
                <c:pt idx="41181">
                  <c:v>-2.9747099999999999E-2</c:v>
                </c:pt>
                <c:pt idx="41182">
                  <c:v>-3.0245999999999999E-2</c:v>
                </c:pt>
                <c:pt idx="41183">
                  <c:v>-3.0738700000000001E-2</c:v>
                </c:pt>
                <c:pt idx="41184">
                  <c:v>-3.1227999999999999E-2</c:v>
                </c:pt>
                <c:pt idx="41185">
                  <c:v>-3.1717200000000001E-2</c:v>
                </c:pt>
                <c:pt idx="41186">
                  <c:v>-3.2206199999999997E-2</c:v>
                </c:pt>
                <c:pt idx="41187">
                  <c:v>-3.2692600000000002E-2</c:v>
                </c:pt>
                <c:pt idx="41188">
                  <c:v>-3.31749E-2</c:v>
                </c:pt>
                <c:pt idx="41189">
                  <c:v>-3.3654499999999997E-2</c:v>
                </c:pt>
                <c:pt idx="41190">
                  <c:v>-3.4132900000000001E-2</c:v>
                </c:pt>
                <c:pt idx="41191">
                  <c:v>-3.4609800000000003E-2</c:v>
                </c:pt>
                <c:pt idx="41192">
                  <c:v>-3.50836E-2</c:v>
                </c:pt>
                <c:pt idx="41193">
                  <c:v>-3.5553700000000001E-2</c:v>
                </c:pt>
                <c:pt idx="41194">
                  <c:v>-3.6020999999999997E-2</c:v>
                </c:pt>
                <c:pt idx="41195">
                  <c:v>-3.6486600000000001E-2</c:v>
                </c:pt>
                <c:pt idx="41196">
                  <c:v>-3.69518E-2</c:v>
                </c:pt>
                <c:pt idx="41197">
                  <c:v>-3.7417100000000002E-2</c:v>
                </c:pt>
                <c:pt idx="41198">
                  <c:v>-3.78825E-2</c:v>
                </c:pt>
                <c:pt idx="41199">
                  <c:v>-3.8348300000000002E-2</c:v>
                </c:pt>
                <c:pt idx="41200">
                  <c:v>-3.8814599999999998E-2</c:v>
                </c:pt>
                <c:pt idx="41201">
                  <c:v>-3.92804E-2</c:v>
                </c:pt>
                <c:pt idx="41202">
                  <c:v>-3.9744599999999998E-2</c:v>
                </c:pt>
                <c:pt idx="41203">
                  <c:v>-4.0208599999999997E-2</c:v>
                </c:pt>
                <c:pt idx="41204">
                  <c:v>-4.0674099999999998E-2</c:v>
                </c:pt>
                <c:pt idx="41205">
                  <c:v>-4.1141200000000003E-2</c:v>
                </c:pt>
                <c:pt idx="41206">
                  <c:v>-4.1608699999999998E-2</c:v>
                </c:pt>
                <c:pt idx="41207">
                  <c:v>-4.2076599999999999E-2</c:v>
                </c:pt>
                <c:pt idx="41208">
                  <c:v>-4.2547300000000003E-2</c:v>
                </c:pt>
                <c:pt idx="41209">
                  <c:v>-4.3023400000000003E-2</c:v>
                </c:pt>
                <c:pt idx="41210">
                  <c:v>-4.3506200000000002E-2</c:v>
                </c:pt>
                <c:pt idx="41211">
                  <c:v>-4.39967E-2</c:v>
                </c:pt>
                <c:pt idx="41212">
                  <c:v>-4.4496599999999997E-2</c:v>
                </c:pt>
                <c:pt idx="41213">
                  <c:v>-4.5008699999999999E-2</c:v>
                </c:pt>
                <c:pt idx="41214">
                  <c:v>-4.5536500000000001E-2</c:v>
                </c:pt>
                <c:pt idx="41215">
                  <c:v>-4.6082600000000001E-2</c:v>
                </c:pt>
                <c:pt idx="41216">
                  <c:v>-4.6647800000000003E-2</c:v>
                </c:pt>
                <c:pt idx="41217">
                  <c:v>-4.7231599999999999E-2</c:v>
                </c:pt>
                <c:pt idx="41218">
                  <c:v>-4.7832699999999999E-2</c:v>
                </c:pt>
                <c:pt idx="41219">
                  <c:v>-4.8449800000000001E-2</c:v>
                </c:pt>
                <c:pt idx="41220">
                  <c:v>-4.9081100000000003E-2</c:v>
                </c:pt>
                <c:pt idx="41221">
                  <c:v>-4.9726199999999998E-2</c:v>
                </c:pt>
                <c:pt idx="41222">
                  <c:v>-5.0388200000000001E-2</c:v>
                </c:pt>
                <c:pt idx="41223">
                  <c:v>-5.1071400000000003E-2</c:v>
                </c:pt>
                <c:pt idx="41224">
                  <c:v>-5.1776000000000003E-2</c:v>
                </c:pt>
                <c:pt idx="41225">
                  <c:v>-5.2498200000000002E-2</c:v>
                </c:pt>
                <c:pt idx="41226">
                  <c:v>-5.3234900000000002E-2</c:v>
                </c:pt>
                <c:pt idx="41227">
                  <c:v>-5.3986800000000001E-2</c:v>
                </c:pt>
                <c:pt idx="41228">
                  <c:v>-5.4755100000000001E-2</c:v>
                </c:pt>
                <c:pt idx="41229">
                  <c:v>-5.5541199999999999E-2</c:v>
                </c:pt>
                <c:pt idx="41230">
                  <c:v>-5.6347000000000001E-2</c:v>
                </c:pt>
                <c:pt idx="41231">
                  <c:v>-5.7173500000000002E-2</c:v>
                </c:pt>
                <c:pt idx="41232">
                  <c:v>-5.8020299999999997E-2</c:v>
                </c:pt>
                <c:pt idx="41233">
                  <c:v>-5.8888099999999999E-2</c:v>
                </c:pt>
                <c:pt idx="41234">
                  <c:v>-5.9778299999999999E-2</c:v>
                </c:pt>
                <c:pt idx="41235">
                  <c:v>-6.0690500000000001E-2</c:v>
                </c:pt>
                <c:pt idx="41236">
                  <c:v>-6.16226E-2</c:v>
                </c:pt>
                <c:pt idx="41237">
                  <c:v>-6.2572199999999994E-2</c:v>
                </c:pt>
                <c:pt idx="41238">
                  <c:v>-6.3538800000000006E-2</c:v>
                </c:pt>
                <c:pt idx="41239">
                  <c:v>-6.4523999999999998E-2</c:v>
                </c:pt>
                <c:pt idx="41240">
                  <c:v>-6.5530400000000003E-2</c:v>
                </c:pt>
                <c:pt idx="41241">
                  <c:v>-6.6559999999999994E-2</c:v>
                </c:pt>
                <c:pt idx="41242">
                  <c:v>-6.7613400000000004E-2</c:v>
                </c:pt>
                <c:pt idx="41243">
                  <c:v>-6.8690699999999993E-2</c:v>
                </c:pt>
                <c:pt idx="41244">
                  <c:v>-6.9791599999999995E-2</c:v>
                </c:pt>
                <c:pt idx="41245">
                  <c:v>-7.0915500000000006E-2</c:v>
                </c:pt>
                <c:pt idx="41246">
                  <c:v>-7.2061399999999998E-2</c:v>
                </c:pt>
                <c:pt idx="41247">
                  <c:v>-7.3228100000000004E-2</c:v>
                </c:pt>
                <c:pt idx="41248">
                  <c:v>-7.4413499999999994E-2</c:v>
                </c:pt>
                <c:pt idx="41249">
                  <c:v>-7.5614000000000001E-2</c:v>
                </c:pt>
                <c:pt idx="41250">
                  <c:v>-7.6826900000000004E-2</c:v>
                </c:pt>
                <c:pt idx="41251">
                  <c:v>-7.80526E-2</c:v>
                </c:pt>
                <c:pt idx="41252">
                  <c:v>-7.9294299999999998E-2</c:v>
                </c:pt>
                <c:pt idx="41253">
                  <c:v>-8.0555299999999996E-2</c:v>
                </c:pt>
                <c:pt idx="41254">
                  <c:v>-8.1836099999999995E-2</c:v>
                </c:pt>
                <c:pt idx="41255">
                  <c:v>-8.3135100000000003E-2</c:v>
                </c:pt>
                <c:pt idx="41256">
                  <c:v>-8.4450300000000006E-2</c:v>
                </c:pt>
                <c:pt idx="41257">
                  <c:v>-8.5780099999999998E-2</c:v>
                </c:pt>
                <c:pt idx="41258">
                  <c:v>-8.7123699999999998E-2</c:v>
                </c:pt>
                <c:pt idx="41259">
                  <c:v>-8.8481299999999999E-2</c:v>
                </c:pt>
                <c:pt idx="41260">
                  <c:v>-8.9850200000000005E-2</c:v>
                </c:pt>
                <c:pt idx="41261">
                  <c:v>-9.1224899999999998E-2</c:v>
                </c:pt>
                <c:pt idx="41262">
                  <c:v>-9.2601699999999995E-2</c:v>
                </c:pt>
                <c:pt idx="41263">
                  <c:v>-9.3981300000000004E-2</c:v>
                </c:pt>
                <c:pt idx="41264">
                  <c:v>-9.5365500000000006E-2</c:v>
                </c:pt>
                <c:pt idx="41265">
                  <c:v>-9.6754999999999994E-2</c:v>
                </c:pt>
                <c:pt idx="41266">
                  <c:v>-9.8149200000000006E-2</c:v>
                </c:pt>
                <c:pt idx="41267">
                  <c:v>-9.9546599999999999E-2</c:v>
                </c:pt>
                <c:pt idx="41268">
                  <c:v>-0.100943</c:v>
                </c:pt>
                <c:pt idx="41269">
                  <c:v>-0.102328</c:v>
                </c:pt>
                <c:pt idx="41270">
                  <c:v>-0.103695</c:v>
                </c:pt>
                <c:pt idx="41271">
                  <c:v>-0.105043</c:v>
                </c:pt>
                <c:pt idx="41272">
                  <c:v>-0.106376</c:v>
                </c:pt>
                <c:pt idx="41273">
                  <c:v>-0.107693</c:v>
                </c:pt>
                <c:pt idx="41274">
                  <c:v>-0.108996</c:v>
                </c:pt>
                <c:pt idx="41275">
                  <c:v>-0.11028499999999999</c:v>
                </c:pt>
                <c:pt idx="41276">
                  <c:v>-0.11156199999999999</c:v>
                </c:pt>
                <c:pt idx="41277">
                  <c:v>-0.11282300000000001</c:v>
                </c:pt>
                <c:pt idx="41278">
                  <c:v>-0.114064</c:v>
                </c:pt>
                <c:pt idx="41279">
                  <c:v>-0.115283</c:v>
                </c:pt>
                <c:pt idx="41280">
                  <c:v>-0.116478</c:v>
                </c:pt>
                <c:pt idx="41281">
                  <c:v>-0.117649</c:v>
                </c:pt>
                <c:pt idx="41282">
                  <c:v>-0.118795</c:v>
                </c:pt>
                <c:pt idx="41283">
                  <c:v>-0.119917</c:v>
                </c:pt>
                <c:pt idx="41284">
                  <c:v>-0.121016</c:v>
                </c:pt>
                <c:pt idx="41285">
                  <c:v>-0.122095</c:v>
                </c:pt>
                <c:pt idx="41286">
                  <c:v>-0.123155</c:v>
                </c:pt>
                <c:pt idx="41287">
                  <c:v>-0.124195</c:v>
                </c:pt>
                <c:pt idx="41288">
                  <c:v>-0.12520999999999999</c:v>
                </c:pt>
                <c:pt idx="41289">
                  <c:v>-0.12619900000000001</c:v>
                </c:pt>
                <c:pt idx="41290">
                  <c:v>-0.12715799999999999</c:v>
                </c:pt>
                <c:pt idx="41291">
                  <c:v>-0.128084</c:v>
                </c:pt>
                <c:pt idx="41292">
                  <c:v>-0.12897600000000001</c:v>
                </c:pt>
                <c:pt idx="41293">
                  <c:v>-0.12983</c:v>
                </c:pt>
                <c:pt idx="41294">
                  <c:v>-0.13064500000000001</c:v>
                </c:pt>
                <c:pt idx="41295">
                  <c:v>-0.13141900000000001</c:v>
                </c:pt>
                <c:pt idx="41296">
                  <c:v>-0.132156</c:v>
                </c:pt>
                <c:pt idx="41297">
                  <c:v>-0.132858</c:v>
                </c:pt>
                <c:pt idx="41298">
                  <c:v>-0.13352800000000001</c:v>
                </c:pt>
                <c:pt idx="41299">
                  <c:v>-0.13416500000000001</c:v>
                </c:pt>
                <c:pt idx="41300">
                  <c:v>-0.134767</c:v>
                </c:pt>
                <c:pt idx="41301">
                  <c:v>-0.13533100000000001</c:v>
                </c:pt>
                <c:pt idx="41302">
                  <c:v>-0.135855</c:v>
                </c:pt>
                <c:pt idx="41303">
                  <c:v>-0.13634199999999999</c:v>
                </c:pt>
                <c:pt idx="41304">
                  <c:v>-0.136794</c:v>
                </c:pt>
                <c:pt idx="41305">
                  <c:v>-0.137213</c:v>
                </c:pt>
                <c:pt idx="41306">
                  <c:v>-0.137601</c:v>
                </c:pt>
                <c:pt idx="41307">
                  <c:v>-0.137965</c:v>
                </c:pt>
                <c:pt idx="41308">
                  <c:v>-0.13830600000000001</c:v>
                </c:pt>
                <c:pt idx="41309">
                  <c:v>-0.138623</c:v>
                </c:pt>
                <c:pt idx="41310">
                  <c:v>-0.13891500000000001</c:v>
                </c:pt>
                <c:pt idx="41311">
                  <c:v>-0.139185</c:v>
                </c:pt>
                <c:pt idx="41312">
                  <c:v>-0.139435</c:v>
                </c:pt>
                <c:pt idx="41313">
                  <c:v>-0.13966400000000001</c:v>
                </c:pt>
                <c:pt idx="41314">
                  <c:v>-0.139871</c:v>
                </c:pt>
                <c:pt idx="41315">
                  <c:v>-0.14005699999999999</c:v>
                </c:pt>
                <c:pt idx="41316">
                  <c:v>-0.14022699999999999</c:v>
                </c:pt>
                <c:pt idx="41317">
                  <c:v>-0.14038100000000001</c:v>
                </c:pt>
                <c:pt idx="41318">
                  <c:v>-0.140515</c:v>
                </c:pt>
                <c:pt idx="41319">
                  <c:v>-0.140623</c:v>
                </c:pt>
                <c:pt idx="41320">
                  <c:v>-0.140705</c:v>
                </c:pt>
                <c:pt idx="41321">
                  <c:v>-0.140759</c:v>
                </c:pt>
                <c:pt idx="41322">
                  <c:v>-0.14078099999999999</c:v>
                </c:pt>
                <c:pt idx="41323">
                  <c:v>-0.14077000000000001</c:v>
                </c:pt>
                <c:pt idx="41324">
                  <c:v>-0.14072599999999999</c:v>
                </c:pt>
                <c:pt idx="41325">
                  <c:v>-0.140656</c:v>
                </c:pt>
                <c:pt idx="41326">
                  <c:v>-0.14056199999999999</c:v>
                </c:pt>
                <c:pt idx="41327">
                  <c:v>-0.14044699999999999</c:v>
                </c:pt>
                <c:pt idx="41328">
                  <c:v>-0.140315</c:v>
                </c:pt>
                <c:pt idx="41329">
                  <c:v>-0.14016600000000001</c:v>
                </c:pt>
                <c:pt idx="41330">
                  <c:v>-0.13999900000000001</c:v>
                </c:pt>
                <c:pt idx="41331">
                  <c:v>-0.13981399999999999</c:v>
                </c:pt>
                <c:pt idx="41332">
                  <c:v>-0.13961499999999999</c:v>
                </c:pt>
                <c:pt idx="41333">
                  <c:v>-0.139405</c:v>
                </c:pt>
                <c:pt idx="41334">
                  <c:v>-0.13918700000000001</c:v>
                </c:pt>
                <c:pt idx="41335">
                  <c:v>-0.138961</c:v>
                </c:pt>
                <c:pt idx="41336">
                  <c:v>-0.13872699999999999</c:v>
                </c:pt>
                <c:pt idx="41337">
                  <c:v>-0.138488</c:v>
                </c:pt>
                <c:pt idx="41338">
                  <c:v>-0.13825000000000001</c:v>
                </c:pt>
                <c:pt idx="41339">
                  <c:v>-0.138018</c:v>
                </c:pt>
                <c:pt idx="41340">
                  <c:v>-0.13778699999999999</c:v>
                </c:pt>
                <c:pt idx="41341">
                  <c:v>-0.13755000000000001</c:v>
                </c:pt>
                <c:pt idx="41342">
                  <c:v>-0.13730100000000001</c:v>
                </c:pt>
                <c:pt idx="41343">
                  <c:v>-0.13703799999999999</c:v>
                </c:pt>
                <c:pt idx="41344">
                  <c:v>-0.13676199999999999</c:v>
                </c:pt>
                <c:pt idx="41345">
                  <c:v>-0.13647200000000001</c:v>
                </c:pt>
                <c:pt idx="41346">
                  <c:v>-0.13616900000000001</c:v>
                </c:pt>
                <c:pt idx="41347">
                  <c:v>-0.13585700000000001</c:v>
                </c:pt>
                <c:pt idx="41348">
                  <c:v>-0.135544</c:v>
                </c:pt>
                <c:pt idx="41349">
                  <c:v>-0.135239</c:v>
                </c:pt>
                <c:pt idx="41350">
                  <c:v>-0.13494</c:v>
                </c:pt>
                <c:pt idx="41351">
                  <c:v>-0.13464400000000001</c:v>
                </c:pt>
                <c:pt idx="41352">
                  <c:v>-0.13435</c:v>
                </c:pt>
                <c:pt idx="41353">
                  <c:v>-0.13405800000000001</c:v>
                </c:pt>
                <c:pt idx="41354">
                  <c:v>-0.133768</c:v>
                </c:pt>
                <c:pt idx="41355">
                  <c:v>-0.13348099999999999</c:v>
                </c:pt>
                <c:pt idx="41356">
                  <c:v>-0.13320100000000001</c:v>
                </c:pt>
                <c:pt idx="41357">
                  <c:v>-0.132933</c:v>
                </c:pt>
                <c:pt idx="41358">
                  <c:v>-0.13268199999999999</c:v>
                </c:pt>
                <c:pt idx="41359">
                  <c:v>-0.13245299999999999</c:v>
                </c:pt>
                <c:pt idx="41360">
                  <c:v>-0.13224900000000001</c:v>
                </c:pt>
                <c:pt idx="41361">
                  <c:v>-0.13207199999999999</c:v>
                </c:pt>
                <c:pt idx="41362">
                  <c:v>-0.13192300000000001</c:v>
                </c:pt>
                <c:pt idx="41363">
                  <c:v>-0.1318</c:v>
                </c:pt>
                <c:pt idx="41364">
                  <c:v>-0.13170499999999999</c:v>
                </c:pt>
                <c:pt idx="41365">
                  <c:v>-0.13164100000000001</c:v>
                </c:pt>
                <c:pt idx="41366">
                  <c:v>-0.131608</c:v>
                </c:pt>
                <c:pt idx="41367">
                  <c:v>-0.131608</c:v>
                </c:pt>
                <c:pt idx="41368">
                  <c:v>-0.13164000000000001</c:v>
                </c:pt>
                <c:pt idx="41369">
                  <c:v>-0.13170000000000001</c:v>
                </c:pt>
                <c:pt idx="41370">
                  <c:v>-0.13178899999999999</c:v>
                </c:pt>
                <c:pt idx="41371">
                  <c:v>-0.131909</c:v>
                </c:pt>
                <c:pt idx="41372">
                  <c:v>-0.13206000000000001</c:v>
                </c:pt>
                <c:pt idx="41373">
                  <c:v>-0.13224</c:v>
                </c:pt>
                <c:pt idx="41374">
                  <c:v>-0.13244800000000001</c:v>
                </c:pt>
                <c:pt idx="41375">
                  <c:v>-0.132683</c:v>
                </c:pt>
                <c:pt idx="41376">
                  <c:v>-0.13294800000000001</c:v>
                </c:pt>
                <c:pt idx="41377">
                  <c:v>-0.133246</c:v>
                </c:pt>
                <c:pt idx="41378">
                  <c:v>-0.13358600000000001</c:v>
                </c:pt>
                <c:pt idx="41379">
                  <c:v>-0.13397300000000001</c:v>
                </c:pt>
                <c:pt idx="41380">
                  <c:v>-0.134411</c:v>
                </c:pt>
                <c:pt idx="41381">
                  <c:v>-0.13490199999999999</c:v>
                </c:pt>
                <c:pt idx="41382">
                  <c:v>-0.13544700000000001</c:v>
                </c:pt>
                <c:pt idx="41383">
                  <c:v>-0.136047</c:v>
                </c:pt>
                <c:pt idx="41384">
                  <c:v>-0.13669999999999999</c:v>
                </c:pt>
                <c:pt idx="41385">
                  <c:v>-0.137405</c:v>
                </c:pt>
                <c:pt idx="41386">
                  <c:v>-0.138156</c:v>
                </c:pt>
                <c:pt idx="41387">
                  <c:v>-0.13894799999999999</c:v>
                </c:pt>
                <c:pt idx="41388">
                  <c:v>-0.13978299999999999</c:v>
                </c:pt>
                <c:pt idx="41389">
                  <c:v>-0.14066799999999999</c:v>
                </c:pt>
                <c:pt idx="41390">
                  <c:v>-0.14160900000000001</c:v>
                </c:pt>
                <c:pt idx="41391">
                  <c:v>-0.14260400000000001</c:v>
                </c:pt>
                <c:pt idx="41392">
                  <c:v>-0.143649</c:v>
                </c:pt>
                <c:pt idx="41393">
                  <c:v>-0.14474100000000001</c:v>
                </c:pt>
                <c:pt idx="41394">
                  <c:v>-0.14587600000000001</c:v>
                </c:pt>
                <c:pt idx="41395">
                  <c:v>-0.14705399999999999</c:v>
                </c:pt>
                <c:pt idx="41396">
                  <c:v>-0.14827099999999999</c:v>
                </c:pt>
                <c:pt idx="41397">
                  <c:v>-0.14953</c:v>
                </c:pt>
                <c:pt idx="41398">
                  <c:v>-0.150834</c:v>
                </c:pt>
                <c:pt idx="41399">
                  <c:v>-0.15218599999999999</c:v>
                </c:pt>
                <c:pt idx="41400">
                  <c:v>-0.153587</c:v>
                </c:pt>
                <c:pt idx="41401">
                  <c:v>-0.15503800000000001</c:v>
                </c:pt>
                <c:pt idx="41402">
                  <c:v>-0.15653700000000001</c:v>
                </c:pt>
                <c:pt idx="41403">
                  <c:v>-0.158077</c:v>
                </c:pt>
                <c:pt idx="41404">
                  <c:v>-0.15965399999999999</c:v>
                </c:pt>
                <c:pt idx="41405">
                  <c:v>-0.16127</c:v>
                </c:pt>
                <c:pt idx="41406">
                  <c:v>-0.16292999999999999</c:v>
                </c:pt>
                <c:pt idx="41407">
                  <c:v>-0.16464000000000001</c:v>
                </c:pt>
                <c:pt idx="41408">
                  <c:v>-0.166403</c:v>
                </c:pt>
                <c:pt idx="41409">
                  <c:v>-0.16821700000000001</c:v>
                </c:pt>
                <c:pt idx="41410">
                  <c:v>-0.17008200000000001</c:v>
                </c:pt>
                <c:pt idx="41411">
                  <c:v>-0.17199</c:v>
                </c:pt>
                <c:pt idx="41412">
                  <c:v>-0.173933</c:v>
                </c:pt>
                <c:pt idx="41413">
                  <c:v>-0.175903</c:v>
                </c:pt>
                <c:pt idx="41414">
                  <c:v>-0.177896</c:v>
                </c:pt>
                <c:pt idx="41415">
                  <c:v>-0.17991099999999999</c:v>
                </c:pt>
                <c:pt idx="41416">
                  <c:v>-0.18194199999999999</c:v>
                </c:pt>
                <c:pt idx="41417">
                  <c:v>-0.18398300000000001</c:v>
                </c:pt>
                <c:pt idx="41418">
                  <c:v>-0.186033</c:v>
                </c:pt>
                <c:pt idx="41419">
                  <c:v>-0.18809699999999999</c:v>
                </c:pt>
                <c:pt idx="41420">
                  <c:v>-0.19018299999999999</c:v>
                </c:pt>
                <c:pt idx="41421">
                  <c:v>-0.19229199999999999</c:v>
                </c:pt>
                <c:pt idx="41422">
                  <c:v>-0.19442699999999999</c:v>
                </c:pt>
                <c:pt idx="41423">
                  <c:v>-0.19659199999999999</c:v>
                </c:pt>
                <c:pt idx="41424">
                  <c:v>-0.19878599999999999</c:v>
                </c:pt>
                <c:pt idx="41425">
                  <c:v>-0.20100699999999999</c:v>
                </c:pt>
                <c:pt idx="41426">
                  <c:v>-0.20325099999999999</c:v>
                </c:pt>
                <c:pt idx="41427">
                  <c:v>-0.205516</c:v>
                </c:pt>
                <c:pt idx="41428">
                  <c:v>-0.20780199999999999</c:v>
                </c:pt>
                <c:pt idx="41429">
                  <c:v>-0.21011099999999999</c:v>
                </c:pt>
                <c:pt idx="41430">
                  <c:v>-0.21243799999999999</c:v>
                </c:pt>
                <c:pt idx="41431">
                  <c:v>-0.214781</c:v>
                </c:pt>
                <c:pt idx="41432">
                  <c:v>-0.217141</c:v>
                </c:pt>
                <c:pt idx="41433">
                  <c:v>-0.21951300000000001</c:v>
                </c:pt>
                <c:pt idx="41434">
                  <c:v>-0.221889</c:v>
                </c:pt>
                <c:pt idx="41435">
                  <c:v>-0.22425700000000001</c:v>
                </c:pt>
                <c:pt idx="41436">
                  <c:v>-0.22661200000000001</c:v>
                </c:pt>
                <c:pt idx="41437">
                  <c:v>-0.22895299999999999</c:v>
                </c:pt>
                <c:pt idx="41438">
                  <c:v>-0.23128399999999999</c:v>
                </c:pt>
                <c:pt idx="41439">
                  <c:v>-0.23360400000000001</c:v>
                </c:pt>
                <c:pt idx="41440">
                  <c:v>-0.23591100000000001</c:v>
                </c:pt>
                <c:pt idx="41441">
                  <c:v>-0.238204</c:v>
                </c:pt>
                <c:pt idx="41442">
                  <c:v>-0.240481</c:v>
                </c:pt>
                <c:pt idx="41443">
                  <c:v>-0.24274100000000001</c:v>
                </c:pt>
                <c:pt idx="41444">
                  <c:v>-0.244978</c:v>
                </c:pt>
                <c:pt idx="41445">
                  <c:v>-0.24718699999999999</c:v>
                </c:pt>
                <c:pt idx="41446">
                  <c:v>-0.249362</c:v>
                </c:pt>
                <c:pt idx="41447">
                  <c:v>-0.251498</c:v>
                </c:pt>
                <c:pt idx="41448">
                  <c:v>-0.25359199999999998</c:v>
                </c:pt>
                <c:pt idx="41449">
                  <c:v>-0.25564999999999999</c:v>
                </c:pt>
                <c:pt idx="41450">
                  <c:v>-0.25767699999999999</c:v>
                </c:pt>
                <c:pt idx="41451">
                  <c:v>-0.25967499999999999</c:v>
                </c:pt>
                <c:pt idx="41452">
                  <c:v>-0.26164700000000002</c:v>
                </c:pt>
                <c:pt idx="41453">
                  <c:v>-0.26359100000000002</c:v>
                </c:pt>
                <c:pt idx="41454">
                  <c:v>-0.26550299999999999</c:v>
                </c:pt>
                <c:pt idx="41455">
                  <c:v>-0.26738099999999998</c:v>
                </c:pt>
                <c:pt idx="41456">
                  <c:v>-0.269231</c:v>
                </c:pt>
                <c:pt idx="41457">
                  <c:v>-0.27105899999999999</c:v>
                </c:pt>
                <c:pt idx="41458">
                  <c:v>-0.272866</c:v>
                </c:pt>
                <c:pt idx="41459">
                  <c:v>-0.27465099999999998</c:v>
                </c:pt>
                <c:pt idx="41460">
                  <c:v>-0.27641100000000002</c:v>
                </c:pt>
                <c:pt idx="41461">
                  <c:v>-0.27813900000000003</c:v>
                </c:pt>
                <c:pt idx="41462">
                  <c:v>-0.279831</c:v>
                </c:pt>
                <c:pt idx="41463">
                  <c:v>-0.28148699999999999</c:v>
                </c:pt>
                <c:pt idx="41464">
                  <c:v>-0.28310999999999997</c:v>
                </c:pt>
                <c:pt idx="41465">
                  <c:v>-0.28470000000000001</c:v>
                </c:pt>
                <c:pt idx="41466">
                  <c:v>-0.28625200000000001</c:v>
                </c:pt>
                <c:pt idx="41467">
                  <c:v>-0.28776000000000002</c:v>
                </c:pt>
                <c:pt idx="41468">
                  <c:v>-0.28922300000000001</c:v>
                </c:pt>
                <c:pt idx="41469">
                  <c:v>-0.29064000000000001</c:v>
                </c:pt>
                <c:pt idx="41470">
                  <c:v>-0.29200599999999999</c:v>
                </c:pt>
                <c:pt idx="41471">
                  <c:v>-0.29332399999999997</c:v>
                </c:pt>
                <c:pt idx="41472">
                  <c:v>-0.294597</c:v>
                </c:pt>
                <c:pt idx="41473">
                  <c:v>-0.29583199999999998</c:v>
                </c:pt>
                <c:pt idx="41474">
                  <c:v>-0.29703099999999999</c:v>
                </c:pt>
                <c:pt idx="41475">
                  <c:v>-0.29819499999999999</c:v>
                </c:pt>
                <c:pt idx="41476">
                  <c:v>-0.29932399999999998</c:v>
                </c:pt>
                <c:pt idx="41477">
                  <c:v>-0.30041200000000001</c:v>
                </c:pt>
                <c:pt idx="41478">
                  <c:v>-0.301456</c:v>
                </c:pt>
                <c:pt idx="41479">
                  <c:v>-0.30245300000000003</c:v>
                </c:pt>
                <c:pt idx="41480">
                  <c:v>-0.30340200000000001</c:v>
                </c:pt>
                <c:pt idx="41481">
                  <c:v>-0.30430600000000002</c:v>
                </c:pt>
                <c:pt idx="41482">
                  <c:v>-0.30516799999999999</c:v>
                </c:pt>
                <c:pt idx="41483">
                  <c:v>-0.30599300000000001</c:v>
                </c:pt>
                <c:pt idx="41484">
                  <c:v>-0.30678499999999997</c:v>
                </c:pt>
                <c:pt idx="41485">
                  <c:v>-0.30754599999999999</c:v>
                </c:pt>
                <c:pt idx="41486">
                  <c:v>-0.30827300000000002</c:v>
                </c:pt>
                <c:pt idx="41487">
                  <c:v>-0.30896899999999999</c:v>
                </c:pt>
                <c:pt idx="41488">
                  <c:v>-0.309637</c:v>
                </c:pt>
                <c:pt idx="41489">
                  <c:v>-0.31028</c:v>
                </c:pt>
                <c:pt idx="41490">
                  <c:v>-0.31089800000000001</c:v>
                </c:pt>
                <c:pt idx="41491">
                  <c:v>-0.31148900000000002</c:v>
                </c:pt>
                <c:pt idx="41492">
                  <c:v>-0.31205699999999997</c:v>
                </c:pt>
                <c:pt idx="41493">
                  <c:v>-0.31260199999999999</c:v>
                </c:pt>
                <c:pt idx="41494">
                  <c:v>-0.31311800000000001</c:v>
                </c:pt>
                <c:pt idx="41495">
                  <c:v>-0.31359799999999999</c:v>
                </c:pt>
                <c:pt idx="41496">
                  <c:v>-0.31404100000000001</c:v>
                </c:pt>
                <c:pt idx="41497">
                  <c:v>-0.31444499999999997</c:v>
                </c:pt>
                <c:pt idx="41498">
                  <c:v>-0.31480599999999997</c:v>
                </c:pt>
                <c:pt idx="41499">
                  <c:v>-0.31512699999999999</c:v>
                </c:pt>
                <c:pt idx="41500">
                  <c:v>-0.315415</c:v>
                </c:pt>
                <c:pt idx="41501">
                  <c:v>-0.31567600000000001</c:v>
                </c:pt>
                <c:pt idx="41502">
                  <c:v>-0.31590800000000002</c:v>
                </c:pt>
                <c:pt idx="41503">
                  <c:v>-0.316112</c:v>
                </c:pt>
                <c:pt idx="41504">
                  <c:v>-0.31629299999999999</c:v>
                </c:pt>
                <c:pt idx="41505">
                  <c:v>-0.31645099999999998</c:v>
                </c:pt>
                <c:pt idx="41506">
                  <c:v>-0.31658599999999998</c:v>
                </c:pt>
                <c:pt idx="41507">
                  <c:v>-0.31669700000000001</c:v>
                </c:pt>
                <c:pt idx="41508">
                  <c:v>-0.31679000000000002</c:v>
                </c:pt>
                <c:pt idx="41509">
                  <c:v>-0.31686999999999999</c:v>
                </c:pt>
                <c:pt idx="41510">
                  <c:v>-0.316938</c:v>
                </c:pt>
                <c:pt idx="41511">
                  <c:v>-0.31698500000000002</c:v>
                </c:pt>
                <c:pt idx="41512">
                  <c:v>-0.31700899999999999</c:v>
                </c:pt>
                <c:pt idx="41513">
                  <c:v>-0.31700800000000001</c:v>
                </c:pt>
                <c:pt idx="41514">
                  <c:v>-0.31698500000000002</c:v>
                </c:pt>
                <c:pt idx="41515">
                  <c:v>-0.31694699999999998</c:v>
                </c:pt>
                <c:pt idx="41516">
                  <c:v>-0.31690699999999999</c:v>
                </c:pt>
                <c:pt idx="41517">
                  <c:v>-0.31686900000000001</c:v>
                </c:pt>
                <c:pt idx="41518">
                  <c:v>-0.31682700000000003</c:v>
                </c:pt>
                <c:pt idx="41519">
                  <c:v>-0.31677</c:v>
                </c:pt>
                <c:pt idx="41520">
                  <c:v>-0.316691</c:v>
                </c:pt>
                <c:pt idx="41521">
                  <c:v>-0.31658599999999998</c:v>
                </c:pt>
                <c:pt idx="41522">
                  <c:v>-0.31645800000000002</c:v>
                </c:pt>
                <c:pt idx="41523">
                  <c:v>-0.31630599999999998</c:v>
                </c:pt>
                <c:pt idx="41524">
                  <c:v>-0.316131</c:v>
                </c:pt>
                <c:pt idx="41525">
                  <c:v>-0.31593500000000002</c:v>
                </c:pt>
                <c:pt idx="41526">
                  <c:v>-0.315722</c:v>
                </c:pt>
                <c:pt idx="41527">
                  <c:v>-0.31548999999999999</c:v>
                </c:pt>
                <c:pt idx="41528">
                  <c:v>-0.31523699999999999</c:v>
                </c:pt>
                <c:pt idx="41529">
                  <c:v>-0.31495600000000001</c:v>
                </c:pt>
                <c:pt idx="41530">
                  <c:v>-0.31464599999999998</c:v>
                </c:pt>
                <c:pt idx="41531">
                  <c:v>-0.31430799999999998</c:v>
                </c:pt>
                <c:pt idx="41532">
                  <c:v>-0.31394899999999998</c:v>
                </c:pt>
                <c:pt idx="41533">
                  <c:v>-0.31357200000000002</c:v>
                </c:pt>
                <c:pt idx="41534">
                  <c:v>-0.31318000000000001</c:v>
                </c:pt>
                <c:pt idx="41535">
                  <c:v>-0.31276900000000002</c:v>
                </c:pt>
                <c:pt idx="41536">
                  <c:v>-0.31233300000000003</c:v>
                </c:pt>
                <c:pt idx="41537">
                  <c:v>-0.31186700000000001</c:v>
                </c:pt>
                <c:pt idx="41538">
                  <c:v>-0.311365</c:v>
                </c:pt>
                <c:pt idx="41539">
                  <c:v>-0.31081799999999998</c:v>
                </c:pt>
                <c:pt idx="41540">
                  <c:v>-0.31022100000000002</c:v>
                </c:pt>
                <c:pt idx="41541">
                  <c:v>-0.30957200000000001</c:v>
                </c:pt>
                <c:pt idx="41542">
                  <c:v>-0.30886999999999998</c:v>
                </c:pt>
                <c:pt idx="41543">
                  <c:v>-0.308118</c:v>
                </c:pt>
                <c:pt idx="41544">
                  <c:v>-0.30732100000000001</c:v>
                </c:pt>
                <c:pt idx="41545">
                  <c:v>-0.30648799999999998</c:v>
                </c:pt>
                <c:pt idx="41546">
                  <c:v>-0.305616</c:v>
                </c:pt>
                <c:pt idx="41547">
                  <c:v>-0.30469600000000002</c:v>
                </c:pt>
                <c:pt idx="41548">
                  <c:v>-0.30371900000000002</c:v>
                </c:pt>
                <c:pt idx="41549">
                  <c:v>-0.30268800000000001</c:v>
                </c:pt>
                <c:pt idx="41550">
                  <c:v>-0.30161199999999999</c:v>
                </c:pt>
                <c:pt idx="41551">
                  <c:v>-0.30049599999999999</c:v>
                </c:pt>
                <c:pt idx="41552">
                  <c:v>-0.299342</c:v>
                </c:pt>
                <c:pt idx="41553">
                  <c:v>-0.298151</c:v>
                </c:pt>
                <c:pt idx="41554">
                  <c:v>-0.29692499999999999</c:v>
                </c:pt>
                <c:pt idx="41555">
                  <c:v>-0.29566300000000001</c:v>
                </c:pt>
                <c:pt idx="41556">
                  <c:v>-0.29435600000000001</c:v>
                </c:pt>
                <c:pt idx="41557">
                  <c:v>-0.29299999999999998</c:v>
                </c:pt>
                <c:pt idx="41558">
                  <c:v>-0.29159200000000002</c:v>
                </c:pt>
                <c:pt idx="41559">
                  <c:v>-0.290132</c:v>
                </c:pt>
                <c:pt idx="41560">
                  <c:v>-0.28861799999999999</c:v>
                </c:pt>
                <c:pt idx="41561">
                  <c:v>-0.28704800000000003</c:v>
                </c:pt>
                <c:pt idx="41562">
                  <c:v>-0.28542400000000001</c:v>
                </c:pt>
                <c:pt idx="41563">
                  <c:v>-0.28374300000000002</c:v>
                </c:pt>
                <c:pt idx="41564">
                  <c:v>-0.28200199999999997</c:v>
                </c:pt>
                <c:pt idx="41565">
                  <c:v>-0.28020400000000001</c:v>
                </c:pt>
                <c:pt idx="41566">
                  <c:v>-0.27835300000000002</c:v>
                </c:pt>
                <c:pt idx="41567">
                  <c:v>-0.27645199999999998</c:v>
                </c:pt>
                <c:pt idx="41568">
                  <c:v>-0.27450000000000002</c:v>
                </c:pt>
                <c:pt idx="41569">
                  <c:v>-0.27249699999999999</c:v>
                </c:pt>
                <c:pt idx="41570">
                  <c:v>-0.27044600000000002</c:v>
                </c:pt>
                <c:pt idx="41571">
                  <c:v>-0.26834000000000002</c:v>
                </c:pt>
                <c:pt idx="41572">
                  <c:v>-0.26617800000000003</c:v>
                </c:pt>
                <c:pt idx="41573">
                  <c:v>-0.26396399999999998</c:v>
                </c:pt>
                <c:pt idx="41574">
                  <c:v>-0.26170100000000002</c:v>
                </c:pt>
                <c:pt idx="41575">
                  <c:v>-0.25938600000000001</c:v>
                </c:pt>
                <c:pt idx="41576">
                  <c:v>-0.257019</c:v>
                </c:pt>
                <c:pt idx="41577">
                  <c:v>-0.25460100000000002</c:v>
                </c:pt>
                <c:pt idx="41578">
                  <c:v>-0.252139</c:v>
                </c:pt>
                <c:pt idx="41579">
                  <c:v>-0.24963199999999999</c:v>
                </c:pt>
                <c:pt idx="41580">
                  <c:v>-0.247081</c:v>
                </c:pt>
                <c:pt idx="41581">
                  <c:v>-0.24449100000000001</c:v>
                </c:pt>
                <c:pt idx="41582">
                  <c:v>-0.241866</c:v>
                </c:pt>
                <c:pt idx="41583">
                  <c:v>-0.239208</c:v>
                </c:pt>
                <c:pt idx="41584">
                  <c:v>-0.23652100000000001</c:v>
                </c:pt>
                <c:pt idx="41585">
                  <c:v>-0.23380699999999999</c:v>
                </c:pt>
                <c:pt idx="41586">
                  <c:v>-0.231069</c:v>
                </c:pt>
                <c:pt idx="41587">
                  <c:v>-0.22830500000000001</c:v>
                </c:pt>
                <c:pt idx="41588">
                  <c:v>-0.22551399999999999</c:v>
                </c:pt>
                <c:pt idx="41589">
                  <c:v>-0.22269800000000001</c:v>
                </c:pt>
                <c:pt idx="41590">
                  <c:v>-0.21986</c:v>
                </c:pt>
                <c:pt idx="41591">
                  <c:v>-0.217004</c:v>
                </c:pt>
                <c:pt idx="41592">
                  <c:v>-0.21412999999999999</c:v>
                </c:pt>
                <c:pt idx="41593">
                  <c:v>-0.21124200000000001</c:v>
                </c:pt>
                <c:pt idx="41594">
                  <c:v>-0.20834</c:v>
                </c:pt>
                <c:pt idx="41595">
                  <c:v>-0.20542299999999999</c:v>
                </c:pt>
                <c:pt idx="41596">
                  <c:v>-0.20249300000000001</c:v>
                </c:pt>
                <c:pt idx="41597">
                  <c:v>-0.19955400000000001</c:v>
                </c:pt>
                <c:pt idx="41598">
                  <c:v>-0.196608</c:v>
                </c:pt>
                <c:pt idx="41599">
                  <c:v>-0.19365599999999999</c:v>
                </c:pt>
                <c:pt idx="41600">
                  <c:v>-0.19070100000000001</c:v>
                </c:pt>
                <c:pt idx="41601">
                  <c:v>-0.18774299999999999</c:v>
                </c:pt>
                <c:pt idx="41602">
                  <c:v>-0.184784</c:v>
                </c:pt>
                <c:pt idx="41603">
                  <c:v>-0.18182699999999999</c:v>
                </c:pt>
                <c:pt idx="41604">
                  <c:v>-0.178873</c:v>
                </c:pt>
                <c:pt idx="41605">
                  <c:v>-0.175925</c:v>
                </c:pt>
                <c:pt idx="41606">
                  <c:v>-0.172982</c:v>
                </c:pt>
                <c:pt idx="41607">
                  <c:v>-0.17004</c:v>
                </c:pt>
                <c:pt idx="41608">
                  <c:v>-0.167102</c:v>
                </c:pt>
                <c:pt idx="41609">
                  <c:v>-0.16417699999999999</c:v>
                </c:pt>
                <c:pt idx="41610">
                  <c:v>-0.161278</c:v>
                </c:pt>
                <c:pt idx="41611">
                  <c:v>-0.158411</c:v>
                </c:pt>
                <c:pt idx="41612">
                  <c:v>-0.155579</c:v>
                </c:pt>
                <c:pt idx="41613">
                  <c:v>-0.15278</c:v>
                </c:pt>
                <c:pt idx="41614">
                  <c:v>-0.15001500000000001</c:v>
                </c:pt>
                <c:pt idx="41615">
                  <c:v>-0.147286</c:v>
                </c:pt>
                <c:pt idx="41616">
                  <c:v>-0.144595</c:v>
                </c:pt>
                <c:pt idx="41617">
                  <c:v>-0.14194599999999999</c:v>
                </c:pt>
                <c:pt idx="41618">
                  <c:v>-0.139348</c:v>
                </c:pt>
                <c:pt idx="41619">
                  <c:v>-0.13680300000000001</c:v>
                </c:pt>
                <c:pt idx="41620">
                  <c:v>-0.13431499999999999</c:v>
                </c:pt>
                <c:pt idx="41621">
                  <c:v>-0.131882</c:v>
                </c:pt>
                <c:pt idx="41622">
                  <c:v>-0.12950800000000001</c:v>
                </c:pt>
                <c:pt idx="41623">
                  <c:v>-0.12719</c:v>
                </c:pt>
                <c:pt idx="41624">
                  <c:v>-0.12493</c:v>
                </c:pt>
                <c:pt idx="41625">
                  <c:v>-0.12273000000000001</c:v>
                </c:pt>
                <c:pt idx="41626">
                  <c:v>-0.12059599999999999</c:v>
                </c:pt>
                <c:pt idx="41627">
                  <c:v>-0.118529</c:v>
                </c:pt>
                <c:pt idx="41628">
                  <c:v>-0.116534</c:v>
                </c:pt>
                <c:pt idx="41629">
                  <c:v>-0.11461499999999999</c:v>
                </c:pt>
                <c:pt idx="41630">
                  <c:v>-0.112774</c:v>
                </c:pt>
                <c:pt idx="41631">
                  <c:v>-0.111011</c:v>
                </c:pt>
                <c:pt idx="41632">
                  <c:v>-0.10932699999999999</c:v>
                </c:pt>
                <c:pt idx="41633">
                  <c:v>-0.107727</c:v>
                </c:pt>
                <c:pt idx="41634">
                  <c:v>-0.10621700000000001</c:v>
                </c:pt>
                <c:pt idx="41635">
                  <c:v>-0.1048</c:v>
                </c:pt>
                <c:pt idx="41636">
                  <c:v>-0.103477</c:v>
                </c:pt>
                <c:pt idx="41637">
                  <c:v>-0.10225099999999999</c:v>
                </c:pt>
                <c:pt idx="41638">
                  <c:v>-0.101122</c:v>
                </c:pt>
                <c:pt idx="41639">
                  <c:v>-0.100093</c:v>
                </c:pt>
                <c:pt idx="41640">
                  <c:v>-9.9163600000000005E-2</c:v>
                </c:pt>
                <c:pt idx="41641">
                  <c:v>-9.8333699999999996E-2</c:v>
                </c:pt>
                <c:pt idx="41642">
                  <c:v>-9.7605300000000006E-2</c:v>
                </c:pt>
                <c:pt idx="41643">
                  <c:v>-9.6981700000000004E-2</c:v>
                </c:pt>
                <c:pt idx="41644">
                  <c:v>-9.6462400000000004E-2</c:v>
                </c:pt>
                <c:pt idx="41645">
                  <c:v>-9.6043400000000001E-2</c:v>
                </c:pt>
                <c:pt idx="41646">
                  <c:v>-9.57234E-2</c:v>
                </c:pt>
                <c:pt idx="41647">
                  <c:v>-9.5505199999999998E-2</c:v>
                </c:pt>
                <c:pt idx="41648">
                  <c:v>-9.5391599999999993E-2</c:v>
                </c:pt>
                <c:pt idx="41649">
                  <c:v>-9.5382700000000001E-2</c:v>
                </c:pt>
                <c:pt idx="41650">
                  <c:v>-9.5476699999999998E-2</c:v>
                </c:pt>
                <c:pt idx="41651">
                  <c:v>-9.5671800000000001E-2</c:v>
                </c:pt>
                <c:pt idx="41652">
                  <c:v>-9.5966499999999996E-2</c:v>
                </c:pt>
                <c:pt idx="41653">
                  <c:v>-9.6360399999999999E-2</c:v>
                </c:pt>
                <c:pt idx="41654">
                  <c:v>-9.6854800000000005E-2</c:v>
                </c:pt>
                <c:pt idx="41655">
                  <c:v>-9.7452200000000003E-2</c:v>
                </c:pt>
                <c:pt idx="41656">
                  <c:v>-9.8153699999999997E-2</c:v>
                </c:pt>
                <c:pt idx="41657">
                  <c:v>-9.8957400000000001E-2</c:v>
                </c:pt>
                <c:pt idx="41658">
                  <c:v>-9.9860000000000004E-2</c:v>
                </c:pt>
                <c:pt idx="41659">
                  <c:v>-0.10086000000000001</c:v>
                </c:pt>
                <c:pt idx="41660">
                  <c:v>-0.10195899999999999</c:v>
                </c:pt>
                <c:pt idx="41661">
                  <c:v>-0.103156</c:v>
                </c:pt>
                <c:pt idx="41662">
                  <c:v>-0.10445</c:v>
                </c:pt>
                <c:pt idx="41663">
                  <c:v>-0.105839</c:v>
                </c:pt>
                <c:pt idx="41664">
                  <c:v>-0.107321</c:v>
                </c:pt>
                <c:pt idx="41665">
                  <c:v>-0.108892</c:v>
                </c:pt>
                <c:pt idx="41666">
                  <c:v>-0.110554</c:v>
                </c:pt>
                <c:pt idx="41667">
                  <c:v>-0.112305</c:v>
                </c:pt>
                <c:pt idx="41668">
                  <c:v>-0.114145</c:v>
                </c:pt>
                <c:pt idx="41669">
                  <c:v>-0.11607199999999999</c:v>
                </c:pt>
                <c:pt idx="41670">
                  <c:v>-0.118086</c:v>
                </c:pt>
                <c:pt idx="41671">
                  <c:v>-0.120185</c:v>
                </c:pt>
                <c:pt idx="41672">
                  <c:v>-0.122359</c:v>
                </c:pt>
                <c:pt idx="41673">
                  <c:v>-0.12460400000000001</c:v>
                </c:pt>
                <c:pt idx="41674">
                  <c:v>-0.126918</c:v>
                </c:pt>
                <c:pt idx="41675">
                  <c:v>-0.129301</c:v>
                </c:pt>
                <c:pt idx="41676">
                  <c:v>-0.13175200000000001</c:v>
                </c:pt>
                <c:pt idx="41677">
                  <c:v>-0.134267</c:v>
                </c:pt>
                <c:pt idx="41678">
                  <c:v>-0.136846</c:v>
                </c:pt>
                <c:pt idx="41679">
                  <c:v>-0.139489</c:v>
                </c:pt>
                <c:pt idx="41680">
                  <c:v>-0.14219699999999999</c:v>
                </c:pt>
                <c:pt idx="41681">
                  <c:v>-0.14496600000000001</c:v>
                </c:pt>
                <c:pt idx="41682">
                  <c:v>-0.14779</c:v>
                </c:pt>
                <c:pt idx="41683">
                  <c:v>-0.15066399999999999</c:v>
                </c:pt>
                <c:pt idx="41684">
                  <c:v>-0.153586</c:v>
                </c:pt>
                <c:pt idx="41685">
                  <c:v>-0.156559</c:v>
                </c:pt>
                <c:pt idx="41686">
                  <c:v>-0.15958800000000001</c:v>
                </c:pt>
                <c:pt idx="41687">
                  <c:v>-0.16267300000000001</c:v>
                </c:pt>
                <c:pt idx="41688">
                  <c:v>-0.16580800000000001</c:v>
                </c:pt>
                <c:pt idx="41689">
                  <c:v>-0.168986</c:v>
                </c:pt>
                <c:pt idx="41690">
                  <c:v>-0.172205</c:v>
                </c:pt>
                <c:pt idx="41691">
                  <c:v>-0.17546400000000001</c:v>
                </c:pt>
                <c:pt idx="41692">
                  <c:v>-0.178758</c:v>
                </c:pt>
                <c:pt idx="41693">
                  <c:v>-0.18208299999999999</c:v>
                </c:pt>
                <c:pt idx="41694">
                  <c:v>-0.18543299999999999</c:v>
                </c:pt>
                <c:pt idx="41695">
                  <c:v>-0.188809</c:v>
                </c:pt>
                <c:pt idx="41696">
                  <c:v>-0.19220999999999999</c:v>
                </c:pt>
                <c:pt idx="41697">
                  <c:v>-0.19563</c:v>
                </c:pt>
                <c:pt idx="41698">
                  <c:v>-0.19906699999999999</c:v>
                </c:pt>
                <c:pt idx="41699">
                  <c:v>-0.202517</c:v>
                </c:pt>
                <c:pt idx="41700">
                  <c:v>-0.20597099999999999</c:v>
                </c:pt>
                <c:pt idx="41701">
                  <c:v>-0.209429</c:v>
                </c:pt>
                <c:pt idx="41702">
                  <c:v>-0.21288299999999999</c:v>
                </c:pt>
                <c:pt idx="41703">
                  <c:v>-0.21629599999999999</c:v>
                </c:pt>
                <c:pt idx="41704">
                  <c:v>-0.21965399999999999</c:v>
                </c:pt>
                <c:pt idx="41705">
                  <c:v>-0.222998</c:v>
                </c:pt>
                <c:pt idx="41706">
                  <c:v>-0.22634099999999999</c:v>
                </c:pt>
                <c:pt idx="41707">
                  <c:v>-0.229656</c:v>
                </c:pt>
                <c:pt idx="41708">
                  <c:v>-0.23294200000000001</c:v>
                </c:pt>
                <c:pt idx="41709">
                  <c:v>-0.236211</c:v>
                </c:pt>
                <c:pt idx="41710">
                  <c:v>-0.23946500000000001</c:v>
                </c:pt>
                <c:pt idx="41711">
                  <c:v>-0.242701</c:v>
                </c:pt>
                <c:pt idx="41712">
                  <c:v>-0.24591399999999999</c:v>
                </c:pt>
                <c:pt idx="41713">
                  <c:v>-0.24910199999999999</c:v>
                </c:pt>
                <c:pt idx="41714">
                  <c:v>-0.25225999999999998</c:v>
                </c:pt>
                <c:pt idx="41715">
                  <c:v>-0.25539000000000001</c:v>
                </c:pt>
                <c:pt idx="41716">
                  <c:v>-0.258494</c:v>
                </c:pt>
                <c:pt idx="41717">
                  <c:v>-0.26156800000000002</c:v>
                </c:pt>
                <c:pt idx="41718">
                  <c:v>-0.26461099999999999</c:v>
                </c:pt>
                <c:pt idx="41719">
                  <c:v>-0.267621</c:v>
                </c:pt>
                <c:pt idx="41720">
                  <c:v>-0.27059800000000001</c:v>
                </c:pt>
                <c:pt idx="41721">
                  <c:v>-0.27354200000000001</c:v>
                </c:pt>
                <c:pt idx="41722">
                  <c:v>-0.276453</c:v>
                </c:pt>
                <c:pt idx="41723">
                  <c:v>-0.27932699999999999</c:v>
                </c:pt>
                <c:pt idx="41724">
                  <c:v>-0.28215699999999999</c:v>
                </c:pt>
                <c:pt idx="41725">
                  <c:v>-0.284937</c:v>
                </c:pt>
                <c:pt idx="41726">
                  <c:v>-0.287663</c:v>
                </c:pt>
                <c:pt idx="41727">
                  <c:v>-0.29033399999999998</c:v>
                </c:pt>
                <c:pt idx="41728">
                  <c:v>-0.29294700000000001</c:v>
                </c:pt>
                <c:pt idx="41729">
                  <c:v>-0.29549900000000001</c:v>
                </c:pt>
                <c:pt idx="41730">
                  <c:v>-0.29798799999999998</c:v>
                </c:pt>
                <c:pt idx="41731">
                  <c:v>-0.30041299999999999</c:v>
                </c:pt>
                <c:pt idx="41732">
                  <c:v>-0.30276999999999998</c:v>
                </c:pt>
                <c:pt idx="41733">
                  <c:v>-0.30505700000000002</c:v>
                </c:pt>
                <c:pt idx="41734">
                  <c:v>-0.30726900000000001</c:v>
                </c:pt>
                <c:pt idx="41735">
                  <c:v>-0.30940600000000001</c:v>
                </c:pt>
                <c:pt idx="41736">
                  <c:v>-0.31146299999999999</c:v>
                </c:pt>
                <c:pt idx="41737">
                  <c:v>-0.31344300000000003</c:v>
                </c:pt>
                <c:pt idx="41738">
                  <c:v>-0.31534600000000002</c:v>
                </c:pt>
                <c:pt idx="41739">
                  <c:v>-0.31717099999999998</c:v>
                </c:pt>
                <c:pt idx="41740">
                  <c:v>-0.31891999999999998</c:v>
                </c:pt>
                <c:pt idx="41741">
                  <c:v>-0.32059199999999999</c:v>
                </c:pt>
                <c:pt idx="41742">
                  <c:v>-0.32218599999999997</c:v>
                </c:pt>
                <c:pt idx="41743">
                  <c:v>-0.32370100000000002</c:v>
                </c:pt>
                <c:pt idx="41744">
                  <c:v>-0.32513599999999998</c:v>
                </c:pt>
                <c:pt idx="41745">
                  <c:v>-0.326488</c:v>
                </c:pt>
                <c:pt idx="41746">
                  <c:v>-0.32775500000000002</c:v>
                </c:pt>
                <c:pt idx="41747">
                  <c:v>-0.32893499999999998</c:v>
                </c:pt>
                <c:pt idx="41748">
                  <c:v>-0.33002399999999998</c:v>
                </c:pt>
                <c:pt idx="41749">
                  <c:v>-0.33102199999999998</c:v>
                </c:pt>
                <c:pt idx="41750">
                  <c:v>-0.331928</c:v>
                </c:pt>
                <c:pt idx="41751">
                  <c:v>-0.33273999999999998</c:v>
                </c:pt>
                <c:pt idx="41752">
                  <c:v>-0.333453</c:v>
                </c:pt>
                <c:pt idx="41753">
                  <c:v>-0.334065</c:v>
                </c:pt>
                <c:pt idx="41754">
                  <c:v>-0.33457300000000001</c:v>
                </c:pt>
                <c:pt idx="41755">
                  <c:v>-0.33497500000000002</c:v>
                </c:pt>
                <c:pt idx="41756">
                  <c:v>-0.33527200000000001</c:v>
                </c:pt>
                <c:pt idx="41757">
                  <c:v>-0.33546399999999998</c:v>
                </c:pt>
                <c:pt idx="41758">
                  <c:v>-0.33555499999999999</c:v>
                </c:pt>
                <c:pt idx="41759">
                  <c:v>-0.33554600000000001</c:v>
                </c:pt>
                <c:pt idx="41760">
                  <c:v>-0.33544099999999999</c:v>
                </c:pt>
                <c:pt idx="41761">
                  <c:v>-0.33524100000000001</c:v>
                </c:pt>
                <c:pt idx="41762">
                  <c:v>-0.33494699999999999</c:v>
                </c:pt>
                <c:pt idx="41763">
                  <c:v>-0.33456000000000002</c:v>
                </c:pt>
                <c:pt idx="41764">
                  <c:v>-0.33408100000000002</c:v>
                </c:pt>
                <c:pt idx="41765">
                  <c:v>-0.333507</c:v>
                </c:pt>
                <c:pt idx="41766">
                  <c:v>-0.33283699999999999</c:v>
                </c:pt>
                <c:pt idx="41767">
                  <c:v>-0.33207300000000001</c:v>
                </c:pt>
                <c:pt idx="41768">
                  <c:v>-0.33121699999999998</c:v>
                </c:pt>
                <c:pt idx="41769">
                  <c:v>-0.33026699999999998</c:v>
                </c:pt>
                <c:pt idx="41770">
                  <c:v>-0.32921400000000001</c:v>
                </c:pt>
                <c:pt idx="41771">
                  <c:v>-0.32805400000000001</c:v>
                </c:pt>
                <c:pt idx="41772">
                  <c:v>-0.32679000000000002</c:v>
                </c:pt>
                <c:pt idx="41773">
                  <c:v>-0.32542100000000002</c:v>
                </c:pt>
                <c:pt idx="41774">
                  <c:v>-0.32395000000000002</c:v>
                </c:pt>
                <c:pt idx="41775">
                  <c:v>-0.322378</c:v>
                </c:pt>
                <c:pt idx="41776">
                  <c:v>-0.32070399999999999</c:v>
                </c:pt>
                <c:pt idx="41777">
                  <c:v>-0.31892399999999999</c:v>
                </c:pt>
                <c:pt idx="41778">
                  <c:v>-0.31703300000000001</c:v>
                </c:pt>
                <c:pt idx="41779">
                  <c:v>-0.31503399999999998</c:v>
                </c:pt>
                <c:pt idx="41780">
                  <c:v>-0.31293799999999999</c:v>
                </c:pt>
                <c:pt idx="41781">
                  <c:v>-0.310751</c:v>
                </c:pt>
                <c:pt idx="41782">
                  <c:v>-0.308479</c:v>
                </c:pt>
                <c:pt idx="41783">
                  <c:v>-0.30612</c:v>
                </c:pt>
                <c:pt idx="41784">
                  <c:v>-0.303672</c:v>
                </c:pt>
                <c:pt idx="41785">
                  <c:v>-0.30113600000000001</c:v>
                </c:pt>
                <c:pt idx="41786">
                  <c:v>-0.29851100000000003</c:v>
                </c:pt>
                <c:pt idx="41787">
                  <c:v>-0.29579499999999997</c:v>
                </c:pt>
                <c:pt idx="41788">
                  <c:v>-0.29298999999999997</c:v>
                </c:pt>
                <c:pt idx="41789">
                  <c:v>-0.29010000000000002</c:v>
                </c:pt>
                <c:pt idx="41790">
                  <c:v>-0.287132</c:v>
                </c:pt>
                <c:pt idx="41791">
                  <c:v>-0.28409000000000001</c:v>
                </c:pt>
                <c:pt idx="41792">
                  <c:v>-0.28097899999999998</c:v>
                </c:pt>
                <c:pt idx="41793">
                  <c:v>-0.27779900000000002</c:v>
                </c:pt>
                <c:pt idx="41794">
                  <c:v>-0.27455099999999999</c:v>
                </c:pt>
                <c:pt idx="41795">
                  <c:v>-0.27124300000000001</c:v>
                </c:pt>
                <c:pt idx="41796">
                  <c:v>-0.26787</c:v>
                </c:pt>
                <c:pt idx="41797">
                  <c:v>-0.264403</c:v>
                </c:pt>
                <c:pt idx="41798">
                  <c:v>-0.26083800000000001</c:v>
                </c:pt>
                <c:pt idx="41799">
                  <c:v>-0.25720799999999999</c:v>
                </c:pt>
                <c:pt idx="41800">
                  <c:v>-0.25352000000000002</c:v>
                </c:pt>
                <c:pt idx="41801">
                  <c:v>-0.24976000000000001</c:v>
                </c:pt>
                <c:pt idx="41802">
                  <c:v>-0.24593200000000001</c:v>
                </c:pt>
                <c:pt idx="41803">
                  <c:v>-0.24204200000000001</c:v>
                </c:pt>
                <c:pt idx="41804">
                  <c:v>-0.238094</c:v>
                </c:pt>
                <c:pt idx="41805">
                  <c:v>-0.23408799999999999</c:v>
                </c:pt>
                <c:pt idx="41806">
                  <c:v>-0.23002500000000001</c:v>
                </c:pt>
                <c:pt idx="41807">
                  <c:v>-0.225906</c:v>
                </c:pt>
                <c:pt idx="41808">
                  <c:v>-0.22173100000000001</c:v>
                </c:pt>
                <c:pt idx="41809">
                  <c:v>-0.217503</c:v>
                </c:pt>
                <c:pt idx="41810">
                  <c:v>-0.213228</c:v>
                </c:pt>
                <c:pt idx="41811">
                  <c:v>-0.20891199999999999</c:v>
                </c:pt>
                <c:pt idx="41812">
                  <c:v>-0.20456199999999999</c:v>
                </c:pt>
                <c:pt idx="41813">
                  <c:v>-0.20018</c:v>
                </c:pt>
                <c:pt idx="41814">
                  <c:v>-0.19577</c:v>
                </c:pt>
                <c:pt idx="41815">
                  <c:v>-0.19133600000000001</c:v>
                </c:pt>
                <c:pt idx="41816">
                  <c:v>-0.186885</c:v>
                </c:pt>
                <c:pt idx="41817">
                  <c:v>-0.182419</c:v>
                </c:pt>
                <c:pt idx="41818">
                  <c:v>-0.17793800000000001</c:v>
                </c:pt>
                <c:pt idx="41819">
                  <c:v>-0.17344300000000001</c:v>
                </c:pt>
                <c:pt idx="41820">
                  <c:v>-0.168938</c:v>
                </c:pt>
                <c:pt idx="41821">
                  <c:v>-0.16442899999999999</c:v>
                </c:pt>
                <c:pt idx="41822">
                  <c:v>-0.159917</c:v>
                </c:pt>
                <c:pt idx="41823">
                  <c:v>-0.15540200000000001</c:v>
                </c:pt>
                <c:pt idx="41824">
                  <c:v>-0.15088699999999999</c:v>
                </c:pt>
                <c:pt idx="41825">
                  <c:v>-0.146373</c:v>
                </c:pt>
                <c:pt idx="41826">
                  <c:v>-0.14186399999999999</c:v>
                </c:pt>
                <c:pt idx="41827">
                  <c:v>-0.13735900000000001</c:v>
                </c:pt>
                <c:pt idx="41828">
                  <c:v>-0.13283900000000001</c:v>
                </c:pt>
                <c:pt idx="41829">
                  <c:v>-0.12829599999999999</c:v>
                </c:pt>
                <c:pt idx="41830">
                  <c:v>-0.12376</c:v>
                </c:pt>
                <c:pt idx="41831">
                  <c:v>-0.119241</c:v>
                </c:pt>
                <c:pt idx="41832">
                  <c:v>-0.114729</c:v>
                </c:pt>
                <c:pt idx="41833">
                  <c:v>-0.11022800000000001</c:v>
                </c:pt>
                <c:pt idx="41834">
                  <c:v>-0.10574699999999999</c:v>
                </c:pt>
                <c:pt idx="41835">
                  <c:v>-0.10129299999999999</c:v>
                </c:pt>
                <c:pt idx="41836">
                  <c:v>-9.6868200000000002E-2</c:v>
                </c:pt>
                <c:pt idx="41837">
                  <c:v>-9.2472899999999997E-2</c:v>
                </c:pt>
                <c:pt idx="41838">
                  <c:v>-8.8108199999999998E-2</c:v>
                </c:pt>
                <c:pt idx="41839">
                  <c:v>-8.3776500000000004E-2</c:v>
                </c:pt>
                <c:pt idx="41840">
                  <c:v>-7.9481300000000005E-2</c:v>
                </c:pt>
                <c:pt idx="41841">
                  <c:v>-7.5226000000000001E-2</c:v>
                </c:pt>
                <c:pt idx="41842">
                  <c:v>-7.1012900000000004E-2</c:v>
                </c:pt>
                <c:pt idx="41843">
                  <c:v>-6.6844600000000004E-2</c:v>
                </c:pt>
                <c:pt idx="41844">
                  <c:v>-6.2725400000000001E-2</c:v>
                </c:pt>
                <c:pt idx="41845">
                  <c:v>-5.8659299999999998E-2</c:v>
                </c:pt>
                <c:pt idx="41846">
                  <c:v>-5.4649900000000001E-2</c:v>
                </c:pt>
                <c:pt idx="41847">
                  <c:v>-5.06997E-2</c:v>
                </c:pt>
                <c:pt idx="41848">
                  <c:v>-4.6810600000000001E-2</c:v>
                </c:pt>
                <c:pt idx="41849">
                  <c:v>-4.2984300000000003E-2</c:v>
                </c:pt>
                <c:pt idx="41850">
                  <c:v>-3.92225E-2</c:v>
                </c:pt>
                <c:pt idx="41851">
                  <c:v>-3.5527299999999998E-2</c:v>
                </c:pt>
                <c:pt idx="41852">
                  <c:v>-3.1901100000000002E-2</c:v>
                </c:pt>
                <c:pt idx="41853">
                  <c:v>-2.8345800000000001E-2</c:v>
                </c:pt>
                <c:pt idx="41854">
                  <c:v>-2.48636E-2</c:v>
                </c:pt>
                <c:pt idx="41855">
                  <c:v>-2.1456900000000001E-2</c:v>
                </c:pt>
                <c:pt idx="41856">
                  <c:v>-1.8126699999999999E-2</c:v>
                </c:pt>
                <c:pt idx="41857">
                  <c:v>-1.48725E-2</c:v>
                </c:pt>
                <c:pt idx="41858">
                  <c:v>-1.16948E-2</c:v>
                </c:pt>
                <c:pt idx="41859" formatCode="0.00E+00">
                  <c:v>-8.59591E-3</c:v>
                </c:pt>
                <c:pt idx="41860" formatCode="0.00E+00">
                  <c:v>-5.5782399999999999E-3</c:v>
                </c:pt>
                <c:pt idx="41861" formatCode="0.00E+00">
                  <c:v>-2.6444699999999999E-3</c:v>
                </c:pt>
                <c:pt idx="41862" formatCode="0.00E+00">
                  <c:v>2.0239699999999999E-4</c:v>
                </c:pt>
                <c:pt idx="41863" formatCode="0.00E+00">
                  <c:v>2.9613600000000001E-3</c:v>
                </c:pt>
                <c:pt idx="41864" formatCode="0.00E+00">
                  <c:v>5.6323600000000003E-3</c:v>
                </c:pt>
                <c:pt idx="41865" formatCode="0.00E+00">
                  <c:v>8.2143500000000005E-3</c:v>
                </c:pt>
                <c:pt idx="41866">
                  <c:v>1.0705599999999999E-2</c:v>
                </c:pt>
                <c:pt idx="41867">
                  <c:v>1.3104599999999999E-2</c:v>
                </c:pt>
                <c:pt idx="41868">
                  <c:v>1.5409300000000001E-2</c:v>
                </c:pt>
                <c:pt idx="41869">
                  <c:v>1.7617600000000001E-2</c:v>
                </c:pt>
                <c:pt idx="41870">
                  <c:v>1.9729199999999999E-2</c:v>
                </c:pt>
                <c:pt idx="41871">
                  <c:v>2.1746000000000001E-2</c:v>
                </c:pt>
                <c:pt idx="41872">
                  <c:v>2.36689E-2</c:v>
                </c:pt>
                <c:pt idx="41873">
                  <c:v>2.54956E-2</c:v>
                </c:pt>
                <c:pt idx="41874">
                  <c:v>2.7222900000000001E-2</c:v>
                </c:pt>
                <c:pt idx="41875">
                  <c:v>2.8849099999999999E-2</c:v>
                </c:pt>
                <c:pt idx="41876">
                  <c:v>3.0372900000000001E-2</c:v>
                </c:pt>
                <c:pt idx="41877">
                  <c:v>3.1795400000000001E-2</c:v>
                </c:pt>
                <c:pt idx="41878">
                  <c:v>3.3118599999999998E-2</c:v>
                </c:pt>
                <c:pt idx="41879">
                  <c:v>3.4343800000000001E-2</c:v>
                </c:pt>
                <c:pt idx="41880">
                  <c:v>3.54702E-2</c:v>
                </c:pt>
                <c:pt idx="41881">
                  <c:v>3.6495800000000002E-2</c:v>
                </c:pt>
                <c:pt idx="41882">
                  <c:v>3.7418100000000003E-2</c:v>
                </c:pt>
                <c:pt idx="41883">
                  <c:v>3.8235400000000003E-2</c:v>
                </c:pt>
                <c:pt idx="41884">
                  <c:v>3.8946099999999997E-2</c:v>
                </c:pt>
                <c:pt idx="41885">
                  <c:v>3.95485E-2</c:v>
                </c:pt>
                <c:pt idx="41886">
                  <c:v>4.0042399999999999E-2</c:v>
                </c:pt>
                <c:pt idx="41887">
                  <c:v>4.0429899999999998E-2</c:v>
                </c:pt>
                <c:pt idx="41888">
                  <c:v>4.0713100000000002E-2</c:v>
                </c:pt>
                <c:pt idx="41889">
                  <c:v>4.0891799999999999E-2</c:v>
                </c:pt>
                <c:pt idx="41890">
                  <c:v>4.09664E-2</c:v>
                </c:pt>
                <c:pt idx="41891">
                  <c:v>4.0937899999999999E-2</c:v>
                </c:pt>
                <c:pt idx="41892">
                  <c:v>4.08064E-2</c:v>
                </c:pt>
                <c:pt idx="41893">
                  <c:v>4.0570799999999997E-2</c:v>
                </c:pt>
                <c:pt idx="41894">
                  <c:v>4.0231799999999998E-2</c:v>
                </c:pt>
                <c:pt idx="41895">
                  <c:v>3.97915E-2</c:v>
                </c:pt>
                <c:pt idx="41896">
                  <c:v>3.9251800000000003E-2</c:v>
                </c:pt>
                <c:pt idx="41897">
                  <c:v>3.8613300000000003E-2</c:v>
                </c:pt>
                <c:pt idx="41898">
                  <c:v>3.7876600000000003E-2</c:v>
                </c:pt>
                <c:pt idx="41899">
                  <c:v>3.7041600000000001E-2</c:v>
                </c:pt>
                <c:pt idx="41900">
                  <c:v>3.61082E-2</c:v>
                </c:pt>
                <c:pt idx="41901">
                  <c:v>3.5076799999999998E-2</c:v>
                </c:pt>
                <c:pt idx="41902">
                  <c:v>3.3950399999999999E-2</c:v>
                </c:pt>
                <c:pt idx="41903">
                  <c:v>3.2733100000000001E-2</c:v>
                </c:pt>
                <c:pt idx="41904">
                  <c:v>3.1426200000000001E-2</c:v>
                </c:pt>
                <c:pt idx="41905">
                  <c:v>3.0028300000000001E-2</c:v>
                </c:pt>
                <c:pt idx="41906">
                  <c:v>2.8537799999999999E-2</c:v>
                </c:pt>
                <c:pt idx="41907">
                  <c:v>2.6954499999999999E-2</c:v>
                </c:pt>
                <c:pt idx="41908">
                  <c:v>2.5280500000000001E-2</c:v>
                </c:pt>
                <c:pt idx="41909">
                  <c:v>2.35199E-2</c:v>
                </c:pt>
                <c:pt idx="41910">
                  <c:v>2.16756E-2</c:v>
                </c:pt>
                <c:pt idx="41911">
                  <c:v>1.9749599999999999E-2</c:v>
                </c:pt>
                <c:pt idx="41912">
                  <c:v>1.77439E-2</c:v>
                </c:pt>
                <c:pt idx="41913">
                  <c:v>1.56601E-2</c:v>
                </c:pt>
                <c:pt idx="41914">
                  <c:v>1.3499300000000001E-2</c:v>
                </c:pt>
                <c:pt idx="41915">
                  <c:v>1.1262400000000001E-2</c:v>
                </c:pt>
                <c:pt idx="41916" formatCode="0.00E+00">
                  <c:v>8.9497299999999995E-3</c:v>
                </c:pt>
                <c:pt idx="41917" formatCode="0.00E+00">
                  <c:v>6.5629299999999998E-3</c:v>
                </c:pt>
                <c:pt idx="41918" formatCode="0.00E+00">
                  <c:v>4.1051799999999999E-3</c:v>
                </c:pt>
                <c:pt idx="41919" formatCode="0.00E+00">
                  <c:v>1.5798100000000001E-3</c:v>
                </c:pt>
                <c:pt idx="41920" formatCode="0.00E+00">
                  <c:v>-1.0110399999999999E-3</c:v>
                </c:pt>
                <c:pt idx="41921" formatCode="0.00E+00">
                  <c:v>-3.6642900000000002E-3</c:v>
                </c:pt>
                <c:pt idx="41922" formatCode="0.00E+00">
                  <c:v>-6.3753899999999999E-3</c:v>
                </c:pt>
                <c:pt idx="41923" formatCode="0.00E+00">
                  <c:v>-9.14127E-3</c:v>
                </c:pt>
                <c:pt idx="41924">
                  <c:v>-1.1960500000000001E-2</c:v>
                </c:pt>
                <c:pt idx="41925">
                  <c:v>-1.4831799999999999E-2</c:v>
                </c:pt>
                <c:pt idx="41926">
                  <c:v>-1.7753499999999998E-2</c:v>
                </c:pt>
                <c:pt idx="41927">
                  <c:v>-2.0723599999999998E-2</c:v>
                </c:pt>
                <c:pt idx="41928">
                  <c:v>-2.37395E-2</c:v>
                </c:pt>
                <c:pt idx="41929">
                  <c:v>-2.67989E-2</c:v>
                </c:pt>
                <c:pt idx="41930">
                  <c:v>-2.9899800000000001E-2</c:v>
                </c:pt>
                <c:pt idx="41931">
                  <c:v>-3.3039600000000002E-2</c:v>
                </c:pt>
                <c:pt idx="41932">
                  <c:v>-3.6214900000000001E-2</c:v>
                </c:pt>
                <c:pt idx="41933">
                  <c:v>-3.9422100000000002E-2</c:v>
                </c:pt>
                <c:pt idx="41934">
                  <c:v>-4.2658500000000002E-2</c:v>
                </c:pt>
                <c:pt idx="41935">
                  <c:v>-4.5921900000000002E-2</c:v>
                </c:pt>
                <c:pt idx="41936">
                  <c:v>-4.9209700000000002E-2</c:v>
                </c:pt>
                <c:pt idx="41937">
                  <c:v>-5.2519099999999999E-2</c:v>
                </c:pt>
                <c:pt idx="41938">
                  <c:v>-5.5846800000000002E-2</c:v>
                </c:pt>
                <c:pt idx="41939">
                  <c:v>-5.9189199999999997E-2</c:v>
                </c:pt>
                <c:pt idx="41940">
                  <c:v>-6.2542500000000001E-2</c:v>
                </c:pt>
                <c:pt idx="41941">
                  <c:v>-6.5903699999999996E-2</c:v>
                </c:pt>
                <c:pt idx="41942">
                  <c:v>-6.9269899999999995E-2</c:v>
                </c:pt>
                <c:pt idx="41943">
                  <c:v>-7.2637300000000002E-2</c:v>
                </c:pt>
                <c:pt idx="41944">
                  <c:v>-7.6002200000000006E-2</c:v>
                </c:pt>
                <c:pt idx="41945">
                  <c:v>-7.9361500000000001E-2</c:v>
                </c:pt>
                <c:pt idx="41946">
                  <c:v>-8.2711499999999993E-2</c:v>
                </c:pt>
                <c:pt idx="41947">
                  <c:v>-8.6049200000000006E-2</c:v>
                </c:pt>
                <c:pt idx="41948">
                  <c:v>-8.9371599999999995E-2</c:v>
                </c:pt>
                <c:pt idx="41949">
                  <c:v>-9.26757E-2</c:v>
                </c:pt>
                <c:pt idx="41950">
                  <c:v>-9.5957700000000007E-2</c:v>
                </c:pt>
                <c:pt idx="41951">
                  <c:v>-9.9213499999999996E-2</c:v>
                </c:pt>
                <c:pt idx="41952">
                  <c:v>-0.102439</c:v>
                </c:pt>
                <c:pt idx="41953">
                  <c:v>-0.105632</c:v>
                </c:pt>
                <c:pt idx="41954">
                  <c:v>-0.10879</c:v>
                </c:pt>
                <c:pt idx="41955">
                  <c:v>-0.11191</c:v>
                </c:pt>
                <c:pt idx="41956">
                  <c:v>-0.114992</c:v>
                </c:pt>
                <c:pt idx="41957">
                  <c:v>-0.118031</c:v>
                </c:pt>
                <c:pt idx="41958">
                  <c:v>-0.12102599999999999</c:v>
                </c:pt>
                <c:pt idx="41959">
                  <c:v>-0.123974</c:v>
                </c:pt>
                <c:pt idx="41960">
                  <c:v>-0.12687100000000001</c:v>
                </c:pt>
                <c:pt idx="41961">
                  <c:v>-0.129716</c:v>
                </c:pt>
                <c:pt idx="41962">
                  <c:v>-0.13250700000000001</c:v>
                </c:pt>
                <c:pt idx="41963">
                  <c:v>-0.135239</c:v>
                </c:pt>
                <c:pt idx="41964">
                  <c:v>-0.137909</c:v>
                </c:pt>
                <c:pt idx="41965">
                  <c:v>-0.140515</c:v>
                </c:pt>
                <c:pt idx="41966">
                  <c:v>-0.14305499999999999</c:v>
                </c:pt>
                <c:pt idx="41967">
                  <c:v>-0.14552599999999999</c:v>
                </c:pt>
                <c:pt idx="41968">
                  <c:v>-0.147926</c:v>
                </c:pt>
                <c:pt idx="41969">
                  <c:v>-0.150251</c:v>
                </c:pt>
                <c:pt idx="41970">
                  <c:v>-0.1525</c:v>
                </c:pt>
                <c:pt idx="41971">
                  <c:v>-0.15467</c:v>
                </c:pt>
                <c:pt idx="41972">
                  <c:v>-0.15675900000000001</c:v>
                </c:pt>
                <c:pt idx="41973">
                  <c:v>-0.15876399999999999</c:v>
                </c:pt>
                <c:pt idx="41974">
                  <c:v>-0.16068299999999999</c:v>
                </c:pt>
                <c:pt idx="41975">
                  <c:v>-0.16251399999999999</c:v>
                </c:pt>
                <c:pt idx="41976">
                  <c:v>-0.16425400000000001</c:v>
                </c:pt>
                <c:pt idx="41977">
                  <c:v>-0.16589999999999999</c:v>
                </c:pt>
                <c:pt idx="41978">
                  <c:v>-0.16745199999999999</c:v>
                </c:pt>
                <c:pt idx="41979">
                  <c:v>-0.168908</c:v>
                </c:pt>
                <c:pt idx="41980">
                  <c:v>-0.170266</c:v>
                </c:pt>
                <c:pt idx="41981">
                  <c:v>-0.17152400000000001</c:v>
                </c:pt>
                <c:pt idx="41982">
                  <c:v>-0.172679</c:v>
                </c:pt>
                <c:pt idx="41983">
                  <c:v>-0.17372899999999999</c:v>
                </c:pt>
                <c:pt idx="41984">
                  <c:v>-0.174674</c:v>
                </c:pt>
                <c:pt idx="41985">
                  <c:v>-0.175512</c:v>
                </c:pt>
                <c:pt idx="41986">
                  <c:v>-0.17624300000000001</c:v>
                </c:pt>
                <c:pt idx="41987">
                  <c:v>-0.17686499999999999</c:v>
                </c:pt>
                <c:pt idx="41988">
                  <c:v>-0.17738000000000001</c:v>
                </c:pt>
                <c:pt idx="41989">
                  <c:v>-0.177785</c:v>
                </c:pt>
                <c:pt idx="41990">
                  <c:v>-0.17807999999999999</c:v>
                </c:pt>
                <c:pt idx="41991">
                  <c:v>-0.17826500000000001</c:v>
                </c:pt>
                <c:pt idx="41992">
                  <c:v>-0.178338</c:v>
                </c:pt>
                <c:pt idx="41993">
                  <c:v>-0.17829999999999999</c:v>
                </c:pt>
                <c:pt idx="41994">
                  <c:v>-0.178149</c:v>
                </c:pt>
                <c:pt idx="41995">
                  <c:v>-0.17788499999999999</c:v>
                </c:pt>
                <c:pt idx="41996">
                  <c:v>-0.177506</c:v>
                </c:pt>
                <c:pt idx="41997">
                  <c:v>-0.177013</c:v>
                </c:pt>
                <c:pt idx="41998">
                  <c:v>-0.17640600000000001</c:v>
                </c:pt>
                <c:pt idx="41999">
                  <c:v>-0.17568300000000001</c:v>
                </c:pt>
                <c:pt idx="42000">
                  <c:v>-0.174845</c:v>
                </c:pt>
                <c:pt idx="42001">
                  <c:v>-0.17389199999999999</c:v>
                </c:pt>
                <c:pt idx="42002">
                  <c:v>-0.17282400000000001</c:v>
                </c:pt>
                <c:pt idx="42003">
                  <c:v>-0.17164099999999999</c:v>
                </c:pt>
                <c:pt idx="42004">
                  <c:v>-0.17034299999999999</c:v>
                </c:pt>
                <c:pt idx="42005">
                  <c:v>-0.16893</c:v>
                </c:pt>
                <c:pt idx="42006">
                  <c:v>-0.167404</c:v>
                </c:pt>
                <c:pt idx="42007">
                  <c:v>-0.165765</c:v>
                </c:pt>
                <c:pt idx="42008">
                  <c:v>-0.16401399999999999</c:v>
                </c:pt>
                <c:pt idx="42009">
                  <c:v>-0.16215299999999999</c:v>
                </c:pt>
                <c:pt idx="42010">
                  <c:v>-0.16017999999999999</c:v>
                </c:pt>
                <c:pt idx="42011">
                  <c:v>-0.15809899999999999</c:v>
                </c:pt>
                <c:pt idx="42012">
                  <c:v>-0.15590699999999999</c:v>
                </c:pt>
                <c:pt idx="42013">
                  <c:v>-0.15360799999999999</c:v>
                </c:pt>
                <c:pt idx="42014">
                  <c:v>-0.1512</c:v>
                </c:pt>
                <c:pt idx="42015">
                  <c:v>-0.14868600000000001</c:v>
                </c:pt>
                <c:pt idx="42016">
                  <c:v>-0.146067</c:v>
                </c:pt>
                <c:pt idx="42017">
                  <c:v>-0.143346</c:v>
                </c:pt>
                <c:pt idx="42018">
                  <c:v>-0.14052300000000001</c:v>
                </c:pt>
                <c:pt idx="42019">
                  <c:v>-0.137601</c:v>
                </c:pt>
                <c:pt idx="42020">
                  <c:v>-0.13458200000000001</c:v>
                </c:pt>
                <c:pt idx="42021">
                  <c:v>-0.131466</c:v>
                </c:pt>
                <c:pt idx="42022">
                  <c:v>-0.12825800000000001</c:v>
                </c:pt>
                <c:pt idx="42023">
                  <c:v>-0.124957</c:v>
                </c:pt>
                <c:pt idx="42024">
                  <c:v>-0.12156599999999999</c:v>
                </c:pt>
                <c:pt idx="42025">
                  <c:v>-0.118087</c:v>
                </c:pt>
                <c:pt idx="42026">
                  <c:v>-0.114522</c:v>
                </c:pt>
                <c:pt idx="42027">
                  <c:v>-0.110874</c:v>
                </c:pt>
                <c:pt idx="42028">
                  <c:v>-0.107144</c:v>
                </c:pt>
                <c:pt idx="42029">
                  <c:v>-0.103335</c:v>
                </c:pt>
                <c:pt idx="42030">
                  <c:v>-9.9449700000000002E-2</c:v>
                </c:pt>
                <c:pt idx="42031">
                  <c:v>-9.5491000000000006E-2</c:v>
                </c:pt>
                <c:pt idx="42032">
                  <c:v>-9.1461200000000006E-2</c:v>
                </c:pt>
                <c:pt idx="42033">
                  <c:v>-8.7362800000000004E-2</c:v>
                </c:pt>
                <c:pt idx="42034">
                  <c:v>-8.31982E-2</c:v>
                </c:pt>
                <c:pt idx="42035">
                  <c:v>-7.8969899999999996E-2</c:v>
                </c:pt>
                <c:pt idx="42036">
                  <c:v>-7.4680999999999997E-2</c:v>
                </c:pt>
                <c:pt idx="42037">
                  <c:v>-7.03347E-2</c:v>
                </c:pt>
                <c:pt idx="42038">
                  <c:v>-6.5933699999999998E-2</c:v>
                </c:pt>
                <c:pt idx="42039">
                  <c:v>-6.1481000000000001E-2</c:v>
                </c:pt>
                <c:pt idx="42040">
                  <c:v>-5.6980099999999999E-2</c:v>
                </c:pt>
                <c:pt idx="42041">
                  <c:v>-5.2434599999999998E-2</c:v>
                </c:pt>
                <c:pt idx="42042">
                  <c:v>-4.7847500000000001E-2</c:v>
                </c:pt>
                <c:pt idx="42043">
                  <c:v>-4.3221200000000001E-2</c:v>
                </c:pt>
                <c:pt idx="42044">
                  <c:v>-3.8558200000000001E-2</c:v>
                </c:pt>
                <c:pt idx="42045">
                  <c:v>-3.38614E-2</c:v>
                </c:pt>
                <c:pt idx="42046">
                  <c:v>-2.9133900000000001E-2</c:v>
                </c:pt>
                <c:pt idx="42047">
                  <c:v>-2.4378299999999999E-2</c:v>
                </c:pt>
                <c:pt idx="42048">
                  <c:v>-1.9597699999999999E-2</c:v>
                </c:pt>
                <c:pt idx="42049">
                  <c:v>-1.47955E-2</c:v>
                </c:pt>
                <c:pt idx="42050" formatCode="0.00E+00">
                  <c:v>-9.9754700000000002E-3</c:v>
                </c:pt>
                <c:pt idx="42051" formatCode="0.00E+00">
                  <c:v>-5.14111E-3</c:v>
                </c:pt>
                <c:pt idx="42052" formatCode="0.00E+00">
                  <c:v>-2.9568999999999998E-4</c:v>
                </c:pt>
                <c:pt idx="42053" formatCode="0.00E+00">
                  <c:v>4.5577300000000003E-3</c:v>
                </c:pt>
                <c:pt idx="42054" formatCode="0.00E+00">
                  <c:v>9.4162699999999992E-3</c:v>
                </c:pt>
                <c:pt idx="42055">
                  <c:v>1.4276799999999999E-2</c:v>
                </c:pt>
                <c:pt idx="42056">
                  <c:v>1.9135699999999999E-2</c:v>
                </c:pt>
                <c:pt idx="42057">
                  <c:v>2.3989300000000002E-2</c:v>
                </c:pt>
                <c:pt idx="42058">
                  <c:v>2.8833899999999999E-2</c:v>
                </c:pt>
                <c:pt idx="42059">
                  <c:v>3.3666000000000001E-2</c:v>
                </c:pt>
                <c:pt idx="42060">
                  <c:v>3.8482000000000002E-2</c:v>
                </c:pt>
                <c:pt idx="42061">
                  <c:v>4.32793E-2</c:v>
                </c:pt>
                <c:pt idx="42062">
                  <c:v>4.8054899999999998E-2</c:v>
                </c:pt>
                <c:pt idx="42063">
                  <c:v>5.2805999999999999E-2</c:v>
                </c:pt>
                <c:pt idx="42064">
                  <c:v>5.7529299999999998E-2</c:v>
                </c:pt>
                <c:pt idx="42065">
                  <c:v>6.2221400000000003E-2</c:v>
                </c:pt>
                <c:pt idx="42066">
                  <c:v>6.6879099999999997E-2</c:v>
                </c:pt>
                <c:pt idx="42067">
                  <c:v>7.1498699999999998E-2</c:v>
                </c:pt>
                <c:pt idx="42068">
                  <c:v>7.6076400000000002E-2</c:v>
                </c:pt>
                <c:pt idx="42069">
                  <c:v>8.0608399999999997E-2</c:v>
                </c:pt>
                <c:pt idx="42070">
                  <c:v>8.5091399999999998E-2</c:v>
                </c:pt>
                <c:pt idx="42071">
                  <c:v>8.9522599999999994E-2</c:v>
                </c:pt>
                <c:pt idx="42072">
                  <c:v>9.3898400000000007E-2</c:v>
                </c:pt>
                <c:pt idx="42073">
                  <c:v>9.8215899999999995E-2</c:v>
                </c:pt>
                <c:pt idx="42074">
                  <c:v>0.10247199999999999</c:v>
                </c:pt>
                <c:pt idx="42075">
                  <c:v>0.10666399999999999</c:v>
                </c:pt>
                <c:pt idx="42076">
                  <c:v>0.11079</c:v>
                </c:pt>
                <c:pt idx="42077">
                  <c:v>0.114847</c:v>
                </c:pt>
                <c:pt idx="42078">
                  <c:v>0.11883199999999999</c:v>
                </c:pt>
                <c:pt idx="42079">
                  <c:v>0.12274500000000001</c:v>
                </c:pt>
                <c:pt idx="42080">
                  <c:v>0.126581</c:v>
                </c:pt>
                <c:pt idx="42081">
                  <c:v>0.13033900000000001</c:v>
                </c:pt>
                <c:pt idx="42082">
                  <c:v>0.134015</c:v>
                </c:pt>
                <c:pt idx="42083">
                  <c:v>0.137604</c:v>
                </c:pt>
                <c:pt idx="42084">
                  <c:v>0.14110300000000001</c:v>
                </c:pt>
                <c:pt idx="42085">
                  <c:v>0.144512</c:v>
                </c:pt>
                <c:pt idx="42086">
                  <c:v>0.14782799999999999</c:v>
                </c:pt>
                <c:pt idx="42087">
                  <c:v>0.15104899999999999</c:v>
                </c:pt>
                <c:pt idx="42088">
                  <c:v>0.154173</c:v>
                </c:pt>
                <c:pt idx="42089">
                  <c:v>0.15719900000000001</c:v>
                </c:pt>
                <c:pt idx="42090">
                  <c:v>0.16012299999999999</c:v>
                </c:pt>
                <c:pt idx="42091">
                  <c:v>0.16294600000000001</c:v>
                </c:pt>
                <c:pt idx="42092">
                  <c:v>0.165663</c:v>
                </c:pt>
                <c:pt idx="42093">
                  <c:v>0.16827500000000001</c:v>
                </c:pt>
                <c:pt idx="42094">
                  <c:v>0.17077800000000001</c:v>
                </c:pt>
                <c:pt idx="42095">
                  <c:v>0.17317199999999999</c:v>
                </c:pt>
                <c:pt idx="42096">
                  <c:v>0.175453</c:v>
                </c:pt>
                <c:pt idx="42097">
                  <c:v>0.177621</c:v>
                </c:pt>
                <c:pt idx="42098">
                  <c:v>0.179675</c:v>
                </c:pt>
                <c:pt idx="42099">
                  <c:v>0.181614</c:v>
                </c:pt>
                <c:pt idx="42100">
                  <c:v>0.18343599999999999</c:v>
                </c:pt>
                <c:pt idx="42101">
                  <c:v>0.185142</c:v>
                </c:pt>
                <c:pt idx="42102">
                  <c:v>0.18672900000000001</c:v>
                </c:pt>
                <c:pt idx="42103">
                  <c:v>0.188198</c:v>
                </c:pt>
                <c:pt idx="42104">
                  <c:v>0.18954799999999999</c:v>
                </c:pt>
                <c:pt idx="42105">
                  <c:v>0.190778</c:v>
                </c:pt>
                <c:pt idx="42106">
                  <c:v>0.191887</c:v>
                </c:pt>
                <c:pt idx="42107">
                  <c:v>0.19287499999999999</c:v>
                </c:pt>
                <c:pt idx="42108">
                  <c:v>0.19374</c:v>
                </c:pt>
                <c:pt idx="42109">
                  <c:v>0.19448199999999999</c:v>
                </c:pt>
                <c:pt idx="42110">
                  <c:v>0.1951</c:v>
                </c:pt>
                <c:pt idx="42111">
                  <c:v>0.19559499999999999</c:v>
                </c:pt>
                <c:pt idx="42112">
                  <c:v>0.195966</c:v>
                </c:pt>
                <c:pt idx="42113">
                  <c:v>0.196214</c:v>
                </c:pt>
                <c:pt idx="42114">
                  <c:v>0.19633999999999999</c:v>
                </c:pt>
                <c:pt idx="42115">
                  <c:v>0.19634499999999999</c:v>
                </c:pt>
                <c:pt idx="42116">
                  <c:v>0.19622899999999999</c:v>
                </c:pt>
                <c:pt idx="42117">
                  <c:v>0.195993</c:v>
                </c:pt>
                <c:pt idx="42118">
                  <c:v>0.19563700000000001</c:v>
                </c:pt>
                <c:pt idx="42119">
                  <c:v>0.195164</c:v>
                </c:pt>
                <c:pt idx="42120">
                  <c:v>0.194573</c:v>
                </c:pt>
                <c:pt idx="42121">
                  <c:v>0.19386600000000001</c:v>
                </c:pt>
                <c:pt idx="42122">
                  <c:v>0.19304399999999999</c:v>
                </c:pt>
                <c:pt idx="42123">
                  <c:v>0.192106</c:v>
                </c:pt>
                <c:pt idx="42124">
                  <c:v>0.191053</c:v>
                </c:pt>
                <c:pt idx="42125">
                  <c:v>0.189886</c:v>
                </c:pt>
                <c:pt idx="42126">
                  <c:v>0.188606</c:v>
                </c:pt>
                <c:pt idx="42127">
                  <c:v>0.18721599999999999</c:v>
                </c:pt>
                <c:pt idx="42128">
                  <c:v>0.18571599999999999</c:v>
                </c:pt>
                <c:pt idx="42129">
                  <c:v>0.184111</c:v>
                </c:pt>
                <c:pt idx="42130">
                  <c:v>0.18240100000000001</c:v>
                </c:pt>
                <c:pt idx="42131">
                  <c:v>0.18059</c:v>
                </c:pt>
                <c:pt idx="42132">
                  <c:v>0.178678</c:v>
                </c:pt>
                <c:pt idx="42133">
                  <c:v>0.17666499999999999</c:v>
                </c:pt>
                <c:pt idx="42134">
                  <c:v>0.17455499999999999</c:v>
                </c:pt>
                <c:pt idx="42135">
                  <c:v>0.17235</c:v>
                </c:pt>
                <c:pt idx="42136">
                  <c:v>0.17005400000000001</c:v>
                </c:pt>
                <c:pt idx="42137">
                  <c:v>0.16766900000000001</c:v>
                </c:pt>
                <c:pt idx="42138">
                  <c:v>0.16519800000000001</c:v>
                </c:pt>
                <c:pt idx="42139">
                  <c:v>0.16264400000000001</c:v>
                </c:pt>
                <c:pt idx="42140">
                  <c:v>0.16001099999999999</c:v>
                </c:pt>
                <c:pt idx="42141">
                  <c:v>0.15729799999999999</c:v>
                </c:pt>
                <c:pt idx="42142">
                  <c:v>0.15450800000000001</c:v>
                </c:pt>
                <c:pt idx="42143">
                  <c:v>0.151644</c:v>
                </c:pt>
                <c:pt idx="42144">
                  <c:v>0.14870700000000001</c:v>
                </c:pt>
                <c:pt idx="42145">
                  <c:v>0.145702</c:v>
                </c:pt>
                <c:pt idx="42146">
                  <c:v>0.14263100000000001</c:v>
                </c:pt>
                <c:pt idx="42147">
                  <c:v>0.13949500000000001</c:v>
                </c:pt>
                <c:pt idx="42148">
                  <c:v>0.136298</c:v>
                </c:pt>
                <c:pt idx="42149">
                  <c:v>0.13304299999999999</c:v>
                </c:pt>
                <c:pt idx="42150">
                  <c:v>0.12973499999999999</c:v>
                </c:pt>
                <c:pt idx="42151">
                  <c:v>0.12637699999999999</c:v>
                </c:pt>
                <c:pt idx="42152">
                  <c:v>0.122972</c:v>
                </c:pt>
                <c:pt idx="42153">
                  <c:v>0.11952400000000001</c:v>
                </c:pt>
                <c:pt idx="42154">
                  <c:v>0.116034</c:v>
                </c:pt>
                <c:pt idx="42155">
                  <c:v>0.112508</c:v>
                </c:pt>
                <c:pt idx="42156">
                  <c:v>0.108948</c:v>
                </c:pt>
                <c:pt idx="42157">
                  <c:v>0.10536</c:v>
                </c:pt>
                <c:pt idx="42158">
                  <c:v>0.101745</c:v>
                </c:pt>
                <c:pt idx="42159">
                  <c:v>9.8107700000000006E-2</c:v>
                </c:pt>
                <c:pt idx="42160">
                  <c:v>9.4450699999999999E-2</c:v>
                </c:pt>
                <c:pt idx="42161">
                  <c:v>9.0776800000000005E-2</c:v>
                </c:pt>
                <c:pt idx="42162">
                  <c:v>8.7088299999999993E-2</c:v>
                </c:pt>
                <c:pt idx="42163">
                  <c:v>8.3388299999999999E-2</c:v>
                </c:pt>
                <c:pt idx="42164">
                  <c:v>7.9680500000000001E-2</c:v>
                </c:pt>
                <c:pt idx="42165">
                  <c:v>7.5967599999999996E-2</c:v>
                </c:pt>
                <c:pt idx="42166">
                  <c:v>7.2252300000000005E-2</c:v>
                </c:pt>
                <c:pt idx="42167">
                  <c:v>6.8538100000000005E-2</c:v>
                </c:pt>
                <c:pt idx="42168">
                  <c:v>6.4828800000000006E-2</c:v>
                </c:pt>
                <c:pt idx="42169">
                  <c:v>6.1128099999999998E-2</c:v>
                </c:pt>
                <c:pt idx="42170">
                  <c:v>5.74396E-2</c:v>
                </c:pt>
                <c:pt idx="42171">
                  <c:v>5.3766799999999997E-2</c:v>
                </c:pt>
                <c:pt idx="42172">
                  <c:v>5.0112999999999998E-2</c:v>
                </c:pt>
                <c:pt idx="42173">
                  <c:v>4.6481399999999999E-2</c:v>
                </c:pt>
                <c:pt idx="42174">
                  <c:v>4.28761E-2</c:v>
                </c:pt>
                <c:pt idx="42175">
                  <c:v>3.93002E-2</c:v>
                </c:pt>
                <c:pt idx="42176">
                  <c:v>3.5755500000000003E-2</c:v>
                </c:pt>
                <c:pt idx="42177">
                  <c:v>3.22432E-2</c:v>
                </c:pt>
                <c:pt idx="42178">
                  <c:v>2.8766099999999999E-2</c:v>
                </c:pt>
                <c:pt idx="42179">
                  <c:v>2.5328400000000001E-2</c:v>
                </c:pt>
                <c:pt idx="42180">
                  <c:v>2.1934499999999999E-2</c:v>
                </c:pt>
                <c:pt idx="42181">
                  <c:v>1.8588E-2</c:v>
                </c:pt>
                <c:pt idx="42182">
                  <c:v>1.52917E-2</c:v>
                </c:pt>
                <c:pt idx="42183">
                  <c:v>1.20483E-2</c:v>
                </c:pt>
                <c:pt idx="42184" formatCode="0.00E+00">
                  <c:v>8.8601700000000005E-3</c:v>
                </c:pt>
                <c:pt idx="42185" formatCode="0.00E+00">
                  <c:v>5.7297099999999998E-3</c:v>
                </c:pt>
                <c:pt idx="42186" formatCode="0.00E+00">
                  <c:v>2.6593900000000002E-3</c:v>
                </c:pt>
                <c:pt idx="42187" formatCode="0.00E+00">
                  <c:v>-3.48399E-4</c:v>
                </c:pt>
                <c:pt idx="42188" formatCode="0.00E+00">
                  <c:v>-3.29124E-3</c:v>
                </c:pt>
                <c:pt idx="42189" formatCode="0.00E+00">
                  <c:v>-6.1663999999999998E-3</c:v>
                </c:pt>
                <c:pt idx="42190" formatCode="0.00E+00">
                  <c:v>-8.9708600000000006E-3</c:v>
                </c:pt>
                <c:pt idx="42191">
                  <c:v>-1.17016E-2</c:v>
                </c:pt>
                <c:pt idx="42192">
                  <c:v>-1.4356600000000001E-2</c:v>
                </c:pt>
                <c:pt idx="42193">
                  <c:v>-1.6933900000000002E-2</c:v>
                </c:pt>
                <c:pt idx="42194">
                  <c:v>-1.94317E-2</c:v>
                </c:pt>
                <c:pt idx="42195">
                  <c:v>-2.1847999999999999E-2</c:v>
                </c:pt>
                <c:pt idx="42196">
                  <c:v>-2.4181299999999999E-2</c:v>
                </c:pt>
                <c:pt idx="42197">
                  <c:v>-2.64298E-2</c:v>
                </c:pt>
                <c:pt idx="42198">
                  <c:v>-2.8591399999999999E-2</c:v>
                </c:pt>
                <c:pt idx="42199">
                  <c:v>-3.0664E-2</c:v>
                </c:pt>
                <c:pt idx="42200">
                  <c:v>-3.2646399999999999E-2</c:v>
                </c:pt>
                <c:pt idx="42201">
                  <c:v>-3.45378E-2</c:v>
                </c:pt>
                <c:pt idx="42202">
                  <c:v>-3.6336899999999998E-2</c:v>
                </c:pt>
                <c:pt idx="42203">
                  <c:v>-3.8042100000000002E-2</c:v>
                </c:pt>
                <c:pt idx="42204">
                  <c:v>-3.9652199999999999E-2</c:v>
                </c:pt>
                <c:pt idx="42205">
                  <c:v>-4.1165800000000002E-2</c:v>
                </c:pt>
                <c:pt idx="42206">
                  <c:v>-4.2581599999999997E-2</c:v>
                </c:pt>
                <c:pt idx="42207">
                  <c:v>-4.3899300000000002E-2</c:v>
                </c:pt>
                <c:pt idx="42208">
                  <c:v>-4.5118699999999998E-2</c:v>
                </c:pt>
                <c:pt idx="42209">
                  <c:v>-4.6239000000000002E-2</c:v>
                </c:pt>
                <c:pt idx="42210">
                  <c:v>-4.7258599999999998E-2</c:v>
                </c:pt>
                <c:pt idx="42211">
                  <c:v>-4.8176499999999997E-2</c:v>
                </c:pt>
                <c:pt idx="42212">
                  <c:v>-4.89922E-2</c:v>
                </c:pt>
                <c:pt idx="42213">
                  <c:v>-4.9704900000000003E-2</c:v>
                </c:pt>
                <c:pt idx="42214">
                  <c:v>-5.0313700000000003E-2</c:v>
                </c:pt>
                <c:pt idx="42215">
                  <c:v>-5.0818099999999998E-2</c:v>
                </c:pt>
                <c:pt idx="42216">
                  <c:v>-5.1218699999999999E-2</c:v>
                </c:pt>
                <c:pt idx="42217">
                  <c:v>-5.1516100000000002E-2</c:v>
                </c:pt>
                <c:pt idx="42218">
                  <c:v>-5.1710600000000002E-2</c:v>
                </c:pt>
                <c:pt idx="42219">
                  <c:v>-5.1801899999999998E-2</c:v>
                </c:pt>
                <c:pt idx="42220">
                  <c:v>-5.1790200000000002E-2</c:v>
                </c:pt>
                <c:pt idx="42221">
                  <c:v>-5.1676199999999999E-2</c:v>
                </c:pt>
                <c:pt idx="42222">
                  <c:v>-5.1460100000000002E-2</c:v>
                </c:pt>
                <c:pt idx="42223">
                  <c:v>-5.1141699999999998E-2</c:v>
                </c:pt>
                <c:pt idx="42224">
                  <c:v>-5.0721000000000002E-2</c:v>
                </c:pt>
                <c:pt idx="42225">
                  <c:v>-5.0199000000000001E-2</c:v>
                </c:pt>
                <c:pt idx="42226">
                  <c:v>-4.9576599999999998E-2</c:v>
                </c:pt>
                <c:pt idx="42227">
                  <c:v>-4.8854799999999997E-2</c:v>
                </c:pt>
                <c:pt idx="42228">
                  <c:v>-4.8034300000000002E-2</c:v>
                </c:pt>
                <c:pt idx="42229">
                  <c:v>-4.7115700000000003E-2</c:v>
                </c:pt>
                <c:pt idx="42230">
                  <c:v>-4.6100099999999998E-2</c:v>
                </c:pt>
                <c:pt idx="42231">
                  <c:v>-4.4988899999999998E-2</c:v>
                </c:pt>
                <c:pt idx="42232">
                  <c:v>-4.3783500000000003E-2</c:v>
                </c:pt>
                <c:pt idx="42233">
                  <c:v>-4.24847E-2</c:v>
                </c:pt>
                <c:pt idx="42234">
                  <c:v>-4.1092999999999998E-2</c:v>
                </c:pt>
                <c:pt idx="42235">
                  <c:v>-3.9609699999999998E-2</c:v>
                </c:pt>
                <c:pt idx="42236">
                  <c:v>-3.8037099999999997E-2</c:v>
                </c:pt>
                <c:pt idx="42237">
                  <c:v>-3.63775E-2</c:v>
                </c:pt>
                <c:pt idx="42238">
                  <c:v>-3.4632400000000001E-2</c:v>
                </c:pt>
                <c:pt idx="42239">
                  <c:v>-3.2803899999999997E-2</c:v>
                </c:pt>
                <c:pt idx="42240">
                  <c:v>-3.08937E-2</c:v>
                </c:pt>
                <c:pt idx="42241">
                  <c:v>-2.89038E-2</c:v>
                </c:pt>
                <c:pt idx="42242">
                  <c:v>-2.68358E-2</c:v>
                </c:pt>
                <c:pt idx="42243">
                  <c:v>-2.4691100000000001E-2</c:v>
                </c:pt>
                <c:pt idx="42244">
                  <c:v>-2.2471100000000001E-2</c:v>
                </c:pt>
                <c:pt idx="42245">
                  <c:v>-2.0177299999999999E-2</c:v>
                </c:pt>
                <c:pt idx="42246">
                  <c:v>-1.78117E-2</c:v>
                </c:pt>
                <c:pt idx="42247">
                  <c:v>-1.5376000000000001E-2</c:v>
                </c:pt>
                <c:pt idx="42248">
                  <c:v>-1.28726E-2</c:v>
                </c:pt>
                <c:pt idx="42249">
                  <c:v>-1.0304000000000001E-2</c:v>
                </c:pt>
                <c:pt idx="42250" formatCode="0.00E+00">
                  <c:v>-7.6729299999999997E-3</c:v>
                </c:pt>
                <c:pt idx="42251" formatCode="0.00E+00">
                  <c:v>-4.9816699999999997E-3</c:v>
                </c:pt>
                <c:pt idx="42252" formatCode="0.00E+00">
                  <c:v>-2.2327499999999999E-3</c:v>
                </c:pt>
                <c:pt idx="42253" formatCode="0.00E+00">
                  <c:v>5.7169800000000004E-4</c:v>
                </c:pt>
                <c:pt idx="42254" formatCode="0.00E+00">
                  <c:v>3.42991E-3</c:v>
                </c:pt>
                <c:pt idx="42255" formatCode="0.00E+00">
                  <c:v>6.3398899999999999E-3</c:v>
                </c:pt>
                <c:pt idx="42256" formatCode="0.00E+00">
                  <c:v>9.2990999999999994E-3</c:v>
                </c:pt>
                <c:pt idx="42257">
                  <c:v>1.23047E-2</c:v>
                </c:pt>
                <c:pt idx="42258">
                  <c:v>1.5353500000000001E-2</c:v>
                </c:pt>
                <c:pt idx="42259">
                  <c:v>1.8442900000000002E-2</c:v>
                </c:pt>
                <c:pt idx="42260">
                  <c:v>2.15709E-2</c:v>
                </c:pt>
                <c:pt idx="42261">
                  <c:v>2.4735900000000002E-2</c:v>
                </c:pt>
                <c:pt idx="42262">
                  <c:v>2.7935399999999999E-2</c:v>
                </c:pt>
                <c:pt idx="42263">
                  <c:v>3.11664E-2</c:v>
                </c:pt>
                <c:pt idx="42264">
                  <c:v>3.4426499999999999E-2</c:v>
                </c:pt>
                <c:pt idx="42265">
                  <c:v>3.7713299999999998E-2</c:v>
                </c:pt>
                <c:pt idx="42266">
                  <c:v>4.1023499999999997E-2</c:v>
                </c:pt>
                <c:pt idx="42267">
                  <c:v>4.4354200000000003E-2</c:v>
                </c:pt>
                <c:pt idx="42268">
                  <c:v>4.7703099999999998E-2</c:v>
                </c:pt>
                <c:pt idx="42269">
                  <c:v>5.1067799999999997E-2</c:v>
                </c:pt>
                <c:pt idx="42270">
                  <c:v>5.4445300000000002E-2</c:v>
                </c:pt>
                <c:pt idx="42271">
                  <c:v>5.7831899999999999E-2</c:v>
                </c:pt>
                <c:pt idx="42272">
                  <c:v>6.1224599999999997E-2</c:v>
                </c:pt>
                <c:pt idx="42273">
                  <c:v>6.4620700000000003E-2</c:v>
                </c:pt>
                <c:pt idx="42274">
                  <c:v>6.8018599999999999E-2</c:v>
                </c:pt>
                <c:pt idx="42275">
                  <c:v>7.1416400000000005E-2</c:v>
                </c:pt>
                <c:pt idx="42276">
                  <c:v>7.4811500000000003E-2</c:v>
                </c:pt>
                <c:pt idx="42277">
                  <c:v>7.8201300000000001E-2</c:v>
                </c:pt>
                <c:pt idx="42278">
                  <c:v>8.1583299999999997E-2</c:v>
                </c:pt>
                <c:pt idx="42279">
                  <c:v>8.4955100000000006E-2</c:v>
                </c:pt>
                <c:pt idx="42280">
                  <c:v>8.8314199999999995E-2</c:v>
                </c:pt>
                <c:pt idx="42281">
                  <c:v>9.1658199999999995E-2</c:v>
                </c:pt>
                <c:pt idx="42282">
                  <c:v>9.4985E-2</c:v>
                </c:pt>
                <c:pt idx="42283">
                  <c:v>9.8292400000000002E-2</c:v>
                </c:pt>
                <c:pt idx="42284">
                  <c:v>0.101578</c:v>
                </c:pt>
                <c:pt idx="42285">
                  <c:v>0.10484</c:v>
                </c:pt>
                <c:pt idx="42286">
                  <c:v>0.108075</c:v>
                </c:pt>
                <c:pt idx="42287">
                  <c:v>0.111281</c:v>
                </c:pt>
                <c:pt idx="42288">
                  <c:v>0.114454</c:v>
                </c:pt>
                <c:pt idx="42289">
                  <c:v>0.117593</c:v>
                </c:pt>
                <c:pt idx="42290">
                  <c:v>0.120695</c:v>
                </c:pt>
                <c:pt idx="42291">
                  <c:v>0.12375899999999999</c:v>
                </c:pt>
                <c:pt idx="42292">
                  <c:v>0.126781</c:v>
                </c:pt>
                <c:pt idx="42293">
                  <c:v>0.12976099999999999</c:v>
                </c:pt>
                <c:pt idx="42294">
                  <c:v>0.13269600000000001</c:v>
                </c:pt>
                <c:pt idx="42295">
                  <c:v>0.13558400000000001</c:v>
                </c:pt>
                <c:pt idx="42296">
                  <c:v>0.13842199999999999</c:v>
                </c:pt>
                <c:pt idx="42297">
                  <c:v>0.14121</c:v>
                </c:pt>
                <c:pt idx="42298">
                  <c:v>0.14394399999999999</c:v>
                </c:pt>
                <c:pt idx="42299">
                  <c:v>0.146623</c:v>
                </c:pt>
                <c:pt idx="42300">
                  <c:v>0.14924599999999999</c:v>
                </c:pt>
                <c:pt idx="42301">
                  <c:v>0.151812</c:v>
                </c:pt>
                <c:pt idx="42302">
                  <c:v>0.15431600000000001</c:v>
                </c:pt>
                <c:pt idx="42303">
                  <c:v>0.15675900000000001</c:v>
                </c:pt>
                <c:pt idx="42304">
                  <c:v>0.159137</c:v>
                </c:pt>
                <c:pt idx="42305">
                  <c:v>0.16145000000000001</c:v>
                </c:pt>
                <c:pt idx="42306">
                  <c:v>0.16369700000000001</c:v>
                </c:pt>
                <c:pt idx="42307">
                  <c:v>0.165876</c:v>
                </c:pt>
                <c:pt idx="42308">
                  <c:v>0.167986</c:v>
                </c:pt>
                <c:pt idx="42309">
                  <c:v>0.17002700000000001</c:v>
                </c:pt>
                <c:pt idx="42310">
                  <c:v>0.17199500000000001</c:v>
                </c:pt>
                <c:pt idx="42311">
                  <c:v>0.17388999999999999</c:v>
                </c:pt>
                <c:pt idx="42312">
                  <c:v>0.17571000000000001</c:v>
                </c:pt>
                <c:pt idx="42313">
                  <c:v>0.177454</c:v>
                </c:pt>
                <c:pt idx="42314">
                  <c:v>0.179122</c:v>
                </c:pt>
                <c:pt idx="42315">
                  <c:v>0.18071200000000001</c:v>
                </c:pt>
                <c:pt idx="42316">
                  <c:v>0.182225</c:v>
                </c:pt>
                <c:pt idx="42317">
                  <c:v>0.18365799999999999</c:v>
                </c:pt>
                <c:pt idx="42318">
                  <c:v>0.18501100000000001</c:v>
                </c:pt>
                <c:pt idx="42319">
                  <c:v>0.18628400000000001</c:v>
                </c:pt>
                <c:pt idx="42320">
                  <c:v>0.187475</c:v>
                </c:pt>
                <c:pt idx="42321">
                  <c:v>0.188584</c:v>
                </c:pt>
                <c:pt idx="42322">
                  <c:v>0.18961</c:v>
                </c:pt>
                <c:pt idx="42323">
                  <c:v>0.190554</c:v>
                </c:pt>
                <c:pt idx="42324">
                  <c:v>0.191413</c:v>
                </c:pt>
                <c:pt idx="42325">
                  <c:v>0.192189</c:v>
                </c:pt>
                <c:pt idx="42326">
                  <c:v>0.19288</c:v>
                </c:pt>
                <c:pt idx="42327">
                  <c:v>0.19348599999999999</c:v>
                </c:pt>
                <c:pt idx="42328">
                  <c:v>0.19400700000000001</c:v>
                </c:pt>
                <c:pt idx="42329">
                  <c:v>0.19444500000000001</c:v>
                </c:pt>
                <c:pt idx="42330">
                  <c:v>0.194797</c:v>
                </c:pt>
                <c:pt idx="42331">
                  <c:v>0.19506399999999999</c:v>
                </c:pt>
                <c:pt idx="42332">
                  <c:v>0.195246</c:v>
                </c:pt>
                <c:pt idx="42333">
                  <c:v>0.19534299999999999</c:v>
                </c:pt>
                <c:pt idx="42334">
                  <c:v>0.195354</c:v>
                </c:pt>
                <c:pt idx="42335">
                  <c:v>0.19528000000000001</c:v>
                </c:pt>
                <c:pt idx="42336">
                  <c:v>0.19512199999999999</c:v>
                </c:pt>
                <c:pt idx="42337">
                  <c:v>0.194879</c:v>
                </c:pt>
                <c:pt idx="42338">
                  <c:v>0.194553</c:v>
                </c:pt>
                <c:pt idx="42339">
                  <c:v>0.19414300000000001</c:v>
                </c:pt>
                <c:pt idx="42340">
                  <c:v>0.19365099999999999</c:v>
                </c:pt>
                <c:pt idx="42341">
                  <c:v>0.193076</c:v>
                </c:pt>
                <c:pt idx="42342">
                  <c:v>0.19242000000000001</c:v>
                </c:pt>
                <c:pt idx="42343">
                  <c:v>0.19168299999999999</c:v>
                </c:pt>
                <c:pt idx="42344">
                  <c:v>0.19086600000000001</c:v>
                </c:pt>
                <c:pt idx="42345">
                  <c:v>0.18997</c:v>
                </c:pt>
                <c:pt idx="42346">
                  <c:v>0.188996</c:v>
                </c:pt>
                <c:pt idx="42347">
                  <c:v>0.187945</c:v>
                </c:pt>
                <c:pt idx="42348">
                  <c:v>0.18681800000000001</c:v>
                </c:pt>
                <c:pt idx="42349">
                  <c:v>0.185617</c:v>
                </c:pt>
                <c:pt idx="42350">
                  <c:v>0.18434200000000001</c:v>
                </c:pt>
                <c:pt idx="42351">
                  <c:v>0.18299399999999999</c:v>
                </c:pt>
                <c:pt idx="42352">
                  <c:v>0.18157400000000001</c:v>
                </c:pt>
                <c:pt idx="42353">
                  <c:v>0.18008399999999999</c:v>
                </c:pt>
                <c:pt idx="42354">
                  <c:v>0.17852499999999999</c:v>
                </c:pt>
                <c:pt idx="42355">
                  <c:v>0.176898</c:v>
                </c:pt>
                <c:pt idx="42356">
                  <c:v>0.175205</c:v>
                </c:pt>
                <c:pt idx="42357">
                  <c:v>0.17344599999999999</c:v>
                </c:pt>
                <c:pt idx="42358">
                  <c:v>0.171624</c:v>
                </c:pt>
                <c:pt idx="42359">
                  <c:v>0.169742</c:v>
                </c:pt>
                <c:pt idx="42360">
                  <c:v>0.1678</c:v>
                </c:pt>
                <c:pt idx="42361">
                  <c:v>0.165801</c:v>
                </c:pt>
                <c:pt idx="42362">
                  <c:v>0.163747</c:v>
                </c:pt>
                <c:pt idx="42363">
                  <c:v>0.161639</c:v>
                </c:pt>
                <c:pt idx="42364">
                  <c:v>0.15947900000000001</c:v>
                </c:pt>
                <c:pt idx="42365">
                  <c:v>0.15726899999999999</c:v>
                </c:pt>
                <c:pt idx="42366">
                  <c:v>0.15501100000000001</c:v>
                </c:pt>
                <c:pt idx="42367">
                  <c:v>0.15270600000000001</c:v>
                </c:pt>
                <c:pt idx="42368">
                  <c:v>0.15035899999999999</c:v>
                </c:pt>
                <c:pt idx="42369">
                  <c:v>0.14796999999999999</c:v>
                </c:pt>
                <c:pt idx="42370">
                  <c:v>0.145542</c:v>
                </c:pt>
                <c:pt idx="42371">
                  <c:v>0.14307700000000001</c:v>
                </c:pt>
                <c:pt idx="42372">
                  <c:v>0.14057700000000001</c:v>
                </c:pt>
                <c:pt idx="42373">
                  <c:v>0.138046</c:v>
                </c:pt>
                <c:pt idx="42374">
                  <c:v>0.13548499999999999</c:v>
                </c:pt>
                <c:pt idx="42375">
                  <c:v>0.13289799999999999</c:v>
                </c:pt>
                <c:pt idx="42376">
                  <c:v>0.13028600000000001</c:v>
                </c:pt>
                <c:pt idx="42377">
                  <c:v>0.12765299999999999</c:v>
                </c:pt>
                <c:pt idx="42378">
                  <c:v>0.125001</c:v>
                </c:pt>
                <c:pt idx="42379">
                  <c:v>0.122332</c:v>
                </c:pt>
                <c:pt idx="42380">
                  <c:v>0.11964900000000001</c:v>
                </c:pt>
                <c:pt idx="42381">
                  <c:v>0.116954</c:v>
                </c:pt>
                <c:pt idx="42382">
                  <c:v>0.11425100000000001</c:v>
                </c:pt>
                <c:pt idx="42383">
                  <c:v>0.11154</c:v>
                </c:pt>
                <c:pt idx="42384">
                  <c:v>0.10882500000000001</c:v>
                </c:pt>
                <c:pt idx="42385">
                  <c:v>0.10610799999999999</c:v>
                </c:pt>
                <c:pt idx="42386">
                  <c:v>0.103394</c:v>
                </c:pt>
                <c:pt idx="42387">
                  <c:v>0.10068299999999999</c:v>
                </c:pt>
                <c:pt idx="42388">
                  <c:v>9.7978399999999993E-2</c:v>
                </c:pt>
                <c:pt idx="42389">
                  <c:v>9.5283099999999996E-2</c:v>
                </c:pt>
                <c:pt idx="42390">
                  <c:v>9.2599899999999999E-2</c:v>
                </c:pt>
                <c:pt idx="42391">
                  <c:v>8.99316E-2</c:v>
                </c:pt>
                <c:pt idx="42392">
                  <c:v>8.7280999999999997E-2</c:v>
                </c:pt>
                <c:pt idx="42393">
                  <c:v>8.4651199999999996E-2</c:v>
                </c:pt>
                <c:pt idx="42394">
                  <c:v>8.2044900000000004E-2</c:v>
                </c:pt>
                <c:pt idx="42395">
                  <c:v>7.9464699999999999E-2</c:v>
                </c:pt>
                <c:pt idx="42396">
                  <c:v>7.6913200000000001E-2</c:v>
                </c:pt>
                <c:pt idx="42397">
                  <c:v>7.4393000000000001E-2</c:v>
                </c:pt>
                <c:pt idx="42398">
                  <c:v>7.1906499999999998E-2</c:v>
                </c:pt>
                <c:pt idx="42399">
                  <c:v>6.9456400000000001E-2</c:v>
                </c:pt>
                <c:pt idx="42400">
                  <c:v>6.7044999999999993E-2</c:v>
                </c:pt>
                <c:pt idx="42401">
                  <c:v>6.4674899999999994E-2</c:v>
                </c:pt>
                <c:pt idx="42402">
                  <c:v>6.23487E-2</c:v>
                </c:pt>
                <c:pt idx="42403">
                  <c:v>6.00691E-2</c:v>
                </c:pt>
                <c:pt idx="42404">
                  <c:v>5.7838599999999997E-2</c:v>
                </c:pt>
                <c:pt idx="42405">
                  <c:v>5.5659800000000002E-2</c:v>
                </c:pt>
                <c:pt idx="42406">
                  <c:v>5.3534999999999999E-2</c:v>
                </c:pt>
                <c:pt idx="42407">
                  <c:v>5.1466699999999997E-2</c:v>
                </c:pt>
                <c:pt idx="42408">
                  <c:v>4.9457000000000001E-2</c:v>
                </c:pt>
                <c:pt idx="42409">
                  <c:v>4.7508000000000002E-2</c:v>
                </c:pt>
                <c:pt idx="42410">
                  <c:v>4.5621299999999997E-2</c:v>
                </c:pt>
                <c:pt idx="42411">
                  <c:v>4.3798900000000002E-2</c:v>
                </c:pt>
                <c:pt idx="42412">
                  <c:v>4.2042400000000001E-2</c:v>
                </c:pt>
                <c:pt idx="42413">
                  <c:v>4.0353600000000003E-2</c:v>
                </c:pt>
                <c:pt idx="42414">
                  <c:v>3.8733999999999998E-2</c:v>
                </c:pt>
                <c:pt idx="42415">
                  <c:v>3.71854E-2</c:v>
                </c:pt>
                <c:pt idx="42416">
                  <c:v>3.5709699999999997E-2</c:v>
                </c:pt>
                <c:pt idx="42417">
                  <c:v>3.4308400000000003E-2</c:v>
                </c:pt>
                <c:pt idx="42418">
                  <c:v>3.2982699999999997E-2</c:v>
                </c:pt>
                <c:pt idx="42419">
                  <c:v>3.1733999999999998E-2</c:v>
                </c:pt>
                <c:pt idx="42420">
                  <c:v>3.05635E-2</c:v>
                </c:pt>
                <c:pt idx="42421">
                  <c:v>2.9472600000000002E-2</c:v>
                </c:pt>
                <c:pt idx="42422">
                  <c:v>2.8462399999999999E-2</c:v>
                </c:pt>
                <c:pt idx="42423">
                  <c:v>2.7533999999999999E-2</c:v>
                </c:pt>
                <c:pt idx="42424">
                  <c:v>2.66886E-2</c:v>
                </c:pt>
                <c:pt idx="42425">
                  <c:v>2.5927100000000002E-2</c:v>
                </c:pt>
                <c:pt idx="42426">
                  <c:v>2.5250399999999999E-2</c:v>
                </c:pt>
                <c:pt idx="42427">
                  <c:v>2.46591E-2</c:v>
                </c:pt>
                <c:pt idx="42428">
                  <c:v>2.41537E-2</c:v>
                </c:pt>
                <c:pt idx="42429">
                  <c:v>2.3734700000000001E-2</c:v>
                </c:pt>
                <c:pt idx="42430">
                  <c:v>2.3402200000000001E-2</c:v>
                </c:pt>
                <c:pt idx="42431">
                  <c:v>2.3156300000000001E-2</c:v>
                </c:pt>
                <c:pt idx="42432">
                  <c:v>2.2997199999999999E-2</c:v>
                </c:pt>
                <c:pt idx="42433">
                  <c:v>2.29251E-2</c:v>
                </c:pt>
                <c:pt idx="42434">
                  <c:v>2.2940200000000001E-2</c:v>
                </c:pt>
                <c:pt idx="42435">
                  <c:v>2.3042199999999999E-2</c:v>
                </c:pt>
                <c:pt idx="42436">
                  <c:v>2.3230399999999998E-2</c:v>
                </c:pt>
                <c:pt idx="42437">
                  <c:v>2.3504199999999999E-2</c:v>
                </c:pt>
                <c:pt idx="42438">
                  <c:v>2.3862899999999999E-2</c:v>
                </c:pt>
                <c:pt idx="42439">
                  <c:v>2.4305899999999998E-2</c:v>
                </c:pt>
                <c:pt idx="42440">
                  <c:v>2.4832400000000001E-2</c:v>
                </c:pt>
                <c:pt idx="42441">
                  <c:v>2.5441399999999999E-2</c:v>
                </c:pt>
                <c:pt idx="42442">
                  <c:v>2.6131600000000001E-2</c:v>
                </c:pt>
                <c:pt idx="42443">
                  <c:v>2.6901999999999999E-2</c:v>
                </c:pt>
                <c:pt idx="42444">
                  <c:v>2.7751499999999998E-2</c:v>
                </c:pt>
                <c:pt idx="42445">
                  <c:v>2.8678800000000001E-2</c:v>
                </c:pt>
                <c:pt idx="42446">
                  <c:v>2.9682500000000001E-2</c:v>
                </c:pt>
                <c:pt idx="42447">
                  <c:v>3.07611E-2</c:v>
                </c:pt>
                <c:pt idx="42448">
                  <c:v>3.1912900000000001E-2</c:v>
                </c:pt>
                <c:pt idx="42449">
                  <c:v>3.3136199999999998E-2</c:v>
                </c:pt>
                <c:pt idx="42450">
                  <c:v>3.4428899999999998E-2</c:v>
                </c:pt>
                <c:pt idx="42451">
                  <c:v>3.5788899999999998E-2</c:v>
                </c:pt>
                <c:pt idx="42452">
                  <c:v>3.72141E-2</c:v>
                </c:pt>
                <c:pt idx="42453">
                  <c:v>3.8702199999999999E-2</c:v>
                </c:pt>
                <c:pt idx="42454">
                  <c:v>4.0251099999999998E-2</c:v>
                </c:pt>
                <c:pt idx="42455">
                  <c:v>4.1858600000000003E-2</c:v>
                </c:pt>
                <c:pt idx="42456">
                  <c:v>4.3522400000000003E-2</c:v>
                </c:pt>
                <c:pt idx="42457">
                  <c:v>4.52399E-2</c:v>
                </c:pt>
                <c:pt idx="42458">
                  <c:v>4.7008500000000002E-2</c:v>
                </c:pt>
                <c:pt idx="42459">
                  <c:v>4.8825399999999998E-2</c:v>
                </c:pt>
                <c:pt idx="42460">
                  <c:v>5.0687900000000001E-2</c:v>
                </c:pt>
                <c:pt idx="42461">
                  <c:v>5.25932E-2</c:v>
                </c:pt>
                <c:pt idx="42462">
                  <c:v>5.4538700000000002E-2</c:v>
                </c:pt>
                <c:pt idx="42463">
                  <c:v>5.6521700000000001E-2</c:v>
                </c:pt>
                <c:pt idx="42464">
                  <c:v>5.8539500000000001E-2</c:v>
                </c:pt>
                <c:pt idx="42465">
                  <c:v>6.0589299999999999E-2</c:v>
                </c:pt>
                <c:pt idx="42466">
                  <c:v>6.2668299999999996E-2</c:v>
                </c:pt>
                <c:pt idx="42467">
                  <c:v>6.4773499999999998E-2</c:v>
                </c:pt>
                <c:pt idx="42468">
                  <c:v>6.6901799999999997E-2</c:v>
                </c:pt>
                <c:pt idx="42469">
                  <c:v>6.9050500000000001E-2</c:v>
                </c:pt>
                <c:pt idx="42470">
                  <c:v>7.12169E-2</c:v>
                </c:pt>
                <c:pt idx="42471">
                  <c:v>7.3397699999999996E-2</c:v>
                </c:pt>
                <c:pt idx="42472">
                  <c:v>7.5589799999999999E-2</c:v>
                </c:pt>
                <c:pt idx="42473">
                  <c:v>7.7789800000000006E-2</c:v>
                </c:pt>
                <c:pt idx="42474">
                  <c:v>7.9994399999999993E-2</c:v>
                </c:pt>
                <c:pt idx="42475">
                  <c:v>8.2200400000000007E-2</c:v>
                </c:pt>
                <c:pt idx="42476">
                  <c:v>8.4404900000000005E-2</c:v>
                </c:pt>
                <c:pt idx="42477">
                  <c:v>8.6604899999999999E-2</c:v>
                </c:pt>
                <c:pt idx="42478">
                  <c:v>8.8797600000000004E-2</c:v>
                </c:pt>
                <c:pt idx="42479">
                  <c:v>9.0980400000000003E-2</c:v>
                </c:pt>
                <c:pt idx="42480">
                  <c:v>9.3149999999999997E-2</c:v>
                </c:pt>
                <c:pt idx="42481">
                  <c:v>9.5303100000000002E-2</c:v>
                </c:pt>
                <c:pt idx="42482">
                  <c:v>9.7436400000000006E-2</c:v>
                </c:pt>
                <c:pt idx="42483">
                  <c:v>9.9547099999999999E-2</c:v>
                </c:pt>
                <c:pt idx="42484">
                  <c:v>0.101633</c:v>
                </c:pt>
                <c:pt idx="42485">
                  <c:v>0.10369</c:v>
                </c:pt>
                <c:pt idx="42486">
                  <c:v>0.10571700000000001</c:v>
                </c:pt>
                <c:pt idx="42487">
                  <c:v>0.107711</c:v>
                </c:pt>
                <c:pt idx="42488">
                  <c:v>0.109669</c:v>
                </c:pt>
                <c:pt idx="42489">
                  <c:v>0.11158800000000001</c:v>
                </c:pt>
                <c:pt idx="42490">
                  <c:v>0.113467</c:v>
                </c:pt>
                <c:pt idx="42491">
                  <c:v>0.115303</c:v>
                </c:pt>
                <c:pt idx="42492">
                  <c:v>0.117094</c:v>
                </c:pt>
                <c:pt idx="42493">
                  <c:v>0.118838</c:v>
                </c:pt>
                <c:pt idx="42494">
                  <c:v>0.120534</c:v>
                </c:pt>
                <c:pt idx="42495">
                  <c:v>0.12217799999999999</c:v>
                </c:pt>
                <c:pt idx="42496">
                  <c:v>0.12377100000000001</c:v>
                </c:pt>
                <c:pt idx="42497">
                  <c:v>0.125309</c:v>
                </c:pt>
                <c:pt idx="42498">
                  <c:v>0.12679199999999999</c:v>
                </c:pt>
                <c:pt idx="42499">
                  <c:v>0.128217</c:v>
                </c:pt>
                <c:pt idx="42500">
                  <c:v>0.129583</c:v>
                </c:pt>
                <c:pt idx="42501">
                  <c:v>0.130887</c:v>
                </c:pt>
                <c:pt idx="42502">
                  <c:v>0.13213</c:v>
                </c:pt>
                <c:pt idx="42503">
                  <c:v>0.13330800000000001</c:v>
                </c:pt>
                <c:pt idx="42504">
                  <c:v>0.13442200000000001</c:v>
                </c:pt>
                <c:pt idx="42505">
                  <c:v>0.13546900000000001</c:v>
                </c:pt>
                <c:pt idx="42506">
                  <c:v>0.13644999999999999</c:v>
                </c:pt>
                <c:pt idx="42507">
                  <c:v>0.13736300000000001</c:v>
                </c:pt>
                <c:pt idx="42508">
                  <c:v>0.138208</c:v>
                </c:pt>
                <c:pt idx="42509">
                  <c:v>0.138983</c:v>
                </c:pt>
                <c:pt idx="42510">
                  <c:v>0.13968700000000001</c:v>
                </c:pt>
                <c:pt idx="42511">
                  <c:v>0.140321</c:v>
                </c:pt>
                <c:pt idx="42512">
                  <c:v>0.14088500000000001</c:v>
                </c:pt>
                <c:pt idx="42513">
                  <c:v>0.141377</c:v>
                </c:pt>
                <c:pt idx="42514">
                  <c:v>0.14179900000000001</c:v>
                </c:pt>
                <c:pt idx="42515">
                  <c:v>0.14215</c:v>
                </c:pt>
                <c:pt idx="42516">
                  <c:v>0.142431</c:v>
                </c:pt>
                <c:pt idx="42517">
                  <c:v>0.14264099999999999</c:v>
                </c:pt>
                <c:pt idx="42518">
                  <c:v>0.14278199999999999</c:v>
                </c:pt>
                <c:pt idx="42519">
                  <c:v>0.14285300000000001</c:v>
                </c:pt>
                <c:pt idx="42520">
                  <c:v>0.14285400000000001</c:v>
                </c:pt>
                <c:pt idx="42521">
                  <c:v>0.142786</c:v>
                </c:pt>
                <c:pt idx="42522">
                  <c:v>0.14265</c:v>
                </c:pt>
                <c:pt idx="42523">
                  <c:v>0.14244699999999999</c:v>
                </c:pt>
                <c:pt idx="42524">
                  <c:v>0.142177</c:v>
                </c:pt>
                <c:pt idx="42525">
                  <c:v>0.14184099999999999</c:v>
                </c:pt>
                <c:pt idx="42526">
                  <c:v>0.14144100000000001</c:v>
                </c:pt>
                <c:pt idx="42527">
                  <c:v>0.14097699999999999</c:v>
                </c:pt>
                <c:pt idx="42528">
                  <c:v>0.14044999999999999</c:v>
                </c:pt>
                <c:pt idx="42529">
                  <c:v>0.13986399999999999</c:v>
                </c:pt>
                <c:pt idx="42530">
                  <c:v>0.13921700000000001</c:v>
                </c:pt>
                <c:pt idx="42531">
                  <c:v>0.138512</c:v>
                </c:pt>
                <c:pt idx="42532">
                  <c:v>0.13775000000000001</c:v>
                </c:pt>
                <c:pt idx="42533">
                  <c:v>0.136933</c:v>
                </c:pt>
                <c:pt idx="42534">
                  <c:v>0.13606199999999999</c:v>
                </c:pt>
                <c:pt idx="42535">
                  <c:v>0.13514000000000001</c:v>
                </c:pt>
                <c:pt idx="42536">
                  <c:v>0.13416800000000001</c:v>
                </c:pt>
                <c:pt idx="42537">
                  <c:v>0.13314799999999999</c:v>
                </c:pt>
                <c:pt idx="42538">
                  <c:v>0.13208300000000001</c:v>
                </c:pt>
                <c:pt idx="42539">
                  <c:v>0.13097400000000001</c:v>
                </c:pt>
                <c:pt idx="42540">
                  <c:v>0.12982299999999999</c:v>
                </c:pt>
                <c:pt idx="42541">
                  <c:v>0.128632</c:v>
                </c:pt>
                <c:pt idx="42542">
                  <c:v>0.12740299999999999</c:v>
                </c:pt>
                <c:pt idx="42543">
                  <c:v>0.126139</c:v>
                </c:pt>
                <c:pt idx="42544">
                  <c:v>0.124843</c:v>
                </c:pt>
                <c:pt idx="42545">
                  <c:v>0.123517</c:v>
                </c:pt>
                <c:pt idx="42546">
                  <c:v>0.12216200000000001</c:v>
                </c:pt>
                <c:pt idx="42547">
                  <c:v>0.120783</c:v>
                </c:pt>
                <c:pt idx="42548">
                  <c:v>0.119382</c:v>
                </c:pt>
                <c:pt idx="42549">
                  <c:v>0.11796</c:v>
                </c:pt>
                <c:pt idx="42550">
                  <c:v>0.116522</c:v>
                </c:pt>
                <c:pt idx="42551">
                  <c:v>0.115069</c:v>
                </c:pt>
                <c:pt idx="42552">
                  <c:v>0.113603</c:v>
                </c:pt>
                <c:pt idx="42553">
                  <c:v>0.11212800000000001</c:v>
                </c:pt>
                <c:pt idx="42554">
                  <c:v>0.11064400000000001</c:v>
                </c:pt>
                <c:pt idx="42555">
                  <c:v>0.109157</c:v>
                </c:pt>
                <c:pt idx="42556">
                  <c:v>0.107667</c:v>
                </c:pt>
                <c:pt idx="42557">
                  <c:v>0.10617699999999999</c:v>
                </c:pt>
                <c:pt idx="42558">
                  <c:v>0.10469199999999999</c:v>
                </c:pt>
                <c:pt idx="42559">
                  <c:v>0.103213</c:v>
                </c:pt>
                <c:pt idx="42560">
                  <c:v>0.101743</c:v>
                </c:pt>
                <c:pt idx="42561">
                  <c:v>0.100283</c:v>
                </c:pt>
                <c:pt idx="42562">
                  <c:v>9.8836599999999997E-2</c:v>
                </c:pt>
                <c:pt idx="42563">
                  <c:v>9.7405699999999998E-2</c:v>
                </c:pt>
                <c:pt idx="42564">
                  <c:v>9.5992800000000003E-2</c:v>
                </c:pt>
                <c:pt idx="42565">
                  <c:v>9.4600299999999998E-2</c:v>
                </c:pt>
                <c:pt idx="42566">
                  <c:v>9.3230499999999994E-2</c:v>
                </c:pt>
                <c:pt idx="42567">
                  <c:v>9.1885800000000004E-2</c:v>
                </c:pt>
                <c:pt idx="42568">
                  <c:v>9.0567900000000007E-2</c:v>
                </c:pt>
                <c:pt idx="42569">
                  <c:v>8.9278700000000003E-2</c:v>
                </c:pt>
                <c:pt idx="42570">
                  <c:v>8.8020299999999996E-2</c:v>
                </c:pt>
                <c:pt idx="42571">
                  <c:v>8.6795200000000003E-2</c:v>
                </c:pt>
                <c:pt idx="42572">
                  <c:v>8.5605600000000004E-2</c:v>
                </c:pt>
                <c:pt idx="42573">
                  <c:v>8.4453600000000004E-2</c:v>
                </c:pt>
                <c:pt idx="42574">
                  <c:v>8.3341200000000004E-2</c:v>
                </c:pt>
                <c:pt idx="42575">
                  <c:v>8.2270200000000002E-2</c:v>
                </c:pt>
                <c:pt idx="42576">
                  <c:v>8.1242099999999998E-2</c:v>
                </c:pt>
                <c:pt idx="42577">
                  <c:v>8.0258200000000002E-2</c:v>
                </c:pt>
                <c:pt idx="42578">
                  <c:v>7.9319899999999999E-2</c:v>
                </c:pt>
                <c:pt idx="42579">
                  <c:v>7.8428600000000001E-2</c:v>
                </c:pt>
                <c:pt idx="42580">
                  <c:v>7.75864E-2</c:v>
                </c:pt>
                <c:pt idx="42581">
                  <c:v>7.67954E-2</c:v>
                </c:pt>
                <c:pt idx="42582">
                  <c:v>7.6058100000000003E-2</c:v>
                </c:pt>
                <c:pt idx="42583">
                  <c:v>7.5375999999999999E-2</c:v>
                </c:pt>
                <c:pt idx="42584">
                  <c:v>7.4748599999999998E-2</c:v>
                </c:pt>
                <c:pt idx="42585">
                  <c:v>7.4175699999999997E-2</c:v>
                </c:pt>
                <c:pt idx="42586">
                  <c:v>7.3657799999999995E-2</c:v>
                </c:pt>
                <c:pt idx="42587">
                  <c:v>7.3195800000000005E-2</c:v>
                </c:pt>
                <c:pt idx="42588">
                  <c:v>7.2790099999999996E-2</c:v>
                </c:pt>
                <c:pt idx="42589">
                  <c:v>7.2441000000000005E-2</c:v>
                </c:pt>
                <c:pt idx="42590">
                  <c:v>7.2149199999999997E-2</c:v>
                </c:pt>
                <c:pt idx="42591">
                  <c:v>7.1915000000000007E-2</c:v>
                </c:pt>
                <c:pt idx="42592">
                  <c:v>7.1738399999999994E-2</c:v>
                </c:pt>
                <c:pt idx="42593">
                  <c:v>7.1618799999999996E-2</c:v>
                </c:pt>
                <c:pt idx="42594">
                  <c:v>7.1555999999999995E-2</c:v>
                </c:pt>
                <c:pt idx="42595">
                  <c:v>7.1549600000000005E-2</c:v>
                </c:pt>
                <c:pt idx="42596">
                  <c:v>7.1598700000000001E-2</c:v>
                </c:pt>
                <c:pt idx="42597">
                  <c:v>7.1702600000000005E-2</c:v>
                </c:pt>
                <c:pt idx="42598">
                  <c:v>7.1860300000000002E-2</c:v>
                </c:pt>
                <c:pt idx="42599">
                  <c:v>7.2070700000000001E-2</c:v>
                </c:pt>
                <c:pt idx="42600">
                  <c:v>7.2333099999999997E-2</c:v>
                </c:pt>
                <c:pt idx="42601">
                  <c:v>7.2646299999999997E-2</c:v>
                </c:pt>
                <c:pt idx="42602">
                  <c:v>7.3008900000000002E-2</c:v>
                </c:pt>
                <c:pt idx="42603">
                  <c:v>7.3419899999999996E-2</c:v>
                </c:pt>
                <c:pt idx="42604">
                  <c:v>7.3878200000000005E-2</c:v>
                </c:pt>
                <c:pt idx="42605">
                  <c:v>7.4382400000000001E-2</c:v>
                </c:pt>
                <c:pt idx="42606">
                  <c:v>7.4930800000000006E-2</c:v>
                </c:pt>
                <c:pt idx="42607">
                  <c:v>7.5521599999999994E-2</c:v>
                </c:pt>
                <c:pt idx="42608">
                  <c:v>7.6153499999999999E-2</c:v>
                </c:pt>
                <c:pt idx="42609">
                  <c:v>7.6824600000000007E-2</c:v>
                </c:pt>
                <c:pt idx="42610">
                  <c:v>7.7533099999999994E-2</c:v>
                </c:pt>
                <c:pt idx="42611">
                  <c:v>7.8276600000000002E-2</c:v>
                </c:pt>
                <c:pt idx="42612">
                  <c:v>7.9052600000000001E-2</c:v>
                </c:pt>
                <c:pt idx="42613">
                  <c:v>7.9858700000000005E-2</c:v>
                </c:pt>
                <c:pt idx="42614">
                  <c:v>8.0692600000000003E-2</c:v>
                </c:pt>
                <c:pt idx="42615">
                  <c:v>8.1551899999999997E-2</c:v>
                </c:pt>
                <c:pt idx="42616">
                  <c:v>8.2433999999999993E-2</c:v>
                </c:pt>
                <c:pt idx="42617">
                  <c:v>8.3336199999999999E-2</c:v>
                </c:pt>
                <c:pt idx="42618">
                  <c:v>8.4255800000000006E-2</c:v>
                </c:pt>
                <c:pt idx="42619">
                  <c:v>8.5190600000000005E-2</c:v>
                </c:pt>
                <c:pt idx="42620">
                  <c:v>8.61378E-2</c:v>
                </c:pt>
                <c:pt idx="42621">
                  <c:v>8.70948E-2</c:v>
                </c:pt>
                <c:pt idx="42622">
                  <c:v>8.8058700000000004E-2</c:v>
                </c:pt>
                <c:pt idx="42623">
                  <c:v>8.9026999999999995E-2</c:v>
                </c:pt>
                <c:pt idx="42624">
                  <c:v>8.9996800000000002E-2</c:v>
                </c:pt>
                <c:pt idx="42625">
                  <c:v>9.0965199999999996E-2</c:v>
                </c:pt>
                <c:pt idx="42626">
                  <c:v>9.1929200000000003E-2</c:v>
                </c:pt>
                <c:pt idx="42627">
                  <c:v>9.2885899999999993E-2</c:v>
                </c:pt>
                <c:pt idx="42628">
                  <c:v>9.3832399999999996E-2</c:v>
                </c:pt>
                <c:pt idx="42629">
                  <c:v>9.4765500000000003E-2</c:v>
                </c:pt>
                <c:pt idx="42630">
                  <c:v>9.5682100000000006E-2</c:v>
                </c:pt>
                <c:pt idx="42631">
                  <c:v>9.6579600000000002E-2</c:v>
                </c:pt>
                <c:pt idx="42632">
                  <c:v>9.7455200000000006E-2</c:v>
                </c:pt>
                <c:pt idx="42633">
                  <c:v>9.8305900000000002E-2</c:v>
                </c:pt>
                <c:pt idx="42634">
                  <c:v>9.9128499999999994E-2</c:v>
                </c:pt>
                <c:pt idx="42635">
                  <c:v>9.9919800000000003E-2</c:v>
                </c:pt>
                <c:pt idx="42636">
                  <c:v>0.100677</c:v>
                </c:pt>
                <c:pt idx="42637">
                  <c:v>0.101398</c:v>
                </c:pt>
                <c:pt idx="42638">
                  <c:v>0.10208100000000001</c:v>
                </c:pt>
                <c:pt idx="42639">
                  <c:v>0.10272299999999999</c:v>
                </c:pt>
                <c:pt idx="42640">
                  <c:v>0.103322</c:v>
                </c:pt>
                <c:pt idx="42641">
                  <c:v>0.103876</c:v>
                </c:pt>
                <c:pt idx="42642">
                  <c:v>0.104381</c:v>
                </c:pt>
                <c:pt idx="42643">
                  <c:v>0.104837</c:v>
                </c:pt>
                <c:pt idx="42644">
                  <c:v>0.10524</c:v>
                </c:pt>
                <c:pt idx="42645">
                  <c:v>0.105589</c:v>
                </c:pt>
                <c:pt idx="42646">
                  <c:v>0.105881</c:v>
                </c:pt>
                <c:pt idx="42647">
                  <c:v>0.106114</c:v>
                </c:pt>
                <c:pt idx="42648">
                  <c:v>0.10628700000000001</c:v>
                </c:pt>
                <c:pt idx="42649">
                  <c:v>0.10639800000000001</c:v>
                </c:pt>
                <c:pt idx="42650">
                  <c:v>0.106445</c:v>
                </c:pt>
                <c:pt idx="42651">
                  <c:v>0.10642699999999999</c:v>
                </c:pt>
                <c:pt idx="42652">
                  <c:v>0.10634299999999999</c:v>
                </c:pt>
                <c:pt idx="42653">
                  <c:v>0.106194</c:v>
                </c:pt>
                <c:pt idx="42654">
                  <c:v>0.105977</c:v>
                </c:pt>
                <c:pt idx="42655">
                  <c:v>0.10569099999999999</c:v>
                </c:pt>
                <c:pt idx="42656">
                  <c:v>0.105336</c:v>
                </c:pt>
                <c:pt idx="42657">
                  <c:v>0.104909</c:v>
                </c:pt>
                <c:pt idx="42658">
                  <c:v>0.104412</c:v>
                </c:pt>
                <c:pt idx="42659">
                  <c:v>0.103843</c:v>
                </c:pt>
                <c:pt idx="42660">
                  <c:v>0.103202</c:v>
                </c:pt>
                <c:pt idx="42661">
                  <c:v>0.102489</c:v>
                </c:pt>
                <c:pt idx="42662">
                  <c:v>0.101705</c:v>
                </c:pt>
                <c:pt idx="42663">
                  <c:v>0.10084799999999999</c:v>
                </c:pt>
                <c:pt idx="42664">
                  <c:v>9.9918900000000005E-2</c:v>
                </c:pt>
                <c:pt idx="42665">
                  <c:v>9.8918699999999998E-2</c:v>
                </c:pt>
                <c:pt idx="42666">
                  <c:v>9.7847299999999998E-2</c:v>
                </c:pt>
                <c:pt idx="42667">
                  <c:v>9.6705600000000003E-2</c:v>
                </c:pt>
                <c:pt idx="42668">
                  <c:v>9.5495200000000002E-2</c:v>
                </c:pt>
                <c:pt idx="42669">
                  <c:v>9.4217400000000007E-2</c:v>
                </c:pt>
                <c:pt idx="42670">
                  <c:v>9.2873399999999995E-2</c:v>
                </c:pt>
                <c:pt idx="42671">
                  <c:v>9.1464100000000007E-2</c:v>
                </c:pt>
                <c:pt idx="42672">
                  <c:v>8.9990799999999996E-2</c:v>
                </c:pt>
                <c:pt idx="42673">
                  <c:v>8.8455400000000003E-2</c:v>
                </c:pt>
                <c:pt idx="42674">
                  <c:v>8.6860099999999996E-2</c:v>
                </c:pt>
                <c:pt idx="42675">
                  <c:v>8.5207500000000005E-2</c:v>
                </c:pt>
                <c:pt idx="42676">
                  <c:v>8.3500099999999994E-2</c:v>
                </c:pt>
                <c:pt idx="42677">
                  <c:v>8.1739699999999998E-2</c:v>
                </c:pt>
                <c:pt idx="42678">
                  <c:v>7.9927799999999993E-2</c:v>
                </c:pt>
                <c:pt idx="42679">
                  <c:v>7.8065899999999994E-2</c:v>
                </c:pt>
                <c:pt idx="42680">
                  <c:v>7.6156299999999996E-2</c:v>
                </c:pt>
                <c:pt idx="42681">
                  <c:v>7.4201299999999998E-2</c:v>
                </c:pt>
                <c:pt idx="42682">
                  <c:v>7.2203299999999998E-2</c:v>
                </c:pt>
                <c:pt idx="42683">
                  <c:v>7.0164500000000005E-2</c:v>
                </c:pt>
                <c:pt idx="42684">
                  <c:v>6.8087700000000001E-2</c:v>
                </c:pt>
                <c:pt idx="42685">
                  <c:v>6.5975599999999995E-2</c:v>
                </c:pt>
                <c:pt idx="42686">
                  <c:v>6.3830899999999996E-2</c:v>
                </c:pt>
                <c:pt idx="42687">
                  <c:v>6.16564E-2</c:v>
                </c:pt>
                <c:pt idx="42688">
                  <c:v>5.9455000000000001E-2</c:v>
                </c:pt>
                <c:pt idx="42689">
                  <c:v>5.72294E-2</c:v>
                </c:pt>
                <c:pt idx="42690">
                  <c:v>5.4982499999999997E-2</c:v>
                </c:pt>
                <c:pt idx="42691">
                  <c:v>5.2717300000000002E-2</c:v>
                </c:pt>
                <c:pt idx="42692">
                  <c:v>5.04374E-2</c:v>
                </c:pt>
                <c:pt idx="42693">
                  <c:v>4.8145800000000002E-2</c:v>
                </c:pt>
                <c:pt idx="42694">
                  <c:v>4.5845400000000001E-2</c:v>
                </c:pt>
                <c:pt idx="42695">
                  <c:v>4.35387E-2</c:v>
                </c:pt>
                <c:pt idx="42696">
                  <c:v>4.1229200000000001E-2</c:v>
                </c:pt>
                <c:pt idx="42697">
                  <c:v>3.8920299999999998E-2</c:v>
                </c:pt>
                <c:pt idx="42698">
                  <c:v>3.6615700000000001E-2</c:v>
                </c:pt>
                <c:pt idx="42699">
                  <c:v>3.4319000000000002E-2</c:v>
                </c:pt>
                <c:pt idx="42700">
                  <c:v>3.2033800000000001E-2</c:v>
                </c:pt>
                <c:pt idx="42701">
                  <c:v>2.9763399999999999E-2</c:v>
                </c:pt>
                <c:pt idx="42702">
                  <c:v>2.7510699999999999E-2</c:v>
                </c:pt>
                <c:pt idx="42703">
                  <c:v>2.5278700000000001E-2</c:v>
                </c:pt>
                <c:pt idx="42704">
                  <c:v>2.3071000000000001E-2</c:v>
                </c:pt>
                <c:pt idx="42705">
                  <c:v>2.08909E-2</c:v>
                </c:pt>
                <c:pt idx="42706">
                  <c:v>1.8742000000000002E-2</c:v>
                </c:pt>
                <c:pt idx="42707">
                  <c:v>1.6628E-2</c:v>
                </c:pt>
                <c:pt idx="42708">
                  <c:v>1.4552499999999999E-2</c:v>
                </c:pt>
                <c:pt idx="42709">
                  <c:v>1.25177E-2</c:v>
                </c:pt>
                <c:pt idx="42710">
                  <c:v>1.0525400000000001E-2</c:v>
                </c:pt>
                <c:pt idx="42711" formatCode="0.00E+00">
                  <c:v>8.5779800000000007E-3</c:v>
                </c:pt>
                <c:pt idx="42712" formatCode="0.00E+00">
                  <c:v>6.6781200000000001E-3</c:v>
                </c:pt>
                <c:pt idx="42713" formatCode="0.00E+00">
                  <c:v>4.8281900000000004E-3</c:v>
                </c:pt>
                <c:pt idx="42714" formatCode="0.00E+00">
                  <c:v>3.03053E-3</c:v>
                </c:pt>
                <c:pt idx="42715" formatCode="0.00E+00">
                  <c:v>1.2874E-3</c:v>
                </c:pt>
                <c:pt idx="42716" formatCode="0.00E+00">
                  <c:v>-3.9905000000000002E-4</c:v>
                </c:pt>
                <c:pt idx="42717" formatCode="0.00E+00">
                  <c:v>-2.0267499999999999E-3</c:v>
                </c:pt>
                <c:pt idx="42718" formatCode="0.00E+00">
                  <c:v>-3.59363E-3</c:v>
                </c:pt>
                <c:pt idx="42719" formatCode="0.00E+00">
                  <c:v>-5.0976800000000003E-3</c:v>
                </c:pt>
                <c:pt idx="42720" formatCode="0.00E+00">
                  <c:v>-6.53705E-3</c:v>
                </c:pt>
                <c:pt idx="42721" formatCode="0.00E+00">
                  <c:v>-7.9100999999999998E-3</c:v>
                </c:pt>
                <c:pt idx="42722" formatCode="0.00E+00">
                  <c:v>-9.2153800000000004E-3</c:v>
                </c:pt>
                <c:pt idx="42723">
                  <c:v>-1.04516E-2</c:v>
                </c:pt>
                <c:pt idx="42724">
                  <c:v>-1.16174E-2</c:v>
                </c:pt>
                <c:pt idx="42725">
                  <c:v>-1.2711699999999999E-2</c:v>
                </c:pt>
                <c:pt idx="42726">
                  <c:v>-1.3733499999999999E-2</c:v>
                </c:pt>
                <c:pt idx="42727">
                  <c:v>-1.46821E-2</c:v>
                </c:pt>
                <c:pt idx="42728">
                  <c:v>-1.55567E-2</c:v>
                </c:pt>
                <c:pt idx="42729">
                  <c:v>-1.63565E-2</c:v>
                </c:pt>
                <c:pt idx="42730">
                  <c:v>-1.70808E-2</c:v>
                </c:pt>
                <c:pt idx="42731">
                  <c:v>-1.7729100000000001E-2</c:v>
                </c:pt>
                <c:pt idx="42732">
                  <c:v>-1.8301000000000001E-2</c:v>
                </c:pt>
                <c:pt idx="42733">
                  <c:v>-1.87961E-2</c:v>
                </c:pt>
                <c:pt idx="42734">
                  <c:v>-1.92144E-2</c:v>
                </c:pt>
                <c:pt idx="42735">
                  <c:v>-1.9556199999999999E-2</c:v>
                </c:pt>
                <c:pt idx="42736">
                  <c:v>-1.9821700000000001E-2</c:v>
                </c:pt>
                <c:pt idx="42737">
                  <c:v>-2.0011500000000002E-2</c:v>
                </c:pt>
                <c:pt idx="42738">
                  <c:v>-2.0125899999999999E-2</c:v>
                </c:pt>
                <c:pt idx="42739">
                  <c:v>-2.0165700000000002E-2</c:v>
                </c:pt>
                <c:pt idx="42740">
                  <c:v>-2.0131900000000001E-2</c:v>
                </c:pt>
                <c:pt idx="42741">
                  <c:v>-2.0025399999999999E-2</c:v>
                </c:pt>
                <c:pt idx="42742">
                  <c:v>-1.9847299999999998E-2</c:v>
                </c:pt>
                <c:pt idx="42743">
                  <c:v>-1.95987E-2</c:v>
                </c:pt>
                <c:pt idx="42744">
                  <c:v>-1.92809E-2</c:v>
                </c:pt>
                <c:pt idx="42745">
                  <c:v>-1.8895200000000001E-2</c:v>
                </c:pt>
                <c:pt idx="42746">
                  <c:v>-1.84431E-2</c:v>
                </c:pt>
                <c:pt idx="42747">
                  <c:v>-1.7926000000000001E-2</c:v>
                </c:pt>
                <c:pt idx="42748">
                  <c:v>-1.7345599999999999E-2</c:v>
                </c:pt>
                <c:pt idx="42749">
                  <c:v>-1.6703699999999998E-2</c:v>
                </c:pt>
                <c:pt idx="42750">
                  <c:v>-1.6001999999999999E-2</c:v>
                </c:pt>
                <c:pt idx="42751">
                  <c:v>-1.52426E-2</c:v>
                </c:pt>
                <c:pt idx="42752">
                  <c:v>-1.44276E-2</c:v>
                </c:pt>
                <c:pt idx="42753">
                  <c:v>-1.35593E-2</c:v>
                </c:pt>
                <c:pt idx="42754">
                  <c:v>-1.264E-2</c:v>
                </c:pt>
                <c:pt idx="42755">
                  <c:v>-1.1672E-2</c:v>
                </c:pt>
                <c:pt idx="42756">
                  <c:v>-1.0657700000000001E-2</c:v>
                </c:pt>
                <c:pt idx="42757" formatCode="0.00E+00">
                  <c:v>-9.5993999999999993E-3</c:v>
                </c:pt>
                <c:pt idx="42758" formatCode="0.00E+00">
                  <c:v>-8.4995799999999996E-3</c:v>
                </c:pt>
                <c:pt idx="42759" formatCode="0.00E+00">
                  <c:v>-7.3608199999999997E-3</c:v>
                </c:pt>
                <c:pt idx="42760" formatCode="0.00E+00">
                  <c:v>-6.1857800000000001E-3</c:v>
                </c:pt>
                <c:pt idx="42761" formatCode="0.00E+00">
                  <c:v>-4.9771700000000004E-3</c:v>
                </c:pt>
                <c:pt idx="42762" formatCode="0.00E+00">
                  <c:v>-3.7376000000000002E-3</c:v>
                </c:pt>
                <c:pt idx="42763" formatCode="0.00E+00">
                  <c:v>-2.4695899999999998E-3</c:v>
                </c:pt>
                <c:pt idx="42764" formatCode="0.00E+00">
                  <c:v>-1.1757499999999999E-3</c:v>
                </c:pt>
                <c:pt idx="42765" formatCode="0.00E+00">
                  <c:v>1.4113999999999999E-4</c:v>
                </c:pt>
                <c:pt idx="42766" formatCode="0.00E+00">
                  <c:v>1.4782700000000001E-3</c:v>
                </c:pt>
                <c:pt idx="42767" formatCode="0.00E+00">
                  <c:v>2.8330500000000002E-3</c:v>
                </c:pt>
                <c:pt idx="42768" formatCode="0.00E+00">
                  <c:v>4.2030100000000001E-3</c:v>
                </c:pt>
                <c:pt idx="42769" formatCode="0.00E+00">
                  <c:v>5.5855000000000002E-3</c:v>
                </c:pt>
                <c:pt idx="42770" formatCode="0.00E+00">
                  <c:v>6.9777099999999998E-3</c:v>
                </c:pt>
                <c:pt idx="42771" formatCode="0.00E+00">
                  <c:v>8.3768799999999997E-3</c:v>
                </c:pt>
                <c:pt idx="42772" formatCode="0.00E+00">
                  <c:v>9.7803999999999999E-3</c:v>
                </c:pt>
                <c:pt idx="42773">
                  <c:v>1.11857E-2</c:v>
                </c:pt>
                <c:pt idx="42774">
                  <c:v>1.259E-2</c:v>
                </c:pt>
                <c:pt idx="42775">
                  <c:v>1.3990600000000001E-2</c:v>
                </c:pt>
                <c:pt idx="42776">
                  <c:v>1.5384999999999999E-2</c:v>
                </c:pt>
                <c:pt idx="42777">
                  <c:v>1.6770699999999999E-2</c:v>
                </c:pt>
                <c:pt idx="42778">
                  <c:v>1.8145600000000001E-2</c:v>
                </c:pt>
                <c:pt idx="42779">
                  <c:v>1.9507400000000001E-2</c:v>
                </c:pt>
                <c:pt idx="42780">
                  <c:v>2.08536E-2</c:v>
                </c:pt>
                <c:pt idx="42781">
                  <c:v>2.2182E-2</c:v>
                </c:pt>
                <c:pt idx="42782">
                  <c:v>2.3490400000000002E-2</c:v>
                </c:pt>
                <c:pt idx="42783">
                  <c:v>2.4776800000000002E-2</c:v>
                </c:pt>
                <c:pt idx="42784">
                  <c:v>2.6039E-2</c:v>
                </c:pt>
                <c:pt idx="42785">
                  <c:v>2.7275400000000002E-2</c:v>
                </c:pt>
                <c:pt idx="42786">
                  <c:v>2.8484099999999998E-2</c:v>
                </c:pt>
                <c:pt idx="42787">
                  <c:v>2.96633E-2</c:v>
                </c:pt>
                <c:pt idx="42788">
                  <c:v>3.08113E-2</c:v>
                </c:pt>
                <c:pt idx="42789">
                  <c:v>3.1926200000000002E-2</c:v>
                </c:pt>
                <c:pt idx="42790">
                  <c:v>3.3006599999999997E-2</c:v>
                </c:pt>
                <c:pt idx="42791">
                  <c:v>3.4051100000000001E-2</c:v>
                </c:pt>
                <c:pt idx="42792">
                  <c:v>3.5058300000000001E-2</c:v>
                </c:pt>
                <c:pt idx="42793">
                  <c:v>3.6027299999999998E-2</c:v>
                </c:pt>
                <c:pt idx="42794">
                  <c:v>3.6956900000000001E-2</c:v>
                </c:pt>
                <c:pt idx="42795">
                  <c:v>3.7846200000000003E-2</c:v>
                </c:pt>
                <c:pt idx="42796">
                  <c:v>3.8693900000000003E-2</c:v>
                </c:pt>
                <c:pt idx="42797">
                  <c:v>3.9499199999999998E-2</c:v>
                </c:pt>
                <c:pt idx="42798">
                  <c:v>4.02618E-2</c:v>
                </c:pt>
                <c:pt idx="42799">
                  <c:v>4.0981200000000002E-2</c:v>
                </c:pt>
                <c:pt idx="42800">
                  <c:v>4.1656899999999997E-2</c:v>
                </c:pt>
                <c:pt idx="42801">
                  <c:v>4.2288399999999997E-2</c:v>
                </c:pt>
                <c:pt idx="42802">
                  <c:v>4.2875700000000003E-2</c:v>
                </c:pt>
                <c:pt idx="42803">
                  <c:v>4.3418600000000002E-2</c:v>
                </c:pt>
                <c:pt idx="42804">
                  <c:v>4.3916999999999998E-2</c:v>
                </c:pt>
                <c:pt idx="42805">
                  <c:v>4.4370699999999999E-2</c:v>
                </c:pt>
                <c:pt idx="42806">
                  <c:v>4.4779600000000003E-2</c:v>
                </c:pt>
                <c:pt idx="42807">
                  <c:v>4.5143900000000001E-2</c:v>
                </c:pt>
                <c:pt idx="42808">
                  <c:v>4.5463799999999999E-2</c:v>
                </c:pt>
                <c:pt idx="42809">
                  <c:v>4.5739599999999998E-2</c:v>
                </c:pt>
                <c:pt idx="42810">
                  <c:v>4.5971999999999999E-2</c:v>
                </c:pt>
                <c:pt idx="42811">
                  <c:v>4.6161500000000001E-2</c:v>
                </c:pt>
                <c:pt idx="42812">
                  <c:v>4.6309000000000003E-2</c:v>
                </c:pt>
                <c:pt idx="42813">
                  <c:v>4.6415199999999997E-2</c:v>
                </c:pt>
                <c:pt idx="42814">
                  <c:v>4.6481099999999997E-2</c:v>
                </c:pt>
                <c:pt idx="42815">
                  <c:v>4.6507699999999999E-2</c:v>
                </c:pt>
                <c:pt idx="42816">
                  <c:v>4.6496099999999999E-2</c:v>
                </c:pt>
                <c:pt idx="42817">
                  <c:v>4.6447799999999997E-2</c:v>
                </c:pt>
                <c:pt idx="42818">
                  <c:v>4.63639E-2</c:v>
                </c:pt>
                <c:pt idx="42819">
                  <c:v>4.6245599999999998E-2</c:v>
                </c:pt>
                <c:pt idx="42820">
                  <c:v>4.6094000000000003E-2</c:v>
                </c:pt>
                <c:pt idx="42821">
                  <c:v>4.5910399999999997E-2</c:v>
                </c:pt>
                <c:pt idx="42822">
                  <c:v>4.5696300000000002E-2</c:v>
                </c:pt>
                <c:pt idx="42823">
                  <c:v>4.5453300000000002E-2</c:v>
                </c:pt>
                <c:pt idx="42824">
                  <c:v>4.5183099999999997E-2</c:v>
                </c:pt>
                <c:pt idx="42825">
                  <c:v>4.4887400000000001E-2</c:v>
                </c:pt>
                <c:pt idx="42826">
                  <c:v>4.4567900000000001E-2</c:v>
                </c:pt>
                <c:pt idx="42827">
                  <c:v>4.4225899999999999E-2</c:v>
                </c:pt>
                <c:pt idx="42828">
                  <c:v>4.3863300000000001E-2</c:v>
                </c:pt>
                <c:pt idx="42829">
                  <c:v>4.3481899999999997E-2</c:v>
                </c:pt>
                <c:pt idx="42830">
                  <c:v>4.3083400000000001E-2</c:v>
                </c:pt>
                <c:pt idx="42831">
                  <c:v>4.2669699999999998E-2</c:v>
                </c:pt>
                <c:pt idx="42832">
                  <c:v>4.2242599999999998E-2</c:v>
                </c:pt>
                <c:pt idx="42833">
                  <c:v>4.1803800000000002E-2</c:v>
                </c:pt>
                <c:pt idx="42834">
                  <c:v>4.1355299999999998E-2</c:v>
                </c:pt>
                <c:pt idx="42835">
                  <c:v>4.0898799999999999E-2</c:v>
                </c:pt>
                <c:pt idx="42836">
                  <c:v>4.0436199999999999E-2</c:v>
                </c:pt>
                <c:pt idx="42837">
                  <c:v>3.9968900000000002E-2</c:v>
                </c:pt>
                <c:pt idx="42838">
                  <c:v>3.9498900000000003E-2</c:v>
                </c:pt>
                <c:pt idx="42839">
                  <c:v>3.9027899999999997E-2</c:v>
                </c:pt>
                <c:pt idx="42840">
                  <c:v>3.85577E-2</c:v>
                </c:pt>
                <c:pt idx="42841">
                  <c:v>3.8089900000000003E-2</c:v>
                </c:pt>
                <c:pt idx="42842">
                  <c:v>3.7626199999999999E-2</c:v>
                </c:pt>
                <c:pt idx="42843">
                  <c:v>3.7168399999999997E-2</c:v>
                </c:pt>
                <c:pt idx="42844">
                  <c:v>3.6717899999999998E-2</c:v>
                </c:pt>
                <c:pt idx="42845">
                  <c:v>3.6276700000000002E-2</c:v>
                </c:pt>
                <c:pt idx="42846">
                  <c:v>3.5846000000000003E-2</c:v>
                </c:pt>
                <c:pt idx="42847">
                  <c:v>3.5427500000000001E-2</c:v>
                </c:pt>
                <c:pt idx="42848">
                  <c:v>3.5022600000000001E-2</c:v>
                </c:pt>
                <c:pt idx="42849">
                  <c:v>3.4632799999999998E-2</c:v>
                </c:pt>
                <c:pt idx="42850">
                  <c:v>3.4259400000000002E-2</c:v>
                </c:pt>
                <c:pt idx="42851">
                  <c:v>3.3903500000000003E-2</c:v>
                </c:pt>
                <c:pt idx="42852">
                  <c:v>3.35663E-2</c:v>
                </c:pt>
                <c:pt idx="42853">
                  <c:v>3.3249000000000001E-2</c:v>
                </c:pt>
                <c:pt idx="42854">
                  <c:v>3.2952599999999999E-2</c:v>
                </c:pt>
                <c:pt idx="42855">
                  <c:v>3.2678199999999998E-2</c:v>
                </c:pt>
                <c:pt idx="42856">
                  <c:v>3.2426700000000003E-2</c:v>
                </c:pt>
                <c:pt idx="42857">
                  <c:v>3.2198999999999998E-2</c:v>
                </c:pt>
                <c:pt idx="42858">
                  <c:v>3.1995799999999998E-2</c:v>
                </c:pt>
                <c:pt idx="42859">
                  <c:v>3.1817900000000003E-2</c:v>
                </c:pt>
                <c:pt idx="42860">
                  <c:v>3.1665800000000001E-2</c:v>
                </c:pt>
                <c:pt idx="42861">
                  <c:v>3.1539999999999999E-2</c:v>
                </c:pt>
                <c:pt idx="42862">
                  <c:v>3.14411E-2</c:v>
                </c:pt>
                <c:pt idx="42863">
                  <c:v>3.1369300000000003E-2</c:v>
                </c:pt>
                <c:pt idx="42864">
                  <c:v>3.1324900000000003E-2</c:v>
                </c:pt>
                <c:pt idx="42865">
                  <c:v>3.13079E-2</c:v>
                </c:pt>
                <c:pt idx="42866">
                  <c:v>3.1318400000000003E-2</c:v>
                </c:pt>
                <c:pt idx="42867">
                  <c:v>3.13564E-2</c:v>
                </c:pt>
                <c:pt idx="42868">
                  <c:v>3.1421600000000001E-2</c:v>
                </c:pt>
                <c:pt idx="42869">
                  <c:v>3.1514E-2</c:v>
                </c:pt>
                <c:pt idx="42870">
                  <c:v>3.1633099999999997E-2</c:v>
                </c:pt>
                <c:pt idx="42871">
                  <c:v>3.1778500000000001E-2</c:v>
                </c:pt>
                <c:pt idx="42872">
                  <c:v>3.1949600000000002E-2</c:v>
                </c:pt>
                <c:pt idx="42873">
                  <c:v>3.2145800000000002E-2</c:v>
                </c:pt>
                <c:pt idx="42874">
                  <c:v>3.2366399999999997E-2</c:v>
                </c:pt>
                <c:pt idx="42875">
                  <c:v>3.2610599999999997E-2</c:v>
                </c:pt>
                <c:pt idx="42876">
                  <c:v>3.2877700000000003E-2</c:v>
                </c:pt>
                <c:pt idx="42877">
                  <c:v>3.3166399999999999E-2</c:v>
                </c:pt>
                <c:pt idx="42878">
                  <c:v>3.34758E-2</c:v>
                </c:pt>
                <c:pt idx="42879">
                  <c:v>3.3804599999999997E-2</c:v>
                </c:pt>
                <c:pt idx="42880">
                  <c:v>3.4151800000000003E-2</c:v>
                </c:pt>
                <c:pt idx="42881">
                  <c:v>3.4515900000000002E-2</c:v>
                </c:pt>
                <c:pt idx="42882">
                  <c:v>3.4895700000000002E-2</c:v>
                </c:pt>
                <c:pt idx="42883">
                  <c:v>3.5289599999999997E-2</c:v>
                </c:pt>
                <c:pt idx="42884">
                  <c:v>3.5696199999999997E-2</c:v>
                </c:pt>
                <c:pt idx="42885">
                  <c:v>3.6114E-2</c:v>
                </c:pt>
                <c:pt idx="42886">
                  <c:v>3.6541200000000003E-2</c:v>
                </c:pt>
                <c:pt idx="42887">
                  <c:v>3.6976200000000001E-2</c:v>
                </c:pt>
                <c:pt idx="42888">
                  <c:v>3.7417100000000002E-2</c:v>
                </c:pt>
                <c:pt idx="42889">
                  <c:v>3.7862199999999999E-2</c:v>
                </c:pt>
                <c:pt idx="42890">
                  <c:v>3.8309599999999999E-2</c:v>
                </c:pt>
                <c:pt idx="42891">
                  <c:v>3.8757399999999997E-2</c:v>
                </c:pt>
                <c:pt idx="42892">
                  <c:v>3.9203700000000001E-2</c:v>
                </c:pt>
                <c:pt idx="42893">
                  <c:v>3.9646500000000001E-2</c:v>
                </c:pt>
                <c:pt idx="42894">
                  <c:v>4.0083899999999999E-2</c:v>
                </c:pt>
                <c:pt idx="42895">
                  <c:v>4.0513800000000003E-2</c:v>
                </c:pt>
                <c:pt idx="42896">
                  <c:v>4.0934199999999997E-2</c:v>
                </c:pt>
                <c:pt idx="42897">
                  <c:v>4.1342999999999998E-2</c:v>
                </c:pt>
                <c:pt idx="42898">
                  <c:v>4.1737999999999997E-2</c:v>
                </c:pt>
                <c:pt idx="42899">
                  <c:v>4.21172E-2</c:v>
                </c:pt>
                <c:pt idx="42900">
                  <c:v>4.2478500000000002E-2</c:v>
                </c:pt>
                <c:pt idx="42901">
                  <c:v>4.2819700000000002E-2</c:v>
                </c:pt>
                <c:pt idx="42902">
                  <c:v>4.3138999999999997E-2</c:v>
                </c:pt>
                <c:pt idx="42903">
                  <c:v>4.3434E-2</c:v>
                </c:pt>
                <c:pt idx="42904">
                  <c:v>4.3702699999999997E-2</c:v>
                </c:pt>
                <c:pt idx="42905">
                  <c:v>4.3943099999999999E-2</c:v>
                </c:pt>
                <c:pt idx="42906">
                  <c:v>4.4153199999999997E-2</c:v>
                </c:pt>
                <c:pt idx="42907">
                  <c:v>4.4330899999999999E-2</c:v>
                </c:pt>
                <c:pt idx="42908">
                  <c:v>4.4474399999999997E-2</c:v>
                </c:pt>
                <c:pt idx="42909">
                  <c:v>4.4581599999999999E-2</c:v>
                </c:pt>
                <c:pt idx="42910">
                  <c:v>4.4650700000000001E-2</c:v>
                </c:pt>
                <c:pt idx="42911">
                  <c:v>4.4679900000000002E-2</c:v>
                </c:pt>
                <c:pt idx="42912">
                  <c:v>4.4667400000000003E-2</c:v>
                </c:pt>
                <c:pt idx="42913">
                  <c:v>4.4611400000000002E-2</c:v>
                </c:pt>
                <c:pt idx="42914">
                  <c:v>4.45102E-2</c:v>
                </c:pt>
                <c:pt idx="42915">
                  <c:v>4.43623E-2</c:v>
                </c:pt>
                <c:pt idx="42916">
                  <c:v>4.41661E-2</c:v>
                </c:pt>
                <c:pt idx="42917">
                  <c:v>4.39202E-2</c:v>
                </c:pt>
                <c:pt idx="42918">
                  <c:v>4.3623000000000002E-2</c:v>
                </c:pt>
                <c:pt idx="42919">
                  <c:v>4.3273399999999997E-2</c:v>
                </c:pt>
                <c:pt idx="42920">
                  <c:v>4.28698E-2</c:v>
                </c:pt>
                <c:pt idx="42921">
                  <c:v>4.2411200000000003E-2</c:v>
                </c:pt>
                <c:pt idx="42922">
                  <c:v>4.1896299999999997E-2</c:v>
                </c:pt>
                <c:pt idx="42923">
                  <c:v>4.1324199999999998E-2</c:v>
                </c:pt>
                <c:pt idx="42924">
                  <c:v>4.0694000000000001E-2</c:v>
                </c:pt>
                <c:pt idx="42925">
                  <c:v>4.0004900000000003E-2</c:v>
                </c:pt>
                <c:pt idx="42926">
                  <c:v>3.9256199999999998E-2</c:v>
                </c:pt>
                <c:pt idx="42927">
                  <c:v>3.84474E-2</c:v>
                </c:pt>
                <c:pt idx="42928">
                  <c:v>3.7577899999999997E-2</c:v>
                </c:pt>
                <c:pt idx="42929">
                  <c:v>3.6647399999999997E-2</c:v>
                </c:pt>
                <c:pt idx="42930">
                  <c:v>3.5655600000000003E-2</c:v>
                </c:pt>
                <c:pt idx="42931">
                  <c:v>3.4602300000000003E-2</c:v>
                </c:pt>
                <c:pt idx="42932">
                  <c:v>3.3487599999999999E-2</c:v>
                </c:pt>
                <c:pt idx="42933">
                  <c:v>3.23115E-2</c:v>
                </c:pt>
                <c:pt idx="42934">
                  <c:v>3.10742E-2</c:v>
                </c:pt>
                <c:pt idx="42935">
                  <c:v>2.9776199999999999E-2</c:v>
                </c:pt>
                <c:pt idx="42936">
                  <c:v>2.8417700000000001E-2</c:v>
                </c:pt>
                <c:pt idx="42937">
                  <c:v>2.69994E-2</c:v>
                </c:pt>
                <c:pt idx="42938">
                  <c:v>2.5522E-2</c:v>
                </c:pt>
                <c:pt idx="42939">
                  <c:v>2.3986199999999999E-2</c:v>
                </c:pt>
                <c:pt idx="42940">
                  <c:v>2.2393E-2</c:v>
                </c:pt>
                <c:pt idx="42941">
                  <c:v>2.0743399999999999E-2</c:v>
                </c:pt>
                <c:pt idx="42942">
                  <c:v>1.9038599999999999E-2</c:v>
                </c:pt>
                <c:pt idx="42943">
                  <c:v>1.7279800000000001E-2</c:v>
                </c:pt>
                <c:pt idx="42944">
                  <c:v>1.54685E-2</c:v>
                </c:pt>
                <c:pt idx="42945">
                  <c:v>1.3606099999999999E-2</c:v>
                </c:pt>
                <c:pt idx="42946">
                  <c:v>1.16942E-2</c:v>
                </c:pt>
                <c:pt idx="42947" formatCode="0.00E+00">
                  <c:v>9.7345899999999996E-3</c:v>
                </c:pt>
                <c:pt idx="42948" formatCode="0.00E+00">
                  <c:v>7.7290800000000002E-3</c:v>
                </c:pt>
                <c:pt idx="42949" formatCode="0.00E+00">
                  <c:v>5.6795999999999999E-3</c:v>
                </c:pt>
                <c:pt idx="42950" formatCode="0.00E+00">
                  <c:v>3.5882000000000002E-3</c:v>
                </c:pt>
                <c:pt idx="42951" formatCode="0.00E+00">
                  <c:v>1.4569800000000001E-3</c:v>
                </c:pt>
                <c:pt idx="42952" formatCode="0.00E+00">
                  <c:v>-7.1193700000000005E-4</c:v>
                </c:pt>
                <c:pt idx="42953" formatCode="0.00E+00">
                  <c:v>-2.9162699999999999E-3</c:v>
                </c:pt>
                <c:pt idx="42954" formatCode="0.00E+00">
                  <c:v>-5.1536100000000003E-3</c:v>
                </c:pt>
                <c:pt idx="42955" formatCode="0.00E+00">
                  <c:v>-7.4214700000000003E-3</c:v>
                </c:pt>
                <c:pt idx="42956" formatCode="0.00E+00">
                  <c:v>-9.71728E-3</c:v>
                </c:pt>
                <c:pt idx="42957">
                  <c:v>-1.2038399999999999E-2</c:v>
                </c:pt>
                <c:pt idx="42958">
                  <c:v>-1.4382000000000001E-2</c:v>
                </c:pt>
                <c:pt idx="42959">
                  <c:v>-1.6745300000000001E-2</c:v>
                </c:pt>
                <c:pt idx="42960">
                  <c:v>-1.91255E-2</c:v>
                </c:pt>
                <c:pt idx="42961">
                  <c:v>-2.15196E-2</c:v>
                </c:pt>
                <c:pt idx="42962">
                  <c:v>-2.3924500000000001E-2</c:v>
                </c:pt>
                <c:pt idx="42963">
                  <c:v>-2.6337200000000002E-2</c:v>
                </c:pt>
                <c:pt idx="42964">
                  <c:v>-2.8754700000000001E-2</c:v>
                </c:pt>
                <c:pt idx="42965">
                  <c:v>-3.1173599999999999E-2</c:v>
                </c:pt>
                <c:pt idx="42966">
                  <c:v>-3.35909E-2</c:v>
                </c:pt>
                <c:pt idx="42967">
                  <c:v>-3.6003300000000002E-2</c:v>
                </c:pt>
                <c:pt idx="42968">
                  <c:v>-3.8407400000000001E-2</c:v>
                </c:pt>
                <c:pt idx="42969">
                  <c:v>-4.0800000000000003E-2</c:v>
                </c:pt>
                <c:pt idx="42970">
                  <c:v>-4.3177800000000002E-2</c:v>
                </c:pt>
                <c:pt idx="42971">
                  <c:v>-4.5537399999999999E-2</c:v>
                </c:pt>
                <c:pt idx="42972">
                  <c:v>-4.7875500000000001E-2</c:v>
                </c:pt>
                <c:pt idx="42973">
                  <c:v>-5.0188700000000003E-2</c:v>
                </c:pt>
                <c:pt idx="42974">
                  <c:v>-5.2473699999999998E-2</c:v>
                </c:pt>
                <c:pt idx="42975">
                  <c:v>-5.4727100000000001E-2</c:v>
                </c:pt>
                <c:pt idx="42976">
                  <c:v>-5.6945599999999999E-2</c:v>
                </c:pt>
                <c:pt idx="42977">
                  <c:v>-5.9125900000000002E-2</c:v>
                </c:pt>
                <c:pt idx="42978">
                  <c:v>-6.1264699999999998E-2</c:v>
                </c:pt>
                <c:pt idx="42979">
                  <c:v>-6.3358700000000004E-2</c:v>
                </c:pt>
                <c:pt idx="42980">
                  <c:v>-6.5404599999999993E-2</c:v>
                </c:pt>
                <c:pt idx="42981">
                  <c:v>-6.7399399999999998E-2</c:v>
                </c:pt>
                <c:pt idx="42982">
                  <c:v>-6.9339799999999993E-2</c:v>
                </c:pt>
                <c:pt idx="42983">
                  <c:v>-7.1222800000000003E-2</c:v>
                </c:pt>
                <c:pt idx="42984">
                  <c:v>-7.3045399999999996E-2</c:v>
                </c:pt>
                <c:pt idx="42985">
                  <c:v>-7.4804499999999996E-2</c:v>
                </c:pt>
                <c:pt idx="42986">
                  <c:v>-7.6497200000000001E-2</c:v>
                </c:pt>
                <c:pt idx="42987">
                  <c:v>-7.8120800000000004E-2</c:v>
                </c:pt>
                <c:pt idx="42988">
                  <c:v>-7.9672400000000004E-2</c:v>
                </c:pt>
                <c:pt idx="42989">
                  <c:v>-8.1149499999999999E-2</c:v>
                </c:pt>
                <c:pt idx="42990">
                  <c:v>-8.2549300000000006E-2</c:v>
                </c:pt>
                <c:pt idx="42991">
                  <c:v>-8.38695E-2</c:v>
                </c:pt>
                <c:pt idx="42992">
                  <c:v>-8.5107500000000003E-2</c:v>
                </c:pt>
                <c:pt idx="42993">
                  <c:v>-8.6261199999999996E-2</c:v>
                </c:pt>
                <c:pt idx="42994">
                  <c:v>-8.7328299999999998E-2</c:v>
                </c:pt>
                <c:pt idx="42995">
                  <c:v>-8.8306800000000005E-2</c:v>
                </c:pt>
                <c:pt idx="42996">
                  <c:v>-8.9194599999999999E-2</c:v>
                </c:pt>
                <c:pt idx="42997">
                  <c:v>-8.9990000000000001E-2</c:v>
                </c:pt>
                <c:pt idx="42998">
                  <c:v>-9.0691099999999997E-2</c:v>
                </c:pt>
                <c:pt idx="42999">
                  <c:v>-9.1296500000000003E-2</c:v>
                </c:pt>
                <c:pt idx="43000">
                  <c:v>-9.1804499999999997E-2</c:v>
                </c:pt>
                <c:pt idx="43001">
                  <c:v>-9.2213799999999999E-2</c:v>
                </c:pt>
                <c:pt idx="43002">
                  <c:v>-9.2523300000000003E-2</c:v>
                </c:pt>
                <c:pt idx="43003">
                  <c:v>-9.2731900000000006E-2</c:v>
                </c:pt>
                <c:pt idx="43004">
                  <c:v>-9.2838500000000004E-2</c:v>
                </c:pt>
                <c:pt idx="43005">
                  <c:v>-9.2842499999999994E-2</c:v>
                </c:pt>
                <c:pt idx="43006">
                  <c:v>-9.2743099999999995E-2</c:v>
                </c:pt>
                <c:pt idx="43007">
                  <c:v>-9.2539800000000005E-2</c:v>
                </c:pt>
                <c:pt idx="43008">
                  <c:v>-9.22322E-2</c:v>
                </c:pt>
                <c:pt idx="43009">
                  <c:v>-9.1820200000000005E-2</c:v>
                </c:pt>
                <c:pt idx="43010">
                  <c:v>-9.1303499999999996E-2</c:v>
                </c:pt>
                <c:pt idx="43011">
                  <c:v>-9.0682399999999996E-2</c:v>
                </c:pt>
                <c:pt idx="43012">
                  <c:v>-8.9956999999999995E-2</c:v>
                </c:pt>
                <c:pt idx="43013">
                  <c:v>-8.9127700000000004E-2</c:v>
                </c:pt>
                <c:pt idx="43014">
                  <c:v>-8.8194999999999996E-2</c:v>
                </c:pt>
                <c:pt idx="43015">
                  <c:v>-8.7159500000000001E-2</c:v>
                </c:pt>
                <c:pt idx="43016">
                  <c:v>-8.6022100000000004E-2</c:v>
                </c:pt>
                <c:pt idx="43017">
                  <c:v>-8.4783700000000004E-2</c:v>
                </c:pt>
                <c:pt idx="43018">
                  <c:v>-8.3445500000000006E-2</c:v>
                </c:pt>
                <c:pt idx="43019">
                  <c:v>-8.2008600000000001E-2</c:v>
                </c:pt>
                <c:pt idx="43020">
                  <c:v>-8.0474500000000004E-2</c:v>
                </c:pt>
                <c:pt idx="43021">
                  <c:v>-7.8844700000000004E-2</c:v>
                </c:pt>
                <c:pt idx="43022">
                  <c:v>-7.7120900000000006E-2</c:v>
                </c:pt>
                <c:pt idx="43023">
                  <c:v>-7.5304899999999994E-2</c:v>
                </c:pt>
                <c:pt idx="43024">
                  <c:v>-7.3398599999999994E-2</c:v>
                </c:pt>
                <c:pt idx="43025">
                  <c:v>-7.1404200000000001E-2</c:v>
                </c:pt>
                <c:pt idx="43026">
                  <c:v>-6.9323800000000005E-2</c:v>
                </c:pt>
                <c:pt idx="43027">
                  <c:v>-6.7159800000000006E-2</c:v>
                </c:pt>
                <c:pt idx="43028">
                  <c:v>-6.4914700000000006E-2</c:v>
                </c:pt>
                <c:pt idx="43029">
                  <c:v>-6.2590999999999994E-2</c:v>
                </c:pt>
                <c:pt idx="43030">
                  <c:v>-6.0191399999999999E-2</c:v>
                </c:pt>
                <c:pt idx="43031">
                  <c:v>-5.7718800000000001E-2</c:v>
                </c:pt>
                <c:pt idx="43032">
                  <c:v>-5.5176099999999999E-2</c:v>
                </c:pt>
                <c:pt idx="43033">
                  <c:v>-5.25662E-2</c:v>
                </c:pt>
                <c:pt idx="43034">
                  <c:v>-4.9892400000000003E-2</c:v>
                </c:pt>
                <c:pt idx="43035">
                  <c:v>-4.7157900000000003E-2</c:v>
                </c:pt>
                <c:pt idx="43036">
                  <c:v>-4.4366000000000003E-2</c:v>
                </c:pt>
                <c:pt idx="43037">
                  <c:v>-4.1520000000000001E-2</c:v>
                </c:pt>
                <c:pt idx="43038">
                  <c:v>-3.8623600000000001E-2</c:v>
                </c:pt>
                <c:pt idx="43039">
                  <c:v>-3.5680099999999999E-2</c:v>
                </c:pt>
                <c:pt idx="43040">
                  <c:v>-3.2693300000000002E-2</c:v>
                </c:pt>
                <c:pt idx="43041">
                  <c:v>-2.96669E-2</c:v>
                </c:pt>
                <c:pt idx="43042">
                  <c:v>-2.6604599999999999E-2</c:v>
                </c:pt>
                <c:pt idx="43043">
                  <c:v>-2.3510300000000001E-2</c:v>
                </c:pt>
                <c:pt idx="43044">
                  <c:v>-2.0387700000000002E-2</c:v>
                </c:pt>
                <c:pt idx="43045">
                  <c:v>-1.7240800000000001E-2</c:v>
                </c:pt>
                <c:pt idx="43046">
                  <c:v>-1.4073499999999999E-2</c:v>
                </c:pt>
                <c:pt idx="43047">
                  <c:v>-1.0889899999999999E-2</c:v>
                </c:pt>
                <c:pt idx="43048" formatCode="0.00E+00">
                  <c:v>-7.6938099999999997E-3</c:v>
                </c:pt>
                <c:pt idx="43049" formatCode="0.00E+00">
                  <c:v>-4.4893700000000003E-3</c:v>
                </c:pt>
                <c:pt idx="43050" formatCode="0.00E+00">
                  <c:v>-1.28056E-3</c:v>
                </c:pt>
                <c:pt idx="43051" formatCode="0.00E+00">
                  <c:v>1.9285699999999999E-3</c:v>
                </c:pt>
                <c:pt idx="43052" formatCode="0.00E+00">
                  <c:v>5.1339899999999997E-3</c:v>
                </c:pt>
                <c:pt idx="43053" formatCode="0.00E+00">
                  <c:v>8.3316699999999994E-3</c:v>
                </c:pt>
                <c:pt idx="43054">
                  <c:v>1.1517599999999999E-2</c:v>
                </c:pt>
                <c:pt idx="43055">
                  <c:v>1.4687800000000001E-2</c:v>
                </c:pt>
                <c:pt idx="43056">
                  <c:v>1.7838199999999999E-2</c:v>
                </c:pt>
                <c:pt idx="43057">
                  <c:v>2.0964900000000002E-2</c:v>
                </c:pt>
                <c:pt idx="43058">
                  <c:v>2.4064100000000001E-2</c:v>
                </c:pt>
                <c:pt idx="43059">
                  <c:v>2.7131700000000002E-2</c:v>
                </c:pt>
                <c:pt idx="43060">
                  <c:v>3.0164099999999999E-2</c:v>
                </c:pt>
                <c:pt idx="43061">
                  <c:v>3.3157399999999997E-2</c:v>
                </c:pt>
                <c:pt idx="43062">
                  <c:v>3.6108000000000001E-2</c:v>
                </c:pt>
                <c:pt idx="43063">
                  <c:v>3.9012100000000001E-2</c:v>
                </c:pt>
                <c:pt idx="43064">
                  <c:v>4.1866199999999999E-2</c:v>
                </c:pt>
                <c:pt idx="43065">
                  <c:v>4.4666699999999997E-2</c:v>
                </c:pt>
                <c:pt idx="43066">
                  <c:v>4.7410399999999998E-2</c:v>
                </c:pt>
                <c:pt idx="43067">
                  <c:v>5.0093800000000001E-2</c:v>
                </c:pt>
                <c:pt idx="43068">
                  <c:v>5.2713599999999999E-2</c:v>
                </c:pt>
                <c:pt idx="43069">
                  <c:v>5.5266799999999998E-2</c:v>
                </c:pt>
                <c:pt idx="43070">
                  <c:v>5.7750200000000002E-2</c:v>
                </c:pt>
                <c:pt idx="43071">
                  <c:v>6.0160900000000003E-2</c:v>
                </c:pt>
                <c:pt idx="43072">
                  <c:v>6.2496099999999999E-2</c:v>
                </c:pt>
                <c:pt idx="43073">
                  <c:v>6.4753099999999994E-2</c:v>
                </c:pt>
                <c:pt idx="43074">
                  <c:v>6.6929100000000005E-2</c:v>
                </c:pt>
                <c:pt idx="43075">
                  <c:v>6.9021799999999994E-2</c:v>
                </c:pt>
                <c:pt idx="43076">
                  <c:v>7.10287E-2</c:v>
                </c:pt>
                <c:pt idx="43077">
                  <c:v>7.2947700000000004E-2</c:v>
                </c:pt>
                <c:pt idx="43078">
                  <c:v>7.4776499999999996E-2</c:v>
                </c:pt>
                <c:pt idx="43079">
                  <c:v>7.6513200000000003E-2</c:v>
                </c:pt>
                <c:pt idx="43080">
                  <c:v>7.8156000000000003E-2</c:v>
                </c:pt>
                <c:pt idx="43081">
                  <c:v>7.9703200000000002E-2</c:v>
                </c:pt>
                <c:pt idx="43082">
                  <c:v>8.1153100000000006E-2</c:v>
                </c:pt>
                <c:pt idx="43083">
                  <c:v>8.2504400000000006E-2</c:v>
                </c:pt>
                <c:pt idx="43084">
                  <c:v>8.3755700000000002E-2</c:v>
                </c:pt>
                <c:pt idx="43085">
                  <c:v>8.4905999999999995E-2</c:v>
                </c:pt>
                <c:pt idx="43086">
                  <c:v>8.5954199999999994E-2</c:v>
                </c:pt>
                <c:pt idx="43087">
                  <c:v>8.6899500000000005E-2</c:v>
                </c:pt>
                <c:pt idx="43088">
                  <c:v>8.7741200000000005E-2</c:v>
                </c:pt>
                <c:pt idx="43089">
                  <c:v>8.8478699999999993E-2</c:v>
                </c:pt>
                <c:pt idx="43090">
                  <c:v>8.9111700000000002E-2</c:v>
                </c:pt>
                <c:pt idx="43091">
                  <c:v>8.9639899999999995E-2</c:v>
                </c:pt>
                <c:pt idx="43092">
                  <c:v>9.0063199999999996E-2</c:v>
                </c:pt>
                <c:pt idx="43093">
                  <c:v>9.0381600000000006E-2</c:v>
                </c:pt>
                <c:pt idx="43094">
                  <c:v>9.0595400000000006E-2</c:v>
                </c:pt>
                <c:pt idx="43095">
                  <c:v>9.0704900000000005E-2</c:v>
                </c:pt>
                <c:pt idx="43096">
                  <c:v>9.0710600000000002E-2</c:v>
                </c:pt>
                <c:pt idx="43097">
                  <c:v>9.0613100000000002E-2</c:v>
                </c:pt>
                <c:pt idx="43098">
                  <c:v>9.0413199999999999E-2</c:v>
                </c:pt>
                <c:pt idx="43099">
                  <c:v>9.0111800000000006E-2</c:v>
                </c:pt>
                <c:pt idx="43100">
                  <c:v>8.9709999999999998E-2</c:v>
                </c:pt>
                <c:pt idx="43101">
                  <c:v>8.9208899999999994E-2</c:v>
                </c:pt>
                <c:pt idx="43102">
                  <c:v>8.8609999999999994E-2</c:v>
                </c:pt>
                <c:pt idx="43103">
                  <c:v>8.7914599999999996E-2</c:v>
                </c:pt>
                <c:pt idx="43104">
                  <c:v>8.7124400000000005E-2</c:v>
                </c:pt>
                <c:pt idx="43105">
                  <c:v>8.6241100000000001E-2</c:v>
                </c:pt>
                <c:pt idx="43106">
                  <c:v>8.5266499999999995E-2</c:v>
                </c:pt>
                <c:pt idx="43107">
                  <c:v>8.42025E-2</c:v>
                </c:pt>
                <c:pt idx="43108">
                  <c:v>8.3051299999999995E-2</c:v>
                </c:pt>
                <c:pt idx="43109">
                  <c:v>8.1815100000000002E-2</c:v>
                </c:pt>
                <c:pt idx="43110">
                  <c:v>8.0496100000000001E-2</c:v>
                </c:pt>
                <c:pt idx="43111">
                  <c:v>7.9096700000000006E-2</c:v>
                </c:pt>
                <c:pt idx="43112">
                  <c:v>7.7619400000000005E-2</c:v>
                </c:pt>
                <c:pt idx="43113">
                  <c:v>7.6066900000000007E-2</c:v>
                </c:pt>
                <c:pt idx="43114">
                  <c:v>7.4441800000000002E-2</c:v>
                </c:pt>
                <c:pt idx="43115">
                  <c:v>7.27468E-2</c:v>
                </c:pt>
                <c:pt idx="43116">
                  <c:v>7.0984800000000001E-2</c:v>
                </c:pt>
                <c:pt idx="43117">
                  <c:v>6.9158800000000006E-2</c:v>
                </c:pt>
                <c:pt idx="43118">
                  <c:v>6.7271600000000001E-2</c:v>
                </c:pt>
                <c:pt idx="43119">
                  <c:v>6.5326499999999996E-2</c:v>
                </c:pt>
                <c:pt idx="43120">
                  <c:v>6.3326499999999994E-2</c:v>
                </c:pt>
                <c:pt idx="43121">
                  <c:v>6.1274700000000001E-2</c:v>
                </c:pt>
                <c:pt idx="43122">
                  <c:v>5.9174499999999998E-2</c:v>
                </c:pt>
                <c:pt idx="43123">
                  <c:v>5.7029000000000003E-2</c:v>
                </c:pt>
                <c:pt idx="43124">
                  <c:v>5.4841500000000001E-2</c:v>
                </c:pt>
                <c:pt idx="43125">
                  <c:v>5.2615500000000003E-2</c:v>
                </c:pt>
                <c:pt idx="43126">
                  <c:v>5.0354200000000002E-2</c:v>
                </c:pt>
                <c:pt idx="43127">
                  <c:v>4.8061E-2</c:v>
                </c:pt>
                <c:pt idx="43128">
                  <c:v>4.5739500000000002E-2</c:v>
                </c:pt>
                <c:pt idx="43129">
                  <c:v>4.3392800000000002E-2</c:v>
                </c:pt>
                <c:pt idx="43130">
                  <c:v>4.1024600000000001E-2</c:v>
                </c:pt>
                <c:pt idx="43131">
                  <c:v>3.8638100000000002E-2</c:v>
                </c:pt>
                <c:pt idx="43132">
                  <c:v>3.62368E-2</c:v>
                </c:pt>
                <c:pt idx="43133">
                  <c:v>3.3824199999999999E-2</c:v>
                </c:pt>
                <c:pt idx="43134">
                  <c:v>3.1403500000000001E-2</c:v>
                </c:pt>
                <c:pt idx="43135">
                  <c:v>2.89781E-2</c:v>
                </c:pt>
                <c:pt idx="43136">
                  <c:v>2.6551399999999999E-2</c:v>
                </c:pt>
                <c:pt idx="43137">
                  <c:v>2.4126700000000001E-2</c:v>
                </c:pt>
                <c:pt idx="43138">
                  <c:v>2.1707199999999999E-2</c:v>
                </c:pt>
                <c:pt idx="43139">
                  <c:v>1.92961E-2</c:v>
                </c:pt>
                <c:pt idx="43140">
                  <c:v>1.6896700000000001E-2</c:v>
                </c:pt>
                <c:pt idx="43141">
                  <c:v>1.4511899999999999E-2</c:v>
                </c:pt>
                <c:pt idx="43142">
                  <c:v>1.2145E-2</c:v>
                </c:pt>
                <c:pt idx="43143" formatCode="0.00E+00">
                  <c:v>9.79878E-3</c:v>
                </c:pt>
                <c:pt idx="43144" formatCode="0.00E+00">
                  <c:v>7.4762800000000001E-3</c:v>
                </c:pt>
                <c:pt idx="43145" formatCode="0.00E+00">
                  <c:v>5.1803300000000004E-3</c:v>
                </c:pt>
                <c:pt idx="43146" formatCode="0.00E+00">
                  <c:v>2.9137199999999999E-3</c:v>
                </c:pt>
                <c:pt idx="43147" formatCode="0.00E+00">
                  <c:v>6.7913999999999995E-4</c:v>
                </c:pt>
                <c:pt idx="43148" formatCode="0.00E+00">
                  <c:v>-1.5207899999999999E-3</c:v>
                </c:pt>
                <c:pt idx="43149" formatCode="0.00E+00">
                  <c:v>-3.68353E-3</c:v>
                </c:pt>
                <c:pt idx="43150" formatCode="0.00E+00">
                  <c:v>-5.8066400000000001E-3</c:v>
                </c:pt>
                <c:pt idx="43151" formatCode="0.00E+00">
                  <c:v>-7.8877800000000005E-3</c:v>
                </c:pt>
                <c:pt idx="43152" formatCode="0.00E+00">
                  <c:v>-9.9246999999999998E-3</c:v>
                </c:pt>
                <c:pt idx="43153">
                  <c:v>-1.1915200000000001E-2</c:v>
                </c:pt>
                <c:pt idx="43154">
                  <c:v>-1.3857400000000001E-2</c:v>
                </c:pt>
                <c:pt idx="43155">
                  <c:v>-1.5749099999999999E-2</c:v>
                </c:pt>
                <c:pt idx="43156">
                  <c:v>-1.7588599999999999E-2</c:v>
                </c:pt>
                <c:pt idx="43157">
                  <c:v>-1.9374300000000001E-2</c:v>
                </c:pt>
                <c:pt idx="43158">
                  <c:v>-2.1104299999999999E-2</c:v>
                </c:pt>
                <c:pt idx="43159">
                  <c:v>-2.27774E-2</c:v>
                </c:pt>
                <c:pt idx="43160">
                  <c:v>-2.4392E-2</c:v>
                </c:pt>
                <c:pt idx="43161">
                  <c:v>-2.5946799999999999E-2</c:v>
                </c:pt>
                <c:pt idx="43162">
                  <c:v>-2.7440900000000001E-2</c:v>
                </c:pt>
                <c:pt idx="43163">
                  <c:v>-2.8872999999999999E-2</c:v>
                </c:pt>
                <c:pt idx="43164">
                  <c:v>-3.02423E-2</c:v>
                </c:pt>
                <c:pt idx="43165">
                  <c:v>-3.1548100000000003E-2</c:v>
                </c:pt>
                <c:pt idx="43166">
                  <c:v>-3.2789499999999999E-2</c:v>
                </c:pt>
                <c:pt idx="43167">
                  <c:v>-3.3966099999999999E-2</c:v>
                </c:pt>
                <c:pt idx="43168">
                  <c:v>-3.5077400000000002E-2</c:v>
                </c:pt>
                <c:pt idx="43169">
                  <c:v>-3.6123099999999998E-2</c:v>
                </c:pt>
                <c:pt idx="43170">
                  <c:v>-3.7102999999999997E-2</c:v>
                </c:pt>
                <c:pt idx="43171">
                  <c:v>-3.8016899999999999E-2</c:v>
                </c:pt>
                <c:pt idx="43172">
                  <c:v>-3.88651E-2</c:v>
                </c:pt>
                <c:pt idx="43173">
                  <c:v>-3.9647500000000002E-2</c:v>
                </c:pt>
                <c:pt idx="43174">
                  <c:v>-4.0364400000000002E-2</c:v>
                </c:pt>
                <c:pt idx="43175">
                  <c:v>-4.1016200000000003E-2</c:v>
                </c:pt>
                <c:pt idx="43176">
                  <c:v>-4.1603500000000002E-2</c:v>
                </c:pt>
                <c:pt idx="43177">
                  <c:v>-4.2126700000000003E-2</c:v>
                </c:pt>
                <c:pt idx="43178">
                  <c:v>-4.2586499999999999E-2</c:v>
                </c:pt>
                <c:pt idx="43179">
                  <c:v>-4.2983899999999998E-2</c:v>
                </c:pt>
                <c:pt idx="43180">
                  <c:v>-4.33196E-2</c:v>
                </c:pt>
                <c:pt idx="43181">
                  <c:v>-4.3594599999999997E-2</c:v>
                </c:pt>
                <c:pt idx="43182">
                  <c:v>-4.3810099999999998E-2</c:v>
                </c:pt>
                <c:pt idx="43183">
                  <c:v>-4.3967199999999998E-2</c:v>
                </c:pt>
                <c:pt idx="43184">
                  <c:v>-4.4067200000000001E-2</c:v>
                </c:pt>
                <c:pt idx="43185">
                  <c:v>-4.4111400000000002E-2</c:v>
                </c:pt>
                <c:pt idx="43186">
                  <c:v>-4.4101300000000003E-2</c:v>
                </c:pt>
                <c:pt idx="43187">
                  <c:v>-4.4038399999999998E-2</c:v>
                </c:pt>
                <c:pt idx="43188">
                  <c:v>-4.3924299999999999E-2</c:v>
                </c:pt>
                <c:pt idx="43189">
                  <c:v>-4.3760599999999997E-2</c:v>
                </c:pt>
                <c:pt idx="43190">
                  <c:v>-4.3548999999999997E-2</c:v>
                </c:pt>
                <c:pt idx="43191">
                  <c:v>-4.3291400000000001E-2</c:v>
                </c:pt>
                <c:pt idx="43192">
                  <c:v>-4.2989600000000003E-2</c:v>
                </c:pt>
                <c:pt idx="43193">
                  <c:v>-4.2645500000000003E-2</c:v>
                </c:pt>
                <c:pt idx="43194">
                  <c:v>-4.2261E-2</c:v>
                </c:pt>
                <c:pt idx="43195">
                  <c:v>-4.1838100000000003E-2</c:v>
                </c:pt>
                <c:pt idx="43196">
                  <c:v>-4.13788E-2</c:v>
                </c:pt>
                <c:pt idx="43197">
                  <c:v>-4.0885199999999997E-2</c:v>
                </c:pt>
                <c:pt idx="43198">
                  <c:v>-4.03595E-2</c:v>
                </c:pt>
                <c:pt idx="43199">
                  <c:v>-3.9803699999999997E-2</c:v>
                </c:pt>
                <c:pt idx="43200">
                  <c:v>-3.9219900000000002E-2</c:v>
                </c:pt>
                <c:pt idx="43201">
                  <c:v>-3.8610400000000003E-2</c:v>
                </c:pt>
                <c:pt idx="43202">
                  <c:v>-3.7977299999999999E-2</c:v>
                </c:pt>
                <c:pt idx="43203">
                  <c:v>-3.7322800000000003E-2</c:v>
                </c:pt>
                <c:pt idx="43204">
                  <c:v>-3.6649000000000001E-2</c:v>
                </c:pt>
                <c:pt idx="43205">
                  <c:v>-3.5958200000000003E-2</c:v>
                </c:pt>
                <c:pt idx="43206">
                  <c:v>-3.5252499999999999E-2</c:v>
                </c:pt>
                <c:pt idx="43207">
                  <c:v>-3.4534099999999998E-2</c:v>
                </c:pt>
                <c:pt idx="43208">
                  <c:v>-3.3805200000000001E-2</c:v>
                </c:pt>
                <c:pt idx="43209">
                  <c:v>-3.3067800000000001E-2</c:v>
                </c:pt>
                <c:pt idx="43210">
                  <c:v>-3.2324199999999997E-2</c:v>
                </c:pt>
                <c:pt idx="43211">
                  <c:v>-3.1576300000000002E-2</c:v>
                </c:pt>
                <c:pt idx="43212">
                  <c:v>-3.0826200000000002E-2</c:v>
                </c:pt>
                <c:pt idx="43213">
                  <c:v>-3.0075899999999999E-2</c:v>
                </c:pt>
                <c:pt idx="43214">
                  <c:v>-2.93274E-2</c:v>
                </c:pt>
                <c:pt idx="43215">
                  <c:v>-2.8582699999999999E-2</c:v>
                </c:pt>
                <c:pt idx="43216">
                  <c:v>-2.78435E-2</c:v>
                </c:pt>
                <c:pt idx="43217">
                  <c:v>-2.7111799999999998E-2</c:v>
                </c:pt>
                <c:pt idx="43218">
                  <c:v>-2.6389200000000002E-2</c:v>
                </c:pt>
                <c:pt idx="43219">
                  <c:v>-2.5677599999999998E-2</c:v>
                </c:pt>
                <c:pt idx="43220">
                  <c:v>-2.4978400000000001E-2</c:v>
                </c:pt>
                <c:pt idx="43221">
                  <c:v>-2.4293499999999999E-2</c:v>
                </c:pt>
                <c:pt idx="43222">
                  <c:v>-2.3624099999999999E-2</c:v>
                </c:pt>
                <c:pt idx="43223">
                  <c:v>-2.2971800000000001E-2</c:v>
                </c:pt>
                <c:pt idx="43224">
                  <c:v>-2.2338E-2</c:v>
                </c:pt>
                <c:pt idx="43225">
                  <c:v>-2.1723900000000001E-2</c:v>
                </c:pt>
                <c:pt idx="43226">
                  <c:v>-2.1130800000000002E-2</c:v>
                </c:pt>
                <c:pt idx="43227">
                  <c:v>-2.05597E-2</c:v>
                </c:pt>
                <c:pt idx="43228">
                  <c:v>-2.00118E-2</c:v>
                </c:pt>
                <c:pt idx="43229">
                  <c:v>-1.9487999999999998E-2</c:v>
                </c:pt>
                <c:pt idx="43230">
                  <c:v>-1.8989099999999998E-2</c:v>
                </c:pt>
                <c:pt idx="43231">
                  <c:v>-1.8516000000000001E-2</c:v>
                </c:pt>
                <c:pt idx="43232">
                  <c:v>-1.80693E-2</c:v>
                </c:pt>
                <c:pt idx="43233">
                  <c:v>-1.7649700000000001E-2</c:v>
                </c:pt>
                <c:pt idx="43234">
                  <c:v>-1.7257700000000001E-2</c:v>
                </c:pt>
                <c:pt idx="43235">
                  <c:v>-1.6893600000000002E-2</c:v>
                </c:pt>
                <c:pt idx="43236">
                  <c:v>-1.65579E-2</c:v>
                </c:pt>
                <c:pt idx="43237">
                  <c:v>-1.62507E-2</c:v>
                </c:pt>
                <c:pt idx="43238">
                  <c:v>-1.5972299999999998E-2</c:v>
                </c:pt>
                <c:pt idx="43239">
                  <c:v>-1.57226E-2</c:v>
                </c:pt>
                <c:pt idx="43240">
                  <c:v>-1.55017E-2</c:v>
                </c:pt>
                <c:pt idx="43241">
                  <c:v>-1.5309400000000001E-2</c:v>
                </c:pt>
                <c:pt idx="43242">
                  <c:v>-1.51454E-2</c:v>
                </c:pt>
                <c:pt idx="43243">
                  <c:v>-1.50095E-2</c:v>
                </c:pt>
                <c:pt idx="43244">
                  <c:v>-1.49012E-2</c:v>
                </c:pt>
                <c:pt idx="43245">
                  <c:v>-1.4820099999999999E-2</c:v>
                </c:pt>
                <c:pt idx="43246">
                  <c:v>-1.47657E-2</c:v>
                </c:pt>
                <c:pt idx="43247">
                  <c:v>-1.47371E-2</c:v>
                </c:pt>
                <c:pt idx="43248">
                  <c:v>-1.4733700000000001E-2</c:v>
                </c:pt>
                <c:pt idx="43249">
                  <c:v>-1.4754700000000001E-2</c:v>
                </c:pt>
                <c:pt idx="43250">
                  <c:v>-1.47992E-2</c:v>
                </c:pt>
                <c:pt idx="43251">
                  <c:v>-1.48661E-2</c:v>
                </c:pt>
                <c:pt idx="43252">
                  <c:v>-1.4954500000000001E-2</c:v>
                </c:pt>
                <c:pt idx="43253">
                  <c:v>-1.5063200000000001E-2</c:v>
                </c:pt>
                <c:pt idx="43254">
                  <c:v>-1.51909E-2</c:v>
                </c:pt>
                <c:pt idx="43255">
                  <c:v>-1.5336499999999999E-2</c:v>
                </c:pt>
                <c:pt idx="43256">
                  <c:v>-1.5498700000000001E-2</c:v>
                </c:pt>
                <c:pt idx="43257">
                  <c:v>-1.56759E-2</c:v>
                </c:pt>
                <c:pt idx="43258">
                  <c:v>-1.58669E-2</c:v>
                </c:pt>
                <c:pt idx="43259">
                  <c:v>-1.60701E-2</c:v>
                </c:pt>
                <c:pt idx="43260">
                  <c:v>-1.62839E-2</c:v>
                </c:pt>
                <c:pt idx="43261">
                  <c:v>-1.6506799999999999E-2</c:v>
                </c:pt>
                <c:pt idx="43262">
                  <c:v>-1.6737200000000001E-2</c:v>
                </c:pt>
                <c:pt idx="43263">
                  <c:v>-1.69734E-2</c:v>
                </c:pt>
                <c:pt idx="43264">
                  <c:v>-1.7213699999999998E-2</c:v>
                </c:pt>
                <c:pt idx="43265">
                  <c:v>-1.7456300000000001E-2</c:v>
                </c:pt>
                <c:pt idx="43266">
                  <c:v>-1.7699599999999999E-2</c:v>
                </c:pt>
                <c:pt idx="43267">
                  <c:v>-1.7941700000000001E-2</c:v>
                </c:pt>
                <c:pt idx="43268">
                  <c:v>-1.81809E-2</c:v>
                </c:pt>
                <c:pt idx="43269">
                  <c:v>-1.8415299999999999E-2</c:v>
                </c:pt>
                <c:pt idx="43270">
                  <c:v>-1.8643099999999999E-2</c:v>
                </c:pt>
                <c:pt idx="43271">
                  <c:v>-1.8862500000000001E-2</c:v>
                </c:pt>
                <c:pt idx="43272">
                  <c:v>-1.90718E-2</c:v>
                </c:pt>
                <c:pt idx="43273">
                  <c:v>-1.9269000000000001E-2</c:v>
                </c:pt>
                <c:pt idx="43274">
                  <c:v>-1.9452400000000002E-2</c:v>
                </c:pt>
                <c:pt idx="43275">
                  <c:v>-1.9620200000000001E-2</c:v>
                </c:pt>
                <c:pt idx="43276">
                  <c:v>-1.9770599999999999E-2</c:v>
                </c:pt>
                <c:pt idx="43277">
                  <c:v>-1.99019E-2</c:v>
                </c:pt>
                <c:pt idx="43278">
                  <c:v>-2.00123E-2</c:v>
                </c:pt>
                <c:pt idx="43279">
                  <c:v>-2.0100099999999999E-2</c:v>
                </c:pt>
                <c:pt idx="43280">
                  <c:v>-2.01637E-2</c:v>
                </c:pt>
                <c:pt idx="43281">
                  <c:v>-2.0201500000000001E-2</c:v>
                </c:pt>
                <c:pt idx="43282">
                  <c:v>-2.0211799999999999E-2</c:v>
                </c:pt>
                <c:pt idx="43283">
                  <c:v>-2.0193200000000001E-2</c:v>
                </c:pt>
                <c:pt idx="43284">
                  <c:v>-2.0144100000000002E-2</c:v>
                </c:pt>
                <c:pt idx="43285">
                  <c:v>-2.00631E-2</c:v>
                </c:pt>
                <c:pt idx="43286">
                  <c:v>-1.9948799999999999E-2</c:v>
                </c:pt>
                <c:pt idx="43287">
                  <c:v>-1.9800000000000002E-2</c:v>
                </c:pt>
                <c:pt idx="43288">
                  <c:v>-1.9615299999999999E-2</c:v>
                </c:pt>
                <c:pt idx="43289">
                  <c:v>-1.93937E-2</c:v>
                </c:pt>
                <c:pt idx="43290">
                  <c:v>-1.9133899999999999E-2</c:v>
                </c:pt>
                <c:pt idx="43291">
                  <c:v>-1.8835000000000001E-2</c:v>
                </c:pt>
                <c:pt idx="43292">
                  <c:v>-1.8495899999999999E-2</c:v>
                </c:pt>
                <c:pt idx="43293">
                  <c:v>-1.8115900000000001E-2</c:v>
                </c:pt>
                <c:pt idx="43294">
                  <c:v>-1.7694000000000001E-2</c:v>
                </c:pt>
                <c:pt idx="43295">
                  <c:v>-1.7229700000000001E-2</c:v>
                </c:pt>
                <c:pt idx="43296">
                  <c:v>-1.67222E-2</c:v>
                </c:pt>
                <c:pt idx="43297">
                  <c:v>-1.6171100000000001E-2</c:v>
                </c:pt>
                <c:pt idx="43298">
                  <c:v>-1.5575800000000001E-2</c:v>
                </c:pt>
                <c:pt idx="43299">
                  <c:v>-1.4936100000000001E-2</c:v>
                </c:pt>
                <c:pt idx="43300">
                  <c:v>-1.4251700000000001E-2</c:v>
                </c:pt>
                <c:pt idx="43301">
                  <c:v>-1.35224E-2</c:v>
                </c:pt>
                <c:pt idx="43302">
                  <c:v>-1.2748199999999999E-2</c:v>
                </c:pt>
                <c:pt idx="43303">
                  <c:v>-1.19291E-2</c:v>
                </c:pt>
                <c:pt idx="43304">
                  <c:v>-1.1065200000000001E-2</c:v>
                </c:pt>
                <c:pt idx="43305">
                  <c:v>-1.0156800000000001E-2</c:v>
                </c:pt>
                <c:pt idx="43306" formatCode="0.00E+00">
                  <c:v>-9.2041299999999996E-3</c:v>
                </c:pt>
                <c:pt idx="43307" formatCode="0.00E+00">
                  <c:v>-8.2077399999999998E-3</c:v>
                </c:pt>
                <c:pt idx="43308" formatCode="0.00E+00">
                  <c:v>-7.16812E-3</c:v>
                </c:pt>
                <c:pt idx="43309" formatCode="0.00E+00">
                  <c:v>-6.0859099999999999E-3</c:v>
                </c:pt>
                <c:pt idx="43310" formatCode="0.00E+00">
                  <c:v>-4.9618600000000002E-3</c:v>
                </c:pt>
                <c:pt idx="43311" formatCode="0.00E+00">
                  <c:v>-3.79679E-3</c:v>
                </c:pt>
                <c:pt idx="43312" formatCode="0.00E+00">
                  <c:v>-2.5916400000000001E-3</c:v>
                </c:pt>
                <c:pt idx="43313" formatCode="0.00E+00">
                  <c:v>-1.34746E-3</c:v>
                </c:pt>
                <c:pt idx="43314" formatCode="0.00E+00">
                  <c:v>-6.5359599999999997E-5</c:v>
                </c:pt>
                <c:pt idx="43315" formatCode="0.00E+00">
                  <c:v>1.2534200000000001E-3</c:v>
                </c:pt>
                <c:pt idx="43316" formatCode="0.00E+00">
                  <c:v>2.6075600000000001E-3</c:v>
                </c:pt>
                <c:pt idx="43317" formatCode="0.00E+00">
                  <c:v>3.9956499999999999E-3</c:v>
                </c:pt>
                <c:pt idx="43318" formatCode="0.00E+00">
                  <c:v>5.4161900000000004E-3</c:v>
                </c:pt>
                <c:pt idx="43319" formatCode="0.00E+00">
                  <c:v>6.8675699999999999E-3</c:v>
                </c:pt>
                <c:pt idx="43320" formatCode="0.00E+00">
                  <c:v>8.3481300000000005E-3</c:v>
                </c:pt>
                <c:pt idx="43321" formatCode="0.00E+00">
                  <c:v>9.8560899999999996E-3</c:v>
                </c:pt>
                <c:pt idx="43322">
                  <c:v>1.13896E-2</c:v>
                </c:pt>
                <c:pt idx="43323">
                  <c:v>1.29468E-2</c:v>
                </c:pt>
                <c:pt idx="43324">
                  <c:v>1.45256E-2</c:v>
                </c:pt>
                <c:pt idx="43325">
                  <c:v>1.6123999999999999E-2</c:v>
                </c:pt>
                <c:pt idx="43326">
                  <c:v>1.77398E-2</c:v>
                </c:pt>
                <c:pt idx="43327">
                  <c:v>1.9370800000000001E-2</c:v>
                </c:pt>
                <c:pt idx="43328">
                  <c:v>2.10148E-2</c:v>
                </c:pt>
                <c:pt idx="43329">
                  <c:v>2.2669399999999999E-2</c:v>
                </c:pt>
                <c:pt idx="43330">
                  <c:v>2.4332300000000001E-2</c:v>
                </c:pt>
                <c:pt idx="43331">
                  <c:v>2.6001E-2</c:v>
                </c:pt>
                <c:pt idx="43332">
                  <c:v>2.7673099999999999E-2</c:v>
                </c:pt>
                <c:pt idx="43333">
                  <c:v>2.9345900000000001E-2</c:v>
                </c:pt>
                <c:pt idx="43334">
                  <c:v>3.1017099999999999E-2</c:v>
                </c:pt>
                <c:pt idx="43335">
                  <c:v>3.2683900000000002E-2</c:v>
                </c:pt>
                <c:pt idx="43336">
                  <c:v>3.4343699999999998E-2</c:v>
                </c:pt>
                <c:pt idx="43337">
                  <c:v>3.5993900000000002E-2</c:v>
                </c:pt>
                <c:pt idx="43338">
                  <c:v>3.7631900000000003E-2</c:v>
                </c:pt>
                <c:pt idx="43339">
                  <c:v>3.9254999999999998E-2</c:v>
                </c:pt>
                <c:pt idx="43340">
                  <c:v>4.0860399999999998E-2</c:v>
                </c:pt>
                <c:pt idx="43341">
                  <c:v>4.2445400000000001E-2</c:v>
                </c:pt>
                <c:pt idx="43342">
                  <c:v>4.4007400000000002E-2</c:v>
                </c:pt>
                <c:pt idx="43343">
                  <c:v>4.5543699999999999E-2</c:v>
                </c:pt>
                <c:pt idx="43344">
                  <c:v>4.7051599999999999E-2</c:v>
                </c:pt>
                <c:pt idx="43345">
                  <c:v>4.8528300000000003E-2</c:v>
                </c:pt>
                <c:pt idx="43346">
                  <c:v>4.9971300000000003E-2</c:v>
                </c:pt>
                <c:pt idx="43347">
                  <c:v>5.1377899999999997E-2</c:v>
                </c:pt>
                <c:pt idx="43348">
                  <c:v>5.2745500000000001E-2</c:v>
                </c:pt>
                <c:pt idx="43349">
                  <c:v>5.4071500000000002E-2</c:v>
                </c:pt>
                <c:pt idx="43350">
                  <c:v>5.53535E-2</c:v>
                </c:pt>
                <c:pt idx="43351">
                  <c:v>5.6588800000000002E-2</c:v>
                </c:pt>
                <c:pt idx="43352">
                  <c:v>5.7775100000000003E-2</c:v>
                </c:pt>
                <c:pt idx="43353">
                  <c:v>5.8909900000000001E-2</c:v>
                </c:pt>
                <c:pt idx="43354">
                  <c:v>5.99909E-2</c:v>
                </c:pt>
                <c:pt idx="43355">
                  <c:v>6.1015899999999998E-2</c:v>
                </c:pt>
                <c:pt idx="43356">
                  <c:v>6.1982599999999999E-2</c:v>
                </c:pt>
                <c:pt idx="43357">
                  <c:v>6.2888899999999998E-2</c:v>
                </c:pt>
                <c:pt idx="43358">
                  <c:v>6.3732700000000003E-2</c:v>
                </c:pt>
                <c:pt idx="43359">
                  <c:v>6.4512100000000003E-2</c:v>
                </c:pt>
                <c:pt idx="43360">
                  <c:v>6.5225000000000005E-2</c:v>
                </c:pt>
                <c:pt idx="43361">
                  <c:v>6.5869800000000006E-2</c:v>
                </c:pt>
                <c:pt idx="43362">
                  <c:v>6.6444500000000004E-2</c:v>
                </c:pt>
                <c:pt idx="43363">
                  <c:v>6.6947699999999999E-2</c:v>
                </c:pt>
                <c:pt idx="43364">
                  <c:v>6.7377800000000002E-2</c:v>
                </c:pt>
                <c:pt idx="43365">
                  <c:v>6.7733199999999993E-2</c:v>
                </c:pt>
                <c:pt idx="43366">
                  <c:v>6.8012699999999995E-2</c:v>
                </c:pt>
                <c:pt idx="43367">
                  <c:v>6.8215100000000001E-2</c:v>
                </c:pt>
                <c:pt idx="43368">
                  <c:v>6.83391E-2</c:v>
                </c:pt>
                <c:pt idx="43369">
                  <c:v>6.8383899999999997E-2</c:v>
                </c:pt>
                <c:pt idx="43370">
                  <c:v>6.8348400000000004E-2</c:v>
                </c:pt>
                <c:pt idx="43371">
                  <c:v>6.8231899999999998E-2</c:v>
                </c:pt>
                <c:pt idx="43372">
                  <c:v>6.8033700000000003E-2</c:v>
                </c:pt>
                <c:pt idx="43373">
                  <c:v>6.7753300000000002E-2</c:v>
                </c:pt>
                <c:pt idx="43374">
                  <c:v>6.7390199999999997E-2</c:v>
                </c:pt>
                <c:pt idx="43375">
                  <c:v>6.6944199999999995E-2</c:v>
                </c:pt>
                <c:pt idx="43376">
                  <c:v>6.6415000000000002E-2</c:v>
                </c:pt>
                <c:pt idx="43377">
                  <c:v>6.5802600000000003E-2</c:v>
                </c:pt>
                <c:pt idx="43378">
                  <c:v>6.5106999999999998E-2</c:v>
                </c:pt>
                <c:pt idx="43379">
                  <c:v>6.43286E-2</c:v>
                </c:pt>
                <c:pt idx="43380">
                  <c:v>6.3467399999999993E-2</c:v>
                </c:pt>
                <c:pt idx="43381">
                  <c:v>6.2524200000000002E-2</c:v>
                </c:pt>
                <c:pt idx="43382">
                  <c:v>6.14993E-2</c:v>
                </c:pt>
                <c:pt idx="43383">
                  <c:v>6.0393599999999999E-2</c:v>
                </c:pt>
                <c:pt idx="43384">
                  <c:v>5.9207799999999998E-2</c:v>
                </c:pt>
                <c:pt idx="43385">
                  <c:v>5.7942899999999999E-2</c:v>
                </c:pt>
                <c:pt idx="43386">
                  <c:v>5.6599999999999998E-2</c:v>
                </c:pt>
                <c:pt idx="43387">
                  <c:v>5.5180300000000002E-2</c:v>
                </c:pt>
                <c:pt idx="43388">
                  <c:v>5.3685099999999999E-2</c:v>
                </c:pt>
                <c:pt idx="43389">
                  <c:v>5.2116000000000003E-2</c:v>
                </c:pt>
                <c:pt idx="43390">
                  <c:v>5.0474400000000003E-2</c:v>
                </c:pt>
                <c:pt idx="43391">
                  <c:v>4.8762E-2</c:v>
                </c:pt>
                <c:pt idx="43392">
                  <c:v>4.69807E-2</c:v>
                </c:pt>
                <c:pt idx="43393">
                  <c:v>4.5132400000000003E-2</c:v>
                </c:pt>
                <c:pt idx="43394">
                  <c:v>4.3219100000000003E-2</c:v>
                </c:pt>
                <c:pt idx="43395">
                  <c:v>4.1243000000000002E-2</c:v>
                </c:pt>
                <c:pt idx="43396">
                  <c:v>3.9206199999999997E-2</c:v>
                </c:pt>
                <c:pt idx="43397">
                  <c:v>3.7111199999999997E-2</c:v>
                </c:pt>
                <c:pt idx="43398">
                  <c:v>3.4960400000000003E-2</c:v>
                </c:pt>
                <c:pt idx="43399">
                  <c:v>3.2756300000000002E-2</c:v>
                </c:pt>
                <c:pt idx="43400">
                  <c:v>3.05016E-2</c:v>
                </c:pt>
                <c:pt idx="43401">
                  <c:v>2.8198899999999999E-2</c:v>
                </c:pt>
                <c:pt idx="43402">
                  <c:v>2.5851200000000001E-2</c:v>
                </c:pt>
                <c:pt idx="43403">
                  <c:v>2.3461200000000001E-2</c:v>
                </c:pt>
                <c:pt idx="43404">
                  <c:v>2.1031899999999999E-2</c:v>
                </c:pt>
                <c:pt idx="43405">
                  <c:v>1.85664E-2</c:v>
                </c:pt>
                <c:pt idx="43406">
                  <c:v>1.60678E-2</c:v>
                </c:pt>
                <c:pt idx="43407">
                  <c:v>1.35391E-2</c:v>
                </c:pt>
                <c:pt idx="43408">
                  <c:v>1.0983700000000001E-2</c:v>
                </c:pt>
                <c:pt idx="43409" formatCode="0.00E+00">
                  <c:v>8.4048600000000001E-3</c:v>
                </c:pt>
                <c:pt idx="43410" formatCode="0.00E+00">
                  <c:v>5.8057999999999998E-3</c:v>
                </c:pt>
                <c:pt idx="43411" formatCode="0.00E+00">
                  <c:v>3.1899200000000002E-3</c:v>
                </c:pt>
                <c:pt idx="43412" formatCode="0.00E+00">
                  <c:v>5.6062199999999999E-4</c:v>
                </c:pt>
                <c:pt idx="43413" formatCode="0.00E+00">
                  <c:v>-2.07866E-3</c:v>
                </c:pt>
                <c:pt idx="43414" formatCode="0.00E+00">
                  <c:v>-4.7244799999999997E-3</c:v>
                </c:pt>
                <c:pt idx="43415" formatCode="0.00E+00">
                  <c:v>-7.3733499999999999E-3</c:v>
                </c:pt>
                <c:pt idx="43416">
                  <c:v>-1.0021800000000001E-2</c:v>
                </c:pt>
                <c:pt idx="43417">
                  <c:v>-1.26663E-2</c:v>
                </c:pt>
                <c:pt idx="43418">
                  <c:v>-1.5303300000000001E-2</c:v>
                </c:pt>
                <c:pt idx="43419">
                  <c:v>-1.7929400000000002E-2</c:v>
                </c:pt>
                <c:pt idx="43420">
                  <c:v>-2.0541E-2</c:v>
                </c:pt>
                <c:pt idx="43421">
                  <c:v>-2.3134600000000002E-2</c:v>
                </c:pt>
                <c:pt idx="43422">
                  <c:v>-2.5706799999999998E-2</c:v>
                </c:pt>
                <c:pt idx="43423">
                  <c:v>-2.8254100000000001E-2</c:v>
                </c:pt>
                <c:pt idx="43424">
                  <c:v>-3.0772999999999998E-2</c:v>
                </c:pt>
                <c:pt idx="43425">
                  <c:v>-3.32603E-2</c:v>
                </c:pt>
                <c:pt idx="43426">
                  <c:v>-3.5712399999999998E-2</c:v>
                </c:pt>
                <c:pt idx="43427">
                  <c:v>-3.8126199999999999E-2</c:v>
                </c:pt>
                <c:pt idx="43428">
                  <c:v>-4.0498300000000001E-2</c:v>
                </c:pt>
                <c:pt idx="43429">
                  <c:v>-4.2825500000000002E-2</c:v>
                </c:pt>
                <c:pt idx="43430">
                  <c:v>-4.5104699999999998E-2</c:v>
                </c:pt>
                <c:pt idx="43431">
                  <c:v>-4.7332800000000001E-2</c:v>
                </c:pt>
                <c:pt idx="43432">
                  <c:v>-4.9506799999999997E-2</c:v>
                </c:pt>
                <c:pt idx="43433">
                  <c:v>-5.1623700000000002E-2</c:v>
                </c:pt>
                <c:pt idx="43434">
                  <c:v>-5.3680699999999998E-2</c:v>
                </c:pt>
                <c:pt idx="43435">
                  <c:v>-5.5674899999999999E-2</c:v>
                </c:pt>
                <c:pt idx="43436">
                  <c:v>-5.7603599999999998E-2</c:v>
                </c:pt>
                <c:pt idx="43437">
                  <c:v>-5.9464400000000001E-2</c:v>
                </c:pt>
                <c:pt idx="43438">
                  <c:v>-6.1254500000000003E-2</c:v>
                </c:pt>
                <c:pt idx="43439">
                  <c:v>-6.2971700000000005E-2</c:v>
                </c:pt>
                <c:pt idx="43440">
                  <c:v>-6.4613699999999996E-2</c:v>
                </c:pt>
                <c:pt idx="43441">
                  <c:v>-6.6178100000000004E-2</c:v>
                </c:pt>
                <c:pt idx="43442">
                  <c:v>-6.7663000000000001E-2</c:v>
                </c:pt>
                <c:pt idx="43443">
                  <c:v>-6.9066299999999997E-2</c:v>
                </c:pt>
                <c:pt idx="43444">
                  <c:v>-7.0386199999999996E-2</c:v>
                </c:pt>
                <c:pt idx="43445">
                  <c:v>-7.1621000000000004E-2</c:v>
                </c:pt>
                <c:pt idx="43446">
                  <c:v>-7.2769E-2</c:v>
                </c:pt>
                <c:pt idx="43447">
                  <c:v>-7.3828699999999997E-2</c:v>
                </c:pt>
                <c:pt idx="43448">
                  <c:v>-7.4798699999999996E-2</c:v>
                </c:pt>
                <c:pt idx="43449">
                  <c:v>-7.5677900000000006E-2</c:v>
                </c:pt>
                <c:pt idx="43450">
                  <c:v>-7.6465099999999994E-2</c:v>
                </c:pt>
                <c:pt idx="43451">
                  <c:v>-7.71593E-2</c:v>
                </c:pt>
                <c:pt idx="43452">
                  <c:v>-7.7759800000000004E-2</c:v>
                </c:pt>
                <c:pt idx="43453">
                  <c:v>-7.8265699999999994E-2</c:v>
                </c:pt>
                <c:pt idx="43454">
                  <c:v>-7.8676599999999999E-2</c:v>
                </c:pt>
                <c:pt idx="43455">
                  <c:v>-7.8991900000000004E-2</c:v>
                </c:pt>
                <c:pt idx="43456">
                  <c:v>-7.9211500000000004E-2</c:v>
                </c:pt>
                <c:pt idx="43457">
                  <c:v>-7.9335199999999995E-2</c:v>
                </c:pt>
                <c:pt idx="43458">
                  <c:v>-7.9362799999999997E-2</c:v>
                </c:pt>
                <c:pt idx="43459">
                  <c:v>-7.9294699999999996E-2</c:v>
                </c:pt>
                <c:pt idx="43460">
                  <c:v>-7.9131000000000007E-2</c:v>
                </c:pt>
                <c:pt idx="43461">
                  <c:v>-7.8872100000000001E-2</c:v>
                </c:pt>
                <c:pt idx="43462">
                  <c:v>-7.8518699999999997E-2</c:v>
                </c:pt>
                <c:pt idx="43463">
                  <c:v>-7.8071199999999993E-2</c:v>
                </c:pt>
                <c:pt idx="43464">
                  <c:v>-7.7530699999999994E-2</c:v>
                </c:pt>
                <c:pt idx="43465">
                  <c:v>-7.6897999999999994E-2</c:v>
                </c:pt>
                <c:pt idx="43466">
                  <c:v>-7.6174099999999995E-2</c:v>
                </c:pt>
                <c:pt idx="43467">
                  <c:v>-7.5360399999999994E-2</c:v>
                </c:pt>
                <c:pt idx="43468">
                  <c:v>-7.4458099999999999E-2</c:v>
                </c:pt>
                <c:pt idx="43469">
                  <c:v>-7.3468699999999998E-2</c:v>
                </c:pt>
                <c:pt idx="43470">
                  <c:v>-7.2393799999999994E-2</c:v>
                </c:pt>
                <c:pt idx="43471">
                  <c:v>-7.1235000000000007E-2</c:v>
                </c:pt>
                <c:pt idx="43472">
                  <c:v>-6.9994299999999995E-2</c:v>
                </c:pt>
                <c:pt idx="43473">
                  <c:v>-6.8673600000000001E-2</c:v>
                </c:pt>
                <c:pt idx="43474">
                  <c:v>-6.7274899999999999E-2</c:v>
                </c:pt>
                <c:pt idx="43475">
                  <c:v>-6.5800300000000006E-2</c:v>
                </c:pt>
                <c:pt idx="43476">
                  <c:v>-6.4252199999999995E-2</c:v>
                </c:pt>
                <c:pt idx="43477">
                  <c:v>-6.2632800000000002E-2</c:v>
                </c:pt>
                <c:pt idx="43478">
                  <c:v>-6.09448E-2</c:v>
                </c:pt>
                <c:pt idx="43479">
                  <c:v>-5.91905E-2</c:v>
                </c:pt>
                <c:pt idx="43480">
                  <c:v>-5.7372800000000002E-2</c:v>
                </c:pt>
                <c:pt idx="43481">
                  <c:v>-5.54942E-2</c:v>
                </c:pt>
                <c:pt idx="43482">
                  <c:v>-5.35577E-2</c:v>
                </c:pt>
                <c:pt idx="43483">
                  <c:v>-5.1566000000000001E-2</c:v>
                </c:pt>
                <c:pt idx="43484">
                  <c:v>-4.9522200000000002E-2</c:v>
                </c:pt>
                <c:pt idx="43485">
                  <c:v>-4.7429300000000001E-2</c:v>
                </c:pt>
                <c:pt idx="43486">
                  <c:v>-4.5290400000000001E-2</c:v>
                </c:pt>
                <c:pt idx="43487">
                  <c:v>-4.3108599999999997E-2</c:v>
                </c:pt>
                <c:pt idx="43488">
                  <c:v>-4.0887E-2</c:v>
                </c:pt>
                <c:pt idx="43489">
                  <c:v>-3.86291E-2</c:v>
                </c:pt>
                <c:pt idx="43490">
                  <c:v>-3.6337899999999999E-2</c:v>
                </c:pt>
                <c:pt idx="43491">
                  <c:v>-3.4016900000000003E-2</c:v>
                </c:pt>
                <c:pt idx="43492">
                  <c:v>-3.16694E-2</c:v>
                </c:pt>
                <c:pt idx="43493">
                  <c:v>-2.92988E-2</c:v>
                </c:pt>
                <c:pt idx="43494">
                  <c:v>-2.6908399999999999E-2</c:v>
                </c:pt>
                <c:pt idx="43495">
                  <c:v>-2.4501599999999998E-2</c:v>
                </c:pt>
                <c:pt idx="43496">
                  <c:v>-2.2082000000000001E-2</c:v>
                </c:pt>
                <c:pt idx="43497">
                  <c:v>-1.9652800000000002E-2</c:v>
                </c:pt>
                <c:pt idx="43498">
                  <c:v>-1.72175E-2</c:v>
                </c:pt>
                <c:pt idx="43499">
                  <c:v>-1.4779499999999999E-2</c:v>
                </c:pt>
                <c:pt idx="43500">
                  <c:v>-1.23423E-2</c:v>
                </c:pt>
                <c:pt idx="43501" formatCode="0.00E+00">
                  <c:v>-9.9091000000000005E-3</c:v>
                </c:pt>
                <c:pt idx="43502" formatCode="0.00E+00">
                  <c:v>-7.4833699999999996E-3</c:v>
                </c:pt>
                <c:pt idx="43503" formatCode="0.00E+00">
                  <c:v>-5.0683999999999998E-3</c:v>
                </c:pt>
                <c:pt idx="43504" formatCode="0.00E+00">
                  <c:v>-2.6674799999999999E-3</c:v>
                </c:pt>
                <c:pt idx="43505" formatCode="0.00E+00">
                  <c:v>-2.8386200000000001E-4</c:v>
                </c:pt>
                <c:pt idx="43506" formatCode="0.00E+00">
                  <c:v>2.07924E-3</c:v>
                </c:pt>
                <c:pt idx="43507" formatCode="0.00E+00">
                  <c:v>4.4186700000000004E-3</c:v>
                </c:pt>
                <c:pt idx="43508" formatCode="0.00E+00">
                  <c:v>6.7313199999999998E-3</c:v>
                </c:pt>
                <c:pt idx="43509" formatCode="0.00E+00">
                  <c:v>9.0141500000000003E-3</c:v>
                </c:pt>
                <c:pt idx="43510">
                  <c:v>1.12642E-2</c:v>
                </c:pt>
                <c:pt idx="43511">
                  <c:v>1.3478499999999999E-2</c:v>
                </c:pt>
                <c:pt idx="43512">
                  <c:v>1.56542E-2</c:v>
                </c:pt>
                <c:pt idx="43513">
                  <c:v>1.7788600000000002E-2</c:v>
                </c:pt>
                <c:pt idx="43514">
                  <c:v>1.9879000000000001E-2</c:v>
                </c:pt>
                <c:pt idx="43515">
                  <c:v>2.1922799999999999E-2</c:v>
                </c:pt>
                <c:pt idx="43516">
                  <c:v>2.3917399999999998E-2</c:v>
                </c:pt>
                <c:pt idx="43517">
                  <c:v>2.5860500000000002E-2</c:v>
                </c:pt>
                <c:pt idx="43518">
                  <c:v>2.7749699999999999E-2</c:v>
                </c:pt>
                <c:pt idx="43519">
                  <c:v>2.95827E-2</c:v>
                </c:pt>
                <c:pt idx="43520">
                  <c:v>3.1357599999999999E-2</c:v>
                </c:pt>
                <c:pt idx="43521">
                  <c:v>3.3072200000000003E-2</c:v>
                </c:pt>
                <c:pt idx="43522">
                  <c:v>3.4724600000000001E-2</c:v>
                </c:pt>
                <c:pt idx="43523">
                  <c:v>3.6312999999999998E-2</c:v>
                </c:pt>
                <c:pt idx="43524">
                  <c:v>3.7835800000000003E-2</c:v>
                </c:pt>
                <c:pt idx="43525">
                  <c:v>3.9291300000000001E-2</c:v>
                </c:pt>
                <c:pt idx="43526">
                  <c:v>4.0678199999999998E-2</c:v>
                </c:pt>
                <c:pt idx="43527">
                  <c:v>4.1994999999999998E-2</c:v>
                </c:pt>
                <c:pt idx="43528">
                  <c:v>4.3240500000000001E-2</c:v>
                </c:pt>
                <c:pt idx="43529">
                  <c:v>4.44137E-2</c:v>
                </c:pt>
                <c:pt idx="43530">
                  <c:v>4.5513499999999998E-2</c:v>
                </c:pt>
                <c:pt idx="43531">
                  <c:v>4.6539200000000003E-2</c:v>
                </c:pt>
                <c:pt idx="43532">
                  <c:v>4.7489900000000002E-2</c:v>
                </c:pt>
                <c:pt idx="43533">
                  <c:v>4.8365100000000001E-2</c:v>
                </c:pt>
                <c:pt idx="43534">
                  <c:v>4.9164300000000001E-2</c:v>
                </c:pt>
                <c:pt idx="43535">
                  <c:v>4.98872E-2</c:v>
                </c:pt>
                <c:pt idx="43536">
                  <c:v>5.0533500000000002E-2</c:v>
                </c:pt>
                <c:pt idx="43537">
                  <c:v>5.1103099999999999E-2</c:v>
                </c:pt>
                <c:pt idx="43538">
                  <c:v>5.1596000000000003E-2</c:v>
                </c:pt>
                <c:pt idx="43539">
                  <c:v>5.2012500000000003E-2</c:v>
                </c:pt>
                <c:pt idx="43540">
                  <c:v>5.2352700000000002E-2</c:v>
                </c:pt>
                <c:pt idx="43541">
                  <c:v>5.2616999999999997E-2</c:v>
                </c:pt>
                <c:pt idx="43542">
                  <c:v>5.2805999999999999E-2</c:v>
                </c:pt>
                <c:pt idx="43543">
                  <c:v>5.2920200000000001E-2</c:v>
                </c:pt>
                <c:pt idx="43544">
                  <c:v>5.2960500000000001E-2</c:v>
                </c:pt>
                <c:pt idx="43545">
                  <c:v>5.2927700000000001E-2</c:v>
                </c:pt>
                <c:pt idx="43546">
                  <c:v>5.28227E-2</c:v>
                </c:pt>
                <c:pt idx="43547">
                  <c:v>5.2646699999999998E-2</c:v>
                </c:pt>
                <c:pt idx="43548">
                  <c:v>5.2400799999999997E-2</c:v>
                </c:pt>
                <c:pt idx="43549">
                  <c:v>5.2086300000000002E-2</c:v>
                </c:pt>
                <c:pt idx="43550">
                  <c:v>5.1704600000000003E-2</c:v>
                </c:pt>
                <c:pt idx="43551">
                  <c:v>5.1257200000000003E-2</c:v>
                </c:pt>
                <c:pt idx="43552">
                  <c:v>5.0745800000000001E-2</c:v>
                </c:pt>
                <c:pt idx="43553">
                  <c:v>5.0171899999999998E-2</c:v>
                </c:pt>
                <c:pt idx="43554">
                  <c:v>4.9537400000000002E-2</c:v>
                </c:pt>
                <c:pt idx="43555">
                  <c:v>4.8844100000000001E-2</c:v>
                </c:pt>
                <c:pt idx="43556">
                  <c:v>4.8093999999999998E-2</c:v>
                </c:pt>
                <c:pt idx="43557">
                  <c:v>4.7289100000000001E-2</c:v>
                </c:pt>
                <c:pt idx="43558">
                  <c:v>4.6431399999999998E-2</c:v>
                </c:pt>
                <c:pt idx="43559">
                  <c:v>4.55232E-2</c:v>
                </c:pt>
                <c:pt idx="43560">
                  <c:v>4.4566599999999998E-2</c:v>
                </c:pt>
                <c:pt idx="43561">
                  <c:v>4.3563999999999999E-2</c:v>
                </c:pt>
                <c:pt idx="43562">
                  <c:v>4.2517699999999999E-2</c:v>
                </c:pt>
                <c:pt idx="43563">
                  <c:v>4.1430000000000002E-2</c:v>
                </c:pt>
                <c:pt idx="43564">
                  <c:v>4.0303499999999999E-2</c:v>
                </c:pt>
                <c:pt idx="43565">
                  <c:v>3.9140599999999998E-2</c:v>
                </c:pt>
                <c:pt idx="43566">
                  <c:v>3.7943900000000003E-2</c:v>
                </c:pt>
                <c:pt idx="43567">
                  <c:v>3.67158E-2</c:v>
                </c:pt>
                <c:pt idx="43568">
                  <c:v>3.5458999999999997E-2</c:v>
                </c:pt>
                <c:pt idx="43569">
                  <c:v>3.4176199999999997E-2</c:v>
                </c:pt>
                <c:pt idx="43570">
                  <c:v>3.2869900000000001E-2</c:v>
                </c:pt>
                <c:pt idx="43571">
                  <c:v>3.15427E-2</c:v>
                </c:pt>
                <c:pt idx="43572">
                  <c:v>3.0197399999999999E-2</c:v>
                </c:pt>
                <c:pt idx="43573">
                  <c:v>2.88366E-2</c:v>
                </c:pt>
                <c:pt idx="43574">
                  <c:v>2.7462899999999998E-2</c:v>
                </c:pt>
                <c:pt idx="43575">
                  <c:v>2.6079000000000001E-2</c:v>
                </c:pt>
                <c:pt idx="43576">
                  <c:v>2.4687600000000001E-2</c:v>
                </c:pt>
                <c:pt idx="43577">
                  <c:v>2.3291200000000001E-2</c:v>
                </c:pt>
                <c:pt idx="43578">
                  <c:v>2.1892499999999999E-2</c:v>
                </c:pt>
                <c:pt idx="43579">
                  <c:v>2.0494100000000001E-2</c:v>
                </c:pt>
                <c:pt idx="43580">
                  <c:v>1.9098500000000001E-2</c:v>
                </c:pt>
                <c:pt idx="43581">
                  <c:v>1.77082E-2</c:v>
                </c:pt>
                <c:pt idx="43582">
                  <c:v>1.6325800000000001E-2</c:v>
                </c:pt>
                <c:pt idx="43583">
                  <c:v>1.4953599999999999E-2</c:v>
                </c:pt>
                <c:pt idx="43584">
                  <c:v>1.35941E-2</c:v>
                </c:pt>
                <c:pt idx="43585">
                  <c:v>1.2249599999999999E-2</c:v>
                </c:pt>
                <c:pt idx="43586">
                  <c:v>1.09225E-2</c:v>
                </c:pt>
                <c:pt idx="43587" formatCode="0.00E+00">
                  <c:v>9.6148699999999993E-3</c:v>
                </c:pt>
                <c:pt idx="43588" formatCode="0.00E+00">
                  <c:v>8.3289899999999997E-3</c:v>
                </c:pt>
                <c:pt idx="43589" formatCode="0.00E+00">
                  <c:v>7.0669299999999999E-3</c:v>
                </c:pt>
                <c:pt idx="43590" formatCode="0.00E+00">
                  <c:v>5.83075E-3</c:v>
                </c:pt>
                <c:pt idx="43591" formatCode="0.00E+00">
                  <c:v>4.6224100000000004E-3</c:v>
                </c:pt>
                <c:pt idx="43592" formatCode="0.00E+00">
                  <c:v>3.44379E-3</c:v>
                </c:pt>
                <c:pt idx="43593" formatCode="0.00E+00">
                  <c:v>2.2967199999999999E-3</c:v>
                </c:pt>
                <c:pt idx="43594" formatCode="0.00E+00">
                  <c:v>1.1829200000000001E-3</c:v>
                </c:pt>
                <c:pt idx="43595" formatCode="0.00E+00">
                  <c:v>1.04041E-4</c:v>
                </c:pt>
                <c:pt idx="43596" formatCode="0.00E+00">
                  <c:v>-9.3836099999999997E-4</c:v>
                </c:pt>
                <c:pt idx="43597" formatCode="0.00E+00">
                  <c:v>-1.9428099999999999E-3</c:v>
                </c:pt>
                <c:pt idx="43598" formatCode="0.00E+00">
                  <c:v>-2.9079399999999999E-3</c:v>
                </c:pt>
                <c:pt idx="43599" formatCode="0.00E+00">
                  <c:v>-3.8324499999999998E-3</c:v>
                </c:pt>
                <c:pt idx="43600" formatCode="0.00E+00">
                  <c:v>-4.7151600000000004E-3</c:v>
                </c:pt>
                <c:pt idx="43601" formatCode="0.00E+00">
                  <c:v>-5.5549700000000002E-3</c:v>
                </c:pt>
                <c:pt idx="43602" formatCode="0.00E+00">
                  <c:v>-6.3508999999999996E-3</c:v>
                </c:pt>
                <c:pt idx="43603" formatCode="0.00E+00">
                  <c:v>-7.1020500000000004E-3</c:v>
                </c:pt>
                <c:pt idx="43604" formatCode="0.00E+00">
                  <c:v>-7.8076200000000004E-3</c:v>
                </c:pt>
                <c:pt idx="43605" formatCode="0.00E+00">
                  <c:v>-8.4669299999999992E-3</c:v>
                </c:pt>
                <c:pt idx="43606" formatCode="0.00E+00">
                  <c:v>-9.0793899999999997E-3</c:v>
                </c:pt>
                <c:pt idx="43607" formatCode="0.00E+00">
                  <c:v>-9.6445200000000002E-3</c:v>
                </c:pt>
                <c:pt idx="43608">
                  <c:v>-1.01619E-2</c:v>
                </c:pt>
                <c:pt idx="43609">
                  <c:v>-1.06313E-2</c:v>
                </c:pt>
                <c:pt idx="43610">
                  <c:v>-1.1052599999999999E-2</c:v>
                </c:pt>
                <c:pt idx="43611">
                  <c:v>-1.1425599999999999E-2</c:v>
                </c:pt>
                <c:pt idx="43612">
                  <c:v>-1.1750500000000001E-2</c:v>
                </c:pt>
                <c:pt idx="43613">
                  <c:v>-1.20272E-2</c:v>
                </c:pt>
                <c:pt idx="43614">
                  <c:v>-1.22562E-2</c:v>
                </c:pt>
                <c:pt idx="43615">
                  <c:v>-1.24376E-2</c:v>
                </c:pt>
                <c:pt idx="43616">
                  <c:v>-1.2572E-2</c:v>
                </c:pt>
                <c:pt idx="43617">
                  <c:v>-1.26599E-2</c:v>
                </c:pt>
                <c:pt idx="43618">
                  <c:v>-1.27019E-2</c:v>
                </c:pt>
                <c:pt idx="43619">
                  <c:v>-1.26988E-2</c:v>
                </c:pt>
                <c:pt idx="43620">
                  <c:v>-1.2651300000000001E-2</c:v>
                </c:pt>
                <c:pt idx="43621">
                  <c:v>-1.2560399999999999E-2</c:v>
                </c:pt>
                <c:pt idx="43622">
                  <c:v>-1.24271E-2</c:v>
                </c:pt>
                <c:pt idx="43623">
                  <c:v>-1.22524E-2</c:v>
                </c:pt>
                <c:pt idx="43624">
                  <c:v>-1.2037600000000001E-2</c:v>
                </c:pt>
                <c:pt idx="43625">
                  <c:v>-1.17839E-2</c:v>
                </c:pt>
                <c:pt idx="43626">
                  <c:v>-1.1492499999999999E-2</c:v>
                </c:pt>
                <c:pt idx="43627">
                  <c:v>-1.1165E-2</c:v>
                </c:pt>
                <c:pt idx="43628">
                  <c:v>-1.08027E-2</c:v>
                </c:pt>
                <c:pt idx="43629">
                  <c:v>-1.04073E-2</c:v>
                </c:pt>
                <c:pt idx="43630" formatCode="0.00E+00">
                  <c:v>-9.9802299999999997E-3</c:v>
                </c:pt>
                <c:pt idx="43631" formatCode="0.00E+00">
                  <c:v>-9.5233000000000002E-3</c:v>
                </c:pt>
                <c:pt idx="43632" formatCode="0.00E+00">
                  <c:v>-9.0381799999999998E-3</c:v>
                </c:pt>
                <c:pt idx="43633" formatCode="0.00E+00">
                  <c:v>-8.5266700000000001E-3</c:v>
                </c:pt>
                <c:pt idx="43634" formatCode="0.00E+00">
                  <c:v>-7.9905700000000007E-3</c:v>
                </c:pt>
                <c:pt idx="43635" formatCode="0.00E+00">
                  <c:v>-7.4317699999999999E-3</c:v>
                </c:pt>
                <c:pt idx="43636" formatCode="0.00E+00">
                  <c:v>-6.8521900000000002E-3</c:v>
                </c:pt>
                <c:pt idx="43637" formatCode="0.00E+00">
                  <c:v>-6.2537900000000004E-3</c:v>
                </c:pt>
                <c:pt idx="43638" formatCode="0.00E+00">
                  <c:v>-5.63854E-3</c:v>
                </c:pt>
                <c:pt idx="43639" formatCode="0.00E+00">
                  <c:v>-5.00848E-3</c:v>
                </c:pt>
                <c:pt idx="43640" formatCode="0.00E+00">
                  <c:v>-4.3656399999999996E-3</c:v>
                </c:pt>
                <c:pt idx="43641" formatCode="0.00E+00">
                  <c:v>-3.7120999999999999E-3</c:v>
                </c:pt>
                <c:pt idx="43642" formatCode="0.00E+00">
                  <c:v>-3.0499300000000002E-3</c:v>
                </c:pt>
                <c:pt idx="43643" formatCode="0.00E+00">
                  <c:v>-2.3812400000000002E-3</c:v>
                </c:pt>
                <c:pt idx="43644" formatCode="0.00E+00">
                  <c:v>-1.70813E-3</c:v>
                </c:pt>
                <c:pt idx="43645" formatCode="0.00E+00">
                  <c:v>-1.0326999999999999E-3</c:v>
                </c:pt>
                <c:pt idx="43646" formatCode="0.00E+00">
                  <c:v>-3.5706600000000001E-4</c:v>
                </c:pt>
                <c:pt idx="43647" formatCode="0.00E+00">
                  <c:v>3.1666799999999998E-4</c:v>
                </c:pt>
                <c:pt idx="43648" formatCode="0.00E+00">
                  <c:v>9.8640800000000003E-4</c:v>
                </c:pt>
                <c:pt idx="43649" formatCode="0.00E+00">
                  <c:v>1.65007E-3</c:v>
                </c:pt>
                <c:pt idx="43650" formatCode="0.00E+00">
                  <c:v>2.3056000000000001E-3</c:v>
                </c:pt>
                <c:pt idx="43651" formatCode="0.00E+00">
                  <c:v>2.9509499999999999E-3</c:v>
                </c:pt>
                <c:pt idx="43652" formatCode="0.00E+00">
                  <c:v>3.5840999999999998E-3</c:v>
                </c:pt>
                <c:pt idx="43653" formatCode="0.00E+00">
                  <c:v>4.2030699999999997E-3</c:v>
                </c:pt>
                <c:pt idx="43654" formatCode="0.00E+00">
                  <c:v>4.80591E-3</c:v>
                </c:pt>
                <c:pt idx="43655" formatCode="0.00E+00">
                  <c:v>5.3907E-3</c:v>
                </c:pt>
                <c:pt idx="43656" formatCode="0.00E+00">
                  <c:v>5.9555800000000002E-3</c:v>
                </c:pt>
                <c:pt idx="43657" formatCode="0.00E+00">
                  <c:v>6.4987100000000004E-3</c:v>
                </c:pt>
                <c:pt idx="43658" formatCode="0.00E+00">
                  <c:v>7.0183299999999997E-3</c:v>
                </c:pt>
                <c:pt idx="43659" formatCode="0.00E+00">
                  <c:v>7.5127099999999997E-3</c:v>
                </c:pt>
                <c:pt idx="43660" formatCode="0.00E+00">
                  <c:v>7.9801899999999999E-3</c:v>
                </c:pt>
                <c:pt idx="43661" formatCode="0.00E+00">
                  <c:v>8.4191600000000002E-3</c:v>
                </c:pt>
                <c:pt idx="43662" formatCode="0.00E+00">
                  <c:v>8.8280800000000003E-3</c:v>
                </c:pt>
                <c:pt idx="43663" formatCode="0.00E+00">
                  <c:v>9.2054800000000003E-3</c:v>
                </c:pt>
                <c:pt idx="43664" formatCode="0.00E+00">
                  <c:v>9.5499499999999998E-3</c:v>
                </c:pt>
                <c:pt idx="43665" formatCode="0.00E+00">
                  <c:v>9.8601599999999998E-3</c:v>
                </c:pt>
                <c:pt idx="43666">
                  <c:v>1.0134900000000001E-2</c:v>
                </c:pt>
                <c:pt idx="43667">
                  <c:v>1.0372899999999999E-2</c:v>
                </c:pt>
                <c:pt idx="43668">
                  <c:v>1.05731E-2</c:v>
                </c:pt>
                <c:pt idx="43669">
                  <c:v>1.0734499999999999E-2</c:v>
                </c:pt>
                <c:pt idx="43670">
                  <c:v>1.08562E-2</c:v>
                </c:pt>
                <c:pt idx="43671">
                  <c:v>1.09373E-2</c:v>
                </c:pt>
                <c:pt idx="43672">
                  <c:v>1.09771E-2</c:v>
                </c:pt>
                <c:pt idx="43673">
                  <c:v>1.0974899999999999E-2</c:v>
                </c:pt>
                <c:pt idx="43674">
                  <c:v>1.09301E-2</c:v>
                </c:pt>
                <c:pt idx="43675">
                  <c:v>1.0842299999999999E-2</c:v>
                </c:pt>
                <c:pt idx="43676">
                  <c:v>1.0711099999999999E-2</c:v>
                </c:pt>
                <c:pt idx="43677">
                  <c:v>1.0536200000000001E-2</c:v>
                </c:pt>
                <c:pt idx="43678">
                  <c:v>1.03173E-2</c:v>
                </c:pt>
                <c:pt idx="43679">
                  <c:v>1.0054499999999999E-2</c:v>
                </c:pt>
                <c:pt idx="43680" formatCode="0.00E+00">
                  <c:v>9.7476999999999998E-3</c:v>
                </c:pt>
                <c:pt idx="43681" formatCode="0.00E+00">
                  <c:v>9.3969899999999992E-3</c:v>
                </c:pt>
                <c:pt idx="43682" formatCode="0.00E+00">
                  <c:v>9.0025899999999996E-3</c:v>
                </c:pt>
                <c:pt idx="43683" formatCode="0.00E+00">
                  <c:v>8.5647799999999993E-3</c:v>
                </c:pt>
                <c:pt idx="43684" formatCode="0.00E+00">
                  <c:v>8.0839599999999994E-3</c:v>
                </c:pt>
                <c:pt idx="43685" formatCode="0.00E+00">
                  <c:v>7.5606099999999997E-3</c:v>
                </c:pt>
                <c:pt idx="43686" formatCode="0.00E+00">
                  <c:v>6.9953200000000002E-3</c:v>
                </c:pt>
                <c:pt idx="43687" formatCode="0.00E+00">
                  <c:v>6.3887700000000002E-3</c:v>
                </c:pt>
                <c:pt idx="43688" formatCode="0.00E+00">
                  <c:v>5.7417099999999997E-3</c:v>
                </c:pt>
                <c:pt idx="43689" formatCode="0.00E+00">
                  <c:v>5.0550200000000003E-3</c:v>
                </c:pt>
                <c:pt idx="43690" formatCode="0.00E+00">
                  <c:v>4.3296400000000001E-3</c:v>
                </c:pt>
                <c:pt idx="43691" formatCode="0.00E+00">
                  <c:v>3.5666199999999999E-3</c:v>
                </c:pt>
                <c:pt idx="43692" formatCode="0.00E+00">
                  <c:v>2.7670799999999999E-3</c:v>
                </c:pt>
                <c:pt idx="43693" formatCode="0.00E+00">
                  <c:v>1.93224E-3</c:v>
                </c:pt>
                <c:pt idx="43694" formatCode="0.00E+00">
                  <c:v>1.0633999999999999E-3</c:v>
                </c:pt>
                <c:pt idx="43695" formatCode="0.00E+00">
                  <c:v>1.6192600000000001E-4</c:v>
                </c:pt>
                <c:pt idx="43696" formatCode="0.00E+00">
                  <c:v>-7.7071699999999997E-4</c:v>
                </c:pt>
                <c:pt idx="43697" formatCode="0.00E+00">
                  <c:v>-1.7329999999999999E-3</c:v>
                </c:pt>
                <c:pt idx="43698" formatCode="0.00E+00">
                  <c:v>-2.72332E-3</c:v>
                </c:pt>
                <c:pt idx="43699" formatCode="0.00E+00">
                  <c:v>-3.7400100000000002E-3</c:v>
                </c:pt>
                <c:pt idx="43700" formatCode="0.00E+00">
                  <c:v>-4.7813100000000004E-3</c:v>
                </c:pt>
                <c:pt idx="43701" formatCode="0.00E+00">
                  <c:v>-5.8454300000000004E-3</c:v>
                </c:pt>
                <c:pt idx="43702" formatCode="0.00E+00">
                  <c:v>-6.93051E-3</c:v>
                </c:pt>
                <c:pt idx="43703" formatCode="0.00E+00">
                  <c:v>-8.0346099999999993E-3</c:v>
                </c:pt>
                <c:pt idx="43704" formatCode="0.00E+00">
                  <c:v>-9.1557600000000006E-3</c:v>
                </c:pt>
                <c:pt idx="43705">
                  <c:v>-1.02919E-2</c:v>
                </c:pt>
                <c:pt idx="43706">
                  <c:v>-1.1441099999999999E-2</c:v>
                </c:pt>
                <c:pt idx="43707">
                  <c:v>-1.2600999999999999E-2</c:v>
                </c:pt>
                <c:pt idx="43708">
                  <c:v>-1.3769699999999999E-2</c:v>
                </c:pt>
                <c:pt idx="43709">
                  <c:v>-1.4944799999999999E-2</c:v>
                </c:pt>
                <c:pt idx="43710">
                  <c:v>-1.6124200000000002E-2</c:v>
                </c:pt>
                <c:pt idx="43711">
                  <c:v>-1.73057E-2</c:v>
                </c:pt>
                <c:pt idx="43712">
                  <c:v>-1.8486900000000001E-2</c:v>
                </c:pt>
                <c:pt idx="43713">
                  <c:v>-1.9665599999999998E-2</c:v>
                </c:pt>
                <c:pt idx="43714">
                  <c:v>-2.08395E-2</c:v>
                </c:pt>
                <c:pt idx="43715">
                  <c:v>-2.20062E-2</c:v>
                </c:pt>
                <c:pt idx="43716">
                  <c:v>-2.3163599999999999E-2</c:v>
                </c:pt>
                <c:pt idx="43717">
                  <c:v>-2.43091E-2</c:v>
                </c:pt>
                <c:pt idx="43718">
                  <c:v>-2.5440600000000001E-2</c:v>
                </c:pt>
                <c:pt idx="43719">
                  <c:v>-2.6555700000000002E-2</c:v>
                </c:pt>
                <c:pt idx="43720">
                  <c:v>-2.7652199999999998E-2</c:v>
                </c:pt>
                <c:pt idx="43721">
                  <c:v>-2.8727699999999998E-2</c:v>
                </c:pt>
                <c:pt idx="43722">
                  <c:v>-2.9780000000000001E-2</c:v>
                </c:pt>
                <c:pt idx="43723">
                  <c:v>-3.0807000000000001E-2</c:v>
                </c:pt>
                <c:pt idx="43724">
                  <c:v>-3.1806300000000003E-2</c:v>
                </c:pt>
                <c:pt idx="43725">
                  <c:v>-3.2775800000000001E-2</c:v>
                </c:pt>
                <c:pt idx="43726">
                  <c:v>-3.37135E-2</c:v>
                </c:pt>
                <c:pt idx="43727">
                  <c:v>-3.4617200000000001E-2</c:v>
                </c:pt>
                <c:pt idx="43728">
                  <c:v>-3.5484799999999997E-2</c:v>
                </c:pt>
                <c:pt idx="43729">
                  <c:v>-3.6314399999999997E-2</c:v>
                </c:pt>
                <c:pt idx="43730">
                  <c:v>-3.7104100000000001E-2</c:v>
                </c:pt>
                <c:pt idx="43731">
                  <c:v>-3.7851900000000001E-2</c:v>
                </c:pt>
                <c:pt idx="43732">
                  <c:v>-3.8556199999999999E-2</c:v>
                </c:pt>
                <c:pt idx="43733">
                  <c:v>-3.9215E-2</c:v>
                </c:pt>
                <c:pt idx="43734">
                  <c:v>-3.98267E-2</c:v>
                </c:pt>
                <c:pt idx="43735">
                  <c:v>-4.0389799999999997E-2</c:v>
                </c:pt>
                <c:pt idx="43736">
                  <c:v>-4.0902599999999997E-2</c:v>
                </c:pt>
                <c:pt idx="43737">
                  <c:v>-4.1363799999999999E-2</c:v>
                </c:pt>
                <c:pt idx="43738">
                  <c:v>-4.1771900000000001E-2</c:v>
                </c:pt>
                <c:pt idx="43739">
                  <c:v>-4.2125599999999999E-2</c:v>
                </c:pt>
                <c:pt idx="43740">
                  <c:v>-4.2423799999999998E-2</c:v>
                </c:pt>
                <c:pt idx="43741">
                  <c:v>-4.2665300000000003E-2</c:v>
                </c:pt>
                <c:pt idx="43742">
                  <c:v>-4.2849100000000001E-2</c:v>
                </c:pt>
                <c:pt idx="43743">
                  <c:v>-4.29743E-2</c:v>
                </c:pt>
                <c:pt idx="43744">
                  <c:v>-4.3039899999999999E-2</c:v>
                </c:pt>
                <c:pt idx="43745">
                  <c:v>-4.3045399999999998E-2</c:v>
                </c:pt>
                <c:pt idx="43746">
                  <c:v>-4.2989899999999998E-2</c:v>
                </c:pt>
                <c:pt idx="43747">
                  <c:v>-4.2873099999999997E-2</c:v>
                </c:pt>
                <c:pt idx="43748">
                  <c:v>-4.26944E-2</c:v>
                </c:pt>
                <c:pt idx="43749">
                  <c:v>-4.2453499999999998E-2</c:v>
                </c:pt>
                <c:pt idx="43750">
                  <c:v>-4.2150199999999999E-2</c:v>
                </c:pt>
                <c:pt idx="43751">
                  <c:v>-4.1784300000000003E-2</c:v>
                </c:pt>
                <c:pt idx="43752">
                  <c:v>-4.1355900000000001E-2</c:v>
                </c:pt>
                <c:pt idx="43753">
                  <c:v>-4.0864999999999999E-2</c:v>
                </c:pt>
                <c:pt idx="43754">
                  <c:v>-4.0311699999999999E-2</c:v>
                </c:pt>
                <c:pt idx="43755">
                  <c:v>-3.9696500000000003E-2</c:v>
                </c:pt>
                <c:pt idx="43756">
                  <c:v>-3.9019600000000002E-2</c:v>
                </c:pt>
                <c:pt idx="43757">
                  <c:v>-3.8281700000000002E-2</c:v>
                </c:pt>
                <c:pt idx="43758">
                  <c:v>-3.7483200000000001E-2</c:v>
                </c:pt>
                <c:pt idx="43759">
                  <c:v>-3.6624999999999998E-2</c:v>
                </c:pt>
                <c:pt idx="43760">
                  <c:v>-3.5707799999999998E-2</c:v>
                </c:pt>
                <c:pt idx="43761">
                  <c:v>-3.4732600000000002E-2</c:v>
                </c:pt>
                <c:pt idx="43762">
                  <c:v>-3.3700399999999998E-2</c:v>
                </c:pt>
                <c:pt idx="43763">
                  <c:v>-3.26124E-2</c:v>
                </c:pt>
                <c:pt idx="43764">
                  <c:v>-3.14696E-2</c:v>
                </c:pt>
                <c:pt idx="43765">
                  <c:v>-3.0273499999999998E-2</c:v>
                </c:pt>
                <c:pt idx="43766">
                  <c:v>-2.9025599999999999E-2</c:v>
                </c:pt>
                <c:pt idx="43767">
                  <c:v>-2.77272E-2</c:v>
                </c:pt>
                <c:pt idx="43768">
                  <c:v>-2.6379900000000001E-2</c:v>
                </c:pt>
                <c:pt idx="43769">
                  <c:v>-2.49856E-2</c:v>
                </c:pt>
                <c:pt idx="43770">
                  <c:v>-2.3545900000000002E-2</c:v>
                </c:pt>
                <c:pt idx="43771">
                  <c:v>-2.2062700000000001E-2</c:v>
                </c:pt>
                <c:pt idx="43772">
                  <c:v>-2.0537900000000001E-2</c:v>
                </c:pt>
                <c:pt idx="43773">
                  <c:v>-1.8973500000000001E-2</c:v>
                </c:pt>
                <c:pt idx="43774">
                  <c:v>-1.73717E-2</c:v>
                </c:pt>
                <c:pt idx="43775">
                  <c:v>-1.5734499999999998E-2</c:v>
                </c:pt>
                <c:pt idx="43776">
                  <c:v>-1.4064200000000001E-2</c:v>
                </c:pt>
                <c:pt idx="43777">
                  <c:v>-1.23631E-2</c:v>
                </c:pt>
                <c:pt idx="43778">
                  <c:v>-1.0633500000000001E-2</c:v>
                </c:pt>
                <c:pt idx="43779" formatCode="0.00E+00">
                  <c:v>-8.8778099999999999E-3</c:v>
                </c:pt>
                <c:pt idx="43780" formatCode="0.00E+00">
                  <c:v>-7.0984799999999999E-3</c:v>
                </c:pt>
                <c:pt idx="43781" formatCode="0.00E+00">
                  <c:v>-5.2980099999999997E-3</c:v>
                </c:pt>
                <c:pt idx="43782" formatCode="0.00E+00">
                  <c:v>-3.4789299999999999E-3</c:v>
                </c:pt>
                <c:pt idx="43783" formatCode="0.00E+00">
                  <c:v>-1.64383E-3</c:v>
                </c:pt>
                <c:pt idx="43784" formatCode="0.00E+00">
                  <c:v>2.0467200000000001E-4</c:v>
                </c:pt>
                <c:pt idx="43785" formatCode="0.00E+00">
                  <c:v>2.0639399999999998E-3</c:v>
                </c:pt>
                <c:pt idx="43786" formatCode="0.00E+00">
                  <c:v>3.9312899999999996E-3</c:v>
                </c:pt>
                <c:pt idx="43787" formatCode="0.00E+00">
                  <c:v>5.8040399999999999E-3</c:v>
                </c:pt>
                <c:pt idx="43788" formatCode="0.00E+00">
                  <c:v>7.6794699999999999E-3</c:v>
                </c:pt>
                <c:pt idx="43789" formatCode="0.00E+00">
                  <c:v>9.5548500000000001E-3</c:v>
                </c:pt>
                <c:pt idx="43790">
                  <c:v>1.14275E-2</c:v>
                </c:pt>
                <c:pt idx="43791">
                  <c:v>1.3294500000000001E-2</c:v>
                </c:pt>
                <c:pt idx="43792">
                  <c:v>1.5153399999999999E-2</c:v>
                </c:pt>
                <c:pt idx="43793">
                  <c:v>1.7001200000000001E-2</c:v>
                </c:pt>
                <c:pt idx="43794">
                  <c:v>1.8835299999999999E-2</c:v>
                </c:pt>
                <c:pt idx="43795">
                  <c:v>2.0652899999999998E-2</c:v>
                </c:pt>
                <c:pt idx="43796">
                  <c:v>2.2451499999999999E-2</c:v>
                </c:pt>
                <c:pt idx="43797">
                  <c:v>2.4228199999999998E-2</c:v>
                </c:pt>
                <c:pt idx="43798">
                  <c:v>2.59805E-2</c:v>
                </c:pt>
                <c:pt idx="43799">
                  <c:v>2.7705799999999999E-2</c:v>
                </c:pt>
                <c:pt idx="43800">
                  <c:v>2.9401400000000001E-2</c:v>
                </c:pt>
                <c:pt idx="43801">
                  <c:v>3.10648E-2</c:v>
                </c:pt>
                <c:pt idx="43802">
                  <c:v>3.2693600000000003E-2</c:v>
                </c:pt>
                <c:pt idx="43803">
                  <c:v>3.4285299999999998E-2</c:v>
                </c:pt>
                <c:pt idx="43804">
                  <c:v>3.5837599999999997E-2</c:v>
                </c:pt>
                <c:pt idx="43805">
                  <c:v>3.7347900000000003E-2</c:v>
                </c:pt>
                <c:pt idx="43806">
                  <c:v>3.88142E-2</c:v>
                </c:pt>
                <c:pt idx="43807">
                  <c:v>4.0234199999999998E-2</c:v>
                </c:pt>
                <c:pt idx="43808">
                  <c:v>4.1605799999999998E-2</c:v>
                </c:pt>
                <c:pt idx="43809">
                  <c:v>4.2926800000000001E-2</c:v>
                </c:pt>
                <c:pt idx="43810">
                  <c:v>4.41953E-2</c:v>
                </c:pt>
                <c:pt idx="43811">
                  <c:v>4.5409400000000003E-2</c:v>
                </c:pt>
                <c:pt idx="43812">
                  <c:v>4.6567299999999999E-2</c:v>
                </c:pt>
                <c:pt idx="43813">
                  <c:v>4.7667099999999997E-2</c:v>
                </c:pt>
                <c:pt idx="43814">
                  <c:v>4.8707300000000002E-2</c:v>
                </c:pt>
                <c:pt idx="43815">
                  <c:v>4.96862E-2</c:v>
                </c:pt>
                <c:pt idx="43816">
                  <c:v>5.0602399999999999E-2</c:v>
                </c:pt>
                <c:pt idx="43817">
                  <c:v>5.14545E-2</c:v>
                </c:pt>
                <c:pt idx="43818">
                  <c:v>5.2241299999999997E-2</c:v>
                </c:pt>
                <c:pt idx="43819">
                  <c:v>5.2961399999999999E-2</c:v>
                </c:pt>
                <c:pt idx="43820">
                  <c:v>5.3613899999999999E-2</c:v>
                </c:pt>
                <c:pt idx="43821">
                  <c:v>5.4197799999999997E-2</c:v>
                </c:pt>
                <c:pt idx="43822">
                  <c:v>5.47121E-2</c:v>
                </c:pt>
                <c:pt idx="43823">
                  <c:v>5.51561E-2</c:v>
                </c:pt>
                <c:pt idx="43824">
                  <c:v>5.5529200000000001E-2</c:v>
                </c:pt>
                <c:pt idx="43825">
                  <c:v>5.58308E-2</c:v>
                </c:pt>
                <c:pt idx="43826">
                  <c:v>5.6060499999999999E-2</c:v>
                </c:pt>
                <c:pt idx="43827">
                  <c:v>5.6217900000000001E-2</c:v>
                </c:pt>
                <c:pt idx="43828">
                  <c:v>5.6302699999999997E-2</c:v>
                </c:pt>
                <c:pt idx="43829">
                  <c:v>5.6314999999999997E-2</c:v>
                </c:pt>
                <c:pt idx="43830">
                  <c:v>5.6254699999999998E-2</c:v>
                </c:pt>
                <c:pt idx="43831">
                  <c:v>5.6121900000000002E-2</c:v>
                </c:pt>
                <c:pt idx="43832">
                  <c:v>5.5916800000000003E-2</c:v>
                </c:pt>
                <c:pt idx="43833">
                  <c:v>5.56397E-2</c:v>
                </c:pt>
                <c:pt idx="43834">
                  <c:v>5.5291199999999999E-2</c:v>
                </c:pt>
                <c:pt idx="43835">
                  <c:v>5.4871799999999998E-2</c:v>
                </c:pt>
                <c:pt idx="43836">
                  <c:v>5.4382E-2</c:v>
                </c:pt>
                <c:pt idx="43837">
                  <c:v>5.3822799999999997E-2</c:v>
                </c:pt>
                <c:pt idx="43838">
                  <c:v>5.3194999999999999E-2</c:v>
                </c:pt>
                <c:pt idx="43839">
                  <c:v>5.2499499999999998E-2</c:v>
                </c:pt>
                <c:pt idx="43840">
                  <c:v>5.1737400000000003E-2</c:v>
                </c:pt>
                <c:pt idx="43841">
                  <c:v>5.0909900000000001E-2</c:v>
                </c:pt>
                <c:pt idx="43842">
                  <c:v>5.0018399999999998E-2</c:v>
                </c:pt>
                <c:pt idx="43843">
                  <c:v>4.9064200000000002E-2</c:v>
                </c:pt>
                <c:pt idx="43844">
                  <c:v>4.80487E-2</c:v>
                </c:pt>
                <c:pt idx="43845">
                  <c:v>4.6973500000000001E-2</c:v>
                </c:pt>
                <c:pt idx="43846">
                  <c:v>4.58403E-2</c:v>
                </c:pt>
                <c:pt idx="43847">
                  <c:v>4.4650799999999997E-2</c:v>
                </c:pt>
                <c:pt idx="43848">
                  <c:v>4.3406899999999998E-2</c:v>
                </c:pt>
                <c:pt idx="43849">
                  <c:v>4.2110500000000002E-2</c:v>
                </c:pt>
                <c:pt idx="43850">
                  <c:v>4.0763399999999998E-2</c:v>
                </c:pt>
                <c:pt idx="43851">
                  <c:v>3.9367899999999997E-2</c:v>
                </c:pt>
                <c:pt idx="43852">
                  <c:v>3.7926000000000001E-2</c:v>
                </c:pt>
                <c:pt idx="43853">
                  <c:v>3.6439899999999997E-2</c:v>
                </c:pt>
                <c:pt idx="43854">
                  <c:v>3.4911900000000003E-2</c:v>
                </c:pt>
                <c:pt idx="43855">
                  <c:v>3.3344199999999997E-2</c:v>
                </c:pt>
                <c:pt idx="43856">
                  <c:v>3.1739400000000001E-2</c:v>
                </c:pt>
                <c:pt idx="43857">
                  <c:v>3.00997E-2</c:v>
                </c:pt>
                <c:pt idx="43858">
                  <c:v>2.84277E-2</c:v>
                </c:pt>
                <c:pt idx="43859">
                  <c:v>2.6725800000000001E-2</c:v>
                </c:pt>
                <c:pt idx="43860">
                  <c:v>2.49967E-2</c:v>
                </c:pt>
                <c:pt idx="43861">
                  <c:v>2.32429E-2</c:v>
                </c:pt>
                <c:pt idx="43862">
                  <c:v>2.1467099999999999E-2</c:v>
                </c:pt>
                <c:pt idx="43863">
                  <c:v>1.96718E-2</c:v>
                </c:pt>
                <c:pt idx="43864">
                  <c:v>1.7859799999999999E-2</c:v>
                </c:pt>
                <c:pt idx="43865">
                  <c:v>1.6033700000000001E-2</c:v>
                </c:pt>
                <c:pt idx="43866">
                  <c:v>1.4196200000000001E-2</c:v>
                </c:pt>
                <c:pt idx="43867">
                  <c:v>1.2350099999999999E-2</c:v>
                </c:pt>
                <c:pt idx="43868">
                  <c:v>1.04981E-2</c:v>
                </c:pt>
                <c:pt idx="43869" formatCode="0.00E+00">
                  <c:v>8.6428700000000004E-3</c:v>
                </c:pt>
                <c:pt idx="43870" formatCode="0.00E+00">
                  <c:v>6.7870999999999999E-3</c:v>
                </c:pt>
                <c:pt idx="43871" formatCode="0.00E+00">
                  <c:v>4.9335100000000003E-3</c:v>
                </c:pt>
                <c:pt idx="43872" formatCode="0.00E+00">
                  <c:v>3.08479E-3</c:v>
                </c:pt>
                <c:pt idx="43873" formatCode="0.00E+00">
                  <c:v>1.24361E-3</c:v>
                </c:pt>
                <c:pt idx="43874" formatCode="0.00E+00">
                  <c:v>-5.8738799999999999E-4</c:v>
                </c:pt>
                <c:pt idx="43875" formatCode="0.00E+00">
                  <c:v>-2.40558E-3</c:v>
                </c:pt>
                <c:pt idx="43876" formatCode="0.00E+00">
                  <c:v>-4.2083800000000003E-3</c:v>
                </c:pt>
                <c:pt idx="43877" formatCode="0.00E+00">
                  <c:v>-5.9932300000000004E-3</c:v>
                </c:pt>
                <c:pt idx="43878" formatCode="0.00E+00">
                  <c:v>-7.7576199999999998E-3</c:v>
                </c:pt>
                <c:pt idx="43879" formatCode="0.00E+00">
                  <c:v>-9.4990700000000001E-3</c:v>
                </c:pt>
                <c:pt idx="43880">
                  <c:v>-1.12152E-2</c:v>
                </c:pt>
                <c:pt idx="43881">
                  <c:v>-1.29035E-2</c:v>
                </c:pt>
                <c:pt idx="43882">
                  <c:v>-1.45618E-2</c:v>
                </c:pt>
                <c:pt idx="43883">
                  <c:v>-1.6187699999999999E-2</c:v>
                </c:pt>
                <c:pt idx="43884">
                  <c:v>-1.7779099999999999E-2</c:v>
                </c:pt>
                <c:pt idx="43885">
                  <c:v>-1.9333900000000001E-2</c:v>
                </c:pt>
                <c:pt idx="43886">
                  <c:v>-2.0849900000000001E-2</c:v>
                </c:pt>
                <c:pt idx="43887">
                  <c:v>-2.23252E-2</c:v>
                </c:pt>
                <c:pt idx="43888">
                  <c:v>-2.3757799999999999E-2</c:v>
                </c:pt>
                <c:pt idx="43889">
                  <c:v>-2.5145899999999999E-2</c:v>
                </c:pt>
                <c:pt idx="43890">
                  <c:v>-2.6487699999999999E-2</c:v>
                </c:pt>
                <c:pt idx="43891">
                  <c:v>-2.77816E-2</c:v>
                </c:pt>
                <c:pt idx="43892">
                  <c:v>-2.90259E-2</c:v>
                </c:pt>
                <c:pt idx="43893">
                  <c:v>-3.0219200000000002E-2</c:v>
                </c:pt>
                <c:pt idx="43894">
                  <c:v>-3.1359999999999999E-2</c:v>
                </c:pt>
                <c:pt idx="43895">
                  <c:v>-3.2446900000000001E-2</c:v>
                </c:pt>
                <c:pt idx="43896">
                  <c:v>-3.3478800000000003E-2</c:v>
                </c:pt>
                <c:pt idx="43897">
                  <c:v>-3.4454499999999999E-2</c:v>
                </c:pt>
                <c:pt idx="43898">
                  <c:v>-3.5373000000000002E-2</c:v>
                </c:pt>
                <c:pt idx="43899">
                  <c:v>-3.6233300000000003E-2</c:v>
                </c:pt>
                <c:pt idx="43900">
                  <c:v>-3.7034499999999998E-2</c:v>
                </c:pt>
                <c:pt idx="43901">
                  <c:v>-3.7775999999999997E-2</c:v>
                </c:pt>
                <c:pt idx="43902">
                  <c:v>-3.8457100000000001E-2</c:v>
                </c:pt>
                <c:pt idx="43903">
                  <c:v>-3.9077199999999999E-2</c:v>
                </c:pt>
                <c:pt idx="43904">
                  <c:v>-3.9635900000000002E-2</c:v>
                </c:pt>
                <c:pt idx="43905">
                  <c:v>-4.0132899999999999E-2</c:v>
                </c:pt>
                <c:pt idx="43906">
                  <c:v>-4.0567899999999997E-2</c:v>
                </c:pt>
                <c:pt idx="43907">
                  <c:v>-4.0940799999999999E-2</c:v>
                </c:pt>
                <c:pt idx="43908">
                  <c:v>-4.1251500000000003E-2</c:v>
                </c:pt>
                <c:pt idx="43909">
                  <c:v>-4.1500200000000001E-2</c:v>
                </c:pt>
                <c:pt idx="43910">
                  <c:v>-4.1687099999999998E-2</c:v>
                </c:pt>
                <c:pt idx="43911">
                  <c:v>-4.1812299999999997E-2</c:v>
                </c:pt>
                <c:pt idx="43912">
                  <c:v>-4.1876200000000002E-2</c:v>
                </c:pt>
                <c:pt idx="43913">
                  <c:v>-4.1879399999999997E-2</c:v>
                </c:pt>
                <c:pt idx="43914">
                  <c:v>-4.1822400000000003E-2</c:v>
                </c:pt>
                <c:pt idx="43915">
                  <c:v>-4.1705899999999997E-2</c:v>
                </c:pt>
                <c:pt idx="43916">
                  <c:v>-4.1530600000000001E-2</c:v>
                </c:pt>
                <c:pt idx="43917">
                  <c:v>-4.1297399999999998E-2</c:v>
                </c:pt>
                <c:pt idx="43918">
                  <c:v>-4.1007299999999997E-2</c:v>
                </c:pt>
                <c:pt idx="43919">
                  <c:v>-4.0661200000000002E-2</c:v>
                </c:pt>
                <c:pt idx="43920">
                  <c:v>-4.0260200000000003E-2</c:v>
                </c:pt>
                <c:pt idx="43921">
                  <c:v>-3.9805699999999999E-2</c:v>
                </c:pt>
                <c:pt idx="43922">
                  <c:v>-3.9298800000000002E-2</c:v>
                </c:pt>
                <c:pt idx="43923">
                  <c:v>-3.8740999999999998E-2</c:v>
                </c:pt>
                <c:pt idx="43924">
                  <c:v>-3.8133599999999997E-2</c:v>
                </c:pt>
                <c:pt idx="43925">
                  <c:v>-3.7478299999999999E-2</c:v>
                </c:pt>
                <c:pt idx="43926">
                  <c:v>-3.6776499999999997E-2</c:v>
                </c:pt>
                <c:pt idx="43927">
                  <c:v>-3.6029899999999997E-2</c:v>
                </c:pt>
                <c:pt idx="43928">
                  <c:v>-3.5240300000000002E-2</c:v>
                </c:pt>
                <c:pt idx="43929">
                  <c:v>-3.4409299999999997E-2</c:v>
                </c:pt>
                <c:pt idx="43930">
                  <c:v>-3.3538999999999999E-2</c:v>
                </c:pt>
                <c:pt idx="43931">
                  <c:v>-3.2631E-2</c:v>
                </c:pt>
                <c:pt idx="43932">
                  <c:v>-3.16875E-2</c:v>
                </c:pt>
                <c:pt idx="43933">
                  <c:v>-3.0710299999999999E-2</c:v>
                </c:pt>
                <c:pt idx="43934">
                  <c:v>-2.9701399999999999E-2</c:v>
                </c:pt>
                <c:pt idx="43935">
                  <c:v>-2.8663000000000001E-2</c:v>
                </c:pt>
                <c:pt idx="43936">
                  <c:v>-2.7597199999999999E-2</c:v>
                </c:pt>
                <c:pt idx="43937">
                  <c:v>-2.6506100000000001E-2</c:v>
                </c:pt>
                <c:pt idx="43938">
                  <c:v>-2.53917E-2</c:v>
                </c:pt>
                <c:pt idx="43939">
                  <c:v>-2.4256400000000001E-2</c:v>
                </c:pt>
                <c:pt idx="43940">
                  <c:v>-2.3102399999999999E-2</c:v>
                </c:pt>
                <c:pt idx="43941">
                  <c:v>-2.1931800000000001E-2</c:v>
                </c:pt>
                <c:pt idx="43942">
                  <c:v>-2.0746799999999999E-2</c:v>
                </c:pt>
                <c:pt idx="43943">
                  <c:v>-1.9549799999999999E-2</c:v>
                </c:pt>
                <c:pt idx="43944">
                  <c:v>-1.8342899999999999E-2</c:v>
                </c:pt>
                <c:pt idx="43945">
                  <c:v>-1.7128399999999998E-2</c:v>
                </c:pt>
                <c:pt idx="43946">
                  <c:v>-1.5908499999999999E-2</c:v>
                </c:pt>
                <c:pt idx="43947">
                  <c:v>-1.4685399999999999E-2</c:v>
                </c:pt>
                <c:pt idx="43948">
                  <c:v>-1.34615E-2</c:v>
                </c:pt>
                <c:pt idx="43949">
                  <c:v>-1.2238799999999999E-2</c:v>
                </c:pt>
                <c:pt idx="43950">
                  <c:v>-1.10195E-2</c:v>
                </c:pt>
                <c:pt idx="43951" formatCode="0.00E+00">
                  <c:v>-9.80579E-3</c:v>
                </c:pt>
                <c:pt idx="43952" formatCode="0.00E+00">
                  <c:v>-8.5998199999999993E-3</c:v>
                </c:pt>
                <c:pt idx="43953" formatCode="0.00E+00">
                  <c:v>-7.4036500000000003E-3</c:v>
                </c:pt>
                <c:pt idx="43954" formatCode="0.00E+00">
                  <c:v>-6.2193500000000002E-3</c:v>
                </c:pt>
                <c:pt idx="43955" formatCode="0.00E+00">
                  <c:v>-5.04894E-3</c:v>
                </c:pt>
                <c:pt idx="43956" formatCode="0.00E+00">
                  <c:v>-3.8943799999999998E-3</c:v>
                </c:pt>
                <c:pt idx="43957" formatCode="0.00E+00">
                  <c:v>-2.7576200000000001E-3</c:v>
                </c:pt>
                <c:pt idx="43958" formatCode="0.00E+00">
                  <c:v>-1.6405300000000001E-3</c:v>
                </c:pt>
                <c:pt idx="43959" formatCode="0.00E+00">
                  <c:v>-5.4494700000000005E-4</c:v>
                </c:pt>
                <c:pt idx="43960" formatCode="0.00E+00">
                  <c:v>5.2735800000000002E-4</c:v>
                </c:pt>
                <c:pt idx="43961" formatCode="0.00E+00">
                  <c:v>1.5746600000000001E-3</c:v>
                </c:pt>
                <c:pt idx="43962" formatCode="0.00E+00">
                  <c:v>2.5953199999999999E-3</c:v>
                </c:pt>
                <c:pt idx="43963" formatCode="0.00E+00">
                  <c:v>3.58772E-3</c:v>
                </c:pt>
                <c:pt idx="43964" formatCode="0.00E+00">
                  <c:v>4.5503599999999998E-3</c:v>
                </c:pt>
                <c:pt idx="43965" formatCode="0.00E+00">
                  <c:v>5.4817599999999996E-3</c:v>
                </c:pt>
                <c:pt idx="43966" formatCode="0.00E+00">
                  <c:v>6.3805499999999996E-3</c:v>
                </c:pt>
                <c:pt idx="43967" formatCode="0.00E+00">
                  <c:v>7.2453999999999999E-3</c:v>
                </c:pt>
                <c:pt idx="43968" formatCode="0.00E+00">
                  <c:v>8.07509E-3</c:v>
                </c:pt>
                <c:pt idx="43969" formatCode="0.00E+00">
                  <c:v>8.86844E-3</c:v>
                </c:pt>
                <c:pt idx="43970" formatCode="0.00E+00">
                  <c:v>9.6243800000000001E-3</c:v>
                </c:pt>
                <c:pt idx="43971">
                  <c:v>1.0341899999999999E-2</c:v>
                </c:pt>
                <c:pt idx="43972">
                  <c:v>1.10201E-2</c:v>
                </c:pt>
                <c:pt idx="43973">
                  <c:v>1.1658099999999999E-2</c:v>
                </c:pt>
                <c:pt idx="43974">
                  <c:v>1.2255200000000001E-2</c:v>
                </c:pt>
                <c:pt idx="43975">
                  <c:v>1.28107E-2</c:v>
                </c:pt>
                <c:pt idx="43976">
                  <c:v>1.33241E-2</c:v>
                </c:pt>
                <c:pt idx="43977">
                  <c:v>1.37947E-2</c:v>
                </c:pt>
                <c:pt idx="43978">
                  <c:v>1.42223E-2</c:v>
                </c:pt>
                <c:pt idx="43979">
                  <c:v>1.46065E-2</c:v>
                </c:pt>
                <c:pt idx="43980">
                  <c:v>1.49471E-2</c:v>
                </c:pt>
                <c:pt idx="43981">
                  <c:v>1.5243899999999999E-2</c:v>
                </c:pt>
                <c:pt idx="43982">
                  <c:v>1.5496899999999999E-2</c:v>
                </c:pt>
                <c:pt idx="43983">
                  <c:v>1.5706100000000001E-2</c:v>
                </c:pt>
                <c:pt idx="43984">
                  <c:v>1.58716E-2</c:v>
                </c:pt>
                <c:pt idx="43985">
                  <c:v>1.59937E-2</c:v>
                </c:pt>
                <c:pt idx="43986">
                  <c:v>1.6072599999999999E-2</c:v>
                </c:pt>
                <c:pt idx="43987">
                  <c:v>1.61087E-2</c:v>
                </c:pt>
                <c:pt idx="43988">
                  <c:v>1.6102399999999999E-2</c:v>
                </c:pt>
                <c:pt idx="43989">
                  <c:v>1.60544E-2</c:v>
                </c:pt>
                <c:pt idx="43990">
                  <c:v>1.5965199999999999E-2</c:v>
                </c:pt>
                <c:pt idx="43991">
                  <c:v>1.5835499999999999E-2</c:v>
                </c:pt>
                <c:pt idx="43992">
                  <c:v>1.5665999999999999E-2</c:v>
                </c:pt>
                <c:pt idx="43993">
                  <c:v>1.5457800000000001E-2</c:v>
                </c:pt>
                <c:pt idx="43994">
                  <c:v>1.52116E-2</c:v>
                </c:pt>
                <c:pt idx="43995">
                  <c:v>1.4928500000000001E-2</c:v>
                </c:pt>
                <c:pt idx="43996">
                  <c:v>1.4609499999999999E-2</c:v>
                </c:pt>
                <c:pt idx="43997">
                  <c:v>1.42559E-2</c:v>
                </c:pt>
                <c:pt idx="43998">
                  <c:v>1.3868699999999999E-2</c:v>
                </c:pt>
                <c:pt idx="43999">
                  <c:v>1.34492E-2</c:v>
                </c:pt>
                <c:pt idx="44000">
                  <c:v>1.29988E-2</c:v>
                </c:pt>
                <c:pt idx="44001">
                  <c:v>1.2518899999999999E-2</c:v>
                </c:pt>
                <c:pt idx="44002">
                  <c:v>1.20108E-2</c:v>
                </c:pt>
                <c:pt idx="44003">
                  <c:v>1.1476099999999999E-2</c:v>
                </c:pt>
                <c:pt idx="44004">
                  <c:v>1.09163E-2</c:v>
                </c:pt>
                <c:pt idx="44005">
                  <c:v>1.0333E-2</c:v>
                </c:pt>
                <c:pt idx="44006" formatCode="0.00E+00">
                  <c:v>9.7276900000000006E-3</c:v>
                </c:pt>
                <c:pt idx="44007" formatCode="0.00E+00">
                  <c:v>9.1021399999999999E-3</c:v>
                </c:pt>
                <c:pt idx="44008" formatCode="0.00E+00">
                  <c:v>8.4580100000000002E-3</c:v>
                </c:pt>
                <c:pt idx="44009" formatCode="0.00E+00">
                  <c:v>7.7970100000000001E-3</c:v>
                </c:pt>
                <c:pt idx="44010" formatCode="0.00E+00">
                  <c:v>7.1209000000000003E-3</c:v>
                </c:pt>
                <c:pt idx="44011" formatCode="0.00E+00">
                  <c:v>6.4314400000000001E-3</c:v>
                </c:pt>
                <c:pt idx="44012" formatCode="0.00E+00">
                  <c:v>5.7304299999999999E-3</c:v>
                </c:pt>
                <c:pt idx="44013" formatCode="0.00E+00">
                  <c:v>5.0196800000000003E-3</c:v>
                </c:pt>
                <c:pt idx="44014" formatCode="0.00E+00">
                  <c:v>4.3010000000000001E-3</c:v>
                </c:pt>
                <c:pt idx="44015" formatCode="0.00E+00">
                  <c:v>3.5762300000000001E-3</c:v>
                </c:pt>
                <c:pt idx="44016" formatCode="0.00E+00">
                  <c:v>2.8471999999999998E-3</c:v>
                </c:pt>
                <c:pt idx="44017" formatCode="0.00E+00">
                  <c:v>2.1157699999999999E-3</c:v>
                </c:pt>
                <c:pt idx="44018" formatCode="0.00E+00">
                  <c:v>1.3837599999999999E-3</c:v>
                </c:pt>
                <c:pt idx="44019" formatCode="0.00E+00">
                  <c:v>6.5301699999999999E-4</c:v>
                </c:pt>
                <c:pt idx="44020" formatCode="0.00E+00">
                  <c:v>-7.4637700000000005E-5</c:v>
                </c:pt>
                <c:pt idx="44021" formatCode="0.00E+00">
                  <c:v>-7.9738699999999999E-4</c:v>
                </c:pt>
                <c:pt idx="44022" formatCode="0.00E+00">
                  <c:v>-1.5134300000000001E-3</c:v>
                </c:pt>
                <c:pt idx="44023" formatCode="0.00E+00">
                  <c:v>-2.2209899999999999E-3</c:v>
                </c:pt>
                <c:pt idx="44024" formatCode="0.00E+00">
                  <c:v>-2.9183E-3</c:v>
                </c:pt>
                <c:pt idx="44025" formatCode="0.00E+00">
                  <c:v>-3.60364E-3</c:v>
                </c:pt>
                <c:pt idx="44026" formatCode="0.00E+00">
                  <c:v>-4.2752900000000002E-3</c:v>
                </c:pt>
                <c:pt idx="44027" formatCode="0.00E+00">
                  <c:v>-4.9315899999999996E-3</c:v>
                </c:pt>
                <c:pt idx="44028" formatCode="0.00E+00">
                  <c:v>-5.5708900000000002E-3</c:v>
                </c:pt>
                <c:pt idx="44029" formatCode="0.00E+00">
                  <c:v>-6.1916200000000001E-3</c:v>
                </c:pt>
                <c:pt idx="44030" formatCode="0.00E+00">
                  <c:v>-6.79219E-3</c:v>
                </c:pt>
                <c:pt idx="44031" formatCode="0.00E+00">
                  <c:v>-7.3711200000000001E-3</c:v>
                </c:pt>
                <c:pt idx="44032" formatCode="0.00E+00">
                  <c:v>-7.9269300000000004E-3</c:v>
                </c:pt>
                <c:pt idx="44033" formatCode="0.00E+00">
                  <c:v>-8.4582100000000007E-3</c:v>
                </c:pt>
                <c:pt idx="44034" formatCode="0.00E+00">
                  <c:v>-8.9636100000000003E-3</c:v>
                </c:pt>
                <c:pt idx="44035" formatCode="0.00E+00">
                  <c:v>-9.4418100000000001E-3</c:v>
                </c:pt>
                <c:pt idx="44036" formatCode="0.00E+00">
                  <c:v>-9.8915800000000005E-3</c:v>
                </c:pt>
                <c:pt idx="44037">
                  <c:v>-1.03117E-2</c:v>
                </c:pt>
                <c:pt idx="44038">
                  <c:v>-1.07011E-2</c:v>
                </c:pt>
                <c:pt idx="44039">
                  <c:v>-1.1058699999999999E-2</c:v>
                </c:pt>
                <c:pt idx="44040">
                  <c:v>-1.1383600000000001E-2</c:v>
                </c:pt>
                <c:pt idx="44041">
                  <c:v>-1.16747E-2</c:v>
                </c:pt>
                <c:pt idx="44042">
                  <c:v>-1.1931300000000001E-2</c:v>
                </c:pt>
                <c:pt idx="44043">
                  <c:v>-1.21525E-2</c:v>
                </c:pt>
                <c:pt idx="44044">
                  <c:v>-1.23377E-2</c:v>
                </c:pt>
                <c:pt idx="44045">
                  <c:v>-1.2486199999999999E-2</c:v>
                </c:pt>
                <c:pt idx="44046">
                  <c:v>-1.25976E-2</c:v>
                </c:pt>
                <c:pt idx="44047">
                  <c:v>-1.2671200000000001E-2</c:v>
                </c:pt>
                <c:pt idx="44048">
                  <c:v>-1.2706800000000001E-2</c:v>
                </c:pt>
                <c:pt idx="44049">
                  <c:v>-1.2703900000000001E-2</c:v>
                </c:pt>
                <c:pt idx="44050">
                  <c:v>-1.26625E-2</c:v>
                </c:pt>
                <c:pt idx="44051">
                  <c:v>-1.25822E-2</c:v>
                </c:pt>
                <c:pt idx="44052">
                  <c:v>-1.24631E-2</c:v>
                </c:pt>
                <c:pt idx="44053">
                  <c:v>-1.2305099999999999E-2</c:v>
                </c:pt>
                <c:pt idx="44054">
                  <c:v>-1.21084E-2</c:v>
                </c:pt>
                <c:pt idx="44055">
                  <c:v>-1.1873E-2</c:v>
                </c:pt>
                <c:pt idx="44056">
                  <c:v>-1.15993E-2</c:v>
                </c:pt>
                <c:pt idx="44057">
                  <c:v>-1.1287500000000001E-2</c:v>
                </c:pt>
                <c:pt idx="44058">
                  <c:v>-1.0938099999999999E-2</c:v>
                </c:pt>
                <c:pt idx="44059">
                  <c:v>-1.05515E-2</c:v>
                </c:pt>
                <c:pt idx="44060">
                  <c:v>-1.0128399999999999E-2</c:v>
                </c:pt>
                <c:pt idx="44061" formatCode="0.00E+00">
                  <c:v>-9.6693100000000004E-3</c:v>
                </c:pt>
                <c:pt idx="44062" formatCode="0.00E+00">
                  <c:v>-9.1749699999999993E-3</c:v>
                </c:pt>
                <c:pt idx="44063" formatCode="0.00E+00">
                  <c:v>-8.6461799999999998E-3</c:v>
                </c:pt>
                <c:pt idx="44064" formatCode="0.00E+00">
                  <c:v>-8.0837900000000004E-3</c:v>
                </c:pt>
                <c:pt idx="44065" formatCode="0.00E+00">
                  <c:v>-7.4887199999999999E-3</c:v>
                </c:pt>
                <c:pt idx="44066" formatCode="0.00E+00">
                  <c:v>-6.8619900000000001E-3</c:v>
                </c:pt>
                <c:pt idx="44067" formatCode="0.00E+00">
                  <c:v>-6.20464E-3</c:v>
                </c:pt>
                <c:pt idx="44068" formatCode="0.00E+00">
                  <c:v>-5.5178199999999997E-3</c:v>
                </c:pt>
                <c:pt idx="44069" formatCode="0.00E+00">
                  <c:v>-4.8027199999999999E-3</c:v>
                </c:pt>
                <c:pt idx="44070" formatCode="0.00E+00">
                  <c:v>-4.0605800000000003E-3</c:v>
                </c:pt>
                <c:pt idx="44071" formatCode="0.00E+00">
                  <c:v>-3.2927199999999998E-3</c:v>
                </c:pt>
                <c:pt idx="44072" formatCode="0.00E+00">
                  <c:v>-2.5005100000000001E-3</c:v>
                </c:pt>
                <c:pt idx="44073" formatCode="0.00E+00">
                  <c:v>-1.6853700000000001E-3</c:v>
                </c:pt>
                <c:pt idx="44074" formatCode="0.00E+00">
                  <c:v>-8.4876899999999998E-4</c:v>
                </c:pt>
                <c:pt idx="44075" formatCode="0.00E+00">
                  <c:v>7.7691399999999993E-6</c:v>
                </c:pt>
                <c:pt idx="44076" formatCode="0.00E+00">
                  <c:v>8.8268000000000005E-4</c:v>
                </c:pt>
                <c:pt idx="44077" formatCode="0.00E+00">
                  <c:v>1.77436E-3</c:v>
                </c:pt>
                <c:pt idx="44078" formatCode="0.00E+00">
                  <c:v>2.6811500000000002E-3</c:v>
                </c:pt>
                <c:pt idx="44079" formatCode="0.00E+00">
                  <c:v>3.6013799999999999E-3</c:v>
                </c:pt>
                <c:pt idx="44080" formatCode="0.00E+00">
                  <c:v>4.5333400000000003E-3</c:v>
                </c:pt>
                <c:pt idx="44081" formatCode="0.00E+00">
                  <c:v>5.47526E-3</c:v>
                </c:pt>
                <c:pt idx="44082" formatCode="0.00E+00">
                  <c:v>6.4253899999999996E-3</c:v>
                </c:pt>
                <c:pt idx="44083" formatCode="0.00E+00">
                  <c:v>7.3819300000000001E-3</c:v>
                </c:pt>
                <c:pt idx="44084" formatCode="0.00E+00">
                  <c:v>8.3430499999999994E-3</c:v>
                </c:pt>
                <c:pt idx="44085" formatCode="0.00E+00">
                  <c:v>9.3069399999999997E-3</c:v>
                </c:pt>
                <c:pt idx="44086">
                  <c:v>1.02717E-2</c:v>
                </c:pt>
                <c:pt idx="44087">
                  <c:v>1.12356E-2</c:v>
                </c:pt>
                <c:pt idx="44088">
                  <c:v>1.21967E-2</c:v>
                </c:pt>
                <c:pt idx="44089">
                  <c:v>1.3153E-2</c:v>
                </c:pt>
                <c:pt idx="44090">
                  <c:v>1.41029E-2</c:v>
                </c:pt>
                <c:pt idx="44091">
                  <c:v>1.5044399999999999E-2</c:v>
                </c:pt>
                <c:pt idx="44092">
                  <c:v>1.59756E-2</c:v>
                </c:pt>
                <c:pt idx="44093">
                  <c:v>1.6894800000000001E-2</c:v>
                </c:pt>
                <c:pt idx="44094">
                  <c:v>1.7800099999999999E-2</c:v>
                </c:pt>
                <c:pt idx="44095">
                  <c:v>1.8689600000000001E-2</c:v>
                </c:pt>
                <c:pt idx="44096">
                  <c:v>1.9561700000000001E-2</c:v>
                </c:pt>
                <c:pt idx="44097">
                  <c:v>2.0414499999999999E-2</c:v>
                </c:pt>
                <c:pt idx="44098">
                  <c:v>2.1246299999999999E-2</c:v>
                </c:pt>
                <c:pt idx="44099">
                  <c:v>2.2055399999999999E-2</c:v>
                </c:pt>
                <c:pt idx="44100">
                  <c:v>2.2840099999999999E-2</c:v>
                </c:pt>
                <c:pt idx="44101">
                  <c:v>2.3598899999999999E-2</c:v>
                </c:pt>
                <c:pt idx="44102">
                  <c:v>2.43301E-2</c:v>
                </c:pt>
                <c:pt idx="44103">
                  <c:v>2.5032200000000001E-2</c:v>
                </c:pt>
                <c:pt idx="44104">
                  <c:v>2.57036E-2</c:v>
                </c:pt>
                <c:pt idx="44105">
                  <c:v>2.6342999999999998E-2</c:v>
                </c:pt>
                <c:pt idx="44106">
                  <c:v>2.6948900000000001E-2</c:v>
                </c:pt>
                <c:pt idx="44107">
                  <c:v>2.75199E-2</c:v>
                </c:pt>
                <c:pt idx="44108">
                  <c:v>2.8054900000000001E-2</c:v>
                </c:pt>
                <c:pt idx="44109">
                  <c:v>2.8552600000000001E-2</c:v>
                </c:pt>
                <c:pt idx="44110">
                  <c:v>2.9011700000000001E-2</c:v>
                </c:pt>
                <c:pt idx="44111">
                  <c:v>2.9431300000000001E-2</c:v>
                </c:pt>
                <c:pt idx="44112">
                  <c:v>2.9810199999999999E-2</c:v>
                </c:pt>
                <c:pt idx="44113">
                  <c:v>3.01476E-2</c:v>
                </c:pt>
                <c:pt idx="44114">
                  <c:v>3.0442400000000001E-2</c:v>
                </c:pt>
                <c:pt idx="44115">
                  <c:v>3.0693999999999999E-2</c:v>
                </c:pt>
                <c:pt idx="44116">
                  <c:v>3.0901399999999999E-2</c:v>
                </c:pt>
                <c:pt idx="44117">
                  <c:v>3.10642E-2</c:v>
                </c:pt>
                <c:pt idx="44118">
                  <c:v>3.11816E-2</c:v>
                </c:pt>
                <c:pt idx="44119">
                  <c:v>3.1253099999999999E-2</c:v>
                </c:pt>
                <c:pt idx="44120">
                  <c:v>3.1278300000000002E-2</c:v>
                </c:pt>
                <c:pt idx="44121">
                  <c:v>3.1256899999999997E-2</c:v>
                </c:pt>
                <c:pt idx="44122">
                  <c:v>3.1188500000000001E-2</c:v>
                </c:pt>
                <c:pt idx="44123">
                  <c:v>3.1072900000000001E-2</c:v>
                </c:pt>
                <c:pt idx="44124">
                  <c:v>3.0910099999999999E-2</c:v>
                </c:pt>
                <c:pt idx="44125">
                  <c:v>3.0699899999999999E-2</c:v>
                </c:pt>
                <c:pt idx="44126">
                  <c:v>3.0442400000000001E-2</c:v>
                </c:pt>
                <c:pt idx="44127">
                  <c:v>3.0137799999999999E-2</c:v>
                </c:pt>
                <c:pt idx="44128">
                  <c:v>2.9786199999999999E-2</c:v>
                </c:pt>
                <c:pt idx="44129">
                  <c:v>2.9388000000000001E-2</c:v>
                </c:pt>
                <c:pt idx="44130">
                  <c:v>2.8943400000000001E-2</c:v>
                </c:pt>
                <c:pt idx="44131">
                  <c:v>2.8452999999999999E-2</c:v>
                </c:pt>
                <c:pt idx="44132">
                  <c:v>2.79172E-2</c:v>
                </c:pt>
                <c:pt idx="44133">
                  <c:v>2.7336699999999999E-2</c:v>
                </c:pt>
                <c:pt idx="44134">
                  <c:v>2.6712099999999999E-2</c:v>
                </c:pt>
                <c:pt idx="44135">
                  <c:v>2.6044299999999999E-2</c:v>
                </c:pt>
                <c:pt idx="44136">
                  <c:v>2.5333999999999999E-2</c:v>
                </c:pt>
                <c:pt idx="44137">
                  <c:v>2.4582099999999999E-2</c:v>
                </c:pt>
                <c:pt idx="44138">
                  <c:v>2.37897E-2</c:v>
                </c:pt>
                <c:pt idx="44139">
                  <c:v>2.2957700000000001E-2</c:v>
                </c:pt>
                <c:pt idx="44140">
                  <c:v>2.20874E-2</c:v>
                </c:pt>
                <c:pt idx="44141">
                  <c:v>2.1179799999999999E-2</c:v>
                </c:pt>
                <c:pt idx="44142">
                  <c:v>2.0236299999999999E-2</c:v>
                </c:pt>
                <c:pt idx="44143">
                  <c:v>1.92582E-2</c:v>
                </c:pt>
                <c:pt idx="44144">
                  <c:v>1.8246800000000001E-2</c:v>
                </c:pt>
                <c:pt idx="44145">
                  <c:v>1.7203599999999999E-2</c:v>
                </c:pt>
                <c:pt idx="44146">
                  <c:v>1.6130100000000001E-2</c:v>
                </c:pt>
                <c:pt idx="44147">
                  <c:v>1.5027799999999999E-2</c:v>
                </c:pt>
                <c:pt idx="44148">
                  <c:v>1.3898300000000001E-2</c:v>
                </c:pt>
                <c:pt idx="44149">
                  <c:v>1.27432E-2</c:v>
                </c:pt>
                <c:pt idx="44150">
                  <c:v>1.1564400000000001E-2</c:v>
                </c:pt>
                <c:pt idx="44151">
                  <c:v>1.03634E-2</c:v>
                </c:pt>
                <c:pt idx="44152" formatCode="0.00E+00">
                  <c:v>9.1420200000000007E-3</c:v>
                </c:pt>
                <c:pt idx="44153" formatCode="0.00E+00">
                  <c:v>7.9021400000000002E-3</c:v>
                </c:pt>
                <c:pt idx="44154" formatCode="0.00E+00">
                  <c:v>6.6455799999999999E-3</c:v>
                </c:pt>
                <c:pt idx="44155" formatCode="0.00E+00">
                  <c:v>5.37419E-3</c:v>
                </c:pt>
                <c:pt idx="44156" formatCode="0.00E+00">
                  <c:v>4.0898799999999997E-3</c:v>
                </c:pt>
                <c:pt idx="44157" formatCode="0.00E+00">
                  <c:v>2.7945800000000001E-3</c:v>
                </c:pt>
                <c:pt idx="44158" formatCode="0.00E+00">
                  <c:v>1.49022E-3</c:v>
                </c:pt>
                <c:pt idx="44159" formatCode="0.00E+00">
                  <c:v>1.7877400000000001E-4</c:v>
                </c:pt>
                <c:pt idx="44160" formatCode="0.00E+00">
                  <c:v>-1.1378E-3</c:v>
                </c:pt>
                <c:pt idx="44161" formatCode="0.00E+00">
                  <c:v>-2.4575E-3</c:v>
                </c:pt>
                <c:pt idx="44162" formatCode="0.00E+00">
                  <c:v>-3.7783500000000002E-3</c:v>
                </c:pt>
                <c:pt idx="44163" formatCode="0.00E+00">
                  <c:v>-5.0983399999999998E-3</c:v>
                </c:pt>
                <c:pt idx="44164" formatCode="0.00E+00">
                  <c:v>-6.4154900000000003E-3</c:v>
                </c:pt>
                <c:pt idx="44165" formatCode="0.00E+00">
                  <c:v>-7.7278099999999999E-3</c:v>
                </c:pt>
                <c:pt idx="44166" formatCode="0.00E+00">
                  <c:v>-9.0332999999999993E-3</c:v>
                </c:pt>
                <c:pt idx="44167">
                  <c:v>-1.0330000000000001E-2</c:v>
                </c:pt>
                <c:pt idx="44168">
                  <c:v>-1.16159E-2</c:v>
                </c:pt>
                <c:pt idx="44169">
                  <c:v>-1.28892E-2</c:v>
                </c:pt>
                <c:pt idx="44170">
                  <c:v>-1.41478E-2</c:v>
                </c:pt>
                <c:pt idx="44171">
                  <c:v>-1.53898E-2</c:v>
                </c:pt>
                <c:pt idx="44172">
                  <c:v>-1.66135E-2</c:v>
                </c:pt>
                <c:pt idx="44173">
                  <c:v>-1.7817E-2</c:v>
                </c:pt>
                <c:pt idx="44174">
                  <c:v>-1.8998299999999999E-2</c:v>
                </c:pt>
                <c:pt idx="44175">
                  <c:v>-2.0155900000000001E-2</c:v>
                </c:pt>
                <c:pt idx="44176">
                  <c:v>-2.1287799999999999E-2</c:v>
                </c:pt>
                <c:pt idx="44177">
                  <c:v>-2.2392599999999999E-2</c:v>
                </c:pt>
                <c:pt idx="44178">
                  <c:v>-2.34684E-2</c:v>
                </c:pt>
                <c:pt idx="44179">
                  <c:v>-2.45136E-2</c:v>
                </c:pt>
                <c:pt idx="44180">
                  <c:v>-2.5526900000000002E-2</c:v>
                </c:pt>
                <c:pt idx="44181">
                  <c:v>-2.6506499999999999E-2</c:v>
                </c:pt>
                <c:pt idx="44182">
                  <c:v>-2.7451099999999999E-2</c:v>
                </c:pt>
                <c:pt idx="44183">
                  <c:v>-2.83594E-2</c:v>
                </c:pt>
                <c:pt idx="44184">
                  <c:v>-2.92299E-2</c:v>
                </c:pt>
                <c:pt idx="44185">
                  <c:v>-3.0061399999999999E-2</c:v>
                </c:pt>
                <c:pt idx="44186">
                  <c:v>-3.08528E-2</c:v>
                </c:pt>
                <c:pt idx="44187">
                  <c:v>-3.16028E-2</c:v>
                </c:pt>
                <c:pt idx="44188">
                  <c:v>-3.2310400000000003E-2</c:v>
                </c:pt>
                <c:pt idx="44189">
                  <c:v>-3.2974700000000003E-2</c:v>
                </c:pt>
                <c:pt idx="44190">
                  <c:v>-3.3594600000000002E-2</c:v>
                </c:pt>
                <c:pt idx="44191">
                  <c:v>-3.4169400000000003E-2</c:v>
                </c:pt>
                <c:pt idx="44192">
                  <c:v>-3.4698300000000001E-2</c:v>
                </c:pt>
                <c:pt idx="44193">
                  <c:v>-3.5180500000000003E-2</c:v>
                </c:pt>
                <c:pt idx="44194">
                  <c:v>-3.5615399999999998E-2</c:v>
                </c:pt>
                <c:pt idx="44195">
                  <c:v>-3.60025E-2</c:v>
                </c:pt>
                <c:pt idx="44196">
                  <c:v>-3.63413E-2</c:v>
                </c:pt>
                <c:pt idx="44197">
                  <c:v>-3.6631499999999997E-2</c:v>
                </c:pt>
                <c:pt idx="44198">
                  <c:v>-3.6872599999999998E-2</c:v>
                </c:pt>
                <c:pt idx="44199">
                  <c:v>-3.7064600000000003E-2</c:v>
                </c:pt>
                <c:pt idx="44200">
                  <c:v>-3.72071E-2</c:v>
                </c:pt>
                <c:pt idx="44201">
                  <c:v>-3.7300199999999999E-2</c:v>
                </c:pt>
                <c:pt idx="44202">
                  <c:v>-3.7343800000000003E-2</c:v>
                </c:pt>
                <c:pt idx="44203">
                  <c:v>-3.7338099999999999E-2</c:v>
                </c:pt>
                <c:pt idx="44204">
                  <c:v>-3.72831E-2</c:v>
                </c:pt>
                <c:pt idx="44205">
                  <c:v>-3.7179200000000003E-2</c:v>
                </c:pt>
                <c:pt idx="44206">
                  <c:v>-3.7026700000000003E-2</c:v>
                </c:pt>
                <c:pt idx="44207">
                  <c:v>-3.6825900000000002E-2</c:v>
                </c:pt>
                <c:pt idx="44208">
                  <c:v>-3.65773E-2</c:v>
                </c:pt>
                <c:pt idx="44209">
                  <c:v>-3.6281599999999997E-2</c:v>
                </c:pt>
                <c:pt idx="44210">
                  <c:v>-3.59393E-2</c:v>
                </c:pt>
                <c:pt idx="44211">
                  <c:v>-3.5550999999999999E-2</c:v>
                </c:pt>
                <c:pt idx="44212">
                  <c:v>-3.5117700000000002E-2</c:v>
                </c:pt>
                <c:pt idx="44213">
                  <c:v>-3.46401E-2</c:v>
                </c:pt>
                <c:pt idx="44214">
                  <c:v>-3.4119099999999999E-2</c:v>
                </c:pt>
                <c:pt idx="44215">
                  <c:v>-3.3555700000000001E-2</c:v>
                </c:pt>
                <c:pt idx="44216">
                  <c:v>-3.2951000000000001E-2</c:v>
                </c:pt>
                <c:pt idx="44217">
                  <c:v>-3.2306099999999997E-2</c:v>
                </c:pt>
                <c:pt idx="44218">
                  <c:v>-3.16221E-2</c:v>
                </c:pt>
                <c:pt idx="44219">
                  <c:v>-3.0900199999999999E-2</c:v>
                </c:pt>
                <c:pt idx="44220">
                  <c:v>-3.01417E-2</c:v>
                </c:pt>
                <c:pt idx="44221">
                  <c:v>-2.9348099999999998E-2</c:v>
                </c:pt>
                <c:pt idx="44222">
                  <c:v>-2.85206E-2</c:v>
                </c:pt>
                <c:pt idx="44223">
                  <c:v>-2.76606E-2</c:v>
                </c:pt>
                <c:pt idx="44224">
                  <c:v>-2.67698E-2</c:v>
                </c:pt>
                <c:pt idx="44225">
                  <c:v>-2.5849500000000001E-2</c:v>
                </c:pt>
                <c:pt idx="44226">
                  <c:v>-2.4901400000000001E-2</c:v>
                </c:pt>
                <c:pt idx="44227">
                  <c:v>-2.39271E-2</c:v>
                </c:pt>
                <c:pt idx="44228">
                  <c:v>-2.2928199999999999E-2</c:v>
                </c:pt>
                <c:pt idx="44229">
                  <c:v>-2.1906399999999999E-2</c:v>
                </c:pt>
                <c:pt idx="44230">
                  <c:v>-2.0863400000000001E-2</c:v>
                </c:pt>
                <c:pt idx="44231">
                  <c:v>-1.98008E-2</c:v>
                </c:pt>
                <c:pt idx="44232">
                  <c:v>-1.87206E-2</c:v>
                </c:pt>
                <c:pt idx="44233">
                  <c:v>-1.7624399999999998E-2</c:v>
                </c:pt>
                <c:pt idx="44234">
                  <c:v>-1.6514000000000001E-2</c:v>
                </c:pt>
                <c:pt idx="44235">
                  <c:v>-1.5391200000000001E-2</c:v>
                </c:pt>
                <c:pt idx="44236">
                  <c:v>-1.42579E-2</c:v>
                </c:pt>
                <c:pt idx="44237">
                  <c:v>-1.31159E-2</c:v>
                </c:pt>
                <c:pt idx="44238">
                  <c:v>-1.1966900000000001E-2</c:v>
                </c:pt>
                <c:pt idx="44239">
                  <c:v>-1.0812799999999999E-2</c:v>
                </c:pt>
                <c:pt idx="44240" formatCode="0.00E+00">
                  <c:v>-9.6554599999999994E-3</c:v>
                </c:pt>
                <c:pt idx="44241" formatCode="0.00E+00">
                  <c:v>-8.4966499999999997E-3</c:v>
                </c:pt>
                <c:pt idx="44242" formatCode="0.00E+00">
                  <c:v>-7.3381999999999996E-3</c:v>
                </c:pt>
                <c:pt idx="44243" formatCode="0.00E+00">
                  <c:v>-6.1818899999999998E-3</c:v>
                </c:pt>
                <c:pt idx="44244" formatCode="0.00E+00">
                  <c:v>-5.0295100000000001E-3</c:v>
                </c:pt>
                <c:pt idx="44245" formatCode="0.00E+00">
                  <c:v>-3.88281E-3</c:v>
                </c:pt>
                <c:pt idx="44246" formatCode="0.00E+00">
                  <c:v>-2.74355E-3</c:v>
                </c:pt>
                <c:pt idx="44247" formatCode="0.00E+00">
                  <c:v>-1.6134299999999999E-3</c:v>
                </c:pt>
                <c:pt idx="44248" formatCode="0.00E+00">
                  <c:v>-4.9415699999999995E-4</c:v>
                </c:pt>
                <c:pt idx="44249" formatCode="0.00E+00">
                  <c:v>6.1262100000000004E-4</c:v>
                </c:pt>
                <c:pt idx="44250" formatCode="0.00E+00">
                  <c:v>1.70527E-3</c:v>
                </c:pt>
                <c:pt idx="44251" formatCode="0.00E+00">
                  <c:v>2.7821999999999999E-3</c:v>
                </c:pt>
                <c:pt idx="44252" formatCode="0.00E+00">
                  <c:v>3.8418599999999999E-3</c:v>
                </c:pt>
                <c:pt idx="44253" formatCode="0.00E+00">
                  <c:v>4.8827300000000001E-3</c:v>
                </c:pt>
                <c:pt idx="44254" formatCode="0.00E+00">
                  <c:v>5.90334E-3</c:v>
                </c:pt>
                <c:pt idx="44255" formatCode="0.00E+00">
                  <c:v>6.9022600000000003E-3</c:v>
                </c:pt>
                <c:pt idx="44256" formatCode="0.00E+00">
                  <c:v>7.8781300000000005E-3</c:v>
                </c:pt>
                <c:pt idx="44257" formatCode="0.00E+00">
                  <c:v>8.8295999999999999E-3</c:v>
                </c:pt>
                <c:pt idx="44258" formatCode="0.00E+00">
                  <c:v>9.7554100000000008E-3</c:v>
                </c:pt>
                <c:pt idx="44259">
                  <c:v>1.06543E-2</c:v>
                </c:pt>
                <c:pt idx="44260">
                  <c:v>1.1525199999999999E-2</c:v>
                </c:pt>
                <c:pt idx="44261">
                  <c:v>1.23669E-2</c:v>
                </c:pt>
                <c:pt idx="44262">
                  <c:v>1.31784E-2</c:v>
                </c:pt>
                <c:pt idx="44263">
                  <c:v>1.3958699999999999E-2</c:v>
                </c:pt>
                <c:pt idx="44264">
                  <c:v>1.47069E-2</c:v>
                </c:pt>
                <c:pt idx="44265">
                  <c:v>1.54222E-2</c:v>
                </c:pt>
                <c:pt idx="44266">
                  <c:v>1.6103599999999999E-2</c:v>
                </c:pt>
                <c:pt idx="44267">
                  <c:v>1.6750600000000001E-2</c:v>
                </c:pt>
                <c:pt idx="44268">
                  <c:v>1.73624E-2</c:v>
                </c:pt>
                <c:pt idx="44269">
                  <c:v>1.79385E-2</c:v>
                </c:pt>
                <c:pt idx="44270">
                  <c:v>1.84783E-2</c:v>
                </c:pt>
                <c:pt idx="44271">
                  <c:v>1.8981399999999999E-2</c:v>
                </c:pt>
                <c:pt idx="44272">
                  <c:v>1.94474E-2</c:v>
                </c:pt>
                <c:pt idx="44273">
                  <c:v>1.9876000000000001E-2</c:v>
                </c:pt>
                <c:pt idx="44274">
                  <c:v>2.0266900000000001E-2</c:v>
                </c:pt>
                <c:pt idx="44275">
                  <c:v>2.0619999999999999E-2</c:v>
                </c:pt>
                <c:pt idx="44276">
                  <c:v>2.0935100000000002E-2</c:v>
                </c:pt>
                <c:pt idx="44277">
                  <c:v>2.12123E-2</c:v>
                </c:pt>
                <c:pt idx="44278">
                  <c:v>2.1451600000000001E-2</c:v>
                </c:pt>
                <c:pt idx="44279">
                  <c:v>2.1653100000000002E-2</c:v>
                </c:pt>
                <c:pt idx="44280">
                  <c:v>2.18169E-2</c:v>
                </c:pt>
                <c:pt idx="44281">
                  <c:v>2.1943399999999998E-2</c:v>
                </c:pt>
                <c:pt idx="44282">
                  <c:v>2.2032800000000002E-2</c:v>
                </c:pt>
                <c:pt idx="44283">
                  <c:v>2.2085500000000001E-2</c:v>
                </c:pt>
                <c:pt idx="44284">
                  <c:v>2.2102E-2</c:v>
                </c:pt>
                <c:pt idx="44285">
                  <c:v>2.20827E-2</c:v>
                </c:pt>
                <c:pt idx="44286">
                  <c:v>2.2028300000000001E-2</c:v>
                </c:pt>
                <c:pt idx="44287">
                  <c:v>2.1939400000000001E-2</c:v>
                </c:pt>
                <c:pt idx="44288">
                  <c:v>2.1816599999999998E-2</c:v>
                </c:pt>
                <c:pt idx="44289">
                  <c:v>2.1660800000000001E-2</c:v>
                </c:pt>
                <c:pt idx="44290">
                  <c:v>2.1472700000000001E-2</c:v>
                </c:pt>
                <c:pt idx="44291">
                  <c:v>2.1253299999999999E-2</c:v>
                </c:pt>
                <c:pt idx="44292">
                  <c:v>2.1003299999999999E-2</c:v>
                </c:pt>
                <c:pt idx="44293">
                  <c:v>2.07239E-2</c:v>
                </c:pt>
                <c:pt idx="44294">
                  <c:v>2.0416E-2</c:v>
                </c:pt>
                <c:pt idx="44295">
                  <c:v>2.0080600000000001E-2</c:v>
                </c:pt>
                <c:pt idx="44296">
                  <c:v>1.9718900000000001E-2</c:v>
                </c:pt>
                <c:pt idx="44297">
                  <c:v>1.9332100000000001E-2</c:v>
                </c:pt>
                <c:pt idx="44298">
                  <c:v>1.8921299999999999E-2</c:v>
                </c:pt>
                <c:pt idx="44299">
                  <c:v>1.8487699999999999E-2</c:v>
                </c:pt>
                <c:pt idx="44300">
                  <c:v>1.8032699999999999E-2</c:v>
                </c:pt>
                <c:pt idx="44301">
                  <c:v>1.75575E-2</c:v>
                </c:pt>
                <c:pt idx="44302">
                  <c:v>1.7063399999999999E-2</c:v>
                </c:pt>
                <c:pt idx="44303">
                  <c:v>1.6551699999999999E-2</c:v>
                </c:pt>
                <c:pt idx="44304">
                  <c:v>1.6023900000000001E-2</c:v>
                </c:pt>
                <c:pt idx="44305">
                  <c:v>1.5481399999999999E-2</c:v>
                </c:pt>
                <c:pt idx="44306">
                  <c:v>1.49255E-2</c:v>
                </c:pt>
                <c:pt idx="44307">
                  <c:v>1.4357699999999999E-2</c:v>
                </c:pt>
                <c:pt idx="44308">
                  <c:v>1.3779400000000001E-2</c:v>
                </c:pt>
                <c:pt idx="44309">
                  <c:v>1.3192000000000001E-2</c:v>
                </c:pt>
                <c:pt idx="44310">
                  <c:v>1.2597000000000001E-2</c:v>
                </c:pt>
                <c:pt idx="44311">
                  <c:v>1.19959E-2</c:v>
                </c:pt>
                <c:pt idx="44312">
                  <c:v>1.13902E-2</c:v>
                </c:pt>
                <c:pt idx="44313">
                  <c:v>1.0781199999999999E-2</c:v>
                </c:pt>
                <c:pt idx="44314">
                  <c:v>1.01704E-2</c:v>
                </c:pt>
                <c:pt idx="44315" formatCode="0.00E+00">
                  <c:v>9.5592400000000001E-3</c:v>
                </c:pt>
                <c:pt idx="44316" formatCode="0.00E+00">
                  <c:v>8.9491999999999992E-3</c:v>
                </c:pt>
                <c:pt idx="44317" formatCode="0.00E+00">
                  <c:v>8.3416600000000007E-3</c:v>
                </c:pt>
                <c:pt idx="44318" formatCode="0.00E+00">
                  <c:v>7.73802E-3</c:v>
                </c:pt>
                <c:pt idx="44319" formatCode="0.00E+00">
                  <c:v>7.1396599999999999E-3</c:v>
                </c:pt>
                <c:pt idx="44320" formatCode="0.00E+00">
                  <c:v>6.5479300000000004E-3</c:v>
                </c:pt>
                <c:pt idx="44321" formatCode="0.00E+00">
                  <c:v>5.9641700000000004E-3</c:v>
                </c:pt>
                <c:pt idx="44322" formatCode="0.00E+00">
                  <c:v>5.38968E-3</c:v>
                </c:pt>
                <c:pt idx="44323" formatCode="0.00E+00">
                  <c:v>4.8257300000000003E-3</c:v>
                </c:pt>
                <c:pt idx="44324" formatCode="0.00E+00">
                  <c:v>4.27357E-3</c:v>
                </c:pt>
                <c:pt idx="44325" formatCode="0.00E+00">
                  <c:v>3.7344000000000001E-3</c:v>
                </c:pt>
                <c:pt idx="44326" formatCode="0.00E+00">
                  <c:v>3.2093999999999998E-3</c:v>
                </c:pt>
                <c:pt idx="44327" formatCode="0.00E+00">
                  <c:v>2.6996899999999998E-3</c:v>
                </c:pt>
                <c:pt idx="44328" formatCode="0.00E+00">
                  <c:v>2.2063600000000001E-3</c:v>
                </c:pt>
                <c:pt idx="44329" formatCode="0.00E+00">
                  <c:v>1.7304499999999999E-3</c:v>
                </c:pt>
                <c:pt idx="44330" formatCode="0.00E+00">
                  <c:v>1.27297E-3</c:v>
                </c:pt>
                <c:pt idx="44331" formatCode="0.00E+00">
                  <c:v>8.3487299999999997E-4</c:v>
                </c:pt>
                <c:pt idx="44332" formatCode="0.00E+00">
                  <c:v>4.1705099999999999E-4</c:v>
                </c:pt>
                <c:pt idx="44333" formatCode="0.00E+00">
                  <c:v>2.0358699999999999E-5</c:v>
                </c:pt>
                <c:pt idx="44334" formatCode="0.00E+00">
                  <c:v>-3.5440500000000002E-4</c:v>
                </c:pt>
                <c:pt idx="44335" formatCode="0.00E+00">
                  <c:v>-7.0649600000000003E-4</c:v>
                </c:pt>
                <c:pt idx="44336" formatCode="0.00E+00">
                  <c:v>-1.03523E-3</c:v>
                </c:pt>
                <c:pt idx="44337" formatCode="0.00E+00">
                  <c:v>-1.3399600000000001E-3</c:v>
                </c:pt>
                <c:pt idx="44338" formatCode="0.00E+00">
                  <c:v>-1.6201399999999999E-3</c:v>
                </c:pt>
                <c:pt idx="44339" formatCode="0.00E+00">
                  <c:v>-1.8752300000000001E-3</c:v>
                </c:pt>
                <c:pt idx="44340" formatCode="0.00E+00">
                  <c:v>-2.10479E-3</c:v>
                </c:pt>
                <c:pt idx="44341" formatCode="0.00E+00">
                  <c:v>-2.3084300000000002E-3</c:v>
                </c:pt>
                <c:pt idx="44342" formatCode="0.00E+00">
                  <c:v>-2.4857999999999998E-3</c:v>
                </c:pt>
                <c:pt idx="44343" formatCode="0.00E+00">
                  <c:v>-2.6366499999999999E-3</c:v>
                </c:pt>
                <c:pt idx="44344" formatCode="0.00E+00">
                  <c:v>-2.7607700000000001E-3</c:v>
                </c:pt>
                <c:pt idx="44345" formatCode="0.00E+00">
                  <c:v>-2.8580099999999998E-3</c:v>
                </c:pt>
                <c:pt idx="44346" formatCode="0.00E+00">
                  <c:v>-2.9282900000000001E-3</c:v>
                </c:pt>
                <c:pt idx="44347" formatCode="0.00E+00">
                  <c:v>-2.9716E-3</c:v>
                </c:pt>
                <c:pt idx="44348" formatCode="0.00E+00">
                  <c:v>-2.9879799999999999E-3</c:v>
                </c:pt>
                <c:pt idx="44349" formatCode="0.00E+00">
                  <c:v>-2.9775399999999999E-3</c:v>
                </c:pt>
                <c:pt idx="44350" formatCode="0.00E+00">
                  <c:v>-2.9404600000000002E-3</c:v>
                </c:pt>
                <c:pt idx="44351" formatCode="0.00E+00">
                  <c:v>-2.87696E-3</c:v>
                </c:pt>
                <c:pt idx="44352" formatCode="0.00E+00">
                  <c:v>-2.7873500000000001E-3</c:v>
                </c:pt>
                <c:pt idx="44353" formatCode="0.00E+00">
                  <c:v>-2.6719700000000001E-3</c:v>
                </c:pt>
                <c:pt idx="44354" formatCode="0.00E+00">
                  <c:v>-2.53126E-3</c:v>
                </c:pt>
                <c:pt idx="44355" formatCode="0.00E+00">
                  <c:v>-2.3656800000000002E-3</c:v>
                </c:pt>
                <c:pt idx="44356" formatCode="0.00E+00">
                  <c:v>-2.17577E-3</c:v>
                </c:pt>
                <c:pt idx="44357" formatCode="0.00E+00">
                  <c:v>-1.9621299999999999E-3</c:v>
                </c:pt>
                <c:pt idx="44358" formatCode="0.00E+00">
                  <c:v>-1.7254E-3</c:v>
                </c:pt>
                <c:pt idx="44359" formatCode="0.00E+00">
                  <c:v>-1.4662900000000001E-3</c:v>
                </c:pt>
                <c:pt idx="44360" formatCode="0.00E+00">
                  <c:v>-1.1855500000000001E-3</c:v>
                </c:pt>
                <c:pt idx="44361" formatCode="0.00E+00">
                  <c:v>-8.8399099999999999E-4</c:v>
                </c:pt>
                <c:pt idx="44362" formatCode="0.00E+00">
                  <c:v>-5.6247600000000001E-4</c:v>
                </c:pt>
                <c:pt idx="44363" formatCode="0.00E+00">
                  <c:v>-2.2190999999999999E-4</c:v>
                </c:pt>
                <c:pt idx="44364" formatCode="0.00E+00">
                  <c:v>1.36754E-4</c:v>
                </c:pt>
                <c:pt idx="44365" formatCode="0.00E+00">
                  <c:v>5.12518E-4</c:v>
                </c:pt>
                <c:pt idx="44366" formatCode="0.00E+00">
                  <c:v>9.0434100000000002E-4</c:v>
                </c:pt>
                <c:pt idx="44367" formatCode="0.00E+00">
                  <c:v>1.3111399999999999E-3</c:v>
                </c:pt>
                <c:pt idx="44368" formatCode="0.00E+00">
                  <c:v>1.7318100000000001E-3</c:v>
                </c:pt>
                <c:pt idx="44369" formatCode="0.00E+00">
                  <c:v>2.1651800000000001E-3</c:v>
                </c:pt>
                <c:pt idx="44370" formatCode="0.00E+00">
                  <c:v>2.61006E-3</c:v>
                </c:pt>
                <c:pt idx="44371" formatCode="0.00E+00">
                  <c:v>3.0652499999999998E-3</c:v>
                </c:pt>
                <c:pt idx="44372" formatCode="0.00E+00">
                  <c:v>3.5294900000000001E-3</c:v>
                </c:pt>
                <c:pt idx="44373" formatCode="0.00E+00">
                  <c:v>4.0014999999999998E-3</c:v>
                </c:pt>
                <c:pt idx="44374" formatCode="0.00E+00">
                  <c:v>4.4799999999999996E-3</c:v>
                </c:pt>
                <c:pt idx="44375" formatCode="0.00E+00">
                  <c:v>4.9636599999999999E-3</c:v>
                </c:pt>
                <c:pt idx="44376" formatCode="0.00E+00">
                  <c:v>5.4511400000000002E-3</c:v>
                </c:pt>
                <c:pt idx="44377" formatCode="0.00E+00">
                  <c:v>5.9411000000000004E-3</c:v>
                </c:pt>
                <c:pt idx="44378" formatCode="0.00E+00">
                  <c:v>6.43218E-3</c:v>
                </c:pt>
                <c:pt idx="44379" formatCode="0.00E+00">
                  <c:v>6.9229900000000004E-3</c:v>
                </c:pt>
                <c:pt idx="44380" formatCode="0.00E+00">
                  <c:v>7.4121600000000001E-3</c:v>
                </c:pt>
                <c:pt idx="44381" formatCode="0.00E+00">
                  <c:v>7.8983000000000005E-3</c:v>
                </c:pt>
                <c:pt idx="44382" formatCode="0.00E+00">
                  <c:v>8.3800300000000001E-3</c:v>
                </c:pt>
                <c:pt idx="44383" formatCode="0.00E+00">
                  <c:v>8.8559599999999995E-3</c:v>
                </c:pt>
                <c:pt idx="44384" formatCode="0.00E+00">
                  <c:v>9.3247099999999999E-3</c:v>
                </c:pt>
                <c:pt idx="44385" formatCode="0.00E+00">
                  <c:v>9.7849100000000008E-3</c:v>
                </c:pt>
                <c:pt idx="44386">
                  <c:v>1.02352E-2</c:v>
                </c:pt>
                <c:pt idx="44387">
                  <c:v>1.06742E-2</c:v>
                </c:pt>
                <c:pt idx="44388">
                  <c:v>1.11006E-2</c:v>
                </c:pt>
                <c:pt idx="44389">
                  <c:v>1.15131E-2</c:v>
                </c:pt>
                <c:pt idx="44390">
                  <c:v>1.19104E-2</c:v>
                </c:pt>
                <c:pt idx="44391">
                  <c:v>1.22912E-2</c:v>
                </c:pt>
                <c:pt idx="44392">
                  <c:v>1.26543E-2</c:v>
                </c:pt>
                <c:pt idx="44393">
                  <c:v>1.29984E-2</c:v>
                </c:pt>
                <c:pt idx="44394">
                  <c:v>1.33224E-2</c:v>
                </c:pt>
                <c:pt idx="44395">
                  <c:v>1.3625099999999999E-2</c:v>
                </c:pt>
                <c:pt idx="44396">
                  <c:v>1.39054E-2</c:v>
                </c:pt>
                <c:pt idx="44397">
                  <c:v>1.41622E-2</c:v>
                </c:pt>
                <c:pt idx="44398">
                  <c:v>1.4394499999999999E-2</c:v>
                </c:pt>
                <c:pt idx="44399">
                  <c:v>1.46014E-2</c:v>
                </c:pt>
                <c:pt idx="44400">
                  <c:v>1.4781799999999999E-2</c:v>
                </c:pt>
                <c:pt idx="44401">
                  <c:v>1.49348E-2</c:v>
                </c:pt>
                <c:pt idx="44402">
                  <c:v>1.5059700000000001E-2</c:v>
                </c:pt>
                <c:pt idx="44403">
                  <c:v>1.5155500000000001E-2</c:v>
                </c:pt>
                <c:pt idx="44404">
                  <c:v>1.5221699999999999E-2</c:v>
                </c:pt>
                <c:pt idx="44405">
                  <c:v>1.5257400000000001E-2</c:v>
                </c:pt>
                <c:pt idx="44406">
                  <c:v>1.5262100000000001E-2</c:v>
                </c:pt>
                <c:pt idx="44407">
                  <c:v>1.5235200000000001E-2</c:v>
                </c:pt>
                <c:pt idx="44408">
                  <c:v>1.5176200000000001E-2</c:v>
                </c:pt>
                <c:pt idx="44409">
                  <c:v>1.50846E-2</c:v>
                </c:pt>
                <c:pt idx="44410">
                  <c:v>1.4959999999999999E-2</c:v>
                </c:pt>
                <c:pt idx="44411">
                  <c:v>1.48021E-2</c:v>
                </c:pt>
                <c:pt idx="44412">
                  <c:v>1.46106E-2</c:v>
                </c:pt>
                <c:pt idx="44413">
                  <c:v>1.43854E-2</c:v>
                </c:pt>
                <c:pt idx="44414">
                  <c:v>1.41263E-2</c:v>
                </c:pt>
                <c:pt idx="44415">
                  <c:v>1.38332E-2</c:v>
                </c:pt>
                <c:pt idx="44416">
                  <c:v>1.3506199999999999E-2</c:v>
                </c:pt>
                <c:pt idx="44417">
                  <c:v>1.31453E-2</c:v>
                </c:pt>
                <c:pt idx="44418">
                  <c:v>1.2750600000000001E-2</c:v>
                </c:pt>
                <c:pt idx="44419">
                  <c:v>1.2322400000000001E-2</c:v>
                </c:pt>
                <c:pt idx="44420">
                  <c:v>1.1860799999999999E-2</c:v>
                </c:pt>
                <c:pt idx="44421">
                  <c:v>1.1366299999999999E-2</c:v>
                </c:pt>
                <c:pt idx="44422">
                  <c:v>1.08393E-2</c:v>
                </c:pt>
                <c:pt idx="44423">
                  <c:v>1.02802E-2</c:v>
                </c:pt>
                <c:pt idx="44424" formatCode="0.00E+00">
                  <c:v>9.6895100000000001E-3</c:v>
                </c:pt>
                <c:pt idx="44425" formatCode="0.00E+00">
                  <c:v>9.0678800000000004E-3</c:v>
                </c:pt>
                <c:pt idx="44426" formatCode="0.00E+00">
                  <c:v>8.4159600000000001E-3</c:v>
                </c:pt>
                <c:pt idx="44427" formatCode="0.00E+00">
                  <c:v>7.7344800000000002E-3</c:v>
                </c:pt>
                <c:pt idx="44428" formatCode="0.00E+00">
                  <c:v>7.0242100000000003E-3</c:v>
                </c:pt>
                <c:pt idx="44429" formatCode="0.00E+00">
                  <c:v>6.2860199999999998E-3</c:v>
                </c:pt>
                <c:pt idx="44430" formatCode="0.00E+00">
                  <c:v>5.5208100000000001E-3</c:v>
                </c:pt>
                <c:pt idx="44431" formatCode="0.00E+00">
                  <c:v>4.7295499999999999E-3</c:v>
                </c:pt>
                <c:pt idx="44432" formatCode="0.00E+00">
                  <c:v>3.91326E-3</c:v>
                </c:pt>
                <c:pt idx="44433" formatCode="0.00E+00">
                  <c:v>3.0730200000000001E-3</c:v>
                </c:pt>
                <c:pt idx="44434" formatCode="0.00E+00">
                  <c:v>2.2099699999999999E-3</c:v>
                </c:pt>
                <c:pt idx="44435" formatCode="0.00E+00">
                  <c:v>1.32529E-3</c:v>
                </c:pt>
                <c:pt idx="44436" formatCode="0.00E+00">
                  <c:v>4.2022199999999999E-4</c:v>
                </c:pt>
                <c:pt idx="44437" formatCode="0.00E+00">
                  <c:v>-5.03959E-4</c:v>
                </c:pt>
                <c:pt idx="44438" formatCode="0.00E+00">
                  <c:v>-1.4459200000000001E-3</c:v>
                </c:pt>
                <c:pt idx="44439" formatCode="0.00E+00">
                  <c:v>-2.4042899999999999E-3</c:v>
                </c:pt>
                <c:pt idx="44440" formatCode="0.00E+00">
                  <c:v>-3.3776600000000002E-3</c:v>
                </c:pt>
                <c:pt idx="44441" formatCode="0.00E+00">
                  <c:v>-4.36456E-3</c:v>
                </c:pt>
                <c:pt idx="44442" formatCode="0.00E+00">
                  <c:v>-5.3635200000000001E-3</c:v>
                </c:pt>
                <c:pt idx="44443" formatCode="0.00E+00">
                  <c:v>-6.3730100000000001E-3</c:v>
                </c:pt>
                <c:pt idx="44444" formatCode="0.00E+00">
                  <c:v>-7.3914799999999998E-3</c:v>
                </c:pt>
                <c:pt idx="44445" formatCode="0.00E+00">
                  <c:v>-8.4173300000000006E-3</c:v>
                </c:pt>
                <c:pt idx="44446" formatCode="0.00E+00">
                  <c:v>-9.4489699999999992E-3</c:v>
                </c:pt>
                <c:pt idx="44447">
                  <c:v>-1.04847E-2</c:v>
                </c:pt>
                <c:pt idx="44448">
                  <c:v>-1.1523E-2</c:v>
                </c:pt>
                <c:pt idx="44449">
                  <c:v>-1.25621E-2</c:v>
                </c:pt>
                <c:pt idx="44450">
                  <c:v>-1.36004E-2</c:v>
                </c:pt>
                <c:pt idx="44451">
                  <c:v>-1.4636E-2</c:v>
                </c:pt>
                <c:pt idx="44452">
                  <c:v>-1.5667400000000001E-2</c:v>
                </c:pt>
                <c:pt idx="44453">
                  <c:v>-1.66929E-2</c:v>
                </c:pt>
                <c:pt idx="44454">
                  <c:v>-1.77106E-2</c:v>
                </c:pt>
                <c:pt idx="44455">
                  <c:v>-1.87189E-2</c:v>
                </c:pt>
                <c:pt idx="44456">
                  <c:v>-1.97161E-2</c:v>
                </c:pt>
                <c:pt idx="44457">
                  <c:v>-2.0700400000000001E-2</c:v>
                </c:pt>
                <c:pt idx="44458">
                  <c:v>-2.16703E-2</c:v>
                </c:pt>
                <c:pt idx="44459">
                  <c:v>-2.2623899999999999E-2</c:v>
                </c:pt>
                <c:pt idx="44460">
                  <c:v>-2.35596E-2</c:v>
                </c:pt>
                <c:pt idx="44461">
                  <c:v>-2.4475799999999999E-2</c:v>
                </c:pt>
                <c:pt idx="44462">
                  <c:v>-2.5370799999999999E-2</c:v>
                </c:pt>
                <c:pt idx="44463">
                  <c:v>-2.6242999999999999E-2</c:v>
                </c:pt>
                <c:pt idx="44464">
                  <c:v>-2.7090900000000001E-2</c:v>
                </c:pt>
                <c:pt idx="44465">
                  <c:v>-2.7912900000000001E-2</c:v>
                </c:pt>
                <c:pt idx="44466">
                  <c:v>-2.8707400000000001E-2</c:v>
                </c:pt>
                <c:pt idx="44467">
                  <c:v>-2.9473099999999999E-2</c:v>
                </c:pt>
                <c:pt idx="44468">
                  <c:v>-3.02084E-2</c:v>
                </c:pt>
                <c:pt idx="44469">
                  <c:v>-3.0911899999999999E-2</c:v>
                </c:pt>
                <c:pt idx="44470">
                  <c:v>-3.1582300000000001E-2</c:v>
                </c:pt>
                <c:pt idx="44471">
                  <c:v>-3.2218200000000002E-2</c:v>
                </c:pt>
                <c:pt idx="44472">
                  <c:v>-3.28185E-2</c:v>
                </c:pt>
                <c:pt idx="44473">
                  <c:v>-3.3381800000000003E-2</c:v>
                </c:pt>
                <c:pt idx="44474">
                  <c:v>-3.3907E-2</c:v>
                </c:pt>
                <c:pt idx="44475">
                  <c:v>-3.4393100000000003E-2</c:v>
                </c:pt>
                <c:pt idx="44476">
                  <c:v>-3.4838800000000003E-2</c:v>
                </c:pt>
                <c:pt idx="44477">
                  <c:v>-3.5243400000000001E-2</c:v>
                </c:pt>
                <c:pt idx="44478">
                  <c:v>-3.5605699999999997E-2</c:v>
                </c:pt>
                <c:pt idx="44479">
                  <c:v>-3.5924999999999999E-2</c:v>
                </c:pt>
                <c:pt idx="44480">
                  <c:v>-3.6200400000000001E-2</c:v>
                </c:pt>
                <c:pt idx="44481">
                  <c:v>-3.6431199999999997E-2</c:v>
                </c:pt>
                <c:pt idx="44482">
                  <c:v>-3.6616799999999998E-2</c:v>
                </c:pt>
                <c:pt idx="44483">
                  <c:v>-3.6756499999999998E-2</c:v>
                </c:pt>
                <c:pt idx="44484">
                  <c:v>-3.6849699999999999E-2</c:v>
                </c:pt>
                <c:pt idx="44485">
                  <c:v>-3.6896100000000001E-2</c:v>
                </c:pt>
                <c:pt idx="44486">
                  <c:v>-3.68951E-2</c:v>
                </c:pt>
                <c:pt idx="44487">
                  <c:v>-3.68466E-2</c:v>
                </c:pt>
                <c:pt idx="44488">
                  <c:v>-3.67503E-2</c:v>
                </c:pt>
                <c:pt idx="44489">
                  <c:v>-3.6605899999999997E-2</c:v>
                </c:pt>
                <c:pt idx="44490">
                  <c:v>-3.6413399999999999E-2</c:v>
                </c:pt>
                <c:pt idx="44491">
                  <c:v>-3.6172700000000002E-2</c:v>
                </c:pt>
                <c:pt idx="44492">
                  <c:v>-3.5883999999999999E-2</c:v>
                </c:pt>
                <c:pt idx="44493">
                  <c:v>-3.55474E-2</c:v>
                </c:pt>
                <c:pt idx="44494">
                  <c:v>-3.5162899999999997E-2</c:v>
                </c:pt>
                <c:pt idx="44495">
                  <c:v>-3.4730999999999998E-2</c:v>
                </c:pt>
                <c:pt idx="44496">
                  <c:v>-3.4251999999999998E-2</c:v>
                </c:pt>
                <c:pt idx="44497">
                  <c:v>-3.3726300000000001E-2</c:v>
                </c:pt>
                <c:pt idx="44498">
                  <c:v>-3.3154400000000001E-2</c:v>
                </c:pt>
                <c:pt idx="44499">
                  <c:v>-3.2536900000000001E-2</c:v>
                </c:pt>
                <c:pt idx="44500">
                  <c:v>-3.1874399999999997E-2</c:v>
                </c:pt>
                <c:pt idx="44501">
                  <c:v>-3.11677E-2</c:v>
                </c:pt>
                <c:pt idx="44502">
                  <c:v>-3.04175E-2</c:v>
                </c:pt>
                <c:pt idx="44503">
                  <c:v>-2.96247E-2</c:v>
                </c:pt>
                <c:pt idx="44504">
                  <c:v>-2.8790199999999998E-2</c:v>
                </c:pt>
                <c:pt idx="44505">
                  <c:v>-2.7915100000000002E-2</c:v>
                </c:pt>
                <c:pt idx="44506">
                  <c:v>-2.7000400000000001E-2</c:v>
                </c:pt>
                <c:pt idx="44507">
                  <c:v>-2.60471E-2</c:v>
                </c:pt>
                <c:pt idx="44508">
                  <c:v>-2.5056599999999998E-2</c:v>
                </c:pt>
                <c:pt idx="44509">
                  <c:v>-2.4029999999999999E-2</c:v>
                </c:pt>
                <c:pt idx="44510">
                  <c:v>-2.2968700000000002E-2</c:v>
                </c:pt>
                <c:pt idx="44511">
                  <c:v>-2.1874000000000001E-2</c:v>
                </c:pt>
                <c:pt idx="44512">
                  <c:v>-2.07473E-2</c:v>
                </c:pt>
                <c:pt idx="44513">
                  <c:v>-1.9590099999999999E-2</c:v>
                </c:pt>
                <c:pt idx="44514">
                  <c:v>-1.8403900000000001E-2</c:v>
                </c:pt>
                <c:pt idx="44515">
                  <c:v>-1.7190299999999999E-2</c:v>
                </c:pt>
                <c:pt idx="44516">
                  <c:v>-1.5950800000000001E-2</c:v>
                </c:pt>
                <c:pt idx="44517">
                  <c:v>-1.4687199999999999E-2</c:v>
                </c:pt>
                <c:pt idx="44518">
                  <c:v>-1.34012E-2</c:v>
                </c:pt>
                <c:pt idx="44519">
                  <c:v>-1.2094300000000001E-2</c:v>
                </c:pt>
                <c:pt idx="44520">
                  <c:v>-1.07685E-2</c:v>
                </c:pt>
                <c:pt idx="44521" formatCode="0.00E+00">
                  <c:v>-9.42548E-3</c:v>
                </c:pt>
                <c:pt idx="44522" formatCode="0.00E+00">
                  <c:v>-8.0670900000000007E-3</c:v>
                </c:pt>
                <c:pt idx="44523" formatCode="0.00E+00">
                  <c:v>-6.6951600000000003E-3</c:v>
                </c:pt>
                <c:pt idx="44524" formatCode="0.00E+00">
                  <c:v>-5.3115699999999998E-3</c:v>
                </c:pt>
                <c:pt idx="44525" formatCode="0.00E+00">
                  <c:v>-3.9182000000000002E-3</c:v>
                </c:pt>
                <c:pt idx="44526" formatCode="0.00E+00">
                  <c:v>-2.5169599999999999E-3</c:v>
                </c:pt>
                <c:pt idx="44527" formatCode="0.00E+00">
                  <c:v>-1.1097699999999999E-3</c:v>
                </c:pt>
                <c:pt idx="44528" formatCode="0.00E+00">
                  <c:v>3.0144500000000001E-4</c:v>
                </c:pt>
                <c:pt idx="44529" formatCode="0.00E+00">
                  <c:v>1.7147499999999999E-3</c:v>
                </c:pt>
                <c:pt idx="44530" formatCode="0.00E+00">
                  <c:v>3.1282100000000002E-3</c:v>
                </c:pt>
                <c:pt idx="44531" formatCode="0.00E+00">
                  <c:v>4.5398699999999997E-3</c:v>
                </c:pt>
                <c:pt idx="44532" formatCode="0.00E+00">
                  <c:v>5.9478100000000004E-3</c:v>
                </c:pt>
                <c:pt idx="44533" formatCode="0.00E+00">
                  <c:v>7.3500900000000001E-3</c:v>
                </c:pt>
                <c:pt idx="44534" formatCode="0.00E+00">
                  <c:v>8.7447700000000007E-3</c:v>
                </c:pt>
                <c:pt idx="44535">
                  <c:v>1.013E-2</c:v>
                </c:pt>
                <c:pt idx="44536">
                  <c:v>1.15038E-2</c:v>
                </c:pt>
                <c:pt idx="44537">
                  <c:v>1.28643E-2</c:v>
                </c:pt>
                <c:pt idx="44538">
                  <c:v>1.4209599999999999E-2</c:v>
                </c:pt>
                <c:pt idx="44539">
                  <c:v>1.5538E-2</c:v>
                </c:pt>
                <c:pt idx="44540">
                  <c:v>1.6847600000000001E-2</c:v>
                </c:pt>
                <c:pt idx="44541">
                  <c:v>1.8136599999999999E-2</c:v>
                </c:pt>
                <c:pt idx="44542">
                  <c:v>1.9403400000000001E-2</c:v>
                </c:pt>
                <c:pt idx="44543">
                  <c:v>2.0646000000000001E-2</c:v>
                </c:pt>
                <c:pt idx="44544">
                  <c:v>2.1863E-2</c:v>
                </c:pt>
                <c:pt idx="44545">
                  <c:v>2.3052599999999999E-2</c:v>
                </c:pt>
                <c:pt idx="44546">
                  <c:v>2.4213200000000001E-2</c:v>
                </c:pt>
                <c:pt idx="44547">
                  <c:v>2.5343399999999999E-2</c:v>
                </c:pt>
                <c:pt idx="44548">
                  <c:v>2.6441599999999999E-2</c:v>
                </c:pt>
                <c:pt idx="44549">
                  <c:v>2.7506300000000001E-2</c:v>
                </c:pt>
                <c:pt idx="44550">
                  <c:v>2.8536200000000001E-2</c:v>
                </c:pt>
                <c:pt idx="44551">
                  <c:v>2.9529900000000001E-2</c:v>
                </c:pt>
                <c:pt idx="44552">
                  <c:v>3.0486099999999999E-2</c:v>
                </c:pt>
                <c:pt idx="44553">
                  <c:v>3.14037E-2</c:v>
                </c:pt>
                <c:pt idx="44554">
                  <c:v>3.2281299999999999E-2</c:v>
                </c:pt>
                <c:pt idx="44555">
                  <c:v>3.3118000000000002E-2</c:v>
                </c:pt>
                <c:pt idx="44556">
                  <c:v>3.3912600000000001E-2</c:v>
                </c:pt>
                <c:pt idx="44557">
                  <c:v>3.4664300000000002E-2</c:v>
                </c:pt>
                <c:pt idx="44558">
                  <c:v>3.5372000000000001E-2</c:v>
                </c:pt>
                <c:pt idx="44559">
                  <c:v>3.6034999999999998E-2</c:v>
                </c:pt>
                <c:pt idx="44560">
                  <c:v>3.6652499999999998E-2</c:v>
                </c:pt>
                <c:pt idx="44561">
                  <c:v>3.7223800000000001E-2</c:v>
                </c:pt>
                <c:pt idx="44562">
                  <c:v>3.7748200000000003E-2</c:v>
                </c:pt>
                <c:pt idx="44563">
                  <c:v>3.8225200000000001E-2</c:v>
                </c:pt>
                <c:pt idx="44564">
                  <c:v>3.86542E-2</c:v>
                </c:pt>
                <c:pt idx="44565">
                  <c:v>3.9035E-2</c:v>
                </c:pt>
                <c:pt idx="44566">
                  <c:v>3.9367199999999998E-2</c:v>
                </c:pt>
                <c:pt idx="44567">
                  <c:v>3.9650400000000002E-2</c:v>
                </c:pt>
                <c:pt idx="44568">
                  <c:v>3.9884500000000003E-2</c:v>
                </c:pt>
                <c:pt idx="44569">
                  <c:v>4.0069399999999998E-2</c:v>
                </c:pt>
                <c:pt idx="44570">
                  <c:v>4.0205100000000001E-2</c:v>
                </c:pt>
                <c:pt idx="44571">
                  <c:v>4.0291500000000001E-2</c:v>
                </c:pt>
                <c:pt idx="44572">
                  <c:v>4.0328799999999998E-2</c:v>
                </c:pt>
                <c:pt idx="44573">
                  <c:v>4.0317199999999997E-2</c:v>
                </c:pt>
                <c:pt idx="44574">
                  <c:v>4.0256899999999998E-2</c:v>
                </c:pt>
                <c:pt idx="44575">
                  <c:v>4.0148299999999998E-2</c:v>
                </c:pt>
                <c:pt idx="44576">
                  <c:v>3.9991699999999998E-2</c:v>
                </c:pt>
                <c:pt idx="44577">
                  <c:v>3.9787700000000002E-2</c:v>
                </c:pt>
                <c:pt idx="44578">
                  <c:v>3.9536700000000001E-2</c:v>
                </c:pt>
                <c:pt idx="44579">
                  <c:v>3.9239400000000001E-2</c:v>
                </c:pt>
                <c:pt idx="44580">
                  <c:v>3.8896500000000001E-2</c:v>
                </c:pt>
                <c:pt idx="44581">
                  <c:v>3.85087E-2</c:v>
                </c:pt>
                <c:pt idx="44582">
                  <c:v>3.8076800000000001E-2</c:v>
                </c:pt>
                <c:pt idx="44583">
                  <c:v>3.7601599999999999E-2</c:v>
                </c:pt>
                <c:pt idx="44584">
                  <c:v>3.7084199999999998E-2</c:v>
                </c:pt>
                <c:pt idx="44585">
                  <c:v>3.65254E-2</c:v>
                </c:pt>
                <c:pt idx="44586">
                  <c:v>3.59265E-2</c:v>
                </c:pt>
                <c:pt idx="44587">
                  <c:v>3.5288399999999998E-2</c:v>
                </c:pt>
                <c:pt idx="44588">
                  <c:v>3.4612200000000003E-2</c:v>
                </c:pt>
                <c:pt idx="44589">
                  <c:v>3.3899400000000003E-2</c:v>
                </c:pt>
                <c:pt idx="44590">
                  <c:v>3.3151E-2</c:v>
                </c:pt>
                <c:pt idx="44591">
                  <c:v>3.2368399999999999E-2</c:v>
                </c:pt>
                <c:pt idx="44592">
                  <c:v>3.1552900000000002E-2</c:v>
                </c:pt>
                <c:pt idx="44593">
                  <c:v>3.0706000000000001E-2</c:v>
                </c:pt>
                <c:pt idx="44594">
                  <c:v>2.9829100000000001E-2</c:v>
                </c:pt>
                <c:pt idx="44595">
                  <c:v>2.8923600000000001E-2</c:v>
                </c:pt>
                <c:pt idx="44596">
                  <c:v>2.7991100000000001E-2</c:v>
                </c:pt>
                <c:pt idx="44597">
                  <c:v>2.7033000000000001E-2</c:v>
                </c:pt>
                <c:pt idx="44598">
                  <c:v>2.6051000000000001E-2</c:v>
                </c:pt>
                <c:pt idx="44599">
                  <c:v>2.5046599999999999E-2</c:v>
                </c:pt>
                <c:pt idx="44600">
                  <c:v>2.4021500000000001E-2</c:v>
                </c:pt>
                <c:pt idx="44601">
                  <c:v>2.2977299999999999E-2</c:v>
                </c:pt>
                <c:pt idx="44602">
                  <c:v>2.19156E-2</c:v>
                </c:pt>
                <c:pt idx="44603">
                  <c:v>2.0838200000000001E-2</c:v>
                </c:pt>
                <c:pt idx="44604">
                  <c:v>1.97466E-2</c:v>
                </c:pt>
                <c:pt idx="44605">
                  <c:v>1.8642599999999999E-2</c:v>
                </c:pt>
                <c:pt idx="44606">
                  <c:v>1.7527899999999999E-2</c:v>
                </c:pt>
                <c:pt idx="44607">
                  <c:v>1.6404200000000001E-2</c:v>
                </c:pt>
                <c:pt idx="44608">
                  <c:v>1.5273200000000001E-2</c:v>
                </c:pt>
                <c:pt idx="44609">
                  <c:v>1.41365E-2</c:v>
                </c:pt>
                <c:pt idx="44610">
                  <c:v>1.2996000000000001E-2</c:v>
                </c:pt>
                <c:pt idx="44611">
                  <c:v>1.18531E-2</c:v>
                </c:pt>
                <c:pt idx="44612">
                  <c:v>1.0709700000000001E-2</c:v>
                </c:pt>
                <c:pt idx="44613" formatCode="0.00E+00">
                  <c:v>9.56743E-3</c:v>
                </c:pt>
                <c:pt idx="44614" formatCode="0.00E+00">
                  <c:v>8.4278600000000006E-3</c:v>
                </c:pt>
                <c:pt idx="44615" formatCode="0.00E+00">
                  <c:v>7.2926299999999996E-3</c:v>
                </c:pt>
                <c:pt idx="44616" formatCode="0.00E+00">
                  <c:v>6.1633699999999996E-3</c:v>
                </c:pt>
                <c:pt idx="44617" formatCode="0.00E+00">
                  <c:v>5.0416300000000001E-3</c:v>
                </c:pt>
                <c:pt idx="44618" formatCode="0.00E+00">
                  <c:v>3.9289700000000004E-3</c:v>
                </c:pt>
                <c:pt idx="44619" formatCode="0.00E+00">
                  <c:v>2.8269200000000001E-3</c:v>
                </c:pt>
                <c:pt idx="44620" formatCode="0.00E+00">
                  <c:v>1.7369499999999999E-3</c:v>
                </c:pt>
                <c:pt idx="44621" formatCode="0.00E+00">
                  <c:v>6.6053100000000001E-4</c:v>
                </c:pt>
                <c:pt idx="44622" formatCode="0.00E+00">
                  <c:v>-4.0093300000000002E-4</c:v>
                </c:pt>
                <c:pt idx="44623" formatCode="0.00E+00">
                  <c:v>-1.4460600000000001E-3</c:v>
                </c:pt>
                <c:pt idx="44624" formatCode="0.00E+00">
                  <c:v>-2.4735099999999999E-3</c:v>
                </c:pt>
                <c:pt idx="44625" formatCode="0.00E+00">
                  <c:v>-3.4819999999999999E-3</c:v>
                </c:pt>
                <c:pt idx="44626" formatCode="0.00E+00">
                  <c:v>-4.4702700000000001E-3</c:v>
                </c:pt>
                <c:pt idx="44627" formatCode="0.00E+00">
                  <c:v>-5.4371300000000001E-3</c:v>
                </c:pt>
                <c:pt idx="44628" formatCode="0.00E+00">
                  <c:v>-6.3814199999999996E-3</c:v>
                </c:pt>
                <c:pt idx="44629" formatCode="0.00E+00">
                  <c:v>-7.3020400000000001E-3</c:v>
                </c:pt>
                <c:pt idx="44630" formatCode="0.00E+00">
                  <c:v>-8.1979400000000008E-3</c:v>
                </c:pt>
                <c:pt idx="44631" formatCode="0.00E+00">
                  <c:v>-9.0681300000000006E-3</c:v>
                </c:pt>
                <c:pt idx="44632" formatCode="0.00E+00">
                  <c:v>-9.9116599999999992E-3</c:v>
                </c:pt>
                <c:pt idx="44633">
                  <c:v>-1.07277E-2</c:v>
                </c:pt>
                <c:pt idx="44634">
                  <c:v>-1.1515299999999999E-2</c:v>
                </c:pt>
                <c:pt idx="44635">
                  <c:v>-1.22738E-2</c:v>
                </c:pt>
                <c:pt idx="44636">
                  <c:v>-1.3002400000000001E-2</c:v>
                </c:pt>
                <c:pt idx="44637">
                  <c:v>-1.37006E-2</c:v>
                </c:pt>
                <c:pt idx="44638">
                  <c:v>-1.4367700000000001E-2</c:v>
                </c:pt>
                <c:pt idx="44639">
                  <c:v>-1.50031E-2</c:v>
                </c:pt>
                <c:pt idx="44640">
                  <c:v>-1.5606500000000001E-2</c:v>
                </c:pt>
                <c:pt idx="44641">
                  <c:v>-1.6177500000000001E-2</c:v>
                </c:pt>
                <c:pt idx="44642">
                  <c:v>-1.6715600000000001E-2</c:v>
                </c:pt>
                <c:pt idx="44643">
                  <c:v>-1.7220699999999999E-2</c:v>
                </c:pt>
                <c:pt idx="44644">
                  <c:v>-1.76925E-2</c:v>
                </c:pt>
                <c:pt idx="44645">
                  <c:v>-1.8130799999999999E-2</c:v>
                </c:pt>
                <c:pt idx="44646">
                  <c:v>-1.8535599999999999E-2</c:v>
                </c:pt>
                <c:pt idx="44647">
                  <c:v>-1.8906800000000001E-2</c:v>
                </c:pt>
                <c:pt idx="44648">
                  <c:v>-1.9244600000000001E-2</c:v>
                </c:pt>
                <c:pt idx="44649">
                  <c:v>-1.9548900000000001E-2</c:v>
                </c:pt>
                <c:pt idx="44650">
                  <c:v>-1.9820000000000001E-2</c:v>
                </c:pt>
                <c:pt idx="44651">
                  <c:v>-2.0058099999999999E-2</c:v>
                </c:pt>
                <c:pt idx="44652">
                  <c:v>-2.0263400000000001E-2</c:v>
                </c:pt>
                <c:pt idx="44653">
                  <c:v>-2.0436200000000002E-2</c:v>
                </c:pt>
                <c:pt idx="44654">
                  <c:v>-2.0577100000000001E-2</c:v>
                </c:pt>
                <c:pt idx="44655">
                  <c:v>-2.0686400000000001E-2</c:v>
                </c:pt>
                <c:pt idx="44656">
                  <c:v>-2.0764700000000001E-2</c:v>
                </c:pt>
                <c:pt idx="44657">
                  <c:v>-2.0812400000000002E-2</c:v>
                </c:pt>
                <c:pt idx="44658">
                  <c:v>-2.08303E-2</c:v>
                </c:pt>
                <c:pt idx="44659">
                  <c:v>-2.0818900000000001E-2</c:v>
                </c:pt>
                <c:pt idx="44660">
                  <c:v>-2.0778999999999999E-2</c:v>
                </c:pt>
                <c:pt idx="44661">
                  <c:v>-2.0711299999999998E-2</c:v>
                </c:pt>
                <c:pt idx="44662">
                  <c:v>-2.0616700000000002E-2</c:v>
                </c:pt>
                <c:pt idx="44663">
                  <c:v>-2.0495900000000001E-2</c:v>
                </c:pt>
                <c:pt idx="44664">
                  <c:v>-2.0349900000000001E-2</c:v>
                </c:pt>
                <c:pt idx="44665">
                  <c:v>-2.0179599999999999E-2</c:v>
                </c:pt>
                <c:pt idx="44666">
                  <c:v>-1.9985900000000001E-2</c:v>
                </c:pt>
                <c:pt idx="44667">
                  <c:v>-1.9769800000000001E-2</c:v>
                </c:pt>
                <c:pt idx="44668">
                  <c:v>-1.9532399999999998E-2</c:v>
                </c:pt>
                <c:pt idx="44669">
                  <c:v>-1.9274699999999999E-2</c:v>
                </c:pt>
                <c:pt idx="44670">
                  <c:v>-1.8997799999999999E-2</c:v>
                </c:pt>
                <c:pt idx="44671">
                  <c:v>-1.8702900000000001E-2</c:v>
                </c:pt>
                <c:pt idx="44672">
                  <c:v>-1.8390900000000002E-2</c:v>
                </c:pt>
                <c:pt idx="44673">
                  <c:v>-1.8063099999999999E-2</c:v>
                </c:pt>
                <c:pt idx="44674">
                  <c:v>-1.7720699999999999E-2</c:v>
                </c:pt>
                <c:pt idx="44675">
                  <c:v>-1.7364899999999999E-2</c:v>
                </c:pt>
                <c:pt idx="44676">
                  <c:v>-1.69967E-2</c:v>
                </c:pt>
                <c:pt idx="44677">
                  <c:v>-1.66175E-2</c:v>
                </c:pt>
                <c:pt idx="44678">
                  <c:v>-1.62285E-2</c:v>
                </c:pt>
                <c:pt idx="44679">
                  <c:v>-1.5830899999999998E-2</c:v>
                </c:pt>
                <c:pt idx="44680">
                  <c:v>-1.54258E-2</c:v>
                </c:pt>
                <c:pt idx="44681">
                  <c:v>-1.5014599999999999E-2</c:v>
                </c:pt>
                <c:pt idx="44682">
                  <c:v>-1.45985E-2</c:v>
                </c:pt>
                <c:pt idx="44683">
                  <c:v>-1.41785E-2</c:v>
                </c:pt>
                <c:pt idx="44684">
                  <c:v>-1.37561E-2</c:v>
                </c:pt>
                <c:pt idx="44685">
                  <c:v>-1.33323E-2</c:v>
                </c:pt>
                <c:pt idx="44686">
                  <c:v>-1.29084E-2</c:v>
                </c:pt>
                <c:pt idx="44687">
                  <c:v>-1.2485400000000001E-2</c:v>
                </c:pt>
                <c:pt idx="44688">
                  <c:v>-1.2064699999999999E-2</c:v>
                </c:pt>
                <c:pt idx="44689">
                  <c:v>-1.16472E-2</c:v>
                </c:pt>
                <c:pt idx="44690">
                  <c:v>-1.12342E-2</c:v>
                </c:pt>
                <c:pt idx="44691">
                  <c:v>-1.08266E-2</c:v>
                </c:pt>
                <c:pt idx="44692">
                  <c:v>-1.0425500000000001E-2</c:v>
                </c:pt>
                <c:pt idx="44693">
                  <c:v>-1.00321E-2</c:v>
                </c:pt>
                <c:pt idx="44694" formatCode="0.00E+00">
                  <c:v>-9.64718E-3</c:v>
                </c:pt>
                <c:pt idx="44695" formatCode="0.00E+00">
                  <c:v>-9.2718200000000001E-3</c:v>
                </c:pt>
                <c:pt idx="44696" formatCode="0.00E+00">
                  <c:v>-8.9069200000000005E-3</c:v>
                </c:pt>
                <c:pt idx="44697" formatCode="0.00E+00">
                  <c:v>-8.5533699999999994E-3</c:v>
                </c:pt>
                <c:pt idx="44698" formatCode="0.00E+00">
                  <c:v>-8.2120300000000004E-3</c:v>
                </c:pt>
                <c:pt idx="44699" formatCode="0.00E+00">
                  <c:v>-7.8837000000000004E-3</c:v>
                </c:pt>
                <c:pt idx="44700" formatCode="0.00E+00">
                  <c:v>-7.5691700000000001E-3</c:v>
                </c:pt>
                <c:pt idx="44701" formatCode="0.00E+00">
                  <c:v>-7.2691500000000003E-3</c:v>
                </c:pt>
                <c:pt idx="44702" formatCode="0.00E+00">
                  <c:v>-6.9843300000000004E-3</c:v>
                </c:pt>
                <c:pt idx="44703" formatCode="0.00E+00">
                  <c:v>-6.7153400000000002E-3</c:v>
                </c:pt>
                <c:pt idx="44704" formatCode="0.00E+00">
                  <c:v>-6.4627799999999996E-3</c:v>
                </c:pt>
                <c:pt idx="44705" formatCode="0.00E+00">
                  <c:v>-6.2271799999999997E-3</c:v>
                </c:pt>
                <c:pt idx="44706" formatCode="0.00E+00">
                  <c:v>-6.0090300000000003E-3</c:v>
                </c:pt>
                <c:pt idx="44707" formatCode="0.00E+00">
                  <c:v>-5.8087700000000004E-3</c:v>
                </c:pt>
                <c:pt idx="44708" formatCode="0.00E+00">
                  <c:v>-5.6267899999999996E-3</c:v>
                </c:pt>
                <c:pt idx="44709" formatCode="0.00E+00">
                  <c:v>-5.4634100000000001E-3</c:v>
                </c:pt>
                <c:pt idx="44710" formatCode="0.00E+00">
                  <c:v>-5.3189300000000004E-3</c:v>
                </c:pt>
                <c:pt idx="44711" formatCode="0.00E+00">
                  <c:v>-5.1935699999999998E-3</c:v>
                </c:pt>
                <c:pt idx="44712" formatCode="0.00E+00">
                  <c:v>-5.0875E-3</c:v>
                </c:pt>
                <c:pt idx="44713" formatCode="0.00E+00">
                  <c:v>-5.0008400000000003E-3</c:v>
                </c:pt>
                <c:pt idx="44714" formatCode="0.00E+00">
                  <c:v>-4.9336600000000003E-3</c:v>
                </c:pt>
                <c:pt idx="44715" formatCode="0.00E+00">
                  <c:v>-4.8859699999999999E-3</c:v>
                </c:pt>
                <c:pt idx="44716" formatCode="0.00E+00">
                  <c:v>-4.8577200000000003E-3</c:v>
                </c:pt>
                <c:pt idx="44717" formatCode="0.00E+00">
                  <c:v>-4.8488100000000003E-3</c:v>
                </c:pt>
                <c:pt idx="44718" formatCode="0.00E+00">
                  <c:v>-4.8590999999999999E-3</c:v>
                </c:pt>
                <c:pt idx="44719" formatCode="0.00E+00">
                  <c:v>-4.8883599999999996E-3</c:v>
                </c:pt>
                <c:pt idx="44720" formatCode="0.00E+00">
                  <c:v>-4.9363499999999999E-3</c:v>
                </c:pt>
                <c:pt idx="44721" formatCode="0.00E+00">
                  <c:v>-5.0027500000000003E-3</c:v>
                </c:pt>
                <c:pt idx="44722" formatCode="0.00E+00">
                  <c:v>-5.0872000000000001E-3</c:v>
                </c:pt>
                <c:pt idx="44723" formatCode="0.00E+00">
                  <c:v>-5.1892700000000002E-3</c:v>
                </c:pt>
                <c:pt idx="44724" formatCode="0.00E+00">
                  <c:v>-5.3084999999999999E-3</c:v>
                </c:pt>
                <c:pt idx="44725" formatCode="0.00E+00">
                  <c:v>-5.4443800000000004E-3</c:v>
                </c:pt>
                <c:pt idx="44726" formatCode="0.00E+00">
                  <c:v>-5.5963300000000001E-3</c:v>
                </c:pt>
                <c:pt idx="44727" formatCode="0.00E+00">
                  <c:v>-5.7637499999999998E-3</c:v>
                </c:pt>
                <c:pt idx="44728" formatCode="0.00E+00">
                  <c:v>-5.94598E-3</c:v>
                </c:pt>
                <c:pt idx="44729" formatCode="0.00E+00">
                  <c:v>-6.1423099999999998E-3</c:v>
                </c:pt>
                <c:pt idx="44730" formatCode="0.00E+00">
                  <c:v>-6.3520099999999999E-3</c:v>
                </c:pt>
                <c:pt idx="44731" formatCode="0.00E+00">
                  <c:v>-6.5742800000000001E-3</c:v>
                </c:pt>
                <c:pt idx="44732" formatCode="0.00E+00">
                  <c:v>-6.8082999999999998E-3</c:v>
                </c:pt>
                <c:pt idx="44733" formatCode="0.00E+00">
                  <c:v>-7.0531999999999999E-3</c:v>
                </c:pt>
                <c:pt idx="44734" formatCode="0.00E+00">
                  <c:v>-7.3080899999999997E-3</c:v>
                </c:pt>
                <c:pt idx="44735" formatCode="0.00E+00">
                  <c:v>-7.5720199999999996E-3</c:v>
                </c:pt>
                <c:pt idx="44736" formatCode="0.00E+00">
                  <c:v>-7.84404E-3</c:v>
                </c:pt>
                <c:pt idx="44737" formatCode="0.00E+00">
                  <c:v>-8.1231399999999992E-3</c:v>
                </c:pt>
                <c:pt idx="44738" formatCode="0.00E+00">
                  <c:v>-8.4083100000000004E-3</c:v>
                </c:pt>
                <c:pt idx="44739" formatCode="0.00E+00">
                  <c:v>-8.6984799999999998E-3</c:v>
                </c:pt>
                <c:pt idx="44740" formatCode="0.00E+00">
                  <c:v>-8.99259E-3</c:v>
                </c:pt>
                <c:pt idx="44741" formatCode="0.00E+00">
                  <c:v>-9.2895300000000007E-3</c:v>
                </c:pt>
                <c:pt idx="44742" formatCode="0.00E+00">
                  <c:v>-9.5881999999999998E-3</c:v>
                </c:pt>
                <c:pt idx="44743" formatCode="0.00E+00">
                  <c:v>-9.8874600000000007E-3</c:v>
                </c:pt>
                <c:pt idx="44744">
                  <c:v>-1.0186199999999999E-2</c:v>
                </c:pt>
                <c:pt idx="44745">
                  <c:v>-1.04832E-2</c:v>
                </c:pt>
                <c:pt idx="44746">
                  <c:v>-1.07773E-2</c:v>
                </c:pt>
                <c:pt idx="44747">
                  <c:v>-1.10674E-2</c:v>
                </c:pt>
                <c:pt idx="44748">
                  <c:v>-1.13522E-2</c:v>
                </c:pt>
                <c:pt idx="44749">
                  <c:v>-1.16306E-2</c:v>
                </c:pt>
                <c:pt idx="44750">
                  <c:v>-1.1901500000000001E-2</c:v>
                </c:pt>
                <c:pt idx="44751">
                  <c:v>-1.21636E-2</c:v>
                </c:pt>
                <c:pt idx="44752">
                  <c:v>-1.24157E-2</c:v>
                </c:pt>
                <c:pt idx="44753">
                  <c:v>-1.26567E-2</c:v>
                </c:pt>
                <c:pt idx="44754">
                  <c:v>-1.2885600000000001E-2</c:v>
                </c:pt>
                <c:pt idx="44755">
                  <c:v>-1.3101E-2</c:v>
                </c:pt>
                <c:pt idx="44756">
                  <c:v>-1.33019E-2</c:v>
                </c:pt>
                <c:pt idx="44757">
                  <c:v>-1.34872E-2</c:v>
                </c:pt>
                <c:pt idx="44758">
                  <c:v>-1.36559E-2</c:v>
                </c:pt>
                <c:pt idx="44759">
                  <c:v>-1.3806799999999999E-2</c:v>
                </c:pt>
                <c:pt idx="44760">
                  <c:v>-1.3938900000000001E-2</c:v>
                </c:pt>
                <c:pt idx="44761">
                  <c:v>-1.4051299999999999E-2</c:v>
                </c:pt>
                <c:pt idx="44762">
                  <c:v>-1.41429E-2</c:v>
                </c:pt>
                <c:pt idx="44763">
                  <c:v>-1.4212900000000001E-2</c:v>
                </c:pt>
                <c:pt idx="44764">
                  <c:v>-1.4260200000000001E-2</c:v>
                </c:pt>
                <c:pt idx="44765">
                  <c:v>-1.42842E-2</c:v>
                </c:pt>
                <c:pt idx="44766">
                  <c:v>-1.4283799999999999E-2</c:v>
                </c:pt>
                <c:pt idx="44767">
                  <c:v>-1.42583E-2</c:v>
                </c:pt>
                <c:pt idx="44768">
                  <c:v>-1.42071E-2</c:v>
                </c:pt>
                <c:pt idx="44769">
                  <c:v>-1.41294E-2</c:v>
                </c:pt>
                <c:pt idx="44770">
                  <c:v>-1.4024500000000001E-2</c:v>
                </c:pt>
                <c:pt idx="44771">
                  <c:v>-1.3891799999999999E-2</c:v>
                </c:pt>
                <c:pt idx="44772">
                  <c:v>-1.37308E-2</c:v>
                </c:pt>
                <c:pt idx="44773">
                  <c:v>-1.35411E-2</c:v>
                </c:pt>
                <c:pt idx="44774">
                  <c:v>-1.33221E-2</c:v>
                </c:pt>
                <c:pt idx="44775">
                  <c:v>-1.3073400000000001E-2</c:v>
                </c:pt>
                <c:pt idx="44776">
                  <c:v>-1.2794700000000001E-2</c:v>
                </c:pt>
                <c:pt idx="44777">
                  <c:v>-1.24858E-2</c:v>
                </c:pt>
                <c:pt idx="44778">
                  <c:v>-1.21464E-2</c:v>
                </c:pt>
                <c:pt idx="44779">
                  <c:v>-1.1776399999999999E-2</c:v>
                </c:pt>
                <c:pt idx="44780">
                  <c:v>-1.13756E-2</c:v>
                </c:pt>
                <c:pt idx="44781">
                  <c:v>-1.09441E-2</c:v>
                </c:pt>
                <c:pt idx="44782">
                  <c:v>-1.04817E-2</c:v>
                </c:pt>
                <c:pt idx="44783" formatCode="0.00E+00">
                  <c:v>-9.9887299999999995E-3</c:v>
                </c:pt>
                <c:pt idx="44784" formatCode="0.00E+00">
                  <c:v>-9.4651700000000002E-3</c:v>
                </c:pt>
                <c:pt idx="44785" formatCode="0.00E+00">
                  <c:v>-8.9112700000000006E-3</c:v>
                </c:pt>
                <c:pt idx="44786" formatCode="0.00E+00">
                  <c:v>-8.3273099999999992E-3</c:v>
                </c:pt>
                <c:pt idx="44787" formatCode="0.00E+00">
                  <c:v>-7.7136000000000001E-3</c:v>
                </c:pt>
                <c:pt idx="44788" formatCode="0.00E+00">
                  <c:v>-7.0705500000000001E-3</c:v>
                </c:pt>
                <c:pt idx="44789" formatCode="0.00E+00">
                  <c:v>-6.3985999999999999E-3</c:v>
                </c:pt>
                <c:pt idx="44790" formatCode="0.00E+00">
                  <c:v>-5.6982700000000001E-3</c:v>
                </c:pt>
                <c:pt idx="44791" formatCode="0.00E+00">
                  <c:v>-4.9701399999999996E-3</c:v>
                </c:pt>
                <c:pt idx="44792" formatCode="0.00E+00">
                  <c:v>-4.21485E-3</c:v>
                </c:pt>
                <c:pt idx="44793" formatCode="0.00E+00">
                  <c:v>-3.4331000000000001E-3</c:v>
                </c:pt>
                <c:pt idx="44794" formatCode="0.00E+00">
                  <c:v>-2.6256399999999998E-3</c:v>
                </c:pt>
                <c:pt idx="44795" formatCode="0.00E+00">
                  <c:v>-1.7932899999999999E-3</c:v>
                </c:pt>
                <c:pt idx="44796" formatCode="0.00E+00">
                  <c:v>-9.3691599999999999E-4</c:v>
                </c:pt>
                <c:pt idx="44797" formatCode="0.00E+00">
                  <c:v>-5.7458099999999998E-5</c:v>
                </c:pt>
                <c:pt idx="44798" formatCode="0.00E+00">
                  <c:v>8.44102E-4</c:v>
                </c:pt>
                <c:pt idx="44799" formatCode="0.00E+00">
                  <c:v>1.76673E-3</c:v>
                </c:pt>
                <c:pt idx="44800" formatCode="0.00E+00">
                  <c:v>2.7093299999999998E-3</c:v>
                </c:pt>
                <c:pt idx="44801" formatCode="0.00E+00">
                  <c:v>3.6707599999999999E-3</c:v>
                </c:pt>
                <c:pt idx="44802" formatCode="0.00E+00">
                  <c:v>4.6498299999999998E-3</c:v>
                </c:pt>
                <c:pt idx="44803" formatCode="0.00E+00">
                  <c:v>5.6452999999999998E-3</c:v>
                </c:pt>
                <c:pt idx="44804" formatCode="0.00E+00">
                  <c:v>6.6559000000000002E-3</c:v>
                </c:pt>
                <c:pt idx="44805" formatCode="0.00E+00">
                  <c:v>7.6802900000000002E-3</c:v>
                </c:pt>
                <c:pt idx="44806" formatCode="0.00E+00">
                  <c:v>8.7171000000000002E-3</c:v>
                </c:pt>
                <c:pt idx="44807" formatCode="0.00E+00">
                  <c:v>9.7649299999999998E-3</c:v>
                </c:pt>
                <c:pt idx="44808">
                  <c:v>1.08223E-2</c:v>
                </c:pt>
                <c:pt idx="44809">
                  <c:v>1.18878E-2</c:v>
                </c:pt>
                <c:pt idx="44810">
                  <c:v>1.29599E-2</c:v>
                </c:pt>
                <c:pt idx="44811">
                  <c:v>1.4037000000000001E-2</c:v>
                </c:pt>
                <c:pt idx="44812">
                  <c:v>1.5117500000000001E-2</c:v>
                </c:pt>
                <c:pt idx="44813">
                  <c:v>1.6199999999999999E-2</c:v>
                </c:pt>
                <c:pt idx="44814">
                  <c:v>1.7282599999999999E-2</c:v>
                </c:pt>
                <c:pt idx="44815">
                  <c:v>1.8363899999999999E-2</c:v>
                </c:pt>
                <c:pt idx="44816">
                  <c:v>1.94422E-2</c:v>
                </c:pt>
                <c:pt idx="44817">
                  <c:v>2.0515700000000001E-2</c:v>
                </c:pt>
                <c:pt idx="44818">
                  <c:v>2.1582799999999999E-2</c:v>
                </c:pt>
                <c:pt idx="44819">
                  <c:v>2.26418E-2</c:v>
                </c:pt>
                <c:pt idx="44820">
                  <c:v>2.3691E-2</c:v>
                </c:pt>
                <c:pt idx="44821">
                  <c:v>2.4728699999999999E-2</c:v>
                </c:pt>
                <c:pt idx="44822">
                  <c:v>2.57533E-2</c:v>
                </c:pt>
                <c:pt idx="44823">
                  <c:v>2.6762899999999999E-2</c:v>
                </c:pt>
                <c:pt idx="44824">
                  <c:v>2.77559E-2</c:v>
                </c:pt>
                <c:pt idx="44825">
                  <c:v>2.8730700000000001E-2</c:v>
                </c:pt>
                <c:pt idx="44826">
                  <c:v>2.96855E-2</c:v>
                </c:pt>
                <c:pt idx="44827">
                  <c:v>3.0618699999999999E-2</c:v>
                </c:pt>
                <c:pt idx="44828">
                  <c:v>3.15287E-2</c:v>
                </c:pt>
                <c:pt idx="44829">
                  <c:v>3.2413699999999997E-2</c:v>
                </c:pt>
                <c:pt idx="44830">
                  <c:v>3.3272299999999998E-2</c:v>
                </c:pt>
                <c:pt idx="44831">
                  <c:v>3.4102800000000003E-2</c:v>
                </c:pt>
                <c:pt idx="44832">
                  <c:v>3.4903799999999999E-2</c:v>
                </c:pt>
                <c:pt idx="44833">
                  <c:v>3.56736E-2</c:v>
                </c:pt>
                <c:pt idx="44834">
                  <c:v>3.64108E-2</c:v>
                </c:pt>
                <c:pt idx="44835">
                  <c:v>3.7114000000000001E-2</c:v>
                </c:pt>
                <c:pt idx="44836">
                  <c:v>3.7781700000000001E-2</c:v>
                </c:pt>
                <c:pt idx="44837">
                  <c:v>3.8412599999999998E-2</c:v>
                </c:pt>
                <c:pt idx="44838">
                  <c:v>3.9005400000000003E-2</c:v>
                </c:pt>
                <c:pt idx="44839">
                  <c:v>3.9558700000000002E-2</c:v>
                </c:pt>
                <c:pt idx="44840">
                  <c:v>4.00714E-2</c:v>
                </c:pt>
                <c:pt idx="44841">
                  <c:v>4.0542399999999999E-2</c:v>
                </c:pt>
                <c:pt idx="44842">
                  <c:v>4.0970399999999997E-2</c:v>
                </c:pt>
                <c:pt idx="44843">
                  <c:v>4.1354399999999999E-2</c:v>
                </c:pt>
                <c:pt idx="44844">
                  <c:v>4.1693399999999999E-2</c:v>
                </c:pt>
                <c:pt idx="44845">
                  <c:v>4.1986500000000003E-2</c:v>
                </c:pt>
                <c:pt idx="44846">
                  <c:v>4.2232699999999998E-2</c:v>
                </c:pt>
                <c:pt idx="44847">
                  <c:v>4.2431299999999998E-2</c:v>
                </c:pt>
                <c:pt idx="44848">
                  <c:v>4.2581500000000001E-2</c:v>
                </c:pt>
                <c:pt idx="44849">
                  <c:v>4.2682699999999997E-2</c:v>
                </c:pt>
                <c:pt idx="44850">
                  <c:v>4.2734099999999997E-2</c:v>
                </c:pt>
                <c:pt idx="44851">
                  <c:v>4.2735200000000001E-2</c:v>
                </c:pt>
                <c:pt idx="44852">
                  <c:v>4.26857E-2</c:v>
                </c:pt>
                <c:pt idx="44853">
                  <c:v>4.2584900000000002E-2</c:v>
                </c:pt>
                <c:pt idx="44854">
                  <c:v>4.2432699999999997E-2</c:v>
                </c:pt>
                <c:pt idx="44855">
                  <c:v>4.2228799999999997E-2</c:v>
                </c:pt>
                <c:pt idx="44856">
                  <c:v>4.19729E-2</c:v>
                </c:pt>
                <c:pt idx="44857">
                  <c:v>4.1665000000000001E-2</c:v>
                </c:pt>
                <c:pt idx="44858">
                  <c:v>4.1305000000000001E-2</c:v>
                </c:pt>
                <c:pt idx="44859">
                  <c:v>4.0892999999999999E-2</c:v>
                </c:pt>
                <c:pt idx="44860">
                  <c:v>4.0429E-2</c:v>
                </c:pt>
                <c:pt idx="44861">
                  <c:v>3.9913400000000002E-2</c:v>
                </c:pt>
                <c:pt idx="44862">
                  <c:v>3.9346300000000001E-2</c:v>
                </c:pt>
                <c:pt idx="44863">
                  <c:v>3.8728100000000001E-2</c:v>
                </c:pt>
                <c:pt idx="44864">
                  <c:v>3.8059299999999997E-2</c:v>
                </c:pt>
                <c:pt idx="44865">
                  <c:v>3.7340199999999997E-2</c:v>
                </c:pt>
                <c:pt idx="44866">
                  <c:v>3.6571600000000003E-2</c:v>
                </c:pt>
                <c:pt idx="44867">
                  <c:v>3.5754099999999997E-2</c:v>
                </c:pt>
                <c:pt idx="44868">
                  <c:v>3.48884E-2</c:v>
                </c:pt>
                <c:pt idx="44869">
                  <c:v>3.3975199999999997E-2</c:v>
                </c:pt>
                <c:pt idx="44870">
                  <c:v>3.3015599999999999E-2</c:v>
                </c:pt>
                <c:pt idx="44871">
                  <c:v>3.2010299999999998E-2</c:v>
                </c:pt>
                <c:pt idx="44872">
                  <c:v>3.0960499999999998E-2</c:v>
                </c:pt>
                <c:pt idx="44873">
                  <c:v>2.98672E-2</c:v>
                </c:pt>
                <c:pt idx="44874">
                  <c:v>2.8731699999999999E-2</c:v>
                </c:pt>
                <c:pt idx="44875">
                  <c:v>2.7555E-2</c:v>
                </c:pt>
                <c:pt idx="44876">
                  <c:v>2.6338500000000001E-2</c:v>
                </c:pt>
                <c:pt idx="44877">
                  <c:v>2.5083500000000002E-2</c:v>
                </c:pt>
                <c:pt idx="44878">
                  <c:v>2.37915E-2</c:v>
                </c:pt>
                <c:pt idx="44879">
                  <c:v>2.2464000000000001E-2</c:v>
                </c:pt>
                <c:pt idx="44880">
                  <c:v>2.1102300000000001E-2</c:v>
                </c:pt>
                <c:pt idx="44881">
                  <c:v>1.9708199999999999E-2</c:v>
                </c:pt>
                <c:pt idx="44882">
                  <c:v>1.8283299999999999E-2</c:v>
                </c:pt>
                <c:pt idx="44883">
                  <c:v>1.6829299999999998E-2</c:v>
                </c:pt>
                <c:pt idx="44884">
                  <c:v>1.53478E-2</c:v>
                </c:pt>
                <c:pt idx="44885">
                  <c:v>1.3840699999999999E-2</c:v>
                </c:pt>
                <c:pt idx="44886">
                  <c:v>1.23097E-2</c:v>
                </c:pt>
                <c:pt idx="44887">
                  <c:v>1.07569E-2</c:v>
                </c:pt>
                <c:pt idx="44888" formatCode="0.00E+00">
                  <c:v>9.1839299999999999E-3</c:v>
                </c:pt>
                <c:pt idx="44889" formatCode="0.00E+00">
                  <c:v>7.5928999999999996E-3</c:v>
                </c:pt>
                <c:pt idx="44890" formatCode="0.00E+00">
                  <c:v>5.9857199999999999E-3</c:v>
                </c:pt>
                <c:pt idx="44891" formatCode="0.00E+00">
                  <c:v>4.3643900000000001E-3</c:v>
                </c:pt>
                <c:pt idx="44892" formatCode="0.00E+00">
                  <c:v>2.7309299999999999E-3</c:v>
                </c:pt>
                <c:pt idx="44893" formatCode="0.00E+00">
                  <c:v>1.0873899999999999E-3</c:v>
                </c:pt>
                <c:pt idx="44894" formatCode="0.00E+00">
                  <c:v>-5.64169E-4</c:v>
                </c:pt>
                <c:pt idx="44895" formatCode="0.00E+00">
                  <c:v>-2.2216599999999999E-3</c:v>
                </c:pt>
                <c:pt idx="44896" formatCode="0.00E+00">
                  <c:v>-3.8829899999999998E-3</c:v>
                </c:pt>
                <c:pt idx="44897" formatCode="0.00E+00">
                  <c:v>-5.5460500000000003E-3</c:v>
                </c:pt>
                <c:pt idx="44898" formatCode="0.00E+00">
                  <c:v>-7.20873E-3</c:v>
                </c:pt>
                <c:pt idx="44899" formatCode="0.00E+00">
                  <c:v>-8.8689000000000007E-3</c:v>
                </c:pt>
                <c:pt idx="44900">
                  <c:v>-1.05244E-2</c:v>
                </c:pt>
                <c:pt idx="44901">
                  <c:v>-1.21732E-2</c:v>
                </c:pt>
                <c:pt idx="44902">
                  <c:v>-1.3813199999999999E-2</c:v>
                </c:pt>
                <c:pt idx="44903">
                  <c:v>-1.54422E-2</c:v>
                </c:pt>
                <c:pt idx="44904">
                  <c:v>-1.70581E-2</c:v>
                </c:pt>
                <c:pt idx="44905">
                  <c:v>-1.8658899999999999E-2</c:v>
                </c:pt>
                <c:pt idx="44906">
                  <c:v>-2.02425E-2</c:v>
                </c:pt>
                <c:pt idx="44907">
                  <c:v>-2.1806800000000001E-2</c:v>
                </c:pt>
                <c:pt idx="44908">
                  <c:v>-2.33499E-2</c:v>
                </c:pt>
                <c:pt idx="44909">
                  <c:v>-2.4869700000000002E-2</c:v>
                </c:pt>
                <c:pt idx="44910">
                  <c:v>-2.63644E-2</c:v>
                </c:pt>
                <c:pt idx="44911">
                  <c:v>-2.78318E-2</c:v>
                </c:pt>
                <c:pt idx="44912">
                  <c:v>-2.9270299999999999E-2</c:v>
                </c:pt>
                <c:pt idx="44913">
                  <c:v>-3.0677900000000001E-2</c:v>
                </c:pt>
                <c:pt idx="44914">
                  <c:v>-3.2052700000000003E-2</c:v>
                </c:pt>
                <c:pt idx="44915">
                  <c:v>-3.3393100000000002E-2</c:v>
                </c:pt>
                <c:pt idx="44916">
                  <c:v>-3.46973E-2</c:v>
                </c:pt>
                <c:pt idx="44917">
                  <c:v>-3.5963700000000001E-2</c:v>
                </c:pt>
                <c:pt idx="44918">
                  <c:v>-3.7190500000000001E-2</c:v>
                </c:pt>
                <c:pt idx="44919">
                  <c:v>-3.8376300000000002E-2</c:v>
                </c:pt>
                <c:pt idx="44920">
                  <c:v>-3.9519499999999999E-2</c:v>
                </c:pt>
                <c:pt idx="44921">
                  <c:v>-4.0618700000000001E-2</c:v>
                </c:pt>
                <c:pt idx="44922">
                  <c:v>-4.1672500000000001E-2</c:v>
                </c:pt>
                <c:pt idx="44923">
                  <c:v>-4.2679599999999998E-2</c:v>
                </c:pt>
                <c:pt idx="44924">
                  <c:v>-4.36386E-2</c:v>
                </c:pt>
                <c:pt idx="44925">
                  <c:v>-4.4548499999999998E-2</c:v>
                </c:pt>
                <c:pt idx="44926">
                  <c:v>-4.5407999999999997E-2</c:v>
                </c:pt>
                <c:pt idx="44927">
                  <c:v>-4.6216100000000003E-2</c:v>
                </c:pt>
                <c:pt idx="44928">
                  <c:v>-4.6971800000000001E-2</c:v>
                </c:pt>
                <c:pt idx="44929">
                  <c:v>-4.76742E-2</c:v>
                </c:pt>
                <c:pt idx="44930">
                  <c:v>-4.8322499999999997E-2</c:v>
                </c:pt>
                <c:pt idx="44931">
                  <c:v>-4.8915899999999998E-2</c:v>
                </c:pt>
                <c:pt idx="44932">
                  <c:v>-4.94536E-2</c:v>
                </c:pt>
                <c:pt idx="44933">
                  <c:v>-4.9935199999999999E-2</c:v>
                </c:pt>
                <c:pt idx="44934">
                  <c:v>-5.0360000000000002E-2</c:v>
                </c:pt>
                <c:pt idx="44935">
                  <c:v>-5.0727599999999998E-2</c:v>
                </c:pt>
                <c:pt idx="44936">
                  <c:v>-5.1037600000000002E-2</c:v>
                </c:pt>
                <c:pt idx="44937">
                  <c:v>-5.1289700000000001E-2</c:v>
                </c:pt>
                <c:pt idx="44938">
                  <c:v>-5.1483800000000003E-2</c:v>
                </c:pt>
                <c:pt idx="44939">
                  <c:v>-5.1619499999999999E-2</c:v>
                </c:pt>
                <c:pt idx="44940">
                  <c:v>-5.1697E-2</c:v>
                </c:pt>
                <c:pt idx="44941">
                  <c:v>-5.17163E-2</c:v>
                </c:pt>
                <c:pt idx="44942">
                  <c:v>-5.1677300000000002E-2</c:v>
                </c:pt>
                <c:pt idx="44943">
                  <c:v>-5.1580399999999998E-2</c:v>
                </c:pt>
                <c:pt idx="44944">
                  <c:v>-5.1425699999999998E-2</c:v>
                </c:pt>
                <c:pt idx="44945">
                  <c:v>-5.1213700000000001E-2</c:v>
                </c:pt>
                <c:pt idx="44946">
                  <c:v>-5.09446E-2</c:v>
                </c:pt>
                <c:pt idx="44947">
                  <c:v>-5.06191E-2</c:v>
                </c:pt>
                <c:pt idx="44948">
                  <c:v>-5.0237700000000003E-2</c:v>
                </c:pt>
                <c:pt idx="44949">
                  <c:v>-4.9800999999999998E-2</c:v>
                </c:pt>
                <c:pt idx="44950">
                  <c:v>-4.9309800000000001E-2</c:v>
                </c:pt>
                <c:pt idx="44951">
                  <c:v>-4.8764799999999997E-2</c:v>
                </c:pt>
                <c:pt idx="44952">
                  <c:v>-4.8166899999999999E-2</c:v>
                </c:pt>
                <c:pt idx="44953">
                  <c:v>-4.75171E-2</c:v>
                </c:pt>
                <c:pt idx="44954">
                  <c:v>-4.6816299999999998E-2</c:v>
                </c:pt>
                <c:pt idx="44955">
                  <c:v>-4.6065599999999998E-2</c:v>
                </c:pt>
                <c:pt idx="44956">
                  <c:v>-4.5266099999999997E-2</c:v>
                </c:pt>
                <c:pt idx="44957">
                  <c:v>-4.4419100000000003E-2</c:v>
                </c:pt>
                <c:pt idx="44958">
                  <c:v>-4.3525800000000003E-2</c:v>
                </c:pt>
                <c:pt idx="44959">
                  <c:v>-4.2587399999999997E-2</c:v>
                </c:pt>
                <c:pt idx="44960">
                  <c:v>-4.1605499999999997E-2</c:v>
                </c:pt>
                <c:pt idx="44961">
                  <c:v>-4.0581300000000001E-2</c:v>
                </c:pt>
                <c:pt idx="44962">
                  <c:v>-3.95164E-2</c:v>
                </c:pt>
                <c:pt idx="44963">
                  <c:v>-3.8412200000000001E-2</c:v>
                </c:pt>
                <c:pt idx="44964">
                  <c:v>-3.7270499999999998E-2</c:v>
                </c:pt>
                <c:pt idx="44965">
                  <c:v>-3.6092699999999998E-2</c:v>
                </c:pt>
                <c:pt idx="44966">
                  <c:v>-3.4880500000000002E-2</c:v>
                </c:pt>
                <c:pt idx="44967">
                  <c:v>-3.3635699999999998E-2</c:v>
                </c:pt>
                <c:pt idx="44968">
                  <c:v>-3.2359899999999997E-2</c:v>
                </c:pt>
                <c:pt idx="44969">
                  <c:v>-3.10549E-2</c:v>
                </c:pt>
                <c:pt idx="44970">
                  <c:v>-2.9722599999999998E-2</c:v>
                </c:pt>
                <c:pt idx="44971">
                  <c:v>-2.83647E-2</c:v>
                </c:pt>
                <c:pt idx="44972">
                  <c:v>-2.6983099999999999E-2</c:v>
                </c:pt>
                <c:pt idx="44973">
                  <c:v>-2.55797E-2</c:v>
                </c:pt>
                <c:pt idx="44974">
                  <c:v>-2.4156299999999999E-2</c:v>
                </c:pt>
                <c:pt idx="44975">
                  <c:v>-2.27149E-2</c:v>
                </c:pt>
                <c:pt idx="44976">
                  <c:v>-2.12573E-2</c:v>
                </c:pt>
                <c:pt idx="44977">
                  <c:v>-1.97856E-2</c:v>
                </c:pt>
                <c:pt idx="44978">
                  <c:v>-1.8301600000000001E-2</c:v>
                </c:pt>
                <c:pt idx="44979">
                  <c:v>-1.6807300000000001E-2</c:v>
                </c:pt>
                <c:pt idx="44980">
                  <c:v>-1.53046E-2</c:v>
                </c:pt>
                <c:pt idx="44981">
                  <c:v>-1.37955E-2</c:v>
                </c:pt>
                <c:pt idx="44982">
                  <c:v>-1.22819E-2</c:v>
                </c:pt>
                <c:pt idx="44983">
                  <c:v>-1.0765800000000001E-2</c:v>
                </c:pt>
                <c:pt idx="44984" formatCode="0.00E+00">
                  <c:v>-9.2489700000000005E-3</c:v>
                </c:pt>
                <c:pt idx="44985" formatCode="0.00E+00">
                  <c:v>-7.7334300000000003E-3</c:v>
                </c:pt>
                <c:pt idx="44986" formatCode="0.00E+00">
                  <c:v>-6.2210399999999997E-3</c:v>
                </c:pt>
                <c:pt idx="44987" formatCode="0.00E+00">
                  <c:v>-4.7136699999999997E-3</c:v>
                </c:pt>
                <c:pt idx="44988" formatCode="0.00E+00">
                  <c:v>-3.21317E-3</c:v>
                </c:pt>
                <c:pt idx="44989" formatCode="0.00E+00">
                  <c:v>-1.7213700000000001E-3</c:v>
                </c:pt>
                <c:pt idx="44990" formatCode="0.00E+00">
                  <c:v>-2.40055E-4</c:v>
                </c:pt>
                <c:pt idx="44991" formatCode="0.00E+00">
                  <c:v>1.2290000000000001E-3</c:v>
                </c:pt>
                <c:pt idx="44992" formatCode="0.00E+00">
                  <c:v>2.6840599999999998E-3</c:v>
                </c:pt>
                <c:pt idx="44993" formatCode="0.00E+00">
                  <c:v>4.12342E-3</c:v>
                </c:pt>
                <c:pt idx="44994" formatCode="0.00E+00">
                  <c:v>5.5454099999999997E-3</c:v>
                </c:pt>
                <c:pt idx="44995" formatCode="0.00E+00">
                  <c:v>6.9484200000000003E-3</c:v>
                </c:pt>
                <c:pt idx="44996" formatCode="0.00E+00">
                  <c:v>8.3308500000000008E-3</c:v>
                </c:pt>
                <c:pt idx="44997" formatCode="0.00E+00">
                  <c:v>9.6911800000000006E-3</c:v>
                </c:pt>
                <c:pt idx="44998">
                  <c:v>1.10279E-2</c:v>
                </c:pt>
                <c:pt idx="44999">
                  <c:v>1.23395E-2</c:v>
                </c:pt>
                <c:pt idx="45000">
                  <c:v>1.36247E-2</c:v>
                </c:pt>
                <c:pt idx="45001">
                  <c:v>1.4882100000000001E-2</c:v>
                </c:pt>
                <c:pt idx="45002">
                  <c:v>1.61104E-2</c:v>
                </c:pt>
                <c:pt idx="45003">
                  <c:v>1.7308400000000002E-2</c:v>
                </c:pt>
                <c:pt idx="45004">
                  <c:v>1.8474899999999999E-2</c:v>
                </c:pt>
                <c:pt idx="45005">
                  <c:v>1.96087E-2</c:v>
                </c:pt>
                <c:pt idx="45006">
                  <c:v>2.0708799999999999E-2</c:v>
                </c:pt>
                <c:pt idx="45007">
                  <c:v>2.1774100000000001E-2</c:v>
                </c:pt>
                <c:pt idx="45008">
                  <c:v>2.2803799999999999E-2</c:v>
                </c:pt>
                <c:pt idx="45009">
                  <c:v>2.3796999999999999E-2</c:v>
                </c:pt>
                <c:pt idx="45010">
                  <c:v>2.4752799999999998E-2</c:v>
                </c:pt>
                <c:pt idx="45011">
                  <c:v>2.5670499999999999E-2</c:v>
                </c:pt>
                <c:pt idx="45012">
                  <c:v>2.6549300000000001E-2</c:v>
                </c:pt>
                <c:pt idx="45013">
                  <c:v>2.7388699999999998E-2</c:v>
                </c:pt>
                <c:pt idx="45014">
                  <c:v>2.8188100000000001E-2</c:v>
                </c:pt>
                <c:pt idx="45015">
                  <c:v>2.8947000000000001E-2</c:v>
                </c:pt>
                <c:pt idx="45016">
                  <c:v>2.9664900000000001E-2</c:v>
                </c:pt>
                <c:pt idx="45017">
                  <c:v>3.03416E-2</c:v>
                </c:pt>
                <c:pt idx="45018">
                  <c:v>3.09766E-2</c:v>
                </c:pt>
                <c:pt idx="45019">
                  <c:v>3.1569800000000002E-2</c:v>
                </c:pt>
                <c:pt idx="45020">
                  <c:v>3.2120999999999997E-2</c:v>
                </c:pt>
                <c:pt idx="45021">
                  <c:v>3.2630100000000002E-2</c:v>
                </c:pt>
                <c:pt idx="45022">
                  <c:v>3.3097000000000001E-2</c:v>
                </c:pt>
                <c:pt idx="45023">
                  <c:v>3.3521799999999997E-2</c:v>
                </c:pt>
                <c:pt idx="45024">
                  <c:v>3.39046E-2</c:v>
                </c:pt>
                <c:pt idx="45025">
                  <c:v>3.4245499999999998E-2</c:v>
                </c:pt>
                <c:pt idx="45026">
                  <c:v>3.4544699999999998E-2</c:v>
                </c:pt>
                <c:pt idx="45027">
                  <c:v>3.48025E-2</c:v>
                </c:pt>
                <c:pt idx="45028">
                  <c:v>3.50192E-2</c:v>
                </c:pt>
                <c:pt idx="45029">
                  <c:v>3.5195299999999999E-2</c:v>
                </c:pt>
                <c:pt idx="45030">
                  <c:v>3.5331099999999997E-2</c:v>
                </c:pt>
                <c:pt idx="45031">
                  <c:v>3.5427199999999999E-2</c:v>
                </c:pt>
                <c:pt idx="45032">
                  <c:v>3.5484099999999998E-2</c:v>
                </c:pt>
                <c:pt idx="45033">
                  <c:v>3.5502499999999999E-2</c:v>
                </c:pt>
                <c:pt idx="45034">
                  <c:v>3.5483000000000001E-2</c:v>
                </c:pt>
                <c:pt idx="45035">
                  <c:v>3.5426199999999998E-2</c:v>
                </c:pt>
                <c:pt idx="45036">
                  <c:v>3.5333099999999999E-2</c:v>
                </c:pt>
                <c:pt idx="45037">
                  <c:v>3.5204300000000001E-2</c:v>
                </c:pt>
                <c:pt idx="45038">
                  <c:v>3.5040799999999997E-2</c:v>
                </c:pt>
                <c:pt idx="45039">
                  <c:v>3.4843300000000001E-2</c:v>
                </c:pt>
                <c:pt idx="45040">
                  <c:v>3.4612900000000002E-2</c:v>
                </c:pt>
                <c:pt idx="45041">
                  <c:v>3.4350499999999999E-2</c:v>
                </c:pt>
                <c:pt idx="45042">
                  <c:v>3.40571E-2</c:v>
                </c:pt>
                <c:pt idx="45043">
                  <c:v>3.3733800000000001E-2</c:v>
                </c:pt>
                <c:pt idx="45044">
                  <c:v>3.3381500000000001E-2</c:v>
                </c:pt>
                <c:pt idx="45045">
                  <c:v>3.3001500000000003E-2</c:v>
                </c:pt>
                <c:pt idx="45046">
                  <c:v>3.25948E-2</c:v>
                </c:pt>
                <c:pt idx="45047">
                  <c:v>3.21626E-2</c:v>
                </c:pt>
                <c:pt idx="45048">
                  <c:v>3.1705999999999998E-2</c:v>
                </c:pt>
                <c:pt idx="45049">
                  <c:v>3.1226299999999999E-2</c:v>
                </c:pt>
                <c:pt idx="45050">
                  <c:v>3.0724600000000001E-2</c:v>
                </c:pt>
                <c:pt idx="45051">
                  <c:v>3.0202199999999998E-2</c:v>
                </c:pt>
                <c:pt idx="45052">
                  <c:v>2.9660300000000001E-2</c:v>
                </c:pt>
                <c:pt idx="45053">
                  <c:v>2.91001E-2</c:v>
                </c:pt>
                <c:pt idx="45054">
                  <c:v>2.85229E-2</c:v>
                </c:pt>
                <c:pt idx="45055">
                  <c:v>2.7929900000000001E-2</c:v>
                </c:pt>
                <c:pt idx="45056">
                  <c:v>2.73224E-2</c:v>
                </c:pt>
                <c:pt idx="45057">
                  <c:v>2.6701699999999998E-2</c:v>
                </c:pt>
                <c:pt idx="45058">
                  <c:v>2.6068999999999998E-2</c:v>
                </c:pt>
                <c:pt idx="45059">
                  <c:v>2.54256E-2</c:v>
                </c:pt>
                <c:pt idx="45060">
                  <c:v>2.4772599999999999E-2</c:v>
                </c:pt>
                <c:pt idx="45061">
                  <c:v>2.4111500000000001E-2</c:v>
                </c:pt>
                <c:pt idx="45062">
                  <c:v>2.3443200000000001E-2</c:v>
                </c:pt>
                <c:pt idx="45063">
                  <c:v>2.27692E-2</c:v>
                </c:pt>
                <c:pt idx="45064">
                  <c:v>2.2090499999999999E-2</c:v>
                </c:pt>
                <c:pt idx="45065">
                  <c:v>2.1408400000000001E-2</c:v>
                </c:pt>
                <c:pt idx="45066">
                  <c:v>2.07239E-2</c:v>
                </c:pt>
                <c:pt idx="45067">
                  <c:v>2.0038400000000001E-2</c:v>
                </c:pt>
                <c:pt idx="45068">
                  <c:v>1.93527E-2</c:v>
                </c:pt>
                <c:pt idx="45069">
                  <c:v>1.86681E-2</c:v>
                </c:pt>
                <c:pt idx="45070">
                  <c:v>1.7985600000000001E-2</c:v>
                </c:pt>
                <c:pt idx="45071">
                  <c:v>1.7306200000000001E-2</c:v>
                </c:pt>
                <c:pt idx="45072">
                  <c:v>1.6631E-2</c:v>
                </c:pt>
                <c:pt idx="45073">
                  <c:v>1.5960800000000001E-2</c:v>
                </c:pt>
                <c:pt idx="45074">
                  <c:v>1.52966E-2</c:v>
                </c:pt>
                <c:pt idx="45075">
                  <c:v>1.46394E-2</c:v>
                </c:pt>
                <c:pt idx="45076">
                  <c:v>1.39899E-2</c:v>
                </c:pt>
                <c:pt idx="45077">
                  <c:v>1.3349E-2</c:v>
                </c:pt>
                <c:pt idx="45078">
                  <c:v>1.27175E-2</c:v>
                </c:pt>
                <c:pt idx="45079">
                  <c:v>1.20961E-2</c:v>
                </c:pt>
                <c:pt idx="45080">
                  <c:v>1.1485499999999999E-2</c:v>
                </c:pt>
                <c:pt idx="45081">
                  <c:v>1.0886399999999999E-2</c:v>
                </c:pt>
                <c:pt idx="45082">
                  <c:v>1.0299300000000001E-2</c:v>
                </c:pt>
                <c:pt idx="45083" formatCode="0.00E+00">
                  <c:v>9.7249399999999996E-3</c:v>
                </c:pt>
                <c:pt idx="45084" formatCode="0.00E+00">
                  <c:v>9.1637100000000003E-3</c:v>
                </c:pt>
                <c:pt idx="45085" formatCode="0.00E+00">
                  <c:v>8.6161199999999997E-3</c:v>
                </c:pt>
                <c:pt idx="45086" formatCode="0.00E+00">
                  <c:v>8.0826100000000005E-3</c:v>
                </c:pt>
                <c:pt idx="45087" formatCode="0.00E+00">
                  <c:v>7.5635700000000004E-3</c:v>
                </c:pt>
                <c:pt idx="45088" formatCode="0.00E+00">
                  <c:v>7.0593399999999999E-3</c:v>
                </c:pt>
                <c:pt idx="45089" formatCode="0.00E+00">
                  <c:v>6.5702099999999999E-3</c:v>
                </c:pt>
                <c:pt idx="45090" formatCode="0.00E+00">
                  <c:v>6.09642E-3</c:v>
                </c:pt>
                <c:pt idx="45091" formatCode="0.00E+00">
                  <c:v>5.6381900000000004E-3</c:v>
                </c:pt>
                <c:pt idx="45092" formatCode="0.00E+00">
                  <c:v>5.1956499999999996E-3</c:v>
                </c:pt>
                <c:pt idx="45093" formatCode="0.00E+00">
                  <c:v>4.7689200000000003E-3</c:v>
                </c:pt>
                <c:pt idx="45094" formatCode="0.00E+00">
                  <c:v>4.3580600000000004E-3</c:v>
                </c:pt>
                <c:pt idx="45095" formatCode="0.00E+00">
                  <c:v>3.9630799999999999E-3</c:v>
                </c:pt>
                <c:pt idx="45096" formatCode="0.00E+00">
                  <c:v>3.5839600000000002E-3</c:v>
                </c:pt>
                <c:pt idx="45097" formatCode="0.00E+00">
                  <c:v>3.22062E-3</c:v>
                </c:pt>
                <c:pt idx="45098" formatCode="0.00E+00">
                  <c:v>2.87295E-3</c:v>
                </c:pt>
                <c:pt idx="45099" formatCode="0.00E+00">
                  <c:v>2.5407799999999999E-3</c:v>
                </c:pt>
                <c:pt idx="45100" formatCode="0.00E+00">
                  <c:v>2.2239199999999999E-3</c:v>
                </c:pt>
                <c:pt idx="45101" formatCode="0.00E+00">
                  <c:v>1.9221100000000001E-3</c:v>
                </c:pt>
                <c:pt idx="45102" formatCode="0.00E+00">
                  <c:v>1.6350799999999999E-3</c:v>
                </c:pt>
                <c:pt idx="45103" formatCode="0.00E+00">
                  <c:v>1.3625E-3</c:v>
                </c:pt>
                <c:pt idx="45104" formatCode="0.00E+00">
                  <c:v>1.1040100000000001E-3</c:v>
                </c:pt>
                <c:pt idx="45105" formatCode="0.00E+00">
                  <c:v>8.5921900000000004E-4</c:v>
                </c:pt>
                <c:pt idx="45106" formatCode="0.00E+00">
                  <c:v>6.2768700000000004E-4</c:v>
                </c:pt>
                <c:pt idx="45107" formatCode="0.00E+00">
                  <c:v>4.0895100000000001E-4</c:v>
                </c:pt>
                <c:pt idx="45108" formatCode="0.00E+00">
                  <c:v>2.0251199999999999E-4</c:v>
                </c:pt>
                <c:pt idx="45109" formatCode="0.00E+00">
                  <c:v>7.8412500000000005E-6</c:v>
                </c:pt>
                <c:pt idx="45110" formatCode="0.00E+00">
                  <c:v>-1.7562E-4</c:v>
                </c:pt>
                <c:pt idx="45111" formatCode="0.00E+00">
                  <c:v>-3.4845900000000002E-4</c:v>
                </c:pt>
                <c:pt idx="45112" formatCode="0.00E+00">
                  <c:v>-5.1128700000000003E-4</c:v>
                </c:pt>
                <c:pt idx="45113" formatCode="0.00E+00">
                  <c:v>-6.6474000000000004E-4</c:v>
                </c:pt>
                <c:pt idx="45114" formatCode="0.00E+00">
                  <c:v>-8.0947600000000005E-4</c:v>
                </c:pt>
                <c:pt idx="45115" formatCode="0.00E+00">
                  <c:v>-9.4617599999999996E-4</c:v>
                </c:pt>
                <c:pt idx="45116" formatCode="0.00E+00">
                  <c:v>-1.0755300000000001E-3</c:v>
                </c:pt>
                <c:pt idx="45117" formatCode="0.00E+00">
                  <c:v>-1.19827E-3</c:v>
                </c:pt>
                <c:pt idx="45118" formatCode="0.00E+00">
                  <c:v>-1.3151E-3</c:v>
                </c:pt>
                <c:pt idx="45119" formatCode="0.00E+00">
                  <c:v>-1.42679E-3</c:v>
                </c:pt>
                <c:pt idx="45120" formatCode="0.00E+00">
                  <c:v>-1.5340600000000001E-3</c:v>
                </c:pt>
                <c:pt idx="45121" formatCode="0.00E+00">
                  <c:v>-1.6377E-3</c:v>
                </c:pt>
                <c:pt idx="45122" formatCode="0.00E+00">
                  <c:v>-1.73846E-3</c:v>
                </c:pt>
                <c:pt idx="45123" formatCode="0.00E+00">
                  <c:v>-1.83712E-3</c:v>
                </c:pt>
                <c:pt idx="45124" formatCode="0.00E+00">
                  <c:v>-1.9344500000000001E-3</c:v>
                </c:pt>
                <c:pt idx="45125" formatCode="0.00E+00">
                  <c:v>-2.0312300000000002E-3</c:v>
                </c:pt>
                <c:pt idx="45126" formatCode="0.00E+00">
                  <c:v>-2.1282300000000001E-3</c:v>
                </c:pt>
                <c:pt idx="45127" formatCode="0.00E+00">
                  <c:v>-2.22623E-3</c:v>
                </c:pt>
                <c:pt idx="45128" formatCode="0.00E+00">
                  <c:v>-2.3259800000000001E-3</c:v>
                </c:pt>
                <c:pt idx="45129" formatCode="0.00E+00">
                  <c:v>-2.4282399999999999E-3</c:v>
                </c:pt>
                <c:pt idx="45130" formatCode="0.00E+00">
                  <c:v>-2.5337699999999999E-3</c:v>
                </c:pt>
                <c:pt idx="45131" formatCode="0.00E+00">
                  <c:v>-2.64329E-3</c:v>
                </c:pt>
                <c:pt idx="45132" formatCode="0.00E+00">
                  <c:v>-2.7575400000000002E-3</c:v>
                </c:pt>
                <c:pt idx="45133" formatCode="0.00E+00">
                  <c:v>-2.8771999999999999E-3</c:v>
                </c:pt>
                <c:pt idx="45134" formatCode="0.00E+00">
                  <c:v>-3.0029900000000001E-3</c:v>
                </c:pt>
                <c:pt idx="45135" formatCode="0.00E+00">
                  <c:v>-3.1355599999999999E-3</c:v>
                </c:pt>
                <c:pt idx="45136" formatCode="0.00E+00">
                  <c:v>-3.2755599999999998E-3</c:v>
                </c:pt>
                <c:pt idx="45137" formatCode="0.00E+00">
                  <c:v>-3.42363E-3</c:v>
                </c:pt>
                <c:pt idx="45138" formatCode="0.00E+00">
                  <c:v>-3.5803599999999999E-3</c:v>
                </c:pt>
                <c:pt idx="45139" formatCode="0.00E+00">
                  <c:v>-3.74632E-3</c:v>
                </c:pt>
                <c:pt idx="45140" formatCode="0.00E+00">
                  <c:v>-3.9220699999999997E-3</c:v>
                </c:pt>
                <c:pt idx="45141" formatCode="0.00E+00">
                  <c:v>-4.1081199999999998E-3</c:v>
                </c:pt>
                <c:pt idx="45142" formatCode="0.00E+00">
                  <c:v>-4.30497E-3</c:v>
                </c:pt>
                <c:pt idx="45143" formatCode="0.00E+00">
                  <c:v>-4.5130600000000002E-3</c:v>
                </c:pt>
                <c:pt idx="45144" formatCode="0.00E+00">
                  <c:v>-4.7328200000000004E-3</c:v>
                </c:pt>
                <c:pt idx="45145" formatCode="0.00E+00">
                  <c:v>-4.9646300000000003E-3</c:v>
                </c:pt>
                <c:pt idx="45146" formatCode="0.00E+00">
                  <c:v>-5.2088400000000002E-3</c:v>
                </c:pt>
                <c:pt idx="45147" formatCode="0.00E+00">
                  <c:v>-5.4657799999999999E-3</c:v>
                </c:pt>
                <c:pt idx="45148" formatCode="0.00E+00">
                  <c:v>-5.7356999999999998E-3</c:v>
                </c:pt>
                <c:pt idx="45149" formatCode="0.00E+00">
                  <c:v>-6.0188500000000001E-3</c:v>
                </c:pt>
                <c:pt idx="45150" formatCode="0.00E+00">
                  <c:v>-6.3154300000000003E-3</c:v>
                </c:pt>
                <c:pt idx="45151" formatCode="0.00E+00">
                  <c:v>-6.6255699999999999E-3</c:v>
                </c:pt>
                <c:pt idx="45152" formatCode="0.00E+00">
                  <c:v>-6.9494099999999996E-3</c:v>
                </c:pt>
                <c:pt idx="45153" formatCode="0.00E+00">
                  <c:v>-7.28701E-3</c:v>
                </c:pt>
                <c:pt idx="45154" formatCode="0.00E+00">
                  <c:v>-7.6383900000000001E-3</c:v>
                </c:pt>
                <c:pt idx="45155" formatCode="0.00E+00">
                  <c:v>-8.00354E-3</c:v>
                </c:pt>
                <c:pt idx="45156" formatCode="0.00E+00">
                  <c:v>-8.3823999999999999E-3</c:v>
                </c:pt>
                <c:pt idx="45157" formatCode="0.00E+00">
                  <c:v>-8.7748600000000006E-3</c:v>
                </c:pt>
                <c:pt idx="45158" formatCode="0.00E+00">
                  <c:v>-9.1807799999999995E-3</c:v>
                </c:pt>
                <c:pt idx="45159" formatCode="0.00E+00">
                  <c:v>-9.5999599999999994E-3</c:v>
                </c:pt>
                <c:pt idx="45160">
                  <c:v>-1.00322E-2</c:v>
                </c:pt>
                <c:pt idx="45161">
                  <c:v>-1.04771E-2</c:v>
                </c:pt>
                <c:pt idx="45162">
                  <c:v>-1.09345E-2</c:v>
                </c:pt>
                <c:pt idx="45163">
                  <c:v>-1.14039E-2</c:v>
                </c:pt>
                <c:pt idx="45164">
                  <c:v>-1.18849E-2</c:v>
                </c:pt>
                <c:pt idx="45165">
                  <c:v>-1.23772E-2</c:v>
                </c:pt>
                <c:pt idx="45166">
                  <c:v>-1.28801E-2</c:v>
                </c:pt>
                <c:pt idx="45167">
                  <c:v>-1.33931E-2</c:v>
                </c:pt>
                <c:pt idx="45168">
                  <c:v>-1.39157E-2</c:v>
                </c:pt>
                <c:pt idx="45169">
                  <c:v>-1.44473E-2</c:v>
                </c:pt>
                <c:pt idx="45170">
                  <c:v>-1.49871E-2</c:v>
                </c:pt>
                <c:pt idx="45171">
                  <c:v>-1.55345E-2</c:v>
                </c:pt>
                <c:pt idx="45172">
                  <c:v>-1.6088700000000001E-2</c:v>
                </c:pt>
                <c:pt idx="45173">
                  <c:v>-1.66491E-2</c:v>
                </c:pt>
                <c:pt idx="45174">
                  <c:v>-1.72146E-2</c:v>
                </c:pt>
                <c:pt idx="45175">
                  <c:v>-1.7784600000000001E-2</c:v>
                </c:pt>
                <c:pt idx="45176">
                  <c:v>-1.8358200000000002E-2</c:v>
                </c:pt>
                <c:pt idx="45177">
                  <c:v>-1.8934400000000001E-2</c:v>
                </c:pt>
                <c:pt idx="45178">
                  <c:v>-1.95123E-2</c:v>
                </c:pt>
                <c:pt idx="45179">
                  <c:v>-2.0091000000000001E-2</c:v>
                </c:pt>
                <c:pt idx="45180">
                  <c:v>-2.06695E-2</c:v>
                </c:pt>
                <c:pt idx="45181">
                  <c:v>-2.12467E-2</c:v>
                </c:pt>
                <c:pt idx="45182">
                  <c:v>-2.18216E-2</c:v>
                </c:pt>
                <c:pt idx="45183">
                  <c:v>-2.2393300000000001E-2</c:v>
                </c:pt>
                <c:pt idx="45184">
                  <c:v>-2.2960499999999998E-2</c:v>
                </c:pt>
                <c:pt idx="45185">
                  <c:v>-2.3522299999999999E-2</c:v>
                </c:pt>
                <c:pt idx="45186">
                  <c:v>-2.4077500000000002E-2</c:v>
                </c:pt>
                <c:pt idx="45187">
                  <c:v>-2.4625000000000001E-2</c:v>
                </c:pt>
                <c:pt idx="45188">
                  <c:v>-2.5163700000000001E-2</c:v>
                </c:pt>
                <c:pt idx="45189">
                  <c:v>-2.56925E-2</c:v>
                </c:pt>
                <c:pt idx="45190">
                  <c:v>-2.6210199999999999E-2</c:v>
                </c:pt>
                <c:pt idx="45191">
                  <c:v>-2.6715599999999999E-2</c:v>
                </c:pt>
                <c:pt idx="45192">
                  <c:v>-2.7207700000000001E-2</c:v>
                </c:pt>
                <c:pt idx="45193">
                  <c:v>-2.7685299999999999E-2</c:v>
                </c:pt>
                <c:pt idx="45194">
                  <c:v>-2.8147200000000001E-2</c:v>
                </c:pt>
                <c:pt idx="45195">
                  <c:v>-2.85924E-2</c:v>
                </c:pt>
                <c:pt idx="45196">
                  <c:v>-2.90196E-2</c:v>
                </c:pt>
                <c:pt idx="45197">
                  <c:v>-2.94279E-2</c:v>
                </c:pt>
                <c:pt idx="45198">
                  <c:v>-2.9815899999999999E-2</c:v>
                </c:pt>
                <c:pt idx="45199">
                  <c:v>-3.0182799999999999E-2</c:v>
                </c:pt>
                <c:pt idx="45200">
                  <c:v>-3.05273E-2</c:v>
                </c:pt>
                <c:pt idx="45201">
                  <c:v>-3.0848500000000001E-2</c:v>
                </c:pt>
                <c:pt idx="45202">
                  <c:v>-3.1145300000000001E-2</c:v>
                </c:pt>
                <c:pt idx="45203">
                  <c:v>-3.1416699999999999E-2</c:v>
                </c:pt>
                <c:pt idx="45204">
                  <c:v>-3.1661599999999998E-2</c:v>
                </c:pt>
                <c:pt idx="45205">
                  <c:v>-3.1879200000000003E-2</c:v>
                </c:pt>
                <c:pt idx="45206">
                  <c:v>-3.20685E-2</c:v>
                </c:pt>
                <c:pt idx="45207">
                  <c:v>-3.2228600000000003E-2</c:v>
                </c:pt>
                <c:pt idx="45208">
                  <c:v>-3.2358600000000001E-2</c:v>
                </c:pt>
                <c:pt idx="45209">
                  <c:v>-3.2457600000000003E-2</c:v>
                </c:pt>
                <c:pt idx="45210">
                  <c:v>-3.2524999999999998E-2</c:v>
                </c:pt>
                <c:pt idx="45211">
                  <c:v>-3.2559900000000003E-2</c:v>
                </c:pt>
                <c:pt idx="45212">
                  <c:v>-3.2561600000000003E-2</c:v>
                </c:pt>
                <c:pt idx="45213">
                  <c:v>-3.25294E-2</c:v>
                </c:pt>
                <c:pt idx="45214">
                  <c:v>-3.24628E-2</c:v>
                </c:pt>
                <c:pt idx="45215">
                  <c:v>-3.2361000000000001E-2</c:v>
                </c:pt>
                <c:pt idx="45216">
                  <c:v>-3.2223599999999998E-2</c:v>
                </c:pt>
                <c:pt idx="45217">
                  <c:v>-3.2050099999999998E-2</c:v>
                </c:pt>
                <c:pt idx="45218">
                  <c:v>-3.184E-2</c:v>
                </c:pt>
                <c:pt idx="45219">
                  <c:v>-3.1593000000000003E-2</c:v>
                </c:pt>
                <c:pt idx="45220">
                  <c:v>-3.1308599999999999E-2</c:v>
                </c:pt>
                <c:pt idx="45221">
                  <c:v>-3.0986699999999999E-2</c:v>
                </c:pt>
                <c:pt idx="45222">
                  <c:v>-3.0627000000000001E-2</c:v>
                </c:pt>
                <c:pt idx="45223">
                  <c:v>-3.0229200000000001E-2</c:v>
                </c:pt>
                <c:pt idx="45224">
                  <c:v>-2.9793400000000001E-2</c:v>
                </c:pt>
                <c:pt idx="45225">
                  <c:v>-2.9319399999999999E-2</c:v>
                </c:pt>
                <c:pt idx="45226">
                  <c:v>-2.8807200000000002E-2</c:v>
                </c:pt>
                <c:pt idx="45227">
                  <c:v>-2.8256799999999999E-2</c:v>
                </c:pt>
                <c:pt idx="45228">
                  <c:v>-2.7668499999999999E-2</c:v>
                </c:pt>
                <c:pt idx="45229">
                  <c:v>-2.7042299999999998E-2</c:v>
                </c:pt>
                <c:pt idx="45230">
                  <c:v>-2.6378499999999999E-2</c:v>
                </c:pt>
                <c:pt idx="45231">
                  <c:v>-2.56773E-2</c:v>
                </c:pt>
                <c:pt idx="45232">
                  <c:v>-2.4939200000000002E-2</c:v>
                </c:pt>
                <c:pt idx="45233">
                  <c:v>-2.4164499999999998E-2</c:v>
                </c:pt>
                <c:pt idx="45234">
                  <c:v>-2.3353700000000002E-2</c:v>
                </c:pt>
                <c:pt idx="45235">
                  <c:v>-2.2507300000000001E-2</c:v>
                </c:pt>
                <c:pt idx="45236">
                  <c:v>-2.16259E-2</c:v>
                </c:pt>
                <c:pt idx="45237">
                  <c:v>-2.0710200000000002E-2</c:v>
                </c:pt>
                <c:pt idx="45238">
                  <c:v>-1.9760799999999999E-2</c:v>
                </c:pt>
                <c:pt idx="45239">
                  <c:v>-1.87785E-2</c:v>
                </c:pt>
                <c:pt idx="45240">
                  <c:v>-1.7764100000000001E-2</c:v>
                </c:pt>
                <c:pt idx="45241">
                  <c:v>-1.67186E-2</c:v>
                </c:pt>
                <c:pt idx="45242">
                  <c:v>-1.5642699999999999E-2</c:v>
                </c:pt>
                <c:pt idx="45243">
                  <c:v>-1.4537599999999999E-2</c:v>
                </c:pt>
                <c:pt idx="45244">
                  <c:v>-1.34042E-2</c:v>
                </c:pt>
                <c:pt idx="45245">
                  <c:v>-1.22436E-2</c:v>
                </c:pt>
                <c:pt idx="45246">
                  <c:v>-1.10569E-2</c:v>
                </c:pt>
                <c:pt idx="45247" formatCode="0.00E+00">
                  <c:v>-9.8454300000000005E-3</c:v>
                </c:pt>
                <c:pt idx="45248" formatCode="0.00E+00">
                  <c:v>-8.6102599999999998E-3</c:v>
                </c:pt>
                <c:pt idx="45249" formatCode="0.00E+00">
                  <c:v>-7.35273E-3</c:v>
                </c:pt>
                <c:pt idx="45250" formatCode="0.00E+00">
                  <c:v>-6.0741500000000004E-3</c:v>
                </c:pt>
                <c:pt idx="45251" formatCode="0.00E+00">
                  <c:v>-4.7758799999999997E-3</c:v>
                </c:pt>
                <c:pt idx="45252" formatCode="0.00E+00">
                  <c:v>-3.4593200000000001E-3</c:v>
                </c:pt>
                <c:pt idx="45253" formatCode="0.00E+00">
                  <c:v>-2.12591E-3</c:v>
                </c:pt>
                <c:pt idx="45254" formatCode="0.00E+00">
                  <c:v>-7.7712400000000002E-4</c:v>
                </c:pt>
                <c:pt idx="45255" formatCode="0.00E+00">
                  <c:v>5.8552300000000001E-4</c:v>
                </c:pt>
                <c:pt idx="45256" formatCode="0.00E+00">
                  <c:v>1.9604900000000001E-3</c:v>
                </c:pt>
                <c:pt idx="45257" formatCode="0.00E+00">
                  <c:v>3.3462000000000001E-3</c:v>
                </c:pt>
                <c:pt idx="45258" formatCode="0.00E+00">
                  <c:v>4.74107E-3</c:v>
                </c:pt>
                <c:pt idx="45259" formatCode="0.00E+00">
                  <c:v>6.14345E-3</c:v>
                </c:pt>
                <c:pt idx="45260" formatCode="0.00E+00">
                  <c:v>7.5516999999999997E-3</c:v>
                </c:pt>
                <c:pt idx="45261" formatCode="0.00E+00">
                  <c:v>8.9641400000000006E-3</c:v>
                </c:pt>
                <c:pt idx="45262">
                  <c:v>1.03791E-2</c:v>
                </c:pt>
                <c:pt idx="45263">
                  <c:v>1.1794900000000001E-2</c:v>
                </c:pt>
                <c:pt idx="45264">
                  <c:v>1.32097E-2</c:v>
                </c:pt>
                <c:pt idx="45265">
                  <c:v>1.46219E-2</c:v>
                </c:pt>
                <c:pt idx="45266">
                  <c:v>1.6029700000000001E-2</c:v>
                </c:pt>
                <c:pt idx="45267">
                  <c:v>1.74313E-2</c:v>
                </c:pt>
                <c:pt idx="45268">
                  <c:v>1.8825100000000001E-2</c:v>
                </c:pt>
                <c:pt idx="45269">
                  <c:v>2.02092E-2</c:v>
                </c:pt>
                <c:pt idx="45270">
                  <c:v>2.1582E-2</c:v>
                </c:pt>
                <c:pt idx="45271">
                  <c:v>2.2941599999999999E-2</c:v>
                </c:pt>
                <c:pt idx="45272">
                  <c:v>2.42863E-2</c:v>
                </c:pt>
                <c:pt idx="45273">
                  <c:v>2.5614499999999998E-2</c:v>
                </c:pt>
                <c:pt idx="45274">
                  <c:v>2.6924300000000002E-2</c:v>
                </c:pt>
                <c:pt idx="45275">
                  <c:v>2.8214099999999999E-2</c:v>
                </c:pt>
                <c:pt idx="45276">
                  <c:v>2.94822E-2</c:v>
                </c:pt>
                <c:pt idx="45277">
                  <c:v>3.0726900000000001E-2</c:v>
                </c:pt>
                <c:pt idx="45278">
                  <c:v>3.1946700000000001E-2</c:v>
                </c:pt>
                <c:pt idx="45279">
                  <c:v>3.3139799999999997E-2</c:v>
                </c:pt>
                <c:pt idx="45280">
                  <c:v>3.4304599999999998E-2</c:v>
                </c:pt>
                <c:pt idx="45281">
                  <c:v>3.5439699999999998E-2</c:v>
                </c:pt>
                <c:pt idx="45282">
                  <c:v>3.65435E-2</c:v>
                </c:pt>
                <c:pt idx="45283">
                  <c:v>3.7614500000000002E-2</c:v>
                </c:pt>
                <c:pt idx="45284">
                  <c:v>3.8651199999999997E-2</c:v>
                </c:pt>
                <c:pt idx="45285">
                  <c:v>3.9652199999999999E-2</c:v>
                </c:pt>
                <c:pt idx="45286">
                  <c:v>4.0616199999999998E-2</c:v>
                </c:pt>
                <c:pt idx="45287">
                  <c:v>4.1541799999999997E-2</c:v>
                </c:pt>
                <c:pt idx="45288">
                  <c:v>4.2427699999999999E-2</c:v>
                </c:pt>
                <c:pt idx="45289">
                  <c:v>4.3272699999999997E-2</c:v>
                </c:pt>
                <c:pt idx="45290">
                  <c:v>4.40756E-2</c:v>
                </c:pt>
                <c:pt idx="45291">
                  <c:v>4.4835199999999999E-2</c:v>
                </c:pt>
                <c:pt idx="45292">
                  <c:v>4.5550500000000001E-2</c:v>
                </c:pt>
                <c:pt idx="45293">
                  <c:v>4.6220400000000002E-2</c:v>
                </c:pt>
                <c:pt idx="45294">
                  <c:v>4.6843999999999997E-2</c:v>
                </c:pt>
                <c:pt idx="45295">
                  <c:v>4.7420299999999999E-2</c:v>
                </c:pt>
                <c:pt idx="45296">
                  <c:v>4.7948499999999998E-2</c:v>
                </c:pt>
                <c:pt idx="45297">
                  <c:v>4.84278E-2</c:v>
                </c:pt>
                <c:pt idx="45298">
                  <c:v>4.8857400000000002E-2</c:v>
                </c:pt>
                <c:pt idx="45299">
                  <c:v>4.9236700000000001E-2</c:v>
                </c:pt>
                <c:pt idx="45300">
                  <c:v>4.9564999999999998E-2</c:v>
                </c:pt>
                <c:pt idx="45301">
                  <c:v>4.9841900000000001E-2</c:v>
                </c:pt>
                <c:pt idx="45302">
                  <c:v>5.0066800000000002E-2</c:v>
                </c:pt>
                <c:pt idx="45303">
                  <c:v>5.0239300000000001E-2</c:v>
                </c:pt>
                <c:pt idx="45304">
                  <c:v>5.0359099999999997E-2</c:v>
                </c:pt>
                <c:pt idx="45305">
                  <c:v>5.0425999999999999E-2</c:v>
                </c:pt>
                <c:pt idx="45306">
                  <c:v>5.0439600000000001E-2</c:v>
                </c:pt>
                <c:pt idx="45307">
                  <c:v>5.0399899999999997E-2</c:v>
                </c:pt>
                <c:pt idx="45308">
                  <c:v>5.0306799999999999E-2</c:v>
                </c:pt>
                <c:pt idx="45309">
                  <c:v>5.0160400000000001E-2</c:v>
                </c:pt>
                <c:pt idx="45310">
                  <c:v>4.9960600000000001E-2</c:v>
                </c:pt>
                <c:pt idx="45311">
                  <c:v>4.9707599999999998E-2</c:v>
                </c:pt>
                <c:pt idx="45312">
                  <c:v>4.94017E-2</c:v>
                </c:pt>
                <c:pt idx="45313">
                  <c:v>4.9043099999999999E-2</c:v>
                </c:pt>
                <c:pt idx="45314">
                  <c:v>4.8632099999999998E-2</c:v>
                </c:pt>
                <c:pt idx="45315">
                  <c:v>4.8169200000000002E-2</c:v>
                </c:pt>
                <c:pt idx="45316">
                  <c:v>4.76549E-2</c:v>
                </c:pt>
                <c:pt idx="45317">
                  <c:v>4.7089699999999998E-2</c:v>
                </c:pt>
                <c:pt idx="45318">
                  <c:v>4.64742E-2</c:v>
                </c:pt>
                <c:pt idx="45319">
                  <c:v>4.5809099999999998E-2</c:v>
                </c:pt>
                <c:pt idx="45320">
                  <c:v>4.5095200000000002E-2</c:v>
                </c:pt>
                <c:pt idx="45321">
                  <c:v>4.4333200000000003E-2</c:v>
                </c:pt>
                <c:pt idx="45322">
                  <c:v>4.3524100000000003E-2</c:v>
                </c:pt>
                <c:pt idx="45323">
                  <c:v>4.26688E-2</c:v>
                </c:pt>
                <c:pt idx="45324">
                  <c:v>4.1768199999999998E-2</c:v>
                </c:pt>
                <c:pt idx="45325">
                  <c:v>4.0823499999999999E-2</c:v>
                </c:pt>
                <c:pt idx="45326">
                  <c:v>3.9835700000000002E-2</c:v>
                </c:pt>
                <c:pt idx="45327">
                  <c:v>3.8806E-2</c:v>
                </c:pt>
                <c:pt idx="45328">
                  <c:v>3.7735499999999998E-2</c:v>
                </c:pt>
                <c:pt idx="45329">
                  <c:v>3.6625699999999997E-2</c:v>
                </c:pt>
                <c:pt idx="45330">
                  <c:v>3.5477700000000001E-2</c:v>
                </c:pt>
                <c:pt idx="45331">
                  <c:v>3.4292999999999997E-2</c:v>
                </c:pt>
                <c:pt idx="45332">
                  <c:v>3.3072900000000002E-2</c:v>
                </c:pt>
                <c:pt idx="45333">
                  <c:v>3.1819E-2</c:v>
                </c:pt>
                <c:pt idx="45334">
                  <c:v>3.0532699999999999E-2</c:v>
                </c:pt>
                <c:pt idx="45335">
                  <c:v>2.9215499999999998E-2</c:v>
                </c:pt>
                <c:pt idx="45336">
                  <c:v>2.7869000000000001E-2</c:v>
                </c:pt>
                <c:pt idx="45337">
                  <c:v>2.6494799999999999E-2</c:v>
                </c:pt>
                <c:pt idx="45338">
                  <c:v>2.5094600000000002E-2</c:v>
                </c:pt>
                <c:pt idx="45339">
                  <c:v>2.367E-2</c:v>
                </c:pt>
                <c:pt idx="45340">
                  <c:v>2.2222800000000001E-2</c:v>
                </c:pt>
                <c:pt idx="45341">
                  <c:v>2.0754499999999999E-2</c:v>
                </c:pt>
                <c:pt idx="45342">
                  <c:v>1.9267099999999999E-2</c:v>
                </c:pt>
                <c:pt idx="45343">
                  <c:v>1.7762199999999999E-2</c:v>
                </c:pt>
                <c:pt idx="45344">
                  <c:v>1.6241599999999998E-2</c:v>
                </c:pt>
                <c:pt idx="45345">
                  <c:v>1.47072E-2</c:v>
                </c:pt>
                <c:pt idx="45346">
                  <c:v>1.3160699999999999E-2</c:v>
                </c:pt>
                <c:pt idx="45347">
                  <c:v>1.1604E-2</c:v>
                </c:pt>
                <c:pt idx="45348">
                  <c:v>1.0038800000000001E-2</c:v>
                </c:pt>
                <c:pt idx="45349" formatCode="0.00E+00">
                  <c:v>8.4671E-3</c:v>
                </c:pt>
                <c:pt idx="45350" formatCode="0.00E+00">
                  <c:v>6.8906100000000001E-3</c:v>
                </c:pt>
                <c:pt idx="45351" formatCode="0.00E+00">
                  <c:v>5.3112000000000003E-3</c:v>
                </c:pt>
                <c:pt idx="45352" formatCode="0.00E+00">
                  <c:v>3.7307099999999999E-3</c:v>
                </c:pt>
                <c:pt idx="45353" formatCode="0.00E+00">
                  <c:v>2.1509599999999999E-3</c:v>
                </c:pt>
                <c:pt idx="45354" formatCode="0.00E+00">
                  <c:v>5.7376300000000003E-4</c:v>
                </c:pt>
                <c:pt idx="45355" formatCode="0.00E+00">
                  <c:v>-9.9907399999999997E-4</c:v>
                </c:pt>
                <c:pt idx="45356" formatCode="0.00E+00">
                  <c:v>-2.5657599999999998E-3</c:v>
                </c:pt>
                <c:pt idx="45357" formatCode="0.00E+00">
                  <c:v>-4.1245099999999996E-3</c:v>
                </c:pt>
                <c:pt idx="45358" formatCode="0.00E+00">
                  <c:v>-5.6735700000000002E-3</c:v>
                </c:pt>
                <c:pt idx="45359" formatCode="0.00E+00">
                  <c:v>-7.2111900000000001E-3</c:v>
                </c:pt>
                <c:pt idx="45360" formatCode="0.00E+00">
                  <c:v>-8.7356699999999992E-3</c:v>
                </c:pt>
                <c:pt idx="45361">
                  <c:v>-1.0245300000000001E-2</c:v>
                </c:pt>
                <c:pt idx="45362">
                  <c:v>-1.1738500000000001E-2</c:v>
                </c:pt>
                <c:pt idx="45363">
                  <c:v>-1.32135E-2</c:v>
                </c:pt>
                <c:pt idx="45364">
                  <c:v>-1.46687E-2</c:v>
                </c:pt>
                <c:pt idx="45365">
                  <c:v>-1.6102700000000001E-2</c:v>
                </c:pt>
                <c:pt idx="45366">
                  <c:v>-1.75138E-2</c:v>
                </c:pt>
                <c:pt idx="45367">
                  <c:v>-1.89006E-2</c:v>
                </c:pt>
                <c:pt idx="45368">
                  <c:v>-2.0261600000000001E-2</c:v>
                </c:pt>
                <c:pt idx="45369">
                  <c:v>-2.1595300000000001E-2</c:v>
                </c:pt>
                <c:pt idx="45370">
                  <c:v>-2.2900500000000001E-2</c:v>
                </c:pt>
                <c:pt idx="45371">
                  <c:v>-2.4175800000000001E-2</c:v>
                </c:pt>
                <c:pt idx="45372">
                  <c:v>-2.5419899999999999E-2</c:v>
                </c:pt>
                <c:pt idx="45373">
                  <c:v>-2.6631700000000001E-2</c:v>
                </c:pt>
                <c:pt idx="45374">
                  <c:v>-2.7809799999999999E-2</c:v>
                </c:pt>
                <c:pt idx="45375">
                  <c:v>-2.8953199999999998E-2</c:v>
                </c:pt>
                <c:pt idx="45376">
                  <c:v>-3.0060699999999999E-2</c:v>
                </c:pt>
                <c:pt idx="45377">
                  <c:v>-3.1131499999999999E-2</c:v>
                </c:pt>
                <c:pt idx="45378">
                  <c:v>-3.2164499999999999E-2</c:v>
                </c:pt>
                <c:pt idx="45379">
                  <c:v>-3.3158800000000002E-2</c:v>
                </c:pt>
                <c:pt idx="45380">
                  <c:v>-3.4113400000000002E-2</c:v>
                </c:pt>
                <c:pt idx="45381">
                  <c:v>-3.5027799999999998E-2</c:v>
                </c:pt>
                <c:pt idx="45382">
                  <c:v>-3.5901000000000002E-2</c:v>
                </c:pt>
                <c:pt idx="45383">
                  <c:v>-3.6732399999999998E-2</c:v>
                </c:pt>
                <c:pt idx="45384">
                  <c:v>-3.7521499999999999E-2</c:v>
                </c:pt>
                <c:pt idx="45385">
                  <c:v>-3.8267500000000003E-2</c:v>
                </c:pt>
                <c:pt idx="45386">
                  <c:v>-3.8969999999999998E-2</c:v>
                </c:pt>
                <c:pt idx="45387">
                  <c:v>-3.9628700000000003E-2</c:v>
                </c:pt>
                <c:pt idx="45388">
                  <c:v>-4.0243000000000001E-2</c:v>
                </c:pt>
                <c:pt idx="45389">
                  <c:v>-4.0812599999999997E-2</c:v>
                </c:pt>
                <c:pt idx="45390">
                  <c:v>-4.1337400000000003E-2</c:v>
                </c:pt>
                <c:pt idx="45391">
                  <c:v>-4.1817100000000003E-2</c:v>
                </c:pt>
                <c:pt idx="45392">
                  <c:v>-4.2251499999999997E-2</c:v>
                </c:pt>
                <c:pt idx="45393">
                  <c:v>-4.2640600000000001E-2</c:v>
                </c:pt>
                <c:pt idx="45394">
                  <c:v>-4.2984399999999999E-2</c:v>
                </c:pt>
                <c:pt idx="45395">
                  <c:v>-4.3282800000000003E-2</c:v>
                </c:pt>
                <c:pt idx="45396">
                  <c:v>-4.3535999999999998E-2</c:v>
                </c:pt>
                <c:pt idx="45397">
                  <c:v>-4.3744199999999997E-2</c:v>
                </c:pt>
                <c:pt idx="45398">
                  <c:v>-4.3907500000000002E-2</c:v>
                </c:pt>
                <c:pt idx="45399">
                  <c:v>-4.4026200000000001E-2</c:v>
                </c:pt>
                <c:pt idx="45400">
                  <c:v>-4.41007E-2</c:v>
                </c:pt>
                <c:pt idx="45401">
                  <c:v>-4.4131200000000002E-2</c:v>
                </c:pt>
                <c:pt idx="45402">
                  <c:v>-4.4118299999999999E-2</c:v>
                </c:pt>
                <c:pt idx="45403">
                  <c:v>-4.4062400000000002E-2</c:v>
                </c:pt>
                <c:pt idx="45404">
                  <c:v>-4.3964000000000003E-2</c:v>
                </c:pt>
                <c:pt idx="45405">
                  <c:v>-4.38237E-2</c:v>
                </c:pt>
                <c:pt idx="45406">
                  <c:v>-4.3642199999999999E-2</c:v>
                </c:pt>
                <c:pt idx="45407">
                  <c:v>-4.3420100000000003E-2</c:v>
                </c:pt>
                <c:pt idx="45408">
                  <c:v>-4.3158200000000001E-2</c:v>
                </c:pt>
                <c:pt idx="45409">
                  <c:v>-4.2857100000000002E-2</c:v>
                </c:pt>
                <c:pt idx="45410">
                  <c:v>-4.2517800000000001E-2</c:v>
                </c:pt>
                <c:pt idx="45411">
                  <c:v>-4.2140999999999998E-2</c:v>
                </c:pt>
                <c:pt idx="45412">
                  <c:v>-4.17277E-2</c:v>
                </c:pt>
                <c:pt idx="45413">
                  <c:v>-4.1278700000000002E-2</c:v>
                </c:pt>
                <c:pt idx="45414">
                  <c:v>-4.0794999999999998E-2</c:v>
                </c:pt>
                <c:pt idx="45415">
                  <c:v>-4.0277599999999997E-2</c:v>
                </c:pt>
                <c:pt idx="45416">
                  <c:v>-3.9727600000000002E-2</c:v>
                </c:pt>
                <c:pt idx="45417">
                  <c:v>-3.9145899999999997E-2</c:v>
                </c:pt>
                <c:pt idx="45418">
                  <c:v>-3.8533600000000001E-2</c:v>
                </c:pt>
                <c:pt idx="45419">
                  <c:v>-3.7891899999999999E-2</c:v>
                </c:pt>
                <c:pt idx="45420">
                  <c:v>-3.7221900000000002E-2</c:v>
                </c:pt>
                <c:pt idx="45421">
                  <c:v>-3.65247E-2</c:v>
                </c:pt>
                <c:pt idx="45422">
                  <c:v>-3.5801399999999997E-2</c:v>
                </c:pt>
                <c:pt idx="45423">
                  <c:v>-3.5053399999999998E-2</c:v>
                </c:pt>
                <c:pt idx="45424">
                  <c:v>-3.4281699999999998E-2</c:v>
                </c:pt>
                <c:pt idx="45425">
                  <c:v>-3.3487500000000003E-2</c:v>
                </c:pt>
                <c:pt idx="45426">
                  <c:v>-3.2672199999999998E-2</c:v>
                </c:pt>
                <c:pt idx="45427">
                  <c:v>-3.1836799999999998E-2</c:v>
                </c:pt>
                <c:pt idx="45428">
                  <c:v>-3.0982800000000001E-2</c:v>
                </c:pt>
                <c:pt idx="45429">
                  <c:v>-3.0111200000000001E-2</c:v>
                </c:pt>
                <c:pt idx="45430">
                  <c:v>-2.92234E-2</c:v>
                </c:pt>
                <c:pt idx="45431">
                  <c:v>-2.8320600000000001E-2</c:v>
                </c:pt>
                <c:pt idx="45432">
                  <c:v>-2.7404000000000001E-2</c:v>
                </c:pt>
                <c:pt idx="45433">
                  <c:v>-2.6474899999999999E-2</c:v>
                </c:pt>
                <c:pt idx="45434">
                  <c:v>-2.5534600000000001E-2</c:v>
                </c:pt>
                <c:pt idx="45435">
                  <c:v>-2.45842E-2</c:v>
                </c:pt>
                <c:pt idx="45436">
                  <c:v>-2.3624900000000001E-2</c:v>
                </c:pt>
                <c:pt idx="45437">
                  <c:v>-2.26581E-2</c:v>
                </c:pt>
                <c:pt idx="45438">
                  <c:v>-2.1684800000000001E-2</c:v>
                </c:pt>
                <c:pt idx="45439">
                  <c:v>-2.07063E-2</c:v>
                </c:pt>
                <c:pt idx="45440">
                  <c:v>-1.97238E-2</c:v>
                </c:pt>
                <c:pt idx="45441">
                  <c:v>-1.8738299999999999E-2</c:v>
                </c:pt>
                <c:pt idx="45442">
                  <c:v>-1.7751099999999999E-2</c:v>
                </c:pt>
                <c:pt idx="45443">
                  <c:v>-1.6763199999999999E-2</c:v>
                </c:pt>
                <c:pt idx="45444">
                  <c:v>-1.57757E-2</c:v>
                </c:pt>
                <c:pt idx="45445">
                  <c:v>-1.4789800000000001E-2</c:v>
                </c:pt>
                <c:pt idx="45446">
                  <c:v>-1.3806300000000001E-2</c:v>
                </c:pt>
                <c:pt idx="45447">
                  <c:v>-1.28264E-2</c:v>
                </c:pt>
                <c:pt idx="45448">
                  <c:v>-1.18511E-2</c:v>
                </c:pt>
                <c:pt idx="45449">
                  <c:v>-1.0881200000000001E-2</c:v>
                </c:pt>
                <c:pt idx="45450" formatCode="0.00E+00">
                  <c:v>-9.9177799999999993E-3</c:v>
                </c:pt>
                <c:pt idx="45451" formatCode="0.00E+00">
                  <c:v>-8.9616599999999998E-3</c:v>
                </c:pt>
                <c:pt idx="45452" formatCode="0.00E+00">
                  <c:v>-8.0137300000000002E-3</c:v>
                </c:pt>
                <c:pt idx="45453" formatCode="0.00E+00">
                  <c:v>-7.0748299999999998E-3</c:v>
                </c:pt>
                <c:pt idx="45454" formatCode="0.00E+00">
                  <c:v>-6.1457400000000002E-3</c:v>
                </c:pt>
                <c:pt idx="45455" formatCode="0.00E+00">
                  <c:v>-5.2272400000000002E-3</c:v>
                </c:pt>
                <c:pt idx="45456" formatCode="0.00E+00">
                  <c:v>-4.3200599999999997E-3</c:v>
                </c:pt>
                <c:pt idx="45457" formatCode="0.00E+00">
                  <c:v>-3.4248899999999999E-3</c:v>
                </c:pt>
                <c:pt idx="45458" formatCode="0.00E+00">
                  <c:v>-2.5423899999999998E-3</c:v>
                </c:pt>
                <c:pt idx="45459" formatCode="0.00E+00">
                  <c:v>-1.67318E-3</c:v>
                </c:pt>
                <c:pt idx="45460" formatCode="0.00E+00">
                  <c:v>-8.1784900000000005E-4</c:v>
                </c:pt>
                <c:pt idx="45461" formatCode="0.00E+00">
                  <c:v>2.3056100000000001E-5</c:v>
                </c:pt>
                <c:pt idx="45462" formatCode="0.00E+00">
                  <c:v>8.4902600000000001E-4</c:v>
                </c:pt>
                <c:pt idx="45463" formatCode="0.00E+00">
                  <c:v>1.6595900000000001E-3</c:v>
                </c:pt>
                <c:pt idx="45464" formatCode="0.00E+00">
                  <c:v>2.4543099999999999E-3</c:v>
                </c:pt>
                <c:pt idx="45465" formatCode="0.00E+00">
                  <c:v>3.2327900000000001E-3</c:v>
                </c:pt>
                <c:pt idx="45466" formatCode="0.00E+00">
                  <c:v>3.9946699999999996E-3</c:v>
                </c:pt>
                <c:pt idx="45467" formatCode="0.00E+00">
                  <c:v>4.7396399999999998E-3</c:v>
                </c:pt>
                <c:pt idx="45468" formatCode="0.00E+00">
                  <c:v>5.4673999999999999E-3</c:v>
                </c:pt>
                <c:pt idx="45469" formatCode="0.00E+00">
                  <c:v>6.1777100000000003E-3</c:v>
                </c:pt>
                <c:pt idx="45470" formatCode="0.00E+00">
                  <c:v>6.8703499999999999E-3</c:v>
                </c:pt>
                <c:pt idx="45471" formatCode="0.00E+00">
                  <c:v>7.5451700000000003E-3</c:v>
                </c:pt>
                <c:pt idx="45472" formatCode="0.00E+00">
                  <c:v>8.2020099999999992E-3</c:v>
                </c:pt>
                <c:pt idx="45473" formatCode="0.00E+00">
                  <c:v>8.8407699999999995E-3</c:v>
                </c:pt>
                <c:pt idx="45474" formatCode="0.00E+00">
                  <c:v>9.4613900000000001E-3</c:v>
                </c:pt>
                <c:pt idx="45475">
                  <c:v>1.0063799999999999E-2</c:v>
                </c:pt>
                <c:pt idx="45476">
                  <c:v>1.0648100000000001E-2</c:v>
                </c:pt>
                <c:pt idx="45477">
                  <c:v>1.1214200000000001E-2</c:v>
                </c:pt>
                <c:pt idx="45478">
                  <c:v>1.17622E-2</c:v>
                </c:pt>
                <c:pt idx="45479">
                  <c:v>1.22922E-2</c:v>
                </c:pt>
                <c:pt idx="45480">
                  <c:v>1.2804400000000001E-2</c:v>
                </c:pt>
                <c:pt idx="45481">
                  <c:v>1.32988E-2</c:v>
                </c:pt>
                <c:pt idx="45482">
                  <c:v>1.37757E-2</c:v>
                </c:pt>
                <c:pt idx="45483">
                  <c:v>1.42352E-2</c:v>
                </c:pt>
                <c:pt idx="45484">
                  <c:v>1.4677600000000001E-2</c:v>
                </c:pt>
                <c:pt idx="45485">
                  <c:v>1.5103200000000001E-2</c:v>
                </c:pt>
                <c:pt idx="45486">
                  <c:v>1.5512099999999999E-2</c:v>
                </c:pt>
                <c:pt idx="45487">
                  <c:v>1.59048E-2</c:v>
                </c:pt>
                <c:pt idx="45488">
                  <c:v>1.62816E-2</c:v>
                </c:pt>
                <c:pt idx="45489">
                  <c:v>1.66426E-2</c:v>
                </c:pt>
                <c:pt idx="45490">
                  <c:v>1.69885E-2</c:v>
                </c:pt>
                <c:pt idx="45491">
                  <c:v>1.7319399999999999E-2</c:v>
                </c:pt>
                <c:pt idx="45492">
                  <c:v>1.7635700000000001E-2</c:v>
                </c:pt>
                <c:pt idx="45493">
                  <c:v>1.7937999999999999E-2</c:v>
                </c:pt>
                <c:pt idx="45494">
                  <c:v>1.82265E-2</c:v>
                </c:pt>
                <c:pt idx="45495">
                  <c:v>1.8501799999999999E-2</c:v>
                </c:pt>
                <c:pt idx="45496">
                  <c:v>1.8764099999999999E-2</c:v>
                </c:pt>
                <c:pt idx="45497">
                  <c:v>1.9014E-2</c:v>
                </c:pt>
                <c:pt idx="45498">
                  <c:v>1.9251999999999998E-2</c:v>
                </c:pt>
                <c:pt idx="45499">
                  <c:v>1.94784E-2</c:v>
                </c:pt>
                <c:pt idx="45500">
                  <c:v>1.9693700000000001E-2</c:v>
                </c:pt>
                <c:pt idx="45501">
                  <c:v>1.9898300000000001E-2</c:v>
                </c:pt>
                <c:pt idx="45502">
                  <c:v>2.0092800000000001E-2</c:v>
                </c:pt>
                <c:pt idx="45503">
                  <c:v>2.02775E-2</c:v>
                </c:pt>
                <c:pt idx="45504">
                  <c:v>2.04529E-2</c:v>
                </c:pt>
                <c:pt idx="45505">
                  <c:v>2.0619499999999999E-2</c:v>
                </c:pt>
                <c:pt idx="45506">
                  <c:v>2.07776E-2</c:v>
                </c:pt>
                <c:pt idx="45507">
                  <c:v>2.09278E-2</c:v>
                </c:pt>
                <c:pt idx="45508">
                  <c:v>2.10704E-2</c:v>
                </c:pt>
                <c:pt idx="45509">
                  <c:v>2.12059E-2</c:v>
                </c:pt>
                <c:pt idx="45510">
                  <c:v>2.1334599999999999E-2</c:v>
                </c:pt>
                <c:pt idx="45511">
                  <c:v>2.1457E-2</c:v>
                </c:pt>
                <c:pt idx="45512">
                  <c:v>2.15734E-2</c:v>
                </c:pt>
                <c:pt idx="45513">
                  <c:v>2.1684200000000001E-2</c:v>
                </c:pt>
                <c:pt idx="45514">
                  <c:v>2.1789800000000002E-2</c:v>
                </c:pt>
                <c:pt idx="45515">
                  <c:v>2.18905E-2</c:v>
                </c:pt>
                <c:pt idx="45516">
                  <c:v>2.1986599999999999E-2</c:v>
                </c:pt>
                <c:pt idx="45517">
                  <c:v>2.2078400000000001E-2</c:v>
                </c:pt>
                <c:pt idx="45518">
                  <c:v>2.21662E-2</c:v>
                </c:pt>
                <c:pt idx="45519">
                  <c:v>2.2250300000000001E-2</c:v>
                </c:pt>
                <c:pt idx="45520">
                  <c:v>2.2330900000000001E-2</c:v>
                </c:pt>
                <c:pt idx="45521">
                  <c:v>2.24082E-2</c:v>
                </c:pt>
                <c:pt idx="45522">
                  <c:v>2.24824E-2</c:v>
                </c:pt>
                <c:pt idx="45523">
                  <c:v>2.2553799999999999E-2</c:v>
                </c:pt>
                <c:pt idx="45524">
                  <c:v>2.2622400000000001E-2</c:v>
                </c:pt>
                <c:pt idx="45525">
                  <c:v>2.2688400000000001E-2</c:v>
                </c:pt>
                <c:pt idx="45526">
                  <c:v>2.2751899999999999E-2</c:v>
                </c:pt>
                <c:pt idx="45527">
                  <c:v>2.2813E-2</c:v>
                </c:pt>
                <c:pt idx="45528">
                  <c:v>2.2871800000000001E-2</c:v>
                </c:pt>
                <c:pt idx="45529">
                  <c:v>2.2928299999999999E-2</c:v>
                </c:pt>
                <c:pt idx="45530">
                  <c:v>2.2982499999999999E-2</c:v>
                </c:pt>
                <c:pt idx="45531">
                  <c:v>2.30344E-2</c:v>
                </c:pt>
                <c:pt idx="45532">
                  <c:v>2.3084E-2</c:v>
                </c:pt>
                <c:pt idx="45533">
                  <c:v>2.3131100000000002E-2</c:v>
                </c:pt>
                <c:pt idx="45534">
                  <c:v>2.31758E-2</c:v>
                </c:pt>
                <c:pt idx="45535">
                  <c:v>2.3217999999999999E-2</c:v>
                </c:pt>
                <c:pt idx="45536">
                  <c:v>2.3257400000000001E-2</c:v>
                </c:pt>
                <c:pt idx="45537">
                  <c:v>2.3293899999999999E-2</c:v>
                </c:pt>
                <c:pt idx="45538">
                  <c:v>2.3327500000000001E-2</c:v>
                </c:pt>
                <c:pt idx="45539">
                  <c:v>2.3357699999999999E-2</c:v>
                </c:pt>
                <c:pt idx="45540">
                  <c:v>2.3384499999999999E-2</c:v>
                </c:pt>
                <c:pt idx="45541">
                  <c:v>2.3407600000000001E-2</c:v>
                </c:pt>
                <c:pt idx="45542">
                  <c:v>2.3426800000000001E-2</c:v>
                </c:pt>
                <c:pt idx="45543">
                  <c:v>2.3441699999999999E-2</c:v>
                </c:pt>
                <c:pt idx="45544">
                  <c:v>2.3452000000000001E-2</c:v>
                </c:pt>
                <c:pt idx="45545">
                  <c:v>2.34574E-2</c:v>
                </c:pt>
                <c:pt idx="45546">
                  <c:v>2.3457599999999999E-2</c:v>
                </c:pt>
                <c:pt idx="45547">
                  <c:v>2.3452199999999999E-2</c:v>
                </c:pt>
                <c:pt idx="45548">
                  <c:v>2.3440900000000001E-2</c:v>
                </c:pt>
                <c:pt idx="45549">
                  <c:v>2.3423200000000002E-2</c:v>
                </c:pt>
                <c:pt idx="45550">
                  <c:v>2.3398800000000001E-2</c:v>
                </c:pt>
                <c:pt idx="45551">
                  <c:v>2.3367200000000001E-2</c:v>
                </c:pt>
                <c:pt idx="45552">
                  <c:v>2.3328100000000001E-2</c:v>
                </c:pt>
                <c:pt idx="45553">
                  <c:v>2.32809E-2</c:v>
                </c:pt>
                <c:pt idx="45554">
                  <c:v>2.3225200000000001E-2</c:v>
                </c:pt>
                <c:pt idx="45555">
                  <c:v>2.31606E-2</c:v>
                </c:pt>
                <c:pt idx="45556">
                  <c:v>2.3086599999999999E-2</c:v>
                </c:pt>
                <c:pt idx="45557">
                  <c:v>2.3002700000000001E-2</c:v>
                </c:pt>
                <c:pt idx="45558">
                  <c:v>2.2908499999999998E-2</c:v>
                </c:pt>
                <c:pt idx="45559">
                  <c:v>2.2803500000000001E-2</c:v>
                </c:pt>
                <c:pt idx="45560">
                  <c:v>2.2687200000000001E-2</c:v>
                </c:pt>
                <c:pt idx="45561">
                  <c:v>2.2559099999999999E-2</c:v>
                </c:pt>
                <c:pt idx="45562">
                  <c:v>2.2418799999999999E-2</c:v>
                </c:pt>
                <c:pt idx="45563">
                  <c:v>2.2265699999999999E-2</c:v>
                </c:pt>
                <c:pt idx="45564">
                  <c:v>2.2099500000000001E-2</c:v>
                </c:pt>
                <c:pt idx="45565">
                  <c:v>2.1919600000000001E-2</c:v>
                </c:pt>
                <c:pt idx="45566">
                  <c:v>2.1725600000000001E-2</c:v>
                </c:pt>
                <c:pt idx="45567">
                  <c:v>2.1517000000000001E-2</c:v>
                </c:pt>
                <c:pt idx="45568">
                  <c:v>2.1293400000000001E-2</c:v>
                </c:pt>
                <c:pt idx="45569">
                  <c:v>2.1054400000000001E-2</c:v>
                </c:pt>
                <c:pt idx="45570">
                  <c:v>2.0799600000000001E-2</c:v>
                </c:pt>
                <c:pt idx="45571">
                  <c:v>2.0528399999999999E-2</c:v>
                </c:pt>
                <c:pt idx="45572">
                  <c:v>2.02407E-2</c:v>
                </c:pt>
                <c:pt idx="45573">
                  <c:v>1.9935899999999999E-2</c:v>
                </c:pt>
                <c:pt idx="45574">
                  <c:v>1.9613800000000001E-2</c:v>
                </c:pt>
                <c:pt idx="45575">
                  <c:v>1.92739E-2</c:v>
                </c:pt>
                <c:pt idx="45576">
                  <c:v>1.8916100000000002E-2</c:v>
                </c:pt>
                <c:pt idx="45577">
                  <c:v>1.8539900000000002E-2</c:v>
                </c:pt>
                <c:pt idx="45578">
                  <c:v>1.8145100000000001E-2</c:v>
                </c:pt>
                <c:pt idx="45579">
                  <c:v>1.7731500000000001E-2</c:v>
                </c:pt>
                <c:pt idx="45580">
                  <c:v>1.7298899999999999E-2</c:v>
                </c:pt>
                <c:pt idx="45581">
                  <c:v>1.6847000000000001E-2</c:v>
                </c:pt>
                <c:pt idx="45582">
                  <c:v>1.63757E-2</c:v>
                </c:pt>
                <c:pt idx="45583">
                  <c:v>1.58849E-2</c:v>
                </c:pt>
                <c:pt idx="45584">
                  <c:v>1.53744E-2</c:v>
                </c:pt>
                <c:pt idx="45585">
                  <c:v>1.4844100000000001E-2</c:v>
                </c:pt>
                <c:pt idx="45586">
                  <c:v>1.4294100000000001E-2</c:v>
                </c:pt>
                <c:pt idx="45587">
                  <c:v>1.37243E-2</c:v>
                </c:pt>
                <c:pt idx="45588">
                  <c:v>1.31346E-2</c:v>
                </c:pt>
                <c:pt idx="45589">
                  <c:v>1.25253E-2</c:v>
                </c:pt>
                <c:pt idx="45590">
                  <c:v>1.1896199999999999E-2</c:v>
                </c:pt>
                <c:pt idx="45591">
                  <c:v>1.12476E-2</c:v>
                </c:pt>
                <c:pt idx="45592">
                  <c:v>1.0579699999999999E-2</c:v>
                </c:pt>
                <c:pt idx="45593" formatCode="0.00E+00">
                  <c:v>9.8925200000000001E-3</c:v>
                </c:pt>
                <c:pt idx="45594" formatCode="0.00E+00">
                  <c:v>9.1863899999999991E-3</c:v>
                </c:pt>
                <c:pt idx="45595" formatCode="0.00E+00">
                  <c:v>8.4615300000000001E-3</c:v>
                </c:pt>
                <c:pt idx="45596" formatCode="0.00E+00">
                  <c:v>7.7182500000000003E-3</c:v>
                </c:pt>
                <c:pt idx="45597" formatCode="0.00E+00">
                  <c:v>6.9568900000000003E-3</c:v>
                </c:pt>
                <c:pt idx="45598" formatCode="0.00E+00">
                  <c:v>6.1778099999999997E-3</c:v>
                </c:pt>
                <c:pt idx="45599" formatCode="0.00E+00">
                  <c:v>5.3814099999999997E-3</c:v>
                </c:pt>
                <c:pt idx="45600" formatCode="0.00E+00">
                  <c:v>4.56814E-3</c:v>
                </c:pt>
                <c:pt idx="45601" formatCode="0.00E+00">
                  <c:v>3.7384900000000001E-3</c:v>
                </c:pt>
                <c:pt idx="45602" formatCode="0.00E+00">
                  <c:v>2.89295E-3</c:v>
                </c:pt>
                <c:pt idx="45603" formatCode="0.00E+00">
                  <c:v>2.0320999999999998E-3</c:v>
                </c:pt>
                <c:pt idx="45604" formatCode="0.00E+00">
                  <c:v>1.1565099999999999E-3</c:v>
                </c:pt>
                <c:pt idx="45605" formatCode="0.00E+00">
                  <c:v>2.6679900000000002E-4</c:v>
                </c:pt>
                <c:pt idx="45606" formatCode="0.00E+00">
                  <c:v>-6.3636400000000005E-4</c:v>
                </c:pt>
                <c:pt idx="45607" formatCode="0.00E+00">
                  <c:v>-1.55229E-3</c:v>
                </c:pt>
                <c:pt idx="45608" formatCode="0.00E+00">
                  <c:v>-2.4802600000000002E-3</c:v>
                </c:pt>
                <c:pt idx="45609" formatCode="0.00E+00">
                  <c:v>-3.4194999999999998E-3</c:v>
                </c:pt>
                <c:pt idx="45610" formatCode="0.00E+00">
                  <c:v>-4.36923E-3</c:v>
                </c:pt>
                <c:pt idx="45611" formatCode="0.00E+00">
                  <c:v>-5.32863E-3</c:v>
                </c:pt>
                <c:pt idx="45612" formatCode="0.00E+00">
                  <c:v>-6.2968399999999997E-3</c:v>
                </c:pt>
                <c:pt idx="45613" formatCode="0.00E+00">
                  <c:v>-7.2729800000000001E-3</c:v>
                </c:pt>
                <c:pt idx="45614" formatCode="0.00E+00">
                  <c:v>-8.2561400000000004E-3</c:v>
                </c:pt>
                <c:pt idx="45615" formatCode="0.00E+00">
                  <c:v>-9.2453799999999992E-3</c:v>
                </c:pt>
                <c:pt idx="45616">
                  <c:v>-1.0239699999999999E-2</c:v>
                </c:pt>
                <c:pt idx="45617">
                  <c:v>-1.12382E-2</c:v>
                </c:pt>
                <c:pt idx="45618">
                  <c:v>-1.22398E-2</c:v>
                </c:pt>
                <c:pt idx="45619">
                  <c:v>-1.3243400000000001E-2</c:v>
                </c:pt>
                <c:pt idx="45620">
                  <c:v>-1.42481E-2</c:v>
                </c:pt>
                <c:pt idx="45621">
                  <c:v>-1.5252699999999999E-2</c:v>
                </c:pt>
                <c:pt idx="45622">
                  <c:v>-1.6256099999999999E-2</c:v>
                </c:pt>
                <c:pt idx="45623">
                  <c:v>-1.72572E-2</c:v>
                </c:pt>
                <c:pt idx="45624">
                  <c:v>-1.8254900000000001E-2</c:v>
                </c:pt>
                <c:pt idx="45625">
                  <c:v>-1.9248100000000001E-2</c:v>
                </c:pt>
                <c:pt idx="45626">
                  <c:v>-2.0235599999999999E-2</c:v>
                </c:pt>
                <c:pt idx="45627">
                  <c:v>-2.1216100000000002E-2</c:v>
                </c:pt>
                <c:pt idx="45628">
                  <c:v>-2.2188599999999999E-2</c:v>
                </c:pt>
                <c:pt idx="45629">
                  <c:v>-2.31519E-2</c:v>
                </c:pt>
                <c:pt idx="45630">
                  <c:v>-2.4104799999999999E-2</c:v>
                </c:pt>
                <c:pt idx="45631">
                  <c:v>-2.5045999999999999E-2</c:v>
                </c:pt>
                <c:pt idx="45632">
                  <c:v>-2.5974500000000001E-2</c:v>
                </c:pt>
                <c:pt idx="45633">
                  <c:v>-2.68889E-2</c:v>
                </c:pt>
                <c:pt idx="45634">
                  <c:v>-2.77881E-2</c:v>
                </c:pt>
                <c:pt idx="45635">
                  <c:v>-2.8670999999999999E-2</c:v>
                </c:pt>
                <c:pt idx="45636">
                  <c:v>-2.9536300000000001E-2</c:v>
                </c:pt>
                <c:pt idx="45637">
                  <c:v>-3.0382800000000001E-2</c:v>
                </c:pt>
                <c:pt idx="45638">
                  <c:v>-3.1209400000000002E-2</c:v>
                </c:pt>
                <c:pt idx="45639">
                  <c:v>-3.2015000000000002E-2</c:v>
                </c:pt>
                <c:pt idx="45640">
                  <c:v>-3.2798399999999998E-2</c:v>
                </c:pt>
                <c:pt idx="45641">
                  <c:v>-3.3558499999999998E-2</c:v>
                </c:pt>
                <c:pt idx="45642">
                  <c:v>-3.4294100000000001E-2</c:v>
                </c:pt>
                <c:pt idx="45643">
                  <c:v>-3.5004199999999999E-2</c:v>
                </c:pt>
                <c:pt idx="45644">
                  <c:v>-3.5687700000000003E-2</c:v>
                </c:pt>
                <c:pt idx="45645">
                  <c:v>-3.6343599999999997E-2</c:v>
                </c:pt>
                <c:pt idx="45646">
                  <c:v>-3.6970799999999998E-2</c:v>
                </c:pt>
                <c:pt idx="45647">
                  <c:v>-3.7568400000000002E-2</c:v>
                </c:pt>
                <c:pt idx="45648">
                  <c:v>-3.8135299999999997E-2</c:v>
                </c:pt>
                <c:pt idx="45649">
                  <c:v>-3.8670599999999999E-2</c:v>
                </c:pt>
                <c:pt idx="45650">
                  <c:v>-3.91735E-2</c:v>
                </c:pt>
                <c:pt idx="45651">
                  <c:v>-3.9642999999999998E-2</c:v>
                </c:pt>
                <c:pt idx="45652">
                  <c:v>-4.0078299999999997E-2</c:v>
                </c:pt>
                <c:pt idx="45653">
                  <c:v>-4.0478699999999999E-2</c:v>
                </c:pt>
                <c:pt idx="45654">
                  <c:v>-4.0843200000000003E-2</c:v>
                </c:pt>
                <c:pt idx="45655">
                  <c:v>-4.1171199999999998E-2</c:v>
                </c:pt>
                <c:pt idx="45656">
                  <c:v>-4.1462100000000002E-2</c:v>
                </c:pt>
                <c:pt idx="45657">
                  <c:v>-4.1715000000000002E-2</c:v>
                </c:pt>
                <c:pt idx="45658">
                  <c:v>-4.1929599999999997E-2</c:v>
                </c:pt>
                <c:pt idx="45659">
                  <c:v>-4.2105099999999999E-2</c:v>
                </c:pt>
                <c:pt idx="45660">
                  <c:v>-4.2241000000000001E-2</c:v>
                </c:pt>
                <c:pt idx="45661">
                  <c:v>-4.2337E-2</c:v>
                </c:pt>
                <c:pt idx="45662">
                  <c:v>-4.23925E-2</c:v>
                </c:pt>
                <c:pt idx="45663">
                  <c:v>-4.2407300000000002E-2</c:v>
                </c:pt>
                <c:pt idx="45664">
                  <c:v>-4.2380800000000003E-2</c:v>
                </c:pt>
                <c:pt idx="45665">
                  <c:v>-4.2313000000000003E-2</c:v>
                </c:pt>
                <c:pt idx="45666">
                  <c:v>-4.2203499999999998E-2</c:v>
                </c:pt>
                <c:pt idx="45667">
                  <c:v>-4.2052199999999998E-2</c:v>
                </c:pt>
                <c:pt idx="45668">
                  <c:v>-4.1858899999999997E-2</c:v>
                </c:pt>
                <c:pt idx="45669">
                  <c:v>-4.1623599999999997E-2</c:v>
                </c:pt>
                <c:pt idx="45670">
                  <c:v>-4.1346300000000002E-2</c:v>
                </c:pt>
                <c:pt idx="45671">
                  <c:v>-4.1027000000000001E-2</c:v>
                </c:pt>
                <c:pt idx="45672">
                  <c:v>-4.0665699999999999E-2</c:v>
                </c:pt>
                <c:pt idx="45673">
                  <c:v>-4.0262699999999998E-2</c:v>
                </c:pt>
                <c:pt idx="45674">
                  <c:v>-3.9817999999999999E-2</c:v>
                </c:pt>
                <c:pt idx="45675">
                  <c:v>-3.9332100000000002E-2</c:v>
                </c:pt>
                <c:pt idx="45676">
                  <c:v>-3.8804999999999999E-2</c:v>
                </c:pt>
                <c:pt idx="45677">
                  <c:v>-3.8237300000000002E-2</c:v>
                </c:pt>
                <c:pt idx="45678">
                  <c:v>-3.7629299999999997E-2</c:v>
                </c:pt>
                <c:pt idx="45679">
                  <c:v>-3.69815E-2</c:v>
                </c:pt>
                <c:pt idx="45680">
                  <c:v>-3.6294399999999997E-2</c:v>
                </c:pt>
                <c:pt idx="45681">
                  <c:v>-3.5568599999999999E-2</c:v>
                </c:pt>
                <c:pt idx="45682">
                  <c:v>-3.4804599999999998E-2</c:v>
                </c:pt>
                <c:pt idx="45683">
                  <c:v>-3.4003100000000001E-2</c:v>
                </c:pt>
                <c:pt idx="45684">
                  <c:v>-3.3164899999999997E-2</c:v>
                </c:pt>
                <c:pt idx="45685">
                  <c:v>-3.2290800000000001E-2</c:v>
                </c:pt>
                <c:pt idx="45686">
                  <c:v>-3.13815E-2</c:v>
                </c:pt>
                <c:pt idx="45687">
                  <c:v>-3.0437800000000001E-2</c:v>
                </c:pt>
                <c:pt idx="45688">
                  <c:v>-2.9460799999999999E-2</c:v>
                </c:pt>
                <c:pt idx="45689">
                  <c:v>-2.8451400000000002E-2</c:v>
                </c:pt>
                <c:pt idx="45690">
                  <c:v>-2.7410500000000001E-2</c:v>
                </c:pt>
                <c:pt idx="45691">
                  <c:v>-2.63392E-2</c:v>
                </c:pt>
                <c:pt idx="45692">
                  <c:v>-2.5238699999999999E-2</c:v>
                </c:pt>
                <c:pt idx="45693">
                  <c:v>-2.41099E-2</c:v>
                </c:pt>
                <c:pt idx="45694">
                  <c:v>-2.2954200000000001E-2</c:v>
                </c:pt>
                <c:pt idx="45695">
                  <c:v>-2.17726E-2</c:v>
                </c:pt>
                <c:pt idx="45696">
                  <c:v>-2.0566399999999999E-2</c:v>
                </c:pt>
                <c:pt idx="45697">
                  <c:v>-1.9336900000000001E-2</c:v>
                </c:pt>
                <c:pt idx="45698">
                  <c:v>-1.8085500000000001E-2</c:v>
                </c:pt>
                <c:pt idx="45699">
                  <c:v>-1.68133E-2</c:v>
                </c:pt>
                <c:pt idx="45700">
                  <c:v>-1.55219E-2</c:v>
                </c:pt>
                <c:pt idx="45701">
                  <c:v>-1.4212499999999999E-2</c:v>
                </c:pt>
                <c:pt idx="45702">
                  <c:v>-1.2886699999999999E-2</c:v>
                </c:pt>
                <c:pt idx="45703">
                  <c:v>-1.15458E-2</c:v>
                </c:pt>
                <c:pt idx="45704">
                  <c:v>-1.01913E-2</c:v>
                </c:pt>
                <c:pt idx="45705" formatCode="0.00E+00">
                  <c:v>-8.8246399999999999E-3</c:v>
                </c:pt>
                <c:pt idx="45706" formatCode="0.00E+00">
                  <c:v>-7.4474299999999997E-3</c:v>
                </c:pt>
                <c:pt idx="45707" formatCode="0.00E+00">
                  <c:v>-6.0611099999999998E-3</c:v>
                </c:pt>
                <c:pt idx="45708" formatCode="0.00E+00">
                  <c:v>-4.6672399999999996E-3</c:v>
                </c:pt>
                <c:pt idx="45709" formatCode="0.00E+00">
                  <c:v>-3.2673400000000001E-3</c:v>
                </c:pt>
                <c:pt idx="45710" formatCode="0.00E+00">
                  <c:v>-1.8629600000000001E-3</c:v>
                </c:pt>
                <c:pt idx="45711" formatCode="0.00E+00">
                  <c:v>-4.5567300000000003E-4</c:v>
                </c:pt>
                <c:pt idx="45712" formatCode="0.00E+00">
                  <c:v>9.5297199999999996E-4</c:v>
                </c:pt>
                <c:pt idx="45713" formatCode="0.00E+00">
                  <c:v>2.36141E-3</c:v>
                </c:pt>
                <c:pt idx="45714" formatCode="0.00E+00">
                  <c:v>3.7680600000000002E-3</c:v>
                </c:pt>
                <c:pt idx="45715" formatCode="0.00E+00">
                  <c:v>5.1713799999999997E-3</c:v>
                </c:pt>
                <c:pt idx="45716" formatCode="0.00E+00">
                  <c:v>6.5697899999999998E-3</c:v>
                </c:pt>
                <c:pt idx="45717" formatCode="0.00E+00">
                  <c:v>7.9617400000000001E-3</c:v>
                </c:pt>
                <c:pt idx="45718" formatCode="0.00E+00">
                  <c:v>9.3456800000000003E-3</c:v>
                </c:pt>
                <c:pt idx="45719">
                  <c:v>1.07201E-2</c:v>
                </c:pt>
                <c:pt idx="45720">
                  <c:v>1.2083399999999999E-2</c:v>
                </c:pt>
                <c:pt idx="45721">
                  <c:v>1.3434099999999999E-2</c:v>
                </c:pt>
                <c:pt idx="45722">
                  <c:v>1.4770800000000001E-2</c:v>
                </c:pt>
                <c:pt idx="45723">
                  <c:v>1.6091899999999999E-2</c:v>
                </c:pt>
                <c:pt idx="45724">
                  <c:v>1.7395899999999999E-2</c:v>
                </c:pt>
                <c:pt idx="45725">
                  <c:v>1.86816E-2</c:v>
                </c:pt>
                <c:pt idx="45726">
                  <c:v>1.9947300000000001E-2</c:v>
                </c:pt>
                <c:pt idx="45727">
                  <c:v>2.11918E-2</c:v>
                </c:pt>
                <c:pt idx="45728">
                  <c:v>2.2413700000000002E-2</c:v>
                </c:pt>
                <c:pt idx="45729">
                  <c:v>2.36116E-2</c:v>
                </c:pt>
                <c:pt idx="45730">
                  <c:v>2.4784400000000002E-2</c:v>
                </c:pt>
                <c:pt idx="45731">
                  <c:v>2.5930600000000002E-2</c:v>
                </c:pt>
                <c:pt idx="45732">
                  <c:v>2.70491E-2</c:v>
                </c:pt>
                <c:pt idx="45733">
                  <c:v>2.81386E-2</c:v>
                </c:pt>
                <c:pt idx="45734">
                  <c:v>2.9198100000000001E-2</c:v>
                </c:pt>
                <c:pt idx="45735">
                  <c:v>3.02264E-2</c:v>
                </c:pt>
                <c:pt idx="45736">
                  <c:v>3.12225E-2</c:v>
                </c:pt>
                <c:pt idx="45737">
                  <c:v>3.2185199999999997E-2</c:v>
                </c:pt>
                <c:pt idx="45738">
                  <c:v>3.3113700000000003E-2</c:v>
                </c:pt>
                <c:pt idx="45739">
                  <c:v>3.40069E-2</c:v>
                </c:pt>
                <c:pt idx="45740">
                  <c:v>3.4863999999999999E-2</c:v>
                </c:pt>
                <c:pt idx="45741">
                  <c:v>3.5684199999999999E-2</c:v>
                </c:pt>
                <c:pt idx="45742">
                  <c:v>3.6466600000000002E-2</c:v>
                </c:pt>
                <c:pt idx="45743">
                  <c:v>3.7210399999999998E-2</c:v>
                </c:pt>
                <c:pt idx="45744">
                  <c:v>3.79151E-2</c:v>
                </c:pt>
                <c:pt idx="45745">
                  <c:v>3.85799E-2</c:v>
                </c:pt>
                <c:pt idx="45746">
                  <c:v>3.9204200000000002E-2</c:v>
                </c:pt>
                <c:pt idx="45747">
                  <c:v>3.9787500000000003E-2</c:v>
                </c:pt>
                <c:pt idx="45748">
                  <c:v>4.0329299999999998E-2</c:v>
                </c:pt>
                <c:pt idx="45749">
                  <c:v>4.08291E-2</c:v>
                </c:pt>
                <c:pt idx="45750">
                  <c:v>4.12866E-2</c:v>
                </c:pt>
                <c:pt idx="45751">
                  <c:v>4.1701500000000002E-2</c:v>
                </c:pt>
                <c:pt idx="45752">
                  <c:v>4.2073399999999997E-2</c:v>
                </c:pt>
                <c:pt idx="45753">
                  <c:v>4.2402200000000001E-2</c:v>
                </c:pt>
                <c:pt idx="45754">
                  <c:v>4.2687599999999999E-2</c:v>
                </c:pt>
                <c:pt idx="45755">
                  <c:v>4.2929599999999998E-2</c:v>
                </c:pt>
                <c:pt idx="45756">
                  <c:v>4.3128E-2</c:v>
                </c:pt>
                <c:pt idx="45757">
                  <c:v>4.3283000000000002E-2</c:v>
                </c:pt>
                <c:pt idx="45758">
                  <c:v>4.3394599999999998E-2</c:v>
                </c:pt>
                <c:pt idx="45759">
                  <c:v>4.34627E-2</c:v>
                </c:pt>
                <c:pt idx="45760">
                  <c:v>4.3487699999999997E-2</c:v>
                </c:pt>
                <c:pt idx="45761">
                  <c:v>4.34697E-2</c:v>
                </c:pt>
                <c:pt idx="45762">
                  <c:v>4.3409000000000003E-2</c:v>
                </c:pt>
                <c:pt idx="45763">
                  <c:v>4.3305900000000001E-2</c:v>
                </c:pt>
                <c:pt idx="45764">
                  <c:v>4.3160700000000003E-2</c:v>
                </c:pt>
                <c:pt idx="45765">
                  <c:v>4.2973900000000002E-2</c:v>
                </c:pt>
                <c:pt idx="45766">
                  <c:v>4.2745999999999999E-2</c:v>
                </c:pt>
                <c:pt idx="45767">
                  <c:v>4.2477399999999998E-2</c:v>
                </c:pt>
                <c:pt idx="45768">
                  <c:v>4.2168700000000003E-2</c:v>
                </c:pt>
                <c:pt idx="45769">
                  <c:v>4.1820599999999999E-2</c:v>
                </c:pt>
                <c:pt idx="45770">
                  <c:v>4.1433600000000001E-2</c:v>
                </c:pt>
                <c:pt idx="45771">
                  <c:v>4.1008500000000003E-2</c:v>
                </c:pt>
                <c:pt idx="45772">
                  <c:v>4.0545999999999999E-2</c:v>
                </c:pt>
                <c:pt idx="45773">
                  <c:v>4.0046900000000003E-2</c:v>
                </c:pt>
                <c:pt idx="45774">
                  <c:v>3.9512100000000001E-2</c:v>
                </c:pt>
                <c:pt idx="45775">
                  <c:v>3.8942299999999999E-2</c:v>
                </c:pt>
                <c:pt idx="45776">
                  <c:v>3.8338400000000002E-2</c:v>
                </c:pt>
                <c:pt idx="45777">
                  <c:v>3.7701499999999999E-2</c:v>
                </c:pt>
                <c:pt idx="45778">
                  <c:v>3.70324E-2</c:v>
                </c:pt>
                <c:pt idx="45779">
                  <c:v>3.6332200000000002E-2</c:v>
                </c:pt>
                <c:pt idx="45780">
                  <c:v>3.5601899999999999E-2</c:v>
                </c:pt>
                <c:pt idx="45781">
                  <c:v>3.4842600000000001E-2</c:v>
                </c:pt>
                <c:pt idx="45782">
                  <c:v>3.4055299999999997E-2</c:v>
                </c:pt>
                <c:pt idx="45783">
                  <c:v>3.3241100000000003E-2</c:v>
                </c:pt>
                <c:pt idx="45784">
                  <c:v>3.2401300000000001E-2</c:v>
                </c:pt>
                <c:pt idx="45785">
                  <c:v>3.1536799999999997E-2</c:v>
                </c:pt>
                <c:pt idx="45786">
                  <c:v>3.0648999999999999E-2</c:v>
                </c:pt>
                <c:pt idx="45787">
                  <c:v>2.9739000000000002E-2</c:v>
                </c:pt>
                <c:pt idx="45788">
                  <c:v>2.88081E-2</c:v>
                </c:pt>
                <c:pt idx="45789">
                  <c:v>2.7857400000000001E-2</c:v>
                </c:pt>
                <c:pt idx="45790">
                  <c:v>2.6888200000000001E-2</c:v>
                </c:pt>
                <c:pt idx="45791">
                  <c:v>2.59017E-2</c:v>
                </c:pt>
                <c:pt idx="45792">
                  <c:v>2.4899299999999999E-2</c:v>
                </c:pt>
                <c:pt idx="45793">
                  <c:v>2.38821E-2</c:v>
                </c:pt>
                <c:pt idx="45794">
                  <c:v>2.2851400000000001E-2</c:v>
                </c:pt>
                <c:pt idx="45795">
                  <c:v>2.1808600000000001E-2</c:v>
                </c:pt>
                <c:pt idx="45796">
                  <c:v>2.07549E-2</c:v>
                </c:pt>
                <c:pt idx="45797">
                  <c:v>1.9691500000000001E-2</c:v>
                </c:pt>
                <c:pt idx="45798">
                  <c:v>1.8619799999999999E-2</c:v>
                </c:pt>
                <c:pt idx="45799">
                  <c:v>1.7540900000000002E-2</c:v>
                </c:pt>
                <c:pt idx="45800">
                  <c:v>1.64563E-2</c:v>
                </c:pt>
                <c:pt idx="45801">
                  <c:v>1.5367E-2</c:v>
                </c:pt>
                <c:pt idx="45802">
                  <c:v>1.42744E-2</c:v>
                </c:pt>
                <c:pt idx="45803">
                  <c:v>1.31798E-2</c:v>
                </c:pt>
                <c:pt idx="45804">
                  <c:v>1.20842E-2</c:v>
                </c:pt>
                <c:pt idx="45805">
                  <c:v>1.0989000000000001E-2</c:v>
                </c:pt>
                <c:pt idx="45806" formatCode="0.00E+00">
                  <c:v>9.8952399999999996E-3</c:v>
                </c:pt>
                <c:pt idx="45807" formatCode="0.00E+00">
                  <c:v>8.8042099999999998E-3</c:v>
                </c:pt>
                <c:pt idx="45808" formatCode="0.00E+00">
                  <c:v>7.7170099999999998E-3</c:v>
                </c:pt>
                <c:pt idx="45809" formatCode="0.00E+00">
                  <c:v>6.6347799999999998E-3</c:v>
                </c:pt>
                <c:pt idx="45810" formatCode="0.00E+00">
                  <c:v>5.5586200000000002E-3</c:v>
                </c:pt>
                <c:pt idx="45811" formatCode="0.00E+00">
                  <c:v>4.4896299999999997E-3</c:v>
                </c:pt>
                <c:pt idx="45812" formatCode="0.00E+00">
                  <c:v>3.4288600000000002E-3</c:v>
                </c:pt>
                <c:pt idx="45813" formatCode="0.00E+00">
                  <c:v>2.3773399999999999E-3</c:v>
                </c:pt>
                <c:pt idx="45814" formatCode="0.00E+00">
                  <c:v>1.3360900000000001E-3</c:v>
                </c:pt>
                <c:pt idx="45815" formatCode="0.00E+00">
                  <c:v>3.06068E-4</c:v>
                </c:pt>
                <c:pt idx="45816" formatCode="0.00E+00">
                  <c:v>-7.1176500000000005E-4</c:v>
                </c:pt>
                <c:pt idx="45817" formatCode="0.00E+00">
                  <c:v>-1.7164999999999999E-3</c:v>
                </c:pt>
                <c:pt idx="45818" formatCode="0.00E+00">
                  <c:v>-2.7072400000000001E-3</c:v>
                </c:pt>
                <c:pt idx="45819" formatCode="0.00E+00">
                  <c:v>-3.6831500000000001E-3</c:v>
                </c:pt>
                <c:pt idx="45820" formatCode="0.00E+00">
                  <c:v>-4.6433999999999998E-3</c:v>
                </c:pt>
                <c:pt idx="45821" formatCode="0.00E+00">
                  <c:v>-5.5872099999999996E-3</c:v>
                </c:pt>
                <c:pt idx="45822" formatCode="0.00E+00">
                  <c:v>-6.5138399999999999E-3</c:v>
                </c:pt>
                <c:pt idx="45823" formatCode="0.00E+00">
                  <c:v>-7.4225699999999999E-3</c:v>
                </c:pt>
                <c:pt idx="45824" formatCode="0.00E+00">
                  <c:v>-8.3127199999999991E-3</c:v>
                </c:pt>
                <c:pt idx="45825" formatCode="0.00E+00">
                  <c:v>-9.1836599999999997E-3</c:v>
                </c:pt>
                <c:pt idx="45826">
                  <c:v>-1.00348E-2</c:v>
                </c:pt>
                <c:pt idx="45827">
                  <c:v>-1.08655E-2</c:v>
                </c:pt>
                <c:pt idx="45828">
                  <c:v>-1.1675400000000001E-2</c:v>
                </c:pt>
                <c:pt idx="45829">
                  <c:v>-1.2463800000000001E-2</c:v>
                </c:pt>
                <c:pt idx="45830">
                  <c:v>-1.32304E-2</c:v>
                </c:pt>
                <c:pt idx="45831">
                  <c:v>-1.3974800000000001E-2</c:v>
                </c:pt>
                <c:pt idx="45832">
                  <c:v>-1.4696499999999999E-2</c:v>
                </c:pt>
                <c:pt idx="45833">
                  <c:v>-1.5395300000000001E-2</c:v>
                </c:pt>
                <c:pt idx="45834">
                  <c:v>-1.60708E-2</c:v>
                </c:pt>
                <c:pt idx="45835">
                  <c:v>-1.6722799999999999E-2</c:v>
                </c:pt>
                <c:pt idx="45836">
                  <c:v>-1.7351200000000001E-2</c:v>
                </c:pt>
                <c:pt idx="45837">
                  <c:v>-1.7955599999999999E-2</c:v>
                </c:pt>
                <c:pt idx="45838">
                  <c:v>-1.8535900000000001E-2</c:v>
                </c:pt>
                <c:pt idx="45839">
                  <c:v>-1.9092100000000001E-2</c:v>
                </c:pt>
                <c:pt idx="45840">
                  <c:v>-1.9624099999999998E-2</c:v>
                </c:pt>
                <c:pt idx="45841">
                  <c:v>-2.0131900000000001E-2</c:v>
                </c:pt>
                <c:pt idx="45842">
                  <c:v>-2.06153E-2</c:v>
                </c:pt>
                <c:pt idx="45843">
                  <c:v>-2.1074599999999999E-2</c:v>
                </c:pt>
                <c:pt idx="45844">
                  <c:v>-2.1509799999999999E-2</c:v>
                </c:pt>
                <c:pt idx="45845">
                  <c:v>-2.19209E-2</c:v>
                </c:pt>
                <c:pt idx="45846">
                  <c:v>-2.2308100000000001E-2</c:v>
                </c:pt>
                <c:pt idx="45847">
                  <c:v>-2.26716E-2</c:v>
                </c:pt>
                <c:pt idx="45848">
                  <c:v>-2.3011500000000001E-2</c:v>
                </c:pt>
                <c:pt idx="45849">
                  <c:v>-2.3328100000000001E-2</c:v>
                </c:pt>
                <c:pt idx="45850">
                  <c:v>-2.3621699999999999E-2</c:v>
                </c:pt>
                <c:pt idx="45851">
                  <c:v>-2.38926E-2</c:v>
                </c:pt>
                <c:pt idx="45852">
                  <c:v>-2.4140999999999999E-2</c:v>
                </c:pt>
                <c:pt idx="45853">
                  <c:v>-2.4367199999999999E-2</c:v>
                </c:pt>
                <c:pt idx="45854">
                  <c:v>-2.4571699999999998E-2</c:v>
                </c:pt>
                <c:pt idx="45855">
                  <c:v>-2.47549E-2</c:v>
                </c:pt>
                <c:pt idx="45856">
                  <c:v>-2.4917100000000001E-2</c:v>
                </c:pt>
                <c:pt idx="45857">
                  <c:v>-2.50587E-2</c:v>
                </c:pt>
                <c:pt idx="45858">
                  <c:v>-2.5180299999999999E-2</c:v>
                </c:pt>
                <c:pt idx="45859">
                  <c:v>-2.5282200000000001E-2</c:v>
                </c:pt>
                <c:pt idx="45860">
                  <c:v>-2.5364899999999999E-2</c:v>
                </c:pt>
                <c:pt idx="45861">
                  <c:v>-2.5429E-2</c:v>
                </c:pt>
                <c:pt idx="45862">
                  <c:v>-2.5475000000000001E-2</c:v>
                </c:pt>
                <c:pt idx="45863">
                  <c:v>-2.55033E-2</c:v>
                </c:pt>
                <c:pt idx="45864">
                  <c:v>-2.5514499999999999E-2</c:v>
                </c:pt>
                <c:pt idx="45865">
                  <c:v>-2.55091E-2</c:v>
                </c:pt>
                <c:pt idx="45866">
                  <c:v>-2.5487800000000001E-2</c:v>
                </c:pt>
                <c:pt idx="45867">
                  <c:v>-2.5451000000000001E-2</c:v>
                </c:pt>
                <c:pt idx="45868">
                  <c:v>-2.53992E-2</c:v>
                </c:pt>
                <c:pt idx="45869">
                  <c:v>-2.53332E-2</c:v>
                </c:pt>
                <c:pt idx="45870">
                  <c:v>-2.5253399999999999E-2</c:v>
                </c:pt>
                <c:pt idx="45871">
                  <c:v>-2.5160399999999999E-2</c:v>
                </c:pt>
                <c:pt idx="45872">
                  <c:v>-2.5054799999999999E-2</c:v>
                </c:pt>
                <c:pt idx="45873">
                  <c:v>-2.49372E-2</c:v>
                </c:pt>
                <c:pt idx="45874">
                  <c:v>-2.48081E-2</c:v>
                </c:pt>
                <c:pt idx="45875">
                  <c:v>-2.4667999999999999E-2</c:v>
                </c:pt>
                <c:pt idx="45876">
                  <c:v>-2.4517600000000001E-2</c:v>
                </c:pt>
                <c:pt idx="45877">
                  <c:v>-2.4357400000000001E-2</c:v>
                </c:pt>
                <c:pt idx="45878">
                  <c:v>-2.4188000000000001E-2</c:v>
                </c:pt>
                <c:pt idx="45879">
                  <c:v>-2.4009800000000001E-2</c:v>
                </c:pt>
                <c:pt idx="45880">
                  <c:v>-2.3823400000000002E-2</c:v>
                </c:pt>
                <c:pt idx="45881">
                  <c:v>-2.3629299999999999E-2</c:v>
                </c:pt>
                <c:pt idx="45882">
                  <c:v>-2.34281E-2</c:v>
                </c:pt>
                <c:pt idx="45883">
                  <c:v>-2.32202E-2</c:v>
                </c:pt>
                <c:pt idx="45884">
                  <c:v>-2.3006100000000002E-2</c:v>
                </c:pt>
                <c:pt idx="45885">
                  <c:v>-2.27862E-2</c:v>
                </c:pt>
                <c:pt idx="45886">
                  <c:v>-2.2561100000000001E-2</c:v>
                </c:pt>
                <c:pt idx="45887">
                  <c:v>-2.23311E-2</c:v>
                </c:pt>
                <c:pt idx="45888">
                  <c:v>-2.20967E-2</c:v>
                </c:pt>
                <c:pt idx="45889">
                  <c:v>-2.1858200000000001E-2</c:v>
                </c:pt>
                <c:pt idx="45890">
                  <c:v>-2.1616E-2</c:v>
                </c:pt>
                <c:pt idx="45891">
                  <c:v>-2.13706E-2</c:v>
                </c:pt>
                <c:pt idx="45892">
                  <c:v>-2.1122100000000001E-2</c:v>
                </c:pt>
                <c:pt idx="45893">
                  <c:v>-2.08711E-2</c:v>
                </c:pt>
                <c:pt idx="45894">
                  <c:v>-2.06176E-2</c:v>
                </c:pt>
                <c:pt idx="45895">
                  <c:v>-2.0362100000000001E-2</c:v>
                </c:pt>
                <c:pt idx="45896">
                  <c:v>-2.0104799999999999E-2</c:v>
                </c:pt>
                <c:pt idx="45897">
                  <c:v>-1.98459E-2</c:v>
                </c:pt>
                <c:pt idx="45898">
                  <c:v>-1.9585700000000001E-2</c:v>
                </c:pt>
                <c:pt idx="45899">
                  <c:v>-1.93242E-2</c:v>
                </c:pt>
                <c:pt idx="45900">
                  <c:v>-1.9061700000000001E-2</c:v>
                </c:pt>
                <c:pt idx="45901">
                  <c:v>-1.87983E-2</c:v>
                </c:pt>
                <c:pt idx="45902">
                  <c:v>-1.8534399999999999E-2</c:v>
                </c:pt>
                <c:pt idx="45903">
                  <c:v>-1.8269899999999999E-2</c:v>
                </c:pt>
                <c:pt idx="45904">
                  <c:v>-1.8004800000000001E-2</c:v>
                </c:pt>
                <c:pt idx="45905">
                  <c:v>-1.77387E-2</c:v>
                </c:pt>
                <c:pt idx="45906">
                  <c:v>-1.7470900000000001E-2</c:v>
                </c:pt>
                <c:pt idx="45907">
                  <c:v>-1.72011E-2</c:v>
                </c:pt>
                <c:pt idx="45908">
                  <c:v>-1.6929199999999998E-2</c:v>
                </c:pt>
                <c:pt idx="45909">
                  <c:v>-1.66556E-2</c:v>
                </c:pt>
                <c:pt idx="45910">
                  <c:v>-1.6381E-2</c:v>
                </c:pt>
                <c:pt idx="45911">
                  <c:v>-1.61058E-2</c:v>
                </c:pt>
                <c:pt idx="45912">
                  <c:v>-1.58306E-2</c:v>
                </c:pt>
                <c:pt idx="45913">
                  <c:v>-1.5555599999999999E-2</c:v>
                </c:pt>
                <c:pt idx="45914">
                  <c:v>-1.5281299999999999E-2</c:v>
                </c:pt>
                <c:pt idx="45915">
                  <c:v>-1.5007899999999999E-2</c:v>
                </c:pt>
                <c:pt idx="45916">
                  <c:v>-1.4735699999999999E-2</c:v>
                </c:pt>
                <c:pt idx="45917">
                  <c:v>-1.4465E-2</c:v>
                </c:pt>
                <c:pt idx="45918">
                  <c:v>-1.41963E-2</c:v>
                </c:pt>
                <c:pt idx="45919">
                  <c:v>-1.39297E-2</c:v>
                </c:pt>
                <c:pt idx="45920">
                  <c:v>-1.3665500000000001E-2</c:v>
                </c:pt>
                <c:pt idx="45921">
                  <c:v>-1.34036E-2</c:v>
                </c:pt>
                <c:pt idx="45922">
                  <c:v>-1.3144299999999999E-2</c:v>
                </c:pt>
                <c:pt idx="45923">
                  <c:v>-1.28881E-2</c:v>
                </c:pt>
                <c:pt idx="45924">
                  <c:v>-1.2634899999999999E-2</c:v>
                </c:pt>
                <c:pt idx="45925">
                  <c:v>-1.2384900000000001E-2</c:v>
                </c:pt>
                <c:pt idx="45926">
                  <c:v>-1.2138299999999999E-2</c:v>
                </c:pt>
                <c:pt idx="45927">
                  <c:v>-1.18951E-2</c:v>
                </c:pt>
                <c:pt idx="45928">
                  <c:v>-1.16548E-2</c:v>
                </c:pt>
                <c:pt idx="45929">
                  <c:v>-1.1417E-2</c:v>
                </c:pt>
                <c:pt idx="45930">
                  <c:v>-1.1181999999999999E-2</c:v>
                </c:pt>
                <c:pt idx="45931">
                  <c:v>-1.09502E-2</c:v>
                </c:pt>
                <c:pt idx="45932">
                  <c:v>-1.07216E-2</c:v>
                </c:pt>
                <c:pt idx="45933">
                  <c:v>-1.0496E-2</c:v>
                </c:pt>
                <c:pt idx="45934">
                  <c:v>-1.02734E-2</c:v>
                </c:pt>
                <c:pt idx="45935">
                  <c:v>-1.0052999999999999E-2</c:v>
                </c:pt>
                <c:pt idx="45936" formatCode="0.00E+00">
                  <c:v>-9.8345099999999994E-3</c:v>
                </c:pt>
                <c:pt idx="45937" formatCode="0.00E+00">
                  <c:v>-9.6176100000000004E-3</c:v>
                </c:pt>
                <c:pt idx="45938" formatCode="0.00E+00">
                  <c:v>-9.4025500000000008E-3</c:v>
                </c:pt>
                <c:pt idx="45939" formatCode="0.00E+00">
                  <c:v>-9.1895799999999993E-3</c:v>
                </c:pt>
                <c:pt idx="45940" formatCode="0.00E+00">
                  <c:v>-8.9784600000000006E-3</c:v>
                </c:pt>
                <c:pt idx="45941" formatCode="0.00E+00">
                  <c:v>-8.7687800000000003E-3</c:v>
                </c:pt>
                <c:pt idx="45942" formatCode="0.00E+00">
                  <c:v>-8.5603699999999994E-3</c:v>
                </c:pt>
                <c:pt idx="45943" formatCode="0.00E+00">
                  <c:v>-8.3530400000000008E-3</c:v>
                </c:pt>
                <c:pt idx="45944" formatCode="0.00E+00">
                  <c:v>-8.1465700000000005E-3</c:v>
                </c:pt>
                <c:pt idx="45945" formatCode="0.00E+00">
                  <c:v>-7.9408199999999995E-3</c:v>
                </c:pt>
                <c:pt idx="45946" formatCode="0.00E+00">
                  <c:v>-7.7355200000000001E-3</c:v>
                </c:pt>
                <c:pt idx="45947" formatCode="0.00E+00">
                  <c:v>-7.53034E-3</c:v>
                </c:pt>
                <c:pt idx="45948" formatCode="0.00E+00">
                  <c:v>-7.3253900000000002E-3</c:v>
                </c:pt>
                <c:pt idx="45949" formatCode="0.00E+00">
                  <c:v>-7.1205299999999999E-3</c:v>
                </c:pt>
                <c:pt idx="45950" formatCode="0.00E+00">
                  <c:v>-6.9147499999999999E-3</c:v>
                </c:pt>
                <c:pt idx="45951" formatCode="0.00E+00">
                  <c:v>-6.7073100000000002E-3</c:v>
                </c:pt>
                <c:pt idx="45952" formatCode="0.00E+00">
                  <c:v>-6.4991700000000003E-3</c:v>
                </c:pt>
                <c:pt idx="45953" formatCode="0.00E+00">
                  <c:v>-6.2926600000000003E-3</c:v>
                </c:pt>
                <c:pt idx="45954" formatCode="0.00E+00">
                  <c:v>-6.0890400000000004E-3</c:v>
                </c:pt>
                <c:pt idx="45955" formatCode="0.00E+00">
                  <c:v>-5.8863300000000004E-3</c:v>
                </c:pt>
                <c:pt idx="45956" formatCode="0.00E+00">
                  <c:v>-5.6811700000000001E-3</c:v>
                </c:pt>
                <c:pt idx="45957" formatCode="0.00E+00">
                  <c:v>-5.4717000000000003E-3</c:v>
                </c:pt>
                <c:pt idx="45958" formatCode="0.00E+00">
                  <c:v>-5.2577300000000004E-3</c:v>
                </c:pt>
                <c:pt idx="45959" formatCode="0.00E+00">
                  <c:v>-5.0393199999999999E-3</c:v>
                </c:pt>
                <c:pt idx="45960" formatCode="0.00E+00">
                  <c:v>-4.8160099999999999E-3</c:v>
                </c:pt>
                <c:pt idx="45961" formatCode="0.00E+00">
                  <c:v>-4.5873499999999996E-3</c:v>
                </c:pt>
                <c:pt idx="45962" formatCode="0.00E+00">
                  <c:v>-4.3533199999999999E-3</c:v>
                </c:pt>
                <c:pt idx="45963" formatCode="0.00E+00">
                  <c:v>-4.1139799999999997E-3</c:v>
                </c:pt>
                <c:pt idx="45964" formatCode="0.00E+00">
                  <c:v>-3.8691300000000001E-3</c:v>
                </c:pt>
                <c:pt idx="45965" formatCode="0.00E+00">
                  <c:v>-3.6188000000000001E-3</c:v>
                </c:pt>
                <c:pt idx="45966" formatCode="0.00E+00">
                  <c:v>-3.36346E-3</c:v>
                </c:pt>
                <c:pt idx="45967" formatCode="0.00E+00">
                  <c:v>-3.1039000000000001E-3</c:v>
                </c:pt>
                <c:pt idx="45968" formatCode="0.00E+00">
                  <c:v>-2.8409500000000001E-3</c:v>
                </c:pt>
                <c:pt idx="45969" formatCode="0.00E+00">
                  <c:v>-2.5751099999999998E-3</c:v>
                </c:pt>
                <c:pt idx="45970" formatCode="0.00E+00">
                  <c:v>-2.3066300000000001E-3</c:v>
                </c:pt>
                <c:pt idx="45971" formatCode="0.00E+00">
                  <c:v>-2.0359699999999998E-3</c:v>
                </c:pt>
                <c:pt idx="45972" formatCode="0.00E+00">
                  <c:v>-1.76367E-3</c:v>
                </c:pt>
                <c:pt idx="45973" formatCode="0.00E+00">
                  <c:v>-1.48982E-3</c:v>
                </c:pt>
                <c:pt idx="45974" formatCode="0.00E+00">
                  <c:v>-1.2136E-3</c:v>
                </c:pt>
                <c:pt idx="45975" formatCode="0.00E+00">
                  <c:v>-9.33481E-4</c:v>
                </c:pt>
                <c:pt idx="45976" formatCode="0.00E+00">
                  <c:v>-6.4862800000000005E-4</c:v>
                </c:pt>
                <c:pt idx="45977" formatCode="0.00E+00">
                  <c:v>-3.6023000000000001E-4</c:v>
                </c:pt>
                <c:pt idx="45978" formatCode="0.00E+00">
                  <c:v>-7.09453E-5</c:v>
                </c:pt>
                <c:pt idx="45979" formatCode="0.00E+00">
                  <c:v>2.16806E-4</c:v>
                </c:pt>
                <c:pt idx="45980" formatCode="0.00E+00">
                  <c:v>5.0184299999999997E-4</c:v>
                </c:pt>
                <c:pt idx="45981" formatCode="0.00E+00">
                  <c:v>7.8394200000000004E-4</c:v>
                </c:pt>
                <c:pt idx="45982" formatCode="0.00E+00">
                  <c:v>1.0633400000000001E-3</c:v>
                </c:pt>
                <c:pt idx="45983" formatCode="0.00E+00">
                  <c:v>1.3412400000000001E-3</c:v>
                </c:pt>
                <c:pt idx="45984" formatCode="0.00E+00">
                  <c:v>1.62002E-3</c:v>
                </c:pt>
                <c:pt idx="45985" formatCode="0.00E+00">
                  <c:v>1.9016E-3</c:v>
                </c:pt>
                <c:pt idx="45986" formatCode="0.00E+00">
                  <c:v>2.1851800000000001E-3</c:v>
                </c:pt>
                <c:pt idx="45987" formatCode="0.00E+00">
                  <c:v>2.46766E-3</c:v>
                </c:pt>
                <c:pt idx="45988" formatCode="0.00E+00">
                  <c:v>2.74712E-3</c:v>
                </c:pt>
                <c:pt idx="45989" formatCode="0.00E+00">
                  <c:v>3.0243700000000002E-3</c:v>
                </c:pt>
                <c:pt idx="45990" formatCode="0.00E+00">
                  <c:v>3.3003899999999998E-3</c:v>
                </c:pt>
                <c:pt idx="45991" formatCode="0.00E+00">
                  <c:v>3.5739000000000001E-3</c:v>
                </c:pt>
                <c:pt idx="45992" formatCode="0.00E+00">
                  <c:v>3.84228E-3</c:v>
                </c:pt>
                <c:pt idx="45993" formatCode="0.00E+00">
                  <c:v>4.1036700000000002E-3</c:v>
                </c:pt>
                <c:pt idx="45994" formatCode="0.00E+00">
                  <c:v>4.3577700000000004E-3</c:v>
                </c:pt>
                <c:pt idx="45995" formatCode="0.00E+00">
                  <c:v>4.6048199999999999E-3</c:v>
                </c:pt>
                <c:pt idx="45996" formatCode="0.00E+00">
                  <c:v>4.8447000000000004E-3</c:v>
                </c:pt>
                <c:pt idx="45997" formatCode="0.00E+00">
                  <c:v>5.0774399999999999E-3</c:v>
                </c:pt>
                <c:pt idx="45998" formatCode="0.00E+00">
                  <c:v>5.3037500000000003E-3</c:v>
                </c:pt>
                <c:pt idx="45999" formatCode="0.00E+00">
                  <c:v>5.5249000000000001E-3</c:v>
                </c:pt>
                <c:pt idx="46000" formatCode="0.00E+00">
                  <c:v>5.7421E-3</c:v>
                </c:pt>
                <c:pt idx="46001" formatCode="0.00E+00">
                  <c:v>5.9551500000000002E-3</c:v>
                </c:pt>
                <c:pt idx="46002" formatCode="0.00E+00">
                  <c:v>6.1617499999999997E-3</c:v>
                </c:pt>
                <c:pt idx="46003" formatCode="0.00E+00">
                  <c:v>6.3590499999999998E-3</c:v>
                </c:pt>
                <c:pt idx="46004" formatCode="0.00E+00">
                  <c:v>6.5458299999999999E-3</c:v>
                </c:pt>
                <c:pt idx="46005" formatCode="0.00E+00">
                  <c:v>6.7225499999999999E-3</c:v>
                </c:pt>
                <c:pt idx="46006" formatCode="0.00E+00">
                  <c:v>6.8895199999999997E-3</c:v>
                </c:pt>
                <c:pt idx="46007" formatCode="0.00E+00">
                  <c:v>7.0457599999999999E-3</c:v>
                </c:pt>
                <c:pt idx="46008" formatCode="0.00E+00">
                  <c:v>7.1890799999999996E-3</c:v>
                </c:pt>
                <c:pt idx="46009" formatCode="0.00E+00">
                  <c:v>7.3171299999999998E-3</c:v>
                </c:pt>
                <c:pt idx="46010" formatCode="0.00E+00">
                  <c:v>7.4291000000000001E-3</c:v>
                </c:pt>
                <c:pt idx="46011" formatCode="0.00E+00">
                  <c:v>7.52479E-3</c:v>
                </c:pt>
                <c:pt idx="46012" formatCode="0.00E+00">
                  <c:v>7.6020000000000003E-3</c:v>
                </c:pt>
                <c:pt idx="46013" formatCode="0.00E+00">
                  <c:v>7.6572899999999998E-3</c:v>
                </c:pt>
                <c:pt idx="46014" formatCode="0.00E+00">
                  <c:v>7.6880200000000003E-3</c:v>
                </c:pt>
                <c:pt idx="46015" formatCode="0.00E+00">
                  <c:v>7.6908300000000001E-3</c:v>
                </c:pt>
                <c:pt idx="46016" formatCode="0.00E+00">
                  <c:v>7.6613100000000002E-3</c:v>
                </c:pt>
                <c:pt idx="46017" formatCode="0.00E+00">
                  <c:v>7.5973500000000001E-3</c:v>
                </c:pt>
                <c:pt idx="46018" formatCode="0.00E+00">
                  <c:v>7.50024E-3</c:v>
                </c:pt>
                <c:pt idx="46019" formatCode="0.00E+00">
                  <c:v>7.3711000000000002E-3</c:v>
                </c:pt>
                <c:pt idx="46020" formatCode="0.00E+00">
                  <c:v>7.2081799999999998E-3</c:v>
                </c:pt>
                <c:pt idx="46021" formatCode="0.00E+00">
                  <c:v>7.0088099999999999E-3</c:v>
                </c:pt>
                <c:pt idx="46022" formatCode="0.00E+00">
                  <c:v>6.7721700000000001E-3</c:v>
                </c:pt>
                <c:pt idx="46023" formatCode="0.00E+00">
                  <c:v>6.49908E-3</c:v>
                </c:pt>
                <c:pt idx="46024" formatCode="0.00E+00">
                  <c:v>6.1898400000000003E-3</c:v>
                </c:pt>
                <c:pt idx="46025" formatCode="0.00E+00">
                  <c:v>5.8430299999999999E-3</c:v>
                </c:pt>
                <c:pt idx="46026" formatCode="0.00E+00">
                  <c:v>5.4567299999999999E-3</c:v>
                </c:pt>
                <c:pt idx="46027" formatCode="0.00E+00">
                  <c:v>5.0293600000000001E-3</c:v>
                </c:pt>
                <c:pt idx="46028" formatCode="0.00E+00">
                  <c:v>4.5598100000000001E-3</c:v>
                </c:pt>
                <c:pt idx="46029" formatCode="0.00E+00">
                  <c:v>4.0473599999999998E-3</c:v>
                </c:pt>
                <c:pt idx="46030" formatCode="0.00E+00">
                  <c:v>3.49125E-3</c:v>
                </c:pt>
                <c:pt idx="46031" formatCode="0.00E+00">
                  <c:v>2.8909000000000001E-3</c:v>
                </c:pt>
                <c:pt idx="46032" formatCode="0.00E+00">
                  <c:v>2.2470599999999999E-3</c:v>
                </c:pt>
                <c:pt idx="46033" formatCode="0.00E+00">
                  <c:v>1.56073E-3</c:v>
                </c:pt>
                <c:pt idx="46034" formatCode="0.00E+00">
                  <c:v>8.3097599999999998E-4</c:v>
                </c:pt>
                <c:pt idx="46035" formatCode="0.00E+00">
                  <c:v>5.5696199999999997E-5</c:v>
                </c:pt>
                <c:pt idx="46036" formatCode="0.00E+00">
                  <c:v>-7.6570800000000004E-4</c:v>
                </c:pt>
                <c:pt idx="46037" formatCode="0.00E+00">
                  <c:v>-1.632E-3</c:v>
                </c:pt>
                <c:pt idx="46038" formatCode="0.00E+00">
                  <c:v>-2.5427399999999999E-3</c:v>
                </c:pt>
                <c:pt idx="46039" formatCode="0.00E+00">
                  <c:v>-3.49987E-3</c:v>
                </c:pt>
                <c:pt idx="46040" formatCode="0.00E+00">
                  <c:v>-4.5057600000000001E-3</c:v>
                </c:pt>
                <c:pt idx="46041" formatCode="0.00E+00">
                  <c:v>-5.5615400000000002E-3</c:v>
                </c:pt>
                <c:pt idx="46042" formatCode="0.00E+00">
                  <c:v>-6.6679299999999999E-3</c:v>
                </c:pt>
                <c:pt idx="46043" formatCode="0.00E+00">
                  <c:v>-7.8260099999999996E-3</c:v>
                </c:pt>
                <c:pt idx="46044" formatCode="0.00E+00">
                  <c:v>-9.0380100000000008E-3</c:v>
                </c:pt>
                <c:pt idx="46045">
                  <c:v>-1.03071E-2</c:v>
                </c:pt>
                <c:pt idx="46046">
                  <c:v>-1.16355E-2</c:v>
                </c:pt>
                <c:pt idx="46047">
                  <c:v>-1.3023699999999999E-2</c:v>
                </c:pt>
                <c:pt idx="46048">
                  <c:v>-1.4470500000000001E-2</c:v>
                </c:pt>
                <c:pt idx="46049">
                  <c:v>-1.5973999999999999E-2</c:v>
                </c:pt>
                <c:pt idx="46050">
                  <c:v>-1.75324E-2</c:v>
                </c:pt>
                <c:pt idx="46051">
                  <c:v>-1.9143299999999999E-2</c:v>
                </c:pt>
                <c:pt idx="46052">
                  <c:v>-2.08045E-2</c:v>
                </c:pt>
                <c:pt idx="46053">
                  <c:v>-2.2517100000000002E-2</c:v>
                </c:pt>
                <c:pt idx="46054">
                  <c:v>-2.4284799999999999E-2</c:v>
                </c:pt>
                <c:pt idx="46055">
                  <c:v>-2.6107999999999999E-2</c:v>
                </c:pt>
                <c:pt idx="46056">
                  <c:v>-2.7982400000000001E-2</c:v>
                </c:pt>
                <c:pt idx="46057">
                  <c:v>-2.9903300000000001E-2</c:v>
                </c:pt>
                <c:pt idx="46058">
                  <c:v>-3.1869300000000003E-2</c:v>
                </c:pt>
                <c:pt idx="46059">
                  <c:v>-3.388E-2</c:v>
                </c:pt>
                <c:pt idx="46060">
                  <c:v>-3.5935300000000003E-2</c:v>
                </c:pt>
                <c:pt idx="46061">
                  <c:v>-3.8035899999999997E-2</c:v>
                </c:pt>
                <c:pt idx="46062">
                  <c:v>-4.0181799999999997E-2</c:v>
                </c:pt>
                <c:pt idx="46063">
                  <c:v>-4.2371100000000002E-2</c:v>
                </c:pt>
                <c:pt idx="46064">
                  <c:v>-4.4602799999999998E-2</c:v>
                </c:pt>
                <c:pt idx="46065">
                  <c:v>-4.68767E-2</c:v>
                </c:pt>
                <c:pt idx="46066">
                  <c:v>-4.9191600000000002E-2</c:v>
                </c:pt>
                <c:pt idx="46067">
                  <c:v>-5.1544100000000002E-2</c:v>
                </c:pt>
                <c:pt idx="46068">
                  <c:v>-5.3929900000000003E-2</c:v>
                </c:pt>
                <c:pt idx="46069">
                  <c:v>-5.6346300000000002E-2</c:v>
                </c:pt>
                <c:pt idx="46070">
                  <c:v>-5.8792700000000003E-2</c:v>
                </c:pt>
                <c:pt idx="46071">
                  <c:v>-6.12703E-2</c:v>
                </c:pt>
                <c:pt idx="46072">
                  <c:v>-6.37794E-2</c:v>
                </c:pt>
                <c:pt idx="46073">
                  <c:v>-6.6319100000000006E-2</c:v>
                </c:pt>
                <c:pt idx="46074">
                  <c:v>-6.8887799999999999E-2</c:v>
                </c:pt>
                <c:pt idx="46075">
                  <c:v>-7.1483699999999997E-2</c:v>
                </c:pt>
                <c:pt idx="46076">
                  <c:v>-7.4104400000000001E-2</c:v>
                </c:pt>
                <c:pt idx="46077">
                  <c:v>-7.6747099999999999E-2</c:v>
                </c:pt>
                <c:pt idx="46078">
                  <c:v>-7.9409199999999999E-2</c:v>
                </c:pt>
                <c:pt idx="46079">
                  <c:v>-8.2086699999999999E-2</c:v>
                </c:pt>
                <c:pt idx="46080">
                  <c:v>-8.4774600000000006E-2</c:v>
                </c:pt>
                <c:pt idx="46081">
                  <c:v>-8.7468299999999999E-2</c:v>
                </c:pt>
                <c:pt idx="46082">
                  <c:v>-9.0165700000000001E-2</c:v>
                </c:pt>
                <c:pt idx="46083">
                  <c:v>-9.28673E-2</c:v>
                </c:pt>
                <c:pt idx="46084">
                  <c:v>-9.5574400000000004E-2</c:v>
                </c:pt>
                <c:pt idx="46085">
                  <c:v>-9.8286799999999994E-2</c:v>
                </c:pt>
                <c:pt idx="46086">
                  <c:v>-0.10100199999999999</c:v>
                </c:pt>
                <c:pt idx="46087">
                  <c:v>-0.103715</c:v>
                </c:pt>
                <c:pt idx="46088">
                  <c:v>-0.106424</c:v>
                </c:pt>
                <c:pt idx="46089">
                  <c:v>-0.109126</c:v>
                </c:pt>
                <c:pt idx="46090">
                  <c:v>-0.111819</c:v>
                </c:pt>
                <c:pt idx="46091">
                  <c:v>-0.1145</c:v>
                </c:pt>
                <c:pt idx="46092">
                  <c:v>-0.117161</c:v>
                </c:pt>
                <c:pt idx="46093">
                  <c:v>-0.119797</c:v>
                </c:pt>
                <c:pt idx="46094">
                  <c:v>-0.122407</c:v>
                </c:pt>
                <c:pt idx="46095">
                  <c:v>-0.12499</c:v>
                </c:pt>
                <c:pt idx="46096">
                  <c:v>-0.12754699999999999</c:v>
                </c:pt>
                <c:pt idx="46097">
                  <c:v>-0.130074</c:v>
                </c:pt>
                <c:pt idx="46098">
                  <c:v>-0.13257099999999999</c:v>
                </c:pt>
                <c:pt idx="46099">
                  <c:v>-0.13503000000000001</c:v>
                </c:pt>
                <c:pt idx="46100">
                  <c:v>-0.13744500000000001</c:v>
                </c:pt>
                <c:pt idx="46101">
                  <c:v>-0.13980400000000001</c:v>
                </c:pt>
                <c:pt idx="46102">
                  <c:v>-0.14210400000000001</c:v>
                </c:pt>
                <c:pt idx="46103">
                  <c:v>-0.144346</c:v>
                </c:pt>
                <c:pt idx="46104">
                  <c:v>-0.146533</c:v>
                </c:pt>
                <c:pt idx="46105">
                  <c:v>-0.14866099999999999</c:v>
                </c:pt>
                <c:pt idx="46106">
                  <c:v>-0.150731</c:v>
                </c:pt>
                <c:pt idx="46107">
                  <c:v>-0.15274499999999999</c:v>
                </c:pt>
                <c:pt idx="46108">
                  <c:v>-0.154698</c:v>
                </c:pt>
                <c:pt idx="46109">
                  <c:v>-0.156585</c:v>
                </c:pt>
                <c:pt idx="46110">
                  <c:v>-0.15840399999999999</c:v>
                </c:pt>
                <c:pt idx="46111">
                  <c:v>-0.16015099999999999</c:v>
                </c:pt>
                <c:pt idx="46112">
                  <c:v>-0.161827</c:v>
                </c:pt>
                <c:pt idx="46113">
                  <c:v>-0.16342899999999999</c:v>
                </c:pt>
                <c:pt idx="46114">
                  <c:v>-0.16495699999999999</c:v>
                </c:pt>
                <c:pt idx="46115">
                  <c:v>-0.166412</c:v>
                </c:pt>
                <c:pt idx="46116">
                  <c:v>-0.167798</c:v>
                </c:pt>
                <c:pt idx="46117">
                  <c:v>-0.16911399999999999</c:v>
                </c:pt>
                <c:pt idx="46118">
                  <c:v>-0.17036000000000001</c:v>
                </c:pt>
                <c:pt idx="46119">
                  <c:v>-0.17153299999999999</c:v>
                </c:pt>
                <c:pt idx="46120">
                  <c:v>-0.172629</c:v>
                </c:pt>
                <c:pt idx="46121">
                  <c:v>-0.17364599999999999</c:v>
                </c:pt>
                <c:pt idx="46122">
                  <c:v>-0.17458099999999999</c:v>
                </c:pt>
                <c:pt idx="46123">
                  <c:v>-0.175432</c:v>
                </c:pt>
                <c:pt idx="46124">
                  <c:v>-0.17619699999999999</c:v>
                </c:pt>
                <c:pt idx="46125">
                  <c:v>-0.176873</c:v>
                </c:pt>
                <c:pt idx="46126">
                  <c:v>-0.17746000000000001</c:v>
                </c:pt>
                <c:pt idx="46127">
                  <c:v>-0.17796000000000001</c:v>
                </c:pt>
                <c:pt idx="46128">
                  <c:v>-0.17837700000000001</c:v>
                </c:pt>
                <c:pt idx="46129">
                  <c:v>-0.17871400000000001</c:v>
                </c:pt>
                <c:pt idx="46130">
                  <c:v>-0.17897099999999999</c:v>
                </c:pt>
                <c:pt idx="46131">
                  <c:v>-0.179147</c:v>
                </c:pt>
                <c:pt idx="46132">
                  <c:v>-0.17924100000000001</c:v>
                </c:pt>
                <c:pt idx="46133">
                  <c:v>-0.17925199999999999</c:v>
                </c:pt>
                <c:pt idx="46134">
                  <c:v>-0.17918000000000001</c:v>
                </c:pt>
                <c:pt idx="46135">
                  <c:v>-0.179031</c:v>
                </c:pt>
                <c:pt idx="46136">
                  <c:v>-0.17880599999999999</c:v>
                </c:pt>
                <c:pt idx="46137">
                  <c:v>-0.178509</c:v>
                </c:pt>
                <c:pt idx="46138">
                  <c:v>-0.178147</c:v>
                </c:pt>
                <c:pt idx="46139">
                  <c:v>-0.17772299999999999</c:v>
                </c:pt>
                <c:pt idx="46140">
                  <c:v>-0.17723800000000001</c:v>
                </c:pt>
                <c:pt idx="46141">
                  <c:v>-0.17669299999999999</c:v>
                </c:pt>
                <c:pt idx="46142">
                  <c:v>-0.17609</c:v>
                </c:pt>
                <c:pt idx="46143">
                  <c:v>-0.17543300000000001</c:v>
                </c:pt>
                <c:pt idx="46144">
                  <c:v>-0.17472299999999999</c:v>
                </c:pt>
                <c:pt idx="46145">
                  <c:v>-0.173961</c:v>
                </c:pt>
                <c:pt idx="46146">
                  <c:v>-0.173148</c:v>
                </c:pt>
                <c:pt idx="46147">
                  <c:v>-0.17229</c:v>
                </c:pt>
                <c:pt idx="46148">
                  <c:v>-0.17139099999999999</c:v>
                </c:pt>
                <c:pt idx="46149">
                  <c:v>-0.17044699999999999</c:v>
                </c:pt>
                <c:pt idx="46150">
                  <c:v>-0.169456</c:v>
                </c:pt>
                <c:pt idx="46151">
                  <c:v>-0.16841600000000001</c:v>
                </c:pt>
                <c:pt idx="46152">
                  <c:v>-0.16733000000000001</c:v>
                </c:pt>
                <c:pt idx="46153">
                  <c:v>-0.16619400000000001</c:v>
                </c:pt>
                <c:pt idx="46154">
                  <c:v>-0.16500799999999999</c:v>
                </c:pt>
                <c:pt idx="46155">
                  <c:v>-0.163773</c:v>
                </c:pt>
                <c:pt idx="46156">
                  <c:v>-0.162496</c:v>
                </c:pt>
                <c:pt idx="46157">
                  <c:v>-0.16118399999999999</c:v>
                </c:pt>
                <c:pt idx="46158">
                  <c:v>-0.15983900000000001</c:v>
                </c:pt>
                <c:pt idx="46159">
                  <c:v>-0.158467</c:v>
                </c:pt>
                <c:pt idx="46160">
                  <c:v>-0.15707199999999999</c:v>
                </c:pt>
                <c:pt idx="46161">
                  <c:v>-0.15565300000000001</c:v>
                </c:pt>
                <c:pt idx="46162">
                  <c:v>-0.15421299999999999</c:v>
                </c:pt>
                <c:pt idx="46163">
                  <c:v>-0.152755</c:v>
                </c:pt>
                <c:pt idx="46164">
                  <c:v>-0.151285</c:v>
                </c:pt>
                <c:pt idx="46165">
                  <c:v>-0.149807</c:v>
                </c:pt>
                <c:pt idx="46166">
                  <c:v>-0.14832400000000001</c:v>
                </c:pt>
                <c:pt idx="46167">
                  <c:v>-0.14683599999999999</c:v>
                </c:pt>
                <c:pt idx="46168">
                  <c:v>-0.145346</c:v>
                </c:pt>
                <c:pt idx="46169">
                  <c:v>-0.14386499999999999</c:v>
                </c:pt>
                <c:pt idx="46170">
                  <c:v>-0.142397</c:v>
                </c:pt>
                <c:pt idx="46171">
                  <c:v>-0.14094200000000001</c:v>
                </c:pt>
                <c:pt idx="46172">
                  <c:v>-0.13949500000000001</c:v>
                </c:pt>
                <c:pt idx="46173">
                  <c:v>-0.13804900000000001</c:v>
                </c:pt>
                <c:pt idx="46174">
                  <c:v>-0.136605</c:v>
                </c:pt>
                <c:pt idx="46175">
                  <c:v>-0.135162</c:v>
                </c:pt>
                <c:pt idx="46176">
                  <c:v>-0.13372200000000001</c:v>
                </c:pt>
                <c:pt idx="46177">
                  <c:v>-0.13228699999999999</c:v>
                </c:pt>
                <c:pt idx="46178">
                  <c:v>-0.13086100000000001</c:v>
                </c:pt>
                <c:pt idx="46179">
                  <c:v>-0.12945300000000001</c:v>
                </c:pt>
                <c:pt idx="46180">
                  <c:v>-0.12807199999999999</c:v>
                </c:pt>
                <c:pt idx="46181">
                  <c:v>-0.126722</c:v>
                </c:pt>
                <c:pt idx="46182">
                  <c:v>-0.12539900000000001</c:v>
                </c:pt>
                <c:pt idx="46183">
                  <c:v>-0.124103</c:v>
                </c:pt>
                <c:pt idx="46184">
                  <c:v>-0.122834</c:v>
                </c:pt>
                <c:pt idx="46185">
                  <c:v>-0.12159399999999999</c:v>
                </c:pt>
                <c:pt idx="46186">
                  <c:v>-0.120383</c:v>
                </c:pt>
                <c:pt idx="46187">
                  <c:v>-0.11920600000000001</c:v>
                </c:pt>
                <c:pt idx="46188">
                  <c:v>-0.11806899999999999</c:v>
                </c:pt>
                <c:pt idx="46189">
                  <c:v>-0.116977</c:v>
                </c:pt>
                <c:pt idx="46190">
                  <c:v>-0.115936</c:v>
                </c:pt>
                <c:pt idx="46191">
                  <c:v>-0.114951</c:v>
                </c:pt>
                <c:pt idx="46192">
                  <c:v>-0.114024</c:v>
                </c:pt>
                <c:pt idx="46193">
                  <c:v>-0.11315500000000001</c:v>
                </c:pt>
                <c:pt idx="46194">
                  <c:v>-0.112346</c:v>
                </c:pt>
                <c:pt idx="46195">
                  <c:v>-0.111596</c:v>
                </c:pt>
                <c:pt idx="46196">
                  <c:v>-0.11090899999999999</c:v>
                </c:pt>
                <c:pt idx="46197">
                  <c:v>-0.110286</c:v>
                </c:pt>
                <c:pt idx="46198">
                  <c:v>-0.10972899999999999</c:v>
                </c:pt>
                <c:pt idx="46199">
                  <c:v>-0.109236</c:v>
                </c:pt>
                <c:pt idx="46200">
                  <c:v>-0.108807</c:v>
                </c:pt>
                <c:pt idx="46201">
                  <c:v>-0.10843899999999999</c:v>
                </c:pt>
                <c:pt idx="46202">
                  <c:v>-0.108135</c:v>
                </c:pt>
                <c:pt idx="46203">
                  <c:v>-0.107895</c:v>
                </c:pt>
                <c:pt idx="46204">
                  <c:v>-0.10771799999999999</c:v>
                </c:pt>
                <c:pt idx="46205">
                  <c:v>-0.107601</c:v>
                </c:pt>
                <c:pt idx="46206">
                  <c:v>-0.107545</c:v>
                </c:pt>
                <c:pt idx="46207">
                  <c:v>-0.10754900000000001</c:v>
                </c:pt>
                <c:pt idx="46208">
                  <c:v>-0.10761800000000001</c:v>
                </c:pt>
                <c:pt idx="46209">
                  <c:v>-0.107756</c:v>
                </c:pt>
                <c:pt idx="46210">
                  <c:v>-0.107972</c:v>
                </c:pt>
                <c:pt idx="46211">
                  <c:v>-0.108269</c:v>
                </c:pt>
                <c:pt idx="46212">
                  <c:v>-0.108649</c:v>
                </c:pt>
                <c:pt idx="46213">
                  <c:v>-0.109111</c:v>
                </c:pt>
                <c:pt idx="46214">
                  <c:v>-0.109657</c:v>
                </c:pt>
                <c:pt idx="46215">
                  <c:v>-0.11028399999999999</c:v>
                </c:pt>
                <c:pt idx="46216">
                  <c:v>-0.11099199999999999</c:v>
                </c:pt>
                <c:pt idx="46217">
                  <c:v>-0.111773</c:v>
                </c:pt>
                <c:pt idx="46218">
                  <c:v>-0.112622</c:v>
                </c:pt>
                <c:pt idx="46219">
                  <c:v>-0.113538</c:v>
                </c:pt>
                <c:pt idx="46220">
                  <c:v>-0.114527</c:v>
                </c:pt>
                <c:pt idx="46221">
                  <c:v>-0.115594</c:v>
                </c:pt>
                <c:pt idx="46222">
                  <c:v>-0.11673799999999999</c:v>
                </c:pt>
                <c:pt idx="46223">
                  <c:v>-0.117955</c:v>
                </c:pt>
                <c:pt idx="46224">
                  <c:v>-0.11924</c:v>
                </c:pt>
                <c:pt idx="46225">
                  <c:v>-0.120589</c:v>
                </c:pt>
                <c:pt idx="46226">
                  <c:v>-0.121999</c:v>
                </c:pt>
                <c:pt idx="46227">
                  <c:v>-0.12346600000000001</c:v>
                </c:pt>
                <c:pt idx="46228">
                  <c:v>-0.124991</c:v>
                </c:pt>
                <c:pt idx="46229">
                  <c:v>-0.126577</c:v>
                </c:pt>
                <c:pt idx="46230">
                  <c:v>-0.128224</c:v>
                </c:pt>
                <c:pt idx="46231">
                  <c:v>-0.12993399999999999</c:v>
                </c:pt>
                <c:pt idx="46232">
                  <c:v>-0.13170699999999999</c:v>
                </c:pt>
                <c:pt idx="46233">
                  <c:v>-0.13354199999999999</c:v>
                </c:pt>
                <c:pt idx="46234">
                  <c:v>-0.13542999999999999</c:v>
                </c:pt>
                <c:pt idx="46235">
                  <c:v>-0.13736400000000001</c:v>
                </c:pt>
                <c:pt idx="46236">
                  <c:v>-0.139345</c:v>
                </c:pt>
                <c:pt idx="46237">
                  <c:v>-0.141377</c:v>
                </c:pt>
                <c:pt idx="46238">
                  <c:v>-0.14346400000000001</c:v>
                </c:pt>
                <c:pt idx="46239">
                  <c:v>-0.14560799999999999</c:v>
                </c:pt>
                <c:pt idx="46240">
                  <c:v>-0.147809</c:v>
                </c:pt>
                <c:pt idx="46241">
                  <c:v>-0.150065</c:v>
                </c:pt>
                <c:pt idx="46242">
                  <c:v>-0.152369</c:v>
                </c:pt>
                <c:pt idx="46243">
                  <c:v>-0.15471299999999999</c:v>
                </c:pt>
                <c:pt idx="46244">
                  <c:v>-0.157086</c:v>
                </c:pt>
                <c:pt idx="46245">
                  <c:v>-0.15948399999999999</c:v>
                </c:pt>
                <c:pt idx="46246">
                  <c:v>-0.16190299999999999</c:v>
                </c:pt>
                <c:pt idx="46247">
                  <c:v>-0.16434000000000001</c:v>
                </c:pt>
                <c:pt idx="46248">
                  <c:v>-0.16678499999999999</c:v>
                </c:pt>
                <c:pt idx="46249">
                  <c:v>-0.169234</c:v>
                </c:pt>
                <c:pt idx="46250">
                  <c:v>-0.17169200000000001</c:v>
                </c:pt>
                <c:pt idx="46251">
                  <c:v>-0.17416499999999999</c:v>
                </c:pt>
                <c:pt idx="46252">
                  <c:v>-0.17665600000000001</c:v>
                </c:pt>
                <c:pt idx="46253">
                  <c:v>-0.17916699999999999</c:v>
                </c:pt>
                <c:pt idx="46254">
                  <c:v>-0.1817</c:v>
                </c:pt>
                <c:pt idx="46255">
                  <c:v>-0.184255</c:v>
                </c:pt>
                <c:pt idx="46256">
                  <c:v>-0.18683</c:v>
                </c:pt>
                <c:pt idx="46257">
                  <c:v>-0.18942000000000001</c:v>
                </c:pt>
                <c:pt idx="46258">
                  <c:v>-0.192024</c:v>
                </c:pt>
                <c:pt idx="46259">
                  <c:v>-0.19464000000000001</c:v>
                </c:pt>
                <c:pt idx="46260">
                  <c:v>-0.197268</c:v>
                </c:pt>
                <c:pt idx="46261">
                  <c:v>-0.199905</c:v>
                </c:pt>
                <c:pt idx="46262">
                  <c:v>-0.20254900000000001</c:v>
                </c:pt>
                <c:pt idx="46263">
                  <c:v>-0.20519899999999999</c:v>
                </c:pt>
                <c:pt idx="46264">
                  <c:v>-0.20785200000000001</c:v>
                </c:pt>
                <c:pt idx="46265">
                  <c:v>-0.21049999999999999</c:v>
                </c:pt>
                <c:pt idx="46266">
                  <c:v>-0.21313099999999999</c:v>
                </c:pt>
                <c:pt idx="46267">
                  <c:v>-0.21573899999999999</c:v>
                </c:pt>
                <c:pt idx="46268">
                  <c:v>-0.21832099999999999</c:v>
                </c:pt>
                <c:pt idx="46269">
                  <c:v>-0.22088099999999999</c:v>
                </c:pt>
                <c:pt idx="46270">
                  <c:v>-0.22341900000000001</c:v>
                </c:pt>
                <c:pt idx="46271">
                  <c:v>-0.225934</c:v>
                </c:pt>
                <c:pt idx="46272">
                  <c:v>-0.22842299999999999</c:v>
                </c:pt>
                <c:pt idx="46273">
                  <c:v>-0.23088600000000001</c:v>
                </c:pt>
                <c:pt idx="46274">
                  <c:v>-0.23332</c:v>
                </c:pt>
                <c:pt idx="46275">
                  <c:v>-0.23572299999999999</c:v>
                </c:pt>
                <c:pt idx="46276">
                  <c:v>-0.238089</c:v>
                </c:pt>
                <c:pt idx="46277">
                  <c:v>-0.24041100000000001</c:v>
                </c:pt>
                <c:pt idx="46278">
                  <c:v>-0.24268500000000001</c:v>
                </c:pt>
                <c:pt idx="46279">
                  <c:v>-0.24490799999999999</c:v>
                </c:pt>
                <c:pt idx="46280">
                  <c:v>-0.247084</c:v>
                </c:pt>
                <c:pt idx="46281">
                  <c:v>-0.249219</c:v>
                </c:pt>
                <c:pt idx="46282">
                  <c:v>-0.25131700000000001</c:v>
                </c:pt>
                <c:pt idx="46283">
                  <c:v>-0.25337900000000002</c:v>
                </c:pt>
                <c:pt idx="46284">
                  <c:v>-0.25540600000000002</c:v>
                </c:pt>
                <c:pt idx="46285">
                  <c:v>-0.25739499999999998</c:v>
                </c:pt>
                <c:pt idx="46286">
                  <c:v>-0.25934400000000002</c:v>
                </c:pt>
                <c:pt idx="46287">
                  <c:v>-0.26125599999999999</c:v>
                </c:pt>
                <c:pt idx="46288">
                  <c:v>-0.26314100000000001</c:v>
                </c:pt>
                <c:pt idx="46289">
                  <c:v>-0.26499899999999998</c:v>
                </c:pt>
                <c:pt idx="46290">
                  <c:v>-0.26683200000000001</c:v>
                </c:pt>
                <c:pt idx="46291">
                  <c:v>-0.26863700000000001</c:v>
                </c:pt>
                <c:pt idx="46292">
                  <c:v>-0.27040999999999998</c:v>
                </c:pt>
                <c:pt idx="46293">
                  <c:v>-0.272144</c:v>
                </c:pt>
                <c:pt idx="46294">
                  <c:v>-0.27383999999999997</c:v>
                </c:pt>
                <c:pt idx="46295">
                  <c:v>-0.27550200000000002</c:v>
                </c:pt>
                <c:pt idx="46296">
                  <c:v>-0.27713100000000002</c:v>
                </c:pt>
                <c:pt idx="46297">
                  <c:v>-0.278723</c:v>
                </c:pt>
                <c:pt idx="46298">
                  <c:v>-0.28027400000000002</c:v>
                </c:pt>
                <c:pt idx="46299">
                  <c:v>-0.28178199999999998</c:v>
                </c:pt>
                <c:pt idx="46300">
                  <c:v>-0.28324700000000003</c:v>
                </c:pt>
                <c:pt idx="46301">
                  <c:v>-0.284665</c:v>
                </c:pt>
                <c:pt idx="46302">
                  <c:v>-0.28603800000000001</c:v>
                </c:pt>
                <c:pt idx="46303">
                  <c:v>-0.28737000000000001</c:v>
                </c:pt>
                <c:pt idx="46304">
                  <c:v>-0.28866700000000001</c:v>
                </c:pt>
                <c:pt idx="46305">
                  <c:v>-0.28993400000000003</c:v>
                </c:pt>
                <c:pt idx="46306">
                  <c:v>-0.29117300000000002</c:v>
                </c:pt>
                <c:pt idx="46307">
                  <c:v>-0.292383</c:v>
                </c:pt>
                <c:pt idx="46308">
                  <c:v>-0.29356300000000002</c:v>
                </c:pt>
                <c:pt idx="46309">
                  <c:v>-0.294707</c:v>
                </c:pt>
                <c:pt idx="46310">
                  <c:v>-0.29581400000000002</c:v>
                </c:pt>
                <c:pt idx="46311">
                  <c:v>-0.29688399999999998</c:v>
                </c:pt>
                <c:pt idx="46312">
                  <c:v>-0.29791699999999999</c:v>
                </c:pt>
                <c:pt idx="46313">
                  <c:v>-0.29891899999999999</c:v>
                </c:pt>
                <c:pt idx="46314">
                  <c:v>-0.29989300000000002</c:v>
                </c:pt>
                <c:pt idx="46315">
                  <c:v>-0.30084499999999997</c:v>
                </c:pt>
                <c:pt idx="46316">
                  <c:v>-0.30177900000000002</c:v>
                </c:pt>
                <c:pt idx="46317">
                  <c:v>-0.30269299999999999</c:v>
                </c:pt>
                <c:pt idx="46318">
                  <c:v>-0.303587</c:v>
                </c:pt>
                <c:pt idx="46319">
                  <c:v>-0.30446699999999999</c:v>
                </c:pt>
                <c:pt idx="46320">
                  <c:v>-0.30533500000000002</c:v>
                </c:pt>
                <c:pt idx="46321">
                  <c:v>-0.30619200000000002</c:v>
                </c:pt>
                <c:pt idx="46322">
                  <c:v>-0.30703599999999998</c:v>
                </c:pt>
                <c:pt idx="46323">
                  <c:v>-0.30787199999999998</c:v>
                </c:pt>
                <c:pt idx="46324">
                  <c:v>-0.30869999999999997</c:v>
                </c:pt>
                <c:pt idx="46325">
                  <c:v>-0.30951600000000001</c:v>
                </c:pt>
                <c:pt idx="46326">
                  <c:v>-0.31031300000000001</c:v>
                </c:pt>
                <c:pt idx="46327">
                  <c:v>-0.31108799999999998</c:v>
                </c:pt>
                <c:pt idx="46328">
                  <c:v>-0.31184000000000001</c:v>
                </c:pt>
                <c:pt idx="46329">
                  <c:v>-0.31256600000000001</c:v>
                </c:pt>
                <c:pt idx="46330">
                  <c:v>-0.31326500000000002</c:v>
                </c:pt>
                <c:pt idx="46331">
                  <c:v>-0.31394499999999997</c:v>
                </c:pt>
                <c:pt idx="46332">
                  <c:v>-0.314612</c:v>
                </c:pt>
                <c:pt idx="46333">
                  <c:v>-0.31526700000000002</c:v>
                </c:pt>
                <c:pt idx="46334">
                  <c:v>-0.31590800000000002</c:v>
                </c:pt>
                <c:pt idx="46335">
                  <c:v>-0.31653900000000001</c:v>
                </c:pt>
                <c:pt idx="46336">
                  <c:v>-0.31716299999999997</c:v>
                </c:pt>
                <c:pt idx="46337">
                  <c:v>-0.317778</c:v>
                </c:pt>
                <c:pt idx="46338">
                  <c:v>-0.31838300000000003</c:v>
                </c:pt>
                <c:pt idx="46339">
                  <c:v>-0.31898100000000001</c:v>
                </c:pt>
                <c:pt idx="46340">
                  <c:v>-0.319579</c:v>
                </c:pt>
                <c:pt idx="46341">
                  <c:v>-0.32017699999999999</c:v>
                </c:pt>
                <c:pt idx="46342">
                  <c:v>-0.32077099999999997</c:v>
                </c:pt>
                <c:pt idx="46343">
                  <c:v>-0.32135200000000003</c:v>
                </c:pt>
                <c:pt idx="46344">
                  <c:v>-0.32191900000000001</c:v>
                </c:pt>
                <c:pt idx="46345">
                  <c:v>-0.32247399999999998</c:v>
                </c:pt>
                <c:pt idx="46346">
                  <c:v>-0.323023</c:v>
                </c:pt>
                <c:pt idx="46347">
                  <c:v>-0.323575</c:v>
                </c:pt>
                <c:pt idx="46348">
                  <c:v>-0.32413799999999998</c:v>
                </c:pt>
                <c:pt idx="46349">
                  <c:v>-0.32470900000000003</c:v>
                </c:pt>
                <c:pt idx="46350">
                  <c:v>-0.32527400000000001</c:v>
                </c:pt>
                <c:pt idx="46351">
                  <c:v>-0.325824</c:v>
                </c:pt>
                <c:pt idx="46352">
                  <c:v>-0.32635500000000001</c:v>
                </c:pt>
                <c:pt idx="46353">
                  <c:v>-0.32686700000000002</c:v>
                </c:pt>
                <c:pt idx="46354">
                  <c:v>-0.32735900000000001</c:v>
                </c:pt>
                <c:pt idx="46355">
                  <c:v>-0.32783099999999998</c:v>
                </c:pt>
                <c:pt idx="46356">
                  <c:v>-0.32828299999999999</c:v>
                </c:pt>
                <c:pt idx="46357">
                  <c:v>-0.32871899999999998</c:v>
                </c:pt>
                <c:pt idx="46358">
                  <c:v>-0.32913900000000001</c:v>
                </c:pt>
                <c:pt idx="46359">
                  <c:v>-0.329536</c:v>
                </c:pt>
                <c:pt idx="46360">
                  <c:v>-0.32990700000000001</c:v>
                </c:pt>
                <c:pt idx="46361">
                  <c:v>-0.33024700000000001</c:v>
                </c:pt>
                <c:pt idx="46362">
                  <c:v>-0.33055400000000001</c:v>
                </c:pt>
                <c:pt idx="46363">
                  <c:v>-0.33083400000000002</c:v>
                </c:pt>
                <c:pt idx="46364">
                  <c:v>-0.33109</c:v>
                </c:pt>
                <c:pt idx="46365">
                  <c:v>-0.33132499999999998</c:v>
                </c:pt>
                <c:pt idx="46366">
                  <c:v>-0.33153300000000002</c:v>
                </c:pt>
                <c:pt idx="46367">
                  <c:v>-0.33171</c:v>
                </c:pt>
                <c:pt idx="46368">
                  <c:v>-0.33184900000000001</c:v>
                </c:pt>
                <c:pt idx="46369">
                  <c:v>-0.33194400000000002</c:v>
                </c:pt>
                <c:pt idx="46370">
                  <c:v>-0.33198499999999997</c:v>
                </c:pt>
                <c:pt idx="46371">
                  <c:v>-0.33196500000000001</c:v>
                </c:pt>
                <c:pt idx="46372">
                  <c:v>-0.33188000000000001</c:v>
                </c:pt>
                <c:pt idx="46373">
                  <c:v>-0.33172699999999999</c:v>
                </c:pt>
                <c:pt idx="46374">
                  <c:v>-0.331509</c:v>
                </c:pt>
                <c:pt idx="46375">
                  <c:v>-0.33122699999999999</c:v>
                </c:pt>
                <c:pt idx="46376">
                  <c:v>-0.33089000000000002</c:v>
                </c:pt>
                <c:pt idx="46377">
                  <c:v>-0.33049800000000001</c:v>
                </c:pt>
                <c:pt idx="46378">
                  <c:v>-0.330042</c:v>
                </c:pt>
                <c:pt idx="46379">
                  <c:v>-0.32951000000000003</c:v>
                </c:pt>
                <c:pt idx="46380">
                  <c:v>-0.32890200000000003</c:v>
                </c:pt>
                <c:pt idx="46381">
                  <c:v>-0.32822600000000002</c:v>
                </c:pt>
                <c:pt idx="46382">
                  <c:v>-0.327486</c:v>
                </c:pt>
                <c:pt idx="46383">
                  <c:v>-0.32668399999999997</c:v>
                </c:pt>
                <c:pt idx="46384">
                  <c:v>-0.32582100000000003</c:v>
                </c:pt>
                <c:pt idx="46385">
                  <c:v>-0.32489899999999999</c:v>
                </c:pt>
                <c:pt idx="46386">
                  <c:v>-0.32391700000000001</c:v>
                </c:pt>
                <c:pt idx="46387">
                  <c:v>-0.32286599999999999</c:v>
                </c:pt>
                <c:pt idx="46388">
                  <c:v>-0.32174000000000003</c:v>
                </c:pt>
                <c:pt idx="46389">
                  <c:v>-0.32053599999999999</c:v>
                </c:pt>
                <c:pt idx="46390">
                  <c:v>-0.31925300000000001</c:v>
                </c:pt>
                <c:pt idx="46391">
                  <c:v>-0.31788699999999998</c:v>
                </c:pt>
                <c:pt idx="46392">
                  <c:v>-0.31643700000000002</c:v>
                </c:pt>
                <c:pt idx="46393">
                  <c:v>-0.31490299999999999</c:v>
                </c:pt>
                <c:pt idx="46394">
                  <c:v>-0.31328499999999998</c:v>
                </c:pt>
                <c:pt idx="46395">
                  <c:v>-0.31157699999999999</c:v>
                </c:pt>
                <c:pt idx="46396">
                  <c:v>-0.30978099999999997</c:v>
                </c:pt>
                <c:pt idx="46397">
                  <c:v>-0.30790000000000001</c:v>
                </c:pt>
                <c:pt idx="46398">
                  <c:v>-0.30593900000000002</c:v>
                </c:pt>
                <c:pt idx="46399">
                  <c:v>-0.30389500000000003</c:v>
                </c:pt>
                <c:pt idx="46400">
                  <c:v>-0.30176999999999998</c:v>
                </c:pt>
                <c:pt idx="46401">
                  <c:v>-0.29956500000000003</c:v>
                </c:pt>
                <c:pt idx="46402">
                  <c:v>-0.29727599999999998</c:v>
                </c:pt>
                <c:pt idx="46403">
                  <c:v>-0.2949</c:v>
                </c:pt>
                <c:pt idx="46404">
                  <c:v>-0.29243999999999998</c:v>
                </c:pt>
                <c:pt idx="46405">
                  <c:v>-0.28989900000000002</c:v>
                </c:pt>
                <c:pt idx="46406">
                  <c:v>-0.28727799999999998</c:v>
                </c:pt>
                <c:pt idx="46407">
                  <c:v>-0.28457300000000002</c:v>
                </c:pt>
                <c:pt idx="46408">
                  <c:v>-0.28178599999999998</c:v>
                </c:pt>
                <c:pt idx="46409">
                  <c:v>-0.27892400000000001</c:v>
                </c:pt>
                <c:pt idx="46410">
                  <c:v>-0.27598699999999998</c:v>
                </c:pt>
                <c:pt idx="46411">
                  <c:v>-0.272976</c:v>
                </c:pt>
                <c:pt idx="46412">
                  <c:v>-0.269897</c:v>
                </c:pt>
                <c:pt idx="46413">
                  <c:v>-0.26675199999999999</c:v>
                </c:pt>
                <c:pt idx="46414">
                  <c:v>-0.26354699999999998</c:v>
                </c:pt>
                <c:pt idx="46415">
                  <c:v>-0.26028499999999999</c:v>
                </c:pt>
                <c:pt idx="46416">
                  <c:v>-0.256969</c:v>
                </c:pt>
                <c:pt idx="46417">
                  <c:v>-0.25360199999999999</c:v>
                </c:pt>
                <c:pt idx="46418">
                  <c:v>-0.25018400000000002</c:v>
                </c:pt>
                <c:pt idx="46419">
                  <c:v>-0.24671599999999999</c:v>
                </c:pt>
                <c:pt idx="46420">
                  <c:v>-0.243198</c:v>
                </c:pt>
                <c:pt idx="46421">
                  <c:v>-0.23963400000000001</c:v>
                </c:pt>
                <c:pt idx="46422">
                  <c:v>-0.23602899999999999</c:v>
                </c:pt>
                <c:pt idx="46423">
                  <c:v>-0.23238400000000001</c:v>
                </c:pt>
                <c:pt idx="46424">
                  <c:v>-0.22870399999999999</c:v>
                </c:pt>
                <c:pt idx="46425">
                  <c:v>-0.224991</c:v>
                </c:pt>
                <c:pt idx="46426">
                  <c:v>-0.221244</c:v>
                </c:pt>
                <c:pt idx="46427">
                  <c:v>-0.21746599999999999</c:v>
                </c:pt>
                <c:pt idx="46428">
                  <c:v>-0.21366099999999999</c:v>
                </c:pt>
                <c:pt idx="46429">
                  <c:v>-0.20983299999999999</c:v>
                </c:pt>
                <c:pt idx="46430">
                  <c:v>-0.205985</c:v>
                </c:pt>
                <c:pt idx="46431">
                  <c:v>-0.20211999999999999</c:v>
                </c:pt>
                <c:pt idx="46432">
                  <c:v>-0.198239</c:v>
                </c:pt>
                <c:pt idx="46433">
                  <c:v>-0.19434699999999999</c:v>
                </c:pt>
                <c:pt idx="46434">
                  <c:v>-0.190445</c:v>
                </c:pt>
                <c:pt idx="46435">
                  <c:v>-0.18653800000000001</c:v>
                </c:pt>
                <c:pt idx="46436">
                  <c:v>-0.18262900000000001</c:v>
                </c:pt>
                <c:pt idx="46437">
                  <c:v>-0.17871799999999999</c:v>
                </c:pt>
                <c:pt idx="46438">
                  <c:v>-0.17480499999999999</c:v>
                </c:pt>
                <c:pt idx="46439">
                  <c:v>-0.17088999999999999</c:v>
                </c:pt>
                <c:pt idx="46440">
                  <c:v>-0.16698199999999999</c:v>
                </c:pt>
                <c:pt idx="46441">
                  <c:v>-0.16309599999999999</c:v>
                </c:pt>
                <c:pt idx="46442">
                  <c:v>-0.15924099999999999</c:v>
                </c:pt>
                <c:pt idx="46443">
                  <c:v>-0.155421</c:v>
                </c:pt>
                <c:pt idx="46444">
                  <c:v>-0.15163699999999999</c:v>
                </c:pt>
                <c:pt idx="46445">
                  <c:v>-0.14788999999999999</c:v>
                </c:pt>
                <c:pt idx="46446">
                  <c:v>-0.14418300000000001</c:v>
                </c:pt>
                <c:pt idx="46447">
                  <c:v>-0.14051900000000001</c:v>
                </c:pt>
                <c:pt idx="46448">
                  <c:v>-0.136903</c:v>
                </c:pt>
                <c:pt idx="46449">
                  <c:v>-0.13334299999999999</c:v>
                </c:pt>
                <c:pt idx="46450">
                  <c:v>-0.12984599999999999</c:v>
                </c:pt>
                <c:pt idx="46451">
                  <c:v>-0.126415</c:v>
                </c:pt>
                <c:pt idx="46452">
                  <c:v>-0.12305199999999999</c:v>
                </c:pt>
                <c:pt idx="46453">
                  <c:v>-0.11976000000000001</c:v>
                </c:pt>
                <c:pt idx="46454">
                  <c:v>-0.116538</c:v>
                </c:pt>
                <c:pt idx="46455">
                  <c:v>-0.113388</c:v>
                </c:pt>
                <c:pt idx="46456">
                  <c:v>-0.11031299999999999</c:v>
                </c:pt>
                <c:pt idx="46457">
                  <c:v>-0.107319</c:v>
                </c:pt>
                <c:pt idx="46458">
                  <c:v>-0.104411</c:v>
                </c:pt>
                <c:pt idx="46459">
                  <c:v>-0.101593</c:v>
                </c:pt>
                <c:pt idx="46460">
                  <c:v>-9.8869499999999999E-2</c:v>
                </c:pt>
                <c:pt idx="46461">
                  <c:v>-9.6244800000000005E-2</c:v>
                </c:pt>
                <c:pt idx="46462">
                  <c:v>-9.37196E-2</c:v>
                </c:pt>
                <c:pt idx="46463">
                  <c:v>-9.1295399999999999E-2</c:v>
                </c:pt>
                <c:pt idx="46464">
                  <c:v>-8.8977600000000004E-2</c:v>
                </c:pt>
                <c:pt idx="46465">
                  <c:v>-8.6772500000000002E-2</c:v>
                </c:pt>
                <c:pt idx="46466">
                  <c:v>-8.4684700000000002E-2</c:v>
                </c:pt>
                <c:pt idx="46467">
                  <c:v>-8.2716899999999996E-2</c:v>
                </c:pt>
                <c:pt idx="46468">
                  <c:v>-8.0870800000000007E-2</c:v>
                </c:pt>
                <c:pt idx="46469">
                  <c:v>-7.9148700000000002E-2</c:v>
                </c:pt>
                <c:pt idx="46470">
                  <c:v>-7.7553800000000006E-2</c:v>
                </c:pt>
                <c:pt idx="46471">
                  <c:v>-7.6087100000000005E-2</c:v>
                </c:pt>
                <c:pt idx="46472">
                  <c:v>-7.4747999999999995E-2</c:v>
                </c:pt>
                <c:pt idx="46473">
                  <c:v>-7.3538500000000007E-2</c:v>
                </c:pt>
                <c:pt idx="46474">
                  <c:v>-7.2462600000000002E-2</c:v>
                </c:pt>
                <c:pt idx="46475">
                  <c:v>-7.1521500000000002E-2</c:v>
                </c:pt>
                <c:pt idx="46476">
                  <c:v>-7.0712200000000003E-2</c:v>
                </c:pt>
                <c:pt idx="46477">
                  <c:v>-7.00321E-2</c:v>
                </c:pt>
                <c:pt idx="46478">
                  <c:v>-6.9483500000000004E-2</c:v>
                </c:pt>
                <c:pt idx="46479">
                  <c:v>-6.9069900000000004E-2</c:v>
                </c:pt>
                <c:pt idx="46480">
                  <c:v>-6.8792000000000006E-2</c:v>
                </c:pt>
                <c:pt idx="46481">
                  <c:v>-6.8648799999999996E-2</c:v>
                </c:pt>
                <c:pt idx="46482">
                  <c:v>-6.8638599999999994E-2</c:v>
                </c:pt>
                <c:pt idx="46483">
                  <c:v>-6.8759299999999995E-2</c:v>
                </c:pt>
                <c:pt idx="46484">
                  <c:v>-6.9010000000000002E-2</c:v>
                </c:pt>
                <c:pt idx="46485">
                  <c:v>-6.9391999999999995E-2</c:v>
                </c:pt>
                <c:pt idx="46486">
                  <c:v>-6.9907499999999997E-2</c:v>
                </c:pt>
                <c:pt idx="46487">
                  <c:v>-7.0557700000000001E-2</c:v>
                </c:pt>
                <c:pt idx="46488">
                  <c:v>-7.1341399999999999E-2</c:v>
                </c:pt>
                <c:pt idx="46489">
                  <c:v>-7.2255200000000006E-2</c:v>
                </c:pt>
                <c:pt idx="46490">
                  <c:v>-7.3296899999999998E-2</c:v>
                </c:pt>
                <c:pt idx="46491">
                  <c:v>-7.4466400000000002E-2</c:v>
                </c:pt>
                <c:pt idx="46492">
                  <c:v>-7.5763700000000003E-2</c:v>
                </c:pt>
                <c:pt idx="46493">
                  <c:v>-7.71873E-2</c:v>
                </c:pt>
                <c:pt idx="46494">
                  <c:v>-7.8734999999999999E-2</c:v>
                </c:pt>
                <c:pt idx="46495">
                  <c:v>-8.0404100000000006E-2</c:v>
                </c:pt>
                <c:pt idx="46496">
                  <c:v>-8.2191399999999998E-2</c:v>
                </c:pt>
                <c:pt idx="46497">
                  <c:v>-8.4095100000000006E-2</c:v>
                </c:pt>
                <c:pt idx="46498">
                  <c:v>-8.6114599999999999E-2</c:v>
                </c:pt>
                <c:pt idx="46499">
                  <c:v>-8.8248599999999996E-2</c:v>
                </c:pt>
                <c:pt idx="46500">
                  <c:v>-9.0495300000000001E-2</c:v>
                </c:pt>
                <c:pt idx="46501">
                  <c:v>-9.2853699999999997E-2</c:v>
                </c:pt>
                <c:pt idx="46502">
                  <c:v>-9.53209E-2</c:v>
                </c:pt>
                <c:pt idx="46503">
                  <c:v>-9.7889100000000007E-2</c:v>
                </c:pt>
                <c:pt idx="46504">
                  <c:v>-0.10055</c:v>
                </c:pt>
                <c:pt idx="46505">
                  <c:v>-0.103301</c:v>
                </c:pt>
                <c:pt idx="46506">
                  <c:v>-0.106142</c:v>
                </c:pt>
                <c:pt idx="46507">
                  <c:v>-0.10907</c:v>
                </c:pt>
                <c:pt idx="46508">
                  <c:v>-0.112082</c:v>
                </c:pt>
                <c:pt idx="46509">
                  <c:v>-0.115177</c:v>
                </c:pt>
                <c:pt idx="46510">
                  <c:v>-0.118351</c:v>
                </c:pt>
                <c:pt idx="46511">
                  <c:v>-0.12160600000000001</c:v>
                </c:pt>
                <c:pt idx="46512">
                  <c:v>-0.12493799999999999</c:v>
                </c:pt>
                <c:pt idx="46513">
                  <c:v>-0.12834200000000001</c:v>
                </c:pt>
                <c:pt idx="46514">
                  <c:v>-0.13180800000000001</c:v>
                </c:pt>
                <c:pt idx="46515">
                  <c:v>-0.13533500000000001</c:v>
                </c:pt>
                <c:pt idx="46516">
                  <c:v>-0.13892199999999999</c:v>
                </c:pt>
                <c:pt idx="46517">
                  <c:v>-0.14257400000000001</c:v>
                </c:pt>
                <c:pt idx="46518">
                  <c:v>-0.14629200000000001</c:v>
                </c:pt>
                <c:pt idx="46519">
                  <c:v>-0.15006900000000001</c:v>
                </c:pt>
                <c:pt idx="46520">
                  <c:v>-0.15389900000000001</c:v>
                </c:pt>
                <c:pt idx="46521">
                  <c:v>-0.157775</c:v>
                </c:pt>
                <c:pt idx="46522">
                  <c:v>-0.16169500000000001</c:v>
                </c:pt>
                <c:pt idx="46523">
                  <c:v>-0.165657</c:v>
                </c:pt>
                <c:pt idx="46524">
                  <c:v>-0.169653</c:v>
                </c:pt>
                <c:pt idx="46525">
                  <c:v>-0.173677</c:v>
                </c:pt>
                <c:pt idx="46526">
                  <c:v>-0.177728</c:v>
                </c:pt>
                <c:pt idx="46527">
                  <c:v>-0.18180399999999999</c:v>
                </c:pt>
                <c:pt idx="46528">
                  <c:v>-0.18590000000000001</c:v>
                </c:pt>
                <c:pt idx="46529">
                  <c:v>-0.19001100000000001</c:v>
                </c:pt>
                <c:pt idx="46530">
                  <c:v>-0.194134</c:v>
                </c:pt>
                <c:pt idx="46531">
                  <c:v>-0.19825799999999999</c:v>
                </c:pt>
                <c:pt idx="46532">
                  <c:v>-0.20238200000000001</c:v>
                </c:pt>
                <c:pt idx="46533">
                  <c:v>-0.20650099999999999</c:v>
                </c:pt>
                <c:pt idx="46534">
                  <c:v>-0.21058499999999999</c:v>
                </c:pt>
                <c:pt idx="46535">
                  <c:v>-0.21460699999999999</c:v>
                </c:pt>
                <c:pt idx="46536">
                  <c:v>-0.21859600000000001</c:v>
                </c:pt>
                <c:pt idx="46537">
                  <c:v>-0.222575</c:v>
                </c:pt>
                <c:pt idx="46538">
                  <c:v>-0.226519</c:v>
                </c:pt>
                <c:pt idx="46539">
                  <c:v>-0.23042099999999999</c:v>
                </c:pt>
                <c:pt idx="46540">
                  <c:v>-0.234292</c:v>
                </c:pt>
                <c:pt idx="46541">
                  <c:v>-0.23813799999999999</c:v>
                </c:pt>
                <c:pt idx="46542">
                  <c:v>-0.241953</c:v>
                </c:pt>
                <c:pt idx="46543">
                  <c:v>-0.24573300000000001</c:v>
                </c:pt>
                <c:pt idx="46544">
                  <c:v>-0.249474</c:v>
                </c:pt>
                <c:pt idx="46545">
                  <c:v>-0.25317299999999998</c:v>
                </c:pt>
                <c:pt idx="46546">
                  <c:v>-0.256828</c:v>
                </c:pt>
                <c:pt idx="46547">
                  <c:v>-0.26044</c:v>
                </c:pt>
                <c:pt idx="46548">
                  <c:v>-0.26400699999999999</c:v>
                </c:pt>
                <c:pt idx="46549">
                  <c:v>-0.26752700000000001</c:v>
                </c:pt>
                <c:pt idx="46550">
                  <c:v>-0.27099800000000002</c:v>
                </c:pt>
                <c:pt idx="46551">
                  <c:v>-0.274418</c:v>
                </c:pt>
                <c:pt idx="46552">
                  <c:v>-0.27778799999999998</c:v>
                </c:pt>
                <c:pt idx="46553">
                  <c:v>-0.281107</c:v>
                </c:pt>
                <c:pt idx="46554">
                  <c:v>-0.28437099999999998</c:v>
                </c:pt>
                <c:pt idx="46555">
                  <c:v>-0.287576</c:v>
                </c:pt>
                <c:pt idx="46556">
                  <c:v>-0.29071399999999997</c:v>
                </c:pt>
                <c:pt idx="46557">
                  <c:v>-0.29377900000000001</c:v>
                </c:pt>
                <c:pt idx="46558">
                  <c:v>-0.29676999999999998</c:v>
                </c:pt>
                <c:pt idx="46559">
                  <c:v>-0.29968499999999998</c:v>
                </c:pt>
                <c:pt idx="46560">
                  <c:v>-0.30252200000000001</c:v>
                </c:pt>
                <c:pt idx="46561">
                  <c:v>-0.30527700000000002</c:v>
                </c:pt>
                <c:pt idx="46562">
                  <c:v>-0.30794899999999997</c:v>
                </c:pt>
                <c:pt idx="46563">
                  <c:v>-0.31053500000000001</c:v>
                </c:pt>
                <c:pt idx="46564">
                  <c:v>-0.31303199999999998</c:v>
                </c:pt>
                <c:pt idx="46565">
                  <c:v>-0.315438</c:v>
                </c:pt>
                <c:pt idx="46566">
                  <c:v>-0.31774799999999997</c:v>
                </c:pt>
                <c:pt idx="46567">
                  <c:v>-0.319963</c:v>
                </c:pt>
                <c:pt idx="46568">
                  <c:v>-0.32208100000000001</c:v>
                </c:pt>
                <c:pt idx="46569">
                  <c:v>-0.32410299999999997</c:v>
                </c:pt>
                <c:pt idx="46570">
                  <c:v>-0.32603199999999999</c:v>
                </c:pt>
                <c:pt idx="46571">
                  <c:v>-0.32786599999999999</c:v>
                </c:pt>
                <c:pt idx="46572">
                  <c:v>-0.32960499999999998</c:v>
                </c:pt>
                <c:pt idx="46573">
                  <c:v>-0.33125100000000002</c:v>
                </c:pt>
                <c:pt idx="46574">
                  <c:v>-0.33280100000000001</c:v>
                </c:pt>
                <c:pt idx="46575">
                  <c:v>-0.33425500000000002</c:v>
                </c:pt>
                <c:pt idx="46576">
                  <c:v>-0.33561200000000002</c:v>
                </c:pt>
                <c:pt idx="46577">
                  <c:v>-0.33687</c:v>
                </c:pt>
                <c:pt idx="46578">
                  <c:v>-0.33802599999999999</c:v>
                </c:pt>
                <c:pt idx="46579">
                  <c:v>-0.33907900000000002</c:v>
                </c:pt>
                <c:pt idx="46580">
                  <c:v>-0.340028</c:v>
                </c:pt>
                <c:pt idx="46581">
                  <c:v>-0.34087099999999998</c:v>
                </c:pt>
                <c:pt idx="46582">
                  <c:v>-0.34160800000000002</c:v>
                </c:pt>
                <c:pt idx="46583">
                  <c:v>-0.34223599999999998</c:v>
                </c:pt>
                <c:pt idx="46584">
                  <c:v>-0.34275299999999997</c:v>
                </c:pt>
                <c:pt idx="46585">
                  <c:v>-0.34315499999999999</c:v>
                </c:pt>
                <c:pt idx="46586">
                  <c:v>-0.343443</c:v>
                </c:pt>
                <c:pt idx="46587">
                  <c:v>-0.343615</c:v>
                </c:pt>
                <c:pt idx="46588">
                  <c:v>-0.34367300000000001</c:v>
                </c:pt>
                <c:pt idx="46589">
                  <c:v>-0.34362100000000001</c:v>
                </c:pt>
                <c:pt idx="46590">
                  <c:v>-0.34346199999999999</c:v>
                </c:pt>
                <c:pt idx="46591">
                  <c:v>-0.34319899999999998</c:v>
                </c:pt>
                <c:pt idx="46592">
                  <c:v>-0.342835</c:v>
                </c:pt>
                <c:pt idx="46593">
                  <c:v>-0.34237099999999998</c:v>
                </c:pt>
                <c:pt idx="46594">
                  <c:v>-0.34180899999999997</c:v>
                </c:pt>
                <c:pt idx="46595">
                  <c:v>-0.34115099999999998</c:v>
                </c:pt>
                <c:pt idx="46596">
                  <c:v>-0.340395</c:v>
                </c:pt>
                <c:pt idx="46597">
                  <c:v>-0.33954099999999998</c:v>
                </c:pt>
                <c:pt idx="46598">
                  <c:v>-0.33859</c:v>
                </c:pt>
                <c:pt idx="46599">
                  <c:v>-0.33754699999999999</c:v>
                </c:pt>
                <c:pt idx="46600">
                  <c:v>-0.33640799999999998</c:v>
                </c:pt>
                <c:pt idx="46601">
                  <c:v>-0.33516899999999999</c:v>
                </c:pt>
                <c:pt idx="46602">
                  <c:v>-0.33382499999999998</c:v>
                </c:pt>
                <c:pt idx="46603">
                  <c:v>-0.33237699999999998</c:v>
                </c:pt>
                <c:pt idx="46604">
                  <c:v>-0.33082600000000001</c:v>
                </c:pt>
                <c:pt idx="46605">
                  <c:v>-0.329175</c:v>
                </c:pt>
                <c:pt idx="46606">
                  <c:v>-0.32742500000000002</c:v>
                </c:pt>
                <c:pt idx="46607">
                  <c:v>-0.32557700000000001</c:v>
                </c:pt>
                <c:pt idx="46608">
                  <c:v>-0.32362999999999997</c:v>
                </c:pt>
                <c:pt idx="46609">
                  <c:v>-0.32157599999999997</c:v>
                </c:pt>
                <c:pt idx="46610">
                  <c:v>-0.31941900000000001</c:v>
                </c:pt>
                <c:pt idx="46611">
                  <c:v>-0.31716699999999998</c:v>
                </c:pt>
                <c:pt idx="46612">
                  <c:v>-0.31482900000000003</c:v>
                </c:pt>
                <c:pt idx="46613">
                  <c:v>-0.31241200000000002</c:v>
                </c:pt>
                <c:pt idx="46614">
                  <c:v>-0.309917</c:v>
                </c:pt>
                <c:pt idx="46615">
                  <c:v>-0.30734099999999998</c:v>
                </c:pt>
                <c:pt idx="46616">
                  <c:v>-0.30468499999999998</c:v>
                </c:pt>
                <c:pt idx="46617">
                  <c:v>-0.30194900000000002</c:v>
                </c:pt>
                <c:pt idx="46618">
                  <c:v>-0.29913099999999998</c:v>
                </c:pt>
                <c:pt idx="46619">
                  <c:v>-0.296232</c:v>
                </c:pt>
                <c:pt idx="46620">
                  <c:v>-0.29325600000000002</c:v>
                </c:pt>
                <c:pt idx="46621">
                  <c:v>-0.29021000000000002</c:v>
                </c:pt>
                <c:pt idx="46622">
                  <c:v>-0.287101</c:v>
                </c:pt>
                <c:pt idx="46623">
                  <c:v>-0.28393099999999999</c:v>
                </c:pt>
                <c:pt idx="46624">
                  <c:v>-0.28070200000000001</c:v>
                </c:pt>
                <c:pt idx="46625">
                  <c:v>-0.27741500000000002</c:v>
                </c:pt>
                <c:pt idx="46626">
                  <c:v>-0.27407799999999999</c:v>
                </c:pt>
                <c:pt idx="46627">
                  <c:v>-0.27068900000000001</c:v>
                </c:pt>
                <c:pt idx="46628">
                  <c:v>-0.26722499999999999</c:v>
                </c:pt>
                <c:pt idx="46629">
                  <c:v>-0.26367600000000002</c:v>
                </c:pt>
                <c:pt idx="46630">
                  <c:v>-0.26006600000000002</c:v>
                </c:pt>
                <c:pt idx="46631">
                  <c:v>-0.25640800000000002</c:v>
                </c:pt>
                <c:pt idx="46632">
                  <c:v>-0.25269000000000003</c:v>
                </c:pt>
                <c:pt idx="46633">
                  <c:v>-0.248913</c:v>
                </c:pt>
                <c:pt idx="46634">
                  <c:v>-0.245084</c:v>
                </c:pt>
                <c:pt idx="46635">
                  <c:v>-0.241207</c:v>
                </c:pt>
                <c:pt idx="46636">
                  <c:v>-0.23728299999999999</c:v>
                </c:pt>
                <c:pt idx="46637">
                  <c:v>-0.23331299999999999</c:v>
                </c:pt>
                <c:pt idx="46638">
                  <c:v>-0.229297</c:v>
                </c:pt>
                <c:pt idx="46639">
                  <c:v>-0.22523399999999999</c:v>
                </c:pt>
                <c:pt idx="46640">
                  <c:v>-0.22112699999999999</c:v>
                </c:pt>
                <c:pt idx="46641">
                  <c:v>-0.21698100000000001</c:v>
                </c:pt>
                <c:pt idx="46642">
                  <c:v>-0.21280299999999999</c:v>
                </c:pt>
                <c:pt idx="46643">
                  <c:v>-0.208597</c:v>
                </c:pt>
                <c:pt idx="46644">
                  <c:v>-0.20436799999999999</c:v>
                </c:pt>
                <c:pt idx="46645">
                  <c:v>-0.20011899999999999</c:v>
                </c:pt>
                <c:pt idx="46646">
                  <c:v>-0.195853</c:v>
                </c:pt>
                <c:pt idx="46647">
                  <c:v>-0.191575</c:v>
                </c:pt>
                <c:pt idx="46648">
                  <c:v>-0.18728900000000001</c:v>
                </c:pt>
                <c:pt idx="46649">
                  <c:v>-0.18299499999999999</c:v>
                </c:pt>
                <c:pt idx="46650">
                  <c:v>-0.17869299999999999</c:v>
                </c:pt>
                <c:pt idx="46651">
                  <c:v>-0.17438600000000001</c:v>
                </c:pt>
                <c:pt idx="46652">
                  <c:v>-0.17007900000000001</c:v>
                </c:pt>
                <c:pt idx="46653">
                  <c:v>-0.165773</c:v>
                </c:pt>
                <c:pt idx="46654">
                  <c:v>-0.161469</c:v>
                </c:pt>
                <c:pt idx="46655">
                  <c:v>-0.157168</c:v>
                </c:pt>
                <c:pt idx="46656">
                  <c:v>-0.15287100000000001</c:v>
                </c:pt>
                <c:pt idx="46657">
                  <c:v>-0.14858099999999999</c:v>
                </c:pt>
                <c:pt idx="46658">
                  <c:v>-0.14429900000000001</c:v>
                </c:pt>
                <c:pt idx="46659">
                  <c:v>-0.14001</c:v>
                </c:pt>
                <c:pt idx="46660">
                  <c:v>-0.13570099999999999</c:v>
                </c:pt>
                <c:pt idx="46661">
                  <c:v>-0.13139000000000001</c:v>
                </c:pt>
                <c:pt idx="46662">
                  <c:v>-0.12709500000000001</c:v>
                </c:pt>
                <c:pt idx="46663">
                  <c:v>-0.122808</c:v>
                </c:pt>
                <c:pt idx="46664">
                  <c:v>-0.11852699999999999</c:v>
                </c:pt>
                <c:pt idx="46665">
                  <c:v>-0.114262</c:v>
                </c:pt>
                <c:pt idx="46666">
                  <c:v>-0.11002099999999999</c:v>
                </c:pt>
                <c:pt idx="46667">
                  <c:v>-0.105805</c:v>
                </c:pt>
                <c:pt idx="46668">
                  <c:v>-0.101615</c:v>
                </c:pt>
                <c:pt idx="46669">
                  <c:v>-9.7450099999999998E-2</c:v>
                </c:pt>
                <c:pt idx="46670">
                  <c:v>-9.3312800000000001E-2</c:v>
                </c:pt>
                <c:pt idx="46671">
                  <c:v>-8.9205699999999999E-2</c:v>
                </c:pt>
                <c:pt idx="46672">
                  <c:v>-8.5131600000000002E-2</c:v>
                </c:pt>
                <c:pt idx="46673">
                  <c:v>-8.1092300000000006E-2</c:v>
                </c:pt>
                <c:pt idx="46674">
                  <c:v>-7.7089599999999994E-2</c:v>
                </c:pt>
                <c:pt idx="46675">
                  <c:v>-7.3126800000000006E-2</c:v>
                </c:pt>
                <c:pt idx="46676">
                  <c:v>-6.92078E-2</c:v>
                </c:pt>
                <c:pt idx="46677">
                  <c:v>-6.5335599999999994E-2</c:v>
                </c:pt>
                <c:pt idx="46678">
                  <c:v>-6.1512299999999999E-2</c:v>
                </c:pt>
                <c:pt idx="46679">
                  <c:v>-5.7739600000000002E-2</c:v>
                </c:pt>
                <c:pt idx="46680">
                  <c:v>-5.4018999999999998E-2</c:v>
                </c:pt>
                <c:pt idx="46681">
                  <c:v>-5.0351399999999998E-2</c:v>
                </c:pt>
                <c:pt idx="46682">
                  <c:v>-4.6738399999999999E-2</c:v>
                </c:pt>
                <c:pt idx="46683">
                  <c:v>-4.3181999999999998E-2</c:v>
                </c:pt>
                <c:pt idx="46684">
                  <c:v>-3.9683799999999998E-2</c:v>
                </c:pt>
                <c:pt idx="46685">
                  <c:v>-3.62455E-2</c:v>
                </c:pt>
                <c:pt idx="46686">
                  <c:v>-3.2868799999999997E-2</c:v>
                </c:pt>
                <c:pt idx="46687">
                  <c:v>-2.9555100000000001E-2</c:v>
                </c:pt>
                <c:pt idx="46688">
                  <c:v>-2.6303699999999999E-2</c:v>
                </c:pt>
                <c:pt idx="46689">
                  <c:v>-2.31145E-2</c:v>
                </c:pt>
                <c:pt idx="46690">
                  <c:v>-1.9989199999999999E-2</c:v>
                </c:pt>
                <c:pt idx="46691">
                  <c:v>-1.6929799999999998E-2</c:v>
                </c:pt>
                <c:pt idx="46692">
                  <c:v>-1.39387E-2</c:v>
                </c:pt>
                <c:pt idx="46693">
                  <c:v>-1.1018999999999999E-2</c:v>
                </c:pt>
                <c:pt idx="46694" formatCode="0.00E+00">
                  <c:v>-8.1718399999999997E-3</c:v>
                </c:pt>
                <c:pt idx="46695" formatCode="0.00E+00">
                  <c:v>-5.3970700000000003E-3</c:v>
                </c:pt>
                <c:pt idx="46696" formatCode="0.00E+00">
                  <c:v>-2.6953200000000002E-3</c:v>
                </c:pt>
                <c:pt idx="46697" formatCode="0.00E+00">
                  <c:v>-6.8131099999999996E-5</c:v>
                </c:pt>
                <c:pt idx="46698" formatCode="0.00E+00">
                  <c:v>2.4829299999999999E-3</c:v>
                </c:pt>
                <c:pt idx="46699" formatCode="0.00E+00">
                  <c:v>4.9562399999999998E-3</c:v>
                </c:pt>
                <c:pt idx="46700" formatCode="0.00E+00">
                  <c:v>7.34952E-3</c:v>
                </c:pt>
                <c:pt idx="46701" formatCode="0.00E+00">
                  <c:v>9.6616400000000009E-3</c:v>
                </c:pt>
                <c:pt idx="46702">
                  <c:v>1.1894200000000001E-2</c:v>
                </c:pt>
                <c:pt idx="46703">
                  <c:v>1.40486E-2</c:v>
                </c:pt>
                <c:pt idx="46704">
                  <c:v>1.6123200000000001E-2</c:v>
                </c:pt>
                <c:pt idx="46705">
                  <c:v>1.81149E-2</c:v>
                </c:pt>
                <c:pt idx="46706">
                  <c:v>2.0021299999999999E-2</c:v>
                </c:pt>
                <c:pt idx="46707">
                  <c:v>2.18408E-2</c:v>
                </c:pt>
                <c:pt idx="46708">
                  <c:v>2.3573400000000001E-2</c:v>
                </c:pt>
                <c:pt idx="46709">
                  <c:v>2.52211E-2</c:v>
                </c:pt>
                <c:pt idx="46710">
                  <c:v>2.6785E-2</c:v>
                </c:pt>
                <c:pt idx="46711">
                  <c:v>2.82647E-2</c:v>
                </c:pt>
                <c:pt idx="46712">
                  <c:v>2.9658299999999999E-2</c:v>
                </c:pt>
                <c:pt idx="46713">
                  <c:v>3.0962900000000002E-2</c:v>
                </c:pt>
                <c:pt idx="46714">
                  <c:v>3.2176099999999999E-2</c:v>
                </c:pt>
                <c:pt idx="46715">
                  <c:v>3.3295999999999999E-2</c:v>
                </c:pt>
                <c:pt idx="46716">
                  <c:v>3.43206E-2</c:v>
                </c:pt>
                <c:pt idx="46717">
                  <c:v>3.5248599999999998E-2</c:v>
                </c:pt>
                <c:pt idx="46718">
                  <c:v>3.6081200000000001E-2</c:v>
                </c:pt>
                <c:pt idx="46719">
                  <c:v>3.6820400000000003E-2</c:v>
                </c:pt>
                <c:pt idx="46720">
                  <c:v>3.7465699999999998E-2</c:v>
                </c:pt>
                <c:pt idx="46721">
                  <c:v>3.8016599999999998E-2</c:v>
                </c:pt>
                <c:pt idx="46722">
                  <c:v>3.8474000000000001E-2</c:v>
                </c:pt>
                <c:pt idx="46723">
                  <c:v>3.88376E-2</c:v>
                </c:pt>
                <c:pt idx="46724">
                  <c:v>3.91057E-2</c:v>
                </c:pt>
                <c:pt idx="46725">
                  <c:v>3.9278E-2</c:v>
                </c:pt>
                <c:pt idx="46726">
                  <c:v>3.93557E-2</c:v>
                </c:pt>
                <c:pt idx="46727">
                  <c:v>3.9340100000000003E-2</c:v>
                </c:pt>
                <c:pt idx="46728">
                  <c:v>3.9231700000000001E-2</c:v>
                </c:pt>
                <c:pt idx="46729">
                  <c:v>3.9030200000000001E-2</c:v>
                </c:pt>
                <c:pt idx="46730">
                  <c:v>3.8735100000000001E-2</c:v>
                </c:pt>
                <c:pt idx="46731">
                  <c:v>3.8345700000000003E-2</c:v>
                </c:pt>
                <c:pt idx="46732">
                  <c:v>3.7861300000000001E-2</c:v>
                </c:pt>
                <c:pt idx="46733">
                  <c:v>3.72836E-2</c:v>
                </c:pt>
                <c:pt idx="46734">
                  <c:v>3.6616099999999999E-2</c:v>
                </c:pt>
                <c:pt idx="46735">
                  <c:v>3.5860099999999999E-2</c:v>
                </c:pt>
                <c:pt idx="46736">
                  <c:v>3.5014099999999999E-2</c:v>
                </c:pt>
                <c:pt idx="46737">
                  <c:v>3.40757E-2</c:v>
                </c:pt>
                <c:pt idx="46738">
                  <c:v>3.3043200000000002E-2</c:v>
                </c:pt>
                <c:pt idx="46739">
                  <c:v>3.1917399999999999E-2</c:v>
                </c:pt>
                <c:pt idx="46740">
                  <c:v>3.07015E-2</c:v>
                </c:pt>
                <c:pt idx="46741">
                  <c:v>2.9398199999999999E-2</c:v>
                </c:pt>
                <c:pt idx="46742">
                  <c:v>2.8008700000000001E-2</c:v>
                </c:pt>
                <c:pt idx="46743">
                  <c:v>2.65344E-2</c:v>
                </c:pt>
                <c:pt idx="46744">
                  <c:v>2.49763E-2</c:v>
                </c:pt>
                <c:pt idx="46745">
                  <c:v>2.3334899999999999E-2</c:v>
                </c:pt>
                <c:pt idx="46746">
                  <c:v>2.1610299999999999E-2</c:v>
                </c:pt>
                <c:pt idx="46747">
                  <c:v>1.9802400000000001E-2</c:v>
                </c:pt>
                <c:pt idx="46748">
                  <c:v>1.79116E-2</c:v>
                </c:pt>
                <c:pt idx="46749">
                  <c:v>1.5940099999999999E-2</c:v>
                </c:pt>
                <c:pt idx="46750">
                  <c:v>1.3890599999999999E-2</c:v>
                </c:pt>
                <c:pt idx="46751">
                  <c:v>1.17649E-2</c:v>
                </c:pt>
                <c:pt idx="46752" formatCode="0.00E+00">
                  <c:v>9.5652099999999993E-3</c:v>
                </c:pt>
                <c:pt idx="46753" formatCode="0.00E+00">
                  <c:v>7.2949299999999998E-3</c:v>
                </c:pt>
                <c:pt idx="46754" formatCode="0.00E+00">
                  <c:v>4.9570300000000003E-3</c:v>
                </c:pt>
                <c:pt idx="46755" formatCode="0.00E+00">
                  <c:v>2.55266E-3</c:v>
                </c:pt>
                <c:pt idx="46756" formatCode="0.00E+00">
                  <c:v>8.2580800000000001E-5</c:v>
                </c:pt>
                <c:pt idx="46757" formatCode="0.00E+00">
                  <c:v>-2.4523399999999999E-3</c:v>
                </c:pt>
                <c:pt idx="46758" formatCode="0.00E+00">
                  <c:v>-5.0507499999999997E-3</c:v>
                </c:pt>
                <c:pt idx="46759" formatCode="0.00E+00">
                  <c:v>-7.7105899999999998E-3</c:v>
                </c:pt>
                <c:pt idx="46760">
                  <c:v>-1.043E-2</c:v>
                </c:pt>
                <c:pt idx="46761">
                  <c:v>-1.32075E-2</c:v>
                </c:pt>
                <c:pt idx="46762">
                  <c:v>-1.6041300000000001E-2</c:v>
                </c:pt>
                <c:pt idx="46763">
                  <c:v>-1.8928299999999999E-2</c:v>
                </c:pt>
                <c:pt idx="46764">
                  <c:v>-2.18655E-2</c:v>
                </c:pt>
                <c:pt idx="46765">
                  <c:v>-2.4850299999999999E-2</c:v>
                </c:pt>
                <c:pt idx="46766">
                  <c:v>-2.7880700000000001E-2</c:v>
                </c:pt>
                <c:pt idx="46767">
                  <c:v>-3.0954700000000002E-2</c:v>
                </c:pt>
                <c:pt idx="46768">
                  <c:v>-3.4070000000000003E-2</c:v>
                </c:pt>
                <c:pt idx="46769">
                  <c:v>-3.7223600000000003E-2</c:v>
                </c:pt>
                <c:pt idx="46770">
                  <c:v>-4.0412200000000002E-2</c:v>
                </c:pt>
                <c:pt idx="46771">
                  <c:v>-4.3632200000000003E-2</c:v>
                </c:pt>
                <c:pt idx="46772">
                  <c:v>-4.6880699999999997E-2</c:v>
                </c:pt>
                <c:pt idx="46773">
                  <c:v>-5.0155100000000001E-2</c:v>
                </c:pt>
                <c:pt idx="46774">
                  <c:v>-5.3452E-2</c:v>
                </c:pt>
                <c:pt idx="46775">
                  <c:v>-5.6767699999999997E-2</c:v>
                </c:pt>
                <c:pt idx="46776">
                  <c:v>-6.0098899999999997E-2</c:v>
                </c:pt>
                <c:pt idx="46777">
                  <c:v>-6.3442299999999993E-2</c:v>
                </c:pt>
                <c:pt idx="46778">
                  <c:v>-6.6794599999999996E-2</c:v>
                </c:pt>
                <c:pt idx="46779">
                  <c:v>-7.0152999999999993E-2</c:v>
                </c:pt>
                <c:pt idx="46780">
                  <c:v>-7.3514499999999997E-2</c:v>
                </c:pt>
                <c:pt idx="46781">
                  <c:v>-7.6875399999999997E-2</c:v>
                </c:pt>
                <c:pt idx="46782">
                  <c:v>-8.0231700000000003E-2</c:v>
                </c:pt>
                <c:pt idx="46783">
                  <c:v>-8.3579000000000001E-2</c:v>
                </c:pt>
                <c:pt idx="46784">
                  <c:v>-8.6914199999999997E-2</c:v>
                </c:pt>
                <c:pt idx="46785">
                  <c:v>-9.0234999999999996E-2</c:v>
                </c:pt>
                <c:pt idx="46786">
                  <c:v>-9.3539200000000003E-2</c:v>
                </c:pt>
                <c:pt idx="46787">
                  <c:v>-9.6824499999999994E-2</c:v>
                </c:pt>
                <c:pt idx="46788">
                  <c:v>-0.100088</c:v>
                </c:pt>
                <c:pt idx="46789">
                  <c:v>-0.103327</c:v>
                </c:pt>
                <c:pt idx="46790">
                  <c:v>-0.10653700000000001</c:v>
                </c:pt>
                <c:pt idx="46791">
                  <c:v>-0.109717</c:v>
                </c:pt>
                <c:pt idx="46792">
                  <c:v>-0.11286400000000001</c:v>
                </c:pt>
                <c:pt idx="46793">
                  <c:v>-0.11597399999999999</c:v>
                </c:pt>
                <c:pt idx="46794">
                  <c:v>-0.119044</c:v>
                </c:pt>
                <c:pt idx="46795">
                  <c:v>-0.12207</c:v>
                </c:pt>
                <c:pt idx="46796">
                  <c:v>-0.12504899999999999</c:v>
                </c:pt>
                <c:pt idx="46797">
                  <c:v>-0.12797800000000001</c:v>
                </c:pt>
                <c:pt idx="46798">
                  <c:v>-0.130856</c:v>
                </c:pt>
                <c:pt idx="46799">
                  <c:v>-0.13367699999999999</c:v>
                </c:pt>
                <c:pt idx="46800">
                  <c:v>-0.13644000000000001</c:v>
                </c:pt>
                <c:pt idx="46801">
                  <c:v>-0.13914000000000001</c:v>
                </c:pt>
                <c:pt idx="46802">
                  <c:v>-0.14177500000000001</c:v>
                </c:pt>
                <c:pt idx="46803">
                  <c:v>-0.144343</c:v>
                </c:pt>
                <c:pt idx="46804">
                  <c:v>-0.14684</c:v>
                </c:pt>
                <c:pt idx="46805">
                  <c:v>-0.14926300000000001</c:v>
                </c:pt>
                <c:pt idx="46806">
                  <c:v>-0.15160999999999999</c:v>
                </c:pt>
                <c:pt idx="46807">
                  <c:v>-0.15387600000000001</c:v>
                </c:pt>
                <c:pt idx="46808">
                  <c:v>-0.15606</c:v>
                </c:pt>
                <c:pt idx="46809">
                  <c:v>-0.15815799999999999</c:v>
                </c:pt>
                <c:pt idx="46810">
                  <c:v>-0.16016900000000001</c:v>
                </c:pt>
                <c:pt idx="46811">
                  <c:v>-0.16209000000000001</c:v>
                </c:pt>
                <c:pt idx="46812">
                  <c:v>-0.16391900000000001</c:v>
                </c:pt>
                <c:pt idx="46813">
                  <c:v>-0.16565199999999999</c:v>
                </c:pt>
                <c:pt idx="46814">
                  <c:v>-0.16728599999999999</c:v>
                </c:pt>
                <c:pt idx="46815">
                  <c:v>-0.168819</c:v>
                </c:pt>
                <c:pt idx="46816">
                  <c:v>-0.17025100000000001</c:v>
                </c:pt>
                <c:pt idx="46817">
                  <c:v>-0.17157800000000001</c:v>
                </c:pt>
                <c:pt idx="46818">
                  <c:v>-0.17280100000000001</c:v>
                </c:pt>
                <c:pt idx="46819">
                  <c:v>-0.17391699999999999</c:v>
                </c:pt>
                <c:pt idx="46820">
                  <c:v>-0.174926</c:v>
                </c:pt>
                <c:pt idx="46821">
                  <c:v>-0.17582500000000001</c:v>
                </c:pt>
                <c:pt idx="46822">
                  <c:v>-0.17661299999999999</c:v>
                </c:pt>
                <c:pt idx="46823">
                  <c:v>-0.17729</c:v>
                </c:pt>
                <c:pt idx="46824">
                  <c:v>-0.17785400000000001</c:v>
                </c:pt>
                <c:pt idx="46825">
                  <c:v>-0.17830299999999999</c:v>
                </c:pt>
                <c:pt idx="46826">
                  <c:v>-0.17863599999999999</c:v>
                </c:pt>
                <c:pt idx="46827">
                  <c:v>-0.17885000000000001</c:v>
                </c:pt>
                <c:pt idx="46828">
                  <c:v>-0.17894599999999999</c:v>
                </c:pt>
                <c:pt idx="46829">
                  <c:v>-0.178923</c:v>
                </c:pt>
                <c:pt idx="46830">
                  <c:v>-0.17877899999999999</c:v>
                </c:pt>
                <c:pt idx="46831">
                  <c:v>-0.17851400000000001</c:v>
                </c:pt>
                <c:pt idx="46832">
                  <c:v>-0.17812600000000001</c:v>
                </c:pt>
                <c:pt idx="46833">
                  <c:v>-0.177615</c:v>
                </c:pt>
                <c:pt idx="46834">
                  <c:v>-0.176982</c:v>
                </c:pt>
                <c:pt idx="46835">
                  <c:v>-0.17622499999999999</c:v>
                </c:pt>
                <c:pt idx="46836">
                  <c:v>-0.175344</c:v>
                </c:pt>
                <c:pt idx="46837">
                  <c:v>-0.17433899999999999</c:v>
                </c:pt>
                <c:pt idx="46838">
                  <c:v>-0.17321</c:v>
                </c:pt>
                <c:pt idx="46839">
                  <c:v>-0.171959</c:v>
                </c:pt>
                <c:pt idx="46840">
                  <c:v>-0.17058499999999999</c:v>
                </c:pt>
                <c:pt idx="46841">
                  <c:v>-0.16908899999999999</c:v>
                </c:pt>
                <c:pt idx="46842">
                  <c:v>-0.16747000000000001</c:v>
                </c:pt>
                <c:pt idx="46843">
                  <c:v>-0.16572999999999999</c:v>
                </c:pt>
                <c:pt idx="46844">
                  <c:v>-0.16386700000000001</c:v>
                </c:pt>
                <c:pt idx="46845">
                  <c:v>-0.161883</c:v>
                </c:pt>
                <c:pt idx="46846">
                  <c:v>-0.159778</c:v>
                </c:pt>
                <c:pt idx="46847">
                  <c:v>-0.157553</c:v>
                </c:pt>
                <c:pt idx="46848">
                  <c:v>-0.15520999999999999</c:v>
                </c:pt>
                <c:pt idx="46849">
                  <c:v>-0.152752</c:v>
                </c:pt>
                <c:pt idx="46850">
                  <c:v>-0.15017800000000001</c:v>
                </c:pt>
                <c:pt idx="46851">
                  <c:v>-0.14749000000000001</c:v>
                </c:pt>
                <c:pt idx="46852">
                  <c:v>-0.14469099999999999</c:v>
                </c:pt>
                <c:pt idx="46853">
                  <c:v>-0.14178099999999999</c:v>
                </c:pt>
                <c:pt idx="46854">
                  <c:v>-0.138764</c:v>
                </c:pt>
                <c:pt idx="46855">
                  <c:v>-0.13564000000000001</c:v>
                </c:pt>
                <c:pt idx="46856">
                  <c:v>-0.13241</c:v>
                </c:pt>
                <c:pt idx="46857">
                  <c:v>-0.129078</c:v>
                </c:pt>
                <c:pt idx="46858">
                  <c:v>-0.12564500000000001</c:v>
                </c:pt>
                <c:pt idx="46859">
                  <c:v>-0.122113</c:v>
                </c:pt>
                <c:pt idx="46860">
                  <c:v>-0.11848499999999999</c:v>
                </c:pt>
                <c:pt idx="46861">
                  <c:v>-0.114764</c:v>
                </c:pt>
                <c:pt idx="46862">
                  <c:v>-0.110952</c:v>
                </c:pt>
                <c:pt idx="46863">
                  <c:v>-0.10705099999999999</c:v>
                </c:pt>
                <c:pt idx="46864">
                  <c:v>-0.103065</c:v>
                </c:pt>
                <c:pt idx="46865">
                  <c:v>-9.8995799999999995E-2</c:v>
                </c:pt>
                <c:pt idx="46866">
                  <c:v>-9.4845899999999997E-2</c:v>
                </c:pt>
                <c:pt idx="46867">
                  <c:v>-9.0618400000000002E-2</c:v>
                </c:pt>
                <c:pt idx="46868">
                  <c:v>-8.6316699999999996E-2</c:v>
                </c:pt>
                <c:pt idx="46869">
                  <c:v>-8.1943799999999997E-2</c:v>
                </c:pt>
                <c:pt idx="46870">
                  <c:v>-7.75029E-2</c:v>
                </c:pt>
                <c:pt idx="46871">
                  <c:v>-7.2997500000000007E-2</c:v>
                </c:pt>
                <c:pt idx="46872">
                  <c:v>-6.8431400000000003E-2</c:v>
                </c:pt>
                <c:pt idx="46873">
                  <c:v>-6.3808299999999998E-2</c:v>
                </c:pt>
                <c:pt idx="46874">
                  <c:v>-5.9130700000000001E-2</c:v>
                </c:pt>
                <c:pt idx="46875">
                  <c:v>-5.4401499999999998E-2</c:v>
                </c:pt>
                <c:pt idx="46876">
                  <c:v>-4.96237E-2</c:v>
                </c:pt>
                <c:pt idx="46877">
                  <c:v>-4.4800800000000002E-2</c:v>
                </c:pt>
                <c:pt idx="46878">
                  <c:v>-3.99358E-2</c:v>
                </c:pt>
                <c:pt idx="46879">
                  <c:v>-3.5032000000000001E-2</c:v>
                </c:pt>
                <c:pt idx="46880">
                  <c:v>-3.0093200000000001E-2</c:v>
                </c:pt>
                <c:pt idx="46881">
                  <c:v>-2.5123400000000001E-2</c:v>
                </c:pt>
                <c:pt idx="46882">
                  <c:v>-2.0126600000000001E-2</c:v>
                </c:pt>
                <c:pt idx="46883">
                  <c:v>-1.51066E-2</c:v>
                </c:pt>
                <c:pt idx="46884">
                  <c:v>-1.00669E-2</c:v>
                </c:pt>
                <c:pt idx="46885" formatCode="0.00E+00">
                  <c:v>-5.0109000000000004E-3</c:v>
                </c:pt>
                <c:pt idx="46886" formatCode="0.00E+00">
                  <c:v>5.8037E-5</c:v>
                </c:pt>
                <c:pt idx="46887" formatCode="0.00E+00">
                  <c:v>5.1359400000000003E-3</c:v>
                </c:pt>
                <c:pt idx="46888">
                  <c:v>1.02186E-2</c:v>
                </c:pt>
                <c:pt idx="46889">
                  <c:v>1.53019E-2</c:v>
                </c:pt>
                <c:pt idx="46890">
                  <c:v>2.0381699999999999E-2</c:v>
                </c:pt>
                <c:pt idx="46891">
                  <c:v>2.54541E-2</c:v>
                </c:pt>
                <c:pt idx="46892">
                  <c:v>3.05156E-2</c:v>
                </c:pt>
                <c:pt idx="46893">
                  <c:v>3.55631E-2</c:v>
                </c:pt>
                <c:pt idx="46894">
                  <c:v>4.0592999999999997E-2</c:v>
                </c:pt>
                <c:pt idx="46895">
                  <c:v>4.5601799999999998E-2</c:v>
                </c:pt>
                <c:pt idx="46896">
                  <c:v>5.0585699999999997E-2</c:v>
                </c:pt>
                <c:pt idx="46897">
                  <c:v>5.5540699999999998E-2</c:v>
                </c:pt>
                <c:pt idx="46898">
                  <c:v>6.0463000000000003E-2</c:v>
                </c:pt>
                <c:pt idx="46899">
                  <c:v>6.5348299999999998E-2</c:v>
                </c:pt>
                <c:pt idx="46900">
                  <c:v>7.0192099999999993E-2</c:v>
                </c:pt>
                <c:pt idx="46901">
                  <c:v>7.4990699999999993E-2</c:v>
                </c:pt>
                <c:pt idx="46902">
                  <c:v>7.9740599999999995E-2</c:v>
                </c:pt>
                <c:pt idx="46903">
                  <c:v>8.4438100000000002E-2</c:v>
                </c:pt>
                <c:pt idx="46904">
                  <c:v>8.9079500000000006E-2</c:v>
                </c:pt>
                <c:pt idx="46905">
                  <c:v>9.3661499999999995E-2</c:v>
                </c:pt>
                <c:pt idx="46906">
                  <c:v>9.8180900000000002E-2</c:v>
                </c:pt>
                <c:pt idx="46907">
                  <c:v>0.102634</c:v>
                </c:pt>
                <c:pt idx="46908">
                  <c:v>0.107019</c:v>
                </c:pt>
                <c:pt idx="46909">
                  <c:v>0.111333</c:v>
                </c:pt>
                <c:pt idx="46910">
                  <c:v>0.115573</c:v>
                </c:pt>
                <c:pt idx="46911">
                  <c:v>0.119737</c:v>
                </c:pt>
                <c:pt idx="46912">
                  <c:v>0.123821</c:v>
                </c:pt>
                <c:pt idx="46913">
                  <c:v>0.12782099999999999</c:v>
                </c:pt>
                <c:pt idx="46914">
                  <c:v>0.13173399999999999</c:v>
                </c:pt>
                <c:pt idx="46915">
                  <c:v>0.13555400000000001</c:v>
                </c:pt>
                <c:pt idx="46916">
                  <c:v>0.13928099999999999</c:v>
                </c:pt>
                <c:pt idx="46917">
                  <c:v>0.14291300000000001</c:v>
                </c:pt>
                <c:pt idx="46918">
                  <c:v>0.14644599999999999</c:v>
                </c:pt>
                <c:pt idx="46919">
                  <c:v>0.14987800000000001</c:v>
                </c:pt>
                <c:pt idx="46920">
                  <c:v>0.15320900000000001</c:v>
                </c:pt>
                <c:pt idx="46921">
                  <c:v>0.15643399999999999</c:v>
                </c:pt>
                <c:pt idx="46922">
                  <c:v>0.159552</c:v>
                </c:pt>
                <c:pt idx="46923">
                  <c:v>0.16256200000000001</c:v>
                </c:pt>
                <c:pt idx="46924">
                  <c:v>0.16546</c:v>
                </c:pt>
                <c:pt idx="46925">
                  <c:v>0.16824600000000001</c:v>
                </c:pt>
                <c:pt idx="46926">
                  <c:v>0.17091600000000001</c:v>
                </c:pt>
                <c:pt idx="46927">
                  <c:v>0.17347000000000001</c:v>
                </c:pt>
                <c:pt idx="46928">
                  <c:v>0.175904</c:v>
                </c:pt>
                <c:pt idx="46929">
                  <c:v>0.17821799999999999</c:v>
                </c:pt>
                <c:pt idx="46930">
                  <c:v>0.18041199999999999</c:v>
                </c:pt>
                <c:pt idx="46931">
                  <c:v>0.18248300000000001</c:v>
                </c:pt>
                <c:pt idx="46932">
                  <c:v>0.18443200000000001</c:v>
                </c:pt>
                <c:pt idx="46933">
                  <c:v>0.186256</c:v>
                </c:pt>
                <c:pt idx="46934">
                  <c:v>0.18795600000000001</c:v>
                </c:pt>
                <c:pt idx="46935">
                  <c:v>0.18953100000000001</c:v>
                </c:pt>
                <c:pt idx="46936">
                  <c:v>0.19097900000000001</c:v>
                </c:pt>
                <c:pt idx="46937">
                  <c:v>0.192301</c:v>
                </c:pt>
                <c:pt idx="46938">
                  <c:v>0.193496</c:v>
                </c:pt>
                <c:pt idx="46939">
                  <c:v>0.19456200000000001</c:v>
                </c:pt>
                <c:pt idx="46940">
                  <c:v>0.19549900000000001</c:v>
                </c:pt>
                <c:pt idx="46941">
                  <c:v>0.19630600000000001</c:v>
                </c:pt>
                <c:pt idx="46942">
                  <c:v>0.19698399999999999</c:v>
                </c:pt>
                <c:pt idx="46943">
                  <c:v>0.19753200000000001</c:v>
                </c:pt>
                <c:pt idx="46944">
                  <c:v>0.19795099999999999</c:v>
                </c:pt>
                <c:pt idx="46945">
                  <c:v>0.198243</c:v>
                </c:pt>
                <c:pt idx="46946">
                  <c:v>0.198407</c:v>
                </c:pt>
                <c:pt idx="46947">
                  <c:v>0.19844600000000001</c:v>
                </c:pt>
                <c:pt idx="46948">
                  <c:v>0.19835900000000001</c:v>
                </c:pt>
                <c:pt idx="46949">
                  <c:v>0.19814799999999999</c:v>
                </c:pt>
                <c:pt idx="46950">
                  <c:v>0.19781399999999999</c:v>
                </c:pt>
                <c:pt idx="46951">
                  <c:v>0.19735800000000001</c:v>
                </c:pt>
                <c:pt idx="46952">
                  <c:v>0.19678100000000001</c:v>
                </c:pt>
                <c:pt idx="46953">
                  <c:v>0.19608400000000001</c:v>
                </c:pt>
                <c:pt idx="46954">
                  <c:v>0.195269</c:v>
                </c:pt>
                <c:pt idx="46955">
                  <c:v>0.19433400000000001</c:v>
                </c:pt>
                <c:pt idx="46956">
                  <c:v>0.19328200000000001</c:v>
                </c:pt>
                <c:pt idx="46957">
                  <c:v>0.19211300000000001</c:v>
                </c:pt>
                <c:pt idx="46958">
                  <c:v>0.19083</c:v>
                </c:pt>
                <c:pt idx="46959">
                  <c:v>0.18943499999999999</c:v>
                </c:pt>
                <c:pt idx="46960">
                  <c:v>0.18793099999999999</c:v>
                </c:pt>
                <c:pt idx="46961">
                  <c:v>0.18632000000000001</c:v>
                </c:pt>
                <c:pt idx="46962">
                  <c:v>0.18460499999999999</c:v>
                </c:pt>
                <c:pt idx="46963">
                  <c:v>0.18278700000000001</c:v>
                </c:pt>
                <c:pt idx="46964">
                  <c:v>0.180867</c:v>
                </c:pt>
                <c:pt idx="46965">
                  <c:v>0.17884800000000001</c:v>
                </c:pt>
                <c:pt idx="46966">
                  <c:v>0.176732</c:v>
                </c:pt>
                <c:pt idx="46967">
                  <c:v>0.17452300000000001</c:v>
                </c:pt>
                <c:pt idx="46968">
                  <c:v>0.17222499999999999</c:v>
                </c:pt>
                <c:pt idx="46969">
                  <c:v>0.16983999999999999</c:v>
                </c:pt>
                <c:pt idx="46970">
                  <c:v>0.16737099999999999</c:v>
                </c:pt>
                <c:pt idx="46971">
                  <c:v>0.164822</c:v>
                </c:pt>
                <c:pt idx="46972">
                  <c:v>0.16219500000000001</c:v>
                </c:pt>
                <c:pt idx="46973">
                  <c:v>0.15948999999999999</c:v>
                </c:pt>
                <c:pt idx="46974">
                  <c:v>0.15671099999999999</c:v>
                </c:pt>
                <c:pt idx="46975">
                  <c:v>0.153861</c:v>
                </c:pt>
                <c:pt idx="46976">
                  <c:v>0.15094299999999999</c:v>
                </c:pt>
                <c:pt idx="46977">
                  <c:v>0.14795900000000001</c:v>
                </c:pt>
                <c:pt idx="46978">
                  <c:v>0.14491200000000001</c:v>
                </c:pt>
                <c:pt idx="46979">
                  <c:v>0.14180499999999999</c:v>
                </c:pt>
                <c:pt idx="46980">
                  <c:v>0.13864099999999999</c:v>
                </c:pt>
                <c:pt idx="46981">
                  <c:v>0.13542499999999999</c:v>
                </c:pt>
                <c:pt idx="46982">
                  <c:v>0.13216</c:v>
                </c:pt>
                <c:pt idx="46983">
                  <c:v>0.12885099999999999</c:v>
                </c:pt>
                <c:pt idx="46984">
                  <c:v>0.125499</c:v>
                </c:pt>
                <c:pt idx="46985">
                  <c:v>0.12210799999999999</c:v>
                </c:pt>
                <c:pt idx="46986">
                  <c:v>0.118683</c:v>
                </c:pt>
                <c:pt idx="46987">
                  <c:v>0.115226</c:v>
                </c:pt>
                <c:pt idx="46988">
                  <c:v>0.11174199999999999</c:v>
                </c:pt>
                <c:pt idx="46989">
                  <c:v>0.108234</c:v>
                </c:pt>
                <c:pt idx="46990">
                  <c:v>0.10470500000000001</c:v>
                </c:pt>
                <c:pt idx="46991">
                  <c:v>0.101159</c:v>
                </c:pt>
                <c:pt idx="46992">
                  <c:v>9.7597900000000001E-2</c:v>
                </c:pt>
                <c:pt idx="46993">
                  <c:v>9.4024899999999995E-2</c:v>
                </c:pt>
                <c:pt idx="46994">
                  <c:v>9.0442400000000006E-2</c:v>
                </c:pt>
                <c:pt idx="46995">
                  <c:v>8.6854000000000001E-2</c:v>
                </c:pt>
                <c:pt idx="46996">
                  <c:v>8.3262699999999995E-2</c:v>
                </c:pt>
                <c:pt idx="46997">
                  <c:v>7.9670900000000003E-2</c:v>
                </c:pt>
                <c:pt idx="46998">
                  <c:v>7.6081899999999994E-2</c:v>
                </c:pt>
                <c:pt idx="46999">
                  <c:v>7.2499300000000003E-2</c:v>
                </c:pt>
                <c:pt idx="47000">
                  <c:v>6.8926699999999994E-2</c:v>
                </c:pt>
                <c:pt idx="47001">
                  <c:v>6.5367700000000001E-2</c:v>
                </c:pt>
                <c:pt idx="47002">
                  <c:v>6.1825600000000001E-2</c:v>
                </c:pt>
                <c:pt idx="47003">
                  <c:v>5.8303500000000001E-2</c:v>
                </c:pt>
                <c:pt idx="47004">
                  <c:v>5.4804499999999999E-2</c:v>
                </c:pt>
                <c:pt idx="47005">
                  <c:v>5.1332200000000001E-2</c:v>
                </c:pt>
                <c:pt idx="47006">
                  <c:v>4.7890000000000002E-2</c:v>
                </c:pt>
                <c:pt idx="47007">
                  <c:v>4.4479900000000003E-2</c:v>
                </c:pt>
                <c:pt idx="47008">
                  <c:v>4.11025E-2</c:v>
                </c:pt>
                <c:pt idx="47009">
                  <c:v>3.7760099999999998E-2</c:v>
                </c:pt>
                <c:pt idx="47010">
                  <c:v>3.4456199999999999E-2</c:v>
                </c:pt>
                <c:pt idx="47011">
                  <c:v>3.1195199999999999E-2</c:v>
                </c:pt>
                <c:pt idx="47012">
                  <c:v>2.7980399999999999E-2</c:v>
                </c:pt>
                <c:pt idx="47013">
                  <c:v>2.4814699999999999E-2</c:v>
                </c:pt>
                <c:pt idx="47014">
                  <c:v>2.1700400000000002E-2</c:v>
                </c:pt>
                <c:pt idx="47015">
                  <c:v>1.8639599999999999E-2</c:v>
                </c:pt>
                <c:pt idx="47016">
                  <c:v>1.5634499999999999E-2</c:v>
                </c:pt>
                <c:pt idx="47017">
                  <c:v>1.26871E-2</c:v>
                </c:pt>
                <c:pt idx="47018" formatCode="0.00E+00">
                  <c:v>9.7995500000000006E-3</c:v>
                </c:pt>
                <c:pt idx="47019" formatCode="0.00E+00">
                  <c:v>6.9738600000000001E-3</c:v>
                </c:pt>
                <c:pt idx="47020" formatCode="0.00E+00">
                  <c:v>4.2122599999999998E-3</c:v>
                </c:pt>
                <c:pt idx="47021" formatCode="0.00E+00">
                  <c:v>1.51738E-3</c:v>
                </c:pt>
                <c:pt idx="47022" formatCode="0.00E+00">
                  <c:v>-1.10805E-3</c:v>
                </c:pt>
                <c:pt idx="47023" formatCode="0.00E+00">
                  <c:v>-3.6619600000000001E-3</c:v>
                </c:pt>
                <c:pt idx="47024" formatCode="0.00E+00">
                  <c:v>-6.14301E-3</c:v>
                </c:pt>
                <c:pt idx="47025" formatCode="0.00E+00">
                  <c:v>-8.5497100000000003E-3</c:v>
                </c:pt>
                <c:pt idx="47026">
                  <c:v>-1.08804E-2</c:v>
                </c:pt>
                <c:pt idx="47027">
                  <c:v>-1.31337E-2</c:v>
                </c:pt>
                <c:pt idx="47028">
                  <c:v>-1.5308499999999999E-2</c:v>
                </c:pt>
                <c:pt idx="47029">
                  <c:v>-1.7403100000000001E-2</c:v>
                </c:pt>
                <c:pt idx="47030">
                  <c:v>-1.9415700000000001E-2</c:v>
                </c:pt>
                <c:pt idx="47031">
                  <c:v>-2.1345099999999999E-2</c:v>
                </c:pt>
                <c:pt idx="47032">
                  <c:v>-2.3191199999999999E-2</c:v>
                </c:pt>
                <c:pt idx="47033">
                  <c:v>-2.4952800000000001E-2</c:v>
                </c:pt>
                <c:pt idx="47034">
                  <c:v>-2.66289E-2</c:v>
                </c:pt>
                <c:pt idx="47035">
                  <c:v>-2.8218500000000001E-2</c:v>
                </c:pt>
                <c:pt idx="47036">
                  <c:v>-2.97206E-2</c:v>
                </c:pt>
                <c:pt idx="47037">
                  <c:v>-3.11343E-2</c:v>
                </c:pt>
                <c:pt idx="47038">
                  <c:v>-3.2459099999999998E-2</c:v>
                </c:pt>
                <c:pt idx="47039">
                  <c:v>-3.36954E-2</c:v>
                </c:pt>
                <c:pt idx="47040">
                  <c:v>-3.48428E-2</c:v>
                </c:pt>
                <c:pt idx="47041">
                  <c:v>-3.5900000000000001E-2</c:v>
                </c:pt>
                <c:pt idx="47042">
                  <c:v>-3.6866299999999998E-2</c:v>
                </c:pt>
                <c:pt idx="47043">
                  <c:v>-3.7741400000000001E-2</c:v>
                </c:pt>
                <c:pt idx="47044">
                  <c:v>-3.8524799999999998E-2</c:v>
                </c:pt>
                <c:pt idx="47045">
                  <c:v>-3.9215800000000002E-2</c:v>
                </c:pt>
                <c:pt idx="47046">
                  <c:v>-3.9814099999999998E-2</c:v>
                </c:pt>
                <c:pt idx="47047">
                  <c:v>-4.0320000000000002E-2</c:v>
                </c:pt>
                <c:pt idx="47048">
                  <c:v>-4.0734600000000003E-2</c:v>
                </c:pt>
                <c:pt idx="47049">
                  <c:v>-4.1058499999999998E-2</c:v>
                </c:pt>
                <c:pt idx="47050">
                  <c:v>-4.1291599999999998E-2</c:v>
                </c:pt>
                <c:pt idx="47051">
                  <c:v>-4.1434100000000001E-2</c:v>
                </c:pt>
                <c:pt idx="47052">
                  <c:v>-4.1486799999999997E-2</c:v>
                </c:pt>
                <c:pt idx="47053">
                  <c:v>-4.1450000000000001E-2</c:v>
                </c:pt>
                <c:pt idx="47054">
                  <c:v>-4.1323899999999997E-2</c:v>
                </c:pt>
                <c:pt idx="47055">
                  <c:v>-4.1108400000000003E-2</c:v>
                </c:pt>
                <c:pt idx="47056">
                  <c:v>-4.0804300000000002E-2</c:v>
                </c:pt>
                <c:pt idx="47057">
                  <c:v>-4.04126E-2</c:v>
                </c:pt>
                <c:pt idx="47058">
                  <c:v>-3.9934400000000002E-2</c:v>
                </c:pt>
                <c:pt idx="47059">
                  <c:v>-3.9370299999999997E-2</c:v>
                </c:pt>
                <c:pt idx="47060">
                  <c:v>-3.8720999999999998E-2</c:v>
                </c:pt>
                <c:pt idx="47061">
                  <c:v>-3.7987300000000002E-2</c:v>
                </c:pt>
                <c:pt idx="47062">
                  <c:v>-3.7170599999999998E-2</c:v>
                </c:pt>
                <c:pt idx="47063">
                  <c:v>-3.62723E-2</c:v>
                </c:pt>
                <c:pt idx="47064">
                  <c:v>-3.52933E-2</c:v>
                </c:pt>
                <c:pt idx="47065">
                  <c:v>-3.4233699999999999E-2</c:v>
                </c:pt>
                <c:pt idx="47066">
                  <c:v>-3.3094499999999999E-2</c:v>
                </c:pt>
                <c:pt idx="47067">
                  <c:v>-3.1877799999999998E-2</c:v>
                </c:pt>
                <c:pt idx="47068">
                  <c:v>-3.0585500000000002E-2</c:v>
                </c:pt>
                <c:pt idx="47069">
                  <c:v>-2.92194E-2</c:v>
                </c:pt>
                <c:pt idx="47070">
                  <c:v>-2.7780800000000001E-2</c:v>
                </c:pt>
                <c:pt idx="47071">
                  <c:v>-2.6271599999999999E-2</c:v>
                </c:pt>
                <c:pt idx="47072">
                  <c:v>-2.4693199999999998E-2</c:v>
                </c:pt>
                <c:pt idx="47073">
                  <c:v>-2.30472E-2</c:v>
                </c:pt>
                <c:pt idx="47074">
                  <c:v>-2.1334599999999999E-2</c:v>
                </c:pt>
                <c:pt idx="47075">
                  <c:v>-1.9556400000000002E-2</c:v>
                </c:pt>
                <c:pt idx="47076">
                  <c:v>-1.7713900000000001E-2</c:v>
                </c:pt>
                <c:pt idx="47077">
                  <c:v>-1.5808300000000001E-2</c:v>
                </c:pt>
                <c:pt idx="47078">
                  <c:v>-1.38412E-2</c:v>
                </c:pt>
                <c:pt idx="47079">
                  <c:v>-1.18143E-2</c:v>
                </c:pt>
                <c:pt idx="47080" formatCode="0.00E+00">
                  <c:v>-9.7297400000000006E-3</c:v>
                </c:pt>
                <c:pt idx="47081" formatCode="0.00E+00">
                  <c:v>-7.5895499999999996E-3</c:v>
                </c:pt>
                <c:pt idx="47082" formatCode="0.00E+00">
                  <c:v>-5.3957500000000004E-3</c:v>
                </c:pt>
                <c:pt idx="47083" formatCode="0.00E+00">
                  <c:v>-3.1503600000000001E-3</c:v>
                </c:pt>
                <c:pt idx="47084" formatCode="0.00E+00">
                  <c:v>-8.5511500000000004E-4</c:v>
                </c:pt>
                <c:pt idx="47085" formatCode="0.00E+00">
                  <c:v>1.4886999999999999E-3</c:v>
                </c:pt>
                <c:pt idx="47086" formatCode="0.00E+00">
                  <c:v>3.8797699999999998E-3</c:v>
                </c:pt>
                <c:pt idx="47087" formatCode="0.00E+00">
                  <c:v>6.3162100000000001E-3</c:v>
                </c:pt>
                <c:pt idx="47088" formatCode="0.00E+00">
                  <c:v>8.7957699999999996E-3</c:v>
                </c:pt>
                <c:pt idx="47089">
                  <c:v>1.1316E-2</c:v>
                </c:pt>
                <c:pt idx="47090">
                  <c:v>1.38747E-2</c:v>
                </c:pt>
                <c:pt idx="47091">
                  <c:v>1.6470200000000001E-2</c:v>
                </c:pt>
                <c:pt idx="47092">
                  <c:v>1.91016E-2</c:v>
                </c:pt>
                <c:pt idx="47093">
                  <c:v>2.17673E-2</c:v>
                </c:pt>
                <c:pt idx="47094">
                  <c:v>2.4465000000000001E-2</c:v>
                </c:pt>
                <c:pt idx="47095">
                  <c:v>2.7192600000000001E-2</c:v>
                </c:pt>
                <c:pt idx="47096">
                  <c:v>2.9948499999999999E-2</c:v>
                </c:pt>
                <c:pt idx="47097">
                  <c:v>3.2730500000000003E-2</c:v>
                </c:pt>
                <c:pt idx="47098">
                  <c:v>3.5535799999999999E-2</c:v>
                </c:pt>
                <c:pt idx="47099">
                  <c:v>3.8362800000000002E-2</c:v>
                </c:pt>
                <c:pt idx="47100">
                  <c:v>4.12101E-2</c:v>
                </c:pt>
                <c:pt idx="47101">
                  <c:v>4.4075099999999999E-2</c:v>
                </c:pt>
                <c:pt idx="47102">
                  <c:v>4.6955299999999998E-2</c:v>
                </c:pt>
                <c:pt idx="47103">
                  <c:v>4.9847799999999998E-2</c:v>
                </c:pt>
                <c:pt idx="47104">
                  <c:v>5.2750699999999998E-2</c:v>
                </c:pt>
                <c:pt idx="47105">
                  <c:v>5.5662700000000002E-2</c:v>
                </c:pt>
                <c:pt idx="47106">
                  <c:v>5.8582700000000001E-2</c:v>
                </c:pt>
                <c:pt idx="47107">
                  <c:v>6.1509000000000001E-2</c:v>
                </c:pt>
                <c:pt idx="47108">
                  <c:v>6.44396E-2</c:v>
                </c:pt>
                <c:pt idx="47109">
                  <c:v>6.7372699999999994E-2</c:v>
                </c:pt>
                <c:pt idx="47110">
                  <c:v>7.0306300000000002E-2</c:v>
                </c:pt>
                <c:pt idx="47111">
                  <c:v>7.3238700000000004E-2</c:v>
                </c:pt>
                <c:pt idx="47112">
                  <c:v>7.6168100000000002E-2</c:v>
                </c:pt>
                <c:pt idx="47113">
                  <c:v>7.9092800000000005E-2</c:v>
                </c:pt>
                <c:pt idx="47114">
                  <c:v>8.2011500000000001E-2</c:v>
                </c:pt>
                <c:pt idx="47115">
                  <c:v>8.4922399999999995E-2</c:v>
                </c:pt>
                <c:pt idx="47116">
                  <c:v>8.7823700000000005E-2</c:v>
                </c:pt>
                <c:pt idx="47117">
                  <c:v>9.0713299999999997E-2</c:v>
                </c:pt>
                <c:pt idx="47118">
                  <c:v>9.3588900000000003E-2</c:v>
                </c:pt>
                <c:pt idx="47119">
                  <c:v>9.6448500000000006E-2</c:v>
                </c:pt>
                <c:pt idx="47120">
                  <c:v>9.9290100000000006E-2</c:v>
                </c:pt>
                <c:pt idx="47121">
                  <c:v>0.10211199999999999</c:v>
                </c:pt>
                <c:pt idx="47122">
                  <c:v>0.10491300000000001</c:v>
                </c:pt>
                <c:pt idx="47123">
                  <c:v>0.10768999999999999</c:v>
                </c:pt>
                <c:pt idx="47124">
                  <c:v>0.110444</c:v>
                </c:pt>
                <c:pt idx="47125">
                  <c:v>0.11317000000000001</c:v>
                </c:pt>
                <c:pt idx="47126">
                  <c:v>0.11587</c:v>
                </c:pt>
                <c:pt idx="47127">
                  <c:v>0.11853900000000001</c:v>
                </c:pt>
                <c:pt idx="47128">
                  <c:v>0.12117700000000001</c:v>
                </c:pt>
                <c:pt idx="47129">
                  <c:v>0.123781</c:v>
                </c:pt>
                <c:pt idx="47130">
                  <c:v>0.12635099999999999</c:v>
                </c:pt>
                <c:pt idx="47131">
                  <c:v>0.128886</c:v>
                </c:pt>
                <c:pt idx="47132">
                  <c:v>0.131383</c:v>
                </c:pt>
                <c:pt idx="47133">
                  <c:v>0.13384099999999999</c:v>
                </c:pt>
                <c:pt idx="47134">
                  <c:v>0.13625799999999999</c:v>
                </c:pt>
                <c:pt idx="47135">
                  <c:v>0.13863300000000001</c:v>
                </c:pt>
                <c:pt idx="47136">
                  <c:v>0.140963</c:v>
                </c:pt>
                <c:pt idx="47137">
                  <c:v>0.14324799999999999</c:v>
                </c:pt>
                <c:pt idx="47138">
                  <c:v>0.14548800000000001</c:v>
                </c:pt>
                <c:pt idx="47139">
                  <c:v>0.14768000000000001</c:v>
                </c:pt>
                <c:pt idx="47140">
                  <c:v>0.14982400000000001</c:v>
                </c:pt>
                <c:pt idx="47141">
                  <c:v>0.151918</c:v>
                </c:pt>
                <c:pt idx="47142">
                  <c:v>0.15396099999999999</c:v>
                </c:pt>
                <c:pt idx="47143">
                  <c:v>0.15595000000000001</c:v>
                </c:pt>
                <c:pt idx="47144">
                  <c:v>0.157884</c:v>
                </c:pt>
                <c:pt idx="47145">
                  <c:v>0.15976299999999999</c:v>
                </c:pt>
                <c:pt idx="47146">
                  <c:v>0.16158600000000001</c:v>
                </c:pt>
                <c:pt idx="47147">
                  <c:v>0.163352</c:v>
                </c:pt>
                <c:pt idx="47148">
                  <c:v>0.16505900000000001</c:v>
                </c:pt>
                <c:pt idx="47149">
                  <c:v>0.16670699999999999</c:v>
                </c:pt>
                <c:pt idx="47150">
                  <c:v>0.168295</c:v>
                </c:pt>
                <c:pt idx="47151">
                  <c:v>0.169821</c:v>
                </c:pt>
                <c:pt idx="47152">
                  <c:v>0.17128399999999999</c:v>
                </c:pt>
                <c:pt idx="47153">
                  <c:v>0.172684</c:v>
                </c:pt>
                <c:pt idx="47154">
                  <c:v>0.17402000000000001</c:v>
                </c:pt>
                <c:pt idx="47155">
                  <c:v>0.17529</c:v>
                </c:pt>
                <c:pt idx="47156">
                  <c:v>0.17649500000000001</c:v>
                </c:pt>
                <c:pt idx="47157">
                  <c:v>0.17763200000000001</c:v>
                </c:pt>
                <c:pt idx="47158">
                  <c:v>0.178702</c:v>
                </c:pt>
                <c:pt idx="47159">
                  <c:v>0.179703</c:v>
                </c:pt>
                <c:pt idx="47160">
                  <c:v>0.18063599999999999</c:v>
                </c:pt>
                <c:pt idx="47161">
                  <c:v>0.18149999999999999</c:v>
                </c:pt>
                <c:pt idx="47162">
                  <c:v>0.18229400000000001</c:v>
                </c:pt>
                <c:pt idx="47163">
                  <c:v>0.18301700000000001</c:v>
                </c:pt>
                <c:pt idx="47164">
                  <c:v>0.183668</c:v>
                </c:pt>
                <c:pt idx="47165">
                  <c:v>0.18424699999999999</c:v>
                </c:pt>
                <c:pt idx="47166">
                  <c:v>0.184753</c:v>
                </c:pt>
                <c:pt idx="47167">
                  <c:v>0.18518699999999999</c:v>
                </c:pt>
                <c:pt idx="47168">
                  <c:v>0.18554699999999999</c:v>
                </c:pt>
                <c:pt idx="47169">
                  <c:v>0.185834</c:v>
                </c:pt>
                <c:pt idx="47170">
                  <c:v>0.18604699999999999</c:v>
                </c:pt>
                <c:pt idx="47171">
                  <c:v>0.18618599999999999</c:v>
                </c:pt>
                <c:pt idx="47172">
                  <c:v>0.186252</c:v>
                </c:pt>
                <c:pt idx="47173">
                  <c:v>0.18624399999999999</c:v>
                </c:pt>
                <c:pt idx="47174">
                  <c:v>0.18616099999999999</c:v>
                </c:pt>
                <c:pt idx="47175">
                  <c:v>0.186004</c:v>
                </c:pt>
                <c:pt idx="47176">
                  <c:v>0.18577399999999999</c:v>
                </c:pt>
                <c:pt idx="47177">
                  <c:v>0.18547</c:v>
                </c:pt>
                <c:pt idx="47178">
                  <c:v>0.18509200000000001</c:v>
                </c:pt>
                <c:pt idx="47179">
                  <c:v>0.184642</c:v>
                </c:pt>
                <c:pt idx="47180">
                  <c:v>0.184118</c:v>
                </c:pt>
                <c:pt idx="47181">
                  <c:v>0.18352299999999999</c:v>
                </c:pt>
                <c:pt idx="47182">
                  <c:v>0.18285499999999999</c:v>
                </c:pt>
                <c:pt idx="47183">
                  <c:v>0.182115</c:v>
                </c:pt>
                <c:pt idx="47184">
                  <c:v>0.18130299999999999</c:v>
                </c:pt>
                <c:pt idx="47185">
                  <c:v>0.18042</c:v>
                </c:pt>
                <c:pt idx="47186">
                  <c:v>0.17946699999999999</c:v>
                </c:pt>
                <c:pt idx="47187">
                  <c:v>0.17844399999999999</c:v>
                </c:pt>
                <c:pt idx="47188">
                  <c:v>0.17735200000000001</c:v>
                </c:pt>
                <c:pt idx="47189">
                  <c:v>0.17619099999999999</c:v>
                </c:pt>
                <c:pt idx="47190">
                  <c:v>0.17496300000000001</c:v>
                </c:pt>
                <c:pt idx="47191">
                  <c:v>0.17366899999999999</c:v>
                </c:pt>
                <c:pt idx="47192">
                  <c:v>0.17231199999999999</c:v>
                </c:pt>
                <c:pt idx="47193">
                  <c:v>0.17088999999999999</c:v>
                </c:pt>
                <c:pt idx="47194">
                  <c:v>0.169406</c:v>
                </c:pt>
                <c:pt idx="47195">
                  <c:v>0.16786000000000001</c:v>
                </c:pt>
                <c:pt idx="47196">
                  <c:v>0.16625400000000001</c:v>
                </c:pt>
                <c:pt idx="47197">
                  <c:v>0.16458900000000001</c:v>
                </c:pt>
                <c:pt idx="47198">
                  <c:v>0.16286600000000001</c:v>
                </c:pt>
                <c:pt idx="47199">
                  <c:v>0.16108800000000001</c:v>
                </c:pt>
                <c:pt idx="47200">
                  <c:v>0.15925500000000001</c:v>
                </c:pt>
                <c:pt idx="47201">
                  <c:v>0.15737000000000001</c:v>
                </c:pt>
                <c:pt idx="47202">
                  <c:v>0.15543299999999999</c:v>
                </c:pt>
                <c:pt idx="47203">
                  <c:v>0.153447</c:v>
                </c:pt>
                <c:pt idx="47204">
                  <c:v>0.15141399999999999</c:v>
                </c:pt>
                <c:pt idx="47205">
                  <c:v>0.149336</c:v>
                </c:pt>
                <c:pt idx="47206">
                  <c:v>0.14721500000000001</c:v>
                </c:pt>
                <c:pt idx="47207">
                  <c:v>0.14505299999999999</c:v>
                </c:pt>
                <c:pt idx="47208">
                  <c:v>0.14285200000000001</c:v>
                </c:pt>
                <c:pt idx="47209">
                  <c:v>0.14061399999999999</c:v>
                </c:pt>
                <c:pt idx="47210">
                  <c:v>0.13834199999999999</c:v>
                </c:pt>
                <c:pt idx="47211">
                  <c:v>0.13603599999999999</c:v>
                </c:pt>
                <c:pt idx="47212">
                  <c:v>0.13370000000000001</c:v>
                </c:pt>
                <c:pt idx="47213">
                  <c:v>0.13133600000000001</c:v>
                </c:pt>
                <c:pt idx="47214">
                  <c:v>0.12894600000000001</c:v>
                </c:pt>
                <c:pt idx="47215">
                  <c:v>0.126531</c:v>
                </c:pt>
                <c:pt idx="47216">
                  <c:v>0.124095</c:v>
                </c:pt>
                <c:pt idx="47217">
                  <c:v>0.12164</c:v>
                </c:pt>
                <c:pt idx="47218">
                  <c:v>0.119168</c:v>
                </c:pt>
                <c:pt idx="47219">
                  <c:v>0.11668199999999999</c:v>
                </c:pt>
                <c:pt idx="47220">
                  <c:v>0.11418499999999999</c:v>
                </c:pt>
                <c:pt idx="47221">
                  <c:v>0.111678</c:v>
                </c:pt>
                <c:pt idx="47222">
                  <c:v>0.109165</c:v>
                </c:pt>
                <c:pt idx="47223">
                  <c:v>0.10664899999999999</c:v>
                </c:pt>
                <c:pt idx="47224">
                  <c:v>0.104132</c:v>
                </c:pt>
                <c:pt idx="47225">
                  <c:v>0.101618</c:v>
                </c:pt>
                <c:pt idx="47226">
                  <c:v>9.9108000000000002E-2</c:v>
                </c:pt>
                <c:pt idx="47227">
                  <c:v>9.6605999999999997E-2</c:v>
                </c:pt>
                <c:pt idx="47228">
                  <c:v>9.4114199999999995E-2</c:v>
                </c:pt>
                <c:pt idx="47229">
                  <c:v>9.16352E-2</c:v>
                </c:pt>
                <c:pt idx="47230">
                  <c:v>8.9171600000000004E-2</c:v>
                </c:pt>
                <c:pt idx="47231">
                  <c:v>8.6726200000000003E-2</c:v>
                </c:pt>
                <c:pt idx="47232">
                  <c:v>8.4301500000000001E-2</c:v>
                </c:pt>
                <c:pt idx="47233">
                  <c:v>8.1900299999999995E-2</c:v>
                </c:pt>
                <c:pt idx="47234">
                  <c:v>7.9525700000000005E-2</c:v>
                </c:pt>
                <c:pt idx="47235">
                  <c:v>7.7180299999999993E-2</c:v>
                </c:pt>
                <c:pt idx="47236">
                  <c:v>7.4867000000000003E-2</c:v>
                </c:pt>
                <c:pt idx="47237">
                  <c:v>7.2588399999999997E-2</c:v>
                </c:pt>
                <c:pt idx="47238">
                  <c:v>7.0347400000000004E-2</c:v>
                </c:pt>
                <c:pt idx="47239">
                  <c:v>6.8146499999999999E-2</c:v>
                </c:pt>
                <c:pt idx="47240">
                  <c:v>6.5988199999999997E-2</c:v>
                </c:pt>
                <c:pt idx="47241">
                  <c:v>6.3874399999999998E-2</c:v>
                </c:pt>
                <c:pt idx="47242">
                  <c:v>6.1807599999999997E-2</c:v>
                </c:pt>
                <c:pt idx="47243">
                  <c:v>5.97899E-2</c:v>
                </c:pt>
                <c:pt idx="47244">
                  <c:v>5.7823399999999997E-2</c:v>
                </c:pt>
                <c:pt idx="47245">
                  <c:v>5.5910099999999997E-2</c:v>
                </c:pt>
                <c:pt idx="47246">
                  <c:v>5.4052299999999998E-2</c:v>
                </c:pt>
                <c:pt idx="47247">
                  <c:v>5.2252300000000002E-2</c:v>
                </c:pt>
                <c:pt idx="47248">
                  <c:v>5.0512300000000003E-2</c:v>
                </c:pt>
                <c:pt idx="47249">
                  <c:v>4.8834000000000002E-2</c:v>
                </c:pt>
                <c:pt idx="47250">
                  <c:v>4.7219299999999999E-2</c:v>
                </c:pt>
                <c:pt idx="47251">
                  <c:v>4.5670000000000002E-2</c:v>
                </c:pt>
                <c:pt idx="47252">
                  <c:v>4.4187900000000002E-2</c:v>
                </c:pt>
                <c:pt idx="47253">
                  <c:v>4.2774800000000002E-2</c:v>
                </c:pt>
                <c:pt idx="47254">
                  <c:v>4.1432499999999997E-2</c:v>
                </c:pt>
                <c:pt idx="47255">
                  <c:v>4.01626E-2</c:v>
                </c:pt>
                <c:pt idx="47256">
                  <c:v>3.89667E-2</c:v>
                </c:pt>
                <c:pt idx="47257">
                  <c:v>3.7846400000000002E-2</c:v>
                </c:pt>
                <c:pt idx="47258">
                  <c:v>3.6802799999999997E-2</c:v>
                </c:pt>
                <c:pt idx="47259">
                  <c:v>3.58372E-2</c:v>
                </c:pt>
                <c:pt idx="47260">
                  <c:v>3.4950700000000001E-2</c:v>
                </c:pt>
                <c:pt idx="47261">
                  <c:v>3.4143899999999998E-2</c:v>
                </c:pt>
                <c:pt idx="47262">
                  <c:v>3.3417700000000002E-2</c:v>
                </c:pt>
                <c:pt idx="47263">
                  <c:v>3.2772900000000001E-2</c:v>
                </c:pt>
                <c:pt idx="47264">
                  <c:v>3.2210299999999997E-2</c:v>
                </c:pt>
                <c:pt idx="47265">
                  <c:v>3.1730700000000001E-2</c:v>
                </c:pt>
                <c:pt idx="47266">
                  <c:v>3.1334399999999998E-2</c:v>
                </c:pt>
                <c:pt idx="47267">
                  <c:v>3.1021699999999999E-2</c:v>
                </c:pt>
                <c:pt idx="47268">
                  <c:v>3.0792400000000001E-2</c:v>
                </c:pt>
                <c:pt idx="47269">
                  <c:v>3.0646400000000001E-2</c:v>
                </c:pt>
                <c:pt idx="47270">
                  <c:v>3.0583699999999998E-2</c:v>
                </c:pt>
                <c:pt idx="47271">
                  <c:v>3.0604200000000002E-2</c:v>
                </c:pt>
                <c:pt idx="47272">
                  <c:v>3.0707499999999999E-2</c:v>
                </c:pt>
                <c:pt idx="47273">
                  <c:v>3.0892900000000001E-2</c:v>
                </c:pt>
                <c:pt idx="47274">
                  <c:v>3.116E-2</c:v>
                </c:pt>
                <c:pt idx="47275">
                  <c:v>3.15082E-2</c:v>
                </c:pt>
                <c:pt idx="47276">
                  <c:v>3.1936800000000001E-2</c:v>
                </c:pt>
                <c:pt idx="47277">
                  <c:v>3.2445000000000002E-2</c:v>
                </c:pt>
                <c:pt idx="47278">
                  <c:v>3.3031900000000003E-2</c:v>
                </c:pt>
                <c:pt idx="47279">
                  <c:v>3.3696299999999998E-2</c:v>
                </c:pt>
                <c:pt idx="47280">
                  <c:v>3.4436899999999999E-2</c:v>
                </c:pt>
                <c:pt idx="47281">
                  <c:v>3.5252400000000003E-2</c:v>
                </c:pt>
                <c:pt idx="47282">
                  <c:v>3.6141100000000002E-2</c:v>
                </c:pt>
                <c:pt idx="47283">
                  <c:v>3.7101099999999998E-2</c:v>
                </c:pt>
                <c:pt idx="47284">
                  <c:v>3.8130900000000002E-2</c:v>
                </c:pt>
                <c:pt idx="47285">
                  <c:v>3.9228800000000001E-2</c:v>
                </c:pt>
                <c:pt idx="47286">
                  <c:v>4.0392900000000002E-2</c:v>
                </c:pt>
                <c:pt idx="47287">
                  <c:v>4.1621199999999997E-2</c:v>
                </c:pt>
                <c:pt idx="47288">
                  <c:v>4.29118E-2</c:v>
                </c:pt>
                <c:pt idx="47289">
                  <c:v>4.42624E-2</c:v>
                </c:pt>
                <c:pt idx="47290">
                  <c:v>4.5670500000000003E-2</c:v>
                </c:pt>
                <c:pt idx="47291">
                  <c:v>4.7133799999999997E-2</c:v>
                </c:pt>
                <c:pt idx="47292">
                  <c:v>4.8649699999999997E-2</c:v>
                </c:pt>
                <c:pt idx="47293">
                  <c:v>5.0215900000000001E-2</c:v>
                </c:pt>
                <c:pt idx="47294">
                  <c:v>5.1830000000000001E-2</c:v>
                </c:pt>
                <c:pt idx="47295">
                  <c:v>5.3489500000000002E-2</c:v>
                </c:pt>
                <c:pt idx="47296">
                  <c:v>5.5191999999999998E-2</c:v>
                </c:pt>
                <c:pt idx="47297">
                  <c:v>5.6934899999999997E-2</c:v>
                </c:pt>
                <c:pt idx="47298">
                  <c:v>5.8715200000000002E-2</c:v>
                </c:pt>
                <c:pt idx="47299">
                  <c:v>6.0530300000000002E-2</c:v>
                </c:pt>
                <c:pt idx="47300">
                  <c:v>6.2377299999999997E-2</c:v>
                </c:pt>
                <c:pt idx="47301">
                  <c:v>6.42538E-2</c:v>
                </c:pt>
                <c:pt idx="47302">
                  <c:v>6.6156699999999999E-2</c:v>
                </c:pt>
                <c:pt idx="47303">
                  <c:v>6.8083000000000005E-2</c:v>
                </c:pt>
                <c:pt idx="47304">
                  <c:v>7.0029400000000006E-2</c:v>
                </c:pt>
                <c:pt idx="47305">
                  <c:v>7.1992700000000007E-2</c:v>
                </c:pt>
                <c:pt idx="47306">
                  <c:v>7.3969599999999996E-2</c:v>
                </c:pt>
                <c:pt idx="47307">
                  <c:v>7.5957200000000002E-2</c:v>
                </c:pt>
                <c:pt idx="47308">
                  <c:v>7.7952499999999994E-2</c:v>
                </c:pt>
                <c:pt idx="47309">
                  <c:v>7.9952700000000002E-2</c:v>
                </c:pt>
                <c:pt idx="47310">
                  <c:v>8.1955100000000003E-2</c:v>
                </c:pt>
                <c:pt idx="47311">
                  <c:v>8.3956500000000003E-2</c:v>
                </c:pt>
                <c:pt idx="47312">
                  <c:v>8.5953699999999994E-2</c:v>
                </c:pt>
                <c:pt idx="47313">
                  <c:v>8.7943099999999996E-2</c:v>
                </c:pt>
                <c:pt idx="47314">
                  <c:v>8.9921699999999993E-2</c:v>
                </c:pt>
                <c:pt idx="47315">
                  <c:v>9.1886800000000005E-2</c:v>
                </c:pt>
                <c:pt idx="47316">
                  <c:v>9.3835699999999994E-2</c:v>
                </c:pt>
                <c:pt idx="47317">
                  <c:v>9.5765400000000001E-2</c:v>
                </c:pt>
                <c:pt idx="47318">
                  <c:v>9.7672999999999996E-2</c:v>
                </c:pt>
                <c:pt idx="47319">
                  <c:v>9.95558E-2</c:v>
                </c:pt>
                <c:pt idx="47320">
                  <c:v>0.101411</c:v>
                </c:pt>
                <c:pt idx="47321">
                  <c:v>0.103237</c:v>
                </c:pt>
                <c:pt idx="47322">
                  <c:v>0.10503</c:v>
                </c:pt>
                <c:pt idx="47323">
                  <c:v>0.10678799999999999</c:v>
                </c:pt>
                <c:pt idx="47324">
                  <c:v>0.10851</c:v>
                </c:pt>
                <c:pt idx="47325">
                  <c:v>0.110192</c:v>
                </c:pt>
                <c:pt idx="47326">
                  <c:v>0.111833</c:v>
                </c:pt>
                <c:pt idx="47327">
                  <c:v>0.113431</c:v>
                </c:pt>
                <c:pt idx="47328">
                  <c:v>0.114984</c:v>
                </c:pt>
                <c:pt idx="47329">
                  <c:v>0.11649</c:v>
                </c:pt>
                <c:pt idx="47330">
                  <c:v>0.117947</c:v>
                </c:pt>
                <c:pt idx="47331">
                  <c:v>0.119352</c:v>
                </c:pt>
                <c:pt idx="47332">
                  <c:v>0.12070400000000001</c:v>
                </c:pt>
                <c:pt idx="47333">
                  <c:v>0.122001</c:v>
                </c:pt>
                <c:pt idx="47334">
                  <c:v>0.123242</c:v>
                </c:pt>
                <c:pt idx="47335">
                  <c:v>0.12442400000000001</c:v>
                </c:pt>
                <c:pt idx="47336">
                  <c:v>0.12554699999999999</c:v>
                </c:pt>
                <c:pt idx="47337">
                  <c:v>0.126609</c:v>
                </c:pt>
                <c:pt idx="47338">
                  <c:v>0.127609</c:v>
                </c:pt>
                <c:pt idx="47339">
                  <c:v>0.12854699999999999</c:v>
                </c:pt>
                <c:pt idx="47340">
                  <c:v>0.12942000000000001</c:v>
                </c:pt>
                <c:pt idx="47341">
                  <c:v>0.13022800000000001</c:v>
                </c:pt>
                <c:pt idx="47342">
                  <c:v>0.130969</c:v>
                </c:pt>
                <c:pt idx="47343">
                  <c:v>0.13164400000000001</c:v>
                </c:pt>
                <c:pt idx="47344">
                  <c:v>0.13225200000000001</c:v>
                </c:pt>
                <c:pt idx="47345">
                  <c:v>0.13279299999999999</c:v>
                </c:pt>
                <c:pt idx="47346">
                  <c:v>0.133266</c:v>
                </c:pt>
                <c:pt idx="47347">
                  <c:v>0.13367200000000001</c:v>
                </c:pt>
                <c:pt idx="47348">
                  <c:v>0.13401099999999999</c:v>
                </c:pt>
                <c:pt idx="47349">
                  <c:v>0.13428200000000001</c:v>
                </c:pt>
                <c:pt idx="47350">
                  <c:v>0.13448599999999999</c:v>
                </c:pt>
                <c:pt idx="47351">
                  <c:v>0.13462099999999999</c:v>
                </c:pt>
                <c:pt idx="47352">
                  <c:v>0.134689</c:v>
                </c:pt>
                <c:pt idx="47353">
                  <c:v>0.13469100000000001</c:v>
                </c:pt>
                <c:pt idx="47354">
                  <c:v>0.13462499999999999</c:v>
                </c:pt>
                <c:pt idx="47355">
                  <c:v>0.134494</c:v>
                </c:pt>
                <c:pt idx="47356">
                  <c:v>0.134298</c:v>
                </c:pt>
                <c:pt idx="47357">
                  <c:v>0.13403799999999999</c:v>
                </c:pt>
                <c:pt idx="47358">
                  <c:v>0.133714</c:v>
                </c:pt>
                <c:pt idx="47359">
                  <c:v>0.133327</c:v>
                </c:pt>
                <c:pt idx="47360">
                  <c:v>0.13288</c:v>
                </c:pt>
                <c:pt idx="47361">
                  <c:v>0.13237299999999999</c:v>
                </c:pt>
                <c:pt idx="47362">
                  <c:v>0.13180600000000001</c:v>
                </c:pt>
                <c:pt idx="47363">
                  <c:v>0.13118099999999999</c:v>
                </c:pt>
                <c:pt idx="47364">
                  <c:v>0.1305</c:v>
                </c:pt>
                <c:pt idx="47365">
                  <c:v>0.12976499999999999</c:v>
                </c:pt>
                <c:pt idx="47366">
                  <c:v>0.12897600000000001</c:v>
                </c:pt>
                <c:pt idx="47367">
                  <c:v>0.128137</c:v>
                </c:pt>
                <c:pt idx="47368">
                  <c:v>0.127248</c:v>
                </c:pt>
                <c:pt idx="47369">
                  <c:v>0.12631200000000001</c:v>
                </c:pt>
                <c:pt idx="47370">
                  <c:v>0.12533</c:v>
                </c:pt>
                <c:pt idx="47371">
                  <c:v>0.124305</c:v>
                </c:pt>
                <c:pt idx="47372">
                  <c:v>0.123237</c:v>
                </c:pt>
                <c:pt idx="47373">
                  <c:v>0.12213</c:v>
                </c:pt>
                <c:pt idx="47374">
                  <c:v>0.120986</c:v>
                </c:pt>
                <c:pt idx="47375">
                  <c:v>0.119808</c:v>
                </c:pt>
                <c:pt idx="47376">
                  <c:v>0.11859699999999999</c:v>
                </c:pt>
                <c:pt idx="47377">
                  <c:v>0.117356</c:v>
                </c:pt>
                <c:pt idx="47378">
                  <c:v>0.116088</c:v>
                </c:pt>
                <c:pt idx="47379">
                  <c:v>0.114796</c:v>
                </c:pt>
                <c:pt idx="47380">
                  <c:v>0.113481</c:v>
                </c:pt>
                <c:pt idx="47381">
                  <c:v>0.112148</c:v>
                </c:pt>
                <c:pt idx="47382">
                  <c:v>0.11079799999999999</c:v>
                </c:pt>
                <c:pt idx="47383">
                  <c:v>0.109433</c:v>
                </c:pt>
                <c:pt idx="47384">
                  <c:v>0.108057</c:v>
                </c:pt>
                <c:pt idx="47385">
                  <c:v>0.106672</c:v>
                </c:pt>
                <c:pt idx="47386">
                  <c:v>0.10528</c:v>
                </c:pt>
                <c:pt idx="47387">
                  <c:v>0.103884</c:v>
                </c:pt>
                <c:pt idx="47388">
                  <c:v>0.10248699999999999</c:v>
                </c:pt>
                <c:pt idx="47389">
                  <c:v>0.101093</c:v>
                </c:pt>
                <c:pt idx="47390">
                  <c:v>9.9703299999999995E-2</c:v>
                </c:pt>
                <c:pt idx="47391">
                  <c:v>9.8321400000000003E-2</c:v>
                </c:pt>
                <c:pt idx="47392">
                  <c:v>9.6949400000000005E-2</c:v>
                </c:pt>
                <c:pt idx="47393">
                  <c:v>9.5589499999999994E-2</c:v>
                </c:pt>
                <c:pt idx="47394">
                  <c:v>9.4244400000000006E-2</c:v>
                </c:pt>
                <c:pt idx="47395">
                  <c:v>9.2916499999999999E-2</c:v>
                </c:pt>
                <c:pt idx="47396">
                  <c:v>9.1608300000000004E-2</c:v>
                </c:pt>
                <c:pt idx="47397">
                  <c:v>9.03225E-2</c:v>
                </c:pt>
                <c:pt idx="47398">
                  <c:v>8.9061600000000005E-2</c:v>
                </c:pt>
                <c:pt idx="47399">
                  <c:v>8.7827500000000003E-2</c:v>
                </c:pt>
                <c:pt idx="47400">
                  <c:v>8.6622099999999994E-2</c:v>
                </c:pt>
                <c:pt idx="47401">
                  <c:v>8.5447800000000004E-2</c:v>
                </c:pt>
                <c:pt idx="47402">
                  <c:v>8.4306900000000004E-2</c:v>
                </c:pt>
                <c:pt idx="47403">
                  <c:v>8.3201999999999998E-2</c:v>
                </c:pt>
                <c:pt idx="47404">
                  <c:v>8.2135299999999994E-2</c:v>
                </c:pt>
                <c:pt idx="47405">
                  <c:v>8.1108899999999998E-2</c:v>
                </c:pt>
                <c:pt idx="47406">
                  <c:v>8.0125000000000002E-2</c:v>
                </c:pt>
                <c:pt idx="47407">
                  <c:v>7.9185000000000005E-2</c:v>
                </c:pt>
                <c:pt idx="47408">
                  <c:v>7.8290700000000005E-2</c:v>
                </c:pt>
                <c:pt idx="47409">
                  <c:v>7.7443300000000007E-2</c:v>
                </c:pt>
                <c:pt idx="47410">
                  <c:v>7.6644400000000001E-2</c:v>
                </c:pt>
                <c:pt idx="47411">
                  <c:v>7.5896199999999997E-2</c:v>
                </c:pt>
                <c:pt idx="47412">
                  <c:v>7.5200799999999998E-2</c:v>
                </c:pt>
                <c:pt idx="47413">
                  <c:v>7.4560799999999997E-2</c:v>
                </c:pt>
                <c:pt idx="47414">
                  <c:v>7.3978100000000005E-2</c:v>
                </c:pt>
                <c:pt idx="47415">
                  <c:v>7.3453000000000004E-2</c:v>
                </c:pt>
                <c:pt idx="47416">
                  <c:v>7.2984599999999997E-2</c:v>
                </c:pt>
                <c:pt idx="47417">
                  <c:v>7.2573799999999994E-2</c:v>
                </c:pt>
                <c:pt idx="47418">
                  <c:v>7.2221300000000002E-2</c:v>
                </c:pt>
                <c:pt idx="47419">
                  <c:v>7.19278E-2</c:v>
                </c:pt>
                <c:pt idx="47420">
                  <c:v>7.1693800000000002E-2</c:v>
                </c:pt>
                <c:pt idx="47421">
                  <c:v>7.1519799999999994E-2</c:v>
                </c:pt>
                <c:pt idx="47422">
                  <c:v>7.1406399999999995E-2</c:v>
                </c:pt>
                <c:pt idx="47423">
                  <c:v>7.1353399999999997E-2</c:v>
                </c:pt>
                <c:pt idx="47424">
                  <c:v>7.1360800000000002E-2</c:v>
                </c:pt>
                <c:pt idx="47425">
                  <c:v>7.1428000000000005E-2</c:v>
                </c:pt>
                <c:pt idx="47426">
                  <c:v>7.1554800000000002E-2</c:v>
                </c:pt>
                <c:pt idx="47427">
                  <c:v>7.1740499999999999E-2</c:v>
                </c:pt>
                <c:pt idx="47428">
                  <c:v>7.1984199999999998E-2</c:v>
                </c:pt>
                <c:pt idx="47429">
                  <c:v>7.2285000000000002E-2</c:v>
                </c:pt>
                <c:pt idx="47430">
                  <c:v>7.2641700000000003E-2</c:v>
                </c:pt>
                <c:pt idx="47431">
                  <c:v>7.3053699999999999E-2</c:v>
                </c:pt>
                <c:pt idx="47432">
                  <c:v>7.3519699999999993E-2</c:v>
                </c:pt>
                <c:pt idx="47433">
                  <c:v>7.4038400000000004E-2</c:v>
                </c:pt>
                <c:pt idx="47434">
                  <c:v>7.4608499999999994E-2</c:v>
                </c:pt>
                <c:pt idx="47435">
                  <c:v>7.5229000000000004E-2</c:v>
                </c:pt>
                <c:pt idx="47436">
                  <c:v>7.5898400000000005E-2</c:v>
                </c:pt>
                <c:pt idx="47437">
                  <c:v>7.66149E-2</c:v>
                </c:pt>
                <c:pt idx="47438">
                  <c:v>7.7376899999999998E-2</c:v>
                </c:pt>
                <c:pt idx="47439">
                  <c:v>7.8182500000000002E-2</c:v>
                </c:pt>
                <c:pt idx="47440">
                  <c:v>7.9030100000000006E-2</c:v>
                </c:pt>
                <c:pt idx="47441">
                  <c:v>7.9917600000000005E-2</c:v>
                </c:pt>
                <c:pt idx="47442">
                  <c:v>8.0842700000000003E-2</c:v>
                </c:pt>
                <c:pt idx="47443">
                  <c:v>8.1802799999999995E-2</c:v>
                </c:pt>
                <c:pt idx="47444">
                  <c:v>8.2795099999999996E-2</c:v>
                </c:pt>
                <c:pt idx="47445">
                  <c:v>8.3817199999999994E-2</c:v>
                </c:pt>
                <c:pt idx="47446">
                  <c:v>8.48666E-2</c:v>
                </c:pt>
                <c:pt idx="47447">
                  <c:v>8.5940600000000006E-2</c:v>
                </c:pt>
                <c:pt idx="47448">
                  <c:v>8.7036100000000005E-2</c:v>
                </c:pt>
                <c:pt idx="47449">
                  <c:v>8.8150500000000007E-2</c:v>
                </c:pt>
                <c:pt idx="47450">
                  <c:v>8.9280999999999999E-2</c:v>
                </c:pt>
                <c:pt idx="47451">
                  <c:v>9.0424900000000002E-2</c:v>
                </c:pt>
                <c:pt idx="47452">
                  <c:v>9.1579199999999999E-2</c:v>
                </c:pt>
                <c:pt idx="47453">
                  <c:v>9.2741000000000004E-2</c:v>
                </c:pt>
                <c:pt idx="47454">
                  <c:v>9.3907299999999999E-2</c:v>
                </c:pt>
                <c:pt idx="47455">
                  <c:v>9.5075199999999999E-2</c:v>
                </c:pt>
                <c:pt idx="47456">
                  <c:v>9.6241400000000005E-2</c:v>
                </c:pt>
                <c:pt idx="47457">
                  <c:v>9.7402799999999998E-2</c:v>
                </c:pt>
                <c:pt idx="47458">
                  <c:v>9.8556099999999994E-2</c:v>
                </c:pt>
                <c:pt idx="47459">
                  <c:v>9.9698200000000001E-2</c:v>
                </c:pt>
                <c:pt idx="47460">
                  <c:v>0.100826</c:v>
                </c:pt>
                <c:pt idx="47461">
                  <c:v>0.101935</c:v>
                </c:pt>
                <c:pt idx="47462">
                  <c:v>0.103024</c:v>
                </c:pt>
                <c:pt idx="47463">
                  <c:v>0.104088</c:v>
                </c:pt>
                <c:pt idx="47464">
                  <c:v>0.105126</c:v>
                </c:pt>
                <c:pt idx="47465">
                  <c:v>0.106132</c:v>
                </c:pt>
                <c:pt idx="47466">
                  <c:v>0.10710500000000001</c:v>
                </c:pt>
                <c:pt idx="47467">
                  <c:v>0.10804</c:v>
                </c:pt>
                <c:pt idx="47468">
                  <c:v>0.108935</c:v>
                </c:pt>
                <c:pt idx="47469">
                  <c:v>0.109788</c:v>
                </c:pt>
                <c:pt idx="47470">
                  <c:v>0.110596</c:v>
                </c:pt>
                <c:pt idx="47471">
                  <c:v>0.111357</c:v>
                </c:pt>
                <c:pt idx="47472">
                  <c:v>0.112067</c:v>
                </c:pt>
                <c:pt idx="47473">
                  <c:v>0.11272500000000001</c:v>
                </c:pt>
                <c:pt idx="47474">
                  <c:v>0.113327</c:v>
                </c:pt>
                <c:pt idx="47475">
                  <c:v>0.113872</c:v>
                </c:pt>
                <c:pt idx="47476">
                  <c:v>0.114356</c:v>
                </c:pt>
                <c:pt idx="47477">
                  <c:v>0.114777</c:v>
                </c:pt>
                <c:pt idx="47478">
                  <c:v>0.115134</c:v>
                </c:pt>
                <c:pt idx="47479">
                  <c:v>0.115423</c:v>
                </c:pt>
                <c:pt idx="47480">
                  <c:v>0.115644</c:v>
                </c:pt>
                <c:pt idx="47481">
                  <c:v>0.11579299999999999</c:v>
                </c:pt>
                <c:pt idx="47482">
                  <c:v>0.11587</c:v>
                </c:pt>
                <c:pt idx="47483">
                  <c:v>0.115874</c:v>
                </c:pt>
                <c:pt idx="47484">
                  <c:v>0.115804</c:v>
                </c:pt>
                <c:pt idx="47485">
                  <c:v>0.115658</c:v>
                </c:pt>
                <c:pt idx="47486">
                  <c:v>0.115436</c:v>
                </c:pt>
                <c:pt idx="47487">
                  <c:v>0.115136</c:v>
                </c:pt>
                <c:pt idx="47488">
                  <c:v>0.114755</c:v>
                </c:pt>
                <c:pt idx="47489">
                  <c:v>0.11429499999999999</c:v>
                </c:pt>
                <c:pt idx="47490">
                  <c:v>0.113755</c:v>
                </c:pt>
                <c:pt idx="47491">
                  <c:v>0.113133</c:v>
                </c:pt>
                <c:pt idx="47492">
                  <c:v>0.112431</c:v>
                </c:pt>
                <c:pt idx="47493">
                  <c:v>0.111647</c:v>
                </c:pt>
                <c:pt idx="47494">
                  <c:v>0.110781</c:v>
                </c:pt>
                <c:pt idx="47495">
                  <c:v>0.109834</c:v>
                </c:pt>
                <c:pt idx="47496">
                  <c:v>0.108806</c:v>
                </c:pt>
                <c:pt idx="47497">
                  <c:v>0.107696</c:v>
                </c:pt>
                <c:pt idx="47498">
                  <c:v>0.106507</c:v>
                </c:pt>
                <c:pt idx="47499">
                  <c:v>0.105238</c:v>
                </c:pt>
                <c:pt idx="47500">
                  <c:v>0.103892</c:v>
                </c:pt>
                <c:pt idx="47501">
                  <c:v>0.10247000000000001</c:v>
                </c:pt>
                <c:pt idx="47502">
                  <c:v>0.10097299999999999</c:v>
                </c:pt>
                <c:pt idx="47503">
                  <c:v>9.9401799999999998E-2</c:v>
                </c:pt>
                <c:pt idx="47504">
                  <c:v>9.7758200000000003E-2</c:v>
                </c:pt>
                <c:pt idx="47505">
                  <c:v>9.6044599999999994E-2</c:v>
                </c:pt>
                <c:pt idx="47506">
                  <c:v>9.4263399999999997E-2</c:v>
                </c:pt>
                <c:pt idx="47507">
                  <c:v>9.2417399999999997E-2</c:v>
                </c:pt>
                <c:pt idx="47508">
                  <c:v>9.05088E-2</c:v>
                </c:pt>
                <c:pt idx="47509">
                  <c:v>8.8539300000000001E-2</c:v>
                </c:pt>
                <c:pt idx="47510">
                  <c:v>8.6510299999999998E-2</c:v>
                </c:pt>
                <c:pt idx="47511">
                  <c:v>8.4424100000000002E-2</c:v>
                </c:pt>
                <c:pt idx="47512">
                  <c:v>8.2283300000000004E-2</c:v>
                </c:pt>
                <c:pt idx="47513">
                  <c:v>8.00902E-2</c:v>
                </c:pt>
                <c:pt idx="47514">
                  <c:v>7.78475E-2</c:v>
                </c:pt>
                <c:pt idx="47515">
                  <c:v>7.5557700000000005E-2</c:v>
                </c:pt>
                <c:pt idx="47516">
                  <c:v>7.32241E-2</c:v>
                </c:pt>
                <c:pt idx="47517">
                  <c:v>7.0849499999999996E-2</c:v>
                </c:pt>
                <c:pt idx="47518">
                  <c:v>6.8436899999999995E-2</c:v>
                </c:pt>
                <c:pt idx="47519">
                  <c:v>6.5989400000000004E-2</c:v>
                </c:pt>
                <c:pt idx="47520">
                  <c:v>6.3509999999999997E-2</c:v>
                </c:pt>
                <c:pt idx="47521">
                  <c:v>6.1001800000000002E-2</c:v>
                </c:pt>
                <c:pt idx="47522">
                  <c:v>5.8468199999999998E-2</c:v>
                </c:pt>
                <c:pt idx="47523">
                  <c:v>5.5912799999999999E-2</c:v>
                </c:pt>
                <c:pt idx="47524">
                  <c:v>5.33391E-2</c:v>
                </c:pt>
                <c:pt idx="47525">
                  <c:v>5.0750400000000001E-2</c:v>
                </c:pt>
                <c:pt idx="47526">
                  <c:v>4.8149499999999998E-2</c:v>
                </c:pt>
                <c:pt idx="47527">
                  <c:v>4.5539999999999997E-2</c:v>
                </c:pt>
                <c:pt idx="47528">
                  <c:v>4.2925600000000001E-2</c:v>
                </c:pt>
                <c:pt idx="47529">
                  <c:v>4.0310400000000003E-2</c:v>
                </c:pt>
                <c:pt idx="47530">
                  <c:v>3.7698299999999997E-2</c:v>
                </c:pt>
                <c:pt idx="47531">
                  <c:v>3.5093399999999997E-2</c:v>
                </c:pt>
                <c:pt idx="47532">
                  <c:v>3.2499300000000002E-2</c:v>
                </c:pt>
                <c:pt idx="47533">
                  <c:v>2.9919299999999999E-2</c:v>
                </c:pt>
                <c:pt idx="47534">
                  <c:v>2.7356999999999999E-2</c:v>
                </c:pt>
                <c:pt idx="47535">
                  <c:v>2.4815899999999998E-2</c:v>
                </c:pt>
                <c:pt idx="47536">
                  <c:v>2.23E-2</c:v>
                </c:pt>
                <c:pt idx="47537">
                  <c:v>1.98131E-2</c:v>
                </c:pt>
                <c:pt idx="47538">
                  <c:v>1.7359300000000001E-2</c:v>
                </c:pt>
                <c:pt idx="47539">
                  <c:v>1.4942799999999999E-2</c:v>
                </c:pt>
                <c:pt idx="47540">
                  <c:v>1.25664E-2</c:v>
                </c:pt>
                <c:pt idx="47541">
                  <c:v>1.02323E-2</c:v>
                </c:pt>
                <c:pt idx="47542" formatCode="0.00E+00">
                  <c:v>7.9431999999999992E-3</c:v>
                </c:pt>
                <c:pt idx="47543" formatCode="0.00E+00">
                  <c:v>5.7020300000000003E-3</c:v>
                </c:pt>
                <c:pt idx="47544" formatCode="0.00E+00">
                  <c:v>3.51169E-3</c:v>
                </c:pt>
                <c:pt idx="47545" formatCode="0.00E+00">
                  <c:v>1.3749299999999999E-3</c:v>
                </c:pt>
                <c:pt idx="47546" formatCode="0.00E+00">
                  <c:v>-7.0557900000000002E-4</c:v>
                </c:pt>
                <c:pt idx="47547" formatCode="0.00E+00">
                  <c:v>-2.7273000000000002E-3</c:v>
                </c:pt>
                <c:pt idx="47548" formatCode="0.00E+00">
                  <c:v>-4.6877500000000001E-3</c:v>
                </c:pt>
                <c:pt idx="47549" formatCode="0.00E+00">
                  <c:v>-6.5844800000000002E-3</c:v>
                </c:pt>
                <c:pt idx="47550" formatCode="0.00E+00">
                  <c:v>-8.4150700000000002E-3</c:v>
                </c:pt>
                <c:pt idx="47551">
                  <c:v>-1.01773E-2</c:v>
                </c:pt>
                <c:pt idx="47552">
                  <c:v>-1.1868999999999999E-2</c:v>
                </c:pt>
                <c:pt idx="47553">
                  <c:v>-1.3488399999999999E-2</c:v>
                </c:pt>
                <c:pt idx="47554">
                  <c:v>-1.50338E-2</c:v>
                </c:pt>
                <c:pt idx="47555">
                  <c:v>-1.65036E-2</c:v>
                </c:pt>
                <c:pt idx="47556">
                  <c:v>-1.7896200000000001E-2</c:v>
                </c:pt>
                <c:pt idx="47557">
                  <c:v>-1.92102E-2</c:v>
                </c:pt>
                <c:pt idx="47558">
                  <c:v>-2.04447E-2</c:v>
                </c:pt>
                <c:pt idx="47559">
                  <c:v>-2.15985E-2</c:v>
                </c:pt>
                <c:pt idx="47560">
                  <c:v>-2.26704E-2</c:v>
                </c:pt>
                <c:pt idx="47561">
                  <c:v>-2.36595E-2</c:v>
                </c:pt>
                <c:pt idx="47562">
                  <c:v>-2.4565099999999999E-2</c:v>
                </c:pt>
                <c:pt idx="47563">
                  <c:v>-2.5386200000000001E-2</c:v>
                </c:pt>
                <c:pt idx="47564">
                  <c:v>-2.6122300000000001E-2</c:v>
                </c:pt>
                <c:pt idx="47565">
                  <c:v>-2.6773100000000001E-2</c:v>
                </c:pt>
                <c:pt idx="47566">
                  <c:v>-2.7338500000000002E-2</c:v>
                </c:pt>
                <c:pt idx="47567">
                  <c:v>-2.7818499999999999E-2</c:v>
                </c:pt>
                <c:pt idx="47568">
                  <c:v>-2.82134E-2</c:v>
                </c:pt>
                <c:pt idx="47569">
                  <c:v>-2.8523400000000001E-2</c:v>
                </c:pt>
                <c:pt idx="47570">
                  <c:v>-2.87491E-2</c:v>
                </c:pt>
                <c:pt idx="47571">
                  <c:v>-2.8891099999999999E-2</c:v>
                </c:pt>
                <c:pt idx="47572">
                  <c:v>-2.8950199999999999E-2</c:v>
                </c:pt>
                <c:pt idx="47573">
                  <c:v>-2.8927399999999999E-2</c:v>
                </c:pt>
                <c:pt idx="47574">
                  <c:v>-2.8823499999999998E-2</c:v>
                </c:pt>
                <c:pt idx="47575">
                  <c:v>-2.8639899999999999E-2</c:v>
                </c:pt>
                <c:pt idx="47576">
                  <c:v>-2.8377599999999999E-2</c:v>
                </c:pt>
                <c:pt idx="47577">
                  <c:v>-2.80381E-2</c:v>
                </c:pt>
                <c:pt idx="47578">
                  <c:v>-2.7622600000000001E-2</c:v>
                </c:pt>
                <c:pt idx="47579">
                  <c:v>-2.7132699999999999E-2</c:v>
                </c:pt>
                <c:pt idx="47580">
                  <c:v>-2.6570199999999999E-2</c:v>
                </c:pt>
                <c:pt idx="47581">
                  <c:v>-2.59367E-2</c:v>
                </c:pt>
                <c:pt idx="47582">
                  <c:v>-2.5234300000000001E-2</c:v>
                </c:pt>
                <c:pt idx="47583">
                  <c:v>-2.4465000000000001E-2</c:v>
                </c:pt>
                <c:pt idx="47584">
                  <c:v>-2.3631200000000002E-2</c:v>
                </c:pt>
                <c:pt idx="47585">
                  <c:v>-2.2735100000000001E-2</c:v>
                </c:pt>
                <c:pt idx="47586">
                  <c:v>-2.1779199999999999E-2</c:v>
                </c:pt>
                <c:pt idx="47587">
                  <c:v>-2.0765800000000001E-2</c:v>
                </c:pt>
                <c:pt idx="47588">
                  <c:v>-1.96974E-2</c:v>
                </c:pt>
                <c:pt idx="47589">
                  <c:v>-1.8576499999999999E-2</c:v>
                </c:pt>
                <c:pt idx="47590">
                  <c:v>-1.74057E-2</c:v>
                </c:pt>
                <c:pt idx="47591">
                  <c:v>-1.6187799999999999E-2</c:v>
                </c:pt>
                <c:pt idx="47592">
                  <c:v>-1.49257E-2</c:v>
                </c:pt>
                <c:pt idx="47593">
                  <c:v>-1.36221E-2</c:v>
                </c:pt>
                <c:pt idx="47594">
                  <c:v>-1.22796E-2</c:v>
                </c:pt>
                <c:pt idx="47595">
                  <c:v>-1.09012E-2</c:v>
                </c:pt>
                <c:pt idx="47596" formatCode="0.00E+00">
                  <c:v>-9.4895499999999994E-3</c:v>
                </c:pt>
                <c:pt idx="47597" formatCode="0.00E+00">
                  <c:v>-8.0478600000000004E-3</c:v>
                </c:pt>
                <c:pt idx="47598" formatCode="0.00E+00">
                  <c:v>-6.5789200000000003E-3</c:v>
                </c:pt>
                <c:pt idx="47599" formatCode="0.00E+00">
                  <c:v>-5.0854300000000002E-3</c:v>
                </c:pt>
                <c:pt idx="47600" formatCode="0.00E+00">
                  <c:v>-3.5702199999999998E-3</c:v>
                </c:pt>
                <c:pt idx="47601" formatCode="0.00E+00">
                  <c:v>-2.0363E-3</c:v>
                </c:pt>
                <c:pt idx="47602" formatCode="0.00E+00">
                  <c:v>-4.86713E-4</c:v>
                </c:pt>
                <c:pt idx="47603" formatCode="0.00E+00">
                  <c:v>1.0756400000000001E-3</c:v>
                </c:pt>
                <c:pt idx="47604" formatCode="0.00E+00">
                  <c:v>2.6479199999999998E-3</c:v>
                </c:pt>
                <c:pt idx="47605" formatCode="0.00E+00">
                  <c:v>4.2271299999999999E-3</c:v>
                </c:pt>
                <c:pt idx="47606" formatCode="0.00E+00">
                  <c:v>5.8102300000000004E-3</c:v>
                </c:pt>
                <c:pt idx="47607" formatCode="0.00E+00">
                  <c:v>7.3943200000000002E-3</c:v>
                </c:pt>
                <c:pt idx="47608" formatCode="0.00E+00">
                  <c:v>8.9767400000000004E-3</c:v>
                </c:pt>
                <c:pt idx="47609">
                  <c:v>1.0554900000000001E-2</c:v>
                </c:pt>
                <c:pt idx="47610">
                  <c:v>1.21262E-2</c:v>
                </c:pt>
                <c:pt idx="47611">
                  <c:v>1.3687899999999999E-2</c:v>
                </c:pt>
                <c:pt idx="47612">
                  <c:v>1.52376E-2</c:v>
                </c:pt>
                <c:pt idx="47613">
                  <c:v>1.6772499999999999E-2</c:v>
                </c:pt>
                <c:pt idx="47614">
                  <c:v>1.82902E-2</c:v>
                </c:pt>
                <c:pt idx="47615">
                  <c:v>1.9788400000000001E-2</c:v>
                </c:pt>
                <c:pt idx="47616">
                  <c:v>2.12649E-2</c:v>
                </c:pt>
                <c:pt idx="47617">
                  <c:v>2.2717500000000002E-2</c:v>
                </c:pt>
                <c:pt idx="47618">
                  <c:v>2.4144200000000001E-2</c:v>
                </c:pt>
                <c:pt idx="47619">
                  <c:v>2.5542800000000001E-2</c:v>
                </c:pt>
                <c:pt idx="47620">
                  <c:v>2.69112E-2</c:v>
                </c:pt>
                <c:pt idx="47621">
                  <c:v>2.8247399999999999E-2</c:v>
                </c:pt>
                <c:pt idx="47622">
                  <c:v>2.9549700000000002E-2</c:v>
                </c:pt>
                <c:pt idx="47623">
                  <c:v>3.0816400000000001E-2</c:v>
                </c:pt>
                <c:pt idx="47624">
                  <c:v>3.2045900000000002E-2</c:v>
                </c:pt>
                <c:pt idx="47625">
                  <c:v>3.3237200000000001E-2</c:v>
                </c:pt>
                <c:pt idx="47626">
                  <c:v>3.4388599999999998E-2</c:v>
                </c:pt>
                <c:pt idx="47627">
                  <c:v>3.5498700000000001E-2</c:v>
                </c:pt>
                <c:pt idx="47628">
                  <c:v>3.65662E-2</c:v>
                </c:pt>
                <c:pt idx="47629">
                  <c:v>3.7590400000000003E-2</c:v>
                </c:pt>
                <c:pt idx="47630">
                  <c:v>3.8570500000000001E-2</c:v>
                </c:pt>
                <c:pt idx="47631">
                  <c:v>3.9505699999999998E-2</c:v>
                </c:pt>
                <c:pt idx="47632">
                  <c:v>4.0395300000000002E-2</c:v>
                </c:pt>
                <c:pt idx="47633">
                  <c:v>4.12386E-2</c:v>
                </c:pt>
                <c:pt idx="47634">
                  <c:v>4.2035400000000001E-2</c:v>
                </c:pt>
                <c:pt idx="47635">
                  <c:v>4.27851E-2</c:v>
                </c:pt>
                <c:pt idx="47636">
                  <c:v>4.3487400000000002E-2</c:v>
                </c:pt>
                <c:pt idx="47637">
                  <c:v>4.4141800000000002E-2</c:v>
                </c:pt>
                <c:pt idx="47638">
                  <c:v>4.4748200000000002E-2</c:v>
                </c:pt>
                <c:pt idx="47639">
                  <c:v>4.53065E-2</c:v>
                </c:pt>
                <c:pt idx="47640">
                  <c:v>4.5816799999999998E-2</c:v>
                </c:pt>
                <c:pt idx="47641">
                  <c:v>4.6279399999999998E-2</c:v>
                </c:pt>
                <c:pt idx="47642">
                  <c:v>4.6694600000000003E-2</c:v>
                </c:pt>
                <c:pt idx="47643">
                  <c:v>4.7063000000000001E-2</c:v>
                </c:pt>
                <c:pt idx="47644">
                  <c:v>4.7385200000000002E-2</c:v>
                </c:pt>
                <c:pt idx="47645">
                  <c:v>4.76619E-2</c:v>
                </c:pt>
                <c:pt idx="47646">
                  <c:v>4.7893900000000003E-2</c:v>
                </c:pt>
                <c:pt idx="47647">
                  <c:v>4.8082199999999999E-2</c:v>
                </c:pt>
                <c:pt idx="47648">
                  <c:v>4.8227699999999998E-2</c:v>
                </c:pt>
                <c:pt idx="47649">
                  <c:v>4.8331899999999997E-2</c:v>
                </c:pt>
                <c:pt idx="47650">
                  <c:v>4.8395500000000001E-2</c:v>
                </c:pt>
                <c:pt idx="47651">
                  <c:v>4.8419700000000003E-2</c:v>
                </c:pt>
                <c:pt idx="47652">
                  <c:v>4.8405400000000001E-2</c:v>
                </c:pt>
                <c:pt idx="47653">
                  <c:v>4.83542E-2</c:v>
                </c:pt>
                <c:pt idx="47654">
                  <c:v>4.8267400000000002E-2</c:v>
                </c:pt>
                <c:pt idx="47655">
                  <c:v>4.8146599999999998E-2</c:v>
                </c:pt>
                <c:pt idx="47656">
                  <c:v>4.7993599999999997E-2</c:v>
                </c:pt>
                <c:pt idx="47657">
                  <c:v>4.7809900000000002E-2</c:v>
                </c:pt>
                <c:pt idx="47658">
                  <c:v>4.7596899999999998E-2</c:v>
                </c:pt>
                <c:pt idx="47659">
                  <c:v>4.7356299999999997E-2</c:v>
                </c:pt>
                <c:pt idx="47660">
                  <c:v>4.7089800000000001E-2</c:v>
                </c:pt>
                <c:pt idx="47661">
                  <c:v>4.6799300000000002E-2</c:v>
                </c:pt>
                <c:pt idx="47662">
                  <c:v>4.6486600000000003E-2</c:v>
                </c:pt>
                <c:pt idx="47663">
                  <c:v>4.61535E-2</c:v>
                </c:pt>
                <c:pt idx="47664">
                  <c:v>4.58019E-2</c:v>
                </c:pt>
                <c:pt idx="47665">
                  <c:v>4.5433500000000002E-2</c:v>
                </c:pt>
                <c:pt idx="47666">
                  <c:v>4.5050399999999997E-2</c:v>
                </c:pt>
                <c:pt idx="47667">
                  <c:v>4.4654199999999998E-2</c:v>
                </c:pt>
                <c:pt idx="47668">
                  <c:v>4.4246800000000003E-2</c:v>
                </c:pt>
                <c:pt idx="47669">
                  <c:v>4.3830000000000001E-2</c:v>
                </c:pt>
                <c:pt idx="47670">
                  <c:v>4.3405699999999998E-2</c:v>
                </c:pt>
                <c:pt idx="47671">
                  <c:v>4.2975600000000003E-2</c:v>
                </c:pt>
                <c:pt idx="47672">
                  <c:v>4.2541799999999998E-2</c:v>
                </c:pt>
                <c:pt idx="47673">
                  <c:v>4.2105799999999999E-2</c:v>
                </c:pt>
                <c:pt idx="47674">
                  <c:v>4.1669699999999997E-2</c:v>
                </c:pt>
                <c:pt idx="47675">
                  <c:v>4.1235000000000001E-2</c:v>
                </c:pt>
                <c:pt idx="47676">
                  <c:v>4.0803699999999998E-2</c:v>
                </c:pt>
                <c:pt idx="47677">
                  <c:v>4.0377499999999997E-2</c:v>
                </c:pt>
                <c:pt idx="47678">
                  <c:v>3.9958100000000003E-2</c:v>
                </c:pt>
                <c:pt idx="47679">
                  <c:v>3.9546999999999999E-2</c:v>
                </c:pt>
                <c:pt idx="47680">
                  <c:v>3.9146E-2</c:v>
                </c:pt>
                <c:pt idx="47681">
                  <c:v>3.8756600000000002E-2</c:v>
                </c:pt>
                <c:pt idx="47682">
                  <c:v>3.8380200000000003E-2</c:v>
                </c:pt>
                <c:pt idx="47683">
                  <c:v>3.8018000000000003E-2</c:v>
                </c:pt>
                <c:pt idx="47684">
                  <c:v>3.76716E-2</c:v>
                </c:pt>
                <c:pt idx="47685">
                  <c:v>3.7342100000000003E-2</c:v>
                </c:pt>
                <c:pt idx="47686">
                  <c:v>3.7030800000000003E-2</c:v>
                </c:pt>
                <c:pt idx="47687">
                  <c:v>3.6739000000000001E-2</c:v>
                </c:pt>
                <c:pt idx="47688">
                  <c:v>3.6467600000000003E-2</c:v>
                </c:pt>
                <c:pt idx="47689">
                  <c:v>3.6217699999999999E-2</c:v>
                </c:pt>
                <c:pt idx="47690">
                  <c:v>3.5990399999999999E-2</c:v>
                </c:pt>
                <c:pt idx="47691">
                  <c:v>3.57863E-2</c:v>
                </c:pt>
                <c:pt idx="47692">
                  <c:v>3.56063E-2</c:v>
                </c:pt>
                <c:pt idx="47693">
                  <c:v>3.5451000000000003E-2</c:v>
                </c:pt>
                <c:pt idx="47694">
                  <c:v>3.5321100000000001E-2</c:v>
                </c:pt>
                <c:pt idx="47695">
                  <c:v>3.5217100000000001E-2</c:v>
                </c:pt>
                <c:pt idx="47696">
                  <c:v>3.51391E-2</c:v>
                </c:pt>
                <c:pt idx="47697">
                  <c:v>3.5087599999999997E-2</c:v>
                </c:pt>
                <c:pt idx="47698">
                  <c:v>3.5062700000000002E-2</c:v>
                </c:pt>
                <c:pt idx="47699">
                  <c:v>3.5064600000000001E-2</c:v>
                </c:pt>
                <c:pt idx="47700">
                  <c:v>3.5093300000000001E-2</c:v>
                </c:pt>
                <c:pt idx="47701">
                  <c:v>3.5148499999999999E-2</c:v>
                </c:pt>
                <c:pt idx="47702">
                  <c:v>3.5230299999999999E-2</c:v>
                </c:pt>
                <c:pt idx="47703">
                  <c:v>3.5338099999999997E-2</c:v>
                </c:pt>
                <c:pt idx="47704">
                  <c:v>3.5471700000000002E-2</c:v>
                </c:pt>
                <c:pt idx="47705">
                  <c:v>3.56304E-2</c:v>
                </c:pt>
                <c:pt idx="47706">
                  <c:v>3.5813699999999997E-2</c:v>
                </c:pt>
                <c:pt idx="47707">
                  <c:v>3.6021200000000003E-2</c:v>
                </c:pt>
                <c:pt idx="47708">
                  <c:v>3.6251800000000001E-2</c:v>
                </c:pt>
                <c:pt idx="47709">
                  <c:v>3.6504700000000001E-2</c:v>
                </c:pt>
                <c:pt idx="47710">
                  <c:v>3.67788E-2</c:v>
                </c:pt>
                <c:pt idx="47711">
                  <c:v>3.7073200000000001E-2</c:v>
                </c:pt>
                <c:pt idx="47712">
                  <c:v>3.7386799999999998E-2</c:v>
                </c:pt>
                <c:pt idx="47713">
                  <c:v>3.7718300000000003E-2</c:v>
                </c:pt>
                <c:pt idx="47714">
                  <c:v>3.8066500000000003E-2</c:v>
                </c:pt>
                <c:pt idx="47715">
                  <c:v>3.8429900000000003E-2</c:v>
                </c:pt>
                <c:pt idx="47716">
                  <c:v>3.8807300000000003E-2</c:v>
                </c:pt>
                <c:pt idx="47717">
                  <c:v>3.91969E-2</c:v>
                </c:pt>
                <c:pt idx="47718">
                  <c:v>3.9597399999999998E-2</c:v>
                </c:pt>
                <c:pt idx="47719">
                  <c:v>4.0006899999999998E-2</c:v>
                </c:pt>
                <c:pt idx="47720">
                  <c:v>4.04237E-2</c:v>
                </c:pt>
                <c:pt idx="47721">
                  <c:v>4.0846100000000003E-2</c:v>
                </c:pt>
                <c:pt idx="47722">
                  <c:v>4.1272200000000002E-2</c:v>
                </c:pt>
                <c:pt idx="47723">
                  <c:v>4.17002E-2</c:v>
                </c:pt>
                <c:pt idx="47724">
                  <c:v>4.2128199999999998E-2</c:v>
                </c:pt>
                <c:pt idx="47725">
                  <c:v>4.2554300000000003E-2</c:v>
                </c:pt>
                <c:pt idx="47726">
                  <c:v>4.2976399999999998E-2</c:v>
                </c:pt>
                <c:pt idx="47727">
                  <c:v>4.3392399999999998E-2</c:v>
                </c:pt>
                <c:pt idx="47728">
                  <c:v>4.3800400000000003E-2</c:v>
                </c:pt>
                <c:pt idx="47729">
                  <c:v>4.41982E-2</c:v>
                </c:pt>
                <c:pt idx="47730">
                  <c:v>4.4583699999999997E-2</c:v>
                </c:pt>
                <c:pt idx="47731">
                  <c:v>4.49547E-2</c:v>
                </c:pt>
                <c:pt idx="47732">
                  <c:v>4.5309099999999998E-2</c:v>
                </c:pt>
                <c:pt idx="47733">
                  <c:v>4.5644799999999999E-2</c:v>
                </c:pt>
                <c:pt idx="47734">
                  <c:v>4.5959699999999999E-2</c:v>
                </c:pt>
                <c:pt idx="47735">
                  <c:v>4.6251500000000001E-2</c:v>
                </c:pt>
                <c:pt idx="47736">
                  <c:v>4.65181E-2</c:v>
                </c:pt>
                <c:pt idx="47737">
                  <c:v>4.6757399999999998E-2</c:v>
                </c:pt>
                <c:pt idx="47738">
                  <c:v>4.6967399999999999E-2</c:v>
                </c:pt>
                <c:pt idx="47739">
                  <c:v>4.7145800000000002E-2</c:v>
                </c:pt>
                <c:pt idx="47740">
                  <c:v>4.7290800000000001E-2</c:v>
                </c:pt>
                <c:pt idx="47741">
                  <c:v>4.7400100000000001E-2</c:v>
                </c:pt>
                <c:pt idx="47742">
                  <c:v>4.7472E-2</c:v>
                </c:pt>
                <c:pt idx="47743">
                  <c:v>4.7504400000000002E-2</c:v>
                </c:pt>
                <c:pt idx="47744">
                  <c:v>4.74954E-2</c:v>
                </c:pt>
                <c:pt idx="47745">
                  <c:v>4.7443100000000002E-2</c:v>
                </c:pt>
                <c:pt idx="47746">
                  <c:v>4.7345900000000003E-2</c:v>
                </c:pt>
                <c:pt idx="47747">
                  <c:v>4.7201800000000002E-2</c:v>
                </c:pt>
                <c:pt idx="47748">
                  <c:v>4.70094E-2</c:v>
                </c:pt>
                <c:pt idx="47749">
                  <c:v>4.67669E-2</c:v>
                </c:pt>
                <c:pt idx="47750">
                  <c:v>4.6472800000000002E-2</c:v>
                </c:pt>
                <c:pt idx="47751">
                  <c:v>4.6125600000000003E-2</c:v>
                </c:pt>
                <c:pt idx="47752">
                  <c:v>4.5723800000000002E-2</c:v>
                </c:pt>
                <c:pt idx="47753">
                  <c:v>4.5266099999999997E-2</c:v>
                </c:pt>
                <c:pt idx="47754">
                  <c:v>4.4751100000000002E-2</c:v>
                </c:pt>
                <c:pt idx="47755">
                  <c:v>4.4177899999999999E-2</c:v>
                </c:pt>
                <c:pt idx="47756">
                  <c:v>4.3545199999999999E-2</c:v>
                </c:pt>
                <c:pt idx="47757">
                  <c:v>4.28522E-2</c:v>
                </c:pt>
                <c:pt idx="47758">
                  <c:v>4.2098099999999999E-2</c:v>
                </c:pt>
                <c:pt idx="47759">
                  <c:v>4.1282100000000002E-2</c:v>
                </c:pt>
                <c:pt idx="47760">
                  <c:v>4.0403599999999998E-2</c:v>
                </c:pt>
                <c:pt idx="47761">
                  <c:v>3.94621E-2</c:v>
                </c:pt>
                <c:pt idx="47762">
                  <c:v>3.8457199999999997E-2</c:v>
                </c:pt>
                <c:pt idx="47763">
                  <c:v>3.7388499999999998E-2</c:v>
                </c:pt>
                <c:pt idx="47764">
                  <c:v>3.6255900000000001E-2</c:v>
                </c:pt>
                <c:pt idx="47765">
                  <c:v>3.5059399999999998E-2</c:v>
                </c:pt>
                <c:pt idx="47766">
                  <c:v>3.3799099999999999E-2</c:v>
                </c:pt>
                <c:pt idx="47767">
                  <c:v>3.24751E-2</c:v>
                </c:pt>
                <c:pt idx="47768">
                  <c:v>3.1087799999999999E-2</c:v>
                </c:pt>
                <c:pt idx="47769">
                  <c:v>2.96376E-2</c:v>
                </c:pt>
                <c:pt idx="47770">
                  <c:v>2.81251E-2</c:v>
                </c:pt>
                <c:pt idx="47771">
                  <c:v>2.6550799999999999E-2</c:v>
                </c:pt>
                <c:pt idx="47772">
                  <c:v>2.4915799999999998E-2</c:v>
                </c:pt>
                <c:pt idx="47773">
                  <c:v>2.32208E-2</c:v>
                </c:pt>
                <c:pt idx="47774">
                  <c:v>2.1466900000000001E-2</c:v>
                </c:pt>
                <c:pt idx="47775">
                  <c:v>1.9655300000000001E-2</c:v>
                </c:pt>
                <c:pt idx="47776">
                  <c:v>1.7787399999999998E-2</c:v>
                </c:pt>
                <c:pt idx="47777">
                  <c:v>1.5864400000000001E-2</c:v>
                </c:pt>
                <c:pt idx="47778">
                  <c:v>1.3887999999999999E-2</c:v>
                </c:pt>
                <c:pt idx="47779">
                  <c:v>1.1859700000000001E-2</c:v>
                </c:pt>
                <c:pt idx="47780" formatCode="0.00E+00">
                  <c:v>9.7814700000000004E-3</c:v>
                </c:pt>
                <c:pt idx="47781" formatCode="0.00E+00">
                  <c:v>7.6550400000000001E-3</c:v>
                </c:pt>
                <c:pt idx="47782" formatCode="0.00E+00">
                  <c:v>5.4823900000000002E-3</c:v>
                </c:pt>
                <c:pt idx="47783" formatCode="0.00E+00">
                  <c:v>3.2655200000000001E-3</c:v>
                </c:pt>
                <c:pt idx="47784" formatCode="0.00E+00">
                  <c:v>1.0065499999999999E-3</c:v>
                </c:pt>
                <c:pt idx="47785" formatCode="0.00E+00">
                  <c:v>-1.29221E-3</c:v>
                </c:pt>
                <c:pt idx="47786" formatCode="0.00E+00">
                  <c:v>-3.6283999999999999E-3</c:v>
                </c:pt>
                <c:pt idx="47787" formatCode="0.00E+00">
                  <c:v>-5.9995300000000003E-3</c:v>
                </c:pt>
                <c:pt idx="47788" formatCode="0.00E+00">
                  <c:v>-8.4030200000000006E-3</c:v>
                </c:pt>
                <c:pt idx="47789">
                  <c:v>-1.0836200000000001E-2</c:v>
                </c:pt>
                <c:pt idx="47790">
                  <c:v>-1.32964E-2</c:v>
                </c:pt>
                <c:pt idx="47791">
                  <c:v>-1.5780599999999999E-2</c:v>
                </c:pt>
                <c:pt idx="47792">
                  <c:v>-1.82861E-2</c:v>
                </c:pt>
                <c:pt idx="47793">
                  <c:v>-2.08098E-2</c:v>
                </c:pt>
                <c:pt idx="47794">
                  <c:v>-2.3348600000000001E-2</c:v>
                </c:pt>
                <c:pt idx="47795">
                  <c:v>-2.58994E-2</c:v>
                </c:pt>
                <c:pt idx="47796">
                  <c:v>-2.8459100000000001E-2</c:v>
                </c:pt>
                <c:pt idx="47797">
                  <c:v>-3.1024400000000001E-2</c:v>
                </c:pt>
                <c:pt idx="47798">
                  <c:v>-3.3591999999999997E-2</c:v>
                </c:pt>
                <c:pt idx="47799">
                  <c:v>-3.6158599999999999E-2</c:v>
                </c:pt>
                <c:pt idx="47800">
                  <c:v>-3.87208E-2</c:v>
                </c:pt>
                <c:pt idx="47801">
                  <c:v>-4.1275100000000002E-2</c:v>
                </c:pt>
                <c:pt idx="47802">
                  <c:v>-4.3818200000000002E-2</c:v>
                </c:pt>
                <c:pt idx="47803">
                  <c:v>-4.6346600000000002E-2</c:v>
                </c:pt>
                <c:pt idx="47804">
                  <c:v>-4.8856799999999999E-2</c:v>
                </c:pt>
                <c:pt idx="47805">
                  <c:v>-5.1345200000000001E-2</c:v>
                </c:pt>
                <c:pt idx="47806">
                  <c:v>-5.3808399999999999E-2</c:v>
                </c:pt>
                <c:pt idx="47807">
                  <c:v>-5.6242899999999998E-2</c:v>
                </c:pt>
                <c:pt idx="47808">
                  <c:v>-5.8645200000000001E-2</c:v>
                </c:pt>
                <c:pt idx="47809">
                  <c:v>-6.1011700000000002E-2</c:v>
                </c:pt>
                <c:pt idx="47810">
                  <c:v>-6.3339099999999995E-2</c:v>
                </c:pt>
                <c:pt idx="47811">
                  <c:v>-6.5623799999999996E-2</c:v>
                </c:pt>
                <c:pt idx="47812">
                  <c:v>-6.7862400000000003E-2</c:v>
                </c:pt>
                <c:pt idx="47813">
                  <c:v>-7.0051600000000006E-2</c:v>
                </c:pt>
                <c:pt idx="47814">
                  <c:v>-7.2187899999999999E-2</c:v>
                </c:pt>
                <c:pt idx="47815">
                  <c:v>-7.4268100000000004E-2</c:v>
                </c:pt>
                <c:pt idx="47816">
                  <c:v>-7.6288900000000007E-2</c:v>
                </c:pt>
                <c:pt idx="47817">
                  <c:v>-7.82471E-2</c:v>
                </c:pt>
                <c:pt idx="47818">
                  <c:v>-8.0139500000000002E-2</c:v>
                </c:pt>
                <c:pt idx="47819">
                  <c:v>-8.19632E-2</c:v>
                </c:pt>
                <c:pt idx="47820">
                  <c:v>-8.3714999999999998E-2</c:v>
                </c:pt>
                <c:pt idx="47821">
                  <c:v>-8.5392099999999999E-2</c:v>
                </c:pt>
                <c:pt idx="47822">
                  <c:v>-8.6991600000000002E-2</c:v>
                </c:pt>
                <c:pt idx="47823">
                  <c:v>-8.8510800000000001E-2</c:v>
                </c:pt>
                <c:pt idx="47824">
                  <c:v>-8.9946899999999996E-2</c:v>
                </c:pt>
                <c:pt idx="47825">
                  <c:v>-9.1297600000000007E-2</c:v>
                </c:pt>
                <c:pt idx="47826">
                  <c:v>-9.2560199999999995E-2</c:v>
                </c:pt>
                <c:pt idx="47827">
                  <c:v>-9.3732399999999994E-2</c:v>
                </c:pt>
                <c:pt idx="47828">
                  <c:v>-9.4812099999999996E-2</c:v>
                </c:pt>
                <c:pt idx="47829">
                  <c:v>-9.5796999999999993E-2</c:v>
                </c:pt>
                <c:pt idx="47830">
                  <c:v>-9.6685199999999999E-2</c:v>
                </c:pt>
                <c:pt idx="47831">
                  <c:v>-9.74748E-2</c:v>
                </c:pt>
                <c:pt idx="47832">
                  <c:v>-9.8164000000000001E-2</c:v>
                </c:pt>
                <c:pt idx="47833">
                  <c:v>-9.8751199999999997E-2</c:v>
                </c:pt>
                <c:pt idx="47834">
                  <c:v>-9.9234900000000001E-2</c:v>
                </c:pt>
                <c:pt idx="47835">
                  <c:v>-9.9613800000000002E-2</c:v>
                </c:pt>
                <c:pt idx="47836">
                  <c:v>-9.9886600000000006E-2</c:v>
                </c:pt>
                <c:pt idx="47837">
                  <c:v>-0.100052</c:v>
                </c:pt>
                <c:pt idx="47838">
                  <c:v>-0.10011</c:v>
                </c:pt>
                <c:pt idx="47839">
                  <c:v>-0.100059</c:v>
                </c:pt>
                <c:pt idx="47840">
                  <c:v>-9.9898200000000006E-2</c:v>
                </c:pt>
                <c:pt idx="47841">
                  <c:v>-9.9627599999999997E-2</c:v>
                </c:pt>
                <c:pt idx="47842">
                  <c:v>-9.9246699999999993E-2</c:v>
                </c:pt>
                <c:pt idx="47843">
                  <c:v>-9.8755399999999993E-2</c:v>
                </c:pt>
                <c:pt idx="47844">
                  <c:v>-9.8153599999999994E-2</c:v>
                </c:pt>
                <c:pt idx="47845">
                  <c:v>-9.74415E-2</c:v>
                </c:pt>
                <c:pt idx="47846">
                  <c:v>-9.6619300000000005E-2</c:v>
                </c:pt>
                <c:pt idx="47847">
                  <c:v>-9.5687400000000006E-2</c:v>
                </c:pt>
                <c:pt idx="47848">
                  <c:v>-9.4646599999999997E-2</c:v>
                </c:pt>
                <c:pt idx="47849">
                  <c:v>-9.3497399999999994E-2</c:v>
                </c:pt>
                <c:pt idx="47850">
                  <c:v>-9.2240900000000001E-2</c:v>
                </c:pt>
                <c:pt idx="47851">
                  <c:v>-9.0878E-2</c:v>
                </c:pt>
                <c:pt idx="47852">
                  <c:v>-8.9410000000000003E-2</c:v>
                </c:pt>
                <c:pt idx="47853">
                  <c:v>-8.7838299999999994E-2</c:v>
                </c:pt>
                <c:pt idx="47854">
                  <c:v>-8.6164299999999999E-2</c:v>
                </c:pt>
                <c:pt idx="47855">
                  <c:v>-8.4389699999999998E-2</c:v>
                </c:pt>
                <c:pt idx="47856">
                  <c:v>-8.2516400000000004E-2</c:v>
                </c:pt>
                <c:pt idx="47857">
                  <c:v>-8.0546199999999998E-2</c:v>
                </c:pt>
                <c:pt idx="47858">
                  <c:v>-7.8481200000000001E-2</c:v>
                </c:pt>
                <c:pt idx="47859">
                  <c:v>-7.6323699999999994E-2</c:v>
                </c:pt>
                <c:pt idx="47860">
                  <c:v>-7.40759E-2</c:v>
                </c:pt>
                <c:pt idx="47861">
                  <c:v>-7.1740499999999999E-2</c:v>
                </c:pt>
                <c:pt idx="47862">
                  <c:v>-6.9320000000000007E-2</c:v>
                </c:pt>
                <c:pt idx="47863">
                  <c:v>-6.6817199999999993E-2</c:v>
                </c:pt>
                <c:pt idx="47864">
                  <c:v>-6.4234899999999998E-2</c:v>
                </c:pt>
                <c:pt idx="47865">
                  <c:v>-6.1575999999999999E-2</c:v>
                </c:pt>
                <c:pt idx="47866">
                  <c:v>-5.8843800000000002E-2</c:v>
                </c:pt>
                <c:pt idx="47867">
                  <c:v>-5.6041300000000002E-2</c:v>
                </c:pt>
                <c:pt idx="47868">
                  <c:v>-5.3171900000000001E-2</c:v>
                </c:pt>
                <c:pt idx="47869">
                  <c:v>-5.0238999999999999E-2</c:v>
                </c:pt>
                <c:pt idx="47870">
                  <c:v>-4.7246000000000003E-2</c:v>
                </c:pt>
                <c:pt idx="47871">
                  <c:v>-4.4196600000000003E-2</c:v>
                </c:pt>
                <c:pt idx="47872">
                  <c:v>-4.1094400000000003E-2</c:v>
                </c:pt>
                <c:pt idx="47873">
                  <c:v>-3.7943200000000003E-2</c:v>
                </c:pt>
                <c:pt idx="47874">
                  <c:v>-3.4746699999999998E-2</c:v>
                </c:pt>
                <c:pt idx="47875">
                  <c:v>-3.1508899999999999E-2</c:v>
                </c:pt>
                <c:pt idx="47876">
                  <c:v>-2.8233600000000001E-2</c:v>
                </c:pt>
                <c:pt idx="47877">
                  <c:v>-2.4924999999999999E-2</c:v>
                </c:pt>
                <c:pt idx="47878">
                  <c:v>-2.1586999999999999E-2</c:v>
                </c:pt>
                <c:pt idx="47879">
                  <c:v>-1.8223699999999999E-2</c:v>
                </c:pt>
                <c:pt idx="47880">
                  <c:v>-1.48392E-2</c:v>
                </c:pt>
                <c:pt idx="47881">
                  <c:v>-1.14377E-2</c:v>
                </c:pt>
                <c:pt idx="47882" formatCode="0.00E+00">
                  <c:v>-8.0234399999999997E-3</c:v>
                </c:pt>
                <c:pt idx="47883" formatCode="0.00E+00">
                  <c:v>-4.6005400000000002E-3</c:v>
                </c:pt>
                <c:pt idx="47884" formatCode="0.00E+00">
                  <c:v>-1.17322E-3</c:v>
                </c:pt>
                <c:pt idx="47885" formatCode="0.00E+00">
                  <c:v>2.25428E-3</c:v>
                </c:pt>
                <c:pt idx="47886" formatCode="0.00E+00">
                  <c:v>5.6777599999999996E-3</c:v>
                </c:pt>
                <c:pt idx="47887" formatCode="0.00E+00">
                  <c:v>9.0930000000000004E-3</c:v>
                </c:pt>
                <c:pt idx="47888">
                  <c:v>1.24958E-2</c:v>
                </c:pt>
                <c:pt idx="47889">
                  <c:v>1.5882E-2</c:v>
                </c:pt>
                <c:pt idx="47890">
                  <c:v>1.9247400000000001E-2</c:v>
                </c:pt>
                <c:pt idx="47891">
                  <c:v>2.2587900000000001E-2</c:v>
                </c:pt>
                <c:pt idx="47892">
                  <c:v>2.5899499999999999E-2</c:v>
                </c:pt>
                <c:pt idx="47893">
                  <c:v>2.9177999999999999E-2</c:v>
                </c:pt>
                <c:pt idx="47894">
                  <c:v>3.2419499999999997E-2</c:v>
                </c:pt>
                <c:pt idx="47895">
                  <c:v>3.5620100000000002E-2</c:v>
                </c:pt>
                <c:pt idx="47896">
                  <c:v>3.8775799999999999E-2</c:v>
                </c:pt>
                <c:pt idx="47897">
                  <c:v>4.1882999999999997E-2</c:v>
                </c:pt>
                <c:pt idx="47898">
                  <c:v>4.4937699999999997E-2</c:v>
                </c:pt>
                <c:pt idx="47899">
                  <c:v>4.7936399999999997E-2</c:v>
                </c:pt>
                <c:pt idx="47900">
                  <c:v>5.08756E-2</c:v>
                </c:pt>
                <c:pt idx="47901">
                  <c:v>5.3751599999999997E-2</c:v>
                </c:pt>
                <c:pt idx="47902">
                  <c:v>5.6561199999999999E-2</c:v>
                </c:pt>
                <c:pt idx="47903">
                  <c:v>5.9301E-2</c:v>
                </c:pt>
                <c:pt idx="47904">
                  <c:v>6.1967899999999999E-2</c:v>
                </c:pt>
                <c:pt idx="47905">
                  <c:v>6.4558699999999997E-2</c:v>
                </c:pt>
                <c:pt idx="47906">
                  <c:v>6.7070500000000005E-2</c:v>
                </c:pt>
                <c:pt idx="47907">
                  <c:v>6.9500400000000004E-2</c:v>
                </c:pt>
                <c:pt idx="47908">
                  <c:v>7.1845699999999998E-2</c:v>
                </c:pt>
                <c:pt idx="47909">
                  <c:v>7.4103799999999997E-2</c:v>
                </c:pt>
                <c:pt idx="47910">
                  <c:v>7.6272300000000001E-2</c:v>
                </c:pt>
                <c:pt idx="47911">
                  <c:v>7.8348600000000004E-2</c:v>
                </c:pt>
                <c:pt idx="47912">
                  <c:v>8.0330700000000005E-2</c:v>
                </c:pt>
                <c:pt idx="47913">
                  <c:v>8.2216499999999998E-2</c:v>
                </c:pt>
                <c:pt idx="47914">
                  <c:v>8.4003999999999995E-2</c:v>
                </c:pt>
                <c:pt idx="47915">
                  <c:v>8.5691400000000001E-2</c:v>
                </c:pt>
                <c:pt idx="47916">
                  <c:v>8.7277099999999996E-2</c:v>
                </c:pt>
                <c:pt idx="47917">
                  <c:v>8.8759500000000005E-2</c:v>
                </c:pt>
                <c:pt idx="47918">
                  <c:v>9.0137300000000004E-2</c:v>
                </c:pt>
                <c:pt idx="47919">
                  <c:v>9.1409299999999999E-2</c:v>
                </c:pt>
                <c:pt idx="47920">
                  <c:v>9.2574500000000004E-2</c:v>
                </c:pt>
                <c:pt idx="47921">
                  <c:v>9.3631800000000001E-2</c:v>
                </c:pt>
                <c:pt idx="47922">
                  <c:v>9.4580700000000004E-2</c:v>
                </c:pt>
                <c:pt idx="47923">
                  <c:v>9.5420400000000002E-2</c:v>
                </c:pt>
                <c:pt idx="47924">
                  <c:v>9.61505E-2</c:v>
                </c:pt>
                <c:pt idx="47925">
                  <c:v>9.6770800000000004E-2</c:v>
                </c:pt>
                <c:pt idx="47926">
                  <c:v>9.7281000000000006E-2</c:v>
                </c:pt>
                <c:pt idx="47927">
                  <c:v>9.7681299999999999E-2</c:v>
                </c:pt>
                <c:pt idx="47928">
                  <c:v>9.7971699999999995E-2</c:v>
                </c:pt>
                <c:pt idx="47929">
                  <c:v>9.8152699999999996E-2</c:v>
                </c:pt>
                <c:pt idx="47930">
                  <c:v>9.8224599999999995E-2</c:v>
                </c:pt>
                <c:pt idx="47931">
                  <c:v>9.8187999999999998E-2</c:v>
                </c:pt>
                <c:pt idx="47932">
                  <c:v>9.8043900000000003E-2</c:v>
                </c:pt>
                <c:pt idx="47933">
                  <c:v>9.7792900000000002E-2</c:v>
                </c:pt>
                <c:pt idx="47934">
                  <c:v>9.7436300000000003E-2</c:v>
                </c:pt>
                <c:pt idx="47935">
                  <c:v>9.6975199999999998E-2</c:v>
                </c:pt>
                <c:pt idx="47936">
                  <c:v>9.6410999999999997E-2</c:v>
                </c:pt>
                <c:pt idx="47937">
                  <c:v>9.5744999999999997E-2</c:v>
                </c:pt>
                <c:pt idx="47938">
                  <c:v>9.4978900000000005E-2</c:v>
                </c:pt>
                <c:pt idx="47939">
                  <c:v>9.4114500000000004E-2</c:v>
                </c:pt>
                <c:pt idx="47940">
                  <c:v>9.3153600000000003E-2</c:v>
                </c:pt>
                <c:pt idx="47941">
                  <c:v>9.2098200000000005E-2</c:v>
                </c:pt>
                <c:pt idx="47942">
                  <c:v>9.0950299999999998E-2</c:v>
                </c:pt>
                <c:pt idx="47943">
                  <c:v>8.9712200000000006E-2</c:v>
                </c:pt>
                <c:pt idx="47944">
                  <c:v>8.8386199999999998E-2</c:v>
                </c:pt>
                <c:pt idx="47945">
                  <c:v>8.6974700000000002E-2</c:v>
                </c:pt>
                <c:pt idx="47946">
                  <c:v>8.5480299999999995E-2</c:v>
                </c:pt>
                <c:pt idx="47947">
                  <c:v>8.3905599999999997E-2</c:v>
                </c:pt>
                <c:pt idx="47948">
                  <c:v>8.2253300000000001E-2</c:v>
                </c:pt>
                <c:pt idx="47949">
                  <c:v>8.0526299999999995E-2</c:v>
                </c:pt>
                <c:pt idx="47950">
                  <c:v>7.87273E-2</c:v>
                </c:pt>
                <c:pt idx="47951">
                  <c:v>7.6859499999999997E-2</c:v>
                </c:pt>
                <c:pt idx="47952">
                  <c:v>7.4925800000000001E-2</c:v>
                </c:pt>
                <c:pt idx="47953">
                  <c:v>7.2929300000000002E-2</c:v>
                </c:pt>
                <c:pt idx="47954">
                  <c:v>7.0873199999999997E-2</c:v>
                </c:pt>
                <c:pt idx="47955">
                  <c:v>6.8760799999999997E-2</c:v>
                </c:pt>
                <c:pt idx="47956">
                  <c:v>6.6595299999999996E-2</c:v>
                </c:pt>
                <c:pt idx="47957">
                  <c:v>6.4380099999999996E-2</c:v>
                </c:pt>
                <c:pt idx="47958">
                  <c:v>6.2118399999999997E-2</c:v>
                </c:pt>
                <c:pt idx="47959">
                  <c:v>5.98138E-2</c:v>
                </c:pt>
                <c:pt idx="47960">
                  <c:v>5.7469600000000003E-2</c:v>
                </c:pt>
                <c:pt idx="47961">
                  <c:v>5.5089399999999997E-2</c:v>
                </c:pt>
                <c:pt idx="47962">
                  <c:v>5.2676399999999998E-2</c:v>
                </c:pt>
                <c:pt idx="47963">
                  <c:v>5.0234399999999998E-2</c:v>
                </c:pt>
                <c:pt idx="47964">
                  <c:v>4.7766599999999999E-2</c:v>
                </c:pt>
                <c:pt idx="47965">
                  <c:v>4.5276700000000003E-2</c:v>
                </c:pt>
                <c:pt idx="47966">
                  <c:v>4.2768100000000003E-2</c:v>
                </c:pt>
                <c:pt idx="47967">
                  <c:v>4.0244299999999997E-2</c:v>
                </c:pt>
                <c:pt idx="47968">
                  <c:v>3.7708699999999998E-2</c:v>
                </c:pt>
                <c:pt idx="47969">
                  <c:v>3.5164800000000003E-2</c:v>
                </c:pt>
                <c:pt idx="47970">
                  <c:v>3.2615900000000003E-2</c:v>
                </c:pt>
                <c:pt idx="47971">
                  <c:v>3.0065499999999998E-2</c:v>
                </c:pt>
                <c:pt idx="47972">
                  <c:v>2.75169E-2</c:v>
                </c:pt>
                <c:pt idx="47973">
                  <c:v>2.49734E-2</c:v>
                </c:pt>
                <c:pt idx="47974">
                  <c:v>2.2438099999999999E-2</c:v>
                </c:pt>
                <c:pt idx="47975">
                  <c:v>1.9914500000000002E-2</c:v>
                </c:pt>
                <c:pt idx="47976">
                  <c:v>1.7405400000000001E-2</c:v>
                </c:pt>
                <c:pt idx="47977">
                  <c:v>1.4914200000000001E-2</c:v>
                </c:pt>
                <c:pt idx="47978">
                  <c:v>1.2443600000000001E-2</c:v>
                </c:pt>
                <c:pt idx="47979" formatCode="0.00E+00">
                  <c:v>9.9967800000000002E-3</c:v>
                </c:pt>
                <c:pt idx="47980" formatCode="0.00E+00">
                  <c:v>7.57648E-3</c:v>
                </c:pt>
                <c:pt idx="47981" formatCode="0.00E+00">
                  <c:v>5.1855199999999999E-3</c:v>
                </c:pt>
                <c:pt idx="47982" formatCode="0.00E+00">
                  <c:v>2.8265999999999999E-3</c:v>
                </c:pt>
                <c:pt idx="47983" formatCode="0.00E+00">
                  <c:v>5.0232499999999997E-4</c:v>
                </c:pt>
                <c:pt idx="47984" formatCode="0.00E+00">
                  <c:v>-1.78477E-3</c:v>
                </c:pt>
                <c:pt idx="47985" formatCode="0.00E+00">
                  <c:v>-4.0322500000000002E-3</c:v>
                </c:pt>
                <c:pt idx="47986" formatCode="0.00E+00">
                  <c:v>-6.2377800000000001E-3</c:v>
                </c:pt>
                <c:pt idx="47987" formatCode="0.00E+00">
                  <c:v>-8.3991199999999995E-3</c:v>
                </c:pt>
                <c:pt idx="47988">
                  <c:v>-1.05142E-2</c:v>
                </c:pt>
                <c:pt idx="47989">
                  <c:v>-1.25808E-2</c:v>
                </c:pt>
                <c:pt idx="47990">
                  <c:v>-1.4597199999999999E-2</c:v>
                </c:pt>
                <c:pt idx="47991">
                  <c:v>-1.6561599999999999E-2</c:v>
                </c:pt>
                <c:pt idx="47992">
                  <c:v>-1.8472100000000002E-2</c:v>
                </c:pt>
                <c:pt idx="47993">
                  <c:v>-2.03273E-2</c:v>
                </c:pt>
                <c:pt idx="47994">
                  <c:v>-2.2125599999999999E-2</c:v>
                </c:pt>
                <c:pt idx="47995">
                  <c:v>-2.38657E-2</c:v>
                </c:pt>
                <c:pt idx="47996">
                  <c:v>-2.55464E-2</c:v>
                </c:pt>
                <c:pt idx="47997">
                  <c:v>-2.71665E-2</c:v>
                </c:pt>
                <c:pt idx="47998">
                  <c:v>-2.8725000000000001E-2</c:v>
                </c:pt>
                <c:pt idx="47999">
                  <c:v>-3.0221000000000001E-2</c:v>
                </c:pt>
                <c:pt idx="48000">
                  <c:v>-3.1653800000000003E-2</c:v>
                </c:pt>
                <c:pt idx="48001">
                  <c:v>-3.3022799999999998E-2</c:v>
                </c:pt>
                <c:pt idx="48002">
                  <c:v>-3.4327299999999998E-2</c:v>
                </c:pt>
                <c:pt idx="48003">
                  <c:v>-3.5567000000000001E-2</c:v>
                </c:pt>
                <c:pt idx="48004">
                  <c:v>-3.6741500000000003E-2</c:v>
                </c:pt>
                <c:pt idx="48005">
                  <c:v>-3.7850799999999997E-2</c:v>
                </c:pt>
                <c:pt idx="48006">
                  <c:v>-3.8894699999999997E-2</c:v>
                </c:pt>
                <c:pt idx="48007">
                  <c:v>-3.98733E-2</c:v>
                </c:pt>
                <c:pt idx="48008">
                  <c:v>-4.0786700000000002E-2</c:v>
                </c:pt>
                <c:pt idx="48009">
                  <c:v>-4.16353E-2</c:v>
                </c:pt>
                <c:pt idx="48010">
                  <c:v>-4.2419400000000003E-2</c:v>
                </c:pt>
                <c:pt idx="48011">
                  <c:v>-4.3139499999999997E-2</c:v>
                </c:pt>
                <c:pt idx="48012">
                  <c:v>-4.37962E-2</c:v>
                </c:pt>
                <c:pt idx="48013">
                  <c:v>-4.4390199999999998E-2</c:v>
                </c:pt>
                <c:pt idx="48014">
                  <c:v>-4.4922299999999998E-2</c:v>
                </c:pt>
                <c:pt idx="48015">
                  <c:v>-4.5393299999999998E-2</c:v>
                </c:pt>
                <c:pt idx="48016">
                  <c:v>-4.5804400000000002E-2</c:v>
                </c:pt>
                <c:pt idx="48017">
                  <c:v>-4.6156599999999999E-2</c:v>
                </c:pt>
                <c:pt idx="48018">
                  <c:v>-4.6450900000000003E-2</c:v>
                </c:pt>
                <c:pt idx="48019">
                  <c:v>-4.6688800000000003E-2</c:v>
                </c:pt>
                <c:pt idx="48020">
                  <c:v>-4.6871500000000003E-2</c:v>
                </c:pt>
                <c:pt idx="48021">
                  <c:v>-4.7000399999999998E-2</c:v>
                </c:pt>
                <c:pt idx="48022">
                  <c:v>-4.7077000000000001E-2</c:v>
                </c:pt>
                <c:pt idx="48023">
                  <c:v>-4.7102900000000003E-2</c:v>
                </c:pt>
                <c:pt idx="48024">
                  <c:v>-4.7079700000000002E-2</c:v>
                </c:pt>
                <c:pt idx="48025">
                  <c:v>-4.7009000000000002E-2</c:v>
                </c:pt>
                <c:pt idx="48026">
                  <c:v>-4.6892700000000002E-2</c:v>
                </c:pt>
                <c:pt idx="48027">
                  <c:v>-4.67324E-2</c:v>
                </c:pt>
                <c:pt idx="48028">
                  <c:v>-4.6530000000000002E-2</c:v>
                </c:pt>
                <c:pt idx="48029">
                  <c:v>-4.6287500000000002E-2</c:v>
                </c:pt>
                <c:pt idx="48030">
                  <c:v>-4.6006699999999998E-2</c:v>
                </c:pt>
                <c:pt idx="48031">
                  <c:v>-4.5689599999999997E-2</c:v>
                </c:pt>
                <c:pt idx="48032">
                  <c:v>-4.5338099999999999E-2</c:v>
                </c:pt>
                <c:pt idx="48033">
                  <c:v>-4.4954300000000003E-2</c:v>
                </c:pt>
                <c:pt idx="48034">
                  <c:v>-4.4540299999999998E-2</c:v>
                </c:pt>
                <c:pt idx="48035">
                  <c:v>-4.4097999999999998E-2</c:v>
                </c:pt>
                <c:pt idx="48036">
                  <c:v>-4.3629599999999998E-2</c:v>
                </c:pt>
                <c:pt idx="48037">
                  <c:v>-4.3137000000000002E-2</c:v>
                </c:pt>
                <c:pt idx="48038">
                  <c:v>-4.2622399999999998E-2</c:v>
                </c:pt>
                <c:pt idx="48039">
                  <c:v>-4.2087899999999998E-2</c:v>
                </c:pt>
                <c:pt idx="48040">
                  <c:v>-4.1535500000000003E-2</c:v>
                </c:pt>
                <c:pt idx="48041">
                  <c:v>-4.0967200000000002E-2</c:v>
                </c:pt>
                <c:pt idx="48042">
                  <c:v>-4.03851E-2</c:v>
                </c:pt>
                <c:pt idx="48043">
                  <c:v>-3.9791300000000002E-2</c:v>
                </c:pt>
                <c:pt idx="48044">
                  <c:v>-3.9187699999999999E-2</c:v>
                </c:pt>
                <c:pt idx="48045">
                  <c:v>-3.8576199999999998E-2</c:v>
                </c:pt>
                <c:pt idx="48046">
                  <c:v>-3.7958899999999997E-2</c:v>
                </c:pt>
                <c:pt idx="48047">
                  <c:v>-3.7337599999999999E-2</c:v>
                </c:pt>
                <c:pt idx="48048">
                  <c:v>-3.6714200000000002E-2</c:v>
                </c:pt>
                <c:pt idx="48049">
                  <c:v>-3.6090499999999998E-2</c:v>
                </c:pt>
                <c:pt idx="48050">
                  <c:v>-3.5468199999999998E-2</c:v>
                </c:pt>
                <c:pt idx="48051">
                  <c:v>-3.4849100000000001E-2</c:v>
                </c:pt>
                <c:pt idx="48052">
                  <c:v>-3.4234899999999999E-2</c:v>
                </c:pt>
                <c:pt idx="48053">
                  <c:v>-3.36271E-2</c:v>
                </c:pt>
                <c:pt idx="48054">
                  <c:v>-3.3027300000000002E-2</c:v>
                </c:pt>
                <c:pt idx="48055">
                  <c:v>-3.2437000000000001E-2</c:v>
                </c:pt>
                <c:pt idx="48056">
                  <c:v>-3.18576E-2</c:v>
                </c:pt>
                <c:pt idx="48057">
                  <c:v>-3.12903E-2</c:v>
                </c:pt>
                <c:pt idx="48058">
                  <c:v>-3.0736599999999999E-2</c:v>
                </c:pt>
                <c:pt idx="48059">
                  <c:v>-3.0197600000000002E-2</c:v>
                </c:pt>
                <c:pt idx="48060">
                  <c:v>-2.9674300000000001E-2</c:v>
                </c:pt>
                <c:pt idx="48061">
                  <c:v>-2.91679E-2</c:v>
                </c:pt>
                <c:pt idx="48062">
                  <c:v>-2.8679400000000001E-2</c:v>
                </c:pt>
                <c:pt idx="48063">
                  <c:v>-2.8209399999999999E-2</c:v>
                </c:pt>
                <c:pt idx="48064">
                  <c:v>-2.7758999999999999E-2</c:v>
                </c:pt>
                <c:pt idx="48065">
                  <c:v>-2.7328700000000001E-2</c:v>
                </c:pt>
                <c:pt idx="48066">
                  <c:v>-2.6919200000000001E-2</c:v>
                </c:pt>
                <c:pt idx="48067">
                  <c:v>-2.6531099999999998E-2</c:v>
                </c:pt>
                <c:pt idx="48068">
                  <c:v>-2.6164699999999999E-2</c:v>
                </c:pt>
                <c:pt idx="48069">
                  <c:v>-2.58204E-2</c:v>
                </c:pt>
                <c:pt idx="48070">
                  <c:v>-2.54985E-2</c:v>
                </c:pt>
                <c:pt idx="48071">
                  <c:v>-2.5199099999999999E-2</c:v>
                </c:pt>
                <c:pt idx="48072">
                  <c:v>-2.4922400000000001E-2</c:v>
                </c:pt>
                <c:pt idx="48073">
                  <c:v>-2.46684E-2</c:v>
                </c:pt>
                <c:pt idx="48074">
                  <c:v>-2.4436900000000001E-2</c:v>
                </c:pt>
                <c:pt idx="48075">
                  <c:v>-2.4227800000000001E-2</c:v>
                </c:pt>
                <c:pt idx="48076">
                  <c:v>-2.4040800000000001E-2</c:v>
                </c:pt>
                <c:pt idx="48077">
                  <c:v>-2.3875500000000001E-2</c:v>
                </c:pt>
                <c:pt idx="48078">
                  <c:v>-2.3731599999999999E-2</c:v>
                </c:pt>
                <c:pt idx="48079">
                  <c:v>-2.3608400000000002E-2</c:v>
                </c:pt>
                <c:pt idx="48080">
                  <c:v>-2.3505499999999999E-2</c:v>
                </c:pt>
                <c:pt idx="48081">
                  <c:v>-2.3422100000000001E-2</c:v>
                </c:pt>
                <c:pt idx="48082">
                  <c:v>-2.33575E-2</c:v>
                </c:pt>
                <c:pt idx="48083">
                  <c:v>-2.33107E-2</c:v>
                </c:pt>
                <c:pt idx="48084">
                  <c:v>-2.3281E-2</c:v>
                </c:pt>
                <c:pt idx="48085">
                  <c:v>-2.3267300000000001E-2</c:v>
                </c:pt>
                <c:pt idx="48086">
                  <c:v>-2.32686E-2</c:v>
                </c:pt>
                <c:pt idx="48087">
                  <c:v>-2.32838E-2</c:v>
                </c:pt>
                <c:pt idx="48088">
                  <c:v>-2.3311700000000001E-2</c:v>
                </c:pt>
                <c:pt idx="48089">
                  <c:v>-2.3351E-2</c:v>
                </c:pt>
                <c:pt idx="48090">
                  <c:v>-2.3400399999999998E-2</c:v>
                </c:pt>
                <c:pt idx="48091">
                  <c:v>-2.3458699999999999E-2</c:v>
                </c:pt>
                <c:pt idx="48092">
                  <c:v>-2.3524400000000001E-2</c:v>
                </c:pt>
                <c:pt idx="48093">
                  <c:v>-2.3595999999999999E-2</c:v>
                </c:pt>
                <c:pt idx="48094">
                  <c:v>-2.3672100000000001E-2</c:v>
                </c:pt>
                <c:pt idx="48095">
                  <c:v>-2.3751100000000001E-2</c:v>
                </c:pt>
                <c:pt idx="48096">
                  <c:v>-2.3831499999999999E-2</c:v>
                </c:pt>
                <c:pt idx="48097">
                  <c:v>-2.3911700000000001E-2</c:v>
                </c:pt>
                <c:pt idx="48098">
                  <c:v>-2.39901E-2</c:v>
                </c:pt>
                <c:pt idx="48099">
                  <c:v>-2.40649E-2</c:v>
                </c:pt>
                <c:pt idx="48100">
                  <c:v>-2.4134599999999999E-2</c:v>
                </c:pt>
                <c:pt idx="48101">
                  <c:v>-2.4197400000000001E-2</c:v>
                </c:pt>
                <c:pt idx="48102">
                  <c:v>-2.42518E-2</c:v>
                </c:pt>
                <c:pt idx="48103">
                  <c:v>-2.4295799999999999E-2</c:v>
                </c:pt>
                <c:pt idx="48104">
                  <c:v>-2.4327999999999999E-2</c:v>
                </c:pt>
                <c:pt idx="48105">
                  <c:v>-2.43465E-2</c:v>
                </c:pt>
                <c:pt idx="48106">
                  <c:v>-2.4349599999999999E-2</c:v>
                </c:pt>
                <c:pt idx="48107">
                  <c:v>-2.4335699999999998E-2</c:v>
                </c:pt>
                <c:pt idx="48108">
                  <c:v>-2.43032E-2</c:v>
                </c:pt>
                <c:pt idx="48109">
                  <c:v>-2.42502E-2</c:v>
                </c:pt>
                <c:pt idx="48110">
                  <c:v>-2.41754E-2</c:v>
                </c:pt>
                <c:pt idx="48111">
                  <c:v>-2.4076899999999998E-2</c:v>
                </c:pt>
                <c:pt idx="48112">
                  <c:v>-2.3953200000000001E-2</c:v>
                </c:pt>
                <c:pt idx="48113">
                  <c:v>-2.3802899999999998E-2</c:v>
                </c:pt>
                <c:pt idx="48114">
                  <c:v>-2.36244E-2</c:v>
                </c:pt>
                <c:pt idx="48115">
                  <c:v>-2.3416200000000002E-2</c:v>
                </c:pt>
                <c:pt idx="48116">
                  <c:v>-2.3177E-2</c:v>
                </c:pt>
                <c:pt idx="48117">
                  <c:v>-2.2905399999999999E-2</c:v>
                </c:pt>
                <c:pt idx="48118">
                  <c:v>-2.2600100000000001E-2</c:v>
                </c:pt>
                <c:pt idx="48119">
                  <c:v>-2.2259899999999999E-2</c:v>
                </c:pt>
                <c:pt idx="48120">
                  <c:v>-2.18835E-2</c:v>
                </c:pt>
                <c:pt idx="48121">
                  <c:v>-2.14699E-2</c:v>
                </c:pt>
                <c:pt idx="48122">
                  <c:v>-2.1017999999999998E-2</c:v>
                </c:pt>
                <c:pt idx="48123">
                  <c:v>-2.0526800000000001E-2</c:v>
                </c:pt>
                <c:pt idx="48124">
                  <c:v>-1.9995499999999999E-2</c:v>
                </c:pt>
                <c:pt idx="48125">
                  <c:v>-1.9423200000000002E-2</c:v>
                </c:pt>
                <c:pt idx="48126">
                  <c:v>-1.8809099999999999E-2</c:v>
                </c:pt>
                <c:pt idx="48127">
                  <c:v>-1.8152700000000001E-2</c:v>
                </c:pt>
                <c:pt idx="48128">
                  <c:v>-1.7453300000000001E-2</c:v>
                </c:pt>
                <c:pt idx="48129">
                  <c:v>-1.67105E-2</c:v>
                </c:pt>
                <c:pt idx="48130">
                  <c:v>-1.5923900000000001E-2</c:v>
                </c:pt>
                <c:pt idx="48131">
                  <c:v>-1.50931E-2</c:v>
                </c:pt>
                <c:pt idx="48132">
                  <c:v>-1.42179E-2</c:v>
                </c:pt>
                <c:pt idx="48133">
                  <c:v>-1.3298300000000001E-2</c:v>
                </c:pt>
                <c:pt idx="48134">
                  <c:v>-1.23342E-2</c:v>
                </c:pt>
                <c:pt idx="48135">
                  <c:v>-1.13256E-2</c:v>
                </c:pt>
                <c:pt idx="48136">
                  <c:v>-1.02729E-2</c:v>
                </c:pt>
                <c:pt idx="48137" formatCode="0.00E+00">
                  <c:v>-9.1761700000000009E-3</c:v>
                </c:pt>
                <c:pt idx="48138" formatCode="0.00E+00">
                  <c:v>-8.0358700000000005E-3</c:v>
                </c:pt>
                <c:pt idx="48139" formatCode="0.00E+00">
                  <c:v>-6.8524700000000003E-3</c:v>
                </c:pt>
                <c:pt idx="48140" formatCode="0.00E+00">
                  <c:v>-5.6265400000000002E-3</c:v>
                </c:pt>
                <c:pt idx="48141" formatCode="0.00E+00">
                  <c:v>-4.3587599999999997E-3</c:v>
                </c:pt>
                <c:pt idx="48142" formatCode="0.00E+00">
                  <c:v>-3.0498999999999999E-3</c:v>
                </c:pt>
                <c:pt idx="48143" formatCode="0.00E+00">
                  <c:v>-1.7008500000000001E-3</c:v>
                </c:pt>
                <c:pt idx="48144" formatCode="0.00E+00">
                  <c:v>-3.1257799999999999E-4</c:v>
                </c:pt>
                <c:pt idx="48145" formatCode="0.00E+00">
                  <c:v>1.1138400000000001E-3</c:v>
                </c:pt>
                <c:pt idx="48146" formatCode="0.00E+00">
                  <c:v>2.5772199999999999E-3</c:v>
                </c:pt>
                <c:pt idx="48147" formatCode="0.00E+00">
                  <c:v>4.0763099999999997E-3</c:v>
                </c:pt>
                <c:pt idx="48148" formatCode="0.00E+00">
                  <c:v>5.6097300000000003E-3</c:v>
                </c:pt>
                <c:pt idx="48149" formatCode="0.00E+00">
                  <c:v>7.1760399999999998E-3</c:v>
                </c:pt>
                <c:pt idx="48150" formatCode="0.00E+00">
                  <c:v>8.7736600000000008E-3</c:v>
                </c:pt>
                <c:pt idx="48151">
                  <c:v>1.0401000000000001E-2</c:v>
                </c:pt>
                <c:pt idx="48152">
                  <c:v>1.2056300000000001E-2</c:v>
                </c:pt>
                <c:pt idx="48153">
                  <c:v>1.37377E-2</c:v>
                </c:pt>
                <c:pt idx="48154">
                  <c:v>1.5443399999999999E-2</c:v>
                </c:pt>
                <c:pt idx="48155">
                  <c:v>1.71713E-2</c:v>
                </c:pt>
                <c:pt idx="48156">
                  <c:v>1.8919499999999999E-2</c:v>
                </c:pt>
                <c:pt idx="48157">
                  <c:v>2.0685800000000001E-2</c:v>
                </c:pt>
                <c:pt idx="48158">
                  <c:v>2.2467999999999998E-2</c:v>
                </c:pt>
                <c:pt idx="48159">
                  <c:v>2.4263799999999999E-2</c:v>
                </c:pt>
                <c:pt idx="48160">
                  <c:v>2.6071E-2</c:v>
                </c:pt>
                <c:pt idx="48161">
                  <c:v>2.7886999999999999E-2</c:v>
                </c:pt>
                <c:pt idx="48162">
                  <c:v>2.97095E-2</c:v>
                </c:pt>
                <c:pt idx="48163">
                  <c:v>3.1536000000000002E-2</c:v>
                </c:pt>
                <c:pt idx="48164">
                  <c:v>3.3363999999999998E-2</c:v>
                </c:pt>
                <c:pt idx="48165">
                  <c:v>3.5190699999999998E-2</c:v>
                </c:pt>
                <c:pt idx="48166">
                  <c:v>3.7013699999999997E-2</c:v>
                </c:pt>
                <c:pt idx="48167">
                  <c:v>3.8830200000000002E-2</c:v>
                </c:pt>
                <c:pt idx="48168">
                  <c:v>4.06375E-2</c:v>
                </c:pt>
                <c:pt idx="48169">
                  <c:v>4.2432900000000003E-2</c:v>
                </c:pt>
                <c:pt idx="48170">
                  <c:v>4.4213700000000002E-2</c:v>
                </c:pt>
                <c:pt idx="48171">
                  <c:v>4.59771E-2</c:v>
                </c:pt>
                <c:pt idx="48172">
                  <c:v>4.7720199999999997E-2</c:v>
                </c:pt>
                <c:pt idx="48173">
                  <c:v>4.9440400000000002E-2</c:v>
                </c:pt>
                <c:pt idx="48174">
                  <c:v>5.1134800000000001E-2</c:v>
                </c:pt>
                <c:pt idx="48175">
                  <c:v>5.2800699999999999E-2</c:v>
                </c:pt>
                <c:pt idx="48176">
                  <c:v>5.4435200000000003E-2</c:v>
                </c:pt>
                <c:pt idx="48177">
                  <c:v>5.6035500000000002E-2</c:v>
                </c:pt>
                <c:pt idx="48178">
                  <c:v>5.7598999999999997E-2</c:v>
                </c:pt>
                <c:pt idx="48179">
                  <c:v>5.9122899999999999E-2</c:v>
                </c:pt>
                <c:pt idx="48180">
                  <c:v>6.0604499999999999E-2</c:v>
                </c:pt>
                <c:pt idx="48181">
                  <c:v>6.2041100000000002E-2</c:v>
                </c:pt>
                <c:pt idx="48182">
                  <c:v>6.343E-2</c:v>
                </c:pt>
                <c:pt idx="48183">
                  <c:v>6.4768699999999998E-2</c:v>
                </c:pt>
                <c:pt idx="48184">
                  <c:v>6.6054600000000005E-2</c:v>
                </c:pt>
                <c:pt idx="48185">
                  <c:v>6.7285300000000006E-2</c:v>
                </c:pt>
                <c:pt idx="48186">
                  <c:v>6.8458199999999997E-2</c:v>
                </c:pt>
                <c:pt idx="48187">
                  <c:v>6.9570900000000005E-2</c:v>
                </c:pt>
                <c:pt idx="48188">
                  <c:v>7.0621299999999998E-2</c:v>
                </c:pt>
                <c:pt idx="48189">
                  <c:v>7.1606900000000001E-2</c:v>
                </c:pt>
                <c:pt idx="48190">
                  <c:v>7.2525599999999996E-2</c:v>
                </c:pt>
                <c:pt idx="48191">
                  <c:v>7.3375399999999993E-2</c:v>
                </c:pt>
                <c:pt idx="48192">
                  <c:v>7.4154100000000001E-2</c:v>
                </c:pt>
                <c:pt idx="48193">
                  <c:v>7.4859999999999996E-2</c:v>
                </c:pt>
                <c:pt idx="48194">
                  <c:v>7.5491000000000003E-2</c:v>
                </c:pt>
                <c:pt idx="48195">
                  <c:v>7.6045500000000002E-2</c:v>
                </c:pt>
                <c:pt idx="48196">
                  <c:v>7.6521900000000004E-2</c:v>
                </c:pt>
                <c:pt idx="48197">
                  <c:v>7.6918399999999998E-2</c:v>
                </c:pt>
                <c:pt idx="48198">
                  <c:v>7.7233800000000005E-2</c:v>
                </c:pt>
                <c:pt idx="48199">
                  <c:v>7.7466699999999999E-2</c:v>
                </c:pt>
                <c:pt idx="48200">
                  <c:v>7.7615799999999999E-2</c:v>
                </c:pt>
                <c:pt idx="48201">
                  <c:v>7.7680100000000002E-2</c:v>
                </c:pt>
                <c:pt idx="48202">
                  <c:v>7.7658500000000005E-2</c:v>
                </c:pt>
                <c:pt idx="48203">
                  <c:v>7.7550099999999997E-2</c:v>
                </c:pt>
                <c:pt idx="48204">
                  <c:v>7.7354199999999998E-2</c:v>
                </c:pt>
                <c:pt idx="48205">
                  <c:v>7.7070100000000002E-2</c:v>
                </c:pt>
                <c:pt idx="48206">
                  <c:v>7.6697399999999999E-2</c:v>
                </c:pt>
                <c:pt idx="48207">
                  <c:v>7.6235600000000001E-2</c:v>
                </c:pt>
                <c:pt idx="48208">
                  <c:v>7.5684500000000002E-2</c:v>
                </c:pt>
                <c:pt idx="48209">
                  <c:v>7.5043899999999997E-2</c:v>
                </c:pt>
                <c:pt idx="48210">
                  <c:v>7.4313900000000002E-2</c:v>
                </c:pt>
                <c:pt idx="48211">
                  <c:v>7.3494500000000004E-2</c:v>
                </c:pt>
                <c:pt idx="48212">
                  <c:v>7.2586100000000001E-2</c:v>
                </c:pt>
                <c:pt idx="48213">
                  <c:v>7.1589100000000003E-2</c:v>
                </c:pt>
                <c:pt idx="48214">
                  <c:v>7.0503800000000005E-2</c:v>
                </c:pt>
                <c:pt idx="48215">
                  <c:v>6.9331100000000007E-2</c:v>
                </c:pt>
                <c:pt idx="48216">
                  <c:v>6.8071699999999999E-2</c:v>
                </c:pt>
                <c:pt idx="48217">
                  <c:v>6.6726599999999997E-2</c:v>
                </c:pt>
                <c:pt idx="48218">
                  <c:v>6.5296699999999999E-2</c:v>
                </c:pt>
                <c:pt idx="48219">
                  <c:v>6.3783300000000001E-2</c:v>
                </c:pt>
                <c:pt idx="48220">
                  <c:v>6.2187600000000003E-2</c:v>
                </c:pt>
                <c:pt idx="48221">
                  <c:v>6.0511200000000001E-2</c:v>
                </c:pt>
                <c:pt idx="48222">
                  <c:v>5.8755599999999998E-2</c:v>
                </c:pt>
                <c:pt idx="48223">
                  <c:v>5.6922399999999998E-2</c:v>
                </c:pt>
                <c:pt idx="48224">
                  <c:v>5.50135E-2</c:v>
                </c:pt>
                <c:pt idx="48225">
                  <c:v>5.3030899999999999E-2</c:v>
                </c:pt>
                <c:pt idx="48226">
                  <c:v>5.0976500000000001E-2</c:v>
                </c:pt>
                <c:pt idx="48227">
                  <c:v>4.88525E-2</c:v>
                </c:pt>
                <c:pt idx="48228">
                  <c:v>4.6661300000000003E-2</c:v>
                </c:pt>
                <c:pt idx="48229">
                  <c:v>4.4405100000000003E-2</c:v>
                </c:pt>
                <c:pt idx="48230">
                  <c:v>4.2086600000000002E-2</c:v>
                </c:pt>
                <c:pt idx="48231">
                  <c:v>3.9708199999999999E-2</c:v>
                </c:pt>
                <c:pt idx="48232">
                  <c:v>3.7272699999999999E-2</c:v>
                </c:pt>
                <c:pt idx="48233">
                  <c:v>3.4782800000000003E-2</c:v>
                </c:pt>
                <c:pt idx="48234">
                  <c:v>3.2241499999999999E-2</c:v>
                </c:pt>
                <c:pt idx="48235">
                  <c:v>2.9651799999999999E-2</c:v>
                </c:pt>
                <c:pt idx="48236">
                  <c:v>2.7016499999999999E-2</c:v>
                </c:pt>
                <c:pt idx="48237">
                  <c:v>2.4339E-2</c:v>
                </c:pt>
                <c:pt idx="48238">
                  <c:v>2.16224E-2</c:v>
                </c:pt>
                <c:pt idx="48239">
                  <c:v>1.8869899999999998E-2</c:v>
                </c:pt>
                <c:pt idx="48240">
                  <c:v>1.6084999999999999E-2</c:v>
                </c:pt>
                <c:pt idx="48241">
                  <c:v>1.32709E-2</c:v>
                </c:pt>
                <c:pt idx="48242">
                  <c:v>1.0431299999999999E-2</c:v>
                </c:pt>
                <c:pt idx="48243" formatCode="0.00E+00">
                  <c:v>7.5694400000000002E-3</c:v>
                </c:pt>
                <c:pt idx="48244" formatCode="0.00E+00">
                  <c:v>4.6890400000000002E-3</c:v>
                </c:pt>
                <c:pt idx="48245" formatCode="0.00E+00">
                  <c:v>1.79364E-3</c:v>
                </c:pt>
                <c:pt idx="48246" formatCode="0.00E+00">
                  <c:v>-1.1131400000000001E-3</c:v>
                </c:pt>
                <c:pt idx="48247" formatCode="0.00E+00">
                  <c:v>-4.0276499999999998E-3</c:v>
                </c:pt>
                <c:pt idx="48248" formatCode="0.00E+00">
                  <c:v>-6.9462100000000004E-3</c:v>
                </c:pt>
                <c:pt idx="48249" formatCode="0.00E+00">
                  <c:v>-9.8651299999999997E-3</c:v>
                </c:pt>
                <c:pt idx="48250">
                  <c:v>-1.2780700000000001E-2</c:v>
                </c:pt>
                <c:pt idx="48251">
                  <c:v>-1.56893E-2</c:v>
                </c:pt>
                <c:pt idx="48252">
                  <c:v>-1.8586999999999999E-2</c:v>
                </c:pt>
                <c:pt idx="48253">
                  <c:v>-2.1470300000000001E-2</c:v>
                </c:pt>
                <c:pt idx="48254">
                  <c:v>-2.4335499999999999E-2</c:v>
                </c:pt>
                <c:pt idx="48255">
                  <c:v>-2.7178799999999999E-2</c:v>
                </c:pt>
                <c:pt idx="48256">
                  <c:v>-2.9996599999999998E-2</c:v>
                </c:pt>
                <c:pt idx="48257">
                  <c:v>-3.2785300000000003E-2</c:v>
                </c:pt>
                <c:pt idx="48258">
                  <c:v>-3.5541299999999998E-2</c:v>
                </c:pt>
                <c:pt idx="48259">
                  <c:v>-3.8261000000000003E-2</c:v>
                </c:pt>
                <c:pt idx="48260">
                  <c:v>-4.0940900000000002E-2</c:v>
                </c:pt>
                <c:pt idx="48261">
                  <c:v>-4.3577499999999998E-2</c:v>
                </c:pt>
                <c:pt idx="48262">
                  <c:v>-4.6167399999999997E-2</c:v>
                </c:pt>
                <c:pt idx="48263">
                  <c:v>-4.8707399999999998E-2</c:v>
                </c:pt>
                <c:pt idx="48264">
                  <c:v>-5.1194000000000003E-2</c:v>
                </c:pt>
                <c:pt idx="48265">
                  <c:v>-5.3623999999999998E-2</c:v>
                </c:pt>
                <c:pt idx="48266">
                  <c:v>-5.5994500000000003E-2</c:v>
                </c:pt>
                <c:pt idx="48267">
                  <c:v>-5.8302100000000003E-2</c:v>
                </c:pt>
                <c:pt idx="48268">
                  <c:v>-6.0544100000000003E-2</c:v>
                </c:pt>
                <c:pt idx="48269">
                  <c:v>-6.2717400000000006E-2</c:v>
                </c:pt>
                <c:pt idx="48270">
                  <c:v>-6.4819399999999999E-2</c:v>
                </c:pt>
                <c:pt idx="48271">
                  <c:v>-6.6847299999999998E-2</c:v>
                </c:pt>
                <c:pt idx="48272">
                  <c:v>-6.8798499999999999E-2</c:v>
                </c:pt>
                <c:pt idx="48273">
                  <c:v>-7.0670499999999997E-2</c:v>
                </c:pt>
                <c:pt idx="48274">
                  <c:v>-7.2460899999999995E-2</c:v>
                </c:pt>
                <c:pt idx="48275">
                  <c:v>-7.4167499999999997E-2</c:v>
                </c:pt>
                <c:pt idx="48276">
                  <c:v>-7.57882E-2</c:v>
                </c:pt>
                <c:pt idx="48277">
                  <c:v>-7.7320799999999995E-2</c:v>
                </c:pt>
                <c:pt idx="48278">
                  <c:v>-7.87635E-2</c:v>
                </c:pt>
                <c:pt idx="48279">
                  <c:v>-8.0114500000000005E-2</c:v>
                </c:pt>
                <c:pt idx="48280">
                  <c:v>-8.1372200000000006E-2</c:v>
                </c:pt>
                <c:pt idx="48281">
                  <c:v>-8.2534999999999997E-2</c:v>
                </c:pt>
                <c:pt idx="48282">
                  <c:v>-8.3601499999999995E-2</c:v>
                </c:pt>
                <c:pt idx="48283">
                  <c:v>-8.4570599999999996E-2</c:v>
                </c:pt>
                <c:pt idx="48284">
                  <c:v>-8.5441000000000003E-2</c:v>
                </c:pt>
                <c:pt idx="48285">
                  <c:v>-8.6211800000000005E-2</c:v>
                </c:pt>
                <c:pt idx="48286">
                  <c:v>-8.6882100000000004E-2</c:v>
                </c:pt>
                <c:pt idx="48287">
                  <c:v>-8.7451399999999999E-2</c:v>
                </c:pt>
                <c:pt idx="48288">
                  <c:v>-8.7918899999999994E-2</c:v>
                </c:pt>
                <c:pt idx="48289">
                  <c:v>-8.8284399999999999E-2</c:v>
                </c:pt>
                <c:pt idx="48290">
                  <c:v>-8.8547500000000001E-2</c:v>
                </c:pt>
                <c:pt idx="48291">
                  <c:v>-8.8708099999999998E-2</c:v>
                </c:pt>
                <c:pt idx="48292">
                  <c:v>-8.8766200000000003E-2</c:v>
                </c:pt>
                <c:pt idx="48293">
                  <c:v>-8.8722099999999998E-2</c:v>
                </c:pt>
                <c:pt idx="48294">
                  <c:v>-8.8576000000000002E-2</c:v>
                </c:pt>
                <c:pt idx="48295">
                  <c:v>-8.8328400000000001E-2</c:v>
                </c:pt>
                <c:pt idx="48296">
                  <c:v>-8.7979799999999997E-2</c:v>
                </c:pt>
                <c:pt idx="48297">
                  <c:v>-8.7530999999999998E-2</c:v>
                </c:pt>
                <c:pt idx="48298">
                  <c:v>-8.6982900000000002E-2</c:v>
                </c:pt>
                <c:pt idx="48299">
                  <c:v>-8.6336499999999997E-2</c:v>
                </c:pt>
                <c:pt idx="48300">
                  <c:v>-8.55929E-2</c:v>
                </c:pt>
                <c:pt idx="48301">
                  <c:v>-8.4753400000000007E-2</c:v>
                </c:pt>
                <c:pt idx="48302">
                  <c:v>-8.3819400000000002E-2</c:v>
                </c:pt>
                <c:pt idx="48303">
                  <c:v>-8.2792599999999994E-2</c:v>
                </c:pt>
                <c:pt idx="48304">
                  <c:v>-8.1674399999999994E-2</c:v>
                </c:pt>
                <c:pt idx="48305">
                  <c:v>-8.0466800000000005E-2</c:v>
                </c:pt>
                <c:pt idx="48306">
                  <c:v>-7.9171599999999995E-2</c:v>
                </c:pt>
                <c:pt idx="48307">
                  <c:v>-7.7790899999999996E-2</c:v>
                </c:pt>
                <c:pt idx="48308">
                  <c:v>-7.63268E-2</c:v>
                </c:pt>
                <c:pt idx="48309">
                  <c:v>-7.4781600000000004E-2</c:v>
                </c:pt>
                <c:pt idx="48310">
                  <c:v>-7.3157700000000006E-2</c:v>
                </c:pt>
                <c:pt idx="48311">
                  <c:v>-7.1457499999999993E-2</c:v>
                </c:pt>
                <c:pt idx="48312">
                  <c:v>-6.9683499999999995E-2</c:v>
                </c:pt>
                <c:pt idx="48313">
                  <c:v>-6.7838499999999996E-2</c:v>
                </c:pt>
                <c:pt idx="48314">
                  <c:v>-6.59251E-2</c:v>
                </c:pt>
                <c:pt idx="48315">
                  <c:v>-6.3946299999999998E-2</c:v>
                </c:pt>
                <c:pt idx="48316">
                  <c:v>-6.1904899999999999E-2</c:v>
                </c:pt>
                <c:pt idx="48317">
                  <c:v>-5.9804000000000003E-2</c:v>
                </c:pt>
                <c:pt idx="48318">
                  <c:v>-5.7646599999999999E-2</c:v>
                </c:pt>
                <c:pt idx="48319">
                  <c:v>-5.54358E-2</c:v>
                </c:pt>
                <c:pt idx="48320">
                  <c:v>-5.3174899999999997E-2</c:v>
                </c:pt>
                <c:pt idx="48321">
                  <c:v>-5.0867099999999998E-2</c:v>
                </c:pt>
                <c:pt idx="48322">
                  <c:v>-4.8515599999999999E-2</c:v>
                </c:pt>
                <c:pt idx="48323">
                  <c:v>-4.6123900000000002E-2</c:v>
                </c:pt>
                <c:pt idx="48324">
                  <c:v>-4.3695400000000002E-2</c:v>
                </c:pt>
                <c:pt idx="48325">
                  <c:v>-4.1233400000000003E-2</c:v>
                </c:pt>
                <c:pt idx="48326">
                  <c:v>-3.8741400000000002E-2</c:v>
                </c:pt>
                <c:pt idx="48327">
                  <c:v>-3.6222999999999998E-2</c:v>
                </c:pt>
                <c:pt idx="48328">
                  <c:v>-3.3681500000000003E-2</c:v>
                </c:pt>
                <c:pt idx="48329">
                  <c:v>-3.1120599999999998E-2</c:v>
                </c:pt>
                <c:pt idx="48330">
                  <c:v>-2.8543700000000002E-2</c:v>
                </c:pt>
                <c:pt idx="48331">
                  <c:v>-2.5954399999999999E-2</c:v>
                </c:pt>
                <c:pt idx="48332">
                  <c:v>-2.3356200000000001E-2</c:v>
                </c:pt>
                <c:pt idx="48333">
                  <c:v>-2.07526E-2</c:v>
                </c:pt>
                <c:pt idx="48334">
                  <c:v>-1.8147099999999999E-2</c:v>
                </c:pt>
                <c:pt idx="48335">
                  <c:v>-1.55432E-2</c:v>
                </c:pt>
                <c:pt idx="48336">
                  <c:v>-1.2944300000000001E-2</c:v>
                </c:pt>
                <c:pt idx="48337">
                  <c:v>-1.0354E-2</c:v>
                </c:pt>
                <c:pt idx="48338" formatCode="0.00E+00">
                  <c:v>-7.7754199999999999E-3</c:v>
                </c:pt>
                <c:pt idx="48339" formatCode="0.00E+00">
                  <c:v>-5.21209E-3</c:v>
                </c:pt>
                <c:pt idx="48340" formatCode="0.00E+00">
                  <c:v>-2.6672900000000001E-3</c:v>
                </c:pt>
                <c:pt idx="48341" formatCode="0.00E+00">
                  <c:v>-1.44256E-4</c:v>
                </c:pt>
                <c:pt idx="48342" formatCode="0.00E+00">
                  <c:v>2.35381E-3</c:v>
                </c:pt>
                <c:pt idx="48343" formatCode="0.00E+00">
                  <c:v>4.8237599999999999E-3</c:v>
                </c:pt>
                <c:pt idx="48344" formatCode="0.00E+00">
                  <c:v>7.2625199999999997E-3</c:v>
                </c:pt>
                <c:pt idx="48345" formatCode="0.00E+00">
                  <c:v>9.6670899999999997E-3</c:v>
                </c:pt>
                <c:pt idx="48346">
                  <c:v>1.20345E-2</c:v>
                </c:pt>
                <c:pt idx="48347">
                  <c:v>1.4362E-2</c:v>
                </c:pt>
                <c:pt idx="48348">
                  <c:v>1.66467E-2</c:v>
                </c:pt>
                <c:pt idx="48349">
                  <c:v>1.8886E-2</c:v>
                </c:pt>
                <c:pt idx="48350">
                  <c:v>2.1077200000000001E-2</c:v>
                </c:pt>
                <c:pt idx="48351">
                  <c:v>2.32179E-2</c:v>
                </c:pt>
                <c:pt idx="48352">
                  <c:v>2.53057E-2</c:v>
                </c:pt>
                <c:pt idx="48353">
                  <c:v>2.73382E-2</c:v>
                </c:pt>
                <c:pt idx="48354">
                  <c:v>2.9313200000000001E-2</c:v>
                </c:pt>
                <c:pt idx="48355">
                  <c:v>3.1228700000000002E-2</c:v>
                </c:pt>
                <c:pt idx="48356">
                  <c:v>3.30827E-2</c:v>
                </c:pt>
                <c:pt idx="48357">
                  <c:v>3.48732E-2</c:v>
                </c:pt>
                <c:pt idx="48358">
                  <c:v>3.6598499999999999E-2</c:v>
                </c:pt>
                <c:pt idx="48359">
                  <c:v>3.8257100000000002E-2</c:v>
                </c:pt>
                <c:pt idx="48360">
                  <c:v>3.9847199999999999E-2</c:v>
                </c:pt>
                <c:pt idx="48361">
                  <c:v>4.1367599999999997E-2</c:v>
                </c:pt>
                <c:pt idx="48362">
                  <c:v>4.2816899999999998E-2</c:v>
                </c:pt>
                <c:pt idx="48363">
                  <c:v>4.4193900000000001E-2</c:v>
                </c:pt>
                <c:pt idx="48364">
                  <c:v>4.5497700000000002E-2</c:v>
                </c:pt>
                <c:pt idx="48365">
                  <c:v>4.6727299999999999E-2</c:v>
                </c:pt>
                <c:pt idx="48366">
                  <c:v>4.7881899999999998E-2</c:v>
                </c:pt>
                <c:pt idx="48367">
                  <c:v>4.8960900000000002E-2</c:v>
                </c:pt>
                <c:pt idx="48368">
                  <c:v>4.9963599999999997E-2</c:v>
                </c:pt>
                <c:pt idx="48369">
                  <c:v>5.0889700000000003E-2</c:v>
                </c:pt>
                <c:pt idx="48370">
                  <c:v>5.1738899999999997E-2</c:v>
                </c:pt>
                <c:pt idx="48371">
                  <c:v>5.2511099999999998E-2</c:v>
                </c:pt>
                <c:pt idx="48372">
                  <c:v>5.3206000000000003E-2</c:v>
                </c:pt>
                <c:pt idx="48373">
                  <c:v>5.3823999999999997E-2</c:v>
                </c:pt>
                <c:pt idx="48374">
                  <c:v>5.4364999999999997E-2</c:v>
                </c:pt>
                <c:pt idx="48375">
                  <c:v>5.4829599999999999E-2</c:v>
                </c:pt>
                <c:pt idx="48376">
                  <c:v>5.5218099999999999E-2</c:v>
                </c:pt>
                <c:pt idx="48377">
                  <c:v>5.5530999999999997E-2</c:v>
                </c:pt>
                <c:pt idx="48378">
                  <c:v>5.5769100000000002E-2</c:v>
                </c:pt>
                <c:pt idx="48379">
                  <c:v>5.5933200000000002E-2</c:v>
                </c:pt>
                <c:pt idx="48380">
                  <c:v>5.60241E-2</c:v>
                </c:pt>
                <c:pt idx="48381">
                  <c:v>5.6042799999999997E-2</c:v>
                </c:pt>
                <c:pt idx="48382">
                  <c:v>5.5990499999999999E-2</c:v>
                </c:pt>
                <c:pt idx="48383">
                  <c:v>5.5868500000000001E-2</c:v>
                </c:pt>
                <c:pt idx="48384">
                  <c:v>5.5677900000000002E-2</c:v>
                </c:pt>
                <c:pt idx="48385">
                  <c:v>5.5420400000000002E-2</c:v>
                </c:pt>
                <c:pt idx="48386">
                  <c:v>5.5097199999999999E-2</c:v>
                </c:pt>
                <c:pt idx="48387">
                  <c:v>5.47102E-2</c:v>
                </c:pt>
                <c:pt idx="48388">
                  <c:v>5.4260900000000001E-2</c:v>
                </c:pt>
                <c:pt idx="48389">
                  <c:v>5.3751199999999999E-2</c:v>
                </c:pt>
                <c:pt idx="48390">
                  <c:v>5.3182899999999998E-2</c:v>
                </c:pt>
                <c:pt idx="48391">
                  <c:v>5.2557899999999998E-2</c:v>
                </c:pt>
                <c:pt idx="48392">
                  <c:v>5.1878399999999998E-2</c:v>
                </c:pt>
                <c:pt idx="48393">
                  <c:v>5.1146200000000003E-2</c:v>
                </c:pt>
                <c:pt idx="48394">
                  <c:v>5.0363600000000001E-2</c:v>
                </c:pt>
                <c:pt idx="48395">
                  <c:v>4.9532899999999998E-2</c:v>
                </c:pt>
                <c:pt idx="48396">
                  <c:v>4.8656100000000001E-2</c:v>
                </c:pt>
                <c:pt idx="48397">
                  <c:v>4.7735699999999999E-2</c:v>
                </c:pt>
                <c:pt idx="48398">
                  <c:v>4.6774000000000003E-2</c:v>
                </c:pt>
                <c:pt idx="48399">
                  <c:v>4.5773399999999999E-2</c:v>
                </c:pt>
                <c:pt idx="48400">
                  <c:v>4.4736400000000003E-2</c:v>
                </c:pt>
                <c:pt idx="48401">
                  <c:v>4.3665299999999997E-2</c:v>
                </c:pt>
                <c:pt idx="48402">
                  <c:v>4.2562700000000002E-2</c:v>
                </c:pt>
                <c:pt idx="48403">
                  <c:v>4.1431099999999998E-2</c:v>
                </c:pt>
                <c:pt idx="48404">
                  <c:v>4.0273099999999999E-2</c:v>
                </c:pt>
                <c:pt idx="48405">
                  <c:v>3.9091099999999997E-2</c:v>
                </c:pt>
                <c:pt idx="48406">
                  <c:v>3.7887700000000003E-2</c:v>
                </c:pt>
                <c:pt idx="48407">
                  <c:v>3.6665499999999997E-2</c:v>
                </c:pt>
                <c:pt idx="48408">
                  <c:v>3.5427100000000003E-2</c:v>
                </c:pt>
                <c:pt idx="48409">
                  <c:v>3.4174999999999997E-2</c:v>
                </c:pt>
                <c:pt idx="48410">
                  <c:v>3.2911599999999999E-2</c:v>
                </c:pt>
                <c:pt idx="48411">
                  <c:v>3.1639599999999997E-2</c:v>
                </c:pt>
                <c:pt idx="48412">
                  <c:v>3.03615E-2</c:v>
                </c:pt>
                <c:pt idx="48413">
                  <c:v>2.90797E-2</c:v>
                </c:pt>
                <c:pt idx="48414">
                  <c:v>2.7796600000000001E-2</c:v>
                </c:pt>
                <c:pt idx="48415">
                  <c:v>2.6514800000000002E-2</c:v>
                </c:pt>
                <c:pt idx="48416">
                  <c:v>2.5236499999999999E-2</c:v>
                </c:pt>
                <c:pt idx="48417">
                  <c:v>2.3964099999999999E-2</c:v>
                </c:pt>
                <c:pt idx="48418">
                  <c:v>2.2699899999999999E-2</c:v>
                </c:pt>
                <c:pt idx="48419">
                  <c:v>2.1446099999999999E-2</c:v>
                </c:pt>
                <c:pt idx="48420">
                  <c:v>2.0204900000000001E-2</c:v>
                </c:pt>
                <c:pt idx="48421">
                  <c:v>1.8978499999999999E-2</c:v>
                </c:pt>
                <c:pt idx="48422">
                  <c:v>1.7768800000000001E-2</c:v>
                </c:pt>
                <c:pt idx="48423">
                  <c:v>1.6577999999999999E-2</c:v>
                </c:pt>
                <c:pt idx="48424">
                  <c:v>1.54079E-2</c:v>
                </c:pt>
                <c:pt idx="48425">
                  <c:v>1.4260399999999999E-2</c:v>
                </c:pt>
                <c:pt idx="48426">
                  <c:v>1.3137299999999999E-2</c:v>
                </c:pt>
                <c:pt idx="48427">
                  <c:v>1.2040199999999999E-2</c:v>
                </c:pt>
                <c:pt idx="48428">
                  <c:v>1.09709E-2</c:v>
                </c:pt>
                <c:pt idx="48429" formatCode="0.00E+00">
                  <c:v>9.9308299999999999E-3</c:v>
                </c:pt>
                <c:pt idx="48430" formatCode="0.00E+00">
                  <c:v>8.9214800000000007E-3</c:v>
                </c:pt>
                <c:pt idx="48431" formatCode="0.00E+00">
                  <c:v>7.94424E-3</c:v>
                </c:pt>
                <c:pt idx="48432" formatCode="0.00E+00">
                  <c:v>7.0003699999999997E-3</c:v>
                </c:pt>
                <c:pt idx="48433" formatCode="0.00E+00">
                  <c:v>6.0910699999999996E-3</c:v>
                </c:pt>
                <c:pt idx="48434" formatCode="0.00E+00">
                  <c:v>5.2174500000000002E-3</c:v>
                </c:pt>
                <c:pt idx="48435" formatCode="0.00E+00">
                  <c:v>4.3804999999999998E-3</c:v>
                </c:pt>
                <c:pt idx="48436" formatCode="0.00E+00">
                  <c:v>3.5811300000000001E-3</c:v>
                </c:pt>
                <c:pt idx="48437" formatCode="0.00E+00">
                  <c:v>2.82015E-3</c:v>
                </c:pt>
                <c:pt idx="48438" formatCode="0.00E+00">
                  <c:v>2.0982900000000001E-3</c:v>
                </c:pt>
                <c:pt idx="48439" formatCode="0.00E+00">
                  <c:v>1.4161499999999999E-3</c:v>
                </c:pt>
                <c:pt idx="48440" formatCode="0.00E+00">
                  <c:v>7.74251E-4</c:v>
                </c:pt>
                <c:pt idx="48441" formatCode="0.00E+00">
                  <c:v>1.7300799999999999E-4</c:v>
                </c:pt>
                <c:pt idx="48442" formatCode="0.00E+00">
                  <c:v>-3.8726100000000002E-4</c:v>
                </c:pt>
                <c:pt idx="48443" formatCode="0.00E+00">
                  <c:v>-9.0633800000000002E-4</c:v>
                </c:pt>
                <c:pt idx="48444" formatCode="0.00E+00">
                  <c:v>-1.38411E-3</c:v>
                </c:pt>
                <c:pt idx="48445" formatCode="0.00E+00">
                  <c:v>-1.82055E-3</c:v>
                </c:pt>
                <c:pt idx="48446" formatCode="0.00E+00">
                  <c:v>-2.2157399999999999E-3</c:v>
                </c:pt>
                <c:pt idx="48447" formatCode="0.00E+00">
                  <c:v>-2.5698600000000002E-3</c:v>
                </c:pt>
                <c:pt idx="48448" formatCode="0.00E+00">
                  <c:v>-2.88317E-3</c:v>
                </c:pt>
                <c:pt idx="48449" formatCode="0.00E+00">
                  <c:v>-3.15606E-3</c:v>
                </c:pt>
                <c:pt idx="48450" formatCode="0.00E+00">
                  <c:v>-3.3889800000000002E-3</c:v>
                </c:pt>
                <c:pt idx="48451" formatCode="0.00E+00">
                  <c:v>-3.5824799999999999E-3</c:v>
                </c:pt>
                <c:pt idx="48452" formatCode="0.00E+00">
                  <c:v>-3.7372199999999999E-3</c:v>
                </c:pt>
                <c:pt idx="48453" formatCode="0.00E+00">
                  <c:v>-3.8539199999999998E-3</c:v>
                </c:pt>
                <c:pt idx="48454" formatCode="0.00E+00">
                  <c:v>-3.93341E-3</c:v>
                </c:pt>
                <c:pt idx="48455" formatCode="0.00E+00">
                  <c:v>-3.9765800000000004E-3</c:v>
                </c:pt>
                <c:pt idx="48456" formatCode="0.00E+00">
                  <c:v>-3.9844299999999997E-3</c:v>
                </c:pt>
                <c:pt idx="48457" formatCode="0.00E+00">
                  <c:v>-3.9580300000000004E-3</c:v>
                </c:pt>
                <c:pt idx="48458" formatCode="0.00E+00">
                  <c:v>-3.89851E-3</c:v>
                </c:pt>
                <c:pt idx="48459" formatCode="0.00E+00">
                  <c:v>-3.8070999999999999E-3</c:v>
                </c:pt>
                <c:pt idx="48460" formatCode="0.00E+00">
                  <c:v>-3.6850799999999999E-3</c:v>
                </c:pt>
                <c:pt idx="48461" formatCode="0.00E+00">
                  <c:v>-3.5338000000000001E-3</c:v>
                </c:pt>
                <c:pt idx="48462" formatCode="0.00E+00">
                  <c:v>-3.35469E-3</c:v>
                </c:pt>
                <c:pt idx="48463" formatCode="0.00E+00">
                  <c:v>-3.1492299999999998E-3</c:v>
                </c:pt>
                <c:pt idx="48464" formatCode="0.00E+00">
                  <c:v>-2.91896E-3</c:v>
                </c:pt>
                <c:pt idx="48465" formatCode="0.00E+00">
                  <c:v>-2.6654600000000001E-3</c:v>
                </c:pt>
                <c:pt idx="48466" formatCode="0.00E+00">
                  <c:v>-2.39039E-3</c:v>
                </c:pt>
                <c:pt idx="48467" formatCode="0.00E+00">
                  <c:v>-2.0954300000000001E-3</c:v>
                </c:pt>
                <c:pt idx="48468" formatCode="0.00E+00">
                  <c:v>-1.78232E-3</c:v>
                </c:pt>
                <c:pt idx="48469" formatCode="0.00E+00">
                  <c:v>-1.45283E-3</c:v>
                </c:pt>
                <c:pt idx="48470" formatCode="0.00E+00">
                  <c:v>-1.1087600000000001E-3</c:v>
                </c:pt>
                <c:pt idx="48471" formatCode="0.00E+00">
                  <c:v>-7.5194900000000002E-4</c:v>
                </c:pt>
                <c:pt idx="48472" formatCode="0.00E+00">
                  <c:v>-3.8426399999999999E-4</c:v>
                </c:pt>
                <c:pt idx="48473" formatCode="0.00E+00">
                  <c:v>-7.5910200000000004E-6</c:v>
                </c:pt>
                <c:pt idx="48474" formatCode="0.00E+00">
                  <c:v>3.7616700000000001E-4</c:v>
                </c:pt>
                <c:pt idx="48475" formatCode="0.00E+00">
                  <c:v>7.6509199999999999E-4</c:v>
                </c:pt>
                <c:pt idx="48476" formatCode="0.00E+00">
                  <c:v>1.15726E-3</c:v>
                </c:pt>
                <c:pt idx="48477" formatCode="0.00E+00">
                  <c:v>1.55072E-3</c:v>
                </c:pt>
                <c:pt idx="48478" formatCode="0.00E+00">
                  <c:v>1.94356E-3</c:v>
                </c:pt>
                <c:pt idx="48479" formatCode="0.00E+00">
                  <c:v>2.3338399999999998E-3</c:v>
                </c:pt>
                <c:pt idx="48480" formatCode="0.00E+00">
                  <c:v>2.7196400000000002E-3</c:v>
                </c:pt>
                <c:pt idx="48481" formatCode="0.00E+00">
                  <c:v>3.09903E-3</c:v>
                </c:pt>
                <c:pt idx="48482" formatCode="0.00E+00">
                  <c:v>3.47014E-3</c:v>
                </c:pt>
                <c:pt idx="48483" formatCode="0.00E+00">
                  <c:v>3.8310699999999998E-3</c:v>
                </c:pt>
                <c:pt idx="48484" formatCode="0.00E+00">
                  <c:v>4.1799799999999998E-3</c:v>
                </c:pt>
                <c:pt idx="48485" formatCode="0.00E+00">
                  <c:v>4.5150499999999996E-3</c:v>
                </c:pt>
                <c:pt idx="48486" formatCode="0.00E+00">
                  <c:v>4.8344800000000004E-3</c:v>
                </c:pt>
                <c:pt idx="48487" formatCode="0.00E+00">
                  <c:v>5.1365100000000004E-3</c:v>
                </c:pt>
                <c:pt idx="48488" formatCode="0.00E+00">
                  <c:v>5.4194400000000002E-3</c:v>
                </c:pt>
                <c:pt idx="48489" formatCode="0.00E+00">
                  <c:v>5.6815900000000003E-3</c:v>
                </c:pt>
                <c:pt idx="48490" formatCode="0.00E+00">
                  <c:v>5.9213399999999998E-3</c:v>
                </c:pt>
                <c:pt idx="48491" formatCode="0.00E+00">
                  <c:v>6.1371100000000003E-3</c:v>
                </c:pt>
                <c:pt idx="48492" formatCode="0.00E+00">
                  <c:v>6.3274000000000004E-3</c:v>
                </c:pt>
                <c:pt idx="48493" formatCode="0.00E+00">
                  <c:v>6.4907300000000001E-3</c:v>
                </c:pt>
                <c:pt idx="48494" formatCode="0.00E+00">
                  <c:v>6.6257199999999999E-3</c:v>
                </c:pt>
                <c:pt idx="48495" formatCode="0.00E+00">
                  <c:v>6.7310399999999998E-3</c:v>
                </c:pt>
                <c:pt idx="48496" formatCode="0.00E+00">
                  <c:v>6.8054099999999996E-3</c:v>
                </c:pt>
                <c:pt idx="48497" formatCode="0.00E+00">
                  <c:v>6.8476400000000003E-3</c:v>
                </c:pt>
                <c:pt idx="48498" formatCode="0.00E+00">
                  <c:v>6.8566199999999999E-3</c:v>
                </c:pt>
                <c:pt idx="48499" formatCode="0.00E+00">
                  <c:v>6.8313000000000002E-3</c:v>
                </c:pt>
                <c:pt idx="48500" formatCode="0.00E+00">
                  <c:v>6.77072E-3</c:v>
                </c:pt>
                <c:pt idx="48501" formatCode="0.00E+00">
                  <c:v>6.6739900000000003E-3</c:v>
                </c:pt>
                <c:pt idx="48502" formatCode="0.00E+00">
                  <c:v>6.5403099999999997E-3</c:v>
                </c:pt>
                <c:pt idx="48503" formatCode="0.00E+00">
                  <c:v>6.3689599999999999E-3</c:v>
                </c:pt>
                <c:pt idx="48504" formatCode="0.00E+00">
                  <c:v>6.1593200000000002E-3</c:v>
                </c:pt>
                <c:pt idx="48505" formatCode="0.00E+00">
                  <c:v>5.9108499999999996E-3</c:v>
                </c:pt>
                <c:pt idx="48506" formatCode="0.00E+00">
                  <c:v>5.6230899999999999E-3</c:v>
                </c:pt>
                <c:pt idx="48507" formatCode="0.00E+00">
                  <c:v>5.2957000000000004E-3</c:v>
                </c:pt>
                <c:pt idx="48508" formatCode="0.00E+00">
                  <c:v>4.9283900000000004E-3</c:v>
                </c:pt>
                <c:pt idx="48509" formatCode="0.00E+00">
                  <c:v>4.5210099999999998E-3</c:v>
                </c:pt>
                <c:pt idx="48510" formatCode="0.00E+00">
                  <c:v>4.0734600000000001E-3</c:v>
                </c:pt>
                <c:pt idx="48511" formatCode="0.00E+00">
                  <c:v>3.5857799999999998E-3</c:v>
                </c:pt>
                <c:pt idx="48512" formatCode="0.00E+00">
                  <c:v>3.05807E-3</c:v>
                </c:pt>
                <c:pt idx="48513" formatCode="0.00E+00">
                  <c:v>2.4905399999999999E-3</c:v>
                </c:pt>
                <c:pt idx="48514" formatCode="0.00E+00">
                  <c:v>1.88349E-3</c:v>
                </c:pt>
                <c:pt idx="48515" formatCode="0.00E+00">
                  <c:v>1.2373200000000001E-3</c:v>
                </c:pt>
                <c:pt idx="48516" formatCode="0.00E+00">
                  <c:v>5.5253400000000003E-4</c:v>
                </c:pt>
                <c:pt idx="48517" formatCode="0.00E+00">
                  <c:v>-1.7028900000000001E-4</c:v>
                </c:pt>
                <c:pt idx="48518" formatCode="0.00E+00">
                  <c:v>-9.30465E-4</c:v>
                </c:pt>
                <c:pt idx="48519" formatCode="0.00E+00">
                  <c:v>-1.72722E-3</c:v>
                </c:pt>
                <c:pt idx="48520" formatCode="0.00E+00">
                  <c:v>-2.5596799999999999E-3</c:v>
                </c:pt>
                <c:pt idx="48521" formatCode="0.00E+00">
                  <c:v>-3.4268900000000001E-3</c:v>
                </c:pt>
                <c:pt idx="48522" formatCode="0.00E+00">
                  <c:v>-4.3278099999999996E-3</c:v>
                </c:pt>
                <c:pt idx="48523" formatCode="0.00E+00">
                  <c:v>-5.2613099999999999E-3</c:v>
                </c:pt>
                <c:pt idx="48524" formatCode="0.00E+00">
                  <c:v>-6.2261499999999997E-3</c:v>
                </c:pt>
                <c:pt idx="48525" formatCode="0.00E+00">
                  <c:v>-7.2210399999999998E-3</c:v>
                </c:pt>
                <c:pt idx="48526" formatCode="0.00E+00">
                  <c:v>-8.2445899999999996E-3</c:v>
                </c:pt>
                <c:pt idx="48527" formatCode="0.00E+00">
                  <c:v>-9.2953399999999992E-3</c:v>
                </c:pt>
                <c:pt idx="48528">
                  <c:v>-1.03718E-2</c:v>
                </c:pt>
                <c:pt idx="48529">
                  <c:v>-1.14722E-2</c:v>
                </c:pt>
                <c:pt idx="48530">
                  <c:v>-1.2595E-2</c:v>
                </c:pt>
                <c:pt idx="48531">
                  <c:v>-1.37384E-2</c:v>
                </c:pt>
                <c:pt idx="48532">
                  <c:v>-1.49006E-2</c:v>
                </c:pt>
                <c:pt idx="48533">
                  <c:v>-1.6079699999999999E-2</c:v>
                </c:pt>
                <c:pt idx="48534">
                  <c:v>-1.7273699999999999E-2</c:v>
                </c:pt>
                <c:pt idx="48535">
                  <c:v>-1.8480699999999999E-2</c:v>
                </c:pt>
                <c:pt idx="48536">
                  <c:v>-1.96987E-2</c:v>
                </c:pt>
                <c:pt idx="48537">
                  <c:v>-2.09254E-2</c:v>
                </c:pt>
                <c:pt idx="48538">
                  <c:v>-2.2158799999999999E-2</c:v>
                </c:pt>
                <c:pt idx="48539">
                  <c:v>-2.3396699999999999E-2</c:v>
                </c:pt>
                <c:pt idx="48540">
                  <c:v>-2.46368E-2</c:v>
                </c:pt>
                <c:pt idx="48541">
                  <c:v>-2.5877000000000001E-2</c:v>
                </c:pt>
                <c:pt idx="48542">
                  <c:v>-2.7115E-2</c:v>
                </c:pt>
                <c:pt idx="48543">
                  <c:v>-2.83483E-2</c:v>
                </c:pt>
                <c:pt idx="48544">
                  <c:v>-2.9574799999999998E-2</c:v>
                </c:pt>
                <c:pt idx="48545">
                  <c:v>-3.0792099999999999E-2</c:v>
                </c:pt>
                <c:pt idx="48546">
                  <c:v>-3.1997699999999997E-2</c:v>
                </c:pt>
                <c:pt idx="48547">
                  <c:v>-3.3189499999999997E-2</c:v>
                </c:pt>
                <c:pt idx="48548">
                  <c:v>-3.4365E-2</c:v>
                </c:pt>
                <c:pt idx="48549">
                  <c:v>-3.5521799999999999E-2</c:v>
                </c:pt>
                <c:pt idx="48550">
                  <c:v>-3.6657599999999999E-2</c:v>
                </c:pt>
                <c:pt idx="48551">
                  <c:v>-3.7769999999999998E-2</c:v>
                </c:pt>
                <c:pt idx="48552">
                  <c:v>-3.8856799999999997E-2</c:v>
                </c:pt>
                <c:pt idx="48553">
                  <c:v>-3.9915600000000002E-2</c:v>
                </c:pt>
                <c:pt idx="48554">
                  <c:v>-4.0944099999999997E-2</c:v>
                </c:pt>
                <c:pt idx="48555">
                  <c:v>-4.1940199999999997E-2</c:v>
                </c:pt>
                <c:pt idx="48556">
                  <c:v>-4.2901500000000002E-2</c:v>
                </c:pt>
                <c:pt idx="48557">
                  <c:v>-4.3825799999999998E-2</c:v>
                </c:pt>
                <c:pt idx="48558">
                  <c:v>-4.4711099999999997E-2</c:v>
                </c:pt>
                <c:pt idx="48559">
                  <c:v>-4.55553E-2</c:v>
                </c:pt>
                <c:pt idx="48560">
                  <c:v>-4.63562E-2</c:v>
                </c:pt>
                <c:pt idx="48561">
                  <c:v>-4.7112000000000001E-2</c:v>
                </c:pt>
                <c:pt idx="48562">
                  <c:v>-4.7820599999999998E-2</c:v>
                </c:pt>
                <c:pt idx="48563">
                  <c:v>-4.8480099999999998E-2</c:v>
                </c:pt>
                <c:pt idx="48564">
                  <c:v>-4.9088899999999998E-2</c:v>
                </c:pt>
                <c:pt idx="48565">
                  <c:v>-4.9645099999999998E-2</c:v>
                </c:pt>
                <c:pt idx="48566">
                  <c:v>-5.0146999999999997E-2</c:v>
                </c:pt>
                <c:pt idx="48567">
                  <c:v>-5.0593199999999998E-2</c:v>
                </c:pt>
                <c:pt idx="48568">
                  <c:v>-5.0981899999999997E-2</c:v>
                </c:pt>
                <c:pt idx="48569">
                  <c:v>-5.1312000000000003E-2</c:v>
                </c:pt>
                <c:pt idx="48570">
                  <c:v>-5.1581799999999997E-2</c:v>
                </c:pt>
                <c:pt idx="48571">
                  <c:v>-5.17904E-2</c:v>
                </c:pt>
                <c:pt idx="48572">
                  <c:v>-5.1936299999999998E-2</c:v>
                </c:pt>
                <c:pt idx="48573">
                  <c:v>-5.2018700000000001E-2</c:v>
                </c:pt>
                <c:pt idx="48574">
                  <c:v>-5.2036499999999999E-2</c:v>
                </c:pt>
                <c:pt idx="48575">
                  <c:v>-5.1988800000000002E-2</c:v>
                </c:pt>
                <c:pt idx="48576">
                  <c:v>-5.1874799999999999E-2</c:v>
                </c:pt>
                <c:pt idx="48577">
                  <c:v>-5.1693999999999997E-2</c:v>
                </c:pt>
                <c:pt idx="48578">
                  <c:v>-5.1445600000000001E-2</c:v>
                </c:pt>
                <c:pt idx="48579">
                  <c:v>-5.1129300000000003E-2</c:v>
                </c:pt>
                <c:pt idx="48580">
                  <c:v>-5.0744699999999997E-2</c:v>
                </c:pt>
                <c:pt idx="48581">
                  <c:v>-5.0291500000000003E-2</c:v>
                </c:pt>
                <c:pt idx="48582">
                  <c:v>-4.9769599999999997E-2</c:v>
                </c:pt>
                <c:pt idx="48583">
                  <c:v>-4.9179E-2</c:v>
                </c:pt>
                <c:pt idx="48584">
                  <c:v>-4.8519800000000002E-2</c:v>
                </c:pt>
                <c:pt idx="48585">
                  <c:v>-4.7792000000000001E-2</c:v>
                </c:pt>
                <c:pt idx="48586">
                  <c:v>-4.6996200000000002E-2</c:v>
                </c:pt>
                <c:pt idx="48587">
                  <c:v>-4.6132600000000003E-2</c:v>
                </c:pt>
                <c:pt idx="48588">
                  <c:v>-4.52018E-2</c:v>
                </c:pt>
                <c:pt idx="48589">
                  <c:v>-4.4204500000000001E-2</c:v>
                </c:pt>
                <c:pt idx="48590">
                  <c:v>-4.3141400000000003E-2</c:v>
                </c:pt>
                <c:pt idx="48591">
                  <c:v>-4.2013300000000003E-2</c:v>
                </c:pt>
                <c:pt idx="48592">
                  <c:v>-4.0821200000000002E-2</c:v>
                </c:pt>
                <c:pt idx="48593">
                  <c:v>-3.9566299999999999E-2</c:v>
                </c:pt>
                <c:pt idx="48594">
                  <c:v>-3.8249600000000002E-2</c:v>
                </c:pt>
                <c:pt idx="48595">
                  <c:v>-3.6872500000000002E-2</c:v>
                </c:pt>
                <c:pt idx="48596">
                  <c:v>-3.5436500000000003E-2</c:v>
                </c:pt>
                <c:pt idx="48597">
                  <c:v>-3.3942899999999998E-2</c:v>
                </c:pt>
                <c:pt idx="48598">
                  <c:v>-3.23933E-2</c:v>
                </c:pt>
                <c:pt idx="48599">
                  <c:v>-3.07896E-2</c:v>
                </c:pt>
                <c:pt idx="48600">
                  <c:v>-2.91334E-2</c:v>
                </c:pt>
                <c:pt idx="48601">
                  <c:v>-2.7426699999999998E-2</c:v>
                </c:pt>
                <c:pt idx="48602">
                  <c:v>-2.56714E-2</c:v>
                </c:pt>
                <c:pt idx="48603">
                  <c:v>-2.3869700000000001E-2</c:v>
                </c:pt>
                <c:pt idx="48604">
                  <c:v>-2.2023500000000001E-2</c:v>
                </c:pt>
                <c:pt idx="48605">
                  <c:v>-2.0135199999999999E-2</c:v>
                </c:pt>
                <c:pt idx="48606">
                  <c:v>-1.82071E-2</c:v>
                </c:pt>
                <c:pt idx="48607">
                  <c:v>-1.6241599999999998E-2</c:v>
                </c:pt>
                <c:pt idx="48608">
                  <c:v>-1.42411E-2</c:v>
                </c:pt>
                <c:pt idx="48609">
                  <c:v>-1.22081E-2</c:v>
                </c:pt>
                <c:pt idx="48610">
                  <c:v>-1.01452E-2</c:v>
                </c:pt>
                <c:pt idx="48611" formatCode="0.00E+00">
                  <c:v>-8.0550699999999992E-3</c:v>
                </c:pt>
                <c:pt idx="48612" formatCode="0.00E+00">
                  <c:v>-5.9403900000000003E-3</c:v>
                </c:pt>
                <c:pt idx="48613" formatCode="0.00E+00">
                  <c:v>-3.8039200000000001E-3</c:v>
                </c:pt>
                <c:pt idx="48614" formatCode="0.00E+00">
                  <c:v>-1.6484399999999999E-3</c:v>
                </c:pt>
                <c:pt idx="48615" formatCode="0.00E+00">
                  <c:v>5.2320399999999999E-4</c:v>
                </c:pt>
                <c:pt idx="48616" formatCode="0.00E+00">
                  <c:v>2.7081399999999999E-3</c:v>
                </c:pt>
                <c:pt idx="48617" formatCode="0.00E+00">
                  <c:v>4.9034500000000002E-3</c:v>
                </c:pt>
                <c:pt idx="48618" formatCode="0.00E+00">
                  <c:v>7.1062E-3</c:v>
                </c:pt>
                <c:pt idx="48619" formatCode="0.00E+00">
                  <c:v>9.3134399999999992E-3</c:v>
                </c:pt>
                <c:pt idx="48620">
                  <c:v>1.15222E-2</c:v>
                </c:pt>
                <c:pt idx="48621">
                  <c:v>1.3729399999999999E-2</c:v>
                </c:pt>
                <c:pt idx="48622">
                  <c:v>1.5932100000000001E-2</c:v>
                </c:pt>
                <c:pt idx="48623">
                  <c:v>1.8127299999999999E-2</c:v>
                </c:pt>
                <c:pt idx="48624">
                  <c:v>2.0311900000000001E-2</c:v>
                </c:pt>
                <c:pt idx="48625">
                  <c:v>2.2483E-2</c:v>
                </c:pt>
                <c:pt idx="48626">
                  <c:v>2.46375E-2</c:v>
                </c:pt>
                <c:pt idx="48627">
                  <c:v>2.6772500000000001E-2</c:v>
                </c:pt>
                <c:pt idx="48628">
                  <c:v>2.8885000000000001E-2</c:v>
                </c:pt>
                <c:pt idx="48629">
                  <c:v>3.0972099999999999E-2</c:v>
                </c:pt>
                <c:pt idx="48630">
                  <c:v>3.3030700000000003E-2</c:v>
                </c:pt>
                <c:pt idx="48631">
                  <c:v>3.5058100000000002E-2</c:v>
                </c:pt>
                <c:pt idx="48632">
                  <c:v>3.7051399999999998E-2</c:v>
                </c:pt>
                <c:pt idx="48633">
                  <c:v>3.9007800000000002E-2</c:v>
                </c:pt>
                <c:pt idx="48634">
                  <c:v>4.0924500000000003E-2</c:v>
                </c:pt>
                <c:pt idx="48635">
                  <c:v>4.2798799999999998E-2</c:v>
                </c:pt>
                <c:pt idx="48636">
                  <c:v>4.4628000000000001E-2</c:v>
                </c:pt>
                <c:pt idx="48637">
                  <c:v>4.6409699999999998E-2</c:v>
                </c:pt>
                <c:pt idx="48638">
                  <c:v>4.8141099999999999E-2</c:v>
                </c:pt>
                <c:pt idx="48639">
                  <c:v>4.9820000000000003E-2</c:v>
                </c:pt>
                <c:pt idx="48640">
                  <c:v>5.1443799999999998E-2</c:v>
                </c:pt>
                <c:pt idx="48641">
                  <c:v>5.3010300000000003E-2</c:v>
                </c:pt>
                <c:pt idx="48642">
                  <c:v>5.4517200000000002E-2</c:v>
                </c:pt>
                <c:pt idx="48643">
                  <c:v>5.5962400000000002E-2</c:v>
                </c:pt>
                <c:pt idx="48644">
                  <c:v>5.73438E-2</c:v>
                </c:pt>
                <c:pt idx="48645">
                  <c:v>5.86594E-2</c:v>
                </c:pt>
                <c:pt idx="48646">
                  <c:v>5.99074E-2</c:v>
                </c:pt>
                <c:pt idx="48647">
                  <c:v>6.1085899999999999E-2</c:v>
                </c:pt>
                <c:pt idx="48648">
                  <c:v>6.21933E-2</c:v>
                </c:pt>
                <c:pt idx="48649">
                  <c:v>6.3227900000000004E-2</c:v>
                </c:pt>
                <c:pt idx="48650">
                  <c:v>6.4188400000000007E-2</c:v>
                </c:pt>
                <c:pt idx="48651">
                  <c:v>6.5073199999999998E-2</c:v>
                </c:pt>
                <c:pt idx="48652">
                  <c:v>6.5881300000000004E-2</c:v>
                </c:pt>
                <c:pt idx="48653">
                  <c:v>6.6611299999999998E-2</c:v>
                </c:pt>
                <c:pt idx="48654">
                  <c:v>6.7262199999999994E-2</c:v>
                </c:pt>
                <c:pt idx="48655">
                  <c:v>6.7833199999999996E-2</c:v>
                </c:pt>
                <c:pt idx="48656">
                  <c:v>6.8323400000000006E-2</c:v>
                </c:pt>
                <c:pt idx="48657">
                  <c:v>6.8732100000000004E-2</c:v>
                </c:pt>
                <c:pt idx="48658">
                  <c:v>6.9058700000000001E-2</c:v>
                </c:pt>
                <c:pt idx="48659">
                  <c:v>6.9302699999999995E-2</c:v>
                </c:pt>
                <c:pt idx="48660">
                  <c:v>6.9463899999999995E-2</c:v>
                </c:pt>
                <c:pt idx="48661">
                  <c:v>6.9542000000000007E-2</c:v>
                </c:pt>
                <c:pt idx="48662">
                  <c:v>6.9536899999999999E-2</c:v>
                </c:pt>
                <c:pt idx="48663">
                  <c:v>6.9448599999999999E-2</c:v>
                </c:pt>
                <c:pt idx="48664">
                  <c:v>6.92773E-2</c:v>
                </c:pt>
                <c:pt idx="48665">
                  <c:v>6.9023299999999996E-2</c:v>
                </c:pt>
                <c:pt idx="48666">
                  <c:v>6.8686800000000006E-2</c:v>
                </c:pt>
                <c:pt idx="48667">
                  <c:v>6.8268499999999996E-2</c:v>
                </c:pt>
                <c:pt idx="48668">
                  <c:v>6.7768900000000007E-2</c:v>
                </c:pt>
                <c:pt idx="48669">
                  <c:v>6.7188800000000007E-2</c:v>
                </c:pt>
                <c:pt idx="48670">
                  <c:v>6.6529000000000005E-2</c:v>
                </c:pt>
                <c:pt idx="48671">
                  <c:v>6.5790600000000005E-2</c:v>
                </c:pt>
                <c:pt idx="48672">
                  <c:v>6.4974500000000004E-2</c:v>
                </c:pt>
                <c:pt idx="48673">
                  <c:v>6.4082E-2</c:v>
                </c:pt>
                <c:pt idx="48674">
                  <c:v>6.3114500000000004E-2</c:v>
                </c:pt>
                <c:pt idx="48675">
                  <c:v>6.2073200000000002E-2</c:v>
                </c:pt>
                <c:pt idx="48676">
                  <c:v>6.0959699999999999E-2</c:v>
                </c:pt>
                <c:pt idx="48677">
                  <c:v>5.9775700000000001E-2</c:v>
                </c:pt>
                <c:pt idx="48678">
                  <c:v>5.8522900000000003E-2</c:v>
                </c:pt>
                <c:pt idx="48679">
                  <c:v>5.7202999999999997E-2</c:v>
                </c:pt>
                <c:pt idx="48680">
                  <c:v>5.5818100000000002E-2</c:v>
                </c:pt>
                <c:pt idx="48681">
                  <c:v>5.4370000000000002E-2</c:v>
                </c:pt>
                <c:pt idx="48682">
                  <c:v>5.2860900000000002E-2</c:v>
                </c:pt>
                <c:pt idx="48683">
                  <c:v>5.1292999999999998E-2</c:v>
                </c:pt>
                <c:pt idx="48684">
                  <c:v>4.9668499999999997E-2</c:v>
                </c:pt>
                <c:pt idx="48685">
                  <c:v>4.7989700000000003E-2</c:v>
                </c:pt>
                <c:pt idx="48686">
                  <c:v>4.6259099999999997E-2</c:v>
                </c:pt>
                <c:pt idx="48687">
                  <c:v>4.4479100000000001E-2</c:v>
                </c:pt>
                <c:pt idx="48688">
                  <c:v>4.2652299999999997E-2</c:v>
                </c:pt>
                <c:pt idx="48689">
                  <c:v>4.0781299999999999E-2</c:v>
                </c:pt>
                <c:pt idx="48690">
                  <c:v>3.8868699999999999E-2</c:v>
                </c:pt>
                <c:pt idx="48691">
                  <c:v>3.6917199999999997E-2</c:v>
                </c:pt>
                <c:pt idx="48692">
                  <c:v>3.4929700000000001E-2</c:v>
                </c:pt>
                <c:pt idx="48693">
                  <c:v>3.2908899999999998E-2</c:v>
                </c:pt>
                <c:pt idx="48694">
                  <c:v>3.0857599999999999E-2</c:v>
                </c:pt>
                <c:pt idx="48695">
                  <c:v>2.87788E-2</c:v>
                </c:pt>
                <c:pt idx="48696">
                  <c:v>2.6675299999999999E-2</c:v>
                </c:pt>
                <c:pt idx="48697">
                  <c:v>2.4550099999999998E-2</c:v>
                </c:pt>
                <c:pt idx="48698">
                  <c:v>2.2406200000000001E-2</c:v>
                </c:pt>
                <c:pt idx="48699">
                  <c:v>2.0246400000000001E-2</c:v>
                </c:pt>
                <c:pt idx="48700">
                  <c:v>1.80739E-2</c:v>
                </c:pt>
                <c:pt idx="48701">
                  <c:v>1.5891599999999999E-2</c:v>
                </c:pt>
                <c:pt idx="48702">
                  <c:v>1.3702499999999999E-2</c:v>
                </c:pt>
                <c:pt idx="48703">
                  <c:v>1.15096E-2</c:v>
                </c:pt>
                <c:pt idx="48704" formatCode="0.00E+00">
                  <c:v>9.3158000000000008E-3</c:v>
                </c:pt>
                <c:pt idx="48705" formatCode="0.00E+00">
                  <c:v>7.1241899999999999E-3</c:v>
                </c:pt>
                <c:pt idx="48706" formatCode="0.00E+00">
                  <c:v>4.9376899999999998E-3</c:v>
                </c:pt>
                <c:pt idx="48707" formatCode="0.00E+00">
                  <c:v>2.7592300000000001E-3</c:v>
                </c:pt>
                <c:pt idx="48708" formatCode="0.00E+00">
                  <c:v>5.9173500000000003E-4</c:v>
                </c:pt>
                <c:pt idx="48709" formatCode="0.00E+00">
                  <c:v>-1.5619200000000001E-3</c:v>
                </c:pt>
                <c:pt idx="48710" formatCode="0.00E+00">
                  <c:v>-3.6988899999999998E-3</c:v>
                </c:pt>
                <c:pt idx="48711" formatCode="0.00E+00">
                  <c:v>-5.8163700000000004E-3</c:v>
                </c:pt>
                <c:pt idx="48712" formatCode="0.00E+00">
                  <c:v>-7.9115799999999997E-3</c:v>
                </c:pt>
                <c:pt idx="48713" formatCode="0.00E+00">
                  <c:v>-9.9818200000000006E-3</c:v>
                </c:pt>
                <c:pt idx="48714">
                  <c:v>-1.2024399999999999E-2</c:v>
                </c:pt>
                <c:pt idx="48715">
                  <c:v>-1.4036699999999999E-2</c:v>
                </c:pt>
                <c:pt idx="48716">
                  <c:v>-1.6016300000000001E-2</c:v>
                </c:pt>
                <c:pt idx="48717">
                  <c:v>-1.7960500000000001E-2</c:v>
                </c:pt>
                <c:pt idx="48718">
                  <c:v>-1.9866999999999999E-2</c:v>
                </c:pt>
                <c:pt idx="48719">
                  <c:v>-2.17334E-2</c:v>
                </c:pt>
                <c:pt idx="48720">
                  <c:v>-2.3557499999999999E-2</c:v>
                </c:pt>
                <c:pt idx="48721">
                  <c:v>-2.5336999999999998E-2</c:v>
                </c:pt>
                <c:pt idx="48722">
                  <c:v>-2.7069900000000001E-2</c:v>
                </c:pt>
                <c:pt idx="48723">
                  <c:v>-2.8754100000000001E-2</c:v>
                </c:pt>
                <c:pt idx="48724">
                  <c:v>-3.0387600000000001E-2</c:v>
                </c:pt>
                <c:pt idx="48725">
                  <c:v>-3.1968499999999997E-2</c:v>
                </c:pt>
                <c:pt idx="48726">
                  <c:v>-3.3495200000000003E-2</c:v>
                </c:pt>
                <c:pt idx="48727">
                  <c:v>-3.4965999999999997E-2</c:v>
                </c:pt>
                <c:pt idx="48728">
                  <c:v>-3.6379099999999998E-2</c:v>
                </c:pt>
                <c:pt idx="48729">
                  <c:v>-3.7733299999999997E-2</c:v>
                </c:pt>
                <c:pt idx="48730">
                  <c:v>-3.9027100000000002E-2</c:v>
                </c:pt>
                <c:pt idx="48731">
                  <c:v>-4.0259099999999999E-2</c:v>
                </c:pt>
                <c:pt idx="48732">
                  <c:v>-4.1428300000000001E-2</c:v>
                </c:pt>
                <c:pt idx="48733">
                  <c:v>-4.2533599999999998E-2</c:v>
                </c:pt>
                <c:pt idx="48734">
                  <c:v>-4.3573899999999999E-2</c:v>
                </c:pt>
                <c:pt idx="48735">
                  <c:v>-4.4548499999999998E-2</c:v>
                </c:pt>
                <c:pt idx="48736">
                  <c:v>-4.54566E-2</c:v>
                </c:pt>
                <c:pt idx="48737">
                  <c:v>-4.6297499999999998E-2</c:v>
                </c:pt>
                <c:pt idx="48738">
                  <c:v>-4.70707E-2</c:v>
                </c:pt>
                <c:pt idx="48739">
                  <c:v>-4.77758E-2</c:v>
                </c:pt>
                <c:pt idx="48740">
                  <c:v>-4.8412499999999997E-2</c:v>
                </c:pt>
                <c:pt idx="48741">
                  <c:v>-4.8980500000000003E-2</c:v>
                </c:pt>
                <c:pt idx="48742">
                  <c:v>-4.9479799999999997E-2</c:v>
                </c:pt>
                <c:pt idx="48743">
                  <c:v>-4.9910299999999998E-2</c:v>
                </c:pt>
                <c:pt idx="48744">
                  <c:v>-5.0272200000000003E-2</c:v>
                </c:pt>
                <c:pt idx="48745">
                  <c:v>-5.0565800000000001E-2</c:v>
                </c:pt>
                <c:pt idx="48746">
                  <c:v>-5.0791299999999998E-2</c:v>
                </c:pt>
                <c:pt idx="48747">
                  <c:v>-5.0949099999999997E-2</c:v>
                </c:pt>
                <c:pt idx="48748">
                  <c:v>-5.1039899999999999E-2</c:v>
                </c:pt>
                <c:pt idx="48749">
                  <c:v>-5.1064100000000001E-2</c:v>
                </c:pt>
                <c:pt idx="48750">
                  <c:v>-5.1022699999999997E-2</c:v>
                </c:pt>
                <c:pt idx="48751">
                  <c:v>-5.0916400000000001E-2</c:v>
                </c:pt>
                <c:pt idx="48752">
                  <c:v>-5.0746100000000002E-2</c:v>
                </c:pt>
                <c:pt idx="48753">
                  <c:v>-5.0513000000000002E-2</c:v>
                </c:pt>
                <c:pt idx="48754">
                  <c:v>-5.0217999999999999E-2</c:v>
                </c:pt>
                <c:pt idx="48755">
                  <c:v>-4.9862400000000001E-2</c:v>
                </c:pt>
                <c:pt idx="48756">
                  <c:v>-4.9447499999999998E-2</c:v>
                </c:pt>
                <c:pt idx="48757">
                  <c:v>-4.89746E-2</c:v>
                </c:pt>
                <c:pt idx="48758">
                  <c:v>-4.8445299999999997E-2</c:v>
                </c:pt>
                <c:pt idx="48759">
                  <c:v>-4.7861000000000001E-2</c:v>
                </c:pt>
                <c:pt idx="48760">
                  <c:v>-4.7223399999999999E-2</c:v>
                </c:pt>
                <c:pt idx="48761">
                  <c:v>-4.6534100000000002E-2</c:v>
                </c:pt>
                <c:pt idx="48762">
                  <c:v>-4.5794899999999999E-2</c:v>
                </c:pt>
                <c:pt idx="48763">
                  <c:v>-4.5007600000000002E-2</c:v>
                </c:pt>
                <c:pt idx="48764">
                  <c:v>-4.4174100000000001E-2</c:v>
                </c:pt>
                <c:pt idx="48765">
                  <c:v>-4.3296300000000003E-2</c:v>
                </c:pt>
                <c:pt idx="48766">
                  <c:v>-4.2376200000000003E-2</c:v>
                </c:pt>
                <c:pt idx="48767">
                  <c:v>-4.1415800000000003E-2</c:v>
                </c:pt>
                <c:pt idx="48768">
                  <c:v>-4.04172E-2</c:v>
                </c:pt>
                <c:pt idx="48769">
                  <c:v>-3.9382500000000001E-2</c:v>
                </c:pt>
                <c:pt idx="48770">
                  <c:v>-3.8313899999999998E-2</c:v>
                </c:pt>
                <c:pt idx="48771">
                  <c:v>-3.7213499999999997E-2</c:v>
                </c:pt>
                <c:pt idx="48772">
                  <c:v>-3.6083700000000003E-2</c:v>
                </c:pt>
                <c:pt idx="48773">
                  <c:v>-3.4926499999999999E-2</c:v>
                </c:pt>
                <c:pt idx="48774">
                  <c:v>-3.3744400000000001E-2</c:v>
                </c:pt>
                <c:pt idx="48775">
                  <c:v>-3.2539600000000002E-2</c:v>
                </c:pt>
                <c:pt idx="48776">
                  <c:v>-3.1314399999999999E-2</c:v>
                </c:pt>
                <c:pt idx="48777">
                  <c:v>-3.00711E-2</c:v>
                </c:pt>
                <c:pt idx="48778">
                  <c:v>-2.8812000000000001E-2</c:v>
                </c:pt>
                <c:pt idx="48779">
                  <c:v>-2.7539500000000001E-2</c:v>
                </c:pt>
                <c:pt idx="48780">
                  <c:v>-2.6255799999999999E-2</c:v>
                </c:pt>
                <c:pt idx="48781">
                  <c:v>-2.4963200000000001E-2</c:v>
                </c:pt>
                <c:pt idx="48782">
                  <c:v>-2.36641E-2</c:v>
                </c:pt>
                <c:pt idx="48783">
                  <c:v>-2.23608E-2</c:v>
                </c:pt>
                <c:pt idx="48784">
                  <c:v>-2.1055399999999998E-2</c:v>
                </c:pt>
                <c:pt idx="48785">
                  <c:v>-1.9750199999999999E-2</c:v>
                </c:pt>
                <c:pt idx="48786">
                  <c:v>-1.8447399999999999E-2</c:v>
                </c:pt>
                <c:pt idx="48787">
                  <c:v>-1.7149299999999999E-2</c:v>
                </c:pt>
                <c:pt idx="48788">
                  <c:v>-1.5857900000000001E-2</c:v>
                </c:pt>
                <c:pt idx="48789">
                  <c:v>-1.4575400000000001E-2</c:v>
                </c:pt>
                <c:pt idx="48790">
                  <c:v>-1.33037E-2</c:v>
                </c:pt>
                <c:pt idx="48791">
                  <c:v>-1.20451E-2</c:v>
                </c:pt>
                <c:pt idx="48792">
                  <c:v>-1.08013E-2</c:v>
                </c:pt>
                <c:pt idx="48793" formatCode="0.00E+00">
                  <c:v>-9.5743000000000009E-3</c:v>
                </c:pt>
                <c:pt idx="48794" formatCode="0.00E+00">
                  <c:v>-8.3660100000000001E-3</c:v>
                </c:pt>
                <c:pt idx="48795" formatCode="0.00E+00">
                  <c:v>-7.17821E-3</c:v>
                </c:pt>
                <c:pt idx="48796" formatCode="0.00E+00">
                  <c:v>-6.0126499999999996E-3</c:v>
                </c:pt>
                <c:pt idx="48797" formatCode="0.00E+00">
                  <c:v>-4.8710000000000003E-3</c:v>
                </c:pt>
                <c:pt idx="48798" formatCode="0.00E+00">
                  <c:v>-3.75487E-3</c:v>
                </c:pt>
                <c:pt idx="48799" formatCode="0.00E+00">
                  <c:v>-2.6658200000000002E-3</c:v>
                </c:pt>
                <c:pt idx="48800" formatCode="0.00E+00">
                  <c:v>-1.6053199999999999E-3</c:v>
                </c:pt>
                <c:pt idx="48801" formatCode="0.00E+00">
                  <c:v>-5.7476800000000002E-4</c:v>
                </c:pt>
                <c:pt idx="48802" formatCode="0.00E+00">
                  <c:v>4.24506E-4</c:v>
                </c:pt>
                <c:pt idx="48803" formatCode="0.00E+00">
                  <c:v>1.3912499999999999E-3</c:v>
                </c:pt>
                <c:pt idx="48804" formatCode="0.00E+00">
                  <c:v>2.3243000000000001E-3</c:v>
                </c:pt>
                <c:pt idx="48805" formatCode="0.00E+00">
                  <c:v>3.2225600000000002E-3</c:v>
                </c:pt>
                <c:pt idx="48806" formatCode="0.00E+00">
                  <c:v>4.0850299999999999E-3</c:v>
                </c:pt>
                <c:pt idx="48807" formatCode="0.00E+00">
                  <c:v>4.9107700000000001E-3</c:v>
                </c:pt>
                <c:pt idx="48808" formatCode="0.00E+00">
                  <c:v>5.6989500000000004E-3</c:v>
                </c:pt>
                <c:pt idx="48809" formatCode="0.00E+00">
                  <c:v>6.4488100000000001E-3</c:v>
                </c:pt>
                <c:pt idx="48810" formatCode="0.00E+00">
                  <c:v>7.1596899999999998E-3</c:v>
                </c:pt>
                <c:pt idx="48811" formatCode="0.00E+00">
                  <c:v>7.8309899999999995E-3</c:v>
                </c:pt>
                <c:pt idx="48812" formatCode="0.00E+00">
                  <c:v>8.4622299999999994E-3</c:v>
                </c:pt>
                <c:pt idx="48813" formatCode="0.00E+00">
                  <c:v>9.0530000000000003E-3</c:v>
                </c:pt>
                <c:pt idx="48814" formatCode="0.00E+00">
                  <c:v>9.6029700000000006E-3</c:v>
                </c:pt>
                <c:pt idx="48815">
                  <c:v>1.01119E-2</c:v>
                </c:pt>
                <c:pt idx="48816">
                  <c:v>1.0579699999999999E-2</c:v>
                </c:pt>
                <c:pt idx="48817">
                  <c:v>1.1006200000000001E-2</c:v>
                </c:pt>
                <c:pt idx="48818">
                  <c:v>1.1391500000000001E-2</c:v>
                </c:pt>
                <c:pt idx="48819">
                  <c:v>1.1735799999999999E-2</c:v>
                </c:pt>
                <c:pt idx="48820">
                  <c:v>1.20391E-2</c:v>
                </c:pt>
                <c:pt idx="48821">
                  <c:v>1.2301899999999999E-2</c:v>
                </c:pt>
                <c:pt idx="48822">
                  <c:v>1.25244E-2</c:v>
                </c:pt>
                <c:pt idx="48823">
                  <c:v>1.2707100000000001E-2</c:v>
                </c:pt>
                <c:pt idx="48824">
                  <c:v>1.2850500000000001E-2</c:v>
                </c:pt>
                <c:pt idx="48825">
                  <c:v>1.2955299999999999E-2</c:v>
                </c:pt>
                <c:pt idx="48826">
                  <c:v>1.30221E-2</c:v>
                </c:pt>
                <c:pt idx="48827">
                  <c:v>1.3051699999999999E-2</c:v>
                </c:pt>
                <c:pt idx="48828">
                  <c:v>1.30449E-2</c:v>
                </c:pt>
                <c:pt idx="48829">
                  <c:v>1.30026E-2</c:v>
                </c:pt>
                <c:pt idx="48830">
                  <c:v>1.29257E-2</c:v>
                </c:pt>
                <c:pt idx="48831">
                  <c:v>1.2815399999999999E-2</c:v>
                </c:pt>
                <c:pt idx="48832">
                  <c:v>1.26727E-2</c:v>
                </c:pt>
                <c:pt idx="48833">
                  <c:v>1.2498799999999999E-2</c:v>
                </c:pt>
                <c:pt idx="48834">
                  <c:v>1.22948E-2</c:v>
                </c:pt>
                <c:pt idx="48835">
                  <c:v>1.2062099999999999E-2</c:v>
                </c:pt>
                <c:pt idx="48836">
                  <c:v>1.1802E-2</c:v>
                </c:pt>
                <c:pt idx="48837">
                  <c:v>1.1515900000000001E-2</c:v>
                </c:pt>
                <c:pt idx="48838">
                  <c:v>1.1205100000000001E-2</c:v>
                </c:pt>
                <c:pt idx="48839">
                  <c:v>1.0871199999999999E-2</c:v>
                </c:pt>
                <c:pt idx="48840">
                  <c:v>1.05156E-2</c:v>
                </c:pt>
                <c:pt idx="48841">
                  <c:v>1.01399E-2</c:v>
                </c:pt>
                <c:pt idx="48842" formatCode="0.00E+00">
                  <c:v>9.7457199999999994E-3</c:v>
                </c:pt>
                <c:pt idx="48843" formatCode="0.00E+00">
                  <c:v>9.3345600000000004E-3</c:v>
                </c:pt>
                <c:pt idx="48844" formatCode="0.00E+00">
                  <c:v>8.9081000000000004E-3</c:v>
                </c:pt>
                <c:pt idx="48845" formatCode="0.00E+00">
                  <c:v>8.46797E-3</c:v>
                </c:pt>
                <c:pt idx="48846" formatCode="0.00E+00">
                  <c:v>8.0158599999999997E-3</c:v>
                </c:pt>
                <c:pt idx="48847" formatCode="0.00E+00">
                  <c:v>7.5534499999999997E-3</c:v>
                </c:pt>
                <c:pt idx="48848" formatCode="0.00E+00">
                  <c:v>7.0824299999999998E-3</c:v>
                </c:pt>
                <c:pt idx="48849" formatCode="0.00E+00">
                  <c:v>6.60452E-3</c:v>
                </c:pt>
                <c:pt idx="48850" formatCode="0.00E+00">
                  <c:v>6.1214299999999998E-3</c:v>
                </c:pt>
                <c:pt idx="48851" formatCode="0.00E+00">
                  <c:v>5.6348600000000002E-3</c:v>
                </c:pt>
                <c:pt idx="48852" formatCode="0.00E+00">
                  <c:v>5.1465299999999999E-3</c:v>
                </c:pt>
                <c:pt idx="48853" formatCode="0.00E+00">
                  <c:v>4.6581299999999999E-3</c:v>
                </c:pt>
                <c:pt idx="48854" formatCode="0.00E+00">
                  <c:v>4.1713699999999998E-3</c:v>
                </c:pt>
                <c:pt idx="48855" formatCode="0.00E+00">
                  <c:v>3.6879299999999999E-3</c:v>
                </c:pt>
                <c:pt idx="48856" formatCode="0.00E+00">
                  <c:v>3.2094599999999999E-3</c:v>
                </c:pt>
                <c:pt idx="48857" formatCode="0.00E+00">
                  <c:v>2.7376200000000001E-3</c:v>
                </c:pt>
                <c:pt idx="48858" formatCode="0.00E+00">
                  <c:v>2.2740099999999999E-3</c:v>
                </c:pt>
                <c:pt idx="48859" formatCode="0.00E+00">
                  <c:v>1.8202400000000001E-3</c:v>
                </c:pt>
                <c:pt idx="48860" formatCode="0.00E+00">
                  <c:v>1.37787E-3</c:v>
                </c:pt>
                <c:pt idx="48861" formatCode="0.00E+00">
                  <c:v>9.48423E-4</c:v>
                </c:pt>
                <c:pt idx="48862" formatCode="0.00E+00">
                  <c:v>5.33396E-4</c:v>
                </c:pt>
                <c:pt idx="48863" formatCode="0.00E+00">
                  <c:v>1.3424199999999999E-4</c:v>
                </c:pt>
                <c:pt idx="48864" formatCode="0.00E+00">
                  <c:v>-2.4762900000000002E-4</c:v>
                </c:pt>
                <c:pt idx="48865" formatCode="0.00E+00">
                  <c:v>-6.1085200000000005E-4</c:v>
                </c:pt>
                <c:pt idx="48866" formatCode="0.00E+00">
                  <c:v>-9.5411200000000002E-4</c:v>
                </c:pt>
                <c:pt idx="48867" formatCode="0.00E+00">
                  <c:v>-1.27614E-3</c:v>
                </c:pt>
                <c:pt idx="48868" formatCode="0.00E+00">
                  <c:v>-1.57573E-3</c:v>
                </c:pt>
                <c:pt idx="48869" formatCode="0.00E+00">
                  <c:v>-1.85173E-3</c:v>
                </c:pt>
                <c:pt idx="48870" formatCode="0.00E+00">
                  <c:v>-2.1030300000000001E-3</c:v>
                </c:pt>
                <c:pt idx="48871" formatCode="0.00E+00">
                  <c:v>-2.3286000000000001E-3</c:v>
                </c:pt>
                <c:pt idx="48872" formatCode="0.00E+00">
                  <c:v>-2.5274799999999999E-3</c:v>
                </c:pt>
                <c:pt idx="48873" formatCode="0.00E+00">
                  <c:v>-2.6987399999999998E-3</c:v>
                </c:pt>
                <c:pt idx="48874" formatCode="0.00E+00">
                  <c:v>-2.8415599999999999E-3</c:v>
                </c:pt>
                <c:pt idx="48875" formatCode="0.00E+00">
                  <c:v>-2.9551500000000001E-3</c:v>
                </c:pt>
                <c:pt idx="48876" formatCode="0.00E+00">
                  <c:v>-3.0388199999999998E-3</c:v>
                </c:pt>
                <c:pt idx="48877" formatCode="0.00E+00">
                  <c:v>-3.0919400000000001E-3</c:v>
                </c:pt>
                <c:pt idx="48878" formatCode="0.00E+00">
                  <c:v>-3.1139399999999999E-3</c:v>
                </c:pt>
                <c:pt idx="48879" formatCode="0.00E+00">
                  <c:v>-3.1043500000000001E-3</c:v>
                </c:pt>
                <c:pt idx="48880" formatCode="0.00E+00">
                  <c:v>-3.0627599999999999E-3</c:v>
                </c:pt>
                <c:pt idx="48881" formatCode="0.00E+00">
                  <c:v>-2.98884E-3</c:v>
                </c:pt>
                <c:pt idx="48882" formatCode="0.00E+00">
                  <c:v>-2.8823299999999998E-3</c:v>
                </c:pt>
                <c:pt idx="48883" formatCode="0.00E+00">
                  <c:v>-2.7430499999999999E-3</c:v>
                </c:pt>
                <c:pt idx="48884" formatCode="0.00E+00">
                  <c:v>-2.57091E-3</c:v>
                </c:pt>
                <c:pt idx="48885" formatCode="0.00E+00">
                  <c:v>-2.3658899999999998E-3</c:v>
                </c:pt>
                <c:pt idx="48886" formatCode="0.00E+00">
                  <c:v>-2.1280299999999999E-3</c:v>
                </c:pt>
                <c:pt idx="48887" formatCode="0.00E+00">
                  <c:v>-1.8574900000000001E-3</c:v>
                </c:pt>
                <c:pt idx="48888" formatCode="0.00E+00">
                  <c:v>-1.5544599999999999E-3</c:v>
                </c:pt>
                <c:pt idx="48889" formatCode="0.00E+00">
                  <c:v>-1.2192399999999999E-3</c:v>
                </c:pt>
                <c:pt idx="48890" formatCode="0.00E+00">
                  <c:v>-8.5220100000000002E-4</c:v>
                </c:pt>
                <c:pt idx="48891" formatCode="0.00E+00">
                  <c:v>-4.5378699999999998E-4</c:v>
                </c:pt>
                <c:pt idx="48892" formatCode="0.00E+00">
                  <c:v>-2.4518399999999999E-5</c:v>
                </c:pt>
                <c:pt idx="48893" formatCode="0.00E+00">
                  <c:v>4.3501E-4</c:v>
                </c:pt>
                <c:pt idx="48894" formatCode="0.00E+00">
                  <c:v>9.2412899999999999E-4</c:v>
                </c:pt>
                <c:pt idx="48895" formatCode="0.00E+00">
                  <c:v>1.4421E-3</c:v>
                </c:pt>
                <c:pt idx="48896" formatCode="0.00E+00">
                  <c:v>1.9881E-3</c:v>
                </c:pt>
                <c:pt idx="48897" formatCode="0.00E+00">
                  <c:v>2.5612500000000002E-3</c:v>
                </c:pt>
                <c:pt idx="48898" formatCode="0.00E+00">
                  <c:v>3.1606099999999999E-3</c:v>
                </c:pt>
                <c:pt idx="48899" formatCode="0.00E+00">
                  <c:v>3.7851500000000001E-3</c:v>
                </c:pt>
                <c:pt idx="48900" formatCode="0.00E+00">
                  <c:v>4.43379E-3</c:v>
                </c:pt>
                <c:pt idx="48901" formatCode="0.00E+00">
                  <c:v>5.1054000000000004E-3</c:v>
                </c:pt>
                <c:pt idx="48902" formatCode="0.00E+00">
                  <c:v>5.79876E-3</c:v>
                </c:pt>
                <c:pt idx="48903" formatCode="0.00E+00">
                  <c:v>6.5126200000000002E-3</c:v>
                </c:pt>
                <c:pt idx="48904" formatCode="0.00E+00">
                  <c:v>7.2456500000000002E-3</c:v>
                </c:pt>
                <c:pt idx="48905" formatCode="0.00E+00">
                  <c:v>7.9964900000000002E-3</c:v>
                </c:pt>
                <c:pt idx="48906" formatCode="0.00E+00">
                  <c:v>8.7637199999999991E-3</c:v>
                </c:pt>
                <c:pt idx="48907" formatCode="0.00E+00">
                  <c:v>9.5458699999999997E-3</c:v>
                </c:pt>
                <c:pt idx="48908">
                  <c:v>1.0341400000000001E-2</c:v>
                </c:pt>
                <c:pt idx="48909">
                  <c:v>1.11488E-2</c:v>
                </c:pt>
                <c:pt idx="48910">
                  <c:v>1.19665E-2</c:v>
                </c:pt>
                <c:pt idx="48911">
                  <c:v>1.27928E-2</c:v>
                </c:pt>
                <c:pt idx="48912">
                  <c:v>1.36261E-2</c:v>
                </c:pt>
                <c:pt idx="48913">
                  <c:v>1.4464599999999999E-2</c:v>
                </c:pt>
                <c:pt idx="48914">
                  <c:v>1.5306699999999999E-2</c:v>
                </c:pt>
                <c:pt idx="48915">
                  <c:v>1.6150600000000001E-2</c:v>
                </c:pt>
                <c:pt idx="48916">
                  <c:v>1.6994599999999999E-2</c:v>
                </c:pt>
                <c:pt idx="48917">
                  <c:v>1.78368E-2</c:v>
                </c:pt>
                <c:pt idx="48918">
                  <c:v>1.8675600000000001E-2</c:v>
                </c:pt>
                <c:pt idx="48919">
                  <c:v>1.9508999999999999E-2</c:v>
                </c:pt>
                <c:pt idx="48920">
                  <c:v>2.0335300000000001E-2</c:v>
                </c:pt>
                <c:pt idx="48921">
                  <c:v>2.11527E-2</c:v>
                </c:pt>
                <c:pt idx="48922">
                  <c:v>2.1959300000000001E-2</c:v>
                </c:pt>
                <c:pt idx="48923">
                  <c:v>2.27534E-2</c:v>
                </c:pt>
                <c:pt idx="48924">
                  <c:v>2.3533200000000001E-2</c:v>
                </c:pt>
                <c:pt idx="48925">
                  <c:v>2.42969E-2</c:v>
                </c:pt>
                <c:pt idx="48926">
                  <c:v>2.5042700000000001E-2</c:v>
                </c:pt>
                <c:pt idx="48927">
                  <c:v>2.5768800000000001E-2</c:v>
                </c:pt>
                <c:pt idx="48928">
                  <c:v>2.64736E-2</c:v>
                </c:pt>
                <c:pt idx="48929">
                  <c:v>2.71554E-2</c:v>
                </c:pt>
                <c:pt idx="48930">
                  <c:v>2.7812400000000001E-2</c:v>
                </c:pt>
                <c:pt idx="48931">
                  <c:v>2.8443099999999999E-2</c:v>
                </c:pt>
                <c:pt idx="48932">
                  <c:v>2.9045700000000001E-2</c:v>
                </c:pt>
                <c:pt idx="48933">
                  <c:v>2.96189E-2</c:v>
                </c:pt>
                <c:pt idx="48934">
                  <c:v>3.0161E-2</c:v>
                </c:pt>
                <c:pt idx="48935">
                  <c:v>3.06705E-2</c:v>
                </c:pt>
                <c:pt idx="48936">
                  <c:v>3.1146E-2</c:v>
                </c:pt>
                <c:pt idx="48937">
                  <c:v>3.1586200000000002E-2</c:v>
                </c:pt>
                <c:pt idx="48938">
                  <c:v>3.1989700000000003E-2</c:v>
                </c:pt>
                <c:pt idx="48939">
                  <c:v>3.2355200000000001E-2</c:v>
                </c:pt>
                <c:pt idx="48940">
                  <c:v>3.2681599999999998E-2</c:v>
                </c:pt>
                <c:pt idx="48941">
                  <c:v>3.29676E-2</c:v>
                </c:pt>
                <c:pt idx="48942">
                  <c:v>3.3212199999999997E-2</c:v>
                </c:pt>
                <c:pt idx="48943">
                  <c:v>3.3414399999999997E-2</c:v>
                </c:pt>
                <c:pt idx="48944">
                  <c:v>3.3573199999999997E-2</c:v>
                </c:pt>
                <c:pt idx="48945">
                  <c:v>3.3687599999999998E-2</c:v>
                </c:pt>
                <c:pt idx="48946">
                  <c:v>3.3757000000000002E-2</c:v>
                </c:pt>
                <c:pt idx="48947">
                  <c:v>3.3780600000000001E-2</c:v>
                </c:pt>
                <c:pt idx="48948">
                  <c:v>3.3757599999999999E-2</c:v>
                </c:pt>
                <c:pt idx="48949">
                  <c:v>3.3687599999999998E-2</c:v>
                </c:pt>
                <c:pt idx="48950">
                  <c:v>3.3570000000000003E-2</c:v>
                </c:pt>
                <c:pt idx="48951">
                  <c:v>3.3404299999999998E-2</c:v>
                </c:pt>
                <c:pt idx="48952">
                  <c:v>3.3190299999999999E-2</c:v>
                </c:pt>
                <c:pt idx="48953">
                  <c:v>3.2927699999999997E-2</c:v>
                </c:pt>
                <c:pt idx="48954">
                  <c:v>3.2616199999999998E-2</c:v>
                </c:pt>
                <c:pt idx="48955">
                  <c:v>3.2255800000000001E-2</c:v>
                </c:pt>
                <c:pt idx="48956">
                  <c:v>3.18465E-2</c:v>
                </c:pt>
                <c:pt idx="48957">
                  <c:v>3.1388300000000001E-2</c:v>
                </c:pt>
                <c:pt idx="48958">
                  <c:v>3.08814E-2</c:v>
                </c:pt>
                <c:pt idx="48959">
                  <c:v>3.0325999999999999E-2</c:v>
                </c:pt>
                <c:pt idx="48960">
                  <c:v>2.9722499999999999E-2</c:v>
                </c:pt>
                <c:pt idx="48961">
                  <c:v>2.9071199999999998E-2</c:v>
                </c:pt>
                <c:pt idx="48962">
                  <c:v>2.8372600000000001E-2</c:v>
                </c:pt>
                <c:pt idx="48963">
                  <c:v>2.76274E-2</c:v>
                </c:pt>
                <c:pt idx="48964">
                  <c:v>2.6836100000000002E-2</c:v>
                </c:pt>
                <c:pt idx="48965">
                  <c:v>2.5999600000000001E-2</c:v>
                </c:pt>
                <c:pt idx="48966">
                  <c:v>2.5118499999999998E-2</c:v>
                </c:pt>
                <c:pt idx="48967">
                  <c:v>2.4193900000000001E-2</c:v>
                </c:pt>
                <c:pt idx="48968">
                  <c:v>2.32266E-2</c:v>
                </c:pt>
                <c:pt idx="48969">
                  <c:v>2.2217799999999999E-2</c:v>
                </c:pt>
                <c:pt idx="48970">
                  <c:v>2.1168599999999999E-2</c:v>
                </c:pt>
                <c:pt idx="48971">
                  <c:v>2.0080199999999999E-2</c:v>
                </c:pt>
                <c:pt idx="48972">
                  <c:v>1.89538E-2</c:v>
                </c:pt>
                <c:pt idx="48973">
                  <c:v>1.77907E-2</c:v>
                </c:pt>
                <c:pt idx="48974">
                  <c:v>1.65925E-2</c:v>
                </c:pt>
                <c:pt idx="48975">
                  <c:v>1.53606E-2</c:v>
                </c:pt>
                <c:pt idx="48976">
                  <c:v>1.40965E-2</c:v>
                </c:pt>
                <c:pt idx="48977">
                  <c:v>1.28018E-2</c:v>
                </c:pt>
                <c:pt idx="48978">
                  <c:v>1.1478199999999999E-2</c:v>
                </c:pt>
                <c:pt idx="48979">
                  <c:v>1.0127300000000001E-2</c:v>
                </c:pt>
                <c:pt idx="48980" formatCode="0.00E+00">
                  <c:v>8.7510599999999997E-3</c:v>
                </c:pt>
                <c:pt idx="48981" formatCode="0.00E+00">
                  <c:v>7.3511799999999997E-3</c:v>
                </c:pt>
                <c:pt idx="48982" formatCode="0.00E+00">
                  <c:v>5.9295299999999997E-3</c:v>
                </c:pt>
                <c:pt idx="48983" formatCode="0.00E+00">
                  <c:v>4.4880400000000004E-3</c:v>
                </c:pt>
                <c:pt idx="48984" formatCode="0.00E+00">
                  <c:v>3.0286499999999999E-3</c:v>
                </c:pt>
                <c:pt idx="48985" formatCode="0.00E+00">
                  <c:v>1.5533599999999999E-3</c:v>
                </c:pt>
                <c:pt idx="48986" formatCode="0.00E+00">
                  <c:v>6.4174100000000006E-5</c:v>
                </c:pt>
                <c:pt idx="48987" formatCode="0.00E+00">
                  <c:v>-1.43684E-3</c:v>
                </c:pt>
                <c:pt idx="48988" formatCode="0.00E+00">
                  <c:v>-2.9475999999999999E-3</c:v>
                </c:pt>
                <c:pt idx="48989" formatCode="0.00E+00">
                  <c:v>-4.4660000000000004E-3</c:v>
                </c:pt>
                <c:pt idx="48990" formatCode="0.00E+00">
                  <c:v>-5.9899200000000001E-3</c:v>
                </c:pt>
                <c:pt idx="48991" formatCode="0.00E+00">
                  <c:v>-7.5172099999999999E-3</c:v>
                </c:pt>
                <c:pt idx="48992" formatCode="0.00E+00">
                  <c:v>-9.0457100000000002E-3</c:v>
                </c:pt>
                <c:pt idx="48993">
                  <c:v>-1.05732E-2</c:v>
                </c:pt>
                <c:pt idx="48994">
                  <c:v>-1.20976E-2</c:v>
                </c:pt>
                <c:pt idx="48995">
                  <c:v>-1.3616700000000001E-2</c:v>
                </c:pt>
                <c:pt idx="48996">
                  <c:v>-1.5128300000000001E-2</c:v>
                </c:pt>
                <c:pt idx="48997">
                  <c:v>-1.6630300000000001E-2</c:v>
                </c:pt>
                <c:pt idx="48998">
                  <c:v>-1.8120299999999999E-2</c:v>
                </c:pt>
                <c:pt idx="48999">
                  <c:v>-1.95964E-2</c:v>
                </c:pt>
                <c:pt idx="49000">
                  <c:v>-2.1056399999999999E-2</c:v>
                </c:pt>
                <c:pt idx="49001">
                  <c:v>-2.24981E-2</c:v>
                </c:pt>
                <c:pt idx="49002">
                  <c:v>-2.39194E-2</c:v>
                </c:pt>
                <c:pt idx="49003">
                  <c:v>-2.5318299999999998E-2</c:v>
                </c:pt>
                <c:pt idx="49004">
                  <c:v>-2.6692799999999999E-2</c:v>
                </c:pt>
                <c:pt idx="49005">
                  <c:v>-2.8040700000000002E-2</c:v>
                </c:pt>
                <c:pt idx="49006">
                  <c:v>-2.93601E-2</c:v>
                </c:pt>
                <c:pt idx="49007">
                  <c:v>-3.0649200000000001E-2</c:v>
                </c:pt>
                <c:pt idx="49008">
                  <c:v>-3.1905900000000001E-2</c:v>
                </c:pt>
                <c:pt idx="49009">
                  <c:v>-3.3128499999999998E-2</c:v>
                </c:pt>
                <c:pt idx="49010">
                  <c:v>-3.4315100000000001E-2</c:v>
                </c:pt>
                <c:pt idx="49011">
                  <c:v>-3.54639E-2</c:v>
                </c:pt>
                <c:pt idx="49012">
                  <c:v>-3.6573399999999999E-2</c:v>
                </c:pt>
                <c:pt idx="49013">
                  <c:v>-3.7641800000000003E-2</c:v>
                </c:pt>
                <c:pt idx="49014">
                  <c:v>-3.86675E-2</c:v>
                </c:pt>
                <c:pt idx="49015">
                  <c:v>-3.96491E-2</c:v>
                </c:pt>
                <c:pt idx="49016">
                  <c:v>-4.0585099999999999E-2</c:v>
                </c:pt>
                <c:pt idx="49017">
                  <c:v>-4.1473999999999997E-2</c:v>
                </c:pt>
                <c:pt idx="49018">
                  <c:v>-4.2314699999999997E-2</c:v>
                </c:pt>
                <c:pt idx="49019">
                  <c:v>-4.3105699999999997E-2</c:v>
                </c:pt>
                <c:pt idx="49020">
                  <c:v>-4.3846099999999999E-2</c:v>
                </c:pt>
                <c:pt idx="49021">
                  <c:v>-4.4534600000000001E-2</c:v>
                </c:pt>
                <c:pt idx="49022">
                  <c:v>-4.5170299999999997E-2</c:v>
                </c:pt>
                <c:pt idx="49023">
                  <c:v>-4.57522E-2</c:v>
                </c:pt>
                <c:pt idx="49024">
                  <c:v>-4.6279399999999998E-2</c:v>
                </c:pt>
                <c:pt idx="49025">
                  <c:v>-4.67512E-2</c:v>
                </c:pt>
                <c:pt idx="49026">
                  <c:v>-4.7166899999999998E-2</c:v>
                </c:pt>
                <c:pt idx="49027">
                  <c:v>-4.7525900000000003E-2</c:v>
                </c:pt>
                <c:pt idx="49028">
                  <c:v>-4.7827700000000001E-2</c:v>
                </c:pt>
                <c:pt idx="49029">
                  <c:v>-4.8071799999999998E-2</c:v>
                </c:pt>
                <c:pt idx="49030">
                  <c:v>-4.8257799999999997E-2</c:v>
                </c:pt>
                <c:pt idx="49031">
                  <c:v>-4.8385600000000001E-2</c:v>
                </c:pt>
                <c:pt idx="49032">
                  <c:v>-4.8454900000000002E-2</c:v>
                </c:pt>
                <c:pt idx="49033">
                  <c:v>-4.84657E-2</c:v>
                </c:pt>
                <c:pt idx="49034">
                  <c:v>-4.84179E-2</c:v>
                </c:pt>
                <c:pt idx="49035">
                  <c:v>-4.8311699999999999E-2</c:v>
                </c:pt>
                <c:pt idx="49036">
                  <c:v>-4.8147200000000001E-2</c:v>
                </c:pt>
                <c:pt idx="49037">
                  <c:v>-4.7924700000000001E-2</c:v>
                </c:pt>
                <c:pt idx="49038">
                  <c:v>-4.7644600000000002E-2</c:v>
                </c:pt>
                <c:pt idx="49039">
                  <c:v>-4.7307200000000001E-2</c:v>
                </c:pt>
                <c:pt idx="49040">
                  <c:v>-4.6913200000000002E-2</c:v>
                </c:pt>
                <c:pt idx="49041">
                  <c:v>-4.64631E-2</c:v>
                </c:pt>
                <c:pt idx="49042">
                  <c:v>-4.5957600000000001E-2</c:v>
                </c:pt>
                <c:pt idx="49043">
                  <c:v>-4.53975E-2</c:v>
                </c:pt>
                <c:pt idx="49044">
                  <c:v>-4.4783700000000003E-2</c:v>
                </c:pt>
                <c:pt idx="49045">
                  <c:v>-4.4117000000000003E-2</c:v>
                </c:pt>
                <c:pt idx="49046">
                  <c:v>-4.3398600000000002E-2</c:v>
                </c:pt>
                <c:pt idx="49047">
                  <c:v>-4.2629399999999998E-2</c:v>
                </c:pt>
                <c:pt idx="49048">
                  <c:v>-4.1810699999999999E-2</c:v>
                </c:pt>
                <c:pt idx="49049">
                  <c:v>-4.09437E-2</c:v>
                </c:pt>
                <c:pt idx="49050">
                  <c:v>-4.0029700000000001E-2</c:v>
                </c:pt>
                <c:pt idx="49051">
                  <c:v>-3.9070000000000001E-2</c:v>
                </c:pt>
                <c:pt idx="49052">
                  <c:v>-3.8066200000000001E-2</c:v>
                </c:pt>
                <c:pt idx="49053">
                  <c:v>-3.70196E-2</c:v>
                </c:pt>
                <c:pt idx="49054">
                  <c:v>-3.5931999999999999E-2</c:v>
                </c:pt>
                <c:pt idx="49055">
                  <c:v>-3.4804799999999997E-2</c:v>
                </c:pt>
                <c:pt idx="49056">
                  <c:v>-3.3639700000000002E-2</c:v>
                </c:pt>
                <c:pt idx="49057">
                  <c:v>-3.2438599999999998E-2</c:v>
                </c:pt>
                <c:pt idx="49058">
                  <c:v>-3.1203100000000001E-2</c:v>
                </c:pt>
                <c:pt idx="49059">
                  <c:v>-2.9935099999999999E-2</c:v>
                </c:pt>
                <c:pt idx="49060">
                  <c:v>-2.8636499999999999E-2</c:v>
                </c:pt>
                <c:pt idx="49061">
                  <c:v>-2.7309E-2</c:v>
                </c:pt>
                <c:pt idx="49062">
                  <c:v>-2.59548E-2</c:v>
                </c:pt>
                <c:pt idx="49063">
                  <c:v>-2.4575699999999999E-2</c:v>
                </c:pt>
                <c:pt idx="49064">
                  <c:v>-2.3173800000000001E-2</c:v>
                </c:pt>
                <c:pt idx="49065">
                  <c:v>-2.1751099999999999E-2</c:v>
                </c:pt>
                <c:pt idx="49066">
                  <c:v>-2.0309600000000001E-2</c:v>
                </c:pt>
                <c:pt idx="49067">
                  <c:v>-1.8851400000000001E-2</c:v>
                </c:pt>
                <c:pt idx="49068">
                  <c:v>-1.73787E-2</c:v>
                </c:pt>
                <c:pt idx="49069">
                  <c:v>-1.5893399999999999E-2</c:v>
                </c:pt>
                <c:pt idx="49070">
                  <c:v>-1.4397800000000001E-2</c:v>
                </c:pt>
                <c:pt idx="49071">
                  <c:v>-1.28939E-2</c:v>
                </c:pt>
                <c:pt idx="49072">
                  <c:v>-1.1383900000000001E-2</c:v>
                </c:pt>
                <c:pt idx="49073" formatCode="0.00E+00">
                  <c:v>-9.8698099999999997E-3</c:v>
                </c:pt>
                <c:pt idx="49074" formatCode="0.00E+00">
                  <c:v>-8.3538399999999995E-3</c:v>
                </c:pt>
                <c:pt idx="49075" formatCode="0.00E+00">
                  <c:v>-6.8380699999999999E-3</c:v>
                </c:pt>
                <c:pt idx="49076" formatCode="0.00E+00">
                  <c:v>-5.3245899999999997E-3</c:v>
                </c:pt>
                <c:pt idx="49077" formatCode="0.00E+00">
                  <c:v>-3.81548E-3</c:v>
                </c:pt>
                <c:pt idx="49078" formatCode="0.00E+00">
                  <c:v>-2.3128200000000002E-3</c:v>
                </c:pt>
                <c:pt idx="49079" formatCode="0.00E+00">
                  <c:v>-8.1862899999999997E-4</c:v>
                </c:pt>
                <c:pt idx="49080" formatCode="0.00E+00">
                  <c:v>6.6506300000000003E-4</c:v>
                </c:pt>
                <c:pt idx="49081" formatCode="0.00E+00">
                  <c:v>2.13627E-3</c:v>
                </c:pt>
                <c:pt idx="49082" formatCode="0.00E+00">
                  <c:v>3.5930300000000001E-3</c:v>
                </c:pt>
                <c:pt idx="49083" formatCode="0.00E+00">
                  <c:v>5.0334300000000002E-3</c:v>
                </c:pt>
                <c:pt idx="49084" formatCode="0.00E+00">
                  <c:v>6.4555699999999999E-3</c:v>
                </c:pt>
                <c:pt idx="49085" formatCode="0.00E+00">
                  <c:v>7.8576099999999992E-3</c:v>
                </c:pt>
                <c:pt idx="49086" formatCode="0.00E+00">
                  <c:v>9.2377399999999995E-3</c:v>
                </c:pt>
                <c:pt idx="49087">
                  <c:v>1.05942E-2</c:v>
                </c:pt>
                <c:pt idx="49088">
                  <c:v>1.19253E-2</c:v>
                </c:pt>
                <c:pt idx="49089">
                  <c:v>1.3229400000000001E-2</c:v>
                </c:pt>
                <c:pt idx="49090">
                  <c:v>1.45048E-2</c:v>
                </c:pt>
                <c:pt idx="49091">
                  <c:v>1.575E-2</c:v>
                </c:pt>
                <c:pt idx="49092">
                  <c:v>1.6963599999999999E-2</c:v>
                </c:pt>
                <c:pt idx="49093">
                  <c:v>1.8144E-2</c:v>
                </c:pt>
                <c:pt idx="49094">
                  <c:v>1.9290000000000002E-2</c:v>
                </c:pt>
                <c:pt idx="49095">
                  <c:v>2.04002E-2</c:v>
                </c:pt>
                <c:pt idx="49096">
                  <c:v>2.1473300000000001E-2</c:v>
                </c:pt>
                <c:pt idx="49097">
                  <c:v>2.2508299999999998E-2</c:v>
                </c:pt>
                <c:pt idx="49098">
                  <c:v>2.3504000000000001E-2</c:v>
                </c:pt>
                <c:pt idx="49099">
                  <c:v>2.4459399999999999E-2</c:v>
                </c:pt>
                <c:pt idx="49100">
                  <c:v>2.5373400000000001E-2</c:v>
                </c:pt>
                <c:pt idx="49101">
                  <c:v>2.6245399999999999E-2</c:v>
                </c:pt>
                <c:pt idx="49102">
                  <c:v>2.7074299999999999E-2</c:v>
                </c:pt>
                <c:pt idx="49103">
                  <c:v>2.7859600000000002E-2</c:v>
                </c:pt>
                <c:pt idx="49104">
                  <c:v>2.8600500000000001E-2</c:v>
                </c:pt>
                <c:pt idx="49105">
                  <c:v>2.92964E-2</c:v>
                </c:pt>
                <c:pt idx="49106">
                  <c:v>2.9946899999999999E-2</c:v>
                </c:pt>
                <c:pt idx="49107">
                  <c:v>3.0551600000000002E-2</c:v>
                </c:pt>
                <c:pt idx="49108">
                  <c:v>3.1109999999999999E-2</c:v>
                </c:pt>
                <c:pt idx="49109">
                  <c:v>3.1621999999999997E-2</c:v>
                </c:pt>
                <c:pt idx="49110">
                  <c:v>3.2087200000000003E-2</c:v>
                </c:pt>
                <c:pt idx="49111">
                  <c:v>3.2505800000000001E-2</c:v>
                </c:pt>
                <c:pt idx="49112">
                  <c:v>3.2877400000000001E-2</c:v>
                </c:pt>
                <c:pt idx="49113">
                  <c:v>3.32024E-2</c:v>
                </c:pt>
                <c:pt idx="49114">
                  <c:v>3.3480599999999999E-2</c:v>
                </c:pt>
                <c:pt idx="49115">
                  <c:v>3.3712399999999997E-2</c:v>
                </c:pt>
                <c:pt idx="49116">
                  <c:v>3.3897999999999998E-2</c:v>
                </c:pt>
                <c:pt idx="49117">
                  <c:v>3.40378E-2</c:v>
                </c:pt>
                <c:pt idx="49118">
                  <c:v>3.4132200000000001E-2</c:v>
                </c:pt>
                <c:pt idx="49119">
                  <c:v>3.4181599999999999E-2</c:v>
                </c:pt>
                <c:pt idx="49120">
                  <c:v>3.41867E-2</c:v>
                </c:pt>
                <c:pt idx="49121">
                  <c:v>3.4147999999999998E-2</c:v>
                </c:pt>
                <c:pt idx="49122">
                  <c:v>3.4066199999999998E-2</c:v>
                </c:pt>
                <c:pt idx="49123">
                  <c:v>3.3942199999999999E-2</c:v>
                </c:pt>
                <c:pt idx="49124">
                  <c:v>3.37767E-2</c:v>
                </c:pt>
                <c:pt idx="49125">
                  <c:v>3.3570700000000002E-2</c:v>
                </c:pt>
                <c:pt idx="49126">
                  <c:v>3.3325E-2</c:v>
                </c:pt>
                <c:pt idx="49127">
                  <c:v>3.3040699999999999E-2</c:v>
                </c:pt>
                <c:pt idx="49128">
                  <c:v>3.2718900000000002E-2</c:v>
                </c:pt>
                <c:pt idx="49129">
                  <c:v>3.2360600000000003E-2</c:v>
                </c:pt>
                <c:pt idx="49130">
                  <c:v>3.1967000000000002E-2</c:v>
                </c:pt>
                <c:pt idx="49131">
                  <c:v>3.1539299999999999E-2</c:v>
                </c:pt>
                <c:pt idx="49132">
                  <c:v>3.10789E-2</c:v>
                </c:pt>
                <c:pt idx="49133">
                  <c:v>3.05869E-2</c:v>
                </c:pt>
                <c:pt idx="49134">
                  <c:v>3.0064799999999999E-2</c:v>
                </c:pt>
                <c:pt idx="49135">
                  <c:v>2.9513899999999999E-2</c:v>
                </c:pt>
                <c:pt idx="49136">
                  <c:v>2.8935599999999999E-2</c:v>
                </c:pt>
                <c:pt idx="49137">
                  <c:v>2.83314E-2</c:v>
                </c:pt>
                <c:pt idx="49138">
                  <c:v>2.77028E-2</c:v>
                </c:pt>
                <c:pt idx="49139">
                  <c:v>2.7051200000000001E-2</c:v>
                </c:pt>
                <c:pt idx="49140">
                  <c:v>2.6378200000000001E-2</c:v>
                </c:pt>
                <c:pt idx="49141">
                  <c:v>2.5685300000000001E-2</c:v>
                </c:pt>
                <c:pt idx="49142">
                  <c:v>2.4974E-2</c:v>
                </c:pt>
                <c:pt idx="49143">
                  <c:v>2.42461E-2</c:v>
                </c:pt>
                <c:pt idx="49144">
                  <c:v>2.3503E-2</c:v>
                </c:pt>
                <c:pt idx="49145">
                  <c:v>2.27464E-2</c:v>
                </c:pt>
                <c:pt idx="49146">
                  <c:v>2.1977699999999999E-2</c:v>
                </c:pt>
                <c:pt idx="49147">
                  <c:v>2.11988E-2</c:v>
                </c:pt>
                <c:pt idx="49148">
                  <c:v>2.0411100000000001E-2</c:v>
                </c:pt>
                <c:pt idx="49149">
                  <c:v>1.96162E-2</c:v>
                </c:pt>
                <c:pt idx="49150">
                  <c:v>1.8815700000000001E-2</c:v>
                </c:pt>
                <c:pt idx="49151">
                  <c:v>1.8011300000000001E-2</c:v>
                </c:pt>
                <c:pt idx="49152">
                  <c:v>1.7204400000000002E-2</c:v>
                </c:pt>
                <c:pt idx="49153">
                  <c:v>1.63967E-2</c:v>
                </c:pt>
                <c:pt idx="49154">
                  <c:v>1.55896E-2</c:v>
                </c:pt>
                <c:pt idx="49155">
                  <c:v>1.47847E-2</c:v>
                </c:pt>
                <c:pt idx="49156">
                  <c:v>1.39834E-2</c:v>
                </c:pt>
                <c:pt idx="49157">
                  <c:v>1.3187300000000001E-2</c:v>
                </c:pt>
                <c:pt idx="49158">
                  <c:v>1.23976E-2</c:v>
                </c:pt>
                <c:pt idx="49159">
                  <c:v>1.16159E-2</c:v>
                </c:pt>
                <c:pt idx="49160">
                  <c:v>1.0843500000000001E-2</c:v>
                </c:pt>
                <c:pt idx="49161">
                  <c:v>1.0081700000000001E-2</c:v>
                </c:pt>
                <c:pt idx="49162" formatCode="0.00E+00">
                  <c:v>9.3317199999999999E-3</c:v>
                </c:pt>
                <c:pt idx="49163" formatCode="0.00E+00">
                  <c:v>8.5949200000000007E-3</c:v>
                </c:pt>
                <c:pt idx="49164" formatCode="0.00E+00">
                  <c:v>7.8724399999999996E-3</c:v>
                </c:pt>
                <c:pt idx="49165" formatCode="0.00E+00">
                  <c:v>7.1654400000000004E-3</c:v>
                </c:pt>
                <c:pt idx="49166" formatCode="0.00E+00">
                  <c:v>6.4750099999999998E-3</c:v>
                </c:pt>
                <c:pt idx="49167" formatCode="0.00E+00">
                  <c:v>5.8022200000000003E-3</c:v>
                </c:pt>
                <c:pt idx="49168" formatCode="0.00E+00">
                  <c:v>5.1480500000000004E-3</c:v>
                </c:pt>
                <c:pt idx="49169" formatCode="0.00E+00">
                  <c:v>4.5134600000000004E-3</c:v>
                </c:pt>
                <c:pt idx="49170" formatCode="0.00E+00">
                  <c:v>3.8993500000000002E-3</c:v>
                </c:pt>
                <c:pt idx="49171" formatCode="0.00E+00">
                  <c:v>3.3065400000000002E-3</c:v>
                </c:pt>
                <c:pt idx="49172" formatCode="0.00E+00">
                  <c:v>2.73581E-3</c:v>
                </c:pt>
                <c:pt idx="49173" formatCode="0.00E+00">
                  <c:v>2.1878900000000001E-3</c:v>
                </c:pt>
                <c:pt idx="49174" formatCode="0.00E+00">
                  <c:v>1.66343E-3</c:v>
                </c:pt>
                <c:pt idx="49175" formatCode="0.00E+00">
                  <c:v>1.16303E-3</c:v>
                </c:pt>
                <c:pt idx="49176" formatCode="0.00E+00">
                  <c:v>6.8723199999999997E-4</c:v>
                </c:pt>
                <c:pt idx="49177" formatCode="0.00E+00">
                  <c:v>2.3650799999999999E-4</c:v>
                </c:pt>
                <c:pt idx="49178" formatCode="0.00E+00">
                  <c:v>-1.8872999999999999E-4</c:v>
                </c:pt>
                <c:pt idx="49179" formatCode="0.00E+00">
                  <c:v>-5.8813300000000002E-4</c:v>
                </c:pt>
                <c:pt idx="49180" formatCode="0.00E+00">
                  <c:v>-9.61417E-4</c:v>
                </c:pt>
                <c:pt idx="49181" formatCode="0.00E+00">
                  <c:v>-1.3083599999999999E-3</c:v>
                </c:pt>
                <c:pt idx="49182" formatCode="0.00E+00">
                  <c:v>-1.6288100000000001E-3</c:v>
                </c:pt>
                <c:pt idx="49183" formatCode="0.00E+00">
                  <c:v>-1.9226600000000001E-3</c:v>
                </c:pt>
                <c:pt idx="49184" formatCode="0.00E+00">
                  <c:v>-2.1898899999999999E-3</c:v>
                </c:pt>
                <c:pt idx="49185" formatCode="0.00E+00">
                  <c:v>-2.4305400000000001E-3</c:v>
                </c:pt>
                <c:pt idx="49186" formatCode="0.00E+00">
                  <c:v>-2.6446999999999998E-3</c:v>
                </c:pt>
                <c:pt idx="49187" formatCode="0.00E+00">
                  <c:v>-2.8325300000000002E-3</c:v>
                </c:pt>
                <c:pt idx="49188" formatCode="0.00E+00">
                  <c:v>-2.9942499999999999E-3</c:v>
                </c:pt>
                <c:pt idx="49189" formatCode="0.00E+00">
                  <c:v>-3.13014E-3</c:v>
                </c:pt>
                <c:pt idx="49190" formatCode="0.00E+00">
                  <c:v>-3.24055E-3</c:v>
                </c:pt>
                <c:pt idx="49191" formatCode="0.00E+00">
                  <c:v>-3.3258699999999999E-3</c:v>
                </c:pt>
                <c:pt idx="49192" formatCode="0.00E+00">
                  <c:v>-3.3865599999999998E-3</c:v>
                </c:pt>
                <c:pt idx="49193" formatCode="0.00E+00">
                  <c:v>-3.4231499999999998E-3</c:v>
                </c:pt>
                <c:pt idx="49194" formatCode="0.00E+00">
                  <c:v>-3.43619E-3</c:v>
                </c:pt>
                <c:pt idx="49195" formatCode="0.00E+00">
                  <c:v>-3.4263200000000001E-3</c:v>
                </c:pt>
                <c:pt idx="49196" formatCode="0.00E+00">
                  <c:v>-3.3942099999999999E-3</c:v>
                </c:pt>
                <c:pt idx="49197" formatCode="0.00E+00">
                  <c:v>-3.3405800000000001E-3</c:v>
                </c:pt>
                <c:pt idx="49198" formatCode="0.00E+00">
                  <c:v>-3.2662099999999999E-3</c:v>
                </c:pt>
                <c:pt idx="49199" formatCode="0.00E+00">
                  <c:v>-3.1719299999999999E-3</c:v>
                </c:pt>
                <c:pt idx="49200" formatCode="0.00E+00">
                  <c:v>-3.0585899999999999E-3</c:v>
                </c:pt>
                <c:pt idx="49201" formatCode="0.00E+00">
                  <c:v>-2.9271200000000001E-3</c:v>
                </c:pt>
                <c:pt idx="49202" formatCode="0.00E+00">
                  <c:v>-2.77845E-3</c:v>
                </c:pt>
                <c:pt idx="49203" formatCode="0.00E+00">
                  <c:v>-2.61357E-3</c:v>
                </c:pt>
                <c:pt idx="49204" formatCode="0.00E+00">
                  <c:v>-2.4335200000000002E-3</c:v>
                </c:pt>
                <c:pt idx="49205" formatCode="0.00E+00">
                  <c:v>-2.2393399999999998E-3</c:v>
                </c:pt>
                <c:pt idx="49206" formatCode="0.00E+00">
                  <c:v>-2.03213E-3</c:v>
                </c:pt>
                <c:pt idx="49207" formatCode="0.00E+00">
                  <c:v>-1.8129999999999999E-3</c:v>
                </c:pt>
                <c:pt idx="49208" formatCode="0.00E+00">
                  <c:v>-1.58311E-3</c:v>
                </c:pt>
                <c:pt idx="49209" formatCode="0.00E+00">
                  <c:v>-1.3436100000000001E-3</c:v>
                </c:pt>
                <c:pt idx="49210" formatCode="0.00E+00">
                  <c:v>-1.0956900000000001E-3</c:v>
                </c:pt>
                <c:pt idx="49211" formatCode="0.00E+00">
                  <c:v>-8.4056699999999996E-4</c:v>
                </c:pt>
                <c:pt idx="49212" formatCode="0.00E+00">
                  <c:v>-5.7945900000000005E-4</c:v>
                </c:pt>
                <c:pt idx="49213" formatCode="0.00E+00">
                  <c:v>-3.1360300000000003E-4</c:v>
                </c:pt>
                <c:pt idx="49214" formatCode="0.00E+00">
                  <c:v>-4.4244900000000001E-5</c:v>
                </c:pt>
                <c:pt idx="49215" formatCode="0.00E+00">
                  <c:v>2.2736300000000001E-4</c:v>
                </c:pt>
                <c:pt idx="49216" formatCode="0.00E+00">
                  <c:v>4.9996100000000005E-4</c:v>
                </c:pt>
                <c:pt idx="49217" formatCode="0.00E+00">
                  <c:v>7.7229100000000004E-4</c:v>
                </c:pt>
                <c:pt idx="49218" formatCode="0.00E+00">
                  <c:v>1.04309E-3</c:v>
                </c:pt>
                <c:pt idx="49219" formatCode="0.00E+00">
                  <c:v>1.3111100000000001E-3</c:v>
                </c:pt>
                <c:pt idx="49220" formatCode="0.00E+00">
                  <c:v>1.5751000000000001E-3</c:v>
                </c:pt>
                <c:pt idx="49221" formatCode="0.00E+00">
                  <c:v>1.83381E-3</c:v>
                </c:pt>
                <c:pt idx="49222" formatCode="0.00E+00">
                  <c:v>2.08603E-3</c:v>
                </c:pt>
                <c:pt idx="49223" formatCode="0.00E+00">
                  <c:v>2.3305299999999999E-3</c:v>
                </c:pt>
                <c:pt idx="49224" formatCode="0.00E+00">
                  <c:v>2.5661299999999998E-3</c:v>
                </c:pt>
                <c:pt idx="49225" formatCode="0.00E+00">
                  <c:v>2.7916400000000002E-3</c:v>
                </c:pt>
                <c:pt idx="49226" formatCode="0.00E+00">
                  <c:v>3.00592E-3</c:v>
                </c:pt>
                <c:pt idx="49227" formatCode="0.00E+00">
                  <c:v>3.2078300000000001E-3</c:v>
                </c:pt>
                <c:pt idx="49228" formatCode="0.00E+00">
                  <c:v>3.3962900000000002E-3</c:v>
                </c:pt>
                <c:pt idx="49229" formatCode="0.00E+00">
                  <c:v>3.5702199999999998E-3</c:v>
                </c:pt>
                <c:pt idx="49230" formatCode="0.00E+00">
                  <c:v>3.7285700000000001E-3</c:v>
                </c:pt>
                <c:pt idx="49231" formatCode="0.00E+00">
                  <c:v>3.8703600000000002E-3</c:v>
                </c:pt>
                <c:pt idx="49232" formatCode="0.00E+00">
                  <c:v>3.9946199999999999E-3</c:v>
                </c:pt>
                <c:pt idx="49233" formatCode="0.00E+00">
                  <c:v>4.1004199999999996E-3</c:v>
                </c:pt>
                <c:pt idx="49234" formatCode="0.00E+00">
                  <c:v>4.1868799999999996E-3</c:v>
                </c:pt>
                <c:pt idx="49235" formatCode="0.00E+00">
                  <c:v>4.2531599999999998E-3</c:v>
                </c:pt>
                <c:pt idx="49236" formatCode="0.00E+00">
                  <c:v>4.2984700000000004E-3</c:v>
                </c:pt>
                <c:pt idx="49237" formatCode="0.00E+00">
                  <c:v>4.32206E-3</c:v>
                </c:pt>
                <c:pt idx="49238" formatCode="0.00E+00">
                  <c:v>4.32323E-3</c:v>
                </c:pt>
                <c:pt idx="49239" formatCode="0.00E+00">
                  <c:v>4.3013299999999999E-3</c:v>
                </c:pt>
                <c:pt idx="49240" formatCode="0.00E+00">
                  <c:v>4.2557799999999998E-3</c:v>
                </c:pt>
                <c:pt idx="49241" formatCode="0.00E+00">
                  <c:v>4.1860300000000003E-3</c:v>
                </c:pt>
                <c:pt idx="49242" formatCode="0.00E+00">
                  <c:v>4.0915999999999999E-3</c:v>
                </c:pt>
                <c:pt idx="49243" formatCode="0.00E+00">
                  <c:v>3.9720600000000003E-3</c:v>
                </c:pt>
                <c:pt idx="49244" formatCode="0.00E+00">
                  <c:v>3.8270399999999999E-3</c:v>
                </c:pt>
                <c:pt idx="49245" formatCode="0.00E+00">
                  <c:v>3.6562299999999999E-3</c:v>
                </c:pt>
                <c:pt idx="49246" formatCode="0.00E+00">
                  <c:v>3.4593699999999998E-3</c:v>
                </c:pt>
                <c:pt idx="49247" formatCode="0.00E+00">
                  <c:v>3.2362799999999998E-3</c:v>
                </c:pt>
                <c:pt idx="49248" formatCode="0.00E+00">
                  <c:v>2.9868199999999998E-3</c:v>
                </c:pt>
                <c:pt idx="49249" formatCode="0.00E+00">
                  <c:v>2.7109199999999999E-3</c:v>
                </c:pt>
                <c:pt idx="49250" formatCode="0.00E+00">
                  <c:v>2.40858E-3</c:v>
                </c:pt>
                <c:pt idx="49251" formatCode="0.00E+00">
                  <c:v>2.0798499999999998E-3</c:v>
                </c:pt>
                <c:pt idx="49252" formatCode="0.00E+00">
                  <c:v>1.7248400000000001E-3</c:v>
                </c:pt>
                <c:pt idx="49253" formatCode="0.00E+00">
                  <c:v>1.3437499999999999E-3</c:v>
                </c:pt>
                <c:pt idx="49254" formatCode="0.00E+00">
                  <c:v>9.3681199999999997E-4</c:v>
                </c:pt>
                <c:pt idx="49255" formatCode="0.00E+00">
                  <c:v>5.0432899999999998E-4</c:v>
                </c:pt>
                <c:pt idx="49256" formatCode="0.00E+00">
                  <c:v>4.6672000000000003E-5</c:v>
                </c:pt>
                <c:pt idx="49257" formatCode="0.00E+00">
                  <c:v>-4.3573199999999998E-4</c:v>
                </c:pt>
                <c:pt idx="49258" formatCode="0.00E+00">
                  <c:v>-9.42391E-4</c:v>
                </c:pt>
                <c:pt idx="49259" formatCode="0.00E+00">
                  <c:v>-1.47276E-3</c:v>
                </c:pt>
                <c:pt idx="49260" formatCode="0.00E+00">
                  <c:v>-2.02622E-3</c:v>
                </c:pt>
                <c:pt idx="49261" formatCode="0.00E+00">
                  <c:v>-2.6021099999999999E-3</c:v>
                </c:pt>
                <c:pt idx="49262" formatCode="0.00E+00">
                  <c:v>-3.1997000000000002E-3</c:v>
                </c:pt>
                <c:pt idx="49263" formatCode="0.00E+00">
                  <c:v>-3.8182099999999998E-3</c:v>
                </c:pt>
                <c:pt idx="49264" formatCode="0.00E+00">
                  <c:v>-4.4568000000000003E-3</c:v>
                </c:pt>
                <c:pt idx="49265" formatCode="0.00E+00">
                  <c:v>-5.1145699999999997E-3</c:v>
                </c:pt>
                <c:pt idx="49266" formatCode="0.00E+00">
                  <c:v>-5.7905999999999999E-3</c:v>
                </c:pt>
                <c:pt idx="49267" formatCode="0.00E+00">
                  <c:v>-6.4838700000000001E-3</c:v>
                </c:pt>
                <c:pt idx="49268" formatCode="0.00E+00">
                  <c:v>-7.1933500000000003E-3</c:v>
                </c:pt>
                <c:pt idx="49269" formatCode="0.00E+00">
                  <c:v>-7.91794E-3</c:v>
                </c:pt>
                <c:pt idx="49270" formatCode="0.00E+00">
                  <c:v>-8.6564999999999993E-3</c:v>
                </c:pt>
                <c:pt idx="49271" formatCode="0.00E+00">
                  <c:v>-9.4078700000000005E-3</c:v>
                </c:pt>
                <c:pt idx="49272">
                  <c:v>-1.0170800000000001E-2</c:v>
                </c:pt>
                <c:pt idx="49273">
                  <c:v>-1.09441E-2</c:v>
                </c:pt>
                <c:pt idx="49274">
                  <c:v>-1.17263E-2</c:v>
                </c:pt>
                <c:pt idx="49275">
                  <c:v>-1.2516299999999999E-2</c:v>
                </c:pt>
                <c:pt idx="49276">
                  <c:v>-1.3312600000000001E-2</c:v>
                </c:pt>
                <c:pt idx="49277">
                  <c:v>-1.4113799999999999E-2</c:v>
                </c:pt>
                <c:pt idx="49278">
                  <c:v>-1.4918499999999999E-2</c:v>
                </c:pt>
                <c:pt idx="49279">
                  <c:v>-1.5725200000000002E-2</c:v>
                </c:pt>
                <c:pt idx="49280">
                  <c:v>-1.6532600000000001E-2</c:v>
                </c:pt>
                <c:pt idx="49281">
                  <c:v>-1.7339E-2</c:v>
                </c:pt>
                <c:pt idx="49282">
                  <c:v>-1.8143099999999999E-2</c:v>
                </c:pt>
                <c:pt idx="49283">
                  <c:v>-1.89432E-2</c:v>
                </c:pt>
                <c:pt idx="49284">
                  <c:v>-1.9737899999999999E-2</c:v>
                </c:pt>
                <c:pt idx="49285">
                  <c:v>-2.0525600000000001E-2</c:v>
                </c:pt>
                <c:pt idx="49286">
                  <c:v>-2.1304699999999999E-2</c:v>
                </c:pt>
                <c:pt idx="49287">
                  <c:v>-2.2073800000000001E-2</c:v>
                </c:pt>
                <c:pt idx="49288">
                  <c:v>-2.2831199999999999E-2</c:v>
                </c:pt>
                <c:pt idx="49289">
                  <c:v>-2.3575499999999999E-2</c:v>
                </c:pt>
                <c:pt idx="49290">
                  <c:v>-2.43051E-2</c:v>
                </c:pt>
                <c:pt idx="49291">
                  <c:v>-2.5018499999999999E-2</c:v>
                </c:pt>
                <c:pt idx="49292">
                  <c:v>-2.57141E-2</c:v>
                </c:pt>
                <c:pt idx="49293">
                  <c:v>-2.6390500000000001E-2</c:v>
                </c:pt>
                <c:pt idx="49294">
                  <c:v>-2.7046199999999999E-2</c:v>
                </c:pt>
                <c:pt idx="49295">
                  <c:v>-2.7679700000000002E-2</c:v>
                </c:pt>
                <c:pt idx="49296">
                  <c:v>-2.8289600000000002E-2</c:v>
                </c:pt>
                <c:pt idx="49297">
                  <c:v>-2.8874500000000001E-2</c:v>
                </c:pt>
                <c:pt idx="49298">
                  <c:v>-2.9433000000000001E-2</c:v>
                </c:pt>
                <c:pt idx="49299">
                  <c:v>-2.9963699999999999E-2</c:v>
                </c:pt>
                <c:pt idx="49300">
                  <c:v>-3.0465300000000001E-2</c:v>
                </c:pt>
                <c:pt idx="49301">
                  <c:v>-3.0936700000000001E-2</c:v>
                </c:pt>
                <c:pt idx="49302">
                  <c:v>-3.1376399999999999E-2</c:v>
                </c:pt>
                <c:pt idx="49303">
                  <c:v>-3.1783400000000003E-2</c:v>
                </c:pt>
                <c:pt idx="49304">
                  <c:v>-3.2156400000000002E-2</c:v>
                </c:pt>
                <c:pt idx="49305">
                  <c:v>-3.24944E-2</c:v>
                </c:pt>
                <c:pt idx="49306">
                  <c:v>-3.27963E-2</c:v>
                </c:pt>
                <c:pt idx="49307">
                  <c:v>-3.3061199999999999E-2</c:v>
                </c:pt>
                <c:pt idx="49308">
                  <c:v>-3.3287999999999998E-2</c:v>
                </c:pt>
                <c:pt idx="49309">
                  <c:v>-3.34758E-2</c:v>
                </c:pt>
                <c:pt idx="49310">
                  <c:v>-3.3623899999999998E-2</c:v>
                </c:pt>
                <c:pt idx="49311">
                  <c:v>-3.3731499999999998E-2</c:v>
                </c:pt>
                <c:pt idx="49312">
                  <c:v>-3.3797800000000003E-2</c:v>
                </c:pt>
                <c:pt idx="49313">
                  <c:v>-3.3822199999999997E-2</c:v>
                </c:pt>
                <c:pt idx="49314">
                  <c:v>-3.3804099999999997E-2</c:v>
                </c:pt>
                <c:pt idx="49315">
                  <c:v>-3.3743000000000002E-2</c:v>
                </c:pt>
                <c:pt idx="49316">
                  <c:v>-3.3638300000000003E-2</c:v>
                </c:pt>
                <c:pt idx="49317">
                  <c:v>-3.34898E-2</c:v>
                </c:pt>
                <c:pt idx="49318">
                  <c:v>-3.3297199999999999E-2</c:v>
                </c:pt>
                <c:pt idx="49319">
                  <c:v>-3.3059999999999999E-2</c:v>
                </c:pt>
                <c:pt idx="49320">
                  <c:v>-3.2778300000000003E-2</c:v>
                </c:pt>
                <c:pt idx="49321">
                  <c:v>-3.2451800000000003E-2</c:v>
                </c:pt>
                <c:pt idx="49322">
                  <c:v>-3.2080499999999998E-2</c:v>
                </c:pt>
                <c:pt idx="49323">
                  <c:v>-3.1664600000000001E-2</c:v>
                </c:pt>
                <c:pt idx="49324">
                  <c:v>-3.1203999999999999E-2</c:v>
                </c:pt>
                <c:pt idx="49325">
                  <c:v>-3.0698900000000001E-2</c:v>
                </c:pt>
                <c:pt idx="49326">
                  <c:v>-3.0149700000000001E-2</c:v>
                </c:pt>
                <c:pt idx="49327">
                  <c:v>-2.9556599999999999E-2</c:v>
                </c:pt>
                <c:pt idx="49328">
                  <c:v>-2.8920100000000001E-2</c:v>
                </c:pt>
                <c:pt idx="49329">
                  <c:v>-2.8240600000000001E-2</c:v>
                </c:pt>
                <c:pt idx="49330">
                  <c:v>-2.7518600000000001E-2</c:v>
                </c:pt>
                <c:pt idx="49331">
                  <c:v>-2.6754900000000002E-2</c:v>
                </c:pt>
                <c:pt idx="49332">
                  <c:v>-2.5950000000000001E-2</c:v>
                </c:pt>
                <c:pt idx="49333">
                  <c:v>-2.5104700000000001E-2</c:v>
                </c:pt>
                <c:pt idx="49334">
                  <c:v>-2.4219899999999999E-2</c:v>
                </c:pt>
                <c:pt idx="49335">
                  <c:v>-2.3296399999999998E-2</c:v>
                </c:pt>
                <c:pt idx="49336">
                  <c:v>-2.2335299999999999E-2</c:v>
                </c:pt>
                <c:pt idx="49337">
                  <c:v>-2.1337399999999999E-2</c:v>
                </c:pt>
                <c:pt idx="49338">
                  <c:v>-2.0304099999999999E-2</c:v>
                </c:pt>
                <c:pt idx="49339">
                  <c:v>-1.9236199999999998E-2</c:v>
                </c:pt>
                <c:pt idx="49340">
                  <c:v>-1.8135200000000001E-2</c:v>
                </c:pt>
                <c:pt idx="49341">
                  <c:v>-1.7002300000000001E-2</c:v>
                </c:pt>
                <c:pt idx="49342">
                  <c:v>-1.5838700000000001E-2</c:v>
                </c:pt>
                <c:pt idx="49343">
                  <c:v>-1.4645999999999999E-2</c:v>
                </c:pt>
                <c:pt idx="49344">
                  <c:v>-1.3425400000000001E-2</c:v>
                </c:pt>
                <c:pt idx="49345">
                  <c:v>-1.2178599999999999E-2</c:v>
                </c:pt>
                <c:pt idx="49346">
                  <c:v>-1.0907E-2</c:v>
                </c:pt>
                <c:pt idx="49347" formatCode="0.00E+00">
                  <c:v>-9.6122199999999994E-3</c:v>
                </c:pt>
                <c:pt idx="49348" formatCode="0.00E+00">
                  <c:v>-8.29592E-3</c:v>
                </c:pt>
                <c:pt idx="49349" formatCode="0.00E+00">
                  <c:v>-6.9597399999999999E-3</c:v>
                </c:pt>
                <c:pt idx="49350" formatCode="0.00E+00">
                  <c:v>-5.6054E-3</c:v>
                </c:pt>
                <c:pt idx="49351" formatCode="0.00E+00">
                  <c:v>-4.2346299999999996E-3</c:v>
                </c:pt>
                <c:pt idx="49352" formatCode="0.00E+00">
                  <c:v>-2.84922E-3</c:v>
                </c:pt>
                <c:pt idx="49353" formatCode="0.00E+00">
                  <c:v>-1.4509799999999999E-3</c:v>
                </c:pt>
                <c:pt idx="49354" formatCode="0.00E+00">
                  <c:v>-4.1728199999999998E-5</c:v>
                </c:pt>
                <c:pt idx="49355" formatCode="0.00E+00">
                  <c:v>1.37666E-3</c:v>
                </c:pt>
                <c:pt idx="49356" formatCode="0.00E+00">
                  <c:v>2.8023100000000001E-3</c:v>
                </c:pt>
                <c:pt idx="49357" formatCode="0.00E+00">
                  <c:v>4.2333099999999997E-3</c:v>
                </c:pt>
                <c:pt idx="49358" formatCode="0.00E+00">
                  <c:v>5.66776E-3</c:v>
                </c:pt>
                <c:pt idx="49359" formatCode="0.00E+00">
                  <c:v>7.10372E-3</c:v>
                </c:pt>
                <c:pt idx="49360" formatCode="0.00E+00">
                  <c:v>8.53924E-3</c:v>
                </c:pt>
                <c:pt idx="49361" formatCode="0.00E+00">
                  <c:v>9.9723999999999993E-3</c:v>
                </c:pt>
                <c:pt idx="49362">
                  <c:v>1.14012E-2</c:v>
                </c:pt>
                <c:pt idx="49363">
                  <c:v>1.28238E-2</c:v>
                </c:pt>
                <c:pt idx="49364">
                  <c:v>1.42381E-2</c:v>
                </c:pt>
                <c:pt idx="49365">
                  <c:v>1.5642300000000001E-2</c:v>
                </c:pt>
                <c:pt idx="49366">
                  <c:v>1.7034400000000002E-2</c:v>
                </c:pt>
                <c:pt idx="49367">
                  <c:v>1.8412399999999999E-2</c:v>
                </c:pt>
                <c:pt idx="49368">
                  <c:v>1.97746E-2</c:v>
                </c:pt>
                <c:pt idx="49369">
                  <c:v>2.1118899999999999E-2</c:v>
                </c:pt>
                <c:pt idx="49370">
                  <c:v>2.2443600000000001E-2</c:v>
                </c:pt>
                <c:pt idx="49371">
                  <c:v>2.3746799999999998E-2</c:v>
                </c:pt>
                <c:pt idx="49372">
                  <c:v>2.50266E-2</c:v>
                </c:pt>
                <c:pt idx="49373">
                  <c:v>2.62813E-2</c:v>
                </c:pt>
                <c:pt idx="49374">
                  <c:v>2.7509200000000001E-2</c:v>
                </c:pt>
                <c:pt idx="49375">
                  <c:v>2.8708500000000001E-2</c:v>
                </c:pt>
                <c:pt idx="49376">
                  <c:v>2.9877500000000001E-2</c:v>
                </c:pt>
                <c:pt idx="49377">
                  <c:v>3.1014699999999999E-2</c:v>
                </c:pt>
                <c:pt idx="49378">
                  <c:v>3.2118399999999998E-2</c:v>
                </c:pt>
                <c:pt idx="49379">
                  <c:v>3.3187099999999997E-2</c:v>
                </c:pt>
                <c:pt idx="49380">
                  <c:v>3.4219300000000001E-2</c:v>
                </c:pt>
                <c:pt idx="49381">
                  <c:v>3.5213500000000002E-2</c:v>
                </c:pt>
                <c:pt idx="49382">
                  <c:v>3.6168400000000003E-2</c:v>
                </c:pt>
                <c:pt idx="49383">
                  <c:v>3.7082700000000003E-2</c:v>
                </c:pt>
                <c:pt idx="49384">
                  <c:v>3.7955000000000003E-2</c:v>
                </c:pt>
                <c:pt idx="49385">
                  <c:v>3.8784100000000002E-2</c:v>
                </c:pt>
                <c:pt idx="49386">
                  <c:v>3.9569E-2</c:v>
                </c:pt>
                <c:pt idx="49387">
                  <c:v>4.0308400000000001E-2</c:v>
                </c:pt>
                <c:pt idx="49388">
                  <c:v>4.1001500000000003E-2</c:v>
                </c:pt>
                <c:pt idx="49389">
                  <c:v>4.1647099999999999E-2</c:v>
                </c:pt>
                <c:pt idx="49390">
                  <c:v>4.22446E-2</c:v>
                </c:pt>
                <c:pt idx="49391">
                  <c:v>4.2792999999999998E-2</c:v>
                </c:pt>
                <c:pt idx="49392">
                  <c:v>4.3291499999999997E-2</c:v>
                </c:pt>
                <c:pt idx="49393">
                  <c:v>4.3739699999999999E-2</c:v>
                </c:pt>
                <c:pt idx="49394">
                  <c:v>4.4136700000000001E-2</c:v>
                </c:pt>
                <c:pt idx="49395">
                  <c:v>4.44822E-2</c:v>
                </c:pt>
                <c:pt idx="49396">
                  <c:v>4.4775599999999999E-2</c:v>
                </c:pt>
                <c:pt idx="49397">
                  <c:v>4.50167E-2</c:v>
                </c:pt>
                <c:pt idx="49398">
                  <c:v>4.5205000000000002E-2</c:v>
                </c:pt>
                <c:pt idx="49399">
                  <c:v>4.5340499999999999E-2</c:v>
                </c:pt>
                <c:pt idx="49400">
                  <c:v>4.5422900000000002E-2</c:v>
                </c:pt>
                <c:pt idx="49401">
                  <c:v>4.5452199999999998E-2</c:v>
                </c:pt>
                <c:pt idx="49402">
                  <c:v>4.5428499999999997E-2</c:v>
                </c:pt>
                <c:pt idx="49403">
                  <c:v>4.5351799999999998E-2</c:v>
                </c:pt>
                <c:pt idx="49404">
                  <c:v>4.5222199999999997E-2</c:v>
                </c:pt>
                <c:pt idx="49405">
                  <c:v>4.5040200000000002E-2</c:v>
                </c:pt>
                <c:pt idx="49406">
                  <c:v>4.4805900000000003E-2</c:v>
                </c:pt>
                <c:pt idx="49407">
                  <c:v>4.4519799999999998E-2</c:v>
                </c:pt>
                <c:pt idx="49408">
                  <c:v>4.4182300000000001E-2</c:v>
                </c:pt>
                <c:pt idx="49409">
                  <c:v>4.3794E-2</c:v>
                </c:pt>
                <c:pt idx="49410">
                  <c:v>4.3355600000000001E-2</c:v>
                </c:pt>
                <c:pt idx="49411">
                  <c:v>4.2867799999999998E-2</c:v>
                </c:pt>
                <c:pt idx="49412">
                  <c:v>4.2331199999999999E-2</c:v>
                </c:pt>
                <c:pt idx="49413">
                  <c:v>4.1746800000000001E-2</c:v>
                </c:pt>
                <c:pt idx="49414">
                  <c:v>4.1115400000000003E-2</c:v>
                </c:pt>
                <c:pt idx="49415">
                  <c:v>4.0438099999999998E-2</c:v>
                </c:pt>
                <c:pt idx="49416">
                  <c:v>3.9715800000000002E-2</c:v>
                </c:pt>
                <c:pt idx="49417">
                  <c:v>3.8949699999999997E-2</c:v>
                </c:pt>
                <c:pt idx="49418">
                  <c:v>3.8140899999999998E-2</c:v>
                </c:pt>
                <c:pt idx="49419">
                  <c:v>3.72906E-2</c:v>
                </c:pt>
                <c:pt idx="49420">
                  <c:v>3.6400200000000001E-2</c:v>
                </c:pt>
                <c:pt idx="49421">
                  <c:v>3.5471000000000003E-2</c:v>
                </c:pt>
                <c:pt idx="49422">
                  <c:v>3.4504300000000002E-2</c:v>
                </c:pt>
                <c:pt idx="49423">
                  <c:v>3.3501499999999997E-2</c:v>
                </c:pt>
                <c:pt idx="49424">
                  <c:v>3.2464300000000001E-2</c:v>
                </c:pt>
                <c:pt idx="49425">
                  <c:v>3.1394100000000001E-2</c:v>
                </c:pt>
                <c:pt idx="49426">
                  <c:v>3.0292400000000001E-2</c:v>
                </c:pt>
                <c:pt idx="49427">
                  <c:v>2.91609E-2</c:v>
                </c:pt>
                <c:pt idx="49428">
                  <c:v>2.80012E-2</c:v>
                </c:pt>
                <c:pt idx="49429">
                  <c:v>2.6815100000000001E-2</c:v>
                </c:pt>
                <c:pt idx="49430">
                  <c:v>2.5604200000000001E-2</c:v>
                </c:pt>
                <c:pt idx="49431">
                  <c:v>2.4370300000000001E-2</c:v>
                </c:pt>
                <c:pt idx="49432">
                  <c:v>2.31151E-2</c:v>
                </c:pt>
                <c:pt idx="49433">
                  <c:v>2.1840499999999999E-2</c:v>
                </c:pt>
                <c:pt idx="49434">
                  <c:v>2.0548299999999999E-2</c:v>
                </c:pt>
                <c:pt idx="49435">
                  <c:v>1.9240199999999999E-2</c:v>
                </c:pt>
                <c:pt idx="49436">
                  <c:v>1.7918199999999999E-2</c:v>
                </c:pt>
                <c:pt idx="49437">
                  <c:v>1.6584100000000001E-2</c:v>
                </c:pt>
                <c:pt idx="49438">
                  <c:v>1.52397E-2</c:v>
                </c:pt>
                <c:pt idx="49439">
                  <c:v>1.3887E-2</c:v>
                </c:pt>
                <c:pt idx="49440">
                  <c:v>1.25278E-2</c:v>
                </c:pt>
                <c:pt idx="49441">
                  <c:v>1.1164E-2</c:v>
                </c:pt>
                <c:pt idx="49442" formatCode="0.00E+00">
                  <c:v>9.7973699999999997E-3</c:v>
                </c:pt>
                <c:pt idx="49443" formatCode="0.00E+00">
                  <c:v>8.4298900000000006E-3</c:v>
                </c:pt>
                <c:pt idx="49444" formatCode="0.00E+00">
                  <c:v>7.0633800000000002E-3</c:v>
                </c:pt>
                <c:pt idx="49445" formatCode="0.00E+00">
                  <c:v>5.6996499999999997E-3</c:v>
                </c:pt>
                <c:pt idx="49446" formatCode="0.00E+00">
                  <c:v>4.3405500000000003E-3</c:v>
                </c:pt>
                <c:pt idx="49447" formatCode="0.00E+00">
                  <c:v>2.9878700000000001E-3</c:v>
                </c:pt>
                <c:pt idx="49448" formatCode="0.00E+00">
                  <c:v>1.64339E-3</c:v>
                </c:pt>
                <c:pt idx="49449" formatCode="0.00E+00">
                  <c:v>3.0886500000000002E-4</c:v>
                </c:pt>
                <c:pt idx="49450" formatCode="0.00E+00">
                  <c:v>-1.0139700000000001E-3</c:v>
                </c:pt>
                <c:pt idx="49451" formatCode="0.00E+00">
                  <c:v>-2.3234200000000001E-3</c:v>
                </c:pt>
                <c:pt idx="49452" formatCode="0.00E+00">
                  <c:v>-3.6178099999999999E-3</c:v>
                </c:pt>
                <c:pt idx="49453" formatCode="0.00E+00">
                  <c:v>-4.8955200000000004E-3</c:v>
                </c:pt>
                <c:pt idx="49454" formatCode="0.00E+00">
                  <c:v>-6.1549500000000002E-3</c:v>
                </c:pt>
                <c:pt idx="49455" formatCode="0.00E+00">
                  <c:v>-7.3945499999999997E-3</c:v>
                </c:pt>
                <c:pt idx="49456" formatCode="0.00E+00">
                  <c:v>-8.6128000000000003E-3</c:v>
                </c:pt>
                <c:pt idx="49457" formatCode="0.00E+00">
                  <c:v>-9.8082399999999993E-3</c:v>
                </c:pt>
                <c:pt idx="49458">
                  <c:v>-1.09794E-2</c:v>
                </c:pt>
                <c:pt idx="49459">
                  <c:v>-1.2125E-2</c:v>
                </c:pt>
                <c:pt idx="49460">
                  <c:v>-1.3243700000000001E-2</c:v>
                </c:pt>
                <c:pt idx="49461">
                  <c:v>-1.43342E-2</c:v>
                </c:pt>
                <c:pt idx="49462">
                  <c:v>-1.5395300000000001E-2</c:v>
                </c:pt>
                <c:pt idx="49463">
                  <c:v>-1.6425800000000001E-2</c:v>
                </c:pt>
                <c:pt idx="49464">
                  <c:v>-1.7424700000000001E-2</c:v>
                </c:pt>
                <c:pt idx="49465">
                  <c:v>-1.8390900000000002E-2</c:v>
                </c:pt>
                <c:pt idx="49466">
                  <c:v>-1.9323400000000001E-2</c:v>
                </c:pt>
                <c:pt idx="49467">
                  <c:v>-2.0221300000000001E-2</c:v>
                </c:pt>
                <c:pt idx="49468">
                  <c:v>-2.10837E-2</c:v>
                </c:pt>
                <c:pt idx="49469">
                  <c:v>-2.1909999999999999E-2</c:v>
                </c:pt>
                <c:pt idx="49470">
                  <c:v>-2.2699199999999999E-2</c:v>
                </c:pt>
                <c:pt idx="49471">
                  <c:v>-2.34509E-2</c:v>
                </c:pt>
                <c:pt idx="49472">
                  <c:v>-2.41643E-2</c:v>
                </c:pt>
                <c:pt idx="49473">
                  <c:v>-2.4839099999999999E-2</c:v>
                </c:pt>
                <c:pt idx="49474">
                  <c:v>-2.54746E-2</c:v>
                </c:pt>
                <c:pt idx="49475">
                  <c:v>-2.6070599999999999E-2</c:v>
                </c:pt>
                <c:pt idx="49476">
                  <c:v>-2.66267E-2</c:v>
                </c:pt>
                <c:pt idx="49477">
                  <c:v>-2.7142599999999999E-2</c:v>
                </c:pt>
                <c:pt idx="49478">
                  <c:v>-2.7618299999999998E-2</c:v>
                </c:pt>
                <c:pt idx="49479">
                  <c:v>-2.8053399999999999E-2</c:v>
                </c:pt>
                <c:pt idx="49480">
                  <c:v>-2.84481E-2</c:v>
                </c:pt>
                <c:pt idx="49481">
                  <c:v>-2.8802399999999999E-2</c:v>
                </c:pt>
                <c:pt idx="49482">
                  <c:v>-2.9116199999999998E-2</c:v>
                </c:pt>
                <c:pt idx="49483">
                  <c:v>-2.9389800000000001E-2</c:v>
                </c:pt>
                <c:pt idx="49484">
                  <c:v>-2.9623400000000001E-2</c:v>
                </c:pt>
                <c:pt idx="49485">
                  <c:v>-2.9817300000000001E-2</c:v>
                </c:pt>
                <c:pt idx="49486">
                  <c:v>-2.99718E-2</c:v>
                </c:pt>
                <c:pt idx="49487">
                  <c:v>-3.00874E-2</c:v>
                </c:pt>
                <c:pt idx="49488">
                  <c:v>-3.0164400000000001E-2</c:v>
                </c:pt>
                <c:pt idx="49489">
                  <c:v>-3.0203500000000001E-2</c:v>
                </c:pt>
                <c:pt idx="49490">
                  <c:v>-3.0205099999999999E-2</c:v>
                </c:pt>
                <c:pt idx="49491">
                  <c:v>-3.0170099999999998E-2</c:v>
                </c:pt>
                <c:pt idx="49492">
                  <c:v>-3.0099000000000001E-2</c:v>
                </c:pt>
                <c:pt idx="49493">
                  <c:v>-2.9992600000000001E-2</c:v>
                </c:pt>
                <c:pt idx="49494">
                  <c:v>-2.9851699999999998E-2</c:v>
                </c:pt>
                <c:pt idx="49495">
                  <c:v>-2.9677200000000001E-2</c:v>
                </c:pt>
                <c:pt idx="49496">
                  <c:v>-2.947E-2</c:v>
                </c:pt>
                <c:pt idx="49497">
                  <c:v>-2.9231099999999999E-2</c:v>
                </c:pt>
                <c:pt idx="49498">
                  <c:v>-2.8961299999999999E-2</c:v>
                </c:pt>
                <c:pt idx="49499">
                  <c:v>-2.8661900000000001E-2</c:v>
                </c:pt>
                <c:pt idx="49500">
                  <c:v>-2.83337E-2</c:v>
                </c:pt>
                <c:pt idx="49501">
                  <c:v>-2.7978099999999999E-2</c:v>
                </c:pt>
                <c:pt idx="49502">
                  <c:v>-2.7595999999999999E-2</c:v>
                </c:pt>
                <c:pt idx="49503">
                  <c:v>-2.71887E-2</c:v>
                </c:pt>
                <c:pt idx="49504">
                  <c:v>-2.6757300000000001E-2</c:v>
                </c:pt>
                <c:pt idx="49505">
                  <c:v>-2.6303199999999999E-2</c:v>
                </c:pt>
                <c:pt idx="49506">
                  <c:v>-2.5827599999999999E-2</c:v>
                </c:pt>
                <c:pt idx="49507">
                  <c:v>-2.5331800000000002E-2</c:v>
                </c:pt>
                <c:pt idx="49508">
                  <c:v>-2.4816999999999999E-2</c:v>
                </c:pt>
                <c:pt idx="49509">
                  <c:v>-2.42846E-2</c:v>
                </c:pt>
                <c:pt idx="49510">
                  <c:v>-2.3736E-2</c:v>
                </c:pt>
                <c:pt idx="49511">
                  <c:v>-2.3172399999999999E-2</c:v>
                </c:pt>
                <c:pt idx="49512">
                  <c:v>-2.2595299999999999E-2</c:v>
                </c:pt>
                <c:pt idx="49513">
                  <c:v>-2.2005899999999998E-2</c:v>
                </c:pt>
                <c:pt idx="49514">
                  <c:v>-2.14057E-2</c:v>
                </c:pt>
                <c:pt idx="49515">
                  <c:v>-2.0795999999999999E-2</c:v>
                </c:pt>
                <c:pt idx="49516">
                  <c:v>-2.01782E-2</c:v>
                </c:pt>
                <c:pt idx="49517">
                  <c:v>-1.9553600000000001E-2</c:v>
                </c:pt>
                <c:pt idx="49518">
                  <c:v>-1.8923599999999999E-2</c:v>
                </c:pt>
                <c:pt idx="49519">
                  <c:v>-1.82895E-2</c:v>
                </c:pt>
                <c:pt idx="49520">
                  <c:v>-1.76528E-2</c:v>
                </c:pt>
                <c:pt idx="49521">
                  <c:v>-1.7014600000000001E-2</c:v>
                </c:pt>
                <c:pt idx="49522">
                  <c:v>-1.63762E-2</c:v>
                </c:pt>
                <c:pt idx="49523">
                  <c:v>-1.5739E-2</c:v>
                </c:pt>
                <c:pt idx="49524">
                  <c:v>-1.5104299999999999E-2</c:v>
                </c:pt>
                <c:pt idx="49525">
                  <c:v>-1.4473099999999999E-2</c:v>
                </c:pt>
                <c:pt idx="49526">
                  <c:v>-1.3846900000000001E-2</c:v>
                </c:pt>
                <c:pt idx="49527">
                  <c:v>-1.32266E-2</c:v>
                </c:pt>
                <c:pt idx="49528">
                  <c:v>-1.26135E-2</c:v>
                </c:pt>
                <c:pt idx="49529">
                  <c:v>-1.2008599999999999E-2</c:v>
                </c:pt>
                <c:pt idx="49530">
                  <c:v>-1.1413100000000001E-2</c:v>
                </c:pt>
                <c:pt idx="49531">
                  <c:v>-1.0828000000000001E-2</c:v>
                </c:pt>
                <c:pt idx="49532">
                  <c:v>-1.0254299999999999E-2</c:v>
                </c:pt>
                <c:pt idx="49533" formatCode="0.00E+00">
                  <c:v>-9.6929000000000008E-3</c:v>
                </c:pt>
                <c:pt idx="49534" formatCode="0.00E+00">
                  <c:v>-9.1447500000000001E-3</c:v>
                </c:pt>
                <c:pt idx="49535" formatCode="0.00E+00">
                  <c:v>-8.6107300000000005E-3</c:v>
                </c:pt>
                <c:pt idx="49536" formatCode="0.00E+00">
                  <c:v>-8.0916400000000006E-3</c:v>
                </c:pt>
                <c:pt idx="49537" formatCode="0.00E+00">
                  <c:v>-7.5882800000000002E-3</c:v>
                </c:pt>
                <c:pt idx="49538" formatCode="0.00E+00">
                  <c:v>-7.1013600000000001E-3</c:v>
                </c:pt>
                <c:pt idx="49539" formatCode="0.00E+00">
                  <c:v>-6.6315599999999999E-3</c:v>
                </c:pt>
                <c:pt idx="49540" formatCode="0.00E+00">
                  <c:v>-6.17952E-3</c:v>
                </c:pt>
                <c:pt idx="49541" formatCode="0.00E+00">
                  <c:v>-5.7458099999999996E-3</c:v>
                </c:pt>
                <c:pt idx="49542" formatCode="0.00E+00">
                  <c:v>-5.3309400000000002E-3</c:v>
                </c:pt>
                <c:pt idx="49543" formatCode="0.00E+00">
                  <c:v>-4.9353899999999996E-3</c:v>
                </c:pt>
                <c:pt idx="49544" formatCode="0.00E+00">
                  <c:v>-4.5595699999999998E-3</c:v>
                </c:pt>
                <c:pt idx="49545" formatCode="0.00E+00">
                  <c:v>-4.2038400000000004E-3</c:v>
                </c:pt>
                <c:pt idx="49546" formatCode="0.00E+00">
                  <c:v>-3.8685E-3</c:v>
                </c:pt>
                <c:pt idx="49547" formatCode="0.00E+00">
                  <c:v>-3.5538100000000001E-3</c:v>
                </c:pt>
                <c:pt idx="49548" formatCode="0.00E+00">
                  <c:v>-3.2599500000000002E-3</c:v>
                </c:pt>
                <c:pt idx="49549" formatCode="0.00E+00">
                  <c:v>-2.9870700000000001E-3</c:v>
                </c:pt>
                <c:pt idx="49550" formatCode="0.00E+00">
                  <c:v>-2.73523E-3</c:v>
                </c:pt>
                <c:pt idx="49551" formatCode="0.00E+00">
                  <c:v>-2.50447E-3</c:v>
                </c:pt>
                <c:pt idx="49552" formatCode="0.00E+00">
                  <c:v>-2.2947499999999999E-3</c:v>
                </c:pt>
                <c:pt idx="49553" formatCode="0.00E+00">
                  <c:v>-2.1059899999999999E-3</c:v>
                </c:pt>
                <c:pt idx="49554" formatCode="0.00E+00">
                  <c:v>-1.93804E-3</c:v>
                </c:pt>
                <c:pt idx="49555" formatCode="0.00E+00">
                  <c:v>-1.79072E-3</c:v>
                </c:pt>
                <c:pt idx="49556" formatCode="0.00E+00">
                  <c:v>-1.66376E-3</c:v>
                </c:pt>
                <c:pt idx="49557" formatCode="0.00E+00">
                  <c:v>-1.5568699999999999E-3</c:v>
                </c:pt>
                <c:pt idx="49558" formatCode="0.00E+00">
                  <c:v>-1.4697E-3</c:v>
                </c:pt>
                <c:pt idx="49559" formatCode="0.00E+00">
                  <c:v>-1.40182E-3</c:v>
                </c:pt>
                <c:pt idx="49560" formatCode="0.00E+00">
                  <c:v>-1.3527999999999999E-3</c:v>
                </c:pt>
                <c:pt idx="49561" formatCode="0.00E+00">
                  <c:v>-1.3221299999999999E-3</c:v>
                </c:pt>
                <c:pt idx="49562" formatCode="0.00E+00">
                  <c:v>-1.3092500000000001E-3</c:v>
                </c:pt>
                <c:pt idx="49563" formatCode="0.00E+00">
                  <c:v>-1.3135600000000001E-3</c:v>
                </c:pt>
                <c:pt idx="49564" formatCode="0.00E+00">
                  <c:v>-1.3344299999999999E-3</c:v>
                </c:pt>
                <c:pt idx="49565" formatCode="0.00E+00">
                  <c:v>-1.37116E-3</c:v>
                </c:pt>
                <c:pt idx="49566" formatCode="0.00E+00">
                  <c:v>-1.42304E-3</c:v>
                </c:pt>
                <c:pt idx="49567" formatCode="0.00E+00">
                  <c:v>-1.4892900000000001E-3</c:v>
                </c:pt>
                <c:pt idx="49568" formatCode="0.00E+00">
                  <c:v>-1.5690999999999999E-3</c:v>
                </c:pt>
                <c:pt idx="49569" formatCode="0.00E+00">
                  <c:v>-1.66165E-3</c:v>
                </c:pt>
                <c:pt idx="49570" formatCode="0.00E+00">
                  <c:v>-1.76604E-3</c:v>
                </c:pt>
                <c:pt idx="49571" formatCode="0.00E+00">
                  <c:v>-1.88138E-3</c:v>
                </c:pt>
                <c:pt idx="49572" formatCode="0.00E+00">
                  <c:v>-2.0067399999999999E-3</c:v>
                </c:pt>
                <c:pt idx="49573" formatCode="0.00E+00">
                  <c:v>-2.1411300000000002E-3</c:v>
                </c:pt>
                <c:pt idx="49574" formatCode="0.00E+00">
                  <c:v>-2.2835899999999998E-3</c:v>
                </c:pt>
                <c:pt idx="49575" formatCode="0.00E+00">
                  <c:v>-2.4330799999999998E-3</c:v>
                </c:pt>
                <c:pt idx="49576" formatCode="0.00E+00">
                  <c:v>-2.58859E-3</c:v>
                </c:pt>
                <c:pt idx="49577" formatCode="0.00E+00">
                  <c:v>-2.7490499999999998E-3</c:v>
                </c:pt>
                <c:pt idx="49578" formatCode="0.00E+00">
                  <c:v>-2.9134E-3</c:v>
                </c:pt>
                <c:pt idx="49579" formatCode="0.00E+00">
                  <c:v>-3.08056E-3</c:v>
                </c:pt>
                <c:pt idx="49580" formatCode="0.00E+00">
                  <c:v>-3.2494199999999998E-3</c:v>
                </c:pt>
                <c:pt idx="49581" formatCode="0.00E+00">
                  <c:v>-3.4188999999999999E-3</c:v>
                </c:pt>
                <c:pt idx="49582" formatCode="0.00E+00">
                  <c:v>-3.5878799999999999E-3</c:v>
                </c:pt>
                <c:pt idx="49583" formatCode="0.00E+00">
                  <c:v>-3.7552499999999999E-3</c:v>
                </c:pt>
                <c:pt idx="49584" formatCode="0.00E+00">
                  <c:v>-3.9198999999999996E-3</c:v>
                </c:pt>
                <c:pt idx="49585" formatCode="0.00E+00">
                  <c:v>-4.0807100000000004E-3</c:v>
                </c:pt>
                <c:pt idx="49586" formatCode="0.00E+00">
                  <c:v>-4.2365800000000002E-3</c:v>
                </c:pt>
                <c:pt idx="49587" formatCode="0.00E+00">
                  <c:v>-4.3864100000000003E-3</c:v>
                </c:pt>
                <c:pt idx="49588" formatCode="0.00E+00">
                  <c:v>-4.5290900000000004E-3</c:v>
                </c:pt>
                <c:pt idx="49589" formatCode="0.00E+00">
                  <c:v>-4.6635599999999998E-3</c:v>
                </c:pt>
                <c:pt idx="49590" formatCode="0.00E+00">
                  <c:v>-4.7887399999999997E-3</c:v>
                </c:pt>
                <c:pt idx="49591" formatCode="0.00E+00">
                  <c:v>-4.9035900000000002E-3</c:v>
                </c:pt>
                <c:pt idx="49592" formatCode="0.00E+00">
                  <c:v>-5.0070699999999998E-3</c:v>
                </c:pt>
                <c:pt idx="49593" formatCode="0.00E+00">
                  <c:v>-5.09817E-3</c:v>
                </c:pt>
                <c:pt idx="49594" formatCode="0.00E+00">
                  <c:v>-5.1758999999999998E-3</c:v>
                </c:pt>
                <c:pt idx="49595" formatCode="0.00E+00">
                  <c:v>-5.2393099999999996E-3</c:v>
                </c:pt>
                <c:pt idx="49596" formatCode="0.00E+00">
                  <c:v>-5.2874599999999999E-3</c:v>
                </c:pt>
                <c:pt idx="49597" formatCode="0.00E+00">
                  <c:v>-5.3194399999999999E-3</c:v>
                </c:pt>
                <c:pt idx="49598" formatCode="0.00E+00">
                  <c:v>-5.3344000000000004E-3</c:v>
                </c:pt>
                <c:pt idx="49599" formatCode="0.00E+00">
                  <c:v>-5.3314900000000004E-3</c:v>
                </c:pt>
                <c:pt idx="49600" formatCode="0.00E+00">
                  <c:v>-5.3099100000000002E-3</c:v>
                </c:pt>
                <c:pt idx="49601" formatCode="0.00E+00">
                  <c:v>-5.2689099999999999E-3</c:v>
                </c:pt>
                <c:pt idx="49602" formatCode="0.00E+00">
                  <c:v>-5.2077699999999996E-3</c:v>
                </c:pt>
                <c:pt idx="49603" formatCode="0.00E+00">
                  <c:v>-5.1258199999999997E-3</c:v>
                </c:pt>
                <c:pt idx="49604" formatCode="0.00E+00">
                  <c:v>-5.0224099999999997E-3</c:v>
                </c:pt>
                <c:pt idx="49605" formatCode="0.00E+00">
                  <c:v>-4.8969599999999997E-3</c:v>
                </c:pt>
                <c:pt idx="49606" formatCode="0.00E+00">
                  <c:v>-4.74895E-3</c:v>
                </c:pt>
                <c:pt idx="49607" formatCode="0.00E+00">
                  <c:v>-4.5778700000000004E-3</c:v>
                </c:pt>
                <c:pt idx="49608" formatCode="0.00E+00">
                  <c:v>-4.3832799999999998E-3</c:v>
                </c:pt>
                <c:pt idx="49609" formatCode="0.00E+00">
                  <c:v>-4.1648099999999997E-3</c:v>
                </c:pt>
                <c:pt idx="49610" formatCode="0.00E+00">
                  <c:v>-3.9221100000000004E-3</c:v>
                </c:pt>
                <c:pt idx="49611" formatCode="0.00E+00">
                  <c:v>-3.6549E-3</c:v>
                </c:pt>
                <c:pt idx="49612" formatCode="0.00E+00">
                  <c:v>-3.3629599999999999E-3</c:v>
                </c:pt>
                <c:pt idx="49613" formatCode="0.00E+00">
                  <c:v>-3.0461199999999998E-3</c:v>
                </c:pt>
                <c:pt idx="49614" formatCode="0.00E+00">
                  <c:v>-2.70426E-3</c:v>
                </c:pt>
                <c:pt idx="49615" formatCode="0.00E+00">
                  <c:v>-2.3373299999999999E-3</c:v>
                </c:pt>
                <c:pt idx="49616" formatCode="0.00E+00">
                  <c:v>-1.94534E-3</c:v>
                </c:pt>
                <c:pt idx="49617" formatCode="0.00E+00">
                  <c:v>-1.5283300000000001E-3</c:v>
                </c:pt>
                <c:pt idx="49618" formatCode="0.00E+00">
                  <c:v>-1.0864200000000001E-3</c:v>
                </c:pt>
                <c:pt idx="49619" formatCode="0.00E+00">
                  <c:v>-6.1980900000000003E-4</c:v>
                </c:pt>
                <c:pt idx="49620" formatCode="0.00E+00">
                  <c:v>-1.2871399999999999E-4</c:v>
                </c:pt>
                <c:pt idx="49621" formatCode="0.00E+00">
                  <c:v>3.8656399999999999E-4</c:v>
                </c:pt>
                <c:pt idx="49622" formatCode="0.00E+00">
                  <c:v>9.25672E-4</c:v>
                </c:pt>
                <c:pt idx="49623" formatCode="0.00E+00">
                  <c:v>1.4882000000000001E-3</c:v>
                </c:pt>
                <c:pt idx="49624" formatCode="0.00E+00">
                  <c:v>2.0736700000000001E-3</c:v>
                </c:pt>
                <c:pt idx="49625" formatCode="0.00E+00">
                  <c:v>2.6815599999999999E-3</c:v>
                </c:pt>
                <c:pt idx="49626" formatCode="0.00E+00">
                  <c:v>3.3112800000000002E-3</c:v>
                </c:pt>
                <c:pt idx="49627" formatCode="0.00E+00">
                  <c:v>3.96219E-3</c:v>
                </c:pt>
                <c:pt idx="49628" formatCode="0.00E+00">
                  <c:v>4.6335999999999999E-3</c:v>
                </c:pt>
                <c:pt idx="49629" formatCode="0.00E+00">
                  <c:v>5.3247399999999997E-3</c:v>
                </c:pt>
                <c:pt idx="49630" formatCode="0.00E+00">
                  <c:v>6.0348299999999997E-3</c:v>
                </c:pt>
                <c:pt idx="49631" formatCode="0.00E+00">
                  <c:v>6.76298E-3</c:v>
                </c:pt>
                <c:pt idx="49632" formatCode="0.00E+00">
                  <c:v>7.5083099999999998E-3</c:v>
                </c:pt>
                <c:pt idx="49633" formatCode="0.00E+00">
                  <c:v>8.2698400000000005E-3</c:v>
                </c:pt>
                <c:pt idx="49634" formatCode="0.00E+00">
                  <c:v>9.0465600000000004E-3</c:v>
                </c:pt>
                <c:pt idx="49635" formatCode="0.00E+00">
                  <c:v>9.8374299999999994E-3</c:v>
                </c:pt>
                <c:pt idx="49636">
                  <c:v>1.0641299999999999E-2</c:v>
                </c:pt>
                <c:pt idx="49637">
                  <c:v>1.1457200000000001E-2</c:v>
                </c:pt>
                <c:pt idx="49638">
                  <c:v>1.22837E-2</c:v>
                </c:pt>
                <c:pt idx="49639">
                  <c:v>1.31197E-2</c:v>
                </c:pt>
                <c:pt idx="49640">
                  <c:v>1.39639E-2</c:v>
                </c:pt>
                <c:pt idx="49641">
                  <c:v>1.4815099999999999E-2</c:v>
                </c:pt>
                <c:pt idx="49642">
                  <c:v>1.56718E-2</c:v>
                </c:pt>
                <c:pt idx="49643">
                  <c:v>1.65328E-2</c:v>
                </c:pt>
                <c:pt idx="49644">
                  <c:v>1.7396600000000002E-2</c:v>
                </c:pt>
                <c:pt idx="49645">
                  <c:v>1.8261800000000002E-2</c:v>
                </c:pt>
                <c:pt idx="49646">
                  <c:v>1.9127000000000002E-2</c:v>
                </c:pt>
                <c:pt idx="49647">
                  <c:v>1.99907E-2</c:v>
                </c:pt>
                <c:pt idx="49648">
                  <c:v>2.0851399999999999E-2</c:v>
                </c:pt>
                <c:pt idx="49649">
                  <c:v>2.1707600000000001E-2</c:v>
                </c:pt>
                <c:pt idx="49650">
                  <c:v>2.2557799999999999E-2</c:v>
                </c:pt>
                <c:pt idx="49651">
                  <c:v>2.3400500000000001E-2</c:v>
                </c:pt>
                <c:pt idx="49652">
                  <c:v>2.4234100000000001E-2</c:v>
                </c:pt>
                <c:pt idx="49653">
                  <c:v>2.5057200000000002E-2</c:v>
                </c:pt>
                <c:pt idx="49654">
                  <c:v>2.5867999999999999E-2</c:v>
                </c:pt>
                <c:pt idx="49655">
                  <c:v>2.66652E-2</c:v>
                </c:pt>
                <c:pt idx="49656">
                  <c:v>2.7447200000000001E-2</c:v>
                </c:pt>
                <c:pt idx="49657">
                  <c:v>2.8212399999999999E-2</c:v>
                </c:pt>
                <c:pt idx="49658">
                  <c:v>2.8959200000000001E-2</c:v>
                </c:pt>
                <c:pt idx="49659">
                  <c:v>2.9686299999999999E-2</c:v>
                </c:pt>
                <c:pt idx="49660">
                  <c:v>3.0391999999999999E-2</c:v>
                </c:pt>
                <c:pt idx="49661">
                  <c:v>3.1074999999999998E-2</c:v>
                </c:pt>
                <c:pt idx="49662">
                  <c:v>3.1733600000000001E-2</c:v>
                </c:pt>
                <c:pt idx="49663">
                  <c:v>3.2366600000000002E-2</c:v>
                </c:pt>
                <c:pt idx="49664">
                  <c:v>3.2972399999999999E-2</c:v>
                </c:pt>
                <c:pt idx="49665">
                  <c:v>3.3549599999999999E-2</c:v>
                </c:pt>
                <c:pt idx="49666">
                  <c:v>3.4097000000000002E-2</c:v>
                </c:pt>
                <c:pt idx="49667">
                  <c:v>3.4613100000000001E-2</c:v>
                </c:pt>
                <c:pt idx="49668">
                  <c:v>3.5096700000000002E-2</c:v>
                </c:pt>
                <c:pt idx="49669">
                  <c:v>3.5546599999999998E-2</c:v>
                </c:pt>
                <c:pt idx="49670">
                  <c:v>3.5961399999999998E-2</c:v>
                </c:pt>
                <c:pt idx="49671">
                  <c:v>3.63401E-2</c:v>
                </c:pt>
                <c:pt idx="49672">
                  <c:v>3.6681400000000003E-2</c:v>
                </c:pt>
                <c:pt idx="49673">
                  <c:v>3.6984400000000001E-2</c:v>
                </c:pt>
                <c:pt idx="49674">
                  <c:v>3.7248000000000003E-2</c:v>
                </c:pt>
                <c:pt idx="49675">
                  <c:v>3.7471200000000003E-2</c:v>
                </c:pt>
                <c:pt idx="49676">
                  <c:v>3.7652999999999999E-2</c:v>
                </c:pt>
                <c:pt idx="49677">
                  <c:v>3.7792699999999999E-2</c:v>
                </c:pt>
                <c:pt idx="49678">
                  <c:v>3.7889399999999997E-2</c:v>
                </c:pt>
                <c:pt idx="49679">
                  <c:v>3.7942400000000001E-2</c:v>
                </c:pt>
                <c:pt idx="49680">
                  <c:v>3.7950900000000003E-2</c:v>
                </c:pt>
                <c:pt idx="49681">
                  <c:v>3.7914400000000001E-2</c:v>
                </c:pt>
                <c:pt idx="49682">
                  <c:v>3.7832299999999999E-2</c:v>
                </c:pt>
                <c:pt idx="49683">
                  <c:v>3.7704000000000001E-2</c:v>
                </c:pt>
                <c:pt idx="49684">
                  <c:v>3.7529199999999999E-2</c:v>
                </c:pt>
                <c:pt idx="49685">
                  <c:v>3.7307399999999998E-2</c:v>
                </c:pt>
                <c:pt idx="49686">
                  <c:v>3.7038500000000002E-2</c:v>
                </c:pt>
                <c:pt idx="49687">
                  <c:v>3.6722200000000003E-2</c:v>
                </c:pt>
                <c:pt idx="49688">
                  <c:v>3.6358300000000003E-2</c:v>
                </c:pt>
                <c:pt idx="49689">
                  <c:v>3.5946699999999998E-2</c:v>
                </c:pt>
                <c:pt idx="49690">
                  <c:v>3.5487499999999998E-2</c:v>
                </c:pt>
                <c:pt idx="49691">
                  <c:v>3.4980700000000003E-2</c:v>
                </c:pt>
                <c:pt idx="49692">
                  <c:v>3.4426400000000003E-2</c:v>
                </c:pt>
                <c:pt idx="49693">
                  <c:v>3.3824899999999998E-2</c:v>
                </c:pt>
                <c:pt idx="49694">
                  <c:v>3.3176499999999998E-2</c:v>
                </c:pt>
                <c:pt idx="49695">
                  <c:v>3.2481500000000003E-2</c:v>
                </c:pt>
                <c:pt idx="49696">
                  <c:v>3.1740400000000002E-2</c:v>
                </c:pt>
                <c:pt idx="49697">
                  <c:v>3.0953600000000001E-2</c:v>
                </c:pt>
                <c:pt idx="49698">
                  <c:v>3.0121800000000001E-2</c:v>
                </c:pt>
                <c:pt idx="49699">
                  <c:v>2.92456E-2</c:v>
                </c:pt>
                <c:pt idx="49700">
                  <c:v>2.8325699999999999E-2</c:v>
                </c:pt>
                <c:pt idx="49701">
                  <c:v>2.7362999999999998E-2</c:v>
                </c:pt>
                <c:pt idx="49702">
                  <c:v>2.6358199999999998E-2</c:v>
                </c:pt>
                <c:pt idx="49703">
                  <c:v>2.5312399999999999E-2</c:v>
                </c:pt>
                <c:pt idx="49704">
                  <c:v>2.4226600000000001E-2</c:v>
                </c:pt>
                <c:pt idx="49705">
                  <c:v>2.3101699999999999E-2</c:v>
                </c:pt>
                <c:pt idx="49706">
                  <c:v>2.1939E-2</c:v>
                </c:pt>
                <c:pt idx="49707">
                  <c:v>2.07397E-2</c:v>
                </c:pt>
                <c:pt idx="49708">
                  <c:v>1.9505000000000002E-2</c:v>
                </c:pt>
                <c:pt idx="49709">
                  <c:v>1.82363E-2</c:v>
                </c:pt>
                <c:pt idx="49710">
                  <c:v>1.6934899999999999E-2</c:v>
                </c:pt>
                <c:pt idx="49711">
                  <c:v>1.56022E-2</c:v>
                </c:pt>
                <c:pt idx="49712">
                  <c:v>1.42399E-2</c:v>
                </c:pt>
                <c:pt idx="49713">
                  <c:v>1.2849299999999999E-2</c:v>
                </c:pt>
                <c:pt idx="49714">
                  <c:v>1.14322E-2</c:v>
                </c:pt>
                <c:pt idx="49715" formatCode="0.00E+00">
                  <c:v>9.9902299999999992E-3</c:v>
                </c:pt>
                <c:pt idx="49716" formatCode="0.00E+00">
                  <c:v>8.5249999999999996E-3</c:v>
                </c:pt>
                <c:pt idx="49717" formatCode="0.00E+00">
                  <c:v>7.03829E-3</c:v>
                </c:pt>
                <c:pt idx="49718" formatCode="0.00E+00">
                  <c:v>5.5318800000000003E-3</c:v>
                </c:pt>
                <c:pt idx="49719" formatCode="0.00E+00">
                  <c:v>4.0076000000000001E-3</c:v>
                </c:pt>
                <c:pt idx="49720" formatCode="0.00E+00">
                  <c:v>2.4673E-3</c:v>
                </c:pt>
                <c:pt idx="49721" formatCode="0.00E+00">
                  <c:v>9.1288199999999995E-4</c:v>
                </c:pt>
                <c:pt idx="49722" formatCode="0.00E+00">
                  <c:v>-6.5374300000000003E-4</c:v>
                </c:pt>
                <c:pt idx="49723" formatCode="0.00E+00">
                  <c:v>-2.23062E-3</c:v>
                </c:pt>
                <c:pt idx="49724" formatCode="0.00E+00">
                  <c:v>-3.81577E-3</c:v>
                </c:pt>
                <c:pt idx="49725" formatCode="0.00E+00">
                  <c:v>-5.40721E-3</c:v>
                </c:pt>
                <c:pt idx="49726" formatCode="0.00E+00">
                  <c:v>-7.0029100000000002E-3</c:v>
                </c:pt>
                <c:pt idx="49727" formatCode="0.00E+00">
                  <c:v>-8.6008500000000002E-3</c:v>
                </c:pt>
                <c:pt idx="49728">
                  <c:v>-1.0199E-2</c:v>
                </c:pt>
                <c:pt idx="49729">
                  <c:v>-1.17952E-2</c:v>
                </c:pt>
                <c:pt idx="49730">
                  <c:v>-1.33876E-2</c:v>
                </c:pt>
                <c:pt idx="49731">
                  <c:v>-1.49739E-2</c:v>
                </c:pt>
                <c:pt idx="49732">
                  <c:v>-1.65522E-2</c:v>
                </c:pt>
                <c:pt idx="49733">
                  <c:v>-1.8120299999999999E-2</c:v>
                </c:pt>
                <c:pt idx="49734">
                  <c:v>-1.9676300000000001E-2</c:v>
                </c:pt>
                <c:pt idx="49735">
                  <c:v>-2.12181E-2</c:v>
                </c:pt>
                <c:pt idx="49736">
                  <c:v>-2.2743599999999999E-2</c:v>
                </c:pt>
                <c:pt idx="49737">
                  <c:v>-2.4250799999999999E-2</c:v>
                </c:pt>
                <c:pt idx="49738">
                  <c:v>-2.5737699999999999E-2</c:v>
                </c:pt>
                <c:pt idx="49739">
                  <c:v>-2.7202400000000002E-2</c:v>
                </c:pt>
                <c:pt idx="49740">
                  <c:v>-2.86428E-2</c:v>
                </c:pt>
                <c:pt idx="49741">
                  <c:v>-3.00571E-2</c:v>
                </c:pt>
                <c:pt idx="49742">
                  <c:v>-3.1443400000000003E-2</c:v>
                </c:pt>
                <c:pt idx="49743">
                  <c:v>-3.2799700000000001E-2</c:v>
                </c:pt>
                <c:pt idx="49744">
                  <c:v>-3.4124300000000003E-2</c:v>
                </c:pt>
                <c:pt idx="49745">
                  <c:v>-3.54154E-2</c:v>
                </c:pt>
                <c:pt idx="49746">
                  <c:v>-3.6671200000000001E-2</c:v>
                </c:pt>
                <c:pt idx="49747">
                  <c:v>-3.789E-2</c:v>
                </c:pt>
                <c:pt idx="49748">
                  <c:v>-3.9070199999999999E-2</c:v>
                </c:pt>
                <c:pt idx="49749">
                  <c:v>-4.0210200000000001E-2</c:v>
                </c:pt>
                <c:pt idx="49750">
                  <c:v>-4.1308299999999999E-2</c:v>
                </c:pt>
                <c:pt idx="49751">
                  <c:v>-4.2363199999999997E-2</c:v>
                </c:pt>
                <c:pt idx="49752">
                  <c:v>-4.3373299999999997E-2</c:v>
                </c:pt>
                <c:pt idx="49753">
                  <c:v>-4.4337300000000003E-2</c:v>
                </c:pt>
                <c:pt idx="49754">
                  <c:v>-4.5253799999999997E-2</c:v>
                </c:pt>
                <c:pt idx="49755">
                  <c:v>-4.6121700000000002E-2</c:v>
                </c:pt>
                <c:pt idx="49756">
                  <c:v>-4.6939700000000001E-2</c:v>
                </c:pt>
                <c:pt idx="49757">
                  <c:v>-4.7706600000000002E-2</c:v>
                </c:pt>
                <c:pt idx="49758">
                  <c:v>-4.8421499999999999E-2</c:v>
                </c:pt>
                <c:pt idx="49759">
                  <c:v>-4.9083300000000003E-2</c:v>
                </c:pt>
                <c:pt idx="49760">
                  <c:v>-4.9691199999999998E-2</c:v>
                </c:pt>
                <c:pt idx="49761">
                  <c:v>-5.0244200000000003E-2</c:v>
                </c:pt>
                <c:pt idx="49762">
                  <c:v>-5.0741700000000001E-2</c:v>
                </c:pt>
                <c:pt idx="49763">
                  <c:v>-5.1182900000000003E-2</c:v>
                </c:pt>
                <c:pt idx="49764">
                  <c:v>-5.1567200000000001E-2</c:v>
                </c:pt>
                <c:pt idx="49765">
                  <c:v>-5.1894200000000001E-2</c:v>
                </c:pt>
                <c:pt idx="49766">
                  <c:v>-5.21632E-2</c:v>
                </c:pt>
                <c:pt idx="49767">
                  <c:v>-5.2373999999999997E-2</c:v>
                </c:pt>
                <c:pt idx="49768">
                  <c:v>-5.2526299999999998E-2</c:v>
                </c:pt>
                <c:pt idx="49769">
                  <c:v>-5.2619800000000001E-2</c:v>
                </c:pt>
                <c:pt idx="49770">
                  <c:v>-5.2654399999999997E-2</c:v>
                </c:pt>
                <c:pt idx="49771">
                  <c:v>-5.2630099999999999E-2</c:v>
                </c:pt>
                <c:pt idx="49772">
                  <c:v>-5.2546900000000001E-2</c:v>
                </c:pt>
                <c:pt idx="49773">
                  <c:v>-5.2404800000000001E-2</c:v>
                </c:pt>
                <c:pt idx="49774">
                  <c:v>-5.2204100000000003E-2</c:v>
                </c:pt>
                <c:pt idx="49775">
                  <c:v>-5.1945100000000001E-2</c:v>
                </c:pt>
                <c:pt idx="49776">
                  <c:v>-5.1628100000000003E-2</c:v>
                </c:pt>
                <c:pt idx="49777">
                  <c:v>-5.12535E-2</c:v>
                </c:pt>
                <c:pt idx="49778">
                  <c:v>-5.08218E-2</c:v>
                </c:pt>
                <c:pt idx="49779">
                  <c:v>-5.0333700000000002E-2</c:v>
                </c:pt>
                <c:pt idx="49780">
                  <c:v>-4.9789699999999999E-2</c:v>
                </c:pt>
                <c:pt idx="49781">
                  <c:v>-4.9190600000000001E-2</c:v>
                </c:pt>
                <c:pt idx="49782">
                  <c:v>-4.8537299999999999E-2</c:v>
                </c:pt>
                <c:pt idx="49783">
                  <c:v>-4.7830499999999998E-2</c:v>
                </c:pt>
                <c:pt idx="49784">
                  <c:v>-4.7071399999999999E-2</c:v>
                </c:pt>
                <c:pt idx="49785">
                  <c:v>-4.6260799999999998E-2</c:v>
                </c:pt>
                <c:pt idx="49786">
                  <c:v>-4.53999E-2</c:v>
                </c:pt>
                <c:pt idx="49787">
                  <c:v>-4.4489800000000003E-2</c:v>
                </c:pt>
                <c:pt idx="49788">
                  <c:v>-4.3531899999999998E-2</c:v>
                </c:pt>
                <c:pt idx="49789">
                  <c:v>-4.2527299999999997E-2</c:v>
                </c:pt>
                <c:pt idx="49790">
                  <c:v>-4.1477399999999998E-2</c:v>
                </c:pt>
                <c:pt idx="49791">
                  <c:v>-4.0383599999999999E-2</c:v>
                </c:pt>
                <c:pt idx="49792">
                  <c:v>-3.9247400000000002E-2</c:v>
                </c:pt>
                <c:pt idx="49793">
                  <c:v>-3.8070300000000001E-2</c:v>
                </c:pt>
                <c:pt idx="49794">
                  <c:v>-3.6853900000000002E-2</c:v>
                </c:pt>
                <c:pt idx="49795">
                  <c:v>-3.5599899999999997E-2</c:v>
                </c:pt>
                <c:pt idx="49796">
                  <c:v>-3.4309800000000001E-2</c:v>
                </c:pt>
                <c:pt idx="49797">
                  <c:v>-3.2985399999999998E-2</c:v>
                </c:pt>
                <c:pt idx="49798">
                  <c:v>-3.1628400000000001E-2</c:v>
                </c:pt>
                <c:pt idx="49799">
                  <c:v>-3.0240599999999999E-2</c:v>
                </c:pt>
                <c:pt idx="49800">
                  <c:v>-2.8823999999999999E-2</c:v>
                </c:pt>
                <c:pt idx="49801">
                  <c:v>-2.73803E-2</c:v>
                </c:pt>
                <c:pt idx="49802">
                  <c:v>-2.5911300000000002E-2</c:v>
                </c:pt>
                <c:pt idx="49803">
                  <c:v>-2.4419199999999999E-2</c:v>
                </c:pt>
                <c:pt idx="49804">
                  <c:v>-2.2905700000000001E-2</c:v>
                </c:pt>
                <c:pt idx="49805">
                  <c:v>-2.13729E-2</c:v>
                </c:pt>
                <c:pt idx="49806">
                  <c:v>-1.9822800000000002E-2</c:v>
                </c:pt>
                <c:pt idx="49807">
                  <c:v>-1.8257200000000001E-2</c:v>
                </c:pt>
                <c:pt idx="49808">
                  <c:v>-1.6678399999999999E-2</c:v>
                </c:pt>
                <c:pt idx="49809">
                  <c:v>-1.50882E-2</c:v>
                </c:pt>
                <c:pt idx="49810">
                  <c:v>-1.34888E-2</c:v>
                </c:pt>
                <c:pt idx="49811">
                  <c:v>-1.18821E-2</c:v>
                </c:pt>
                <c:pt idx="49812">
                  <c:v>-1.0270100000000001E-2</c:v>
                </c:pt>
                <c:pt idx="49813" formatCode="0.00E+00">
                  <c:v>-8.6550099999999994E-3</c:v>
                </c:pt>
                <c:pt idx="49814" formatCode="0.00E+00">
                  <c:v>-7.03873E-3</c:v>
                </c:pt>
                <c:pt idx="49815" formatCode="0.00E+00">
                  <c:v>-5.4232899999999999E-3</c:v>
                </c:pt>
                <c:pt idx="49816" formatCode="0.00E+00">
                  <c:v>-3.8107100000000001E-3</c:v>
                </c:pt>
                <c:pt idx="49817" formatCode="0.00E+00">
                  <c:v>-2.2029599999999999E-3</c:v>
                </c:pt>
                <c:pt idx="49818" formatCode="0.00E+00">
                  <c:v>-6.0203199999999996E-4</c:v>
                </c:pt>
                <c:pt idx="49819" formatCode="0.00E+00">
                  <c:v>9.90138E-4</c:v>
                </c:pt>
                <c:pt idx="49820" formatCode="0.00E+00">
                  <c:v>2.5716200000000002E-3</c:v>
                </c:pt>
                <c:pt idx="49821" formatCode="0.00E+00">
                  <c:v>4.14052E-3</c:v>
                </c:pt>
                <c:pt idx="49822" formatCode="0.00E+00">
                  <c:v>5.6949499999999998E-3</c:v>
                </c:pt>
                <c:pt idx="49823" formatCode="0.00E+00">
                  <c:v>7.2330900000000002E-3</c:v>
                </c:pt>
                <c:pt idx="49824" formatCode="0.00E+00">
                  <c:v>8.7531299999999996E-3</c:v>
                </c:pt>
                <c:pt idx="49825">
                  <c:v>1.02533E-2</c:v>
                </c:pt>
                <c:pt idx="49826">
                  <c:v>1.17319E-2</c:v>
                </c:pt>
                <c:pt idx="49827">
                  <c:v>1.31871E-2</c:v>
                </c:pt>
                <c:pt idx="49828">
                  <c:v>1.46175E-2</c:v>
                </c:pt>
                <c:pt idx="49829">
                  <c:v>1.6021299999999999E-2</c:v>
                </c:pt>
                <c:pt idx="49830">
                  <c:v>1.7397099999999999E-2</c:v>
                </c:pt>
                <c:pt idx="49831">
                  <c:v>1.8743200000000002E-2</c:v>
                </c:pt>
                <c:pt idx="49832">
                  <c:v>2.0058400000000001E-2</c:v>
                </c:pt>
                <c:pt idx="49833">
                  <c:v>2.1341200000000001E-2</c:v>
                </c:pt>
                <c:pt idx="49834">
                  <c:v>2.2590200000000001E-2</c:v>
                </c:pt>
                <c:pt idx="49835">
                  <c:v>2.3804200000000001E-2</c:v>
                </c:pt>
                <c:pt idx="49836">
                  <c:v>2.4982000000000001E-2</c:v>
                </c:pt>
                <c:pt idx="49837">
                  <c:v>2.6122300000000001E-2</c:v>
                </c:pt>
                <c:pt idx="49838">
                  <c:v>2.72242E-2</c:v>
                </c:pt>
                <c:pt idx="49839">
                  <c:v>2.8286599999999999E-2</c:v>
                </c:pt>
                <c:pt idx="49840">
                  <c:v>2.9308600000000001E-2</c:v>
                </c:pt>
                <c:pt idx="49841">
                  <c:v>3.0289099999999999E-2</c:v>
                </c:pt>
                <c:pt idx="49842">
                  <c:v>3.1227499999999998E-2</c:v>
                </c:pt>
                <c:pt idx="49843">
                  <c:v>3.2122900000000003E-2</c:v>
                </c:pt>
                <c:pt idx="49844">
                  <c:v>3.29746E-2</c:v>
                </c:pt>
                <c:pt idx="49845">
                  <c:v>3.3782E-2</c:v>
                </c:pt>
                <c:pt idx="49846">
                  <c:v>3.4544600000000002E-2</c:v>
                </c:pt>
                <c:pt idx="49847">
                  <c:v>3.5261899999999999E-2</c:v>
                </c:pt>
                <c:pt idx="49848">
                  <c:v>3.5933399999999997E-2</c:v>
                </c:pt>
                <c:pt idx="49849">
                  <c:v>3.6558800000000002E-2</c:v>
                </c:pt>
                <c:pt idx="49850">
                  <c:v>3.7137799999999999E-2</c:v>
                </c:pt>
                <c:pt idx="49851">
                  <c:v>3.7670200000000001E-2</c:v>
                </c:pt>
                <c:pt idx="49852">
                  <c:v>3.81559E-2</c:v>
                </c:pt>
                <c:pt idx="49853">
                  <c:v>3.8594900000000001E-2</c:v>
                </c:pt>
                <c:pt idx="49854">
                  <c:v>3.8987000000000001E-2</c:v>
                </c:pt>
                <c:pt idx="49855">
                  <c:v>3.9332400000000003E-2</c:v>
                </c:pt>
                <c:pt idx="49856">
                  <c:v>3.9631199999999998E-2</c:v>
                </c:pt>
                <c:pt idx="49857">
                  <c:v>3.9883700000000001E-2</c:v>
                </c:pt>
                <c:pt idx="49858">
                  <c:v>4.0090000000000001E-2</c:v>
                </c:pt>
                <c:pt idx="49859">
                  <c:v>4.0250500000000002E-2</c:v>
                </c:pt>
                <c:pt idx="49860">
                  <c:v>4.0365699999999997E-2</c:v>
                </c:pt>
                <c:pt idx="49861">
                  <c:v>4.0436E-2</c:v>
                </c:pt>
                <c:pt idx="49862">
                  <c:v>4.0461799999999999E-2</c:v>
                </c:pt>
                <c:pt idx="49863">
                  <c:v>4.0443800000000002E-2</c:v>
                </c:pt>
                <c:pt idx="49864">
                  <c:v>4.0382700000000001E-2</c:v>
                </c:pt>
                <c:pt idx="49865">
                  <c:v>4.0279000000000002E-2</c:v>
                </c:pt>
                <c:pt idx="49866">
                  <c:v>4.0133700000000001E-2</c:v>
                </c:pt>
                <c:pt idx="49867">
                  <c:v>3.9947400000000001E-2</c:v>
                </c:pt>
                <c:pt idx="49868">
                  <c:v>3.9720999999999999E-2</c:v>
                </c:pt>
                <c:pt idx="49869">
                  <c:v>3.9455400000000002E-2</c:v>
                </c:pt>
                <c:pt idx="49870">
                  <c:v>3.9151699999999998E-2</c:v>
                </c:pt>
                <c:pt idx="49871">
                  <c:v>3.8810699999999997E-2</c:v>
                </c:pt>
                <c:pt idx="49872">
                  <c:v>3.8433599999999998E-2</c:v>
                </c:pt>
                <c:pt idx="49873">
                  <c:v>3.8021399999999997E-2</c:v>
                </c:pt>
                <c:pt idx="49874">
                  <c:v>3.7575200000000003E-2</c:v>
                </c:pt>
                <c:pt idx="49875">
                  <c:v>3.7096200000000003E-2</c:v>
                </c:pt>
                <c:pt idx="49876">
                  <c:v>3.6585600000000003E-2</c:v>
                </c:pt>
                <c:pt idx="49877">
                  <c:v>3.6044699999999999E-2</c:v>
                </c:pt>
                <c:pt idx="49878">
                  <c:v>3.5474499999999999E-2</c:v>
                </c:pt>
                <c:pt idx="49879">
                  <c:v>3.4876600000000001E-2</c:v>
                </c:pt>
                <c:pt idx="49880">
                  <c:v>3.4252100000000001E-2</c:v>
                </c:pt>
                <c:pt idx="49881">
                  <c:v>3.3602399999999998E-2</c:v>
                </c:pt>
                <c:pt idx="49882">
                  <c:v>3.2928800000000001E-2</c:v>
                </c:pt>
                <c:pt idx="49883">
                  <c:v>3.2232700000000003E-2</c:v>
                </c:pt>
                <c:pt idx="49884">
                  <c:v>3.1515500000000002E-2</c:v>
                </c:pt>
                <c:pt idx="49885">
                  <c:v>3.07786E-2</c:v>
                </c:pt>
                <c:pt idx="49886">
                  <c:v>3.0023299999999999E-2</c:v>
                </c:pt>
                <c:pt idx="49887">
                  <c:v>2.9251099999999999E-2</c:v>
                </c:pt>
                <c:pt idx="49888">
                  <c:v>2.8463499999999999E-2</c:v>
                </c:pt>
                <c:pt idx="49889">
                  <c:v>2.7661700000000001E-2</c:v>
                </c:pt>
                <c:pt idx="49890">
                  <c:v>2.6847200000000002E-2</c:v>
                </c:pt>
                <c:pt idx="49891">
                  <c:v>2.6021499999999999E-2</c:v>
                </c:pt>
                <c:pt idx="49892">
                  <c:v>2.5185900000000001E-2</c:v>
                </c:pt>
                <c:pt idx="49893">
                  <c:v>2.43418E-2</c:v>
                </c:pt>
                <c:pt idx="49894">
                  <c:v>2.34907E-2</c:v>
                </c:pt>
                <c:pt idx="49895">
                  <c:v>2.2633799999999999E-2</c:v>
                </c:pt>
                <c:pt idx="49896">
                  <c:v>2.17726E-2</c:v>
                </c:pt>
                <c:pt idx="49897">
                  <c:v>2.0908300000000001E-2</c:v>
                </c:pt>
                <c:pt idx="49898">
                  <c:v>2.0042299999999999E-2</c:v>
                </c:pt>
                <c:pt idx="49899">
                  <c:v>1.9175899999999999E-2</c:v>
                </c:pt>
                <c:pt idx="49900">
                  <c:v>1.8310400000000001E-2</c:v>
                </c:pt>
                <c:pt idx="49901">
                  <c:v>1.7447000000000001E-2</c:v>
                </c:pt>
                <c:pt idx="49902">
                  <c:v>1.6586900000000002E-2</c:v>
                </c:pt>
                <c:pt idx="49903">
                  <c:v>1.57313E-2</c:v>
                </c:pt>
                <c:pt idx="49904">
                  <c:v>1.4881399999999999E-2</c:v>
                </c:pt>
                <c:pt idx="49905">
                  <c:v>1.4038200000000001E-2</c:v>
                </c:pt>
                <c:pt idx="49906">
                  <c:v>1.3202999999999999E-2</c:v>
                </c:pt>
                <c:pt idx="49907">
                  <c:v>1.23766E-2</c:v>
                </c:pt>
                <c:pt idx="49908">
                  <c:v>1.15602E-2</c:v>
                </c:pt>
                <c:pt idx="49909">
                  <c:v>1.07546E-2</c:v>
                </c:pt>
                <c:pt idx="49910" formatCode="0.00E+00">
                  <c:v>9.9608800000000001E-3</c:v>
                </c:pt>
                <c:pt idx="49911" formatCode="0.00E+00">
                  <c:v>9.1798499999999998E-3</c:v>
                </c:pt>
                <c:pt idx="49912" formatCode="0.00E+00">
                  <c:v>8.4123500000000007E-3</c:v>
                </c:pt>
                <c:pt idx="49913" formatCode="0.00E+00">
                  <c:v>7.6591899999999997E-3</c:v>
                </c:pt>
                <c:pt idx="49914" formatCode="0.00E+00">
                  <c:v>6.9211000000000003E-3</c:v>
                </c:pt>
                <c:pt idx="49915" formatCode="0.00E+00">
                  <c:v>6.1988E-3</c:v>
                </c:pt>
                <c:pt idx="49916" formatCode="0.00E+00">
                  <c:v>5.49293E-3</c:v>
                </c:pt>
                <c:pt idx="49917" formatCode="0.00E+00">
                  <c:v>4.8041000000000004E-3</c:v>
                </c:pt>
                <c:pt idx="49918" formatCode="0.00E+00">
                  <c:v>4.1328500000000004E-3</c:v>
                </c:pt>
                <c:pt idx="49919" formatCode="0.00E+00">
                  <c:v>3.47971E-3</c:v>
                </c:pt>
                <c:pt idx="49920" formatCode="0.00E+00">
                  <c:v>2.84512E-3</c:v>
                </c:pt>
                <c:pt idx="49921" formatCode="0.00E+00">
                  <c:v>2.2294799999999998E-3</c:v>
                </c:pt>
                <c:pt idx="49922" formatCode="0.00E+00">
                  <c:v>1.63316E-3</c:v>
                </c:pt>
                <c:pt idx="49923" formatCode="0.00E+00">
                  <c:v>1.0564400000000001E-3</c:v>
                </c:pt>
                <c:pt idx="49924" formatCode="0.00E+00">
                  <c:v>4.9959500000000003E-4</c:v>
                </c:pt>
                <c:pt idx="49925" formatCode="0.00E+00">
                  <c:v>-3.7185599999999999E-5</c:v>
                </c:pt>
                <c:pt idx="49926" formatCode="0.00E+00">
                  <c:v>-5.5374799999999996E-4</c:v>
                </c:pt>
                <c:pt idx="49927" formatCode="0.00E+00">
                  <c:v>-1.04999E-3</c:v>
                </c:pt>
                <c:pt idx="49928" formatCode="0.00E+00">
                  <c:v>-1.52586E-3</c:v>
                </c:pt>
                <c:pt idx="49929" formatCode="0.00E+00">
                  <c:v>-1.9813600000000002E-3</c:v>
                </c:pt>
                <c:pt idx="49930" formatCode="0.00E+00">
                  <c:v>-2.4165300000000001E-3</c:v>
                </c:pt>
                <c:pt idx="49931" formatCode="0.00E+00">
                  <c:v>-2.8314600000000001E-3</c:v>
                </c:pt>
                <c:pt idx="49932" formatCode="0.00E+00">
                  <c:v>-3.2263000000000001E-3</c:v>
                </c:pt>
                <c:pt idx="49933" formatCode="0.00E+00">
                  <c:v>-3.60123E-3</c:v>
                </c:pt>
                <c:pt idx="49934" formatCode="0.00E+00">
                  <c:v>-3.95649E-3</c:v>
                </c:pt>
                <c:pt idx="49935" formatCode="0.00E+00">
                  <c:v>-4.2923500000000003E-3</c:v>
                </c:pt>
                <c:pt idx="49936" formatCode="0.00E+00">
                  <c:v>-4.6091400000000003E-3</c:v>
                </c:pt>
                <c:pt idx="49937" formatCode="0.00E+00">
                  <c:v>-4.9071999999999996E-3</c:v>
                </c:pt>
                <c:pt idx="49938" formatCode="0.00E+00">
                  <c:v>-5.1869500000000001E-3</c:v>
                </c:pt>
                <c:pt idx="49939" formatCode="0.00E+00">
                  <c:v>-5.4488200000000001E-3</c:v>
                </c:pt>
                <c:pt idx="49940" formatCode="0.00E+00">
                  <c:v>-5.6933000000000001E-3</c:v>
                </c:pt>
                <c:pt idx="49941" formatCode="0.00E+00">
                  <c:v>-5.9208899999999998E-3</c:v>
                </c:pt>
                <c:pt idx="49942" formatCode="0.00E+00">
                  <c:v>-6.1321500000000003E-3</c:v>
                </c:pt>
                <c:pt idx="49943" formatCode="0.00E+00">
                  <c:v>-6.3276599999999997E-3</c:v>
                </c:pt>
                <c:pt idx="49944" formatCode="0.00E+00">
                  <c:v>-6.5080199999999998E-3</c:v>
                </c:pt>
                <c:pt idx="49945" formatCode="0.00E+00">
                  <c:v>-6.67389E-3</c:v>
                </c:pt>
                <c:pt idx="49946" formatCode="0.00E+00">
                  <c:v>-6.82593E-3</c:v>
                </c:pt>
                <c:pt idx="49947" formatCode="0.00E+00">
                  <c:v>-6.9648399999999999E-3</c:v>
                </c:pt>
                <c:pt idx="49948" formatCode="0.00E+00">
                  <c:v>-7.0913399999999998E-3</c:v>
                </c:pt>
                <c:pt idx="49949" formatCode="0.00E+00">
                  <c:v>-7.2061599999999996E-3</c:v>
                </c:pt>
                <c:pt idx="49950" formatCode="0.00E+00">
                  <c:v>-7.3100600000000002E-3</c:v>
                </c:pt>
                <c:pt idx="49951" formatCode="0.00E+00">
                  <c:v>-7.4038400000000001E-3</c:v>
                </c:pt>
                <c:pt idx="49952" formatCode="0.00E+00">
                  <c:v>-7.48827E-3</c:v>
                </c:pt>
                <c:pt idx="49953" formatCode="0.00E+00">
                  <c:v>-7.5641700000000003E-3</c:v>
                </c:pt>
                <c:pt idx="49954" formatCode="0.00E+00">
                  <c:v>-7.6323600000000004E-3</c:v>
                </c:pt>
                <c:pt idx="49955" formatCode="0.00E+00">
                  <c:v>-7.6936599999999997E-3</c:v>
                </c:pt>
                <c:pt idx="49956" formatCode="0.00E+00">
                  <c:v>-7.7489100000000003E-3</c:v>
                </c:pt>
                <c:pt idx="49957" formatCode="0.00E+00">
                  <c:v>-7.7989499999999998E-3</c:v>
                </c:pt>
                <c:pt idx="49958" formatCode="0.00E+00">
                  <c:v>-7.84463E-3</c:v>
                </c:pt>
                <c:pt idx="49959" formatCode="0.00E+00">
                  <c:v>-7.8867799999999995E-3</c:v>
                </c:pt>
                <c:pt idx="49960" formatCode="0.00E+00">
                  <c:v>-7.9262599999999992E-3</c:v>
                </c:pt>
                <c:pt idx="49961" formatCode="0.00E+00">
                  <c:v>-7.9638999999999995E-3</c:v>
                </c:pt>
                <c:pt idx="49962" formatCode="0.00E+00">
                  <c:v>-8.0005300000000005E-3</c:v>
                </c:pt>
                <c:pt idx="49963" formatCode="0.00E+00">
                  <c:v>-8.0369900000000008E-3</c:v>
                </c:pt>
                <c:pt idx="49964" formatCode="0.00E+00">
                  <c:v>-8.0740800000000008E-3</c:v>
                </c:pt>
                <c:pt idx="49965" formatCode="0.00E+00">
                  <c:v>-8.1126099999999993E-3</c:v>
                </c:pt>
                <c:pt idx="49966" formatCode="0.00E+00">
                  <c:v>-8.15338E-3</c:v>
                </c:pt>
                <c:pt idx="49967" formatCode="0.00E+00">
                  <c:v>-8.1971500000000003E-3</c:v>
                </c:pt>
                <c:pt idx="49968" formatCode="0.00E+00">
                  <c:v>-8.2446900000000007E-3</c:v>
                </c:pt>
                <c:pt idx="49969" formatCode="0.00E+00">
                  <c:v>-8.2967200000000005E-3</c:v>
                </c:pt>
                <c:pt idx="49970" formatCode="0.00E+00">
                  <c:v>-8.3539800000000004E-3</c:v>
                </c:pt>
                <c:pt idx="49971" formatCode="0.00E+00">
                  <c:v>-8.41714E-3</c:v>
                </c:pt>
                <c:pt idx="49972" formatCode="0.00E+00">
                  <c:v>-8.4868700000000005E-3</c:v>
                </c:pt>
                <c:pt idx="49973" formatCode="0.00E+00">
                  <c:v>-8.5638199999999998E-3</c:v>
                </c:pt>
                <c:pt idx="49974" formatCode="0.00E+00">
                  <c:v>-8.6485999999999993E-3</c:v>
                </c:pt>
                <c:pt idx="49975" formatCode="0.00E+00">
                  <c:v>-8.7417799999999993E-3</c:v>
                </c:pt>
                <c:pt idx="49976" formatCode="0.00E+00">
                  <c:v>-8.8439199999999999E-3</c:v>
                </c:pt>
                <c:pt idx="49977" formatCode="0.00E+00">
                  <c:v>-8.9555299999999997E-3</c:v>
                </c:pt>
                <c:pt idx="49978" formatCode="0.00E+00">
                  <c:v>-9.0770999999999994E-3</c:v>
                </c:pt>
                <c:pt idx="49979" formatCode="0.00E+00">
                  <c:v>-9.2090599999999998E-3</c:v>
                </c:pt>
                <c:pt idx="49980" formatCode="0.00E+00">
                  <c:v>-9.3518300000000002E-3</c:v>
                </c:pt>
                <c:pt idx="49981" formatCode="0.00E+00">
                  <c:v>-9.5057800000000001E-3</c:v>
                </c:pt>
                <c:pt idx="49982" formatCode="0.00E+00">
                  <c:v>-9.6712499999999993E-3</c:v>
                </c:pt>
                <c:pt idx="49983" formatCode="0.00E+00">
                  <c:v>-9.8485099999999996E-3</c:v>
                </c:pt>
                <c:pt idx="49984">
                  <c:v>-1.00378E-2</c:v>
                </c:pt>
                <c:pt idx="49985">
                  <c:v>-1.0239399999999999E-2</c:v>
                </c:pt>
                <c:pt idx="49986">
                  <c:v>-1.04534E-2</c:v>
                </c:pt>
                <c:pt idx="49987">
                  <c:v>-1.0679900000000001E-2</c:v>
                </c:pt>
                <c:pt idx="49988">
                  <c:v>-1.0919099999999999E-2</c:v>
                </c:pt>
                <c:pt idx="49989">
                  <c:v>-1.1170899999999999E-2</c:v>
                </c:pt>
                <c:pt idx="49990">
                  <c:v>-1.14354E-2</c:v>
                </c:pt>
                <c:pt idx="49991">
                  <c:v>-1.17124E-2</c:v>
                </c:pt>
                <c:pt idx="49992">
                  <c:v>-1.2002000000000001E-2</c:v>
                </c:pt>
                <c:pt idx="49993">
                  <c:v>-1.23039E-2</c:v>
                </c:pt>
                <c:pt idx="49994">
                  <c:v>-1.26179E-2</c:v>
                </c:pt>
                <c:pt idx="49995">
                  <c:v>-1.29438E-2</c:v>
                </c:pt>
                <c:pt idx="49996">
                  <c:v>-1.32814E-2</c:v>
                </c:pt>
                <c:pt idx="49997">
                  <c:v>-1.36303E-2</c:v>
                </c:pt>
                <c:pt idx="49998">
                  <c:v>-1.39901E-2</c:v>
                </c:pt>
                <c:pt idx="49999">
                  <c:v>-1.43605E-2</c:v>
                </c:pt>
                <c:pt idx="50000">
                  <c:v>-1.4740899999999999E-2</c:v>
                </c:pt>
                <c:pt idx="50001">
                  <c:v>-1.5130899999999999E-2</c:v>
                </c:pt>
                <c:pt idx="50002">
                  <c:v>-1.5529899999999999E-2</c:v>
                </c:pt>
                <c:pt idx="50003">
                  <c:v>-1.5937400000000001E-2</c:v>
                </c:pt>
                <c:pt idx="50004">
                  <c:v>-1.6352700000000001E-2</c:v>
                </c:pt>
                <c:pt idx="50005">
                  <c:v>-1.6775200000000001E-2</c:v>
                </c:pt>
                <c:pt idx="50006">
                  <c:v>-1.72041E-2</c:v>
                </c:pt>
                <c:pt idx="50007">
                  <c:v>-1.76388E-2</c:v>
                </c:pt>
                <c:pt idx="50008">
                  <c:v>-1.8078400000000001E-2</c:v>
                </c:pt>
                <c:pt idx="50009">
                  <c:v>-1.8522299999999998E-2</c:v>
                </c:pt>
                <c:pt idx="50010">
                  <c:v>-1.89695E-2</c:v>
                </c:pt>
                <c:pt idx="50011">
                  <c:v>-1.9419100000000002E-2</c:v>
                </c:pt>
                <c:pt idx="50012">
                  <c:v>-1.98704E-2</c:v>
                </c:pt>
                <c:pt idx="50013">
                  <c:v>-2.0322300000000001E-2</c:v>
                </c:pt>
                <c:pt idx="50014">
                  <c:v>-2.0773900000000001E-2</c:v>
                </c:pt>
                <c:pt idx="50015">
                  <c:v>-2.1224300000000001E-2</c:v>
                </c:pt>
                <c:pt idx="50016">
                  <c:v>-2.1672500000000001E-2</c:v>
                </c:pt>
                <c:pt idx="50017">
                  <c:v>-2.2117399999999999E-2</c:v>
                </c:pt>
                <c:pt idx="50018">
                  <c:v>-2.2558100000000001E-2</c:v>
                </c:pt>
                <c:pt idx="50019">
                  <c:v>-2.2993400000000001E-2</c:v>
                </c:pt>
                <c:pt idx="50020">
                  <c:v>-2.34223E-2</c:v>
                </c:pt>
                <c:pt idx="50021">
                  <c:v>-2.3843799999999998E-2</c:v>
                </c:pt>
                <c:pt idx="50022">
                  <c:v>-2.4256799999999999E-2</c:v>
                </c:pt>
                <c:pt idx="50023">
                  <c:v>-2.46602E-2</c:v>
                </c:pt>
                <c:pt idx="50024">
                  <c:v>-2.5052899999999999E-2</c:v>
                </c:pt>
                <c:pt idx="50025">
                  <c:v>-2.54337E-2</c:v>
                </c:pt>
                <c:pt idx="50026">
                  <c:v>-2.58017E-2</c:v>
                </c:pt>
                <c:pt idx="50027">
                  <c:v>-2.61557E-2</c:v>
                </c:pt>
                <c:pt idx="50028">
                  <c:v>-2.64946E-2</c:v>
                </c:pt>
                <c:pt idx="50029">
                  <c:v>-2.6817299999999999E-2</c:v>
                </c:pt>
                <c:pt idx="50030">
                  <c:v>-2.71227E-2</c:v>
                </c:pt>
                <c:pt idx="50031">
                  <c:v>-2.7409900000000001E-2</c:v>
                </c:pt>
                <c:pt idx="50032">
                  <c:v>-2.76777E-2</c:v>
                </c:pt>
                <c:pt idx="50033">
                  <c:v>-2.7924999999999998E-2</c:v>
                </c:pt>
                <c:pt idx="50034">
                  <c:v>-2.81509E-2</c:v>
                </c:pt>
                <c:pt idx="50035">
                  <c:v>-2.8354399999999998E-2</c:v>
                </c:pt>
                <c:pt idx="50036">
                  <c:v>-2.8534500000000001E-2</c:v>
                </c:pt>
                <c:pt idx="50037">
                  <c:v>-2.86901E-2</c:v>
                </c:pt>
                <c:pt idx="50038">
                  <c:v>-2.8820499999999999E-2</c:v>
                </c:pt>
                <c:pt idx="50039">
                  <c:v>-2.8924600000000002E-2</c:v>
                </c:pt>
                <c:pt idx="50040">
                  <c:v>-2.9001599999999999E-2</c:v>
                </c:pt>
                <c:pt idx="50041">
                  <c:v>-2.9050699999999999E-2</c:v>
                </c:pt>
                <c:pt idx="50042">
                  <c:v>-2.9071E-2</c:v>
                </c:pt>
                <c:pt idx="50043">
                  <c:v>-2.9061799999999999E-2</c:v>
                </c:pt>
                <c:pt idx="50044">
                  <c:v>-2.9022300000000001E-2</c:v>
                </c:pt>
                <c:pt idx="50045">
                  <c:v>-2.8951899999999999E-2</c:v>
                </c:pt>
                <c:pt idx="50046">
                  <c:v>-2.8849900000000001E-2</c:v>
                </c:pt>
                <c:pt idx="50047">
                  <c:v>-2.8715600000000001E-2</c:v>
                </c:pt>
                <c:pt idx="50048">
                  <c:v>-2.8548500000000001E-2</c:v>
                </c:pt>
                <c:pt idx="50049">
                  <c:v>-2.8348100000000001E-2</c:v>
                </c:pt>
                <c:pt idx="50050">
                  <c:v>-2.8113900000000001E-2</c:v>
                </c:pt>
                <c:pt idx="50051">
                  <c:v>-2.7845499999999999E-2</c:v>
                </c:pt>
                <c:pt idx="50052">
                  <c:v>-2.7542400000000002E-2</c:v>
                </c:pt>
                <c:pt idx="50053">
                  <c:v>-2.72045E-2</c:v>
                </c:pt>
                <c:pt idx="50054">
                  <c:v>-2.6831299999999999E-2</c:v>
                </c:pt>
                <c:pt idx="50055">
                  <c:v>-2.64228E-2</c:v>
                </c:pt>
                <c:pt idx="50056">
                  <c:v>-2.5978600000000001E-2</c:v>
                </c:pt>
                <c:pt idx="50057">
                  <c:v>-2.5498799999999999E-2</c:v>
                </c:pt>
                <c:pt idx="50058">
                  <c:v>-2.49833E-2</c:v>
                </c:pt>
                <c:pt idx="50059">
                  <c:v>-2.4431999999999999E-2</c:v>
                </c:pt>
                <c:pt idx="50060">
                  <c:v>-2.3845000000000002E-2</c:v>
                </c:pt>
                <c:pt idx="50061">
                  <c:v>-2.32225E-2</c:v>
                </c:pt>
                <c:pt idx="50062">
                  <c:v>-2.2564600000000001E-2</c:v>
                </c:pt>
                <c:pt idx="50063">
                  <c:v>-2.1871600000000001E-2</c:v>
                </c:pt>
                <c:pt idx="50064">
                  <c:v>-2.1143700000000001E-2</c:v>
                </c:pt>
                <c:pt idx="50065">
                  <c:v>-2.0381400000000001E-2</c:v>
                </c:pt>
                <c:pt idx="50066">
                  <c:v>-1.9585000000000002E-2</c:v>
                </c:pt>
                <c:pt idx="50067">
                  <c:v>-1.8755000000000001E-2</c:v>
                </c:pt>
                <c:pt idx="50068">
                  <c:v>-1.7891899999999999E-2</c:v>
                </c:pt>
                <c:pt idx="50069">
                  <c:v>-1.6996399999999998E-2</c:v>
                </c:pt>
                <c:pt idx="50070">
                  <c:v>-1.6069E-2</c:v>
                </c:pt>
                <c:pt idx="50071">
                  <c:v>-1.51106E-2</c:v>
                </c:pt>
                <c:pt idx="50072">
                  <c:v>-1.4121699999999999E-2</c:v>
                </c:pt>
                <c:pt idx="50073">
                  <c:v>-1.31033E-2</c:v>
                </c:pt>
                <c:pt idx="50074">
                  <c:v>-1.2056300000000001E-2</c:v>
                </c:pt>
                <c:pt idx="50075">
                  <c:v>-1.09815E-2</c:v>
                </c:pt>
                <c:pt idx="50076" formatCode="0.00E+00">
                  <c:v>-9.8799000000000005E-3</c:v>
                </c:pt>
                <c:pt idx="50077" formatCode="0.00E+00">
                  <c:v>-8.7525999999999993E-3</c:v>
                </c:pt>
                <c:pt idx="50078" formatCode="0.00E+00">
                  <c:v>-7.6006399999999997E-3</c:v>
                </c:pt>
                <c:pt idx="50079" formatCode="0.00E+00">
                  <c:v>-6.42517E-3</c:v>
                </c:pt>
                <c:pt idx="50080" formatCode="0.00E+00">
                  <c:v>-5.2273500000000004E-3</c:v>
                </c:pt>
                <c:pt idx="50081" formatCode="0.00E+00">
                  <c:v>-4.0084200000000004E-3</c:v>
                </c:pt>
                <c:pt idx="50082" formatCode="0.00E+00">
                  <c:v>-2.7696399999999999E-3</c:v>
                </c:pt>
                <c:pt idx="50083" formatCode="0.00E+00">
                  <c:v>-1.5123300000000001E-3</c:v>
                </c:pt>
                <c:pt idx="50084" formatCode="0.00E+00">
                  <c:v>-2.3784899999999999E-4</c:v>
                </c:pt>
                <c:pt idx="50085" formatCode="0.00E+00">
                  <c:v>1.0524200000000001E-3</c:v>
                </c:pt>
                <c:pt idx="50086" formatCode="0.00E+00">
                  <c:v>2.3570399999999999E-3</c:v>
                </c:pt>
                <c:pt idx="50087" formatCode="0.00E+00">
                  <c:v>3.6745300000000001E-3</c:v>
                </c:pt>
                <c:pt idx="50088" formatCode="0.00E+00">
                  <c:v>5.0034099999999998E-3</c:v>
                </c:pt>
                <c:pt idx="50089" formatCode="0.00E+00">
                  <c:v>6.3421299999999996E-3</c:v>
                </c:pt>
                <c:pt idx="50090" formatCode="0.00E+00">
                  <c:v>7.6891399999999997E-3</c:v>
                </c:pt>
                <c:pt idx="50091" formatCode="0.00E+00">
                  <c:v>9.04283E-3</c:v>
                </c:pt>
                <c:pt idx="50092">
                  <c:v>1.04016E-2</c:v>
                </c:pt>
                <c:pt idx="50093">
                  <c:v>1.17638E-2</c:v>
                </c:pt>
                <c:pt idx="50094">
                  <c:v>1.31278E-2</c:v>
                </c:pt>
                <c:pt idx="50095">
                  <c:v>1.44919E-2</c:v>
                </c:pt>
                <c:pt idx="50096">
                  <c:v>1.5854500000000001E-2</c:v>
                </c:pt>
                <c:pt idx="50097">
                  <c:v>1.7213699999999998E-2</c:v>
                </c:pt>
                <c:pt idx="50098">
                  <c:v>1.8567899999999998E-2</c:v>
                </c:pt>
                <c:pt idx="50099">
                  <c:v>1.9915499999999999E-2</c:v>
                </c:pt>
                <c:pt idx="50100">
                  <c:v>2.1254499999999999E-2</c:v>
                </c:pt>
                <c:pt idx="50101">
                  <c:v>2.25834E-2</c:v>
                </c:pt>
                <c:pt idx="50102">
                  <c:v>2.3900399999999999E-2</c:v>
                </c:pt>
                <c:pt idx="50103">
                  <c:v>2.5203799999999998E-2</c:v>
                </c:pt>
                <c:pt idx="50104">
                  <c:v>2.6491799999999999E-2</c:v>
                </c:pt>
                <c:pt idx="50105">
                  <c:v>2.7762800000000001E-2</c:v>
                </c:pt>
                <c:pt idx="50106">
                  <c:v>2.9014999999999999E-2</c:v>
                </c:pt>
                <c:pt idx="50107">
                  <c:v>3.0246700000000001E-2</c:v>
                </c:pt>
                <c:pt idx="50108">
                  <c:v>3.1456400000000002E-2</c:v>
                </c:pt>
                <c:pt idx="50109">
                  <c:v>3.2642200000000003E-2</c:v>
                </c:pt>
                <c:pt idx="50110">
                  <c:v>3.3802699999999998E-2</c:v>
                </c:pt>
                <c:pt idx="50111">
                  <c:v>3.4936099999999998E-2</c:v>
                </c:pt>
                <c:pt idx="50112">
                  <c:v>3.6040999999999997E-2</c:v>
                </c:pt>
                <c:pt idx="50113">
                  <c:v>3.7115700000000001E-2</c:v>
                </c:pt>
                <c:pt idx="50114">
                  <c:v>3.8158699999999997E-2</c:v>
                </c:pt>
                <c:pt idx="50115">
                  <c:v>3.9168599999999998E-2</c:v>
                </c:pt>
                <c:pt idx="50116">
                  <c:v>4.0143900000000003E-2</c:v>
                </c:pt>
                <c:pt idx="50117">
                  <c:v>4.1083099999999997E-2</c:v>
                </c:pt>
                <c:pt idx="50118">
                  <c:v>4.1984899999999999E-2</c:v>
                </c:pt>
                <c:pt idx="50119">
                  <c:v>4.28481E-2</c:v>
                </c:pt>
                <c:pt idx="50120">
                  <c:v>4.36712E-2</c:v>
                </c:pt>
                <c:pt idx="50121">
                  <c:v>4.4452999999999999E-2</c:v>
                </c:pt>
                <c:pt idx="50122">
                  <c:v>4.5192499999999997E-2</c:v>
                </c:pt>
                <c:pt idx="50123">
                  <c:v>4.58883E-2</c:v>
                </c:pt>
                <c:pt idx="50124">
                  <c:v>4.6539499999999998E-2</c:v>
                </c:pt>
                <c:pt idx="50125">
                  <c:v>4.7144999999999999E-2</c:v>
                </c:pt>
                <c:pt idx="50126">
                  <c:v>4.7703799999999998E-2</c:v>
                </c:pt>
                <c:pt idx="50127">
                  <c:v>4.8215000000000001E-2</c:v>
                </c:pt>
                <c:pt idx="50128">
                  <c:v>4.86778E-2</c:v>
                </c:pt>
                <c:pt idx="50129">
                  <c:v>4.90914E-2</c:v>
                </c:pt>
                <c:pt idx="50130">
                  <c:v>4.9454900000000003E-2</c:v>
                </c:pt>
                <c:pt idx="50131">
                  <c:v>4.9767800000000001E-2</c:v>
                </c:pt>
                <c:pt idx="50132">
                  <c:v>5.0029499999999998E-2</c:v>
                </c:pt>
                <c:pt idx="50133">
                  <c:v>5.0239399999999997E-2</c:v>
                </c:pt>
                <c:pt idx="50134">
                  <c:v>5.0396999999999997E-2</c:v>
                </c:pt>
                <c:pt idx="50135">
                  <c:v>5.0501999999999998E-2</c:v>
                </c:pt>
                <c:pt idx="50136">
                  <c:v>5.0553899999999999E-2</c:v>
                </c:pt>
                <c:pt idx="50137">
                  <c:v>5.0552600000000003E-2</c:v>
                </c:pt>
                <c:pt idx="50138">
                  <c:v>5.04977E-2</c:v>
                </c:pt>
                <c:pt idx="50139">
                  <c:v>5.0389299999999998E-2</c:v>
                </c:pt>
                <c:pt idx="50140">
                  <c:v>5.02272E-2</c:v>
                </c:pt>
                <c:pt idx="50141">
                  <c:v>5.00115E-2</c:v>
                </c:pt>
                <c:pt idx="50142">
                  <c:v>4.97422E-2</c:v>
                </c:pt>
                <c:pt idx="50143">
                  <c:v>4.9419400000000002E-2</c:v>
                </c:pt>
                <c:pt idx="50144">
                  <c:v>4.9043499999999997E-2</c:v>
                </c:pt>
                <c:pt idx="50145">
                  <c:v>4.8614699999999997E-2</c:v>
                </c:pt>
                <c:pt idx="50146">
                  <c:v>4.8133299999999997E-2</c:v>
                </c:pt>
                <c:pt idx="50147">
                  <c:v>4.7599799999999998E-2</c:v>
                </c:pt>
                <c:pt idx="50148">
                  <c:v>4.70147E-2</c:v>
                </c:pt>
                <c:pt idx="50149">
                  <c:v>4.6378599999999999E-2</c:v>
                </c:pt>
                <c:pt idx="50150">
                  <c:v>4.5692000000000003E-2</c:v>
                </c:pt>
                <c:pt idx="50151">
                  <c:v>4.4955799999999997E-2</c:v>
                </c:pt>
                <c:pt idx="50152">
                  <c:v>4.41707E-2</c:v>
                </c:pt>
                <c:pt idx="50153">
                  <c:v>4.3337399999999998E-2</c:v>
                </c:pt>
                <c:pt idx="50154">
                  <c:v>4.2457000000000002E-2</c:v>
                </c:pt>
                <c:pt idx="50155">
                  <c:v>4.1530400000000002E-2</c:v>
                </c:pt>
                <c:pt idx="50156">
                  <c:v>4.0558499999999997E-2</c:v>
                </c:pt>
                <c:pt idx="50157">
                  <c:v>3.9542599999999997E-2</c:v>
                </c:pt>
                <c:pt idx="50158">
                  <c:v>3.84836E-2</c:v>
                </c:pt>
                <c:pt idx="50159">
                  <c:v>3.7382899999999997E-2</c:v>
                </c:pt>
                <c:pt idx="50160">
                  <c:v>3.6241599999999999E-2</c:v>
                </c:pt>
                <c:pt idx="50161">
                  <c:v>3.5061099999999998E-2</c:v>
                </c:pt>
                <c:pt idx="50162">
                  <c:v>3.3842700000000003E-2</c:v>
                </c:pt>
                <c:pt idx="50163">
                  <c:v>3.25878E-2</c:v>
                </c:pt>
                <c:pt idx="50164">
                  <c:v>3.1297999999999999E-2</c:v>
                </c:pt>
                <c:pt idx="50165">
                  <c:v>2.9974600000000001E-2</c:v>
                </c:pt>
                <c:pt idx="50166">
                  <c:v>2.8619200000000001E-2</c:v>
                </c:pt>
                <c:pt idx="50167">
                  <c:v>2.7233400000000001E-2</c:v>
                </c:pt>
                <c:pt idx="50168">
                  <c:v>2.5818899999999999E-2</c:v>
                </c:pt>
                <c:pt idx="50169">
                  <c:v>2.4377200000000002E-2</c:v>
                </c:pt>
                <c:pt idx="50170">
                  <c:v>2.2910099999999999E-2</c:v>
                </c:pt>
                <c:pt idx="50171">
                  <c:v>2.1419199999999999E-2</c:v>
                </c:pt>
                <c:pt idx="50172">
                  <c:v>1.9906400000000001E-2</c:v>
                </c:pt>
                <c:pt idx="50173">
                  <c:v>1.8373400000000002E-2</c:v>
                </c:pt>
                <c:pt idx="50174">
                  <c:v>1.6822E-2</c:v>
                </c:pt>
                <c:pt idx="50175">
                  <c:v>1.5254E-2</c:v>
                </c:pt>
                <c:pt idx="50176">
                  <c:v>1.3671300000000001E-2</c:v>
                </c:pt>
                <c:pt idx="50177">
                  <c:v>1.20757E-2</c:v>
                </c:pt>
                <c:pt idx="50178">
                  <c:v>1.04692E-2</c:v>
                </c:pt>
                <c:pt idx="50179" formatCode="0.00E+00">
                  <c:v>8.8534300000000007E-3</c:v>
                </c:pt>
                <c:pt idx="50180" formatCode="0.00E+00">
                  <c:v>7.2304700000000001E-3</c:v>
                </c:pt>
                <c:pt idx="50181" formatCode="0.00E+00">
                  <c:v>5.6021500000000002E-3</c:v>
                </c:pt>
                <c:pt idx="50182" formatCode="0.00E+00">
                  <c:v>3.9703799999999999E-3</c:v>
                </c:pt>
                <c:pt idx="50183" formatCode="0.00E+00">
                  <c:v>2.3370499999999998E-3</c:v>
                </c:pt>
                <c:pt idx="50184" formatCode="0.00E+00">
                  <c:v>7.0405700000000001E-4</c:v>
                </c:pt>
                <c:pt idx="50185" formatCode="0.00E+00">
                  <c:v>-9.26719E-4</c:v>
                </c:pt>
                <c:pt idx="50186" formatCode="0.00E+00">
                  <c:v>-2.55339E-3</c:v>
                </c:pt>
                <c:pt idx="50187" formatCode="0.00E+00">
                  <c:v>-4.1741E-3</c:v>
                </c:pt>
                <c:pt idx="50188" formatCode="0.00E+00">
                  <c:v>-5.7869799999999997E-3</c:v>
                </c:pt>
                <c:pt idx="50189" formatCode="0.00E+00">
                  <c:v>-7.3902000000000004E-3</c:v>
                </c:pt>
                <c:pt idx="50190" formatCode="0.00E+00">
                  <c:v>-8.9819300000000008E-3</c:v>
                </c:pt>
                <c:pt idx="50191">
                  <c:v>-1.0560399999999999E-2</c:v>
                </c:pt>
                <c:pt idx="50192">
                  <c:v>-1.2123699999999999E-2</c:v>
                </c:pt>
                <c:pt idx="50193">
                  <c:v>-1.36703E-2</c:v>
                </c:pt>
                <c:pt idx="50194">
                  <c:v>-1.51983E-2</c:v>
                </c:pt>
                <c:pt idx="50195">
                  <c:v>-1.6706100000000002E-2</c:v>
                </c:pt>
                <c:pt idx="50196">
                  <c:v>-1.8192E-2</c:v>
                </c:pt>
                <c:pt idx="50197">
                  <c:v>-1.9654399999999999E-2</c:v>
                </c:pt>
                <c:pt idx="50198">
                  <c:v>-2.1091700000000001E-2</c:v>
                </c:pt>
                <c:pt idx="50199">
                  <c:v>-2.2502299999999999E-2</c:v>
                </c:pt>
                <c:pt idx="50200">
                  <c:v>-2.3884699999999998E-2</c:v>
                </c:pt>
                <c:pt idx="50201">
                  <c:v>-2.5237599999999999E-2</c:v>
                </c:pt>
                <c:pt idx="50202">
                  <c:v>-2.6559300000000001E-2</c:v>
                </c:pt>
                <c:pt idx="50203">
                  <c:v>-2.7848700000000001E-2</c:v>
                </c:pt>
                <c:pt idx="50204">
                  <c:v>-2.91043E-2</c:v>
                </c:pt>
                <c:pt idx="50205">
                  <c:v>-3.0324799999999999E-2</c:v>
                </c:pt>
                <c:pt idx="50206">
                  <c:v>-3.1509200000000001E-2</c:v>
                </c:pt>
                <c:pt idx="50207">
                  <c:v>-3.26561E-2</c:v>
                </c:pt>
                <c:pt idx="50208">
                  <c:v>-3.3764500000000003E-2</c:v>
                </c:pt>
                <c:pt idx="50209">
                  <c:v>-3.4833299999999998E-2</c:v>
                </c:pt>
                <c:pt idx="50210">
                  <c:v>-3.5861499999999998E-2</c:v>
                </c:pt>
                <c:pt idx="50211">
                  <c:v>-3.6848100000000002E-2</c:v>
                </c:pt>
                <c:pt idx="50212">
                  <c:v>-3.7792399999999997E-2</c:v>
                </c:pt>
                <c:pt idx="50213">
                  <c:v>-3.8693400000000003E-2</c:v>
                </c:pt>
                <c:pt idx="50214">
                  <c:v>-3.9550399999999999E-2</c:v>
                </c:pt>
                <c:pt idx="50215">
                  <c:v>-4.0362700000000001E-2</c:v>
                </c:pt>
                <c:pt idx="50216">
                  <c:v>-4.1129600000000002E-2</c:v>
                </c:pt>
                <c:pt idx="50217">
                  <c:v>-4.1850600000000002E-2</c:v>
                </c:pt>
                <c:pt idx="50218">
                  <c:v>-4.2525100000000003E-2</c:v>
                </c:pt>
                <c:pt idx="50219">
                  <c:v>-4.3152799999999998E-2</c:v>
                </c:pt>
                <c:pt idx="50220">
                  <c:v>-4.3733099999999997E-2</c:v>
                </c:pt>
                <c:pt idx="50221">
                  <c:v>-4.4265899999999997E-2</c:v>
                </c:pt>
                <c:pt idx="50222">
                  <c:v>-4.47508E-2</c:v>
                </c:pt>
                <c:pt idx="50223">
                  <c:v>-4.5187600000000001E-2</c:v>
                </c:pt>
                <c:pt idx="50224">
                  <c:v>-4.5576199999999997E-2</c:v>
                </c:pt>
                <c:pt idx="50225">
                  <c:v>-4.5916600000000002E-2</c:v>
                </c:pt>
                <c:pt idx="50226">
                  <c:v>-4.6208699999999998E-2</c:v>
                </c:pt>
                <c:pt idx="50227">
                  <c:v>-4.6452599999999997E-2</c:v>
                </c:pt>
                <c:pt idx="50228">
                  <c:v>-4.6648299999999997E-2</c:v>
                </c:pt>
                <c:pt idx="50229">
                  <c:v>-4.6796200000000003E-2</c:v>
                </c:pt>
                <c:pt idx="50230">
                  <c:v>-4.6896399999999998E-2</c:v>
                </c:pt>
                <c:pt idx="50231">
                  <c:v>-4.6949200000000003E-2</c:v>
                </c:pt>
                <c:pt idx="50232">
                  <c:v>-4.6954900000000001E-2</c:v>
                </c:pt>
                <c:pt idx="50233">
                  <c:v>-4.69141E-2</c:v>
                </c:pt>
                <c:pt idx="50234">
                  <c:v>-4.6827100000000003E-2</c:v>
                </c:pt>
                <c:pt idx="50235">
                  <c:v>-4.6694600000000003E-2</c:v>
                </c:pt>
                <c:pt idx="50236">
                  <c:v>-4.6517000000000003E-2</c:v>
                </c:pt>
                <c:pt idx="50237">
                  <c:v>-4.6295000000000003E-2</c:v>
                </c:pt>
                <c:pt idx="50238">
                  <c:v>-4.6029300000000002E-2</c:v>
                </c:pt>
                <c:pt idx="50239">
                  <c:v>-4.57206E-2</c:v>
                </c:pt>
                <c:pt idx="50240">
                  <c:v>-4.5369800000000002E-2</c:v>
                </c:pt>
                <c:pt idx="50241">
                  <c:v>-4.49776E-2</c:v>
                </c:pt>
                <c:pt idx="50242">
                  <c:v>-4.4544899999999998E-2</c:v>
                </c:pt>
                <c:pt idx="50243">
                  <c:v>-4.4072699999999999E-2</c:v>
                </c:pt>
                <c:pt idx="50244">
                  <c:v>-4.3561900000000001E-2</c:v>
                </c:pt>
                <c:pt idx="50245">
                  <c:v>-4.30134E-2</c:v>
                </c:pt>
                <c:pt idx="50246">
                  <c:v>-4.2428399999999998E-2</c:v>
                </c:pt>
                <c:pt idx="50247">
                  <c:v>-4.1807999999999998E-2</c:v>
                </c:pt>
                <c:pt idx="50248">
                  <c:v>-4.1153099999999998E-2</c:v>
                </c:pt>
                <c:pt idx="50249">
                  <c:v>-4.0465099999999997E-2</c:v>
                </c:pt>
                <c:pt idx="50250">
                  <c:v>-3.97449E-2</c:v>
                </c:pt>
                <c:pt idx="50251">
                  <c:v>-3.8993899999999998E-2</c:v>
                </c:pt>
                <c:pt idx="50252">
                  <c:v>-3.8213299999999999E-2</c:v>
                </c:pt>
                <c:pt idx="50253">
                  <c:v>-3.7404199999999999E-2</c:v>
                </c:pt>
                <c:pt idx="50254">
                  <c:v>-3.6568099999999999E-2</c:v>
                </c:pt>
                <c:pt idx="50255">
                  <c:v>-3.5706099999999998E-2</c:v>
                </c:pt>
                <c:pt idx="50256">
                  <c:v>-3.4819500000000003E-2</c:v>
                </c:pt>
                <c:pt idx="50257">
                  <c:v>-3.3909799999999997E-2</c:v>
                </c:pt>
                <c:pt idx="50258">
                  <c:v>-3.2978199999999999E-2</c:v>
                </c:pt>
                <c:pt idx="50259">
                  <c:v>-3.2025999999999999E-2</c:v>
                </c:pt>
                <c:pt idx="50260">
                  <c:v>-3.1054700000000001E-2</c:v>
                </c:pt>
                <c:pt idx="50261">
                  <c:v>-3.0065499999999998E-2</c:v>
                </c:pt>
                <c:pt idx="50262">
                  <c:v>-2.90599E-2</c:v>
                </c:pt>
                <c:pt idx="50263">
                  <c:v>-2.8039100000000001E-2</c:v>
                </c:pt>
                <c:pt idx="50264">
                  <c:v>-2.70046E-2</c:v>
                </c:pt>
                <c:pt idx="50265">
                  <c:v>-2.59578E-2</c:v>
                </c:pt>
                <c:pt idx="50266">
                  <c:v>-2.4899899999999999E-2</c:v>
                </c:pt>
                <c:pt idx="50267">
                  <c:v>-2.38324E-2</c:v>
                </c:pt>
                <c:pt idx="50268">
                  <c:v>-2.2756499999999999E-2</c:v>
                </c:pt>
                <c:pt idx="50269">
                  <c:v>-2.1673600000000001E-2</c:v>
                </c:pt>
                <c:pt idx="50270">
                  <c:v>-2.0585099999999999E-2</c:v>
                </c:pt>
                <c:pt idx="50271">
                  <c:v>-1.9492099999999998E-2</c:v>
                </c:pt>
                <c:pt idx="50272">
                  <c:v>-1.8396099999999999E-2</c:v>
                </c:pt>
                <c:pt idx="50273">
                  <c:v>-1.7298299999999999E-2</c:v>
                </c:pt>
                <c:pt idx="50274">
                  <c:v>-1.61999E-2</c:v>
                </c:pt>
                <c:pt idx="50275">
                  <c:v>-1.51021E-2</c:v>
                </c:pt>
                <c:pt idx="50276">
                  <c:v>-1.40062E-2</c:v>
                </c:pt>
                <c:pt idx="50277">
                  <c:v>-1.2913300000000001E-2</c:v>
                </c:pt>
                <c:pt idx="50278">
                  <c:v>-1.18247E-2</c:v>
                </c:pt>
                <c:pt idx="50279">
                  <c:v>-1.07414E-2</c:v>
                </c:pt>
                <c:pt idx="50280" formatCode="0.00E+00">
                  <c:v>-9.6644299999999999E-3</c:v>
                </c:pt>
                <c:pt idx="50281" formatCode="0.00E+00">
                  <c:v>-8.5949900000000003E-3</c:v>
                </c:pt>
                <c:pt idx="50282" formatCode="0.00E+00">
                  <c:v>-7.5340700000000004E-3</c:v>
                </c:pt>
                <c:pt idx="50283" formatCode="0.00E+00">
                  <c:v>-6.4826700000000003E-3</c:v>
                </c:pt>
                <c:pt idx="50284" formatCode="0.00E+00">
                  <c:v>-5.4417500000000004E-3</c:v>
                </c:pt>
                <c:pt idx="50285" formatCode="0.00E+00">
                  <c:v>-4.4122500000000004E-3</c:v>
                </c:pt>
                <c:pt idx="50286" formatCode="0.00E+00">
                  <c:v>-3.3950600000000001E-3</c:v>
                </c:pt>
                <c:pt idx="50287" formatCode="0.00E+00">
                  <c:v>-2.39105E-3</c:v>
                </c:pt>
                <c:pt idx="50288" formatCode="0.00E+00">
                  <c:v>-1.4010299999999999E-3</c:v>
                </c:pt>
                <c:pt idx="50289" formatCode="0.00E+00">
                  <c:v>-4.2577799999999997E-4</c:v>
                </c:pt>
                <c:pt idx="50290" formatCode="0.00E+00">
                  <c:v>5.3395299999999999E-4</c:v>
                </c:pt>
                <c:pt idx="50291" formatCode="0.00E+00">
                  <c:v>1.4774600000000001E-3</c:v>
                </c:pt>
                <c:pt idx="50292" formatCode="0.00E+00">
                  <c:v>2.4040899999999998E-3</c:v>
                </c:pt>
                <c:pt idx="50293" formatCode="0.00E+00">
                  <c:v>3.31321E-3</c:v>
                </c:pt>
                <c:pt idx="50294" formatCode="0.00E+00">
                  <c:v>4.2042499999999997E-3</c:v>
                </c:pt>
                <c:pt idx="50295" formatCode="0.00E+00">
                  <c:v>5.0766600000000002E-3</c:v>
                </c:pt>
                <c:pt idx="50296" formatCode="0.00E+00">
                  <c:v>5.9299399999999999E-3</c:v>
                </c:pt>
                <c:pt idx="50297" formatCode="0.00E+00">
                  <c:v>6.7636500000000004E-3</c:v>
                </c:pt>
                <c:pt idx="50298" formatCode="0.00E+00">
                  <c:v>7.57736E-3</c:v>
                </c:pt>
                <c:pt idx="50299" formatCode="0.00E+00">
                  <c:v>8.3707E-3</c:v>
                </c:pt>
                <c:pt idx="50300" formatCode="0.00E+00">
                  <c:v>9.1433399999999998E-3</c:v>
                </c:pt>
                <c:pt idx="50301" formatCode="0.00E+00">
                  <c:v>9.8949899999999993E-3</c:v>
                </c:pt>
                <c:pt idx="50302">
                  <c:v>1.06254E-2</c:v>
                </c:pt>
                <c:pt idx="50303">
                  <c:v>1.13344E-2</c:v>
                </c:pt>
                <c:pt idx="50304">
                  <c:v>1.20217E-2</c:v>
                </c:pt>
                <c:pt idx="50305">
                  <c:v>1.26873E-2</c:v>
                </c:pt>
                <c:pt idx="50306">
                  <c:v>1.3331000000000001E-2</c:v>
                </c:pt>
                <c:pt idx="50307">
                  <c:v>1.3952900000000001E-2</c:v>
                </c:pt>
                <c:pt idx="50308">
                  <c:v>1.4552799999999999E-2</c:v>
                </c:pt>
                <c:pt idx="50309">
                  <c:v>1.5130899999999999E-2</c:v>
                </c:pt>
                <c:pt idx="50310">
                  <c:v>1.5687099999999999E-2</c:v>
                </c:pt>
                <c:pt idx="50311">
                  <c:v>1.6221599999999999E-2</c:v>
                </c:pt>
                <c:pt idx="50312">
                  <c:v>1.6734499999999999E-2</c:v>
                </c:pt>
                <c:pt idx="50313">
                  <c:v>1.7225899999999999E-2</c:v>
                </c:pt>
                <c:pt idx="50314">
                  <c:v>1.7696E-2</c:v>
                </c:pt>
                <c:pt idx="50315">
                  <c:v>1.81452E-2</c:v>
                </c:pt>
                <c:pt idx="50316">
                  <c:v>1.85735E-2</c:v>
                </c:pt>
                <c:pt idx="50317">
                  <c:v>1.89813E-2</c:v>
                </c:pt>
                <c:pt idx="50318">
                  <c:v>1.9368900000000001E-2</c:v>
                </c:pt>
                <c:pt idx="50319">
                  <c:v>1.9736699999999999E-2</c:v>
                </c:pt>
                <c:pt idx="50320">
                  <c:v>2.0084899999999999E-2</c:v>
                </c:pt>
                <c:pt idx="50321">
                  <c:v>2.0414000000000002E-2</c:v>
                </c:pt>
                <c:pt idx="50322">
                  <c:v>2.07244E-2</c:v>
                </c:pt>
                <c:pt idx="50323">
                  <c:v>2.10165E-2</c:v>
                </c:pt>
                <c:pt idx="50324">
                  <c:v>2.1290699999999999E-2</c:v>
                </c:pt>
                <c:pt idx="50325">
                  <c:v>2.1547500000000001E-2</c:v>
                </c:pt>
                <c:pt idx="50326">
                  <c:v>2.1787299999999999E-2</c:v>
                </c:pt>
                <c:pt idx="50327">
                  <c:v>2.2010700000000001E-2</c:v>
                </c:pt>
                <c:pt idx="50328">
                  <c:v>2.2218100000000001E-2</c:v>
                </c:pt>
                <c:pt idx="50329">
                  <c:v>2.2410099999999999E-2</c:v>
                </c:pt>
                <c:pt idx="50330">
                  <c:v>2.2587200000000002E-2</c:v>
                </c:pt>
                <c:pt idx="50331">
                  <c:v>2.2749800000000001E-2</c:v>
                </c:pt>
                <c:pt idx="50332">
                  <c:v>2.2898600000000002E-2</c:v>
                </c:pt>
                <c:pt idx="50333">
                  <c:v>2.3034099999999998E-2</c:v>
                </c:pt>
                <c:pt idx="50334">
                  <c:v>2.3156800000000002E-2</c:v>
                </c:pt>
                <c:pt idx="50335">
                  <c:v>2.3267199999999998E-2</c:v>
                </c:pt>
                <c:pt idx="50336">
                  <c:v>2.3365899999999998E-2</c:v>
                </c:pt>
                <c:pt idx="50337">
                  <c:v>2.3453499999999999E-2</c:v>
                </c:pt>
                <c:pt idx="50338">
                  <c:v>2.3530499999999999E-2</c:v>
                </c:pt>
                <c:pt idx="50339">
                  <c:v>2.3597400000000001E-2</c:v>
                </c:pt>
                <c:pt idx="50340">
                  <c:v>2.3654700000000001E-2</c:v>
                </c:pt>
                <c:pt idx="50341">
                  <c:v>2.3702999999999998E-2</c:v>
                </c:pt>
                <c:pt idx="50342">
                  <c:v>2.3742800000000001E-2</c:v>
                </c:pt>
                <c:pt idx="50343">
                  <c:v>2.37745E-2</c:v>
                </c:pt>
                <c:pt idx="50344">
                  <c:v>2.3798799999999998E-2</c:v>
                </c:pt>
                <c:pt idx="50345">
                  <c:v>2.3816E-2</c:v>
                </c:pt>
                <c:pt idx="50346">
                  <c:v>2.38266E-2</c:v>
                </c:pt>
                <c:pt idx="50347">
                  <c:v>2.3831100000000001E-2</c:v>
                </c:pt>
                <c:pt idx="50348">
                  <c:v>2.3829900000000001E-2</c:v>
                </c:pt>
                <c:pt idx="50349">
                  <c:v>2.3823400000000002E-2</c:v>
                </c:pt>
                <c:pt idx="50350">
                  <c:v>2.3812099999999999E-2</c:v>
                </c:pt>
                <c:pt idx="50351">
                  <c:v>2.3796299999999999E-2</c:v>
                </c:pt>
                <c:pt idx="50352">
                  <c:v>2.37763E-2</c:v>
                </c:pt>
                <c:pt idx="50353">
                  <c:v>2.3752599999999999E-2</c:v>
                </c:pt>
                <c:pt idx="50354">
                  <c:v>2.3725400000000001E-2</c:v>
                </c:pt>
                <c:pt idx="50355">
                  <c:v>2.36951E-2</c:v>
                </c:pt>
                <c:pt idx="50356">
                  <c:v>2.36618E-2</c:v>
                </c:pt>
                <c:pt idx="50357">
                  <c:v>2.3625899999999998E-2</c:v>
                </c:pt>
                <c:pt idx="50358">
                  <c:v>2.35876E-2</c:v>
                </c:pt>
                <c:pt idx="50359">
                  <c:v>2.3546999999999998E-2</c:v>
                </c:pt>
                <c:pt idx="50360">
                  <c:v>2.3504500000000001E-2</c:v>
                </c:pt>
                <c:pt idx="50361">
                  <c:v>2.3460000000000002E-2</c:v>
                </c:pt>
                <c:pt idx="50362">
                  <c:v>2.3413799999999999E-2</c:v>
                </c:pt>
                <c:pt idx="50363">
                  <c:v>2.3365899999999998E-2</c:v>
                </c:pt>
                <c:pt idx="50364">
                  <c:v>2.3316400000000001E-2</c:v>
                </c:pt>
                <c:pt idx="50365">
                  <c:v>2.3265399999999999E-2</c:v>
                </c:pt>
                <c:pt idx="50366">
                  <c:v>2.3212799999999999E-2</c:v>
                </c:pt>
                <c:pt idx="50367">
                  <c:v>2.3158700000000001E-2</c:v>
                </c:pt>
                <c:pt idx="50368">
                  <c:v>2.3103100000000001E-2</c:v>
                </c:pt>
                <c:pt idx="50369">
                  <c:v>2.3045900000000001E-2</c:v>
                </c:pt>
                <c:pt idx="50370">
                  <c:v>2.2986900000000001E-2</c:v>
                </c:pt>
                <c:pt idx="50371">
                  <c:v>2.2926100000000001E-2</c:v>
                </c:pt>
                <c:pt idx="50372">
                  <c:v>2.2863499999999998E-2</c:v>
                </c:pt>
                <c:pt idx="50373">
                  <c:v>2.2798700000000002E-2</c:v>
                </c:pt>
                <c:pt idx="50374">
                  <c:v>2.2731600000000001E-2</c:v>
                </c:pt>
                <c:pt idx="50375">
                  <c:v>2.2662000000000002E-2</c:v>
                </c:pt>
                <c:pt idx="50376">
                  <c:v>2.25898E-2</c:v>
                </c:pt>
                <c:pt idx="50377">
                  <c:v>2.2514599999999999E-2</c:v>
                </c:pt>
                <c:pt idx="50378">
                  <c:v>2.24361E-2</c:v>
                </c:pt>
                <c:pt idx="50379">
                  <c:v>2.2354200000000001E-2</c:v>
                </c:pt>
                <c:pt idx="50380">
                  <c:v>2.2268400000000001E-2</c:v>
                </c:pt>
                <c:pt idx="50381">
                  <c:v>2.2178400000000001E-2</c:v>
                </c:pt>
                <c:pt idx="50382">
                  <c:v>2.2083999999999999E-2</c:v>
                </c:pt>
                <c:pt idx="50383">
                  <c:v>2.1984699999999999E-2</c:v>
                </c:pt>
                <c:pt idx="50384">
                  <c:v>2.18801E-2</c:v>
                </c:pt>
                <c:pt idx="50385">
                  <c:v>2.1769899999999998E-2</c:v>
                </c:pt>
                <c:pt idx="50386">
                  <c:v>2.1653700000000001E-2</c:v>
                </c:pt>
                <c:pt idx="50387">
                  <c:v>2.1531000000000002E-2</c:v>
                </c:pt>
                <c:pt idx="50388">
                  <c:v>2.1401400000000001E-2</c:v>
                </c:pt>
                <c:pt idx="50389">
                  <c:v>2.1264499999999999E-2</c:v>
                </c:pt>
                <c:pt idx="50390">
                  <c:v>2.11199E-2</c:v>
                </c:pt>
                <c:pt idx="50391">
                  <c:v>2.09669E-2</c:v>
                </c:pt>
                <c:pt idx="50392">
                  <c:v>2.0805400000000002E-2</c:v>
                </c:pt>
                <c:pt idx="50393">
                  <c:v>2.0634599999999999E-2</c:v>
                </c:pt>
                <c:pt idx="50394">
                  <c:v>2.0454199999999999E-2</c:v>
                </c:pt>
                <c:pt idx="50395">
                  <c:v>2.0263799999999998E-2</c:v>
                </c:pt>
                <c:pt idx="50396">
                  <c:v>2.0062799999999999E-2</c:v>
                </c:pt>
                <c:pt idx="50397">
                  <c:v>1.9850799999999998E-2</c:v>
                </c:pt>
                <c:pt idx="50398">
                  <c:v>1.96273E-2</c:v>
                </c:pt>
                <c:pt idx="50399">
                  <c:v>1.93919E-2</c:v>
                </c:pt>
                <c:pt idx="50400">
                  <c:v>1.9144100000000001E-2</c:v>
                </c:pt>
                <c:pt idx="50401">
                  <c:v>1.8883400000000002E-2</c:v>
                </c:pt>
                <c:pt idx="50402">
                  <c:v>1.8609500000000001E-2</c:v>
                </c:pt>
                <c:pt idx="50403">
                  <c:v>1.8321899999999999E-2</c:v>
                </c:pt>
                <c:pt idx="50404">
                  <c:v>1.8020100000000001E-2</c:v>
                </c:pt>
                <c:pt idx="50405">
                  <c:v>1.7703900000000002E-2</c:v>
                </c:pt>
                <c:pt idx="50406">
                  <c:v>1.7372800000000001E-2</c:v>
                </c:pt>
                <c:pt idx="50407">
                  <c:v>1.7026300000000001E-2</c:v>
                </c:pt>
                <c:pt idx="50408">
                  <c:v>1.66643E-2</c:v>
                </c:pt>
                <c:pt idx="50409">
                  <c:v>1.62863E-2</c:v>
                </c:pt>
                <c:pt idx="50410">
                  <c:v>1.5892E-2</c:v>
                </c:pt>
                <c:pt idx="50411">
                  <c:v>1.5481200000000001E-2</c:v>
                </c:pt>
                <c:pt idx="50412">
                  <c:v>1.5053499999999999E-2</c:v>
                </c:pt>
                <c:pt idx="50413">
                  <c:v>1.4608700000000001E-2</c:v>
                </c:pt>
                <c:pt idx="50414">
                  <c:v>1.41466E-2</c:v>
                </c:pt>
                <c:pt idx="50415">
                  <c:v>1.3667E-2</c:v>
                </c:pt>
                <c:pt idx="50416">
                  <c:v>1.3169699999999999E-2</c:v>
                </c:pt>
                <c:pt idx="50417">
                  <c:v>1.26546E-2</c:v>
                </c:pt>
                <c:pt idx="50418">
                  <c:v>1.21216E-2</c:v>
                </c:pt>
                <c:pt idx="50419">
                  <c:v>1.15706E-2</c:v>
                </c:pt>
                <c:pt idx="50420">
                  <c:v>1.10014E-2</c:v>
                </c:pt>
                <c:pt idx="50421">
                  <c:v>1.04142E-2</c:v>
                </c:pt>
                <c:pt idx="50422" formatCode="0.00E+00">
                  <c:v>9.8089200000000005E-3</c:v>
                </c:pt>
                <c:pt idx="50423" formatCode="0.00E+00">
                  <c:v>9.1855900000000004E-3</c:v>
                </c:pt>
                <c:pt idx="50424" formatCode="0.00E+00">
                  <c:v>8.5442999999999995E-3</c:v>
                </c:pt>
                <c:pt idx="50425" formatCode="0.00E+00">
                  <c:v>7.8851700000000004E-3</c:v>
                </c:pt>
                <c:pt idx="50426" formatCode="0.00E+00">
                  <c:v>7.2083499999999997E-3</c:v>
                </c:pt>
                <c:pt idx="50427" formatCode="0.00E+00">
                  <c:v>6.5140099999999998E-3</c:v>
                </c:pt>
                <c:pt idx="50428" formatCode="0.00E+00">
                  <c:v>5.8023900000000002E-3</c:v>
                </c:pt>
                <c:pt idx="50429" formatCode="0.00E+00">
                  <c:v>5.0737200000000003E-3</c:v>
                </c:pt>
                <c:pt idx="50430" formatCode="0.00E+00">
                  <c:v>4.3283100000000001E-3</c:v>
                </c:pt>
                <c:pt idx="50431" formatCode="0.00E+00">
                  <c:v>3.5664799999999999E-3</c:v>
                </c:pt>
                <c:pt idx="50432" formatCode="0.00E+00">
                  <c:v>2.7885900000000001E-3</c:v>
                </c:pt>
                <c:pt idx="50433" formatCode="0.00E+00">
                  <c:v>1.9950599999999999E-3</c:v>
                </c:pt>
                <c:pt idx="50434" formatCode="0.00E+00">
                  <c:v>1.1862999999999999E-3</c:v>
                </c:pt>
                <c:pt idx="50435" formatCode="0.00E+00">
                  <c:v>3.6280399999999999E-4</c:v>
                </c:pt>
                <c:pt idx="50436" formatCode="0.00E+00">
                  <c:v>-4.7492500000000001E-4</c:v>
                </c:pt>
                <c:pt idx="50437" formatCode="0.00E+00">
                  <c:v>-1.3263400000000001E-3</c:v>
                </c:pt>
                <c:pt idx="50438" formatCode="0.00E+00">
                  <c:v>-2.1908600000000002E-3</c:v>
                </c:pt>
                <c:pt idx="50439" formatCode="0.00E+00">
                  <c:v>-3.0678699999999999E-3</c:v>
                </c:pt>
                <c:pt idx="50440" formatCode="0.00E+00">
                  <c:v>-3.9567099999999996E-3</c:v>
                </c:pt>
                <c:pt idx="50441" formatCode="0.00E+00">
                  <c:v>-4.8567100000000002E-3</c:v>
                </c:pt>
                <c:pt idx="50442" formatCode="0.00E+00">
                  <c:v>-5.7671299999999997E-3</c:v>
                </c:pt>
                <c:pt idx="50443" formatCode="0.00E+00">
                  <c:v>-6.6872399999999997E-3</c:v>
                </c:pt>
                <c:pt idx="50444" formatCode="0.00E+00">
                  <c:v>-7.6162399999999998E-3</c:v>
                </c:pt>
                <c:pt idx="50445" formatCode="0.00E+00">
                  <c:v>-8.5533099999999997E-3</c:v>
                </c:pt>
                <c:pt idx="50446" formatCode="0.00E+00">
                  <c:v>-9.49763E-3</c:v>
                </c:pt>
                <c:pt idx="50447">
                  <c:v>-1.0448300000000001E-2</c:v>
                </c:pt>
                <c:pt idx="50448">
                  <c:v>-1.14044E-2</c:v>
                </c:pt>
                <c:pt idx="50449">
                  <c:v>-1.23651E-2</c:v>
                </c:pt>
                <c:pt idx="50450">
                  <c:v>-1.3329300000000001E-2</c:v>
                </c:pt>
                <c:pt idx="50451">
                  <c:v>-1.4296100000000001E-2</c:v>
                </c:pt>
                <c:pt idx="50452">
                  <c:v>-1.5264399999999999E-2</c:v>
                </c:pt>
                <c:pt idx="50453">
                  <c:v>-1.6233399999999999E-2</c:v>
                </c:pt>
                <c:pt idx="50454">
                  <c:v>-1.72018E-2</c:v>
                </c:pt>
                <c:pt idx="50455">
                  <c:v>-1.81686E-2</c:v>
                </c:pt>
                <c:pt idx="50456">
                  <c:v>-1.9132799999999998E-2</c:v>
                </c:pt>
                <c:pt idx="50457">
                  <c:v>-2.0093300000000001E-2</c:v>
                </c:pt>
                <c:pt idx="50458">
                  <c:v>-2.1048899999999999E-2</c:v>
                </c:pt>
                <c:pt idx="50459">
                  <c:v>-2.1998400000000001E-2</c:v>
                </c:pt>
                <c:pt idx="50460">
                  <c:v>-2.2940800000000001E-2</c:v>
                </c:pt>
                <c:pt idx="50461">
                  <c:v>-2.3875E-2</c:v>
                </c:pt>
                <c:pt idx="50462">
                  <c:v>-2.4799600000000002E-2</c:v>
                </c:pt>
                <c:pt idx="50463">
                  <c:v>-2.5713699999999999E-2</c:v>
                </c:pt>
                <c:pt idx="50464">
                  <c:v>-2.6615900000000001E-2</c:v>
                </c:pt>
                <c:pt idx="50465">
                  <c:v>-2.7505100000000001E-2</c:v>
                </c:pt>
                <c:pt idx="50466">
                  <c:v>-2.8380200000000001E-2</c:v>
                </c:pt>
                <c:pt idx="50467">
                  <c:v>-2.9239999999999999E-2</c:v>
                </c:pt>
                <c:pt idx="50468">
                  <c:v>-3.00833E-2</c:v>
                </c:pt>
                <c:pt idx="50469">
                  <c:v>-3.09089E-2</c:v>
                </c:pt>
                <c:pt idx="50470">
                  <c:v>-3.1715699999999999E-2</c:v>
                </c:pt>
                <c:pt idx="50471">
                  <c:v>-3.25026E-2</c:v>
                </c:pt>
                <c:pt idx="50472">
                  <c:v>-3.3268300000000001E-2</c:v>
                </c:pt>
                <c:pt idx="50473">
                  <c:v>-3.4011699999999999E-2</c:v>
                </c:pt>
                <c:pt idx="50474">
                  <c:v>-3.47318E-2</c:v>
                </c:pt>
                <c:pt idx="50475">
                  <c:v>-3.5427399999999998E-2</c:v>
                </c:pt>
                <c:pt idx="50476">
                  <c:v>-3.6097499999999998E-2</c:v>
                </c:pt>
                <c:pt idx="50477">
                  <c:v>-3.6741000000000003E-2</c:v>
                </c:pt>
                <c:pt idx="50478">
                  <c:v>-3.7356800000000003E-2</c:v>
                </c:pt>
                <c:pt idx="50479">
                  <c:v>-3.7943999999999999E-2</c:v>
                </c:pt>
                <c:pt idx="50480">
                  <c:v>-3.8501500000000001E-2</c:v>
                </c:pt>
                <c:pt idx="50481">
                  <c:v>-3.9028300000000002E-2</c:v>
                </c:pt>
                <c:pt idx="50482">
                  <c:v>-3.9523700000000002E-2</c:v>
                </c:pt>
                <c:pt idx="50483">
                  <c:v>-3.9986500000000001E-2</c:v>
                </c:pt>
                <c:pt idx="50484">
                  <c:v>-4.0416000000000001E-2</c:v>
                </c:pt>
                <c:pt idx="50485">
                  <c:v>-4.0811300000000002E-2</c:v>
                </c:pt>
                <c:pt idx="50486">
                  <c:v>-4.1171600000000003E-2</c:v>
                </c:pt>
                <c:pt idx="50487">
                  <c:v>-4.1496199999999997E-2</c:v>
                </c:pt>
                <c:pt idx="50488">
                  <c:v>-4.1784200000000001E-2</c:v>
                </c:pt>
                <c:pt idx="50489">
                  <c:v>-4.2035099999999999E-2</c:v>
                </c:pt>
                <c:pt idx="50490">
                  <c:v>-4.2248099999999997E-2</c:v>
                </c:pt>
                <c:pt idx="50491">
                  <c:v>-4.2422700000000001E-2</c:v>
                </c:pt>
                <c:pt idx="50492">
                  <c:v>-4.25583E-2</c:v>
                </c:pt>
                <c:pt idx="50493">
                  <c:v>-4.2654400000000002E-2</c:v>
                </c:pt>
                <c:pt idx="50494">
                  <c:v>-4.2710499999999998E-2</c:v>
                </c:pt>
                <c:pt idx="50495">
                  <c:v>-4.2726100000000003E-2</c:v>
                </c:pt>
                <c:pt idx="50496">
                  <c:v>-4.27009E-2</c:v>
                </c:pt>
                <c:pt idx="50497">
                  <c:v>-4.2634600000000002E-2</c:v>
                </c:pt>
                <c:pt idx="50498">
                  <c:v>-4.2526799999999997E-2</c:v>
                </c:pt>
                <c:pt idx="50499">
                  <c:v>-4.2377400000000003E-2</c:v>
                </c:pt>
                <c:pt idx="50500">
                  <c:v>-4.21862E-2</c:v>
                </c:pt>
                <c:pt idx="50501">
                  <c:v>-4.1952999999999997E-2</c:v>
                </c:pt>
                <c:pt idx="50502">
                  <c:v>-4.1677800000000001E-2</c:v>
                </c:pt>
                <c:pt idx="50503">
                  <c:v>-4.1360500000000001E-2</c:v>
                </c:pt>
                <c:pt idx="50504">
                  <c:v>-4.1001299999999997E-2</c:v>
                </c:pt>
                <c:pt idx="50505">
                  <c:v>-4.0599999999999997E-2</c:v>
                </c:pt>
                <c:pt idx="50506">
                  <c:v>-4.0156999999999998E-2</c:v>
                </c:pt>
                <c:pt idx="50507">
                  <c:v>-3.9672399999999997E-2</c:v>
                </c:pt>
                <c:pt idx="50508">
                  <c:v>-3.9146399999999998E-2</c:v>
                </c:pt>
                <c:pt idx="50509">
                  <c:v>-3.8579299999999997E-2</c:v>
                </c:pt>
                <c:pt idx="50510">
                  <c:v>-3.7971600000000001E-2</c:v>
                </c:pt>
                <c:pt idx="50511">
                  <c:v>-3.7323500000000003E-2</c:v>
                </c:pt>
                <c:pt idx="50512">
                  <c:v>-3.66357E-2</c:v>
                </c:pt>
                <c:pt idx="50513">
                  <c:v>-3.5908500000000003E-2</c:v>
                </c:pt>
                <c:pt idx="50514">
                  <c:v>-3.51425E-2</c:v>
                </c:pt>
                <c:pt idx="50515">
                  <c:v>-3.4338399999999998E-2</c:v>
                </c:pt>
                <c:pt idx="50516">
                  <c:v>-3.3496900000000003E-2</c:v>
                </c:pt>
                <c:pt idx="50517">
                  <c:v>-3.2618599999999998E-2</c:v>
                </c:pt>
                <c:pt idx="50518">
                  <c:v>-3.1704400000000001E-2</c:v>
                </c:pt>
                <c:pt idx="50519">
                  <c:v>-3.0755000000000001E-2</c:v>
                </c:pt>
                <c:pt idx="50520">
                  <c:v>-2.97714E-2</c:v>
                </c:pt>
                <c:pt idx="50521">
                  <c:v>-2.8754399999999999E-2</c:v>
                </c:pt>
                <c:pt idx="50522">
                  <c:v>-2.7705E-2</c:v>
                </c:pt>
                <c:pt idx="50523">
                  <c:v>-2.66243E-2</c:v>
                </c:pt>
                <c:pt idx="50524">
                  <c:v>-2.55132E-2</c:v>
                </c:pt>
                <c:pt idx="50525">
                  <c:v>-2.4372899999999999E-2</c:v>
                </c:pt>
                <c:pt idx="50526">
                  <c:v>-2.32044E-2</c:v>
                </c:pt>
                <c:pt idx="50527">
                  <c:v>-2.20091E-2</c:v>
                </c:pt>
                <c:pt idx="50528">
                  <c:v>-2.07881E-2</c:v>
                </c:pt>
                <c:pt idx="50529">
                  <c:v>-1.95426E-2</c:v>
                </c:pt>
                <c:pt idx="50530">
                  <c:v>-1.8273899999999999E-2</c:v>
                </c:pt>
                <c:pt idx="50531">
                  <c:v>-1.6983399999999999E-2</c:v>
                </c:pt>
                <c:pt idx="50532">
                  <c:v>-1.56724E-2</c:v>
                </c:pt>
                <c:pt idx="50533">
                  <c:v>-1.4342300000000001E-2</c:v>
                </c:pt>
                <c:pt idx="50534">
                  <c:v>-1.2994500000000001E-2</c:v>
                </c:pt>
                <c:pt idx="50535">
                  <c:v>-1.16305E-2</c:v>
                </c:pt>
                <c:pt idx="50536">
                  <c:v>-1.02516E-2</c:v>
                </c:pt>
                <c:pt idx="50537" formatCode="0.00E+00">
                  <c:v>-8.8594299999999997E-3</c:v>
                </c:pt>
                <c:pt idx="50538" formatCode="0.00E+00">
                  <c:v>-7.4554399999999998E-3</c:v>
                </c:pt>
                <c:pt idx="50539" formatCode="0.00E+00">
                  <c:v>-6.0411400000000004E-3</c:v>
                </c:pt>
                <c:pt idx="50540" formatCode="0.00E+00">
                  <c:v>-4.6181E-3</c:v>
                </c:pt>
                <c:pt idx="50541" formatCode="0.00E+00">
                  <c:v>-3.1878499999999999E-3</c:v>
                </c:pt>
                <c:pt idx="50542" formatCode="0.00E+00">
                  <c:v>-1.75197E-3</c:v>
                </c:pt>
                <c:pt idx="50543" formatCode="0.00E+00">
                  <c:v>-3.1202500000000001E-4</c:v>
                </c:pt>
                <c:pt idx="50544" formatCode="0.00E+00">
                  <c:v>1.1303999999999999E-3</c:v>
                </c:pt>
                <c:pt idx="50545" formatCode="0.00E+00">
                  <c:v>2.5737099999999999E-3</c:v>
                </c:pt>
                <c:pt idx="50546" formatCode="0.00E+00">
                  <c:v>4.0163200000000003E-3</c:v>
                </c:pt>
                <c:pt idx="50547" formatCode="0.00E+00">
                  <c:v>5.4566299999999996E-3</c:v>
                </c:pt>
                <c:pt idx="50548" formatCode="0.00E+00">
                  <c:v>6.8930500000000004E-3</c:v>
                </c:pt>
                <c:pt idx="50549" formatCode="0.00E+00">
                  <c:v>8.3239899999999999E-3</c:v>
                </c:pt>
                <c:pt idx="50550" formatCode="0.00E+00">
                  <c:v>9.7478700000000005E-3</c:v>
                </c:pt>
                <c:pt idx="50551">
                  <c:v>1.11631E-2</c:v>
                </c:pt>
                <c:pt idx="50552">
                  <c:v>1.25681E-2</c:v>
                </c:pt>
                <c:pt idx="50553">
                  <c:v>1.3961400000000001E-2</c:v>
                </c:pt>
                <c:pt idx="50554">
                  <c:v>1.53414E-2</c:v>
                </c:pt>
                <c:pt idx="50555">
                  <c:v>1.6706499999999999E-2</c:v>
                </c:pt>
                <c:pt idx="50556">
                  <c:v>1.80553E-2</c:v>
                </c:pt>
                <c:pt idx="50557">
                  <c:v>1.9386199999999999E-2</c:v>
                </c:pt>
                <c:pt idx="50558">
                  <c:v>2.0697900000000002E-2</c:v>
                </c:pt>
                <c:pt idx="50559">
                  <c:v>2.1988799999999999E-2</c:v>
                </c:pt>
                <c:pt idx="50560">
                  <c:v>2.32575E-2</c:v>
                </c:pt>
                <c:pt idx="50561">
                  <c:v>2.4502800000000002E-2</c:v>
                </c:pt>
                <c:pt idx="50562">
                  <c:v>2.5723099999999999E-2</c:v>
                </c:pt>
                <c:pt idx="50563">
                  <c:v>2.6917199999999999E-2</c:v>
                </c:pt>
                <c:pt idx="50564">
                  <c:v>2.80837E-2</c:v>
                </c:pt>
                <c:pt idx="50565">
                  <c:v>2.9221500000000001E-2</c:v>
                </c:pt>
                <c:pt idx="50566">
                  <c:v>3.03293E-2</c:v>
                </c:pt>
                <c:pt idx="50567">
                  <c:v>3.14059E-2</c:v>
                </c:pt>
                <c:pt idx="50568">
                  <c:v>3.2450199999999998E-2</c:v>
                </c:pt>
                <c:pt idx="50569">
                  <c:v>3.3460999999999998E-2</c:v>
                </c:pt>
                <c:pt idx="50570">
                  <c:v>3.44374E-2</c:v>
                </c:pt>
                <c:pt idx="50571">
                  <c:v>3.5378300000000001E-2</c:v>
                </c:pt>
                <c:pt idx="50572">
                  <c:v>3.6282700000000001E-2</c:v>
                </c:pt>
                <c:pt idx="50573">
                  <c:v>3.7149700000000001E-2</c:v>
                </c:pt>
                <c:pt idx="50574">
                  <c:v>3.7978400000000002E-2</c:v>
                </c:pt>
                <c:pt idx="50575">
                  <c:v>3.87681E-2</c:v>
                </c:pt>
                <c:pt idx="50576">
                  <c:v>3.9517900000000002E-2</c:v>
                </c:pt>
                <c:pt idx="50577">
                  <c:v>4.0227100000000002E-2</c:v>
                </c:pt>
                <c:pt idx="50578">
                  <c:v>4.0895099999999997E-2</c:v>
                </c:pt>
                <c:pt idx="50579">
                  <c:v>4.1521200000000001E-2</c:v>
                </c:pt>
                <c:pt idx="50580">
                  <c:v>4.2104900000000001E-2</c:v>
                </c:pt>
                <c:pt idx="50581">
                  <c:v>4.2645599999999999E-2</c:v>
                </c:pt>
                <c:pt idx="50582">
                  <c:v>4.3142899999999998E-2</c:v>
                </c:pt>
                <c:pt idx="50583">
                  <c:v>4.3596500000000003E-2</c:v>
                </c:pt>
                <c:pt idx="50584">
                  <c:v>4.4005799999999998E-2</c:v>
                </c:pt>
                <c:pt idx="50585">
                  <c:v>4.4370800000000002E-2</c:v>
                </c:pt>
                <c:pt idx="50586">
                  <c:v>4.4691000000000002E-2</c:v>
                </c:pt>
                <c:pt idx="50587">
                  <c:v>4.4966399999999997E-2</c:v>
                </c:pt>
                <c:pt idx="50588">
                  <c:v>4.5196899999999998E-2</c:v>
                </c:pt>
                <c:pt idx="50589">
                  <c:v>4.53823E-2</c:v>
                </c:pt>
                <c:pt idx="50590">
                  <c:v>4.5522600000000003E-2</c:v>
                </c:pt>
                <c:pt idx="50591">
                  <c:v>4.5617999999999999E-2</c:v>
                </c:pt>
                <c:pt idx="50592">
                  <c:v>4.5668399999999998E-2</c:v>
                </c:pt>
                <c:pt idx="50593">
                  <c:v>4.5674100000000002E-2</c:v>
                </c:pt>
                <c:pt idx="50594">
                  <c:v>4.5635299999999997E-2</c:v>
                </c:pt>
                <c:pt idx="50595">
                  <c:v>4.5552099999999998E-2</c:v>
                </c:pt>
                <c:pt idx="50596">
                  <c:v>4.5425100000000003E-2</c:v>
                </c:pt>
                <c:pt idx="50597">
                  <c:v>4.52544E-2</c:v>
                </c:pt>
                <c:pt idx="50598">
                  <c:v>4.5040499999999997E-2</c:v>
                </c:pt>
                <c:pt idx="50599">
                  <c:v>4.4783999999999997E-2</c:v>
                </c:pt>
                <c:pt idx="50600">
                  <c:v>4.4485299999999998E-2</c:v>
                </c:pt>
                <c:pt idx="50601">
                  <c:v>4.4144999999999997E-2</c:v>
                </c:pt>
                <c:pt idx="50602">
                  <c:v>4.37636E-2</c:v>
                </c:pt>
                <c:pt idx="50603">
                  <c:v>4.3341999999999999E-2</c:v>
                </c:pt>
                <c:pt idx="50604">
                  <c:v>4.2880799999999997E-2</c:v>
                </c:pt>
                <c:pt idx="50605">
                  <c:v>4.23807E-2</c:v>
                </c:pt>
                <c:pt idx="50606">
                  <c:v>4.1842499999999998E-2</c:v>
                </c:pt>
                <c:pt idx="50607">
                  <c:v>4.1267199999999997E-2</c:v>
                </c:pt>
                <c:pt idx="50608">
                  <c:v>4.0655400000000001E-2</c:v>
                </c:pt>
                <c:pt idx="50609">
                  <c:v>4.0008299999999997E-2</c:v>
                </c:pt>
                <c:pt idx="50610">
                  <c:v>3.9326699999999999E-2</c:v>
                </c:pt>
                <c:pt idx="50611">
                  <c:v>3.8611699999999999E-2</c:v>
                </c:pt>
                <c:pt idx="50612">
                  <c:v>3.7864200000000001E-2</c:v>
                </c:pt>
                <c:pt idx="50613">
                  <c:v>3.7085300000000002E-2</c:v>
                </c:pt>
                <c:pt idx="50614">
                  <c:v>3.6276099999999999E-2</c:v>
                </c:pt>
                <c:pt idx="50615">
                  <c:v>3.5437700000000003E-2</c:v>
                </c:pt>
                <c:pt idx="50616">
                  <c:v>3.4571299999999999E-2</c:v>
                </c:pt>
                <c:pt idx="50617">
                  <c:v>3.3678E-2</c:v>
                </c:pt>
                <c:pt idx="50618">
                  <c:v>3.2759099999999999E-2</c:v>
                </c:pt>
                <c:pt idx="50619">
                  <c:v>3.1815599999999999E-2</c:v>
                </c:pt>
                <c:pt idx="50620">
                  <c:v>3.0849000000000001E-2</c:v>
                </c:pt>
                <c:pt idx="50621">
                  <c:v>2.9860299999999999E-2</c:v>
                </c:pt>
                <c:pt idx="50622">
                  <c:v>2.8851000000000002E-2</c:v>
                </c:pt>
                <c:pt idx="50623">
                  <c:v>2.7822199999999998E-2</c:v>
                </c:pt>
                <c:pt idx="50624">
                  <c:v>2.6775299999999998E-2</c:v>
                </c:pt>
                <c:pt idx="50625">
                  <c:v>2.5711600000000001E-2</c:v>
                </c:pt>
                <c:pt idx="50626">
                  <c:v>2.4632299999999999E-2</c:v>
                </c:pt>
                <c:pt idx="50627">
                  <c:v>2.3538799999999999E-2</c:v>
                </c:pt>
                <c:pt idx="50628">
                  <c:v>2.2432400000000002E-2</c:v>
                </c:pt>
                <c:pt idx="50629">
                  <c:v>2.13145E-2</c:v>
                </c:pt>
                <c:pt idx="50630">
                  <c:v>2.0186300000000001E-2</c:v>
                </c:pt>
                <c:pt idx="50631">
                  <c:v>1.9049199999999999E-2</c:v>
                </c:pt>
                <c:pt idx="50632">
                  <c:v>1.79045E-2</c:v>
                </c:pt>
                <c:pt idx="50633">
                  <c:v>1.6753500000000001E-2</c:v>
                </c:pt>
                <c:pt idx="50634">
                  <c:v>1.55975E-2</c:v>
                </c:pt>
                <c:pt idx="50635">
                  <c:v>1.4437800000000001E-2</c:v>
                </c:pt>
                <c:pt idx="50636">
                  <c:v>1.32757E-2</c:v>
                </c:pt>
                <c:pt idx="50637">
                  <c:v>1.21125E-2</c:v>
                </c:pt>
                <c:pt idx="50638">
                  <c:v>1.09494E-2</c:v>
                </c:pt>
                <c:pt idx="50639" formatCode="0.00E+00">
                  <c:v>9.7876899999999999E-3</c:v>
                </c:pt>
                <c:pt idx="50640" formatCode="0.00E+00">
                  <c:v>8.6285700000000003E-3</c:v>
                </c:pt>
                <c:pt idx="50641" formatCode="0.00E+00">
                  <c:v>7.4732599999999998E-3</c:v>
                </c:pt>
                <c:pt idx="50642" formatCode="0.00E+00">
                  <c:v>6.32293E-3</c:v>
                </c:pt>
                <c:pt idx="50643" formatCode="0.00E+00">
                  <c:v>5.1787500000000002E-3</c:v>
                </c:pt>
                <c:pt idx="50644" formatCode="0.00E+00">
                  <c:v>4.0418600000000004E-3</c:v>
                </c:pt>
                <c:pt idx="50645" formatCode="0.00E+00">
                  <c:v>2.9133800000000001E-3</c:v>
                </c:pt>
                <c:pt idx="50646" formatCode="0.00E+00">
                  <c:v>1.7943900000000001E-3</c:v>
                </c:pt>
                <c:pt idx="50647" formatCode="0.00E+00">
                  <c:v>6.8594700000000001E-4</c:v>
                </c:pt>
                <c:pt idx="50648" formatCode="0.00E+00">
                  <c:v>-4.1090700000000001E-4</c:v>
                </c:pt>
                <c:pt idx="50649" formatCode="0.00E+00">
                  <c:v>-1.49518E-3</c:v>
                </c:pt>
                <c:pt idx="50650" formatCode="0.00E+00">
                  <c:v>-2.5658899999999999E-3</c:v>
                </c:pt>
                <c:pt idx="50651" formatCode="0.00E+00">
                  <c:v>-3.62211E-3</c:v>
                </c:pt>
                <c:pt idx="50652" formatCode="0.00E+00">
                  <c:v>-4.66293E-3</c:v>
                </c:pt>
                <c:pt idx="50653" formatCode="0.00E+00">
                  <c:v>-5.68748E-3</c:v>
                </c:pt>
                <c:pt idx="50654" formatCode="0.00E+00">
                  <c:v>-6.69493E-3</c:v>
                </c:pt>
                <c:pt idx="50655" formatCode="0.00E+00">
                  <c:v>-7.6844699999999997E-3</c:v>
                </c:pt>
                <c:pt idx="50656" formatCode="0.00E+00">
                  <c:v>-8.6553399999999992E-3</c:v>
                </c:pt>
                <c:pt idx="50657" formatCode="0.00E+00">
                  <c:v>-9.6068200000000003E-3</c:v>
                </c:pt>
                <c:pt idx="50658">
                  <c:v>-1.0538199999999999E-2</c:v>
                </c:pt>
                <c:pt idx="50659">
                  <c:v>-1.14489E-2</c:v>
                </c:pt>
                <c:pt idx="50660">
                  <c:v>-1.2338200000000001E-2</c:v>
                </c:pt>
                <c:pt idx="50661">
                  <c:v>-1.32056E-2</c:v>
                </c:pt>
                <c:pt idx="50662">
                  <c:v>-1.40506E-2</c:v>
                </c:pt>
                <c:pt idx="50663">
                  <c:v>-1.48726E-2</c:v>
                </c:pt>
                <c:pt idx="50664">
                  <c:v>-1.56712E-2</c:v>
                </c:pt>
                <c:pt idx="50665">
                  <c:v>-1.6445999999999999E-2</c:v>
                </c:pt>
                <c:pt idx="50666">
                  <c:v>-1.7196599999999999E-2</c:v>
                </c:pt>
                <c:pt idx="50667">
                  <c:v>-1.79227E-2</c:v>
                </c:pt>
                <c:pt idx="50668">
                  <c:v>-1.8624000000000002E-2</c:v>
                </c:pt>
                <c:pt idx="50669">
                  <c:v>-1.9300100000000001E-2</c:v>
                </c:pt>
                <c:pt idx="50670">
                  <c:v>-1.9951E-2</c:v>
                </c:pt>
                <c:pt idx="50671">
                  <c:v>-2.0576500000000001E-2</c:v>
                </c:pt>
                <c:pt idx="50672">
                  <c:v>-2.1176299999999999E-2</c:v>
                </c:pt>
                <c:pt idx="50673">
                  <c:v>-2.17504E-2</c:v>
                </c:pt>
                <c:pt idx="50674">
                  <c:v>-2.2298700000000001E-2</c:v>
                </c:pt>
                <c:pt idx="50675">
                  <c:v>-2.2821299999999999E-2</c:v>
                </c:pt>
                <c:pt idx="50676">
                  <c:v>-2.3317999999999998E-2</c:v>
                </c:pt>
                <c:pt idx="50677">
                  <c:v>-2.3789000000000001E-2</c:v>
                </c:pt>
                <c:pt idx="50678">
                  <c:v>-2.4234200000000001E-2</c:v>
                </c:pt>
                <c:pt idx="50679">
                  <c:v>-2.4653999999999999E-2</c:v>
                </c:pt>
                <c:pt idx="50680">
                  <c:v>-2.5048299999999999E-2</c:v>
                </c:pt>
                <c:pt idx="50681">
                  <c:v>-2.54174E-2</c:v>
                </c:pt>
                <c:pt idx="50682">
                  <c:v>-2.57614E-2</c:v>
                </c:pt>
                <c:pt idx="50683">
                  <c:v>-2.6080699999999998E-2</c:v>
                </c:pt>
                <c:pt idx="50684">
                  <c:v>-2.63754E-2</c:v>
                </c:pt>
                <c:pt idx="50685">
                  <c:v>-2.66459E-2</c:v>
                </c:pt>
                <c:pt idx="50686">
                  <c:v>-2.68924E-2</c:v>
                </c:pt>
                <c:pt idx="50687">
                  <c:v>-2.7115500000000001E-2</c:v>
                </c:pt>
                <c:pt idx="50688">
                  <c:v>-2.7315300000000001E-2</c:v>
                </c:pt>
                <c:pt idx="50689">
                  <c:v>-2.7492300000000001E-2</c:v>
                </c:pt>
                <c:pt idx="50690">
                  <c:v>-2.7647000000000001E-2</c:v>
                </c:pt>
                <c:pt idx="50691">
                  <c:v>-2.7779700000000001E-2</c:v>
                </c:pt>
                <c:pt idx="50692">
                  <c:v>-2.7890999999999999E-2</c:v>
                </c:pt>
                <c:pt idx="50693">
                  <c:v>-2.7981300000000001E-2</c:v>
                </c:pt>
                <c:pt idx="50694">
                  <c:v>-2.8051E-2</c:v>
                </c:pt>
                <c:pt idx="50695">
                  <c:v>-2.8100799999999999E-2</c:v>
                </c:pt>
                <c:pt idx="50696">
                  <c:v>-2.8131E-2</c:v>
                </c:pt>
                <c:pt idx="50697">
                  <c:v>-2.8142400000000001E-2</c:v>
                </c:pt>
                <c:pt idx="50698">
                  <c:v>-2.8135299999999999E-2</c:v>
                </c:pt>
                <c:pt idx="50699">
                  <c:v>-2.8110400000000001E-2</c:v>
                </c:pt>
                <c:pt idx="50700">
                  <c:v>-2.8068200000000001E-2</c:v>
                </c:pt>
                <c:pt idx="50701">
                  <c:v>-2.8009300000000001E-2</c:v>
                </c:pt>
                <c:pt idx="50702">
                  <c:v>-2.7934299999999999E-2</c:v>
                </c:pt>
                <c:pt idx="50703">
                  <c:v>-2.7843699999999999E-2</c:v>
                </c:pt>
                <c:pt idx="50704">
                  <c:v>-2.7738200000000001E-2</c:v>
                </c:pt>
                <c:pt idx="50705">
                  <c:v>-2.7618299999999998E-2</c:v>
                </c:pt>
                <c:pt idx="50706">
                  <c:v>-2.7484700000000001E-2</c:v>
                </c:pt>
                <c:pt idx="50707">
                  <c:v>-2.7337799999999999E-2</c:v>
                </c:pt>
                <c:pt idx="50708">
                  <c:v>-2.7178299999999999E-2</c:v>
                </c:pt>
                <c:pt idx="50709">
                  <c:v>-2.7006800000000001E-2</c:v>
                </c:pt>
                <c:pt idx="50710">
                  <c:v>-2.6823799999999998E-2</c:v>
                </c:pt>
                <c:pt idx="50711">
                  <c:v>-2.6629900000000001E-2</c:v>
                </c:pt>
                <c:pt idx="50712">
                  <c:v>-2.64256E-2</c:v>
                </c:pt>
                <c:pt idx="50713">
                  <c:v>-2.6211600000000002E-2</c:v>
                </c:pt>
                <c:pt idx="50714">
                  <c:v>-2.5988399999999998E-2</c:v>
                </c:pt>
                <c:pt idx="50715">
                  <c:v>-2.5756399999999999E-2</c:v>
                </c:pt>
                <c:pt idx="50716">
                  <c:v>-2.5516299999999999E-2</c:v>
                </c:pt>
                <c:pt idx="50717">
                  <c:v>-2.52684E-2</c:v>
                </c:pt>
                <c:pt idx="50718">
                  <c:v>-2.5013400000000002E-2</c:v>
                </c:pt>
                <c:pt idx="50719">
                  <c:v>-2.4751700000000001E-2</c:v>
                </c:pt>
                <c:pt idx="50720">
                  <c:v>-2.44838E-2</c:v>
                </c:pt>
                <c:pt idx="50721">
                  <c:v>-2.4210099999999998E-2</c:v>
                </c:pt>
                <c:pt idx="50722">
                  <c:v>-2.3931000000000001E-2</c:v>
                </c:pt>
                <c:pt idx="50723">
                  <c:v>-2.3646899999999998E-2</c:v>
                </c:pt>
                <c:pt idx="50724">
                  <c:v>-2.3358400000000001E-2</c:v>
                </c:pt>
                <c:pt idx="50725">
                  <c:v>-2.3065599999999999E-2</c:v>
                </c:pt>
                <c:pt idx="50726">
                  <c:v>-2.2769000000000001E-2</c:v>
                </c:pt>
                <c:pt idx="50727">
                  <c:v>-2.2468999999999999E-2</c:v>
                </c:pt>
                <c:pt idx="50728">
                  <c:v>-2.21657E-2</c:v>
                </c:pt>
                <c:pt idx="50729">
                  <c:v>-2.1859699999999999E-2</c:v>
                </c:pt>
                <c:pt idx="50730">
                  <c:v>-2.1551000000000001E-2</c:v>
                </c:pt>
                <c:pt idx="50731">
                  <c:v>-2.1239899999999999E-2</c:v>
                </c:pt>
                <c:pt idx="50732">
                  <c:v>-2.0926799999999999E-2</c:v>
                </c:pt>
                <c:pt idx="50733">
                  <c:v>-2.06117E-2</c:v>
                </c:pt>
                <c:pt idx="50734">
                  <c:v>-2.0295000000000001E-2</c:v>
                </c:pt>
                <c:pt idx="50735">
                  <c:v>-1.9976600000000001E-2</c:v>
                </c:pt>
                <c:pt idx="50736">
                  <c:v>-1.9656900000000001E-2</c:v>
                </c:pt>
                <c:pt idx="50737">
                  <c:v>-1.93359E-2</c:v>
                </c:pt>
                <c:pt idx="50738">
                  <c:v>-1.9013700000000001E-2</c:v>
                </c:pt>
                <c:pt idx="50739">
                  <c:v>-1.86903E-2</c:v>
                </c:pt>
                <c:pt idx="50740">
                  <c:v>-1.8365900000000001E-2</c:v>
                </c:pt>
                <c:pt idx="50741">
                  <c:v>-1.8040500000000001E-2</c:v>
                </c:pt>
                <c:pt idx="50742">
                  <c:v>-1.7714000000000001E-2</c:v>
                </c:pt>
                <c:pt idx="50743">
                  <c:v>-1.7386499999999999E-2</c:v>
                </c:pt>
                <c:pt idx="50744">
                  <c:v>-1.7058E-2</c:v>
                </c:pt>
                <c:pt idx="50745">
                  <c:v>-1.6728300000000002E-2</c:v>
                </c:pt>
                <c:pt idx="50746">
                  <c:v>-1.6397499999999999E-2</c:v>
                </c:pt>
                <c:pt idx="50747">
                  <c:v>-1.60655E-2</c:v>
                </c:pt>
                <c:pt idx="50748">
                  <c:v>-1.5732099999999999E-2</c:v>
                </c:pt>
                <c:pt idx="50749">
                  <c:v>-1.53972E-2</c:v>
                </c:pt>
                <c:pt idx="50750">
                  <c:v>-1.5060799999999999E-2</c:v>
                </c:pt>
                <c:pt idx="50751">
                  <c:v>-1.4722499999999999E-2</c:v>
                </c:pt>
                <c:pt idx="50752">
                  <c:v>-1.43824E-2</c:v>
                </c:pt>
                <c:pt idx="50753">
                  <c:v>-1.40401E-2</c:v>
                </c:pt>
                <c:pt idx="50754">
                  <c:v>-1.36956E-2</c:v>
                </c:pt>
                <c:pt idx="50755">
                  <c:v>-1.33486E-2</c:v>
                </c:pt>
                <c:pt idx="50756">
                  <c:v>-1.29988E-2</c:v>
                </c:pt>
                <c:pt idx="50757">
                  <c:v>-1.26461E-2</c:v>
                </c:pt>
                <c:pt idx="50758">
                  <c:v>-1.2290300000000001E-2</c:v>
                </c:pt>
                <c:pt idx="50759">
                  <c:v>-1.19311E-2</c:v>
                </c:pt>
                <c:pt idx="50760">
                  <c:v>-1.1568200000000001E-2</c:v>
                </c:pt>
                <c:pt idx="50761">
                  <c:v>-1.12014E-2</c:v>
                </c:pt>
                <c:pt idx="50762">
                  <c:v>-1.08304E-2</c:v>
                </c:pt>
                <c:pt idx="50763">
                  <c:v>-1.0455000000000001E-2</c:v>
                </c:pt>
                <c:pt idx="50764">
                  <c:v>-1.0074899999999999E-2</c:v>
                </c:pt>
                <c:pt idx="50765" formatCode="0.00E+00">
                  <c:v>-9.6898799999999997E-3</c:v>
                </c:pt>
                <c:pt idx="50766" formatCode="0.00E+00">
                  <c:v>-9.2996299999999997E-3</c:v>
                </c:pt>
                <c:pt idx="50767" formatCode="0.00E+00">
                  <c:v>-8.9038999999999993E-3</c:v>
                </c:pt>
                <c:pt idx="50768" formatCode="0.00E+00">
                  <c:v>-8.5024200000000001E-3</c:v>
                </c:pt>
                <c:pt idx="50769" formatCode="0.00E+00">
                  <c:v>-8.0949500000000001E-3</c:v>
                </c:pt>
                <c:pt idx="50770" formatCode="0.00E+00">
                  <c:v>-7.6812199999999999E-3</c:v>
                </c:pt>
                <c:pt idx="50771" formatCode="0.00E+00">
                  <c:v>-7.2610000000000001E-3</c:v>
                </c:pt>
                <c:pt idx="50772" formatCode="0.00E+00">
                  <c:v>-6.8340400000000004E-3</c:v>
                </c:pt>
                <c:pt idx="50773" formatCode="0.00E+00">
                  <c:v>-6.4001199999999996E-3</c:v>
                </c:pt>
                <c:pt idx="50774" formatCode="0.00E+00">
                  <c:v>-5.9589999999999999E-3</c:v>
                </c:pt>
                <c:pt idx="50775" formatCode="0.00E+00">
                  <c:v>-5.5104899999999998E-3</c:v>
                </c:pt>
                <c:pt idx="50776" formatCode="0.00E+00">
                  <c:v>-5.0543699999999999E-3</c:v>
                </c:pt>
                <c:pt idx="50777" formatCode="0.00E+00">
                  <c:v>-4.5904700000000001E-3</c:v>
                </c:pt>
                <c:pt idx="50778" formatCode="0.00E+00">
                  <c:v>-4.11861E-3</c:v>
                </c:pt>
                <c:pt idx="50779" formatCode="0.00E+00">
                  <c:v>-3.6386299999999999E-3</c:v>
                </c:pt>
                <c:pt idx="50780" formatCode="0.00E+00">
                  <c:v>-3.1503899999999999E-3</c:v>
                </c:pt>
                <c:pt idx="50781" formatCode="0.00E+00">
                  <c:v>-2.6537599999999998E-3</c:v>
                </c:pt>
                <c:pt idx="50782" formatCode="0.00E+00">
                  <c:v>-2.1486399999999998E-3</c:v>
                </c:pt>
                <c:pt idx="50783" formatCode="0.00E+00">
                  <c:v>-1.6349400000000001E-3</c:v>
                </c:pt>
                <c:pt idx="50784" formatCode="0.00E+00">
                  <c:v>-1.1125799999999999E-3</c:v>
                </c:pt>
                <c:pt idx="50785" formatCode="0.00E+00">
                  <c:v>-5.8152099999999999E-4</c:v>
                </c:pt>
                <c:pt idx="50786" formatCode="0.00E+00">
                  <c:v>-4.1730999999999997E-5</c:v>
                </c:pt>
                <c:pt idx="50787" formatCode="0.00E+00">
                  <c:v>5.06796E-4</c:v>
                </c:pt>
                <c:pt idx="50788" formatCode="0.00E+00">
                  <c:v>1.06404E-3</c:v>
                </c:pt>
                <c:pt idx="50789" formatCode="0.00E+00">
                  <c:v>1.6299699999999999E-3</c:v>
                </c:pt>
                <c:pt idx="50790" formatCode="0.00E+00">
                  <c:v>2.2045200000000002E-3</c:v>
                </c:pt>
                <c:pt idx="50791" formatCode="0.00E+00">
                  <c:v>2.7875999999999999E-3</c:v>
                </c:pt>
                <c:pt idx="50792" formatCode="0.00E+00">
                  <c:v>3.37909E-3</c:v>
                </c:pt>
                <c:pt idx="50793" formatCode="0.00E+00">
                  <c:v>3.9788699999999998E-3</c:v>
                </c:pt>
                <c:pt idx="50794" formatCode="0.00E+00">
                  <c:v>4.5867599999999996E-3</c:v>
                </c:pt>
                <c:pt idx="50795" formatCode="0.00E+00">
                  <c:v>5.2025700000000001E-3</c:v>
                </c:pt>
                <c:pt idx="50796" formatCode="0.00E+00">
                  <c:v>5.8260999999999999E-3</c:v>
                </c:pt>
                <c:pt idx="50797" formatCode="0.00E+00">
                  <c:v>6.4570900000000004E-3</c:v>
                </c:pt>
                <c:pt idx="50798" formatCode="0.00E+00">
                  <c:v>7.0952699999999999E-3</c:v>
                </c:pt>
                <c:pt idx="50799" formatCode="0.00E+00">
                  <c:v>7.7403599999999999E-3</c:v>
                </c:pt>
                <c:pt idx="50800" formatCode="0.00E+00">
                  <c:v>8.3920100000000001E-3</c:v>
                </c:pt>
                <c:pt idx="50801" formatCode="0.00E+00">
                  <c:v>9.0498999999999996E-3</c:v>
                </c:pt>
                <c:pt idx="50802" formatCode="0.00E+00">
                  <c:v>9.7136199999999992E-3</c:v>
                </c:pt>
                <c:pt idx="50803">
                  <c:v>1.0382799999999999E-2</c:v>
                </c:pt>
                <c:pt idx="50804">
                  <c:v>1.1057000000000001E-2</c:v>
                </c:pt>
                <c:pt idx="50805">
                  <c:v>1.17357E-2</c:v>
                </c:pt>
                <c:pt idx="50806">
                  <c:v>1.2418500000000001E-2</c:v>
                </c:pt>
                <c:pt idx="50807">
                  <c:v>1.31048E-2</c:v>
                </c:pt>
                <c:pt idx="50808">
                  <c:v>1.37942E-2</c:v>
                </c:pt>
                <c:pt idx="50809">
                  <c:v>1.4486000000000001E-2</c:v>
                </c:pt>
                <c:pt idx="50810">
                  <c:v>1.5179700000000001E-2</c:v>
                </c:pt>
                <c:pt idx="50811">
                  <c:v>1.5874599999999999E-2</c:v>
                </c:pt>
                <c:pt idx="50812">
                  <c:v>1.65702E-2</c:v>
                </c:pt>
                <c:pt idx="50813">
                  <c:v>1.7265800000000001E-2</c:v>
                </c:pt>
                <c:pt idx="50814">
                  <c:v>1.79607E-2</c:v>
                </c:pt>
                <c:pt idx="50815">
                  <c:v>1.86541E-2</c:v>
                </c:pt>
                <c:pt idx="50816">
                  <c:v>1.9345500000000002E-2</c:v>
                </c:pt>
                <c:pt idx="50817">
                  <c:v>2.0034E-2</c:v>
                </c:pt>
                <c:pt idx="50818">
                  <c:v>2.0719000000000001E-2</c:v>
                </c:pt>
                <c:pt idx="50819">
                  <c:v>2.1399499999999998E-2</c:v>
                </c:pt>
                <c:pt idx="50820">
                  <c:v>2.2074900000000001E-2</c:v>
                </c:pt>
                <c:pt idx="50821">
                  <c:v>2.2744400000000001E-2</c:v>
                </c:pt>
                <c:pt idx="50822">
                  <c:v>2.3407000000000001E-2</c:v>
                </c:pt>
                <c:pt idx="50823">
                  <c:v>2.4062099999999999E-2</c:v>
                </c:pt>
                <c:pt idx="50824">
                  <c:v>2.47088E-2</c:v>
                </c:pt>
                <c:pt idx="50825">
                  <c:v>2.53461E-2</c:v>
                </c:pt>
                <c:pt idx="50826">
                  <c:v>2.5973300000000001E-2</c:v>
                </c:pt>
                <c:pt idx="50827">
                  <c:v>2.6589499999999999E-2</c:v>
                </c:pt>
                <c:pt idx="50828">
                  <c:v>2.71939E-2</c:v>
                </c:pt>
                <c:pt idx="50829">
                  <c:v>2.7785500000000001E-2</c:v>
                </c:pt>
                <c:pt idx="50830">
                  <c:v>2.83634E-2</c:v>
                </c:pt>
                <c:pt idx="50831">
                  <c:v>2.8926899999999998E-2</c:v>
                </c:pt>
                <c:pt idx="50832">
                  <c:v>2.9475000000000001E-2</c:v>
                </c:pt>
                <c:pt idx="50833">
                  <c:v>3.00068E-2</c:v>
                </c:pt>
                <c:pt idx="50834">
                  <c:v>3.05215E-2</c:v>
                </c:pt>
                <c:pt idx="50835">
                  <c:v>3.1018199999999999E-2</c:v>
                </c:pt>
                <c:pt idx="50836">
                  <c:v>3.1496000000000003E-2</c:v>
                </c:pt>
                <c:pt idx="50837">
                  <c:v>3.1954099999999999E-2</c:v>
                </c:pt>
                <c:pt idx="50838">
                  <c:v>3.23916E-2</c:v>
                </c:pt>
                <c:pt idx="50839">
                  <c:v>3.2807799999999998E-2</c:v>
                </c:pt>
                <c:pt idx="50840">
                  <c:v>3.3201700000000001E-2</c:v>
                </c:pt>
                <c:pt idx="50841">
                  <c:v>3.3572600000000001E-2</c:v>
                </c:pt>
                <c:pt idx="50842">
                  <c:v>3.3919699999999997E-2</c:v>
                </c:pt>
                <c:pt idx="50843">
                  <c:v>3.4242099999999998E-2</c:v>
                </c:pt>
                <c:pt idx="50844">
                  <c:v>3.4539199999999999E-2</c:v>
                </c:pt>
                <c:pt idx="50845">
                  <c:v>3.4810199999999999E-2</c:v>
                </c:pt>
                <c:pt idx="50846">
                  <c:v>3.5054399999999999E-2</c:v>
                </c:pt>
                <c:pt idx="50847">
                  <c:v>3.52711E-2</c:v>
                </c:pt>
                <c:pt idx="50848">
                  <c:v>3.5459600000000001E-2</c:v>
                </c:pt>
                <c:pt idx="50849">
                  <c:v>3.56193E-2</c:v>
                </c:pt>
                <c:pt idx="50850">
                  <c:v>3.5749599999999999E-2</c:v>
                </c:pt>
                <c:pt idx="50851">
                  <c:v>3.5849800000000001E-2</c:v>
                </c:pt>
                <c:pt idx="50852">
                  <c:v>3.59195E-2</c:v>
                </c:pt>
                <c:pt idx="50853">
                  <c:v>3.59581E-2</c:v>
                </c:pt>
                <c:pt idx="50854">
                  <c:v>3.5964999999999997E-2</c:v>
                </c:pt>
                <c:pt idx="50855">
                  <c:v>3.5939899999999997E-2</c:v>
                </c:pt>
                <c:pt idx="50856">
                  <c:v>3.5882400000000002E-2</c:v>
                </c:pt>
                <c:pt idx="50857">
                  <c:v>3.5791900000000001E-2</c:v>
                </c:pt>
                <c:pt idx="50858">
                  <c:v>3.56683E-2</c:v>
                </c:pt>
                <c:pt idx="50859">
                  <c:v>3.5511099999999997E-2</c:v>
                </c:pt>
                <c:pt idx="50860">
                  <c:v>3.53201E-2</c:v>
                </c:pt>
                <c:pt idx="50861">
                  <c:v>3.5095099999999997E-2</c:v>
                </c:pt>
                <c:pt idx="50862">
                  <c:v>3.48358E-2</c:v>
                </c:pt>
                <c:pt idx="50863">
                  <c:v>3.4542099999999999E-2</c:v>
                </c:pt>
                <c:pt idx="50864">
                  <c:v>3.4214000000000001E-2</c:v>
                </c:pt>
                <c:pt idx="50865">
                  <c:v>3.3851199999999998E-2</c:v>
                </c:pt>
                <c:pt idx="50866">
                  <c:v>3.3453900000000002E-2</c:v>
                </c:pt>
                <c:pt idx="50867">
                  <c:v>3.3022000000000003E-2</c:v>
                </c:pt>
                <c:pt idx="50868">
                  <c:v>3.25557E-2</c:v>
                </c:pt>
                <c:pt idx="50869">
                  <c:v>3.2054899999999997E-2</c:v>
                </c:pt>
                <c:pt idx="50870">
                  <c:v>3.1519900000000003E-2</c:v>
                </c:pt>
                <c:pt idx="50871">
                  <c:v>3.0950800000000001E-2</c:v>
                </c:pt>
                <c:pt idx="50872">
                  <c:v>3.0348E-2</c:v>
                </c:pt>
                <c:pt idx="50873">
                  <c:v>2.9711700000000001E-2</c:v>
                </c:pt>
                <c:pt idx="50874">
                  <c:v>2.9042200000000001E-2</c:v>
                </c:pt>
                <c:pt idx="50875">
                  <c:v>2.8339900000000001E-2</c:v>
                </c:pt>
                <c:pt idx="50876">
                  <c:v>2.7605299999999999E-2</c:v>
                </c:pt>
                <c:pt idx="50877">
                  <c:v>2.6838899999999999E-2</c:v>
                </c:pt>
                <c:pt idx="50878">
                  <c:v>2.6041100000000001E-2</c:v>
                </c:pt>
                <c:pt idx="50879">
                  <c:v>2.5212499999999999E-2</c:v>
                </c:pt>
                <c:pt idx="50880">
                  <c:v>2.4353799999999998E-2</c:v>
                </c:pt>
                <c:pt idx="50881">
                  <c:v>2.34655E-2</c:v>
                </c:pt>
                <c:pt idx="50882">
                  <c:v>2.2548499999999999E-2</c:v>
                </c:pt>
                <c:pt idx="50883">
                  <c:v>2.1603299999999999E-2</c:v>
                </c:pt>
                <c:pt idx="50884">
                  <c:v>2.0630900000000001E-2</c:v>
                </c:pt>
                <c:pt idx="50885">
                  <c:v>1.9632E-2</c:v>
                </c:pt>
                <c:pt idx="50886">
                  <c:v>1.8607599999999998E-2</c:v>
                </c:pt>
                <c:pt idx="50887">
                  <c:v>1.7558399999999998E-2</c:v>
                </c:pt>
                <c:pt idx="50888">
                  <c:v>1.64855E-2</c:v>
                </c:pt>
                <c:pt idx="50889">
                  <c:v>1.53899E-2</c:v>
                </c:pt>
                <c:pt idx="50890">
                  <c:v>1.42725E-2</c:v>
                </c:pt>
                <c:pt idx="50891">
                  <c:v>1.3134399999999999E-2</c:v>
                </c:pt>
                <c:pt idx="50892">
                  <c:v>1.1976799999999999E-2</c:v>
                </c:pt>
                <c:pt idx="50893">
                  <c:v>1.08007E-2</c:v>
                </c:pt>
                <c:pt idx="50894" formatCode="0.00E+00">
                  <c:v>9.6072599999999994E-3</c:v>
                </c:pt>
                <c:pt idx="50895" formatCode="0.00E+00">
                  <c:v>8.3976999999999993E-3</c:v>
                </c:pt>
                <c:pt idx="50896" formatCode="0.00E+00">
                  <c:v>7.17324E-3</c:v>
                </c:pt>
                <c:pt idx="50897" formatCode="0.00E+00">
                  <c:v>5.9351100000000004E-3</c:v>
                </c:pt>
                <c:pt idx="50898" formatCode="0.00E+00">
                  <c:v>4.6845699999999999E-3</c:v>
                </c:pt>
                <c:pt idx="50899" formatCode="0.00E+00">
                  <c:v>3.4229299999999998E-3</c:v>
                </c:pt>
                <c:pt idx="50900" formatCode="0.00E+00">
                  <c:v>2.1514899999999998E-3</c:v>
                </c:pt>
                <c:pt idx="50901" formatCode="0.00E+00">
                  <c:v>8.7158699999999995E-4</c:v>
                </c:pt>
                <c:pt idx="50902" formatCode="0.00E+00">
                  <c:v>-4.1541700000000001E-4</c:v>
                </c:pt>
                <c:pt idx="50903" formatCode="0.00E+00">
                  <c:v>-1.7081500000000001E-3</c:v>
                </c:pt>
                <c:pt idx="50904" formatCode="0.00E+00">
                  <c:v>-3.0052400000000002E-3</c:v>
                </c:pt>
                <c:pt idx="50905" formatCode="0.00E+00">
                  <c:v>-4.30526E-3</c:v>
                </c:pt>
                <c:pt idx="50906" formatCode="0.00E+00">
                  <c:v>-5.6068100000000003E-3</c:v>
                </c:pt>
                <c:pt idx="50907" formatCode="0.00E+00">
                  <c:v>-6.9084699999999999E-3</c:v>
                </c:pt>
                <c:pt idx="50908" formatCode="0.00E+00">
                  <c:v>-8.2088100000000004E-3</c:v>
                </c:pt>
                <c:pt idx="50909" formatCode="0.00E+00">
                  <c:v>-9.50638E-3</c:v>
                </c:pt>
                <c:pt idx="50910">
                  <c:v>-1.0799700000000001E-2</c:v>
                </c:pt>
                <c:pt idx="50911">
                  <c:v>-1.2087499999999999E-2</c:v>
                </c:pt>
                <c:pt idx="50912">
                  <c:v>-1.3368100000000001E-2</c:v>
                </c:pt>
                <c:pt idx="50913">
                  <c:v>-1.4640200000000001E-2</c:v>
                </c:pt>
                <c:pt idx="50914">
                  <c:v>-1.5902300000000001E-2</c:v>
                </c:pt>
                <c:pt idx="50915">
                  <c:v>-1.7153000000000002E-2</c:v>
                </c:pt>
                <c:pt idx="50916">
                  <c:v>-1.8390799999999999E-2</c:v>
                </c:pt>
                <c:pt idx="50917">
                  <c:v>-1.9614400000000001E-2</c:v>
                </c:pt>
                <c:pt idx="50918">
                  <c:v>-2.0822400000000001E-2</c:v>
                </c:pt>
                <c:pt idx="50919">
                  <c:v>-2.20133E-2</c:v>
                </c:pt>
                <c:pt idx="50920">
                  <c:v>-2.31857E-2</c:v>
                </c:pt>
                <c:pt idx="50921">
                  <c:v>-2.43384E-2</c:v>
                </c:pt>
                <c:pt idx="50922">
                  <c:v>-2.547E-2</c:v>
                </c:pt>
                <c:pt idx="50923">
                  <c:v>-2.6579100000000001E-2</c:v>
                </c:pt>
                <c:pt idx="50924">
                  <c:v>-2.7664500000000002E-2</c:v>
                </c:pt>
                <c:pt idx="50925">
                  <c:v>-2.8724900000000001E-2</c:v>
                </c:pt>
                <c:pt idx="50926">
                  <c:v>-2.97591E-2</c:v>
                </c:pt>
                <c:pt idx="50927">
                  <c:v>-3.0765799999999999E-2</c:v>
                </c:pt>
                <c:pt idx="50928">
                  <c:v>-3.1743899999999999E-2</c:v>
                </c:pt>
                <c:pt idx="50929">
                  <c:v>-3.2692100000000002E-2</c:v>
                </c:pt>
                <c:pt idx="50930">
                  <c:v>-3.36095E-2</c:v>
                </c:pt>
                <c:pt idx="50931">
                  <c:v>-3.4494900000000002E-2</c:v>
                </c:pt>
                <c:pt idx="50932">
                  <c:v>-3.5347200000000002E-2</c:v>
                </c:pt>
                <c:pt idx="50933">
                  <c:v>-3.6165500000000003E-2</c:v>
                </c:pt>
                <c:pt idx="50934">
                  <c:v>-3.6948799999999997E-2</c:v>
                </c:pt>
                <c:pt idx="50935">
                  <c:v>-3.7696199999999999E-2</c:v>
                </c:pt>
                <c:pt idx="50936">
                  <c:v>-3.8406799999999998E-2</c:v>
                </c:pt>
                <c:pt idx="50937">
                  <c:v>-3.9079700000000002E-2</c:v>
                </c:pt>
                <c:pt idx="50938">
                  <c:v>-3.9714100000000002E-2</c:v>
                </c:pt>
                <c:pt idx="50939">
                  <c:v>-4.0309400000000002E-2</c:v>
                </c:pt>
                <c:pt idx="50940">
                  <c:v>-4.08648E-2</c:v>
                </c:pt>
                <c:pt idx="50941">
                  <c:v>-4.1379600000000002E-2</c:v>
                </c:pt>
                <c:pt idx="50942">
                  <c:v>-4.18532E-2</c:v>
                </c:pt>
                <c:pt idx="50943">
                  <c:v>-4.2285200000000002E-2</c:v>
                </c:pt>
                <c:pt idx="50944">
                  <c:v>-4.2674999999999998E-2</c:v>
                </c:pt>
                <c:pt idx="50945">
                  <c:v>-4.3022100000000001E-2</c:v>
                </c:pt>
                <c:pt idx="50946">
                  <c:v>-4.3326099999999999E-2</c:v>
                </c:pt>
                <c:pt idx="50947">
                  <c:v>-4.3586699999999999E-2</c:v>
                </c:pt>
                <c:pt idx="50948">
                  <c:v>-4.3803700000000001E-2</c:v>
                </c:pt>
                <c:pt idx="50949">
                  <c:v>-4.3976700000000001E-2</c:v>
                </c:pt>
                <c:pt idx="50950">
                  <c:v>-4.4105600000000002E-2</c:v>
                </c:pt>
                <c:pt idx="50951">
                  <c:v>-4.4190300000000002E-2</c:v>
                </c:pt>
                <c:pt idx="50952">
                  <c:v>-4.4230699999999998E-2</c:v>
                </c:pt>
                <c:pt idx="50953">
                  <c:v>-4.4226700000000001E-2</c:v>
                </c:pt>
                <c:pt idx="50954">
                  <c:v>-4.41784E-2</c:v>
                </c:pt>
                <c:pt idx="50955">
                  <c:v>-4.4085899999999997E-2</c:v>
                </c:pt>
                <c:pt idx="50956">
                  <c:v>-4.3949299999999997E-2</c:v>
                </c:pt>
                <c:pt idx="50957">
                  <c:v>-4.3768899999999999E-2</c:v>
                </c:pt>
                <c:pt idx="50958">
                  <c:v>-4.3544800000000002E-2</c:v>
                </c:pt>
                <c:pt idx="50959">
                  <c:v>-4.3277400000000001E-2</c:v>
                </c:pt>
                <c:pt idx="50960">
                  <c:v>-4.2967100000000001E-2</c:v>
                </c:pt>
                <c:pt idx="50961">
                  <c:v>-4.2614199999999998E-2</c:v>
                </c:pt>
                <c:pt idx="50962">
                  <c:v>-4.2219199999999998E-2</c:v>
                </c:pt>
                <c:pt idx="50963">
                  <c:v>-4.1782699999999999E-2</c:v>
                </c:pt>
                <c:pt idx="50964">
                  <c:v>-4.1305099999999997E-2</c:v>
                </c:pt>
                <c:pt idx="50965">
                  <c:v>-4.0787200000000003E-2</c:v>
                </c:pt>
                <c:pt idx="50966">
                  <c:v>-4.0229500000000001E-2</c:v>
                </c:pt>
                <c:pt idx="50967">
                  <c:v>-3.9632800000000003E-2</c:v>
                </c:pt>
                <c:pt idx="50968">
                  <c:v>-3.8997799999999999E-2</c:v>
                </c:pt>
                <c:pt idx="50969">
                  <c:v>-3.8325400000000003E-2</c:v>
                </c:pt>
                <c:pt idx="50970">
                  <c:v>-3.7616400000000001E-2</c:v>
                </c:pt>
                <c:pt idx="50971">
                  <c:v>-3.6871599999999997E-2</c:v>
                </c:pt>
                <c:pt idx="50972">
                  <c:v>-3.6092100000000002E-2</c:v>
                </c:pt>
                <c:pt idx="50973">
                  <c:v>-3.5278700000000003E-2</c:v>
                </c:pt>
                <c:pt idx="50974">
                  <c:v>-3.4432600000000001E-2</c:v>
                </c:pt>
                <c:pt idx="50975">
                  <c:v>-3.35547E-2</c:v>
                </c:pt>
                <c:pt idx="50976">
                  <c:v>-3.2646099999999997E-2</c:v>
                </c:pt>
                <c:pt idx="50977">
                  <c:v>-3.1707899999999997E-2</c:v>
                </c:pt>
                <c:pt idx="50978">
                  <c:v>-3.0741399999999999E-2</c:v>
                </c:pt>
                <c:pt idx="50979">
                  <c:v>-2.9747699999999998E-2</c:v>
                </c:pt>
                <c:pt idx="50980">
                  <c:v>-2.8727900000000001E-2</c:v>
                </c:pt>
                <c:pt idx="50981">
                  <c:v>-2.76834E-2</c:v>
                </c:pt>
                <c:pt idx="50982">
                  <c:v>-2.6615400000000001E-2</c:v>
                </c:pt>
                <c:pt idx="50983">
                  <c:v>-2.5525200000000001E-2</c:v>
                </c:pt>
                <c:pt idx="50984">
                  <c:v>-2.4414100000000001E-2</c:v>
                </c:pt>
                <c:pt idx="50985">
                  <c:v>-2.3283499999999999E-2</c:v>
                </c:pt>
                <c:pt idx="50986">
                  <c:v>-2.2134600000000001E-2</c:v>
                </c:pt>
                <c:pt idx="50987">
                  <c:v>-2.0969000000000002E-2</c:v>
                </c:pt>
                <c:pt idx="50988">
                  <c:v>-1.9787900000000001E-2</c:v>
                </c:pt>
                <c:pt idx="50989">
                  <c:v>-1.85927E-2</c:v>
                </c:pt>
                <c:pt idx="50990">
                  <c:v>-1.7384899999999998E-2</c:v>
                </c:pt>
                <c:pt idx="50991">
                  <c:v>-1.6165800000000001E-2</c:v>
                </c:pt>
                <c:pt idx="50992">
                  <c:v>-1.4936899999999999E-2</c:v>
                </c:pt>
                <c:pt idx="50993">
                  <c:v>-1.36997E-2</c:v>
                </c:pt>
                <c:pt idx="50994">
                  <c:v>-1.24555E-2</c:v>
                </c:pt>
                <c:pt idx="50995">
                  <c:v>-1.1205700000000001E-2</c:v>
                </c:pt>
                <c:pt idx="50996" formatCode="0.00E+00">
                  <c:v>-9.9519199999999995E-3</c:v>
                </c:pt>
                <c:pt idx="50997" formatCode="0.00E+00">
                  <c:v>-8.6954200000000006E-3</c:v>
                </c:pt>
                <c:pt idx="50998" formatCode="0.00E+00">
                  <c:v>-7.4376700000000004E-3</c:v>
                </c:pt>
                <c:pt idx="50999" formatCode="0.00E+00">
                  <c:v>-6.1800800000000001E-3</c:v>
                </c:pt>
                <c:pt idx="51000" formatCode="0.00E+00">
                  <c:v>-4.9240600000000001E-3</c:v>
                </c:pt>
                <c:pt idx="51001" formatCode="0.00E+00">
                  <c:v>-3.6709899999999998E-3</c:v>
                </c:pt>
                <c:pt idx="51002" formatCode="0.00E+00">
                  <c:v>-2.4222599999999999E-3</c:v>
                </c:pt>
                <c:pt idx="51003" formatCode="0.00E+00">
                  <c:v>-1.17924E-3</c:v>
                </c:pt>
                <c:pt idx="51004" formatCode="0.00E+00">
                  <c:v>5.6731200000000003E-5</c:v>
                </c:pt>
                <c:pt idx="51005" formatCode="0.00E+00">
                  <c:v>1.28432E-3</c:v>
                </c:pt>
                <c:pt idx="51006" formatCode="0.00E+00">
                  <c:v>2.5022199999999999E-3</c:v>
                </c:pt>
                <c:pt idx="51007" formatCode="0.00E+00">
                  <c:v>3.7091300000000002E-3</c:v>
                </c:pt>
                <c:pt idx="51008" formatCode="0.00E+00">
                  <c:v>4.9037999999999998E-3</c:v>
                </c:pt>
                <c:pt idx="51009" formatCode="0.00E+00">
                  <c:v>6.0849800000000002E-3</c:v>
                </c:pt>
                <c:pt idx="51010" formatCode="0.00E+00">
                  <c:v>7.2514600000000004E-3</c:v>
                </c:pt>
                <c:pt idx="51011" formatCode="0.00E+00">
                  <c:v>8.4020499999999994E-3</c:v>
                </c:pt>
                <c:pt idx="51012" formatCode="0.00E+00">
                  <c:v>9.5356E-3</c:v>
                </c:pt>
                <c:pt idx="51013">
                  <c:v>1.0651000000000001E-2</c:v>
                </c:pt>
                <c:pt idx="51014">
                  <c:v>1.17471E-2</c:v>
                </c:pt>
                <c:pt idx="51015">
                  <c:v>1.28229E-2</c:v>
                </c:pt>
                <c:pt idx="51016">
                  <c:v>1.38774E-2</c:v>
                </c:pt>
                <c:pt idx="51017">
                  <c:v>1.4909499999999999E-2</c:v>
                </c:pt>
                <c:pt idx="51018">
                  <c:v>1.5918399999999999E-2</c:v>
                </c:pt>
                <c:pt idx="51019">
                  <c:v>1.6903000000000001E-2</c:v>
                </c:pt>
                <c:pt idx="51020">
                  <c:v>1.7862599999999999E-2</c:v>
                </c:pt>
                <c:pt idx="51021">
                  <c:v>1.8796299999999998E-2</c:v>
                </c:pt>
                <c:pt idx="51022">
                  <c:v>1.97033E-2</c:v>
                </c:pt>
                <c:pt idx="51023">
                  <c:v>2.0582900000000001E-2</c:v>
                </c:pt>
                <c:pt idx="51024">
                  <c:v>2.14343E-2</c:v>
                </c:pt>
                <c:pt idx="51025">
                  <c:v>2.22569E-2</c:v>
                </c:pt>
                <c:pt idx="51026">
                  <c:v>2.30501E-2</c:v>
                </c:pt>
                <c:pt idx="51027">
                  <c:v>2.3813299999999999E-2</c:v>
                </c:pt>
                <c:pt idx="51028">
                  <c:v>2.4545899999999999E-2</c:v>
                </c:pt>
                <c:pt idx="51029">
                  <c:v>2.5247499999999999E-2</c:v>
                </c:pt>
                <c:pt idx="51030">
                  <c:v>2.5917699999999998E-2</c:v>
                </c:pt>
                <c:pt idx="51031">
                  <c:v>2.6556E-2</c:v>
                </c:pt>
                <c:pt idx="51032">
                  <c:v>2.7162100000000002E-2</c:v>
                </c:pt>
                <c:pt idx="51033">
                  <c:v>2.7735699999999999E-2</c:v>
                </c:pt>
                <c:pt idx="51034">
                  <c:v>2.82765E-2</c:v>
                </c:pt>
                <c:pt idx="51035">
                  <c:v>2.8784400000000002E-2</c:v>
                </c:pt>
                <c:pt idx="51036">
                  <c:v>2.92591E-2</c:v>
                </c:pt>
                <c:pt idx="51037">
                  <c:v>2.9700600000000001E-2</c:v>
                </c:pt>
                <c:pt idx="51038">
                  <c:v>3.0108699999999999E-2</c:v>
                </c:pt>
                <c:pt idx="51039">
                  <c:v>3.04835E-2</c:v>
                </c:pt>
                <c:pt idx="51040">
                  <c:v>3.0824899999999999E-2</c:v>
                </c:pt>
                <c:pt idx="51041">
                  <c:v>3.1133000000000001E-2</c:v>
                </c:pt>
                <c:pt idx="51042">
                  <c:v>3.1407900000000002E-2</c:v>
                </c:pt>
                <c:pt idx="51043">
                  <c:v>3.1649799999999999E-2</c:v>
                </c:pt>
                <c:pt idx="51044">
                  <c:v>3.18588E-2</c:v>
                </c:pt>
                <c:pt idx="51045">
                  <c:v>3.20352E-2</c:v>
                </c:pt>
                <c:pt idx="51046">
                  <c:v>3.2179199999999998E-2</c:v>
                </c:pt>
                <c:pt idx="51047">
                  <c:v>3.2291199999999999E-2</c:v>
                </c:pt>
                <c:pt idx="51048">
                  <c:v>3.2371400000000002E-2</c:v>
                </c:pt>
                <c:pt idx="51049">
                  <c:v>3.2420299999999999E-2</c:v>
                </c:pt>
                <c:pt idx="51050">
                  <c:v>3.2438300000000003E-2</c:v>
                </c:pt>
                <c:pt idx="51051">
                  <c:v>3.2425900000000001E-2</c:v>
                </c:pt>
                <c:pt idx="51052">
                  <c:v>3.2383500000000003E-2</c:v>
                </c:pt>
                <c:pt idx="51053">
                  <c:v>3.2311600000000003E-2</c:v>
                </c:pt>
                <c:pt idx="51054">
                  <c:v>3.2210799999999998E-2</c:v>
                </c:pt>
                <c:pt idx="51055">
                  <c:v>3.2081800000000001E-2</c:v>
                </c:pt>
                <c:pt idx="51056">
                  <c:v>3.1925000000000002E-2</c:v>
                </c:pt>
                <c:pt idx="51057">
                  <c:v>3.1741199999999997E-2</c:v>
                </c:pt>
                <c:pt idx="51058">
                  <c:v>3.1531000000000003E-2</c:v>
                </c:pt>
                <c:pt idx="51059">
                  <c:v>3.1295099999999999E-2</c:v>
                </c:pt>
                <c:pt idx="51060">
                  <c:v>3.1034300000000001E-2</c:v>
                </c:pt>
                <c:pt idx="51061">
                  <c:v>3.0749200000000001E-2</c:v>
                </c:pt>
                <c:pt idx="51062">
                  <c:v>3.0440700000000001E-2</c:v>
                </c:pt>
                <c:pt idx="51063">
                  <c:v>3.0109400000000001E-2</c:v>
                </c:pt>
                <c:pt idx="51064">
                  <c:v>2.9756299999999999E-2</c:v>
                </c:pt>
                <c:pt idx="51065">
                  <c:v>2.9382100000000001E-2</c:v>
                </c:pt>
                <c:pt idx="51066">
                  <c:v>2.8987700000000002E-2</c:v>
                </c:pt>
                <c:pt idx="51067">
                  <c:v>2.85738E-2</c:v>
                </c:pt>
                <c:pt idx="51068">
                  <c:v>2.81414E-2</c:v>
                </c:pt>
                <c:pt idx="51069">
                  <c:v>2.7691299999999999E-2</c:v>
                </c:pt>
                <c:pt idx="51070">
                  <c:v>2.7224399999999999E-2</c:v>
                </c:pt>
                <c:pt idx="51071">
                  <c:v>2.6741600000000001E-2</c:v>
                </c:pt>
                <c:pt idx="51072">
                  <c:v>2.6243599999999999E-2</c:v>
                </c:pt>
                <c:pt idx="51073">
                  <c:v>2.57316E-2</c:v>
                </c:pt>
                <c:pt idx="51074">
                  <c:v>2.5206200000000002E-2</c:v>
                </c:pt>
                <c:pt idx="51075">
                  <c:v>2.46684E-2</c:v>
                </c:pt>
                <c:pt idx="51076">
                  <c:v>2.41192E-2</c:v>
                </c:pt>
                <c:pt idx="51077">
                  <c:v>2.3559299999999998E-2</c:v>
                </c:pt>
                <c:pt idx="51078">
                  <c:v>2.2989699999999998E-2</c:v>
                </c:pt>
                <c:pt idx="51079">
                  <c:v>2.2411199999999999E-2</c:v>
                </c:pt>
                <c:pt idx="51080">
                  <c:v>2.1824799999999998E-2</c:v>
                </c:pt>
                <c:pt idx="51081">
                  <c:v>2.1231199999999999E-2</c:v>
                </c:pt>
                <c:pt idx="51082">
                  <c:v>2.0631400000000001E-2</c:v>
                </c:pt>
                <c:pt idx="51083">
                  <c:v>2.0026100000000002E-2</c:v>
                </c:pt>
                <c:pt idx="51084">
                  <c:v>1.9416200000000002E-2</c:v>
                </c:pt>
                <c:pt idx="51085">
                  <c:v>1.88025E-2</c:v>
                </c:pt>
                <c:pt idx="51086">
                  <c:v>1.8185900000000001E-2</c:v>
                </c:pt>
                <c:pt idx="51087">
                  <c:v>1.7566999999999999E-2</c:v>
                </c:pt>
                <c:pt idx="51088">
                  <c:v>1.6946699999999999E-2</c:v>
                </c:pt>
                <c:pt idx="51089">
                  <c:v>1.6325800000000001E-2</c:v>
                </c:pt>
                <c:pt idx="51090">
                  <c:v>1.5704800000000001E-2</c:v>
                </c:pt>
                <c:pt idx="51091">
                  <c:v>1.5084699999999999E-2</c:v>
                </c:pt>
                <c:pt idx="51092">
                  <c:v>1.44659E-2</c:v>
                </c:pt>
                <c:pt idx="51093">
                  <c:v>1.38493E-2</c:v>
                </c:pt>
                <c:pt idx="51094">
                  <c:v>1.3235500000000001E-2</c:v>
                </c:pt>
                <c:pt idx="51095">
                  <c:v>1.2625000000000001E-2</c:v>
                </c:pt>
                <c:pt idx="51096">
                  <c:v>1.20185E-2</c:v>
                </c:pt>
                <c:pt idx="51097">
                  <c:v>1.14165E-2</c:v>
                </c:pt>
                <c:pt idx="51098">
                  <c:v>1.08196E-2</c:v>
                </c:pt>
                <c:pt idx="51099">
                  <c:v>1.0228299999999999E-2</c:v>
                </c:pt>
                <c:pt idx="51100" formatCode="0.00E+00">
                  <c:v>9.6431299999999998E-3</c:v>
                </c:pt>
                <c:pt idx="51101" formatCode="0.00E+00">
                  <c:v>9.0644999999999996E-3</c:v>
                </c:pt>
                <c:pt idx="51102" formatCode="0.00E+00">
                  <c:v>8.4928699999999996E-3</c:v>
                </c:pt>
                <c:pt idx="51103" formatCode="0.00E+00">
                  <c:v>7.9286300000000007E-3</c:v>
                </c:pt>
                <c:pt idx="51104" formatCode="0.00E+00">
                  <c:v>7.3721899999999998E-3</c:v>
                </c:pt>
                <c:pt idx="51105" formatCode="0.00E+00">
                  <c:v>6.8238700000000001E-3</c:v>
                </c:pt>
                <c:pt idx="51106" formatCode="0.00E+00">
                  <c:v>6.2840200000000004E-3</c:v>
                </c:pt>
                <c:pt idx="51107" formatCode="0.00E+00">
                  <c:v>5.7529199999999999E-3</c:v>
                </c:pt>
                <c:pt idx="51108" formatCode="0.00E+00">
                  <c:v>5.2308299999999997E-3</c:v>
                </c:pt>
                <c:pt idx="51109" formatCode="0.00E+00">
                  <c:v>4.718E-3</c:v>
                </c:pt>
                <c:pt idx="51110" formatCode="0.00E+00">
                  <c:v>4.2146299999999996E-3</c:v>
                </c:pt>
                <c:pt idx="51111" formatCode="0.00E+00">
                  <c:v>3.72091E-3</c:v>
                </c:pt>
                <c:pt idx="51112" formatCode="0.00E+00">
                  <c:v>3.23697E-3</c:v>
                </c:pt>
                <c:pt idx="51113" formatCode="0.00E+00">
                  <c:v>2.7629600000000001E-3</c:v>
                </c:pt>
                <c:pt idx="51114" formatCode="0.00E+00">
                  <c:v>2.2989500000000001E-3</c:v>
                </c:pt>
                <c:pt idx="51115" formatCode="0.00E+00">
                  <c:v>1.8450300000000001E-3</c:v>
                </c:pt>
                <c:pt idx="51116" formatCode="0.00E+00">
                  <c:v>1.4012300000000001E-3</c:v>
                </c:pt>
                <c:pt idx="51117" formatCode="0.00E+00">
                  <c:v>9.67559E-4</c:v>
                </c:pt>
                <c:pt idx="51118" formatCode="0.00E+00">
                  <c:v>5.4401899999999997E-4</c:v>
                </c:pt>
                <c:pt idx="51119" formatCode="0.00E+00">
                  <c:v>1.30569E-4</c:v>
                </c:pt>
                <c:pt idx="51120" formatCode="0.00E+00">
                  <c:v>-2.7285100000000001E-4</c:v>
                </c:pt>
                <c:pt idx="51121" formatCode="0.00E+00">
                  <c:v>-6.6632699999999998E-4</c:v>
                </c:pt>
                <c:pt idx="51122" formatCode="0.00E+00">
                  <c:v>-1.0499699999999999E-3</c:v>
                </c:pt>
                <c:pt idx="51123" formatCode="0.00E+00">
                  <c:v>-1.4239000000000001E-3</c:v>
                </c:pt>
                <c:pt idx="51124" formatCode="0.00E+00">
                  <c:v>-1.7882799999999999E-3</c:v>
                </c:pt>
                <c:pt idx="51125" formatCode="0.00E+00">
                  <c:v>-2.1432700000000001E-3</c:v>
                </c:pt>
                <c:pt idx="51126" formatCode="0.00E+00">
                  <c:v>-2.4890799999999999E-3</c:v>
                </c:pt>
                <c:pt idx="51127" formatCode="0.00E+00">
                  <c:v>-2.8259100000000001E-3</c:v>
                </c:pt>
                <c:pt idx="51128" formatCode="0.00E+00">
                  <c:v>-3.1539799999999998E-3</c:v>
                </c:pt>
                <c:pt idx="51129" formatCode="0.00E+00">
                  <c:v>-3.4735600000000001E-3</c:v>
                </c:pt>
                <c:pt idx="51130" formatCode="0.00E+00">
                  <c:v>-3.78489E-3</c:v>
                </c:pt>
                <c:pt idx="51131" formatCode="0.00E+00">
                  <c:v>-4.0882599999999998E-3</c:v>
                </c:pt>
                <c:pt idx="51132" formatCode="0.00E+00">
                  <c:v>-4.3839600000000001E-3</c:v>
                </c:pt>
                <c:pt idx="51133" formatCode="0.00E+00">
                  <c:v>-4.67229E-3</c:v>
                </c:pt>
                <c:pt idx="51134" formatCode="0.00E+00">
                  <c:v>-4.9535600000000001E-3</c:v>
                </c:pt>
                <c:pt idx="51135" formatCode="0.00E+00">
                  <c:v>-5.2281000000000003E-3</c:v>
                </c:pt>
                <c:pt idx="51136" formatCode="0.00E+00">
                  <c:v>-5.4962500000000003E-3</c:v>
                </c:pt>
                <c:pt idx="51137" formatCode="0.00E+00">
                  <c:v>-5.7583499999999998E-3</c:v>
                </c:pt>
                <c:pt idx="51138" formatCode="0.00E+00">
                  <c:v>-6.0147500000000001E-3</c:v>
                </c:pt>
                <c:pt idx="51139" formatCode="0.00E+00">
                  <c:v>-6.2657900000000002E-3</c:v>
                </c:pt>
                <c:pt idx="51140" formatCode="0.00E+00">
                  <c:v>-6.5118600000000004E-3</c:v>
                </c:pt>
                <c:pt idx="51141" formatCode="0.00E+00">
                  <c:v>-6.7532900000000003E-3</c:v>
                </c:pt>
                <c:pt idx="51142" formatCode="0.00E+00">
                  <c:v>-6.9904700000000004E-3</c:v>
                </c:pt>
                <c:pt idx="51143" formatCode="0.00E+00">
                  <c:v>-7.2237600000000001E-3</c:v>
                </c:pt>
                <c:pt idx="51144" formatCode="0.00E+00">
                  <c:v>-7.4535199999999999E-3</c:v>
                </c:pt>
                <c:pt idx="51145" formatCode="0.00E+00">
                  <c:v>-7.6801100000000004E-3</c:v>
                </c:pt>
                <c:pt idx="51146" formatCode="0.00E+00">
                  <c:v>-7.9039100000000001E-3</c:v>
                </c:pt>
                <c:pt idx="51147" formatCode="0.00E+00">
                  <c:v>-8.1252600000000005E-3</c:v>
                </c:pt>
                <c:pt idx="51148" formatCode="0.00E+00">
                  <c:v>-8.3445299999999993E-3</c:v>
                </c:pt>
                <c:pt idx="51149" formatCode="0.00E+00">
                  <c:v>-8.5620499999999999E-3</c:v>
                </c:pt>
                <c:pt idx="51150" formatCode="0.00E+00">
                  <c:v>-8.7781700000000001E-3</c:v>
                </c:pt>
                <c:pt idx="51151" formatCode="0.00E+00">
                  <c:v>-8.9932099999999997E-3</c:v>
                </c:pt>
                <c:pt idx="51152" formatCode="0.00E+00">
                  <c:v>-9.2075000000000004E-3</c:v>
                </c:pt>
                <c:pt idx="51153" formatCode="0.00E+00">
                  <c:v>-9.4213600000000002E-3</c:v>
                </c:pt>
                <c:pt idx="51154" formatCode="0.00E+00">
                  <c:v>-9.6350700000000008E-3</c:v>
                </c:pt>
                <c:pt idx="51155" formatCode="0.00E+00">
                  <c:v>-9.8489300000000005E-3</c:v>
                </c:pt>
                <c:pt idx="51156">
                  <c:v>-1.00632E-2</c:v>
                </c:pt>
                <c:pt idx="51157">
                  <c:v>-1.0278199999999999E-2</c:v>
                </c:pt>
                <c:pt idx="51158">
                  <c:v>-1.0494099999999999E-2</c:v>
                </c:pt>
                <c:pt idx="51159">
                  <c:v>-1.0711099999999999E-2</c:v>
                </c:pt>
                <c:pt idx="51160">
                  <c:v>-1.09295E-2</c:v>
                </c:pt>
                <c:pt idx="51161">
                  <c:v>-1.11495E-2</c:v>
                </c:pt>
                <c:pt idx="51162">
                  <c:v>-1.13712E-2</c:v>
                </c:pt>
                <c:pt idx="51163">
                  <c:v>-1.1594800000000001E-2</c:v>
                </c:pt>
                <c:pt idx="51164">
                  <c:v>-1.18204E-2</c:v>
                </c:pt>
                <c:pt idx="51165">
                  <c:v>-1.20482E-2</c:v>
                </c:pt>
                <c:pt idx="51166">
                  <c:v>-1.22782E-2</c:v>
                </c:pt>
                <c:pt idx="51167">
                  <c:v>-1.2510500000000001E-2</c:v>
                </c:pt>
                <c:pt idx="51168">
                  <c:v>-1.27452E-2</c:v>
                </c:pt>
                <c:pt idx="51169">
                  <c:v>-1.29823E-2</c:v>
                </c:pt>
                <c:pt idx="51170">
                  <c:v>-1.3221800000000001E-2</c:v>
                </c:pt>
                <c:pt idx="51171">
                  <c:v>-1.34637E-2</c:v>
                </c:pt>
                <c:pt idx="51172">
                  <c:v>-1.37079E-2</c:v>
                </c:pt>
                <c:pt idx="51173">
                  <c:v>-1.39544E-2</c:v>
                </c:pt>
                <c:pt idx="51174">
                  <c:v>-1.4203199999999999E-2</c:v>
                </c:pt>
                <c:pt idx="51175">
                  <c:v>-1.4454E-2</c:v>
                </c:pt>
                <c:pt idx="51176">
                  <c:v>-1.4706800000000001E-2</c:v>
                </c:pt>
                <c:pt idx="51177">
                  <c:v>-1.4961500000000001E-2</c:v>
                </c:pt>
                <c:pt idx="51178">
                  <c:v>-1.5217700000000001E-2</c:v>
                </c:pt>
                <c:pt idx="51179">
                  <c:v>-1.54755E-2</c:v>
                </c:pt>
                <c:pt idx="51180">
                  <c:v>-1.5734399999999999E-2</c:v>
                </c:pt>
                <c:pt idx="51181">
                  <c:v>-1.5994299999999999E-2</c:v>
                </c:pt>
                <c:pt idx="51182">
                  <c:v>-1.6254899999999999E-2</c:v>
                </c:pt>
                <c:pt idx="51183">
                  <c:v>-1.65159E-2</c:v>
                </c:pt>
                <c:pt idx="51184">
                  <c:v>-1.67771E-2</c:v>
                </c:pt>
                <c:pt idx="51185">
                  <c:v>-1.7038000000000001E-2</c:v>
                </c:pt>
                <c:pt idx="51186">
                  <c:v>-1.7298299999999999E-2</c:v>
                </c:pt>
                <c:pt idx="51187">
                  <c:v>-1.7557699999999999E-2</c:v>
                </c:pt>
                <c:pt idx="51188">
                  <c:v>-1.78157E-2</c:v>
                </c:pt>
                <c:pt idx="51189">
                  <c:v>-1.8072000000000001E-2</c:v>
                </c:pt>
                <c:pt idx="51190">
                  <c:v>-1.8326100000000001E-2</c:v>
                </c:pt>
                <c:pt idx="51191">
                  <c:v>-1.85776E-2</c:v>
                </c:pt>
                <c:pt idx="51192">
                  <c:v>-1.8825999999999999E-2</c:v>
                </c:pt>
                <c:pt idx="51193">
                  <c:v>-1.9070899999999998E-2</c:v>
                </c:pt>
                <c:pt idx="51194">
                  <c:v>-1.9311700000000001E-2</c:v>
                </c:pt>
                <c:pt idx="51195">
                  <c:v>-1.9547999999999999E-2</c:v>
                </c:pt>
                <c:pt idx="51196">
                  <c:v>-1.97792E-2</c:v>
                </c:pt>
                <c:pt idx="51197">
                  <c:v>-2.00048E-2</c:v>
                </c:pt>
                <c:pt idx="51198">
                  <c:v>-2.0224300000000001E-2</c:v>
                </c:pt>
                <c:pt idx="51199">
                  <c:v>-2.04371E-2</c:v>
                </c:pt>
                <c:pt idx="51200">
                  <c:v>-2.0642799999999999E-2</c:v>
                </c:pt>
                <c:pt idx="51201">
                  <c:v>-2.0840600000000001E-2</c:v>
                </c:pt>
                <c:pt idx="51202">
                  <c:v>-2.103E-2</c:v>
                </c:pt>
                <c:pt idx="51203">
                  <c:v>-2.12106E-2</c:v>
                </c:pt>
                <c:pt idx="51204">
                  <c:v>-2.1381600000000001E-2</c:v>
                </c:pt>
                <c:pt idx="51205">
                  <c:v>-2.1542599999999999E-2</c:v>
                </c:pt>
                <c:pt idx="51206">
                  <c:v>-2.1692900000000001E-2</c:v>
                </c:pt>
                <c:pt idx="51207">
                  <c:v>-2.1831900000000001E-2</c:v>
                </c:pt>
                <c:pt idx="51208">
                  <c:v>-2.1959200000000002E-2</c:v>
                </c:pt>
                <c:pt idx="51209">
                  <c:v>-2.2074099999999999E-2</c:v>
                </c:pt>
                <c:pt idx="51210">
                  <c:v>-2.2176000000000001E-2</c:v>
                </c:pt>
                <c:pt idx="51211">
                  <c:v>-2.22644E-2</c:v>
                </c:pt>
                <c:pt idx="51212">
                  <c:v>-2.23387E-2</c:v>
                </c:pt>
                <c:pt idx="51213">
                  <c:v>-2.2398399999999999E-2</c:v>
                </c:pt>
                <c:pt idx="51214">
                  <c:v>-2.2443000000000001E-2</c:v>
                </c:pt>
                <c:pt idx="51215">
                  <c:v>-2.24718E-2</c:v>
                </c:pt>
                <c:pt idx="51216">
                  <c:v>-2.2484500000000001E-2</c:v>
                </c:pt>
                <c:pt idx="51217">
                  <c:v>-2.2480400000000001E-2</c:v>
                </c:pt>
                <c:pt idx="51218">
                  <c:v>-2.2459099999999999E-2</c:v>
                </c:pt>
                <c:pt idx="51219">
                  <c:v>-2.2420200000000001E-2</c:v>
                </c:pt>
                <c:pt idx="51220">
                  <c:v>-2.23631E-2</c:v>
                </c:pt>
                <c:pt idx="51221">
                  <c:v>-2.2287399999999999E-2</c:v>
                </c:pt>
                <c:pt idx="51222">
                  <c:v>-2.2192799999999999E-2</c:v>
                </c:pt>
                <c:pt idx="51223">
                  <c:v>-2.20787E-2</c:v>
                </c:pt>
                <c:pt idx="51224">
                  <c:v>-2.19449E-2</c:v>
                </c:pt>
                <c:pt idx="51225">
                  <c:v>-2.1791000000000001E-2</c:v>
                </c:pt>
                <c:pt idx="51226">
                  <c:v>-2.16166E-2</c:v>
                </c:pt>
                <c:pt idx="51227">
                  <c:v>-2.14214E-2</c:v>
                </c:pt>
                <c:pt idx="51228">
                  <c:v>-2.12052E-2</c:v>
                </c:pt>
                <c:pt idx="51229">
                  <c:v>-2.0967599999999999E-2</c:v>
                </c:pt>
                <c:pt idx="51230">
                  <c:v>-2.0708600000000001E-2</c:v>
                </c:pt>
                <c:pt idx="51231">
                  <c:v>-2.0427799999999999E-2</c:v>
                </c:pt>
                <c:pt idx="51232">
                  <c:v>-2.01251E-2</c:v>
                </c:pt>
                <c:pt idx="51233">
                  <c:v>-1.9800399999999999E-2</c:v>
                </c:pt>
                <c:pt idx="51234">
                  <c:v>-1.9453600000000001E-2</c:v>
                </c:pt>
                <c:pt idx="51235">
                  <c:v>-1.9084500000000001E-2</c:v>
                </c:pt>
                <c:pt idx="51236">
                  <c:v>-1.8693100000000001E-2</c:v>
                </c:pt>
                <c:pt idx="51237">
                  <c:v>-1.8279500000000001E-2</c:v>
                </c:pt>
                <c:pt idx="51238">
                  <c:v>-1.7843500000000002E-2</c:v>
                </c:pt>
                <c:pt idx="51239">
                  <c:v>-1.7385399999999999E-2</c:v>
                </c:pt>
                <c:pt idx="51240">
                  <c:v>-1.6905199999999999E-2</c:v>
                </c:pt>
                <c:pt idx="51241">
                  <c:v>-1.6402900000000002E-2</c:v>
                </c:pt>
                <c:pt idx="51242">
                  <c:v>-1.5878799999999998E-2</c:v>
                </c:pt>
                <c:pt idx="51243">
                  <c:v>-1.5332999999999999E-2</c:v>
                </c:pt>
                <c:pt idx="51244">
                  <c:v>-1.4765800000000001E-2</c:v>
                </c:pt>
                <c:pt idx="51245">
                  <c:v>-1.41774E-2</c:v>
                </c:pt>
                <c:pt idx="51246">
                  <c:v>-1.3568200000000001E-2</c:v>
                </c:pt>
                <c:pt idx="51247">
                  <c:v>-1.2938399999999999E-2</c:v>
                </c:pt>
                <c:pt idx="51248">
                  <c:v>-1.22884E-2</c:v>
                </c:pt>
                <c:pt idx="51249">
                  <c:v>-1.16186E-2</c:v>
                </c:pt>
                <c:pt idx="51250">
                  <c:v>-1.09295E-2</c:v>
                </c:pt>
                <c:pt idx="51251">
                  <c:v>-1.02215E-2</c:v>
                </c:pt>
                <c:pt idx="51252" formatCode="0.00E+00">
                  <c:v>-9.4951600000000008E-3</c:v>
                </c:pt>
                <c:pt idx="51253" formatCode="0.00E+00">
                  <c:v>-8.7509600000000003E-3</c:v>
                </c:pt>
                <c:pt idx="51254" formatCode="0.00E+00">
                  <c:v>-7.9894900000000001E-3</c:v>
                </c:pt>
                <c:pt idx="51255" formatCode="0.00E+00">
                  <c:v>-7.2113699999999999E-3</c:v>
                </c:pt>
                <c:pt idx="51256" formatCode="0.00E+00">
                  <c:v>-6.4172099999999996E-3</c:v>
                </c:pt>
                <c:pt idx="51257" formatCode="0.00E+00">
                  <c:v>-5.6076900000000002E-3</c:v>
                </c:pt>
                <c:pt idx="51258" formatCode="0.00E+00">
                  <c:v>-4.7835100000000004E-3</c:v>
                </c:pt>
                <c:pt idx="51259" formatCode="0.00E+00">
                  <c:v>-3.94539E-3</c:v>
                </c:pt>
                <c:pt idx="51260" formatCode="0.00E+00">
                  <c:v>-3.0940999999999998E-3</c:v>
                </c:pt>
                <c:pt idx="51261" formatCode="0.00E+00">
                  <c:v>-2.2304099999999999E-3</c:v>
                </c:pt>
                <c:pt idx="51262" formatCode="0.00E+00">
                  <c:v>-1.3551399999999999E-3</c:v>
                </c:pt>
                <c:pt idx="51263" formatCode="0.00E+00">
                  <c:v>-4.6913100000000002E-4</c:v>
                </c:pt>
                <c:pt idx="51264" formatCode="0.00E+00">
                  <c:v>4.2675299999999998E-4</c:v>
                </c:pt>
                <c:pt idx="51265" formatCode="0.00E+00">
                  <c:v>1.3316199999999999E-3</c:v>
                </c:pt>
                <c:pt idx="51266" formatCode="0.00E+00">
                  <c:v>2.24456E-3</c:v>
                </c:pt>
                <c:pt idx="51267" formatCode="0.00E+00">
                  <c:v>3.1646399999999998E-3</c:v>
                </c:pt>
                <c:pt idx="51268" formatCode="0.00E+00">
                  <c:v>4.0908999999999997E-3</c:v>
                </c:pt>
                <c:pt idx="51269" formatCode="0.00E+00">
                  <c:v>5.02237E-3</c:v>
                </c:pt>
                <c:pt idx="51270" formatCode="0.00E+00">
                  <c:v>5.9580400000000004E-3</c:v>
                </c:pt>
                <c:pt idx="51271" formatCode="0.00E+00">
                  <c:v>6.89692E-3</c:v>
                </c:pt>
                <c:pt idx="51272" formatCode="0.00E+00">
                  <c:v>7.8379599999999997E-3</c:v>
                </c:pt>
                <c:pt idx="51273" formatCode="0.00E+00">
                  <c:v>8.7801400000000005E-3</c:v>
                </c:pt>
                <c:pt idx="51274" formatCode="0.00E+00">
                  <c:v>9.7223899999999992E-3</c:v>
                </c:pt>
                <c:pt idx="51275">
                  <c:v>1.0663600000000001E-2</c:v>
                </c:pt>
                <c:pt idx="51276">
                  <c:v>1.16028E-2</c:v>
                </c:pt>
                <c:pt idx="51277">
                  <c:v>1.25389E-2</c:v>
                </c:pt>
                <c:pt idx="51278">
                  <c:v>1.34707E-2</c:v>
                </c:pt>
                <c:pt idx="51279">
                  <c:v>1.4397099999999999E-2</c:v>
                </c:pt>
                <c:pt idx="51280">
                  <c:v>1.53172E-2</c:v>
                </c:pt>
                <c:pt idx="51281">
                  <c:v>1.62296E-2</c:v>
                </c:pt>
                <c:pt idx="51282">
                  <c:v>1.7133499999999999E-2</c:v>
                </c:pt>
                <c:pt idx="51283">
                  <c:v>1.8027499999999998E-2</c:v>
                </c:pt>
                <c:pt idx="51284">
                  <c:v>1.8910799999999998E-2</c:v>
                </c:pt>
                <c:pt idx="51285">
                  <c:v>1.97821E-2</c:v>
                </c:pt>
                <c:pt idx="51286">
                  <c:v>2.06403E-2</c:v>
                </c:pt>
                <c:pt idx="51287">
                  <c:v>2.14845E-2</c:v>
                </c:pt>
                <c:pt idx="51288">
                  <c:v>2.2313400000000001E-2</c:v>
                </c:pt>
                <c:pt idx="51289">
                  <c:v>2.31261E-2</c:v>
                </c:pt>
                <c:pt idx="51290">
                  <c:v>2.3921600000000001E-2</c:v>
                </c:pt>
                <c:pt idx="51291">
                  <c:v>2.4698600000000001E-2</c:v>
                </c:pt>
                <c:pt idx="51292">
                  <c:v>2.5456400000000001E-2</c:v>
                </c:pt>
                <c:pt idx="51293">
                  <c:v>2.61938E-2</c:v>
                </c:pt>
                <c:pt idx="51294">
                  <c:v>2.6909800000000001E-2</c:v>
                </c:pt>
                <c:pt idx="51295">
                  <c:v>2.7603599999999999E-2</c:v>
                </c:pt>
                <c:pt idx="51296">
                  <c:v>2.82741E-2</c:v>
                </c:pt>
                <c:pt idx="51297">
                  <c:v>2.8920399999999999E-2</c:v>
                </c:pt>
                <c:pt idx="51298">
                  <c:v>2.9541700000000001E-2</c:v>
                </c:pt>
                <c:pt idx="51299">
                  <c:v>3.01371E-2</c:v>
                </c:pt>
                <c:pt idx="51300">
                  <c:v>3.0705699999999999E-2</c:v>
                </c:pt>
                <c:pt idx="51301">
                  <c:v>3.1246800000000002E-2</c:v>
                </c:pt>
                <c:pt idx="51302">
                  <c:v>3.1759500000000003E-2</c:v>
                </c:pt>
                <c:pt idx="51303">
                  <c:v>3.22432E-2</c:v>
                </c:pt>
                <c:pt idx="51304">
                  <c:v>3.2696999999999997E-2</c:v>
                </c:pt>
                <c:pt idx="51305">
                  <c:v>3.3120299999999998E-2</c:v>
                </c:pt>
                <c:pt idx="51306">
                  <c:v>3.3512500000000001E-2</c:v>
                </c:pt>
                <c:pt idx="51307">
                  <c:v>3.3873E-2</c:v>
                </c:pt>
                <c:pt idx="51308">
                  <c:v>3.4201099999999998E-2</c:v>
                </c:pt>
                <c:pt idx="51309">
                  <c:v>3.4496400000000003E-2</c:v>
                </c:pt>
                <c:pt idx="51310">
                  <c:v>3.4758400000000002E-2</c:v>
                </c:pt>
                <c:pt idx="51311">
                  <c:v>3.4986499999999997E-2</c:v>
                </c:pt>
                <c:pt idx="51312">
                  <c:v>3.5180400000000001E-2</c:v>
                </c:pt>
                <c:pt idx="51313">
                  <c:v>3.5339799999999998E-2</c:v>
                </c:pt>
                <c:pt idx="51314">
                  <c:v>3.5464200000000001E-2</c:v>
                </c:pt>
                <c:pt idx="51315">
                  <c:v>3.5553399999999999E-2</c:v>
                </c:pt>
                <c:pt idx="51316">
                  <c:v>3.5607100000000003E-2</c:v>
                </c:pt>
                <c:pt idx="51317">
                  <c:v>3.5625200000000003E-2</c:v>
                </c:pt>
                <c:pt idx="51318">
                  <c:v>3.5607399999999997E-2</c:v>
                </c:pt>
                <c:pt idx="51319">
                  <c:v>3.5553800000000003E-2</c:v>
                </c:pt>
                <c:pt idx="51320">
                  <c:v>3.5464200000000001E-2</c:v>
                </c:pt>
                <c:pt idx="51321">
                  <c:v>3.5338500000000002E-2</c:v>
                </c:pt>
                <c:pt idx="51322">
                  <c:v>3.5176899999999997E-2</c:v>
                </c:pt>
                <c:pt idx="51323">
                  <c:v>3.4979299999999998E-2</c:v>
                </c:pt>
                <c:pt idx="51324">
                  <c:v>3.4745900000000003E-2</c:v>
                </c:pt>
                <c:pt idx="51325">
                  <c:v>3.4476899999999998E-2</c:v>
                </c:pt>
                <c:pt idx="51326">
                  <c:v>3.4172500000000001E-2</c:v>
                </c:pt>
                <c:pt idx="51327">
                  <c:v>3.3832899999999999E-2</c:v>
                </c:pt>
                <c:pt idx="51328">
                  <c:v>3.3458300000000003E-2</c:v>
                </c:pt>
                <c:pt idx="51329">
                  <c:v>3.3049299999999997E-2</c:v>
                </c:pt>
                <c:pt idx="51330">
                  <c:v>3.2606099999999999E-2</c:v>
                </c:pt>
                <c:pt idx="51331">
                  <c:v>3.2129100000000001E-2</c:v>
                </c:pt>
                <c:pt idx="51332">
                  <c:v>3.1618899999999998E-2</c:v>
                </c:pt>
                <c:pt idx="51333">
                  <c:v>3.10759E-2</c:v>
                </c:pt>
                <c:pt idx="51334">
                  <c:v>3.0500800000000002E-2</c:v>
                </c:pt>
                <c:pt idx="51335">
                  <c:v>2.9894E-2</c:v>
                </c:pt>
                <c:pt idx="51336">
                  <c:v>2.9256299999999999E-2</c:v>
                </c:pt>
                <c:pt idx="51337">
                  <c:v>2.85884E-2</c:v>
                </c:pt>
                <c:pt idx="51338">
                  <c:v>2.78909E-2</c:v>
                </c:pt>
                <c:pt idx="51339">
                  <c:v>2.7164600000000001E-2</c:v>
                </c:pt>
                <c:pt idx="51340">
                  <c:v>2.6410300000000001E-2</c:v>
                </c:pt>
                <c:pt idx="51341">
                  <c:v>2.56288E-2</c:v>
                </c:pt>
                <c:pt idx="51342">
                  <c:v>2.4820999999999999E-2</c:v>
                </c:pt>
                <c:pt idx="51343">
                  <c:v>2.39878E-2</c:v>
                </c:pt>
                <c:pt idx="51344">
                  <c:v>2.3130100000000001E-2</c:v>
                </c:pt>
                <c:pt idx="51345">
                  <c:v>2.2248899999999999E-2</c:v>
                </c:pt>
                <c:pt idx="51346">
                  <c:v>2.1345200000000002E-2</c:v>
                </c:pt>
                <c:pt idx="51347">
                  <c:v>2.0419900000000001E-2</c:v>
                </c:pt>
                <c:pt idx="51348">
                  <c:v>1.9474200000000001E-2</c:v>
                </c:pt>
                <c:pt idx="51349">
                  <c:v>1.8509100000000001E-2</c:v>
                </c:pt>
                <c:pt idx="51350">
                  <c:v>1.7525700000000002E-2</c:v>
                </c:pt>
                <c:pt idx="51351">
                  <c:v>1.6525100000000001E-2</c:v>
                </c:pt>
                <c:pt idx="51352">
                  <c:v>1.55085E-2</c:v>
                </c:pt>
                <c:pt idx="51353">
                  <c:v>1.44771E-2</c:v>
                </c:pt>
                <c:pt idx="51354">
                  <c:v>1.34319E-2</c:v>
                </c:pt>
                <c:pt idx="51355">
                  <c:v>1.23742E-2</c:v>
                </c:pt>
                <c:pt idx="51356">
                  <c:v>1.13052E-2</c:v>
                </c:pt>
                <c:pt idx="51357">
                  <c:v>1.02261E-2</c:v>
                </c:pt>
                <c:pt idx="51358" formatCode="0.00E+00">
                  <c:v>9.1382400000000006E-3</c:v>
                </c:pt>
                <c:pt idx="51359" formatCode="0.00E+00">
                  <c:v>8.0427299999999997E-3</c:v>
                </c:pt>
                <c:pt idx="51360" formatCode="0.00E+00">
                  <c:v>6.94088E-3</c:v>
                </c:pt>
                <c:pt idx="51361" formatCode="0.00E+00">
                  <c:v>5.8339200000000003E-3</c:v>
                </c:pt>
                <c:pt idx="51362" formatCode="0.00E+00">
                  <c:v>4.7231399999999998E-3</c:v>
                </c:pt>
                <c:pt idx="51363" formatCode="0.00E+00">
                  <c:v>3.6097799999999999E-3</c:v>
                </c:pt>
                <c:pt idx="51364" formatCode="0.00E+00">
                  <c:v>2.49511E-3</c:v>
                </c:pt>
                <c:pt idx="51365" formatCode="0.00E+00">
                  <c:v>1.38039E-3</c:v>
                </c:pt>
                <c:pt idx="51366" formatCode="0.00E+00">
                  <c:v>2.66894E-4</c:v>
                </c:pt>
                <c:pt idx="51367" formatCode="0.00E+00">
                  <c:v>-8.4413499999999998E-4</c:v>
                </c:pt>
                <c:pt idx="51368" formatCode="0.00E+00">
                  <c:v>-1.95144E-3</c:v>
                </c:pt>
                <c:pt idx="51369" formatCode="0.00E+00">
                  <c:v>-3.0537899999999998E-3</c:v>
                </c:pt>
                <c:pt idx="51370" formatCode="0.00E+00">
                  <c:v>-4.1499400000000004E-3</c:v>
                </c:pt>
                <c:pt idx="51371" formatCode="0.00E+00">
                  <c:v>-5.23867E-3</c:v>
                </c:pt>
                <c:pt idx="51372" formatCode="0.00E+00">
                  <c:v>-6.3187800000000004E-3</c:v>
                </c:pt>
                <c:pt idx="51373" formatCode="0.00E+00">
                  <c:v>-7.3890700000000002E-3</c:v>
                </c:pt>
                <c:pt idx="51374" formatCode="0.00E+00">
                  <c:v>-8.4483600000000002E-3</c:v>
                </c:pt>
                <c:pt idx="51375" formatCode="0.00E+00">
                  <c:v>-9.4954900000000005E-3</c:v>
                </c:pt>
                <c:pt idx="51376">
                  <c:v>-1.05293E-2</c:v>
                </c:pt>
                <c:pt idx="51377">
                  <c:v>-1.15487E-2</c:v>
                </c:pt>
                <c:pt idx="51378">
                  <c:v>-1.2552600000000001E-2</c:v>
                </c:pt>
                <c:pt idx="51379">
                  <c:v>-1.3539900000000001E-2</c:v>
                </c:pt>
                <c:pt idx="51380">
                  <c:v>-1.4509599999999999E-2</c:v>
                </c:pt>
                <c:pt idx="51381">
                  <c:v>-1.54606E-2</c:v>
                </c:pt>
                <c:pt idx="51382">
                  <c:v>-1.6391900000000001E-2</c:v>
                </c:pt>
                <c:pt idx="51383">
                  <c:v>-1.7302600000000001E-2</c:v>
                </c:pt>
                <c:pt idx="51384">
                  <c:v>-1.8191700000000002E-2</c:v>
                </c:pt>
                <c:pt idx="51385">
                  <c:v>-1.90583E-2</c:v>
                </c:pt>
                <c:pt idx="51386">
                  <c:v>-1.9901599999999998E-2</c:v>
                </c:pt>
                <c:pt idx="51387">
                  <c:v>-2.0720700000000002E-2</c:v>
                </c:pt>
                <c:pt idx="51388">
                  <c:v>-2.1514800000000001E-2</c:v>
                </c:pt>
                <c:pt idx="51389">
                  <c:v>-2.22832E-2</c:v>
                </c:pt>
                <c:pt idx="51390">
                  <c:v>-2.30251E-2</c:v>
                </c:pt>
                <c:pt idx="51391">
                  <c:v>-2.3739699999999999E-2</c:v>
                </c:pt>
                <c:pt idx="51392">
                  <c:v>-2.44266E-2</c:v>
                </c:pt>
                <c:pt idx="51393">
                  <c:v>-2.50849E-2</c:v>
                </c:pt>
                <c:pt idx="51394">
                  <c:v>-2.5714299999999999E-2</c:v>
                </c:pt>
                <c:pt idx="51395">
                  <c:v>-2.6314000000000001E-2</c:v>
                </c:pt>
                <c:pt idx="51396">
                  <c:v>-2.68837E-2</c:v>
                </c:pt>
                <c:pt idx="51397">
                  <c:v>-2.7422800000000001E-2</c:v>
                </c:pt>
                <c:pt idx="51398">
                  <c:v>-2.7931000000000001E-2</c:v>
                </c:pt>
                <c:pt idx="51399">
                  <c:v>-2.84078E-2</c:v>
                </c:pt>
                <c:pt idx="51400">
                  <c:v>-2.8853E-2</c:v>
                </c:pt>
                <c:pt idx="51401">
                  <c:v>-2.9266199999999999E-2</c:v>
                </c:pt>
                <c:pt idx="51402">
                  <c:v>-2.9647300000000001E-2</c:v>
                </c:pt>
                <c:pt idx="51403">
                  <c:v>-2.9995899999999999E-2</c:v>
                </c:pt>
                <c:pt idx="51404">
                  <c:v>-3.0311999999999999E-2</c:v>
                </c:pt>
                <c:pt idx="51405">
                  <c:v>-3.0595399999999998E-2</c:v>
                </c:pt>
                <c:pt idx="51406">
                  <c:v>-3.0846100000000001E-2</c:v>
                </c:pt>
                <c:pt idx="51407">
                  <c:v>-3.1064000000000001E-2</c:v>
                </c:pt>
                <c:pt idx="51408">
                  <c:v>-3.1249099999999998E-2</c:v>
                </c:pt>
                <c:pt idx="51409">
                  <c:v>-3.1401499999999999E-2</c:v>
                </c:pt>
                <c:pt idx="51410">
                  <c:v>-3.1521199999999999E-2</c:v>
                </c:pt>
                <c:pt idx="51411">
                  <c:v>-3.1608499999999998E-2</c:v>
                </c:pt>
                <c:pt idx="51412">
                  <c:v>-3.1663400000000001E-2</c:v>
                </c:pt>
                <c:pt idx="51413">
                  <c:v>-3.1686199999999998E-2</c:v>
                </c:pt>
                <c:pt idx="51414">
                  <c:v>-3.1677200000000003E-2</c:v>
                </c:pt>
                <c:pt idx="51415">
                  <c:v>-3.1636600000000001E-2</c:v>
                </c:pt>
                <c:pt idx="51416">
                  <c:v>-3.1564700000000001E-2</c:v>
                </c:pt>
                <c:pt idx="51417">
                  <c:v>-3.1461999999999997E-2</c:v>
                </c:pt>
                <c:pt idx="51418">
                  <c:v>-3.1328799999999997E-2</c:v>
                </c:pt>
                <c:pt idx="51419">
                  <c:v>-3.1165600000000002E-2</c:v>
                </c:pt>
                <c:pt idx="51420">
                  <c:v>-3.0972800000000002E-2</c:v>
                </c:pt>
                <c:pt idx="51421">
                  <c:v>-3.0751000000000001E-2</c:v>
                </c:pt>
                <c:pt idx="51422">
                  <c:v>-3.0500699999999999E-2</c:v>
                </c:pt>
                <c:pt idx="51423">
                  <c:v>-3.02224E-2</c:v>
                </c:pt>
                <c:pt idx="51424">
                  <c:v>-2.99169E-2</c:v>
                </c:pt>
                <c:pt idx="51425">
                  <c:v>-2.9584599999999999E-2</c:v>
                </c:pt>
                <c:pt idx="51426">
                  <c:v>-2.92263E-2</c:v>
                </c:pt>
                <c:pt idx="51427">
                  <c:v>-2.8842699999999999E-2</c:v>
                </c:pt>
                <c:pt idx="51428">
                  <c:v>-2.8434399999999999E-2</c:v>
                </c:pt>
                <c:pt idx="51429">
                  <c:v>-2.8002200000000001E-2</c:v>
                </c:pt>
                <c:pt idx="51430">
                  <c:v>-2.7546899999999999E-2</c:v>
                </c:pt>
                <c:pt idx="51431">
                  <c:v>-2.7069300000000001E-2</c:v>
                </c:pt>
                <c:pt idx="51432">
                  <c:v>-2.6570099999999999E-2</c:v>
                </c:pt>
                <c:pt idx="51433">
                  <c:v>-2.6050199999999999E-2</c:v>
                </c:pt>
                <c:pt idx="51434">
                  <c:v>-2.5510399999999999E-2</c:v>
                </c:pt>
                <c:pt idx="51435">
                  <c:v>-2.4951500000000001E-2</c:v>
                </c:pt>
                <c:pt idx="51436">
                  <c:v>-2.43746E-2</c:v>
                </c:pt>
                <c:pt idx="51437">
                  <c:v>-2.3780300000000001E-2</c:v>
                </c:pt>
                <c:pt idx="51438">
                  <c:v>-2.3169800000000001E-2</c:v>
                </c:pt>
                <c:pt idx="51439">
                  <c:v>-2.25437E-2</c:v>
                </c:pt>
                <c:pt idx="51440">
                  <c:v>-2.1903100000000002E-2</c:v>
                </c:pt>
                <c:pt idx="51441">
                  <c:v>-2.1248900000000001E-2</c:v>
                </c:pt>
                <c:pt idx="51442">
                  <c:v>-2.0582E-2</c:v>
                </c:pt>
                <c:pt idx="51443">
                  <c:v>-1.9903400000000002E-2</c:v>
                </c:pt>
                <c:pt idx="51444">
                  <c:v>-1.9213899999999999E-2</c:v>
                </c:pt>
                <c:pt idx="51445">
                  <c:v>-1.8514599999999999E-2</c:v>
                </c:pt>
                <c:pt idx="51446">
                  <c:v>-1.78064E-2</c:v>
                </c:pt>
                <c:pt idx="51447">
                  <c:v>-1.70901E-2</c:v>
                </c:pt>
                <c:pt idx="51448">
                  <c:v>-1.63669E-2</c:v>
                </c:pt>
                <c:pt idx="51449">
                  <c:v>-1.5637499999999999E-2</c:v>
                </c:pt>
                <c:pt idx="51450">
                  <c:v>-1.49029E-2</c:v>
                </c:pt>
                <c:pt idx="51451">
                  <c:v>-1.4164100000000001E-2</c:v>
                </c:pt>
                <c:pt idx="51452">
                  <c:v>-1.34219E-2</c:v>
                </c:pt>
                <c:pt idx="51453">
                  <c:v>-1.26772E-2</c:v>
                </c:pt>
                <c:pt idx="51454">
                  <c:v>-1.19311E-2</c:v>
                </c:pt>
                <c:pt idx="51455">
                  <c:v>-1.11842E-2</c:v>
                </c:pt>
                <c:pt idx="51456">
                  <c:v>-1.04376E-2</c:v>
                </c:pt>
                <c:pt idx="51457" formatCode="0.00E+00">
                  <c:v>-9.6919599999999995E-3</c:v>
                </c:pt>
                <c:pt idx="51458" formatCode="0.00E+00">
                  <c:v>-8.9482699999999995E-3</c:v>
                </c:pt>
                <c:pt idx="51459" formatCode="0.00E+00">
                  <c:v>-8.2072900000000008E-3</c:v>
                </c:pt>
                <c:pt idx="51460" formatCode="0.00E+00">
                  <c:v>-7.4698400000000002E-3</c:v>
                </c:pt>
                <c:pt idx="51461" formatCode="0.00E+00">
                  <c:v>-6.7367099999999999E-3</c:v>
                </c:pt>
                <c:pt idx="51462" formatCode="0.00E+00">
                  <c:v>-6.0086499999999999E-3</c:v>
                </c:pt>
                <c:pt idx="51463" formatCode="0.00E+00">
                  <c:v>-5.28642E-3</c:v>
                </c:pt>
                <c:pt idx="51464" formatCode="0.00E+00">
                  <c:v>-4.5707500000000002E-3</c:v>
                </c:pt>
                <c:pt idx="51465" formatCode="0.00E+00">
                  <c:v>-3.8623300000000002E-3</c:v>
                </c:pt>
                <c:pt idx="51466" formatCode="0.00E+00">
                  <c:v>-3.16184E-3</c:v>
                </c:pt>
                <c:pt idx="51467" formatCode="0.00E+00">
                  <c:v>-2.4699499999999998E-3</c:v>
                </c:pt>
                <c:pt idx="51468" formatCode="0.00E+00">
                  <c:v>-1.78728E-3</c:v>
                </c:pt>
                <c:pt idx="51469" formatCode="0.00E+00">
                  <c:v>-1.1144499999999999E-3</c:v>
                </c:pt>
                <c:pt idx="51470" formatCode="0.00E+00">
                  <c:v>-4.5201900000000001E-4</c:v>
                </c:pt>
                <c:pt idx="51471" formatCode="0.00E+00">
                  <c:v>1.9944299999999999E-4</c:v>
                </c:pt>
                <c:pt idx="51472" formatCode="0.00E+00">
                  <c:v>8.3941300000000001E-4</c:v>
                </c:pt>
                <c:pt idx="51473" formatCode="0.00E+00">
                  <c:v>1.4673900000000001E-3</c:v>
                </c:pt>
                <c:pt idx="51474" formatCode="0.00E+00">
                  <c:v>2.0828999999999999E-3</c:v>
                </c:pt>
                <c:pt idx="51475" formatCode="0.00E+00">
                  <c:v>2.6855099999999999E-3</c:v>
                </c:pt>
                <c:pt idx="51476" formatCode="0.00E+00">
                  <c:v>3.2747900000000001E-3</c:v>
                </c:pt>
                <c:pt idx="51477" formatCode="0.00E+00">
                  <c:v>3.8503700000000001E-3</c:v>
                </c:pt>
                <c:pt idx="51478" formatCode="0.00E+00">
                  <c:v>4.41187E-3</c:v>
                </c:pt>
                <c:pt idx="51479" formatCode="0.00E+00">
                  <c:v>4.95898E-3</c:v>
                </c:pt>
                <c:pt idx="51480" formatCode="0.00E+00">
                  <c:v>5.4913999999999996E-3</c:v>
                </c:pt>
                <c:pt idx="51481" formatCode="0.00E+00">
                  <c:v>6.0088499999999996E-3</c:v>
                </c:pt>
                <c:pt idx="51482" formatCode="0.00E+00">
                  <c:v>6.5110899999999998E-3</c:v>
                </c:pt>
                <c:pt idx="51483" formatCode="0.00E+00">
                  <c:v>6.9979100000000004E-3</c:v>
                </c:pt>
                <c:pt idx="51484" formatCode="0.00E+00">
                  <c:v>7.4691200000000001E-3</c:v>
                </c:pt>
                <c:pt idx="51485" formatCode="0.00E+00">
                  <c:v>7.9245800000000005E-3</c:v>
                </c:pt>
                <c:pt idx="51486" formatCode="0.00E+00">
                  <c:v>8.3641600000000007E-3</c:v>
                </c:pt>
                <c:pt idx="51487" formatCode="0.00E+00">
                  <c:v>8.7877500000000004E-3</c:v>
                </c:pt>
                <c:pt idx="51488" formatCode="0.00E+00">
                  <c:v>9.1952800000000001E-3</c:v>
                </c:pt>
                <c:pt idx="51489" formatCode="0.00E+00">
                  <c:v>9.58672E-3</c:v>
                </c:pt>
                <c:pt idx="51490" formatCode="0.00E+00">
                  <c:v>9.9620500000000001E-3</c:v>
                </c:pt>
                <c:pt idx="51491">
                  <c:v>1.03213E-2</c:v>
                </c:pt>
                <c:pt idx="51492">
                  <c:v>1.0664399999999999E-2</c:v>
                </c:pt>
                <c:pt idx="51493">
                  <c:v>1.0991600000000001E-2</c:v>
                </c:pt>
                <c:pt idx="51494">
                  <c:v>1.1302899999999999E-2</c:v>
                </c:pt>
                <c:pt idx="51495">
                  <c:v>1.1598300000000001E-2</c:v>
                </c:pt>
                <c:pt idx="51496">
                  <c:v>1.1878100000000001E-2</c:v>
                </c:pt>
                <c:pt idx="51497">
                  <c:v>1.21423E-2</c:v>
                </c:pt>
                <c:pt idx="51498">
                  <c:v>1.2391299999999999E-2</c:v>
                </c:pt>
                <c:pt idx="51499">
                  <c:v>1.26251E-2</c:v>
                </c:pt>
                <c:pt idx="51500">
                  <c:v>1.2844E-2</c:v>
                </c:pt>
                <c:pt idx="51501">
                  <c:v>1.3048199999999999E-2</c:v>
                </c:pt>
                <c:pt idx="51502">
                  <c:v>1.3238099999999999E-2</c:v>
                </c:pt>
                <c:pt idx="51503">
                  <c:v>1.34138E-2</c:v>
                </c:pt>
                <c:pt idx="51504">
                  <c:v>1.35757E-2</c:v>
                </c:pt>
                <c:pt idx="51505">
                  <c:v>1.3724E-2</c:v>
                </c:pt>
                <c:pt idx="51506">
                  <c:v>1.38592E-2</c:v>
                </c:pt>
                <c:pt idx="51507">
                  <c:v>1.3981499999999999E-2</c:v>
                </c:pt>
                <c:pt idx="51508">
                  <c:v>1.4091299999999999E-2</c:v>
                </c:pt>
                <c:pt idx="51509">
                  <c:v>1.4189E-2</c:v>
                </c:pt>
                <c:pt idx="51510">
                  <c:v>1.4274999999999999E-2</c:v>
                </c:pt>
                <c:pt idx="51511">
                  <c:v>1.4349499999999999E-2</c:v>
                </c:pt>
                <c:pt idx="51512">
                  <c:v>1.44131E-2</c:v>
                </c:pt>
                <c:pt idx="51513">
                  <c:v>1.4466100000000001E-2</c:v>
                </c:pt>
                <c:pt idx="51514">
                  <c:v>1.4508999999999999E-2</c:v>
                </c:pt>
                <c:pt idx="51515">
                  <c:v>1.4542100000000001E-2</c:v>
                </c:pt>
                <c:pt idx="51516">
                  <c:v>1.45658E-2</c:v>
                </c:pt>
                <c:pt idx="51517">
                  <c:v>1.45807E-2</c:v>
                </c:pt>
                <c:pt idx="51518">
                  <c:v>1.45871E-2</c:v>
                </c:pt>
                <c:pt idx="51519">
                  <c:v>1.45855E-2</c:v>
                </c:pt>
                <c:pt idx="51520">
                  <c:v>1.4576199999999999E-2</c:v>
                </c:pt>
                <c:pt idx="51521">
                  <c:v>1.45597E-2</c:v>
                </c:pt>
                <c:pt idx="51522">
                  <c:v>1.4536500000000001E-2</c:v>
                </c:pt>
                <c:pt idx="51523">
                  <c:v>1.45069E-2</c:v>
                </c:pt>
                <c:pt idx="51524">
                  <c:v>1.4471299999999999E-2</c:v>
                </c:pt>
                <c:pt idx="51525">
                  <c:v>1.44303E-2</c:v>
                </c:pt>
                <c:pt idx="51526">
                  <c:v>1.43842E-2</c:v>
                </c:pt>
                <c:pt idx="51527">
                  <c:v>1.43333E-2</c:v>
                </c:pt>
                <c:pt idx="51528">
                  <c:v>1.42782E-2</c:v>
                </c:pt>
                <c:pt idx="51529">
                  <c:v>1.42192E-2</c:v>
                </c:pt>
                <c:pt idx="51530">
                  <c:v>1.41566E-2</c:v>
                </c:pt>
                <c:pt idx="51531">
                  <c:v>1.4090800000000001E-2</c:v>
                </c:pt>
                <c:pt idx="51532">
                  <c:v>1.40222E-2</c:v>
                </c:pt>
                <c:pt idx="51533">
                  <c:v>1.39512E-2</c:v>
                </c:pt>
                <c:pt idx="51534">
                  <c:v>1.3878E-2</c:v>
                </c:pt>
                <c:pt idx="51535">
                  <c:v>1.3802999999999999E-2</c:v>
                </c:pt>
                <c:pt idx="51536">
                  <c:v>1.3726500000000001E-2</c:v>
                </c:pt>
                <c:pt idx="51537">
                  <c:v>1.36487E-2</c:v>
                </c:pt>
                <c:pt idx="51538">
                  <c:v>1.35701E-2</c:v>
                </c:pt>
                <c:pt idx="51539">
                  <c:v>1.3490800000000001E-2</c:v>
                </c:pt>
                <c:pt idx="51540">
                  <c:v>1.3410999999999999E-2</c:v>
                </c:pt>
                <c:pt idx="51541">
                  <c:v>1.33311E-2</c:v>
                </c:pt>
                <c:pt idx="51542">
                  <c:v>1.32511E-2</c:v>
                </c:pt>
                <c:pt idx="51543">
                  <c:v>1.31714E-2</c:v>
                </c:pt>
                <c:pt idx="51544">
                  <c:v>1.3092100000000001E-2</c:v>
                </c:pt>
                <c:pt idx="51545">
                  <c:v>1.30133E-2</c:v>
                </c:pt>
                <c:pt idx="51546">
                  <c:v>1.29353E-2</c:v>
                </c:pt>
                <c:pt idx="51547">
                  <c:v>1.2858100000000001E-2</c:v>
                </c:pt>
                <c:pt idx="51548">
                  <c:v>1.2781799999999999E-2</c:v>
                </c:pt>
                <c:pt idx="51549">
                  <c:v>1.2706500000000001E-2</c:v>
                </c:pt>
                <c:pt idx="51550">
                  <c:v>1.26324E-2</c:v>
                </c:pt>
                <c:pt idx="51551">
                  <c:v>1.2559300000000001E-2</c:v>
                </c:pt>
                <c:pt idx="51552">
                  <c:v>1.24875E-2</c:v>
                </c:pt>
                <c:pt idx="51553">
                  <c:v>1.24169E-2</c:v>
                </c:pt>
                <c:pt idx="51554">
                  <c:v>1.2347500000000001E-2</c:v>
                </c:pt>
                <c:pt idx="51555">
                  <c:v>1.2279200000000001E-2</c:v>
                </c:pt>
                <c:pt idx="51556">
                  <c:v>1.22121E-2</c:v>
                </c:pt>
                <c:pt idx="51557">
                  <c:v>1.21461E-2</c:v>
                </c:pt>
                <c:pt idx="51558">
                  <c:v>1.2081100000000001E-2</c:v>
                </c:pt>
                <c:pt idx="51559">
                  <c:v>1.2017E-2</c:v>
                </c:pt>
                <c:pt idx="51560">
                  <c:v>1.1953699999999999E-2</c:v>
                </c:pt>
                <c:pt idx="51561">
                  <c:v>1.18911E-2</c:v>
                </c:pt>
                <c:pt idx="51562">
                  <c:v>1.1828999999999999E-2</c:v>
                </c:pt>
                <c:pt idx="51563">
                  <c:v>1.17673E-2</c:v>
                </c:pt>
                <c:pt idx="51564">
                  <c:v>1.17059E-2</c:v>
                </c:pt>
                <c:pt idx="51565">
                  <c:v>1.16445E-2</c:v>
                </c:pt>
                <c:pt idx="51566">
                  <c:v>1.15829E-2</c:v>
                </c:pt>
                <c:pt idx="51567">
                  <c:v>1.1521E-2</c:v>
                </c:pt>
                <c:pt idx="51568">
                  <c:v>1.1458400000000001E-2</c:v>
                </c:pt>
                <c:pt idx="51569">
                  <c:v>1.13951E-2</c:v>
                </c:pt>
                <c:pt idx="51570">
                  <c:v>1.13306E-2</c:v>
                </c:pt>
                <c:pt idx="51571">
                  <c:v>1.12648E-2</c:v>
                </c:pt>
                <c:pt idx="51572">
                  <c:v>1.11974E-2</c:v>
                </c:pt>
                <c:pt idx="51573">
                  <c:v>1.11282E-2</c:v>
                </c:pt>
                <c:pt idx="51574">
                  <c:v>1.10568E-2</c:v>
                </c:pt>
                <c:pt idx="51575">
                  <c:v>1.09829E-2</c:v>
                </c:pt>
                <c:pt idx="51576">
                  <c:v>1.0906300000000001E-2</c:v>
                </c:pt>
                <c:pt idx="51577">
                  <c:v>1.08266E-2</c:v>
                </c:pt>
                <c:pt idx="51578">
                  <c:v>1.0743600000000001E-2</c:v>
                </c:pt>
                <c:pt idx="51579">
                  <c:v>1.06569E-2</c:v>
                </c:pt>
                <c:pt idx="51580">
                  <c:v>1.05662E-2</c:v>
                </c:pt>
                <c:pt idx="51581">
                  <c:v>1.0471299999999999E-2</c:v>
                </c:pt>
                <c:pt idx="51582">
                  <c:v>1.0371699999999999E-2</c:v>
                </c:pt>
                <c:pt idx="51583">
                  <c:v>1.0267200000000001E-2</c:v>
                </c:pt>
                <c:pt idx="51584">
                  <c:v>1.01575E-2</c:v>
                </c:pt>
                <c:pt idx="51585">
                  <c:v>1.0042199999999999E-2</c:v>
                </c:pt>
                <c:pt idx="51586" formatCode="0.00E+00">
                  <c:v>9.9210600000000006E-3</c:v>
                </c:pt>
                <c:pt idx="51587" formatCode="0.00E+00">
                  <c:v>9.7937400000000004E-3</c:v>
                </c:pt>
                <c:pt idx="51588" formatCode="0.00E+00">
                  <c:v>9.6599600000000004E-3</c:v>
                </c:pt>
                <c:pt idx="51589" formatCode="0.00E+00">
                  <c:v>9.5194000000000008E-3</c:v>
                </c:pt>
                <c:pt idx="51590" formatCode="0.00E+00">
                  <c:v>9.3717999999999996E-3</c:v>
                </c:pt>
                <c:pt idx="51591" formatCode="0.00E+00">
                  <c:v>9.2168500000000004E-3</c:v>
                </c:pt>
                <c:pt idx="51592" formatCode="0.00E+00">
                  <c:v>9.0542899999999996E-3</c:v>
                </c:pt>
                <c:pt idx="51593" formatCode="0.00E+00">
                  <c:v>8.8838600000000004E-3</c:v>
                </c:pt>
                <c:pt idx="51594" formatCode="0.00E+00">
                  <c:v>8.7052999999999991E-3</c:v>
                </c:pt>
                <c:pt idx="51595" formatCode="0.00E+00">
                  <c:v>8.5183600000000009E-3</c:v>
                </c:pt>
                <c:pt idx="51596" formatCode="0.00E+00">
                  <c:v>8.3228299999999998E-3</c:v>
                </c:pt>
                <c:pt idx="51597" formatCode="0.00E+00">
                  <c:v>8.1184599999999992E-3</c:v>
                </c:pt>
                <c:pt idx="51598" formatCode="0.00E+00">
                  <c:v>7.9050700000000002E-3</c:v>
                </c:pt>
                <c:pt idx="51599" formatCode="0.00E+00">
                  <c:v>7.6824600000000003E-3</c:v>
                </c:pt>
                <c:pt idx="51600" formatCode="0.00E+00">
                  <c:v>7.4504599999999999E-3</c:v>
                </c:pt>
                <c:pt idx="51601" formatCode="0.00E+00">
                  <c:v>7.2088899999999999E-3</c:v>
                </c:pt>
                <c:pt idx="51602" formatCode="0.00E+00">
                  <c:v>6.9576300000000002E-3</c:v>
                </c:pt>
                <c:pt idx="51603" formatCode="0.00E+00">
                  <c:v>6.69653E-3</c:v>
                </c:pt>
                <c:pt idx="51604" formatCode="0.00E+00">
                  <c:v>6.4254999999999998E-3</c:v>
                </c:pt>
                <c:pt idx="51605" formatCode="0.00E+00">
                  <c:v>6.1444300000000002E-3</c:v>
                </c:pt>
                <c:pt idx="51606" formatCode="0.00E+00">
                  <c:v>5.8532599999999999E-3</c:v>
                </c:pt>
                <c:pt idx="51607" formatCode="0.00E+00">
                  <c:v>5.5519300000000001E-3</c:v>
                </c:pt>
                <c:pt idx="51608" formatCode="0.00E+00">
                  <c:v>5.2404000000000001E-3</c:v>
                </c:pt>
                <c:pt idx="51609" formatCode="0.00E+00">
                  <c:v>4.91866E-3</c:v>
                </c:pt>
                <c:pt idx="51610" formatCode="0.00E+00">
                  <c:v>4.5867199999999999E-3</c:v>
                </c:pt>
                <c:pt idx="51611" formatCode="0.00E+00">
                  <c:v>4.2446100000000002E-3</c:v>
                </c:pt>
                <c:pt idx="51612" formatCode="0.00E+00">
                  <c:v>3.89237E-3</c:v>
                </c:pt>
                <c:pt idx="51613" formatCode="0.00E+00">
                  <c:v>3.5300599999999998E-3</c:v>
                </c:pt>
                <c:pt idx="51614" formatCode="0.00E+00">
                  <c:v>3.1578000000000001E-3</c:v>
                </c:pt>
                <c:pt idx="51615" formatCode="0.00E+00">
                  <c:v>2.77567E-3</c:v>
                </c:pt>
                <c:pt idx="51616" formatCode="0.00E+00">
                  <c:v>2.38383E-3</c:v>
                </c:pt>
                <c:pt idx="51617" formatCode="0.00E+00">
                  <c:v>1.9824199999999999E-3</c:v>
                </c:pt>
                <c:pt idx="51618" formatCode="0.00E+00">
                  <c:v>1.5716300000000001E-3</c:v>
                </c:pt>
                <c:pt idx="51619" formatCode="0.00E+00">
                  <c:v>1.1516600000000001E-3</c:v>
                </c:pt>
                <c:pt idx="51620" formatCode="0.00E+00">
                  <c:v>7.2273599999999997E-4</c:v>
                </c:pt>
                <c:pt idx="51621" formatCode="0.00E+00">
                  <c:v>2.85097E-4</c:v>
                </c:pt>
                <c:pt idx="51622" formatCode="0.00E+00">
                  <c:v>-1.60987E-4</c:v>
                </c:pt>
                <c:pt idx="51623" formatCode="0.00E+00">
                  <c:v>-6.1522499999999995E-4</c:v>
                </c:pt>
                <c:pt idx="51624" formatCode="0.00E+00">
                  <c:v>-1.0773099999999999E-3</c:v>
                </c:pt>
                <c:pt idx="51625" formatCode="0.00E+00">
                  <c:v>-1.5468999999999999E-3</c:v>
                </c:pt>
                <c:pt idx="51626" formatCode="0.00E+00">
                  <c:v>-2.0236400000000002E-3</c:v>
                </c:pt>
                <c:pt idx="51627" formatCode="0.00E+00">
                  <c:v>-2.5071799999999999E-3</c:v>
                </c:pt>
                <c:pt idx="51628" formatCode="0.00E+00">
                  <c:v>-2.99709E-3</c:v>
                </c:pt>
                <c:pt idx="51629" formatCode="0.00E+00">
                  <c:v>-3.4929800000000001E-3</c:v>
                </c:pt>
                <c:pt idx="51630" formatCode="0.00E+00">
                  <c:v>-3.9944100000000003E-3</c:v>
                </c:pt>
                <c:pt idx="51631" formatCode="0.00E+00">
                  <c:v>-4.5009300000000002E-3</c:v>
                </c:pt>
                <c:pt idx="51632" formatCode="0.00E+00">
                  <c:v>-5.0120599999999996E-3</c:v>
                </c:pt>
                <c:pt idx="51633" formatCode="0.00E+00">
                  <c:v>-5.5273099999999997E-3</c:v>
                </c:pt>
                <c:pt idx="51634" formatCode="0.00E+00">
                  <c:v>-6.04618E-3</c:v>
                </c:pt>
                <c:pt idx="51635" formatCode="0.00E+00">
                  <c:v>-6.56815E-3</c:v>
                </c:pt>
                <c:pt idx="51636" formatCode="0.00E+00">
                  <c:v>-7.0926699999999997E-3</c:v>
                </c:pt>
                <c:pt idx="51637" formatCode="0.00E+00">
                  <c:v>-7.6191999999999996E-3</c:v>
                </c:pt>
                <c:pt idx="51638" formatCode="0.00E+00">
                  <c:v>-8.1471700000000005E-3</c:v>
                </c:pt>
                <c:pt idx="51639" formatCode="0.00E+00">
                  <c:v>-8.6759799999999998E-3</c:v>
                </c:pt>
                <c:pt idx="51640" formatCode="0.00E+00">
                  <c:v>-9.2050599999999993E-3</c:v>
                </c:pt>
                <c:pt idx="51641" formatCode="0.00E+00">
                  <c:v>-9.7337900000000008E-3</c:v>
                </c:pt>
                <c:pt idx="51642">
                  <c:v>-1.0261599999999999E-2</c:v>
                </c:pt>
                <c:pt idx="51643">
                  <c:v>-1.0787700000000001E-2</c:v>
                </c:pt>
                <c:pt idx="51644">
                  <c:v>-1.1311699999999999E-2</c:v>
                </c:pt>
                <c:pt idx="51645">
                  <c:v>-1.1832799999999999E-2</c:v>
                </c:pt>
                <c:pt idx="51646">
                  <c:v>-1.23503E-2</c:v>
                </c:pt>
                <c:pt idx="51647">
                  <c:v>-1.28637E-2</c:v>
                </c:pt>
                <c:pt idx="51648">
                  <c:v>-1.33723E-2</c:v>
                </c:pt>
                <c:pt idx="51649">
                  <c:v>-1.38753E-2</c:v>
                </c:pt>
                <c:pt idx="51650">
                  <c:v>-1.43722E-2</c:v>
                </c:pt>
                <c:pt idx="51651">
                  <c:v>-1.48623E-2</c:v>
                </c:pt>
                <c:pt idx="51652">
                  <c:v>-1.53448E-2</c:v>
                </c:pt>
                <c:pt idx="51653">
                  <c:v>-1.5819199999999999E-2</c:v>
                </c:pt>
                <c:pt idx="51654">
                  <c:v>-1.6284699999999999E-2</c:v>
                </c:pt>
                <c:pt idx="51655">
                  <c:v>-1.6740700000000001E-2</c:v>
                </c:pt>
                <c:pt idx="51656">
                  <c:v>-1.71865E-2</c:v>
                </c:pt>
                <c:pt idx="51657">
                  <c:v>-1.7621399999999999E-2</c:v>
                </c:pt>
                <c:pt idx="51658">
                  <c:v>-1.8044899999999999E-2</c:v>
                </c:pt>
                <c:pt idx="51659">
                  <c:v>-1.8456299999999998E-2</c:v>
                </c:pt>
                <c:pt idx="51660">
                  <c:v>-1.8854900000000001E-2</c:v>
                </c:pt>
                <c:pt idx="51661">
                  <c:v>-1.92401E-2</c:v>
                </c:pt>
                <c:pt idx="51662">
                  <c:v>-1.9611400000000001E-2</c:v>
                </c:pt>
                <c:pt idx="51663">
                  <c:v>-1.9968E-2</c:v>
                </c:pt>
                <c:pt idx="51664">
                  <c:v>-2.0309399999999998E-2</c:v>
                </c:pt>
                <c:pt idx="51665">
                  <c:v>-2.0635000000000001E-2</c:v>
                </c:pt>
                <c:pt idx="51666">
                  <c:v>-2.0944299999999999E-2</c:v>
                </c:pt>
                <c:pt idx="51667">
                  <c:v>-2.1236700000000001E-2</c:v>
                </c:pt>
                <c:pt idx="51668">
                  <c:v>-2.1511700000000002E-2</c:v>
                </c:pt>
                <c:pt idx="51669">
                  <c:v>-2.1768800000000001E-2</c:v>
                </c:pt>
                <c:pt idx="51670">
                  <c:v>-2.20074E-2</c:v>
                </c:pt>
                <c:pt idx="51671">
                  <c:v>-2.2227199999999999E-2</c:v>
                </c:pt>
                <c:pt idx="51672">
                  <c:v>-2.2427599999999999E-2</c:v>
                </c:pt>
                <c:pt idx="51673">
                  <c:v>-2.2608199999999998E-2</c:v>
                </c:pt>
                <c:pt idx="51674">
                  <c:v>-2.27686E-2</c:v>
                </c:pt>
                <c:pt idx="51675">
                  <c:v>-2.2908499999999998E-2</c:v>
                </c:pt>
                <c:pt idx="51676">
                  <c:v>-2.30274E-2</c:v>
                </c:pt>
                <c:pt idx="51677">
                  <c:v>-2.3125E-2</c:v>
                </c:pt>
                <c:pt idx="51678">
                  <c:v>-2.3201099999999999E-2</c:v>
                </c:pt>
                <c:pt idx="51679">
                  <c:v>-2.32553E-2</c:v>
                </c:pt>
                <c:pt idx="51680">
                  <c:v>-2.32873E-2</c:v>
                </c:pt>
                <c:pt idx="51681">
                  <c:v>-2.3296999999999998E-2</c:v>
                </c:pt>
                <c:pt idx="51682">
                  <c:v>-2.3284099999999999E-2</c:v>
                </c:pt>
                <c:pt idx="51683">
                  <c:v>-2.3248499999999998E-2</c:v>
                </c:pt>
                <c:pt idx="51684">
                  <c:v>-2.3189999999999999E-2</c:v>
                </c:pt>
                <c:pt idx="51685">
                  <c:v>-2.3108500000000001E-2</c:v>
                </c:pt>
                <c:pt idx="51686">
                  <c:v>-2.3003800000000001E-2</c:v>
                </c:pt>
                <c:pt idx="51687">
                  <c:v>-2.28761E-2</c:v>
                </c:pt>
                <c:pt idx="51688">
                  <c:v>-2.2725100000000002E-2</c:v>
                </c:pt>
                <c:pt idx="51689">
                  <c:v>-2.2550899999999999E-2</c:v>
                </c:pt>
                <c:pt idx="51690">
                  <c:v>-2.2353600000000001E-2</c:v>
                </c:pt>
                <c:pt idx="51691">
                  <c:v>-2.2133300000000002E-2</c:v>
                </c:pt>
                <c:pt idx="51692">
                  <c:v>-2.18899E-2</c:v>
                </c:pt>
                <c:pt idx="51693">
                  <c:v>-2.16236E-2</c:v>
                </c:pt>
                <c:pt idx="51694">
                  <c:v>-2.1334700000000002E-2</c:v>
                </c:pt>
                <c:pt idx="51695">
                  <c:v>-2.1023199999999999E-2</c:v>
                </c:pt>
                <c:pt idx="51696">
                  <c:v>-2.06894E-2</c:v>
                </c:pt>
                <c:pt idx="51697">
                  <c:v>-2.03336E-2</c:v>
                </c:pt>
                <c:pt idx="51698">
                  <c:v>-1.9955899999999999E-2</c:v>
                </c:pt>
                <c:pt idx="51699">
                  <c:v>-1.9556799999999999E-2</c:v>
                </c:pt>
                <c:pt idx="51700">
                  <c:v>-1.91366E-2</c:v>
                </c:pt>
                <c:pt idx="51701">
                  <c:v>-1.86956E-2</c:v>
                </c:pt>
                <c:pt idx="51702">
                  <c:v>-1.8234299999999998E-2</c:v>
                </c:pt>
                <c:pt idx="51703">
                  <c:v>-1.7753000000000001E-2</c:v>
                </c:pt>
                <c:pt idx="51704">
                  <c:v>-1.7252199999999999E-2</c:v>
                </c:pt>
                <c:pt idx="51705">
                  <c:v>-1.6732400000000001E-2</c:v>
                </c:pt>
                <c:pt idx="51706">
                  <c:v>-1.6194099999999999E-2</c:v>
                </c:pt>
                <c:pt idx="51707">
                  <c:v>-1.56378E-2</c:v>
                </c:pt>
                <c:pt idx="51708">
                  <c:v>-1.50641E-2</c:v>
                </c:pt>
                <c:pt idx="51709">
                  <c:v>-1.44736E-2</c:v>
                </c:pt>
                <c:pt idx="51710">
                  <c:v>-1.38669E-2</c:v>
                </c:pt>
                <c:pt idx="51711">
                  <c:v>-1.32446E-2</c:v>
                </c:pt>
                <c:pt idx="51712">
                  <c:v>-1.26073E-2</c:v>
                </c:pt>
                <c:pt idx="51713">
                  <c:v>-1.1955800000000001E-2</c:v>
                </c:pt>
                <c:pt idx="51714">
                  <c:v>-1.12908E-2</c:v>
                </c:pt>
                <c:pt idx="51715">
                  <c:v>-1.06129E-2</c:v>
                </c:pt>
                <c:pt idx="51716" formatCode="0.00E+00">
                  <c:v>-9.9228700000000003E-3</c:v>
                </c:pt>
                <c:pt idx="51717" formatCode="0.00E+00">
                  <c:v>-9.2215200000000004E-3</c:v>
                </c:pt>
                <c:pt idx="51718" formatCode="0.00E+00">
                  <c:v>-8.5095799999999992E-3</c:v>
                </c:pt>
                <c:pt idx="51719" formatCode="0.00E+00">
                  <c:v>-7.7878499999999998E-3</c:v>
                </c:pt>
                <c:pt idx="51720" formatCode="0.00E+00">
                  <c:v>-7.0571100000000001E-3</c:v>
                </c:pt>
                <c:pt idx="51721" formatCode="0.00E+00">
                  <c:v>-6.3181899999999996E-3</c:v>
                </c:pt>
                <c:pt idx="51722" formatCode="0.00E+00">
                  <c:v>-5.5719100000000002E-3</c:v>
                </c:pt>
                <c:pt idx="51723" formatCode="0.00E+00">
                  <c:v>-4.8191099999999997E-3</c:v>
                </c:pt>
                <c:pt idx="51724" formatCode="0.00E+00">
                  <c:v>-4.06063E-3</c:v>
                </c:pt>
                <c:pt idx="51725" formatCode="0.00E+00">
                  <c:v>-3.2973299999999998E-3</c:v>
                </c:pt>
                <c:pt idx="51726" formatCode="0.00E+00">
                  <c:v>-2.5300700000000001E-3</c:v>
                </c:pt>
                <c:pt idx="51727" formatCode="0.00E+00">
                  <c:v>-1.75972E-3</c:v>
                </c:pt>
                <c:pt idx="51728" formatCode="0.00E+00">
                  <c:v>-9.8716400000000001E-4</c:v>
                </c:pt>
                <c:pt idx="51729" formatCode="0.00E+00">
                  <c:v>-2.13267E-4</c:v>
                </c:pt>
                <c:pt idx="51730" formatCode="0.00E+00">
                  <c:v>5.6108299999999998E-4</c:v>
                </c:pt>
                <c:pt idx="51731" formatCode="0.00E+00">
                  <c:v>1.33501E-3</c:v>
                </c:pt>
                <c:pt idx="51732" formatCode="0.00E+00">
                  <c:v>2.1076200000000002E-3</c:v>
                </c:pt>
                <c:pt idx="51733" formatCode="0.00E+00">
                  <c:v>2.8780400000000001E-3</c:v>
                </c:pt>
                <c:pt idx="51734" formatCode="0.00E+00">
                  <c:v>3.6453900000000001E-3</c:v>
                </c:pt>
                <c:pt idx="51735" formatCode="0.00E+00">
                  <c:v>4.4087900000000001E-3</c:v>
                </c:pt>
                <c:pt idx="51736" formatCode="0.00E+00">
                  <c:v>5.1673700000000001E-3</c:v>
                </c:pt>
                <c:pt idx="51737" formatCode="0.00E+00">
                  <c:v>5.92028E-3</c:v>
                </c:pt>
                <c:pt idx="51738" formatCode="0.00E+00">
                  <c:v>6.6666399999999997E-3</c:v>
                </c:pt>
                <c:pt idx="51739" formatCode="0.00E+00">
                  <c:v>7.4056199999999999E-3</c:v>
                </c:pt>
                <c:pt idx="51740" formatCode="0.00E+00">
                  <c:v>8.1363800000000003E-3</c:v>
                </c:pt>
                <c:pt idx="51741" formatCode="0.00E+00">
                  <c:v>8.8580800000000008E-3</c:v>
                </c:pt>
                <c:pt idx="51742" formatCode="0.00E+00">
                  <c:v>9.5699099999999992E-3</c:v>
                </c:pt>
                <c:pt idx="51743">
                  <c:v>1.02711E-2</c:v>
                </c:pt>
                <c:pt idx="51744">
                  <c:v>1.09608E-2</c:v>
                </c:pt>
                <c:pt idx="51745">
                  <c:v>1.1638300000000001E-2</c:v>
                </c:pt>
                <c:pt idx="51746">
                  <c:v>1.2302799999999999E-2</c:v>
                </c:pt>
                <c:pt idx="51747">
                  <c:v>1.29535E-2</c:v>
                </c:pt>
                <c:pt idx="51748">
                  <c:v>1.3589800000000001E-2</c:v>
                </c:pt>
                <c:pt idx="51749">
                  <c:v>1.4211E-2</c:v>
                </c:pt>
                <c:pt idx="51750">
                  <c:v>1.48164E-2</c:v>
                </c:pt>
                <c:pt idx="51751">
                  <c:v>1.54053E-2</c:v>
                </c:pt>
                <c:pt idx="51752">
                  <c:v>1.5977100000000001E-2</c:v>
                </c:pt>
                <c:pt idx="51753">
                  <c:v>1.65311E-2</c:v>
                </c:pt>
                <c:pt idx="51754">
                  <c:v>1.70668E-2</c:v>
                </c:pt>
                <c:pt idx="51755">
                  <c:v>1.7583700000000001E-2</c:v>
                </c:pt>
                <c:pt idx="51756">
                  <c:v>1.8081199999999999E-2</c:v>
                </c:pt>
                <c:pt idx="51757">
                  <c:v>1.8558700000000001E-2</c:v>
                </c:pt>
                <c:pt idx="51758">
                  <c:v>1.9015899999999999E-2</c:v>
                </c:pt>
                <c:pt idx="51759">
                  <c:v>1.9452199999999999E-2</c:v>
                </c:pt>
                <c:pt idx="51760">
                  <c:v>1.9867200000000002E-2</c:v>
                </c:pt>
                <c:pt idx="51761">
                  <c:v>2.0260500000000001E-2</c:v>
                </c:pt>
                <c:pt idx="51762">
                  <c:v>2.0631799999999999E-2</c:v>
                </c:pt>
                <c:pt idx="51763">
                  <c:v>2.0980700000000001E-2</c:v>
                </c:pt>
                <c:pt idx="51764">
                  <c:v>2.13069E-2</c:v>
                </c:pt>
                <c:pt idx="51765">
                  <c:v>2.16101E-2</c:v>
                </c:pt>
                <c:pt idx="51766">
                  <c:v>2.1890099999999999E-2</c:v>
                </c:pt>
                <c:pt idx="51767">
                  <c:v>2.2146699999999998E-2</c:v>
                </c:pt>
                <c:pt idx="51768">
                  <c:v>2.2379699999999999E-2</c:v>
                </c:pt>
                <c:pt idx="51769">
                  <c:v>2.2588799999999999E-2</c:v>
                </c:pt>
                <c:pt idx="51770">
                  <c:v>2.2774099999999999E-2</c:v>
                </c:pt>
                <c:pt idx="51771">
                  <c:v>2.2935400000000002E-2</c:v>
                </c:pt>
                <c:pt idx="51772">
                  <c:v>2.3072700000000002E-2</c:v>
                </c:pt>
                <c:pt idx="51773">
                  <c:v>2.3185899999999999E-2</c:v>
                </c:pt>
                <c:pt idx="51774">
                  <c:v>2.3275000000000001E-2</c:v>
                </c:pt>
                <c:pt idx="51775">
                  <c:v>2.3340099999999999E-2</c:v>
                </c:pt>
                <c:pt idx="51776">
                  <c:v>2.3381200000000001E-2</c:v>
                </c:pt>
                <c:pt idx="51777">
                  <c:v>2.33984E-2</c:v>
                </c:pt>
                <c:pt idx="51778">
                  <c:v>2.3392E-2</c:v>
                </c:pt>
                <c:pt idx="51779">
                  <c:v>2.3361900000000001E-2</c:v>
                </c:pt>
                <c:pt idx="51780">
                  <c:v>2.33084E-2</c:v>
                </c:pt>
                <c:pt idx="51781">
                  <c:v>2.32318E-2</c:v>
                </c:pt>
                <c:pt idx="51782">
                  <c:v>2.3132199999999999E-2</c:v>
                </c:pt>
                <c:pt idx="51783">
                  <c:v>2.3009999999999999E-2</c:v>
                </c:pt>
                <c:pt idx="51784">
                  <c:v>2.2865400000000001E-2</c:v>
                </c:pt>
                <c:pt idx="51785">
                  <c:v>2.2698800000000002E-2</c:v>
                </c:pt>
                <c:pt idx="51786">
                  <c:v>2.2510499999999999E-2</c:v>
                </c:pt>
                <c:pt idx="51787">
                  <c:v>2.2301000000000001E-2</c:v>
                </c:pt>
                <c:pt idx="51788">
                  <c:v>2.20705E-2</c:v>
                </c:pt>
                <c:pt idx="51789">
                  <c:v>2.1819600000000001E-2</c:v>
                </c:pt>
                <c:pt idx="51790">
                  <c:v>2.15488E-2</c:v>
                </c:pt>
                <c:pt idx="51791">
                  <c:v>2.12584E-2</c:v>
                </c:pt>
                <c:pt idx="51792">
                  <c:v>2.0948999999999999E-2</c:v>
                </c:pt>
                <c:pt idx="51793">
                  <c:v>2.06211E-2</c:v>
                </c:pt>
                <c:pt idx="51794">
                  <c:v>2.02753E-2</c:v>
                </c:pt>
                <c:pt idx="51795">
                  <c:v>1.9912099999999999E-2</c:v>
                </c:pt>
                <c:pt idx="51796">
                  <c:v>1.95321E-2</c:v>
                </c:pt>
                <c:pt idx="51797">
                  <c:v>1.9135900000000001E-2</c:v>
                </c:pt>
                <c:pt idx="51798">
                  <c:v>1.87241E-2</c:v>
                </c:pt>
                <c:pt idx="51799">
                  <c:v>1.8297299999999999E-2</c:v>
                </c:pt>
                <c:pt idx="51800">
                  <c:v>1.7856199999999999E-2</c:v>
                </c:pt>
                <c:pt idx="51801">
                  <c:v>1.7401400000000001E-2</c:v>
                </c:pt>
                <c:pt idx="51802">
                  <c:v>1.6933699999999999E-2</c:v>
                </c:pt>
                <c:pt idx="51803">
                  <c:v>1.6453599999999999E-2</c:v>
                </c:pt>
                <c:pt idx="51804">
                  <c:v>1.5961900000000001E-2</c:v>
                </c:pt>
                <c:pt idx="51805">
                  <c:v>1.54593E-2</c:v>
                </c:pt>
                <c:pt idx="51806">
                  <c:v>1.49464E-2</c:v>
                </c:pt>
                <c:pt idx="51807">
                  <c:v>1.44241E-2</c:v>
                </c:pt>
                <c:pt idx="51808">
                  <c:v>1.38929E-2</c:v>
                </c:pt>
                <c:pt idx="51809">
                  <c:v>1.33537E-2</c:v>
                </c:pt>
                <c:pt idx="51810">
                  <c:v>1.28071E-2</c:v>
                </c:pt>
                <c:pt idx="51811">
                  <c:v>1.22539E-2</c:v>
                </c:pt>
                <c:pt idx="51812">
                  <c:v>1.1694899999999999E-2</c:v>
                </c:pt>
                <c:pt idx="51813">
                  <c:v>1.1130599999999999E-2</c:v>
                </c:pt>
                <c:pt idx="51814">
                  <c:v>1.0561900000000001E-2</c:v>
                </c:pt>
                <c:pt idx="51815" formatCode="0.00E+00">
                  <c:v>9.9895399999999999E-3</c:v>
                </c:pt>
                <c:pt idx="51816" formatCode="0.00E+00">
                  <c:v>9.4141499999999996E-3</c:v>
                </c:pt>
                <c:pt idx="51817" formatCode="0.00E+00">
                  <c:v>8.8364900000000007E-3</c:v>
                </c:pt>
                <c:pt idx="51818" formatCode="0.00E+00">
                  <c:v>8.2572700000000006E-3</c:v>
                </c:pt>
                <c:pt idx="51819" formatCode="0.00E+00">
                  <c:v>7.6771799999999996E-3</c:v>
                </c:pt>
                <c:pt idx="51820" formatCode="0.00E+00">
                  <c:v>7.0969300000000004E-3</c:v>
                </c:pt>
                <c:pt idx="51821" formatCode="0.00E+00">
                  <c:v>6.5171999999999999E-3</c:v>
                </c:pt>
                <c:pt idx="51822" formatCode="0.00E+00">
                  <c:v>5.9386700000000001E-3</c:v>
                </c:pt>
                <c:pt idx="51823" formatCode="0.00E+00">
                  <c:v>5.3619999999999996E-3</c:v>
                </c:pt>
                <c:pt idx="51824" formatCode="0.00E+00">
                  <c:v>4.7878599999999997E-3</c:v>
                </c:pt>
                <c:pt idx="51825" formatCode="0.00E+00">
                  <c:v>4.2168800000000001E-3</c:v>
                </c:pt>
                <c:pt idx="51826" formatCode="0.00E+00">
                  <c:v>3.6497000000000001E-3</c:v>
                </c:pt>
                <c:pt idx="51827" formatCode="0.00E+00">
                  <c:v>3.0869199999999999E-3</c:v>
                </c:pt>
                <c:pt idx="51828" formatCode="0.00E+00">
                  <c:v>2.52915E-3</c:v>
                </c:pt>
                <c:pt idx="51829" formatCode="0.00E+00">
                  <c:v>1.9769800000000001E-3</c:v>
                </c:pt>
                <c:pt idx="51830" formatCode="0.00E+00">
                  <c:v>1.43096E-3</c:v>
                </c:pt>
                <c:pt idx="51831" formatCode="0.00E+00">
                  <c:v>8.9165900000000005E-4</c:v>
                </c:pt>
                <c:pt idx="51832" formatCode="0.00E+00">
                  <c:v>3.5959799999999998E-4</c:v>
                </c:pt>
                <c:pt idx="51833" formatCode="0.00E+00">
                  <c:v>-1.6470699999999999E-4</c:v>
                </c:pt>
                <c:pt idx="51834" formatCode="0.00E+00">
                  <c:v>-6.80761E-4</c:v>
                </c:pt>
                <c:pt idx="51835" formatCode="0.00E+00">
                  <c:v>-1.1880899999999999E-3</c:v>
                </c:pt>
                <c:pt idx="51836" formatCode="0.00E+00">
                  <c:v>-1.6862400000000001E-3</c:v>
                </c:pt>
                <c:pt idx="51837" formatCode="0.00E+00">
                  <c:v>-2.1747699999999999E-3</c:v>
                </c:pt>
                <c:pt idx="51838" formatCode="0.00E+00">
                  <c:v>-2.65328E-3</c:v>
                </c:pt>
                <c:pt idx="51839" formatCode="0.00E+00">
                  <c:v>-3.12138E-3</c:v>
                </c:pt>
                <c:pt idx="51840" formatCode="0.00E+00">
                  <c:v>-3.5786899999999998E-3</c:v>
                </c:pt>
                <c:pt idx="51841" formatCode="0.00E+00">
                  <c:v>-4.0248699999999998E-3</c:v>
                </c:pt>
                <c:pt idx="51842" formatCode="0.00E+00">
                  <c:v>-4.4596000000000002E-3</c:v>
                </c:pt>
                <c:pt idx="51843" formatCode="0.00E+00">
                  <c:v>-4.8825700000000001E-3</c:v>
                </c:pt>
                <c:pt idx="51844" formatCode="0.00E+00">
                  <c:v>-5.2935200000000003E-3</c:v>
                </c:pt>
                <c:pt idx="51845" formatCode="0.00E+00">
                  <c:v>-5.6921799999999998E-3</c:v>
                </c:pt>
                <c:pt idx="51846" formatCode="0.00E+00">
                  <c:v>-6.0783199999999999E-3</c:v>
                </c:pt>
                <c:pt idx="51847" formatCode="0.00E+00">
                  <c:v>-6.45175E-3</c:v>
                </c:pt>
                <c:pt idx="51848" formatCode="0.00E+00">
                  <c:v>-6.8122599999999997E-3</c:v>
                </c:pt>
                <c:pt idx="51849" formatCode="0.00E+00">
                  <c:v>-7.1597199999999996E-3</c:v>
                </c:pt>
                <c:pt idx="51850" formatCode="0.00E+00">
                  <c:v>-7.49396E-3</c:v>
                </c:pt>
                <c:pt idx="51851" formatCode="0.00E+00">
                  <c:v>-7.8148999999999996E-3</c:v>
                </c:pt>
                <c:pt idx="51852" formatCode="0.00E+00">
                  <c:v>-8.1224299999999999E-3</c:v>
                </c:pt>
                <c:pt idx="51853" formatCode="0.00E+00">
                  <c:v>-8.4164800000000005E-3</c:v>
                </c:pt>
                <c:pt idx="51854" formatCode="0.00E+00">
                  <c:v>-8.6970199999999998E-3</c:v>
                </c:pt>
                <c:pt idx="51855" formatCode="0.00E+00">
                  <c:v>-8.9640199999999996E-3</c:v>
                </c:pt>
                <c:pt idx="51856" formatCode="0.00E+00">
                  <c:v>-9.2174800000000001E-3</c:v>
                </c:pt>
                <c:pt idx="51857" formatCode="0.00E+00">
                  <c:v>-9.4574199999999994E-3</c:v>
                </c:pt>
                <c:pt idx="51858" formatCode="0.00E+00">
                  <c:v>-9.6838900000000006E-3</c:v>
                </c:pt>
                <c:pt idx="51859" formatCode="0.00E+00">
                  <c:v>-9.8969599999999998E-3</c:v>
                </c:pt>
                <c:pt idx="51860">
                  <c:v>-1.00967E-2</c:v>
                </c:pt>
                <c:pt idx="51861">
                  <c:v>-1.0283199999999999E-2</c:v>
                </c:pt>
                <c:pt idx="51862">
                  <c:v>-1.0456699999999999E-2</c:v>
                </c:pt>
                <c:pt idx="51863">
                  <c:v>-1.0617100000000001E-2</c:v>
                </c:pt>
                <c:pt idx="51864">
                  <c:v>-1.07648E-2</c:v>
                </c:pt>
                <c:pt idx="51865">
                  <c:v>-1.0899900000000001E-2</c:v>
                </c:pt>
                <c:pt idx="51866">
                  <c:v>-1.10226E-2</c:v>
                </c:pt>
                <c:pt idx="51867">
                  <c:v>-1.11331E-2</c:v>
                </c:pt>
                <c:pt idx="51868">
                  <c:v>-1.1231700000000001E-2</c:v>
                </c:pt>
                <c:pt idx="51869">
                  <c:v>-1.13185E-2</c:v>
                </c:pt>
                <c:pt idx="51870">
                  <c:v>-1.13939E-2</c:v>
                </c:pt>
                <c:pt idx="51871">
                  <c:v>-1.1458100000000001E-2</c:v>
                </c:pt>
                <c:pt idx="51872">
                  <c:v>-1.15114E-2</c:v>
                </c:pt>
                <c:pt idx="51873">
                  <c:v>-1.1554099999999999E-2</c:v>
                </c:pt>
                <c:pt idx="51874">
                  <c:v>-1.1586600000000001E-2</c:v>
                </c:pt>
                <c:pt idx="51875">
                  <c:v>-1.1609100000000001E-2</c:v>
                </c:pt>
                <c:pt idx="51876">
                  <c:v>-1.1621899999999999E-2</c:v>
                </c:pt>
                <c:pt idx="51877">
                  <c:v>-1.16255E-2</c:v>
                </c:pt>
                <c:pt idx="51878">
                  <c:v>-1.16201E-2</c:v>
                </c:pt>
                <c:pt idx="51879">
                  <c:v>-1.1606200000000001E-2</c:v>
                </c:pt>
                <c:pt idx="51880">
                  <c:v>-1.1584000000000001E-2</c:v>
                </c:pt>
                <c:pt idx="51881">
                  <c:v>-1.1554E-2</c:v>
                </c:pt>
                <c:pt idx="51882">
                  <c:v>-1.1516500000000001E-2</c:v>
                </c:pt>
                <c:pt idx="51883">
                  <c:v>-1.1471800000000001E-2</c:v>
                </c:pt>
                <c:pt idx="51884">
                  <c:v>-1.14205E-2</c:v>
                </c:pt>
                <c:pt idx="51885">
                  <c:v>-1.1362799999999999E-2</c:v>
                </c:pt>
                <c:pt idx="51886">
                  <c:v>-1.1299099999999999E-2</c:v>
                </c:pt>
                <c:pt idx="51887">
                  <c:v>-1.1229899999999999E-2</c:v>
                </c:pt>
                <c:pt idx="51888">
                  <c:v>-1.1155399999999999E-2</c:v>
                </c:pt>
                <c:pt idx="51889">
                  <c:v>-1.10761E-2</c:v>
                </c:pt>
                <c:pt idx="51890">
                  <c:v>-1.0992399999999999E-2</c:v>
                </c:pt>
                <c:pt idx="51891">
                  <c:v>-1.09046E-2</c:v>
                </c:pt>
                <c:pt idx="51892">
                  <c:v>-1.0813100000000001E-2</c:v>
                </c:pt>
                <c:pt idx="51893">
                  <c:v>-1.0718200000000001E-2</c:v>
                </c:pt>
                <c:pt idx="51894">
                  <c:v>-1.06204E-2</c:v>
                </c:pt>
                <c:pt idx="51895">
                  <c:v>-1.05199E-2</c:v>
                </c:pt>
                <c:pt idx="51896">
                  <c:v>-1.04172E-2</c:v>
                </c:pt>
                <c:pt idx="51897">
                  <c:v>-1.03125E-2</c:v>
                </c:pt>
                <c:pt idx="51898">
                  <c:v>-1.02062E-2</c:v>
                </c:pt>
                <c:pt idx="51899">
                  <c:v>-1.0098599999999999E-2</c:v>
                </c:pt>
                <c:pt idx="51900" formatCode="0.00E+00">
                  <c:v>-9.9900200000000005E-3</c:v>
                </c:pt>
                <c:pt idx="51901" formatCode="0.00E+00">
                  <c:v>-9.8807600000000006E-3</c:v>
                </c:pt>
                <c:pt idx="51902" formatCode="0.00E+00">
                  <c:v>-9.7711199999999995E-3</c:v>
                </c:pt>
                <c:pt idx="51903" formatCode="0.00E+00">
                  <c:v>-9.6613600000000008E-3</c:v>
                </c:pt>
                <c:pt idx="51904" formatCode="0.00E+00">
                  <c:v>-9.5517599999999994E-3</c:v>
                </c:pt>
                <c:pt idx="51905" formatCode="0.00E+00">
                  <c:v>-9.4425700000000008E-3</c:v>
                </c:pt>
                <c:pt idx="51906" formatCode="0.00E+00">
                  <c:v>-9.3340200000000002E-3</c:v>
                </c:pt>
                <c:pt idx="51907" formatCode="0.00E+00">
                  <c:v>-9.2263599999999994E-3</c:v>
                </c:pt>
                <c:pt idx="51908" formatCode="0.00E+00">
                  <c:v>-9.1197899999999991E-3</c:v>
                </c:pt>
                <c:pt idx="51909" formatCode="0.00E+00">
                  <c:v>-9.0144999999999999E-3</c:v>
                </c:pt>
                <c:pt idx="51910" formatCode="0.00E+00">
                  <c:v>-8.9107000000000006E-3</c:v>
                </c:pt>
                <c:pt idx="51911" formatCode="0.00E+00">
                  <c:v>-8.8085300000000002E-3</c:v>
                </c:pt>
                <c:pt idx="51912" formatCode="0.00E+00">
                  <c:v>-8.7081699999999995E-3</c:v>
                </c:pt>
                <c:pt idx="51913" formatCode="0.00E+00">
                  <c:v>-8.6097499999999993E-3</c:v>
                </c:pt>
                <c:pt idx="51914" formatCode="0.00E+00">
                  <c:v>-8.5134000000000008E-3</c:v>
                </c:pt>
                <c:pt idx="51915" formatCode="0.00E+00">
                  <c:v>-8.4192099999999999E-3</c:v>
                </c:pt>
                <c:pt idx="51916" formatCode="0.00E+00">
                  <c:v>-8.3272999999999993E-3</c:v>
                </c:pt>
                <c:pt idx="51917" formatCode="0.00E+00">
                  <c:v>-8.2377200000000005E-3</c:v>
                </c:pt>
                <c:pt idx="51918" formatCode="0.00E+00">
                  <c:v>-8.1505499999999995E-3</c:v>
                </c:pt>
                <c:pt idx="51919" formatCode="0.00E+00">
                  <c:v>-8.0658299999999995E-3</c:v>
                </c:pt>
                <c:pt idx="51920" formatCode="0.00E+00">
                  <c:v>-7.9835800000000005E-3</c:v>
                </c:pt>
                <c:pt idx="51921" formatCode="0.00E+00">
                  <c:v>-7.9038200000000006E-3</c:v>
                </c:pt>
                <c:pt idx="51922" formatCode="0.00E+00">
                  <c:v>-7.8265499999999998E-3</c:v>
                </c:pt>
                <c:pt idx="51923" formatCode="0.00E+00">
                  <c:v>-7.75175E-3</c:v>
                </c:pt>
                <c:pt idx="51924" formatCode="0.00E+00">
                  <c:v>-7.6793800000000004E-3</c:v>
                </c:pt>
                <c:pt idx="51925" formatCode="0.00E+00">
                  <c:v>-7.6093999999999997E-3</c:v>
                </c:pt>
                <c:pt idx="51926" formatCode="0.00E+00">
                  <c:v>-7.5417499999999998E-3</c:v>
                </c:pt>
                <c:pt idx="51927" formatCode="0.00E+00">
                  <c:v>-7.4763299999999998E-3</c:v>
                </c:pt>
                <c:pt idx="51928" formatCode="0.00E+00">
                  <c:v>-7.4130699999999999E-3</c:v>
                </c:pt>
                <c:pt idx="51929" formatCode="0.00E+00">
                  <c:v>-7.3518400000000001E-3</c:v>
                </c:pt>
                <c:pt idx="51930" formatCode="0.00E+00">
                  <c:v>-7.2925400000000001E-3</c:v>
                </c:pt>
                <c:pt idx="51931" formatCode="0.00E+00">
                  <c:v>-7.2350299999999999E-3</c:v>
                </c:pt>
                <c:pt idx="51932" formatCode="0.00E+00">
                  <c:v>-7.1791600000000004E-3</c:v>
                </c:pt>
                <c:pt idx="51933" formatCode="0.00E+00">
                  <c:v>-7.1247699999999999E-3</c:v>
                </c:pt>
                <c:pt idx="51934" formatCode="0.00E+00">
                  <c:v>-7.0716900000000003E-3</c:v>
                </c:pt>
                <c:pt idx="51935" formatCode="0.00E+00">
                  <c:v>-7.0197300000000001E-3</c:v>
                </c:pt>
                <c:pt idx="51936" formatCode="0.00E+00">
                  <c:v>-6.9687100000000004E-3</c:v>
                </c:pt>
                <c:pt idx="51937" formatCode="0.00E+00">
                  <c:v>-6.9184199999999998E-3</c:v>
                </c:pt>
                <c:pt idx="51938" formatCode="0.00E+00">
                  <c:v>-6.8686399999999996E-3</c:v>
                </c:pt>
                <c:pt idx="51939" formatCode="0.00E+00">
                  <c:v>-6.8191600000000003E-3</c:v>
                </c:pt>
                <c:pt idx="51940" formatCode="0.00E+00">
                  <c:v>-6.7697399999999998E-3</c:v>
                </c:pt>
                <c:pt idx="51941" formatCode="0.00E+00">
                  <c:v>-6.7201500000000003E-3</c:v>
                </c:pt>
                <c:pt idx="51942" formatCode="0.00E+00">
                  <c:v>-6.6701299999999998E-3</c:v>
                </c:pt>
                <c:pt idx="51943" formatCode="0.00E+00">
                  <c:v>-6.6194399999999999E-3</c:v>
                </c:pt>
                <c:pt idx="51944" formatCode="0.00E+00">
                  <c:v>-6.5678200000000003E-3</c:v>
                </c:pt>
                <c:pt idx="51945" formatCode="0.00E+00">
                  <c:v>-6.515E-3</c:v>
                </c:pt>
                <c:pt idx="51946" formatCode="0.00E+00">
                  <c:v>-6.4607199999999997E-3</c:v>
                </c:pt>
                <c:pt idx="51947" formatCode="0.00E+00">
                  <c:v>-6.40472E-3</c:v>
                </c:pt>
                <c:pt idx="51948" formatCode="0.00E+00">
                  <c:v>-6.3467000000000003E-3</c:v>
                </c:pt>
                <c:pt idx="51949" formatCode="0.00E+00">
                  <c:v>-6.2864100000000001E-3</c:v>
                </c:pt>
                <c:pt idx="51950" formatCode="0.00E+00">
                  <c:v>-6.2235600000000004E-3</c:v>
                </c:pt>
                <c:pt idx="51951" formatCode="0.00E+00">
                  <c:v>-6.1578700000000002E-3</c:v>
                </c:pt>
                <c:pt idx="51952" formatCode="0.00E+00">
                  <c:v>-6.0890800000000002E-3</c:v>
                </c:pt>
                <c:pt idx="51953" formatCode="0.00E+00">
                  <c:v>-6.0169100000000003E-3</c:v>
                </c:pt>
                <c:pt idx="51954" formatCode="0.00E+00">
                  <c:v>-5.9410699999999997E-3</c:v>
                </c:pt>
                <c:pt idx="51955" formatCode="0.00E+00">
                  <c:v>-5.8613199999999997E-3</c:v>
                </c:pt>
                <c:pt idx="51956" formatCode="0.00E+00">
                  <c:v>-5.7773599999999996E-3</c:v>
                </c:pt>
                <c:pt idx="51957" formatCode="0.00E+00">
                  <c:v>-5.6889599999999999E-3</c:v>
                </c:pt>
                <c:pt idx="51958" formatCode="0.00E+00">
                  <c:v>-5.5958300000000004E-3</c:v>
                </c:pt>
                <c:pt idx="51959" formatCode="0.00E+00">
                  <c:v>-5.49775E-3</c:v>
                </c:pt>
                <c:pt idx="51960" formatCode="0.00E+00">
                  <c:v>-5.3944500000000003E-3</c:v>
                </c:pt>
                <c:pt idx="51961" formatCode="0.00E+00">
                  <c:v>-5.2857099999999999E-3</c:v>
                </c:pt>
                <c:pt idx="51962" formatCode="0.00E+00">
                  <c:v>-5.1712900000000003E-3</c:v>
                </c:pt>
                <c:pt idx="51963" formatCode="0.00E+00">
                  <c:v>-5.0509700000000001E-3</c:v>
                </c:pt>
                <c:pt idx="51964" formatCode="0.00E+00">
                  <c:v>-4.9245399999999998E-3</c:v>
                </c:pt>
                <c:pt idx="51965" formatCode="0.00E+00">
                  <c:v>-4.7917999999999997E-3</c:v>
                </c:pt>
                <c:pt idx="51966" formatCode="0.00E+00">
                  <c:v>-4.65256E-3</c:v>
                </c:pt>
                <c:pt idx="51967" formatCode="0.00E+00">
                  <c:v>-4.5066300000000002E-3</c:v>
                </c:pt>
                <c:pt idx="51968" formatCode="0.00E+00">
                  <c:v>-4.3538600000000002E-3</c:v>
                </c:pt>
                <c:pt idx="51969" formatCode="0.00E+00">
                  <c:v>-4.1940900000000001E-3</c:v>
                </c:pt>
                <c:pt idx="51970" formatCode="0.00E+00">
                  <c:v>-4.0271700000000001E-3</c:v>
                </c:pt>
                <c:pt idx="51971" formatCode="0.00E+00">
                  <c:v>-3.8529699999999998E-3</c:v>
                </c:pt>
                <c:pt idx="51972" formatCode="0.00E+00">
                  <c:v>-3.6713900000000001E-3</c:v>
                </c:pt>
                <c:pt idx="51973" formatCode="0.00E+00">
                  <c:v>-3.4823300000000001E-3</c:v>
                </c:pt>
                <c:pt idx="51974" formatCode="0.00E+00">
                  <c:v>-3.28569E-3</c:v>
                </c:pt>
                <c:pt idx="51975" formatCode="0.00E+00">
                  <c:v>-3.0814200000000001E-3</c:v>
                </c:pt>
                <c:pt idx="51976" formatCode="0.00E+00">
                  <c:v>-2.8694599999999999E-3</c:v>
                </c:pt>
                <c:pt idx="51977" formatCode="0.00E+00">
                  <c:v>-2.6497700000000001E-3</c:v>
                </c:pt>
                <c:pt idx="51978" formatCode="0.00E+00">
                  <c:v>-2.4223399999999998E-3</c:v>
                </c:pt>
                <c:pt idx="51979" formatCode="0.00E+00">
                  <c:v>-2.18717E-3</c:v>
                </c:pt>
                <c:pt idx="51980" formatCode="0.00E+00">
                  <c:v>-1.94426E-3</c:v>
                </c:pt>
                <c:pt idx="51981" formatCode="0.00E+00">
                  <c:v>-1.6936500000000001E-3</c:v>
                </c:pt>
                <c:pt idx="51982" formatCode="0.00E+00">
                  <c:v>-1.4354000000000001E-3</c:v>
                </c:pt>
                <c:pt idx="51983" formatCode="0.00E+00">
                  <c:v>-1.16956E-3</c:v>
                </c:pt>
                <c:pt idx="51984" formatCode="0.00E+00">
                  <c:v>-8.96235E-4</c:v>
                </c:pt>
                <c:pt idx="51985" formatCode="0.00E+00">
                  <c:v>-6.1551900000000003E-4</c:v>
                </c:pt>
                <c:pt idx="51986" formatCode="0.00E+00">
                  <c:v>-3.2753600000000002E-4</c:v>
                </c:pt>
                <c:pt idx="51987" formatCode="0.00E+00">
                  <c:v>-3.2427500000000001E-5</c:v>
                </c:pt>
                <c:pt idx="51988" formatCode="0.00E+00">
                  <c:v>2.6964699999999997E-4</c:v>
                </c:pt>
                <c:pt idx="51989" formatCode="0.00E+00">
                  <c:v>5.7851199999999999E-4</c:v>
                </c:pt>
                <c:pt idx="51990" formatCode="0.00E+00">
                  <c:v>8.9397100000000002E-4</c:v>
                </c:pt>
                <c:pt idx="51991" formatCode="0.00E+00">
                  <c:v>1.2158099999999999E-3</c:v>
                </c:pt>
                <c:pt idx="51992" formatCode="0.00E+00">
                  <c:v>1.5437999999999999E-3</c:v>
                </c:pt>
                <c:pt idx="51993" formatCode="0.00E+00">
                  <c:v>1.8776999999999999E-3</c:v>
                </c:pt>
                <c:pt idx="51994" formatCode="0.00E+00">
                  <c:v>2.2172300000000002E-3</c:v>
                </c:pt>
                <c:pt idx="51995" formatCode="0.00E+00">
                  <c:v>2.5621099999999998E-3</c:v>
                </c:pt>
                <c:pt idx="51996" formatCode="0.00E+00">
                  <c:v>2.9120499999999998E-3</c:v>
                </c:pt>
                <c:pt idx="51997" formatCode="0.00E+00">
                  <c:v>3.2667400000000002E-3</c:v>
                </c:pt>
                <c:pt idx="51998" formatCode="0.00E+00">
                  <c:v>3.62583E-3</c:v>
                </c:pt>
                <c:pt idx="51999" formatCode="0.00E+00">
                  <c:v>3.9889799999999996E-3</c:v>
                </c:pt>
                <c:pt idx="52000" formatCode="0.00E+00">
                  <c:v>4.3558299999999998E-3</c:v>
                </c:pt>
                <c:pt idx="52001" formatCode="0.00E+00">
                  <c:v>4.7260100000000001E-3</c:v>
                </c:pt>
                <c:pt idx="52002" formatCode="0.00E+00">
                  <c:v>5.0991200000000004E-3</c:v>
                </c:pt>
                <c:pt idx="52003" formatCode="0.00E+00">
                  <c:v>5.4747499999999996E-3</c:v>
                </c:pt>
                <c:pt idx="52004" formatCode="0.00E+00">
                  <c:v>5.8525000000000001E-3</c:v>
                </c:pt>
                <c:pt idx="52005" formatCode="0.00E+00">
                  <c:v>6.2319300000000001E-3</c:v>
                </c:pt>
                <c:pt idx="52006" formatCode="0.00E+00">
                  <c:v>6.6125999999999997E-3</c:v>
                </c:pt>
                <c:pt idx="52007" formatCode="0.00E+00">
                  <c:v>6.9940599999999999E-3</c:v>
                </c:pt>
                <c:pt idx="52008" formatCode="0.00E+00">
                  <c:v>7.3758399999999998E-3</c:v>
                </c:pt>
                <c:pt idx="52009" formatCode="0.00E+00">
                  <c:v>7.7574799999999998E-3</c:v>
                </c:pt>
                <c:pt idx="52010" formatCode="0.00E+00">
                  <c:v>8.13849E-3</c:v>
                </c:pt>
                <c:pt idx="52011" formatCode="0.00E+00">
                  <c:v>8.5183800000000007E-3</c:v>
                </c:pt>
                <c:pt idx="52012" formatCode="0.00E+00">
                  <c:v>8.8966600000000007E-3</c:v>
                </c:pt>
                <c:pt idx="52013" formatCode="0.00E+00">
                  <c:v>9.2728199999999993E-3</c:v>
                </c:pt>
                <c:pt idx="52014" formatCode="0.00E+00">
                  <c:v>9.6463499999999997E-3</c:v>
                </c:pt>
                <c:pt idx="52015">
                  <c:v>1.00167E-2</c:v>
                </c:pt>
                <c:pt idx="52016">
                  <c:v>1.03835E-2</c:v>
                </c:pt>
                <c:pt idx="52017">
                  <c:v>1.0746E-2</c:v>
                </c:pt>
                <c:pt idx="52018">
                  <c:v>1.11039E-2</c:v>
                </c:pt>
                <c:pt idx="52019">
                  <c:v>1.14565E-2</c:v>
                </c:pt>
                <c:pt idx="52020">
                  <c:v>1.18034E-2</c:v>
                </c:pt>
                <c:pt idx="52021">
                  <c:v>1.2144E-2</c:v>
                </c:pt>
                <c:pt idx="52022">
                  <c:v>1.2477800000000001E-2</c:v>
                </c:pt>
                <c:pt idx="52023">
                  <c:v>1.28042E-2</c:v>
                </c:pt>
                <c:pt idx="52024">
                  <c:v>1.31229E-2</c:v>
                </c:pt>
                <c:pt idx="52025">
                  <c:v>1.34331E-2</c:v>
                </c:pt>
                <c:pt idx="52026">
                  <c:v>1.37345E-2</c:v>
                </c:pt>
                <c:pt idx="52027">
                  <c:v>1.40266E-2</c:v>
                </c:pt>
                <c:pt idx="52028">
                  <c:v>1.4308700000000001E-2</c:v>
                </c:pt>
                <c:pt idx="52029">
                  <c:v>1.4580600000000001E-2</c:v>
                </c:pt>
                <c:pt idx="52030">
                  <c:v>1.4841500000000001E-2</c:v>
                </c:pt>
                <c:pt idx="52031">
                  <c:v>1.5091200000000001E-2</c:v>
                </c:pt>
                <c:pt idx="52032">
                  <c:v>1.53291E-2</c:v>
                </c:pt>
                <c:pt idx="52033">
                  <c:v>1.5554800000000001E-2</c:v>
                </c:pt>
                <c:pt idx="52034">
                  <c:v>1.5767799999999998E-2</c:v>
                </c:pt>
                <c:pt idx="52035">
                  <c:v>1.5967800000000001E-2</c:v>
                </c:pt>
                <c:pt idx="52036">
                  <c:v>1.6154200000000001E-2</c:v>
                </c:pt>
                <c:pt idx="52037">
                  <c:v>1.6326799999999999E-2</c:v>
                </c:pt>
                <c:pt idx="52038">
                  <c:v>1.6485099999999999E-2</c:v>
                </c:pt>
                <c:pt idx="52039">
                  <c:v>1.6628799999999999E-2</c:v>
                </c:pt>
                <c:pt idx="52040">
                  <c:v>1.6757500000000002E-2</c:v>
                </c:pt>
                <c:pt idx="52041">
                  <c:v>1.6870900000000001E-2</c:v>
                </c:pt>
                <c:pt idx="52042">
                  <c:v>1.69687E-2</c:v>
                </c:pt>
                <c:pt idx="52043">
                  <c:v>1.7050599999999999E-2</c:v>
                </c:pt>
                <c:pt idx="52044">
                  <c:v>1.7116200000000002E-2</c:v>
                </c:pt>
                <c:pt idx="52045">
                  <c:v>1.71655E-2</c:v>
                </c:pt>
                <c:pt idx="52046">
                  <c:v>1.7198000000000001E-2</c:v>
                </c:pt>
                <c:pt idx="52047">
                  <c:v>1.7213699999999998E-2</c:v>
                </c:pt>
                <c:pt idx="52048">
                  <c:v>1.72123E-2</c:v>
                </c:pt>
                <c:pt idx="52049">
                  <c:v>1.71936E-2</c:v>
                </c:pt>
                <c:pt idx="52050">
                  <c:v>1.7157499999999999E-2</c:v>
                </c:pt>
                <c:pt idx="52051">
                  <c:v>1.7104000000000001E-2</c:v>
                </c:pt>
                <c:pt idx="52052">
                  <c:v>1.7032800000000001E-2</c:v>
                </c:pt>
                <c:pt idx="52053">
                  <c:v>1.6943900000000001E-2</c:v>
                </c:pt>
                <c:pt idx="52054">
                  <c:v>1.6837299999999999E-2</c:v>
                </c:pt>
                <c:pt idx="52055">
                  <c:v>1.6712999999999999E-2</c:v>
                </c:pt>
                <c:pt idx="52056">
                  <c:v>1.65708E-2</c:v>
                </c:pt>
                <c:pt idx="52057">
                  <c:v>1.6410899999999999E-2</c:v>
                </c:pt>
                <c:pt idx="52058">
                  <c:v>1.6233299999999999E-2</c:v>
                </c:pt>
                <c:pt idx="52059">
                  <c:v>1.60381E-2</c:v>
                </c:pt>
                <c:pt idx="52060">
                  <c:v>1.58253E-2</c:v>
                </c:pt>
                <c:pt idx="52061">
                  <c:v>1.55952E-2</c:v>
                </c:pt>
                <c:pt idx="52062">
                  <c:v>1.5347700000000001E-2</c:v>
                </c:pt>
                <c:pt idx="52063">
                  <c:v>1.50832E-2</c:v>
                </c:pt>
                <c:pt idx="52064">
                  <c:v>1.4801699999999999E-2</c:v>
                </c:pt>
                <c:pt idx="52065">
                  <c:v>1.45036E-2</c:v>
                </c:pt>
                <c:pt idx="52066">
                  <c:v>1.41891E-2</c:v>
                </c:pt>
                <c:pt idx="52067">
                  <c:v>1.38583E-2</c:v>
                </c:pt>
                <c:pt idx="52068">
                  <c:v>1.35117E-2</c:v>
                </c:pt>
                <c:pt idx="52069">
                  <c:v>1.31495E-2</c:v>
                </c:pt>
                <c:pt idx="52070">
                  <c:v>1.27721E-2</c:v>
                </c:pt>
                <c:pt idx="52071">
                  <c:v>1.2379899999999999E-2</c:v>
                </c:pt>
                <c:pt idx="52072">
                  <c:v>1.19731E-2</c:v>
                </c:pt>
                <c:pt idx="52073">
                  <c:v>1.15523E-2</c:v>
                </c:pt>
                <c:pt idx="52074">
                  <c:v>1.11179E-2</c:v>
                </c:pt>
                <c:pt idx="52075">
                  <c:v>1.0670199999999999E-2</c:v>
                </c:pt>
                <c:pt idx="52076">
                  <c:v>1.02098E-2</c:v>
                </c:pt>
                <c:pt idx="52077" formatCode="0.00E+00">
                  <c:v>9.7371300000000001E-3</c:v>
                </c:pt>
                <c:pt idx="52078" formatCode="0.00E+00">
                  <c:v>9.2527300000000007E-3</c:v>
                </c:pt>
                <c:pt idx="52079" formatCode="0.00E+00">
                  <c:v>8.7571200000000002E-3</c:v>
                </c:pt>
                <c:pt idx="52080" formatCode="0.00E+00">
                  <c:v>8.2508200000000007E-3</c:v>
                </c:pt>
                <c:pt idx="52081" formatCode="0.00E+00">
                  <c:v>7.7343999999999998E-3</c:v>
                </c:pt>
                <c:pt idx="52082" formatCode="0.00E+00">
                  <c:v>7.20844E-3</c:v>
                </c:pt>
                <c:pt idx="52083" formatCode="0.00E+00">
                  <c:v>6.6735099999999997E-3</c:v>
                </c:pt>
                <c:pt idx="52084" formatCode="0.00E+00">
                  <c:v>6.1302300000000004E-3</c:v>
                </c:pt>
                <c:pt idx="52085" formatCode="0.00E+00">
                  <c:v>5.5792100000000002E-3</c:v>
                </c:pt>
                <c:pt idx="52086" formatCode="0.00E+00">
                  <c:v>5.0210799999999998E-3</c:v>
                </c:pt>
                <c:pt idx="52087" formatCode="0.00E+00">
                  <c:v>4.4564699999999997E-3</c:v>
                </c:pt>
                <c:pt idx="52088" formatCode="0.00E+00">
                  <c:v>3.8860499999999998E-3</c:v>
                </c:pt>
                <c:pt idx="52089" formatCode="0.00E+00">
                  <c:v>3.3104699999999998E-3</c:v>
                </c:pt>
                <c:pt idx="52090" formatCode="0.00E+00">
                  <c:v>2.7304E-3</c:v>
                </c:pt>
                <c:pt idx="52091" formatCode="0.00E+00">
                  <c:v>2.1465299999999998E-3</c:v>
                </c:pt>
                <c:pt idx="52092" formatCode="0.00E+00">
                  <c:v>1.55952E-3</c:v>
                </c:pt>
                <c:pt idx="52093" formatCode="0.00E+00">
                  <c:v>9.7008399999999996E-4</c:v>
                </c:pt>
                <c:pt idx="52094" formatCode="0.00E+00">
                  <c:v>3.78904E-4</c:v>
                </c:pt>
                <c:pt idx="52095" formatCode="0.00E+00">
                  <c:v>-2.1331599999999999E-4</c:v>
                </c:pt>
                <c:pt idx="52096" formatCode="0.00E+00">
                  <c:v>-8.0587499999999995E-4</c:v>
                </c:pt>
                <c:pt idx="52097" formatCode="0.00E+00">
                  <c:v>-1.39807E-3</c:v>
                </c:pt>
                <c:pt idx="52098" formatCode="0.00E+00">
                  <c:v>-1.9892E-3</c:v>
                </c:pt>
                <c:pt idx="52099" formatCode="0.00E+00">
                  <c:v>-2.5785500000000002E-3</c:v>
                </c:pt>
                <c:pt idx="52100" formatCode="0.00E+00">
                  <c:v>-3.1654299999999999E-3</c:v>
                </c:pt>
                <c:pt idx="52101" formatCode="0.00E+00">
                  <c:v>-3.7491299999999998E-3</c:v>
                </c:pt>
                <c:pt idx="52102" formatCode="0.00E+00">
                  <c:v>-4.3289599999999998E-3</c:v>
                </c:pt>
                <c:pt idx="52103" formatCode="0.00E+00">
                  <c:v>-4.9042299999999999E-3</c:v>
                </c:pt>
                <c:pt idx="52104" formatCode="0.00E+00">
                  <c:v>-5.47424E-3</c:v>
                </c:pt>
                <c:pt idx="52105" formatCode="0.00E+00">
                  <c:v>-6.0383199999999998E-3</c:v>
                </c:pt>
                <c:pt idx="52106" formatCode="0.00E+00">
                  <c:v>-6.5957999999999998E-3</c:v>
                </c:pt>
                <c:pt idx="52107" formatCode="0.00E+00">
                  <c:v>-7.1460200000000003E-3</c:v>
                </c:pt>
                <c:pt idx="52108" formatCode="0.00E+00">
                  <c:v>-7.6883100000000003E-3</c:v>
                </c:pt>
                <c:pt idx="52109" formatCode="0.00E+00">
                  <c:v>-8.22203E-3</c:v>
                </c:pt>
                <c:pt idx="52110" formatCode="0.00E+00">
                  <c:v>-8.7465600000000004E-3</c:v>
                </c:pt>
                <c:pt idx="52111" formatCode="0.00E+00">
                  <c:v>-9.2612700000000003E-3</c:v>
                </c:pt>
                <c:pt idx="52112" formatCode="0.00E+00">
                  <c:v>-9.7655499999999996E-3</c:v>
                </c:pt>
                <c:pt idx="52113">
                  <c:v>-1.02588E-2</c:v>
                </c:pt>
                <c:pt idx="52114">
                  <c:v>-1.07405E-2</c:v>
                </c:pt>
                <c:pt idx="52115">
                  <c:v>-1.1209999999999999E-2</c:v>
                </c:pt>
                <c:pt idx="52116">
                  <c:v>-1.16668E-2</c:v>
                </c:pt>
                <c:pt idx="52117">
                  <c:v>-1.21104E-2</c:v>
                </c:pt>
                <c:pt idx="52118">
                  <c:v>-1.2540300000000001E-2</c:v>
                </c:pt>
                <c:pt idx="52119">
                  <c:v>-1.2955899999999999E-2</c:v>
                </c:pt>
                <c:pt idx="52120">
                  <c:v>-1.33569E-2</c:v>
                </c:pt>
                <c:pt idx="52121">
                  <c:v>-1.37427E-2</c:v>
                </c:pt>
                <c:pt idx="52122">
                  <c:v>-1.4112899999999999E-2</c:v>
                </c:pt>
                <c:pt idx="52123">
                  <c:v>-1.44672E-2</c:v>
                </c:pt>
                <c:pt idx="52124">
                  <c:v>-1.48051E-2</c:v>
                </c:pt>
                <c:pt idx="52125">
                  <c:v>-1.5126300000000001E-2</c:v>
                </c:pt>
                <c:pt idx="52126">
                  <c:v>-1.54304E-2</c:v>
                </c:pt>
                <c:pt idx="52127">
                  <c:v>-1.5717200000000001E-2</c:v>
                </c:pt>
                <c:pt idx="52128">
                  <c:v>-1.5986299999999998E-2</c:v>
                </c:pt>
                <c:pt idx="52129">
                  <c:v>-1.6237399999999999E-2</c:v>
                </c:pt>
                <c:pt idx="52130">
                  <c:v>-1.6470499999999999E-2</c:v>
                </c:pt>
                <c:pt idx="52131">
                  <c:v>-1.6685100000000001E-2</c:v>
                </c:pt>
                <c:pt idx="52132">
                  <c:v>-1.6881199999999999E-2</c:v>
                </c:pt>
                <c:pt idx="52133">
                  <c:v>-1.7058500000000001E-2</c:v>
                </c:pt>
                <c:pt idx="52134">
                  <c:v>-1.7217E-2</c:v>
                </c:pt>
                <c:pt idx="52135">
                  <c:v>-1.73565E-2</c:v>
                </c:pt>
                <c:pt idx="52136">
                  <c:v>-1.7476999999999999E-2</c:v>
                </c:pt>
                <c:pt idx="52137">
                  <c:v>-1.7578300000000002E-2</c:v>
                </c:pt>
                <c:pt idx="52138">
                  <c:v>-1.7660499999999999E-2</c:v>
                </c:pt>
                <c:pt idx="52139">
                  <c:v>-1.7723599999999999E-2</c:v>
                </c:pt>
                <c:pt idx="52140">
                  <c:v>-1.7767499999999999E-2</c:v>
                </c:pt>
                <c:pt idx="52141">
                  <c:v>-1.77924E-2</c:v>
                </c:pt>
                <c:pt idx="52142">
                  <c:v>-1.77982E-2</c:v>
                </c:pt>
                <c:pt idx="52143">
                  <c:v>-1.7785100000000002E-2</c:v>
                </c:pt>
                <c:pt idx="52144">
                  <c:v>-1.77532E-2</c:v>
                </c:pt>
                <c:pt idx="52145">
                  <c:v>-1.7702699999999998E-2</c:v>
                </c:pt>
                <c:pt idx="52146">
                  <c:v>-1.7633800000000002E-2</c:v>
                </c:pt>
                <c:pt idx="52147">
                  <c:v>-1.7546599999999999E-2</c:v>
                </c:pt>
                <c:pt idx="52148">
                  <c:v>-1.74413E-2</c:v>
                </c:pt>
                <c:pt idx="52149">
                  <c:v>-1.7318299999999998E-2</c:v>
                </c:pt>
                <c:pt idx="52150">
                  <c:v>-1.7177700000000001E-2</c:v>
                </c:pt>
                <c:pt idx="52151">
                  <c:v>-1.7019900000000001E-2</c:v>
                </c:pt>
                <c:pt idx="52152">
                  <c:v>-1.6845300000000001E-2</c:v>
                </c:pt>
                <c:pt idx="52153">
                  <c:v>-1.6653999999999999E-2</c:v>
                </c:pt>
                <c:pt idx="52154">
                  <c:v>-1.6446499999999999E-2</c:v>
                </c:pt>
                <c:pt idx="52155">
                  <c:v>-1.62232E-2</c:v>
                </c:pt>
                <c:pt idx="52156">
                  <c:v>-1.5984499999999999E-2</c:v>
                </c:pt>
                <c:pt idx="52157">
                  <c:v>-1.57308E-2</c:v>
                </c:pt>
                <c:pt idx="52158">
                  <c:v>-1.5462399999999999E-2</c:v>
                </c:pt>
                <c:pt idx="52159">
                  <c:v>-1.5180000000000001E-2</c:v>
                </c:pt>
                <c:pt idx="52160">
                  <c:v>-1.48839E-2</c:v>
                </c:pt>
                <c:pt idx="52161">
                  <c:v>-1.45746E-2</c:v>
                </c:pt>
                <c:pt idx="52162">
                  <c:v>-1.42527E-2</c:v>
                </c:pt>
                <c:pt idx="52163">
                  <c:v>-1.39186E-2</c:v>
                </c:pt>
                <c:pt idx="52164">
                  <c:v>-1.3572900000000001E-2</c:v>
                </c:pt>
                <c:pt idx="52165">
                  <c:v>-1.32161E-2</c:v>
                </c:pt>
                <c:pt idx="52166">
                  <c:v>-1.28488E-2</c:v>
                </c:pt>
                <c:pt idx="52167">
                  <c:v>-1.24715E-2</c:v>
                </c:pt>
                <c:pt idx="52168">
                  <c:v>-1.2084900000000001E-2</c:v>
                </c:pt>
                <c:pt idx="52169">
                  <c:v>-1.1689400000000001E-2</c:v>
                </c:pt>
                <c:pt idx="52170">
                  <c:v>-1.1285699999999999E-2</c:v>
                </c:pt>
                <c:pt idx="52171">
                  <c:v>-1.08745E-2</c:v>
                </c:pt>
                <c:pt idx="52172">
                  <c:v>-1.0456200000000001E-2</c:v>
                </c:pt>
                <c:pt idx="52173">
                  <c:v>-1.00315E-2</c:v>
                </c:pt>
                <c:pt idx="52174" formatCode="0.00E+00">
                  <c:v>-9.6009600000000004E-3</c:v>
                </c:pt>
                <c:pt idx="52175" formatCode="0.00E+00">
                  <c:v>-9.1652899999999995E-3</c:v>
                </c:pt>
                <c:pt idx="52176" formatCode="0.00E+00">
                  <c:v>-8.7250599999999998E-3</c:v>
                </c:pt>
                <c:pt idx="52177" formatCode="0.00E+00">
                  <c:v>-8.2808799999999991E-3</c:v>
                </c:pt>
                <c:pt idx="52178" formatCode="0.00E+00">
                  <c:v>-7.8333699999999992E-3</c:v>
                </c:pt>
                <c:pt idx="52179" formatCode="0.00E+00">
                  <c:v>-7.3831499999999998E-3</c:v>
                </c:pt>
                <c:pt idx="52180" formatCode="0.00E+00">
                  <c:v>-6.9308399999999997E-3</c:v>
                </c:pt>
                <c:pt idx="52181" formatCode="0.00E+00">
                  <c:v>-6.4770399999999999E-3</c:v>
                </c:pt>
                <c:pt idx="52182" formatCode="0.00E+00">
                  <c:v>-6.02236E-3</c:v>
                </c:pt>
                <c:pt idx="52183" formatCode="0.00E+00">
                  <c:v>-5.5674000000000001E-3</c:v>
                </c:pt>
                <c:pt idx="52184" formatCode="0.00E+00">
                  <c:v>-5.11276E-3</c:v>
                </c:pt>
                <c:pt idx="52185" formatCode="0.00E+00">
                  <c:v>-4.6590299999999998E-3</c:v>
                </c:pt>
                <c:pt idx="52186" formatCode="0.00E+00">
                  <c:v>-4.2067900000000002E-3</c:v>
                </c:pt>
                <c:pt idx="52187" formatCode="0.00E+00">
                  <c:v>-3.7566100000000001E-3</c:v>
                </c:pt>
                <c:pt idx="52188" formatCode="0.00E+00">
                  <c:v>-3.30906E-3</c:v>
                </c:pt>
                <c:pt idx="52189" formatCode="0.00E+00">
                  <c:v>-2.8646800000000001E-3</c:v>
                </c:pt>
                <c:pt idx="52190" formatCode="0.00E+00">
                  <c:v>-2.4240199999999998E-3</c:v>
                </c:pt>
                <c:pt idx="52191" formatCode="0.00E+00">
                  <c:v>-1.9876199999999998E-3</c:v>
                </c:pt>
                <c:pt idx="52192" formatCode="0.00E+00">
                  <c:v>-1.55598E-3</c:v>
                </c:pt>
                <c:pt idx="52193" formatCode="0.00E+00">
                  <c:v>-1.1296100000000001E-3</c:v>
                </c:pt>
                <c:pt idx="52194" formatCode="0.00E+00">
                  <c:v>-7.0899500000000002E-4</c:v>
                </c:pt>
                <c:pt idx="52195" formatCode="0.00E+00">
                  <c:v>-2.94617E-4</c:v>
                </c:pt>
                <c:pt idx="52196" formatCode="0.00E+00">
                  <c:v>1.1307E-4</c:v>
                </c:pt>
                <c:pt idx="52197" formatCode="0.00E+00">
                  <c:v>5.1362200000000004E-4</c:v>
                </c:pt>
                <c:pt idx="52198" formatCode="0.00E+00">
                  <c:v>9.0661500000000005E-4</c:v>
                </c:pt>
                <c:pt idx="52199" formatCode="0.00E+00">
                  <c:v>1.2916399999999999E-3</c:v>
                </c:pt>
                <c:pt idx="52200" formatCode="0.00E+00">
                  <c:v>1.6683100000000001E-3</c:v>
                </c:pt>
                <c:pt idx="52201" formatCode="0.00E+00">
                  <c:v>2.0362499999999999E-3</c:v>
                </c:pt>
                <c:pt idx="52202" formatCode="0.00E+00">
                  <c:v>2.3951100000000002E-3</c:v>
                </c:pt>
                <c:pt idx="52203" formatCode="0.00E+00">
                  <c:v>2.7445500000000001E-3</c:v>
                </c:pt>
                <c:pt idx="52204" formatCode="0.00E+00">
                  <c:v>3.0842700000000001E-3</c:v>
                </c:pt>
                <c:pt idx="52205" formatCode="0.00E+00">
                  <c:v>3.4139700000000001E-3</c:v>
                </c:pt>
                <c:pt idx="52206" formatCode="0.00E+00">
                  <c:v>3.7333700000000002E-3</c:v>
                </c:pt>
                <c:pt idx="52207" formatCode="0.00E+00">
                  <c:v>4.04223E-3</c:v>
                </c:pt>
                <c:pt idx="52208" formatCode="0.00E+00">
                  <c:v>4.34031E-3</c:v>
                </c:pt>
                <c:pt idx="52209" formatCode="0.00E+00">
                  <c:v>4.6274000000000003E-3</c:v>
                </c:pt>
                <c:pt idx="52210" formatCode="0.00E+00">
                  <c:v>4.9033200000000001E-3</c:v>
                </c:pt>
                <c:pt idx="52211" formatCode="0.00E+00">
                  <c:v>5.1679100000000004E-3</c:v>
                </c:pt>
                <c:pt idx="52212" formatCode="0.00E+00">
                  <c:v>5.4209999999999996E-3</c:v>
                </c:pt>
                <c:pt idx="52213" formatCode="0.00E+00">
                  <c:v>5.6624900000000001E-3</c:v>
                </c:pt>
                <c:pt idx="52214" formatCode="0.00E+00">
                  <c:v>5.8922599999999999E-3</c:v>
                </c:pt>
                <c:pt idx="52215" formatCode="0.00E+00">
                  <c:v>6.1102400000000003E-3</c:v>
                </c:pt>
                <c:pt idx="52216" formatCode="0.00E+00">
                  <c:v>6.3163799999999999E-3</c:v>
                </c:pt>
                <c:pt idx="52217" formatCode="0.00E+00">
                  <c:v>6.5106299999999999E-3</c:v>
                </c:pt>
                <c:pt idx="52218" formatCode="0.00E+00">
                  <c:v>6.6929700000000003E-3</c:v>
                </c:pt>
                <c:pt idx="52219" formatCode="0.00E+00">
                  <c:v>6.8634200000000003E-3</c:v>
                </c:pt>
                <c:pt idx="52220" formatCode="0.00E+00">
                  <c:v>7.0219999999999996E-3</c:v>
                </c:pt>
                <c:pt idx="52221" formatCode="0.00E+00">
                  <c:v>7.1687499999999998E-3</c:v>
                </c:pt>
                <c:pt idx="52222" formatCode="0.00E+00">
                  <c:v>7.3037500000000003E-3</c:v>
                </c:pt>
                <c:pt idx="52223" formatCode="0.00E+00">
                  <c:v>7.42708E-3</c:v>
                </c:pt>
                <c:pt idx="52224" formatCode="0.00E+00">
                  <c:v>7.5388499999999997E-3</c:v>
                </c:pt>
                <c:pt idx="52225" formatCode="0.00E+00">
                  <c:v>7.6391799999999998E-3</c:v>
                </c:pt>
                <c:pt idx="52226" formatCode="0.00E+00">
                  <c:v>7.7282200000000001E-3</c:v>
                </c:pt>
                <c:pt idx="52227" formatCode="0.00E+00">
                  <c:v>7.8061399999999996E-3</c:v>
                </c:pt>
                <c:pt idx="52228" formatCode="0.00E+00">
                  <c:v>7.8731200000000008E-3</c:v>
                </c:pt>
                <c:pt idx="52229" formatCode="0.00E+00">
                  <c:v>7.9293499999999999E-3</c:v>
                </c:pt>
                <c:pt idx="52230" formatCode="0.00E+00">
                  <c:v>7.9750399999999992E-3</c:v>
                </c:pt>
                <c:pt idx="52231" formatCode="0.00E+00">
                  <c:v>8.0104500000000006E-3</c:v>
                </c:pt>
                <c:pt idx="52232" formatCode="0.00E+00">
                  <c:v>8.0357999999999992E-3</c:v>
                </c:pt>
                <c:pt idx="52233" formatCode="0.00E+00">
                  <c:v>8.0513700000000004E-3</c:v>
                </c:pt>
                <c:pt idx="52234" formatCode="0.00E+00">
                  <c:v>8.0574199999999992E-3</c:v>
                </c:pt>
                <c:pt idx="52235" formatCode="0.00E+00">
                  <c:v>8.0542600000000006E-3</c:v>
                </c:pt>
                <c:pt idx="52236" formatCode="0.00E+00">
                  <c:v>8.0421799999999995E-3</c:v>
                </c:pt>
                <c:pt idx="52237" formatCode="0.00E+00">
                  <c:v>8.0215100000000008E-3</c:v>
                </c:pt>
                <c:pt idx="52238" formatCode="0.00E+00">
                  <c:v>7.9925599999999992E-3</c:v>
                </c:pt>
                <c:pt idx="52239" formatCode="0.00E+00">
                  <c:v>7.9556699999999998E-3</c:v>
                </c:pt>
                <c:pt idx="52240" formatCode="0.00E+00">
                  <c:v>7.9112000000000002E-3</c:v>
                </c:pt>
                <c:pt idx="52241" formatCode="0.00E+00">
                  <c:v>7.8595000000000002E-3</c:v>
                </c:pt>
                <c:pt idx="52242" formatCode="0.00E+00">
                  <c:v>7.8009400000000001E-3</c:v>
                </c:pt>
                <c:pt idx="52243" formatCode="0.00E+00">
                  <c:v>7.7358799999999997E-3</c:v>
                </c:pt>
                <c:pt idx="52244" formatCode="0.00E+00">
                  <c:v>7.6647099999999999E-3</c:v>
                </c:pt>
                <c:pt idx="52245" formatCode="0.00E+00">
                  <c:v>7.5878200000000003E-3</c:v>
                </c:pt>
                <c:pt idx="52246" formatCode="0.00E+00">
                  <c:v>7.5055900000000004E-3</c:v>
                </c:pt>
                <c:pt idx="52247" formatCode="0.00E+00">
                  <c:v>7.4184100000000003E-3</c:v>
                </c:pt>
                <c:pt idx="52248" formatCode="0.00E+00">
                  <c:v>7.3266900000000003E-3</c:v>
                </c:pt>
                <c:pt idx="52249" formatCode="0.00E+00">
                  <c:v>7.2308299999999997E-3</c:v>
                </c:pt>
                <c:pt idx="52250" formatCode="0.00E+00">
                  <c:v>7.1312199999999997E-3</c:v>
                </c:pt>
                <c:pt idx="52251" formatCode="0.00E+00">
                  <c:v>7.0282699999999997E-3</c:v>
                </c:pt>
                <c:pt idx="52252" formatCode="0.00E+00">
                  <c:v>6.9223799999999997E-3</c:v>
                </c:pt>
                <c:pt idx="52253" formatCode="0.00E+00">
                  <c:v>6.81395E-3</c:v>
                </c:pt>
                <c:pt idx="52254" formatCode="0.00E+00">
                  <c:v>6.7033800000000001E-3</c:v>
                </c:pt>
                <c:pt idx="52255" formatCode="0.00E+00">
                  <c:v>6.5910700000000001E-3</c:v>
                </c:pt>
                <c:pt idx="52256" formatCode="0.00E+00">
                  <c:v>6.4774100000000003E-3</c:v>
                </c:pt>
                <c:pt idx="52257" formatCode="0.00E+00">
                  <c:v>6.3627800000000002E-3</c:v>
                </c:pt>
                <c:pt idx="52258" formatCode="0.00E+00">
                  <c:v>6.24758E-3</c:v>
                </c:pt>
                <c:pt idx="52259" formatCode="0.00E+00">
                  <c:v>6.1321700000000002E-3</c:v>
                </c:pt>
                <c:pt idx="52260" formatCode="0.00E+00">
                  <c:v>6.0169400000000001E-3</c:v>
                </c:pt>
                <c:pt idx="52261" formatCode="0.00E+00">
                  <c:v>5.9022299999999996E-3</c:v>
                </c:pt>
                <c:pt idx="52262" formatCode="0.00E+00">
                  <c:v>5.7884099999999999E-3</c:v>
                </c:pt>
                <c:pt idx="52263" formatCode="0.00E+00">
                  <c:v>5.6758299999999998E-3</c:v>
                </c:pt>
                <c:pt idx="52264" formatCode="0.00E+00">
                  <c:v>5.5648099999999999E-3</c:v>
                </c:pt>
                <c:pt idx="52265" formatCode="0.00E+00">
                  <c:v>5.45569E-3</c:v>
                </c:pt>
                <c:pt idx="52266" formatCode="0.00E+00">
                  <c:v>5.3487700000000001E-3</c:v>
                </c:pt>
                <c:pt idx="52267" formatCode="0.00E+00">
                  <c:v>5.2443699999999999E-3</c:v>
                </c:pt>
                <c:pt idx="52268" formatCode="0.00E+00">
                  <c:v>5.1427699999999996E-3</c:v>
                </c:pt>
                <c:pt idx="52269" formatCode="0.00E+00">
                  <c:v>5.0442600000000001E-3</c:v>
                </c:pt>
                <c:pt idx="52270" formatCode="0.00E+00">
                  <c:v>4.9490899999999997E-3</c:v>
                </c:pt>
                <c:pt idx="52271" formatCode="0.00E+00">
                  <c:v>4.8575199999999997E-3</c:v>
                </c:pt>
                <c:pt idx="52272" formatCode="0.00E+00">
                  <c:v>4.7697800000000004E-3</c:v>
                </c:pt>
                <c:pt idx="52273" formatCode="0.00E+00">
                  <c:v>4.6861000000000003E-3</c:v>
                </c:pt>
                <c:pt idx="52274" formatCode="0.00E+00">
                  <c:v>4.6066800000000001E-3</c:v>
                </c:pt>
                <c:pt idx="52275" formatCode="0.00E+00">
                  <c:v>4.5317100000000004E-3</c:v>
                </c:pt>
                <c:pt idx="52276" formatCode="0.00E+00">
                  <c:v>4.4613700000000001E-3</c:v>
                </c:pt>
                <c:pt idx="52277" formatCode="0.00E+00">
                  <c:v>4.3958199999999999E-3</c:v>
                </c:pt>
                <c:pt idx="52278" formatCode="0.00E+00">
                  <c:v>4.3351900000000001E-3</c:v>
                </c:pt>
                <c:pt idx="52279" formatCode="0.00E+00">
                  <c:v>4.2796199999999996E-3</c:v>
                </c:pt>
                <c:pt idx="52280" formatCode="0.00E+00">
                  <c:v>4.2292099999999997E-3</c:v>
                </c:pt>
                <c:pt idx="52281" formatCode="0.00E+00">
                  <c:v>4.18404E-3</c:v>
                </c:pt>
                <c:pt idx="52282" formatCode="0.00E+00">
                  <c:v>4.1442099999999997E-3</c:v>
                </c:pt>
                <c:pt idx="52283" formatCode="0.00E+00">
                  <c:v>4.1097499999999997E-3</c:v>
                </c:pt>
                <c:pt idx="52284" formatCode="0.00E+00">
                  <c:v>4.0806999999999996E-3</c:v>
                </c:pt>
                <c:pt idx="52285" formatCode="0.00E+00">
                  <c:v>4.0571000000000001E-3</c:v>
                </c:pt>
                <c:pt idx="52286" formatCode="0.00E+00">
                  <c:v>4.0389299999999996E-3</c:v>
                </c:pt>
                <c:pt idx="52287" formatCode="0.00E+00">
                  <c:v>4.0261799999999999E-3</c:v>
                </c:pt>
                <c:pt idx="52288" formatCode="0.00E+00">
                  <c:v>4.0188300000000001E-3</c:v>
                </c:pt>
                <c:pt idx="52289" formatCode="0.00E+00">
                  <c:v>4.01681E-3</c:v>
                </c:pt>
                <c:pt idx="52290" formatCode="0.00E+00">
                  <c:v>4.0200599999999998E-3</c:v>
                </c:pt>
                <c:pt idx="52291" formatCode="0.00E+00">
                  <c:v>4.0285E-3</c:v>
                </c:pt>
                <c:pt idx="52292" formatCode="0.00E+00">
                  <c:v>4.0420200000000003E-3</c:v>
                </c:pt>
                <c:pt idx="52293" formatCode="0.00E+00">
                  <c:v>4.0604999999999999E-3</c:v>
                </c:pt>
                <c:pt idx="52294" formatCode="0.00E+00">
                  <c:v>4.0838100000000002E-3</c:v>
                </c:pt>
                <c:pt idx="52295" formatCode="0.00E+00">
                  <c:v>4.1117999999999997E-3</c:v>
                </c:pt>
                <c:pt idx="52296" formatCode="0.00E+00">
                  <c:v>4.1443000000000001E-3</c:v>
                </c:pt>
                <c:pt idx="52297" formatCode="0.00E+00">
                  <c:v>4.18112E-3</c:v>
                </c:pt>
                <c:pt idx="52298" formatCode="0.00E+00">
                  <c:v>4.2220599999999997E-3</c:v>
                </c:pt>
                <c:pt idx="52299" formatCode="0.00E+00">
                  <c:v>4.2669199999999996E-3</c:v>
                </c:pt>
                <c:pt idx="52300" formatCode="0.00E+00">
                  <c:v>4.3154700000000001E-3</c:v>
                </c:pt>
                <c:pt idx="52301" formatCode="0.00E+00">
                  <c:v>4.3674600000000001E-3</c:v>
                </c:pt>
                <c:pt idx="52302" formatCode="0.00E+00">
                  <c:v>4.4226500000000002E-3</c:v>
                </c:pt>
                <c:pt idx="52303" formatCode="0.00E+00">
                  <c:v>4.4807600000000003E-3</c:v>
                </c:pt>
                <c:pt idx="52304" formatCode="0.00E+00">
                  <c:v>4.5415200000000003E-3</c:v>
                </c:pt>
                <c:pt idx="52305" formatCode="0.00E+00">
                  <c:v>4.6046400000000001E-3</c:v>
                </c:pt>
                <c:pt idx="52306" formatCode="0.00E+00">
                  <c:v>4.6698199999999999E-3</c:v>
                </c:pt>
                <c:pt idx="52307" formatCode="0.00E+00">
                  <c:v>4.7367499999999996E-3</c:v>
                </c:pt>
                <c:pt idx="52308" formatCode="0.00E+00">
                  <c:v>4.8051099999999996E-3</c:v>
                </c:pt>
                <c:pt idx="52309" formatCode="0.00E+00">
                  <c:v>4.87456E-3</c:v>
                </c:pt>
                <c:pt idx="52310" formatCode="0.00E+00">
                  <c:v>4.9447900000000001E-3</c:v>
                </c:pt>
                <c:pt idx="52311" formatCode="0.00E+00">
                  <c:v>5.0154300000000004E-3</c:v>
                </c:pt>
                <c:pt idx="52312" formatCode="0.00E+00">
                  <c:v>5.0861400000000003E-3</c:v>
                </c:pt>
                <c:pt idx="52313" formatCode="0.00E+00">
                  <c:v>5.15658E-3</c:v>
                </c:pt>
                <c:pt idx="52314" formatCode="0.00E+00">
                  <c:v>5.2263600000000002E-3</c:v>
                </c:pt>
                <c:pt idx="52315" formatCode="0.00E+00">
                  <c:v>5.2951400000000003E-3</c:v>
                </c:pt>
                <c:pt idx="52316" formatCode="0.00E+00">
                  <c:v>5.3625399999999998E-3</c:v>
                </c:pt>
                <c:pt idx="52317" formatCode="0.00E+00">
                  <c:v>5.4282000000000002E-3</c:v>
                </c:pt>
                <c:pt idx="52318" formatCode="0.00E+00">
                  <c:v>5.4917400000000002E-3</c:v>
                </c:pt>
                <c:pt idx="52319" formatCode="0.00E+00">
                  <c:v>5.5527900000000002E-3</c:v>
                </c:pt>
                <c:pt idx="52320" formatCode="0.00E+00">
                  <c:v>5.6109699999999998E-3</c:v>
                </c:pt>
                <c:pt idx="52321" formatCode="0.00E+00">
                  <c:v>5.6659199999999996E-3</c:v>
                </c:pt>
                <c:pt idx="52322" formatCode="0.00E+00">
                  <c:v>5.7172600000000001E-3</c:v>
                </c:pt>
                <c:pt idx="52323" formatCode="0.00E+00">
                  <c:v>5.7646299999999998E-3</c:v>
                </c:pt>
                <c:pt idx="52324" formatCode="0.00E+00">
                  <c:v>5.8076600000000001E-3</c:v>
                </c:pt>
                <c:pt idx="52325" formatCode="0.00E+00">
                  <c:v>5.8459999999999996E-3</c:v>
                </c:pt>
                <c:pt idx="52326" formatCode="0.00E+00">
                  <c:v>5.8792799999999997E-3</c:v>
                </c:pt>
                <c:pt idx="52327" formatCode="0.00E+00">
                  <c:v>5.9071599999999998E-3</c:v>
                </c:pt>
                <c:pt idx="52328" formatCode="0.00E+00">
                  <c:v>5.9292900000000003E-3</c:v>
                </c:pt>
                <c:pt idx="52329" formatCode="0.00E+00">
                  <c:v>5.9453400000000003E-3</c:v>
                </c:pt>
                <c:pt idx="52330" formatCode="0.00E+00">
                  <c:v>5.9549900000000003E-3</c:v>
                </c:pt>
                <c:pt idx="52331" formatCode="0.00E+00">
                  <c:v>5.9579100000000003E-3</c:v>
                </c:pt>
                <c:pt idx="52332" formatCode="0.00E+00">
                  <c:v>5.9537899999999996E-3</c:v>
                </c:pt>
                <c:pt idx="52333" formatCode="0.00E+00">
                  <c:v>5.9423399999999999E-3</c:v>
                </c:pt>
                <c:pt idx="52334" formatCode="0.00E+00">
                  <c:v>5.9232699999999996E-3</c:v>
                </c:pt>
                <c:pt idx="52335" formatCode="0.00E+00">
                  <c:v>5.8963100000000001E-3</c:v>
                </c:pt>
                <c:pt idx="52336" formatCode="0.00E+00">
                  <c:v>5.8611799999999997E-3</c:v>
                </c:pt>
                <c:pt idx="52337" formatCode="0.00E+00">
                  <c:v>5.8176499999999997E-3</c:v>
                </c:pt>
                <c:pt idx="52338" formatCode="0.00E+00">
                  <c:v>5.7654799999999999E-3</c:v>
                </c:pt>
                <c:pt idx="52339" formatCode="0.00E+00">
                  <c:v>5.7044399999999999E-3</c:v>
                </c:pt>
                <c:pt idx="52340" formatCode="0.00E+00">
                  <c:v>5.6343399999999998E-3</c:v>
                </c:pt>
                <c:pt idx="52341" formatCode="0.00E+00">
                  <c:v>5.5549700000000002E-3</c:v>
                </c:pt>
                <c:pt idx="52342" formatCode="0.00E+00">
                  <c:v>5.4661700000000002E-3</c:v>
                </c:pt>
                <c:pt idx="52343" formatCode="0.00E+00">
                  <c:v>5.3677799999999999E-3</c:v>
                </c:pt>
                <c:pt idx="52344" formatCode="0.00E+00">
                  <c:v>5.2596600000000002E-3</c:v>
                </c:pt>
                <c:pt idx="52345" formatCode="0.00E+00">
                  <c:v>5.14168E-3</c:v>
                </c:pt>
                <c:pt idx="52346" formatCode="0.00E+00">
                  <c:v>5.01374E-3</c:v>
                </c:pt>
                <c:pt idx="52347" formatCode="0.00E+00">
                  <c:v>4.8757499999999999E-3</c:v>
                </c:pt>
                <c:pt idx="52348" formatCode="0.00E+00">
                  <c:v>4.7276499999999999E-3</c:v>
                </c:pt>
                <c:pt idx="52349" formatCode="0.00E+00">
                  <c:v>4.5693900000000004E-3</c:v>
                </c:pt>
                <c:pt idx="52350" formatCode="0.00E+00">
                  <c:v>4.4009399999999999E-3</c:v>
                </c:pt>
                <c:pt idx="52351" formatCode="0.00E+00">
                  <c:v>4.2222800000000001E-3</c:v>
                </c:pt>
                <c:pt idx="52352" formatCode="0.00E+00">
                  <c:v>4.0334300000000002E-3</c:v>
                </c:pt>
                <c:pt idx="52353" formatCode="0.00E+00">
                  <c:v>3.8344199999999998E-3</c:v>
                </c:pt>
                <c:pt idx="52354" formatCode="0.00E+00">
                  <c:v>3.6253000000000001E-3</c:v>
                </c:pt>
                <c:pt idx="52355" formatCode="0.00E+00">
                  <c:v>3.4061400000000002E-3</c:v>
                </c:pt>
                <c:pt idx="52356" formatCode="0.00E+00">
                  <c:v>3.17703E-3</c:v>
                </c:pt>
                <c:pt idx="52357" formatCode="0.00E+00">
                  <c:v>2.9380700000000001E-3</c:v>
                </c:pt>
                <c:pt idx="52358" formatCode="0.00E+00">
                  <c:v>2.6894100000000002E-3</c:v>
                </c:pt>
                <c:pt idx="52359" formatCode="0.00E+00">
                  <c:v>2.4311900000000002E-3</c:v>
                </c:pt>
                <c:pt idx="52360" formatCode="0.00E+00">
                  <c:v>2.16358E-3</c:v>
                </c:pt>
                <c:pt idx="52361" formatCode="0.00E+00">
                  <c:v>1.88678E-3</c:v>
                </c:pt>
                <c:pt idx="52362" formatCode="0.00E+00">
                  <c:v>1.6009900000000001E-3</c:v>
                </c:pt>
                <c:pt idx="52363" formatCode="0.00E+00">
                  <c:v>1.3064400000000001E-3</c:v>
                </c:pt>
                <c:pt idx="52364" formatCode="0.00E+00">
                  <c:v>1.0034E-3</c:v>
                </c:pt>
                <c:pt idx="52365" formatCode="0.00E+00">
                  <c:v>6.9211399999999997E-4</c:v>
                </c:pt>
                <c:pt idx="52366" formatCode="0.00E+00">
                  <c:v>3.7288399999999998E-4</c:v>
                </c:pt>
                <c:pt idx="52367" formatCode="0.00E+00">
                  <c:v>4.6012600000000001E-5</c:v>
                </c:pt>
                <c:pt idx="52368" formatCode="0.00E+00">
                  <c:v>-2.88175E-4</c:v>
                </c:pt>
                <c:pt idx="52369" formatCode="0.00E+00">
                  <c:v>-6.29337E-4</c:v>
                </c:pt>
                <c:pt idx="52370" formatCode="0.00E+00">
                  <c:v>-9.7711499999999997E-4</c:v>
                </c:pt>
                <c:pt idx="52371" formatCode="0.00E+00">
                  <c:v>-1.33113E-3</c:v>
                </c:pt>
                <c:pt idx="52372" formatCode="0.00E+00">
                  <c:v>-1.691E-3</c:v>
                </c:pt>
                <c:pt idx="52373" formatCode="0.00E+00">
                  <c:v>-2.0563000000000001E-3</c:v>
                </c:pt>
                <c:pt idx="52374" formatCode="0.00E+00">
                  <c:v>-2.4266299999999999E-3</c:v>
                </c:pt>
                <c:pt idx="52375" formatCode="0.00E+00">
                  <c:v>-2.80153E-3</c:v>
                </c:pt>
                <c:pt idx="52376" formatCode="0.00E+00">
                  <c:v>-3.1805700000000002E-3</c:v>
                </c:pt>
                <c:pt idx="52377" formatCode="0.00E+00">
                  <c:v>-3.5632699999999999E-3</c:v>
                </c:pt>
                <c:pt idx="52378" formatCode="0.00E+00">
                  <c:v>-3.9491600000000002E-3</c:v>
                </c:pt>
                <c:pt idx="52379" formatCode="0.00E+00">
                  <c:v>-4.3377499999999996E-3</c:v>
                </c:pt>
                <c:pt idx="52380" formatCode="0.00E+00">
                  <c:v>-4.7285399999999998E-3</c:v>
                </c:pt>
                <c:pt idx="52381" formatCode="0.00E+00">
                  <c:v>-5.1210300000000004E-3</c:v>
                </c:pt>
                <c:pt idx="52382" formatCode="0.00E+00">
                  <c:v>-5.5147E-3</c:v>
                </c:pt>
                <c:pt idx="52383" formatCode="0.00E+00">
                  <c:v>-5.9090100000000001E-3</c:v>
                </c:pt>
                <c:pt idx="52384" formatCode="0.00E+00">
                  <c:v>-6.3034400000000004E-3</c:v>
                </c:pt>
                <c:pt idx="52385" formatCode="0.00E+00">
                  <c:v>-6.6974399999999998E-3</c:v>
                </c:pt>
                <c:pt idx="52386" formatCode="0.00E+00">
                  <c:v>-7.0904699999999998E-3</c:v>
                </c:pt>
                <c:pt idx="52387" formatCode="0.00E+00">
                  <c:v>-7.4819700000000001E-3</c:v>
                </c:pt>
                <c:pt idx="52388" formatCode="0.00E+00">
                  <c:v>-7.8713800000000007E-3</c:v>
                </c:pt>
                <c:pt idx="52389" formatCode="0.00E+00">
                  <c:v>-8.2581500000000006E-3</c:v>
                </c:pt>
                <c:pt idx="52390" formatCode="0.00E+00">
                  <c:v>-8.6417100000000004E-3</c:v>
                </c:pt>
                <c:pt idx="52391" formatCode="0.00E+00">
                  <c:v>-9.0215E-3</c:v>
                </c:pt>
                <c:pt idx="52392" formatCode="0.00E+00">
                  <c:v>-9.3969499999999994E-3</c:v>
                </c:pt>
                <c:pt idx="52393" formatCode="0.00E+00">
                  <c:v>-9.7675000000000001E-3</c:v>
                </c:pt>
                <c:pt idx="52394">
                  <c:v>-1.01326E-2</c:v>
                </c:pt>
                <c:pt idx="52395">
                  <c:v>-1.04917E-2</c:v>
                </c:pt>
                <c:pt idx="52396">
                  <c:v>-1.0844100000000001E-2</c:v>
                </c:pt>
                <c:pt idx="52397">
                  <c:v>-1.11895E-2</c:v>
                </c:pt>
                <c:pt idx="52398">
                  <c:v>-1.15271E-2</c:v>
                </c:pt>
                <c:pt idx="52399">
                  <c:v>-1.18566E-2</c:v>
                </c:pt>
                <c:pt idx="52400">
                  <c:v>-1.21773E-2</c:v>
                </c:pt>
                <c:pt idx="52401">
                  <c:v>-1.2488600000000001E-2</c:v>
                </c:pt>
                <c:pt idx="52402">
                  <c:v>-1.27902E-2</c:v>
                </c:pt>
                <c:pt idx="52403">
                  <c:v>-1.3081499999999999E-2</c:v>
                </c:pt>
                <c:pt idx="52404">
                  <c:v>-1.3361899999999999E-2</c:v>
                </c:pt>
                <c:pt idx="52405">
                  <c:v>-1.36311E-2</c:v>
                </c:pt>
                <c:pt idx="52406">
                  <c:v>-1.38884E-2</c:v>
                </c:pt>
                <c:pt idx="52407">
                  <c:v>-1.41335E-2</c:v>
                </c:pt>
                <c:pt idx="52408">
                  <c:v>-1.4366E-2</c:v>
                </c:pt>
                <c:pt idx="52409">
                  <c:v>-1.4585300000000001E-2</c:v>
                </c:pt>
                <c:pt idx="52410">
                  <c:v>-1.4791E-2</c:v>
                </c:pt>
                <c:pt idx="52411">
                  <c:v>-1.49829E-2</c:v>
                </c:pt>
                <c:pt idx="52412">
                  <c:v>-1.5160399999999999E-2</c:v>
                </c:pt>
                <c:pt idx="52413">
                  <c:v>-1.53232E-2</c:v>
                </c:pt>
                <c:pt idx="52414">
                  <c:v>-1.5471E-2</c:v>
                </c:pt>
                <c:pt idx="52415">
                  <c:v>-1.56034E-2</c:v>
                </c:pt>
                <c:pt idx="52416">
                  <c:v>-1.5720100000000001E-2</c:v>
                </c:pt>
                <c:pt idx="52417">
                  <c:v>-1.5820799999999999E-2</c:v>
                </c:pt>
                <c:pt idx="52418">
                  <c:v>-1.59054E-2</c:v>
                </c:pt>
                <c:pt idx="52419">
                  <c:v>-1.5973399999999999E-2</c:v>
                </c:pt>
                <c:pt idx="52420">
                  <c:v>-1.6024699999999999E-2</c:v>
                </c:pt>
                <c:pt idx="52421">
                  <c:v>-1.60591E-2</c:v>
                </c:pt>
                <c:pt idx="52422">
                  <c:v>-1.6076500000000001E-2</c:v>
                </c:pt>
                <c:pt idx="52423">
                  <c:v>-1.6076500000000001E-2</c:v>
                </c:pt>
                <c:pt idx="52424">
                  <c:v>-1.6059199999999999E-2</c:v>
                </c:pt>
                <c:pt idx="52425">
                  <c:v>-1.6024400000000001E-2</c:v>
                </c:pt>
                <c:pt idx="52426">
                  <c:v>-1.5972E-2</c:v>
                </c:pt>
                <c:pt idx="52427">
                  <c:v>-1.5901999999999999E-2</c:v>
                </c:pt>
                <c:pt idx="52428">
                  <c:v>-1.58143E-2</c:v>
                </c:pt>
                <c:pt idx="52429">
                  <c:v>-1.5708900000000001E-2</c:v>
                </c:pt>
                <c:pt idx="52430">
                  <c:v>-1.55858E-2</c:v>
                </c:pt>
                <c:pt idx="52431">
                  <c:v>-1.54451E-2</c:v>
                </c:pt>
                <c:pt idx="52432">
                  <c:v>-1.52868E-2</c:v>
                </c:pt>
                <c:pt idx="52433">
                  <c:v>-1.5110999999999999E-2</c:v>
                </c:pt>
                <c:pt idx="52434">
                  <c:v>-1.49179E-2</c:v>
                </c:pt>
                <c:pt idx="52435">
                  <c:v>-1.47075E-2</c:v>
                </c:pt>
                <c:pt idx="52436">
                  <c:v>-1.448E-2</c:v>
                </c:pt>
                <c:pt idx="52437">
                  <c:v>-1.4235599999999999E-2</c:v>
                </c:pt>
                <c:pt idx="52438">
                  <c:v>-1.3974500000000001E-2</c:v>
                </c:pt>
                <c:pt idx="52439">
                  <c:v>-1.3697000000000001E-2</c:v>
                </c:pt>
                <c:pt idx="52440">
                  <c:v>-1.34033E-2</c:v>
                </c:pt>
                <c:pt idx="52441">
                  <c:v>-1.30936E-2</c:v>
                </c:pt>
                <c:pt idx="52442">
                  <c:v>-1.2768399999999999E-2</c:v>
                </c:pt>
                <c:pt idx="52443">
                  <c:v>-1.24279E-2</c:v>
                </c:pt>
                <c:pt idx="52444">
                  <c:v>-1.20724E-2</c:v>
                </c:pt>
                <c:pt idx="52445">
                  <c:v>-1.17024E-2</c:v>
                </c:pt>
                <c:pt idx="52446">
                  <c:v>-1.13182E-2</c:v>
                </c:pt>
                <c:pt idx="52447">
                  <c:v>-1.0920300000000001E-2</c:v>
                </c:pt>
                <c:pt idx="52448">
                  <c:v>-1.0508999999999999E-2</c:v>
                </c:pt>
                <c:pt idx="52449">
                  <c:v>-1.0084900000000001E-2</c:v>
                </c:pt>
                <c:pt idx="52450" formatCode="0.00E+00">
                  <c:v>-9.6483799999999998E-3</c:v>
                </c:pt>
                <c:pt idx="52451" formatCode="0.00E+00">
                  <c:v>-9.1999600000000001E-3</c:v>
                </c:pt>
                <c:pt idx="52452" formatCode="0.00E+00">
                  <c:v>-8.7401500000000003E-3</c:v>
                </c:pt>
                <c:pt idx="52453" formatCode="0.00E+00">
                  <c:v>-8.2694599999999993E-3</c:v>
                </c:pt>
                <c:pt idx="52454" formatCode="0.00E+00">
                  <c:v>-7.7884499999999997E-3</c:v>
                </c:pt>
                <c:pt idx="52455" formatCode="0.00E+00">
                  <c:v>-7.29767E-3</c:v>
                </c:pt>
                <c:pt idx="52456" formatCode="0.00E+00">
                  <c:v>-6.7976800000000004E-3</c:v>
                </c:pt>
                <c:pt idx="52457" formatCode="0.00E+00">
                  <c:v>-6.2890799999999998E-3</c:v>
                </c:pt>
                <c:pt idx="52458" formatCode="0.00E+00">
                  <c:v>-5.7724600000000001E-3</c:v>
                </c:pt>
                <c:pt idx="52459" formatCode="0.00E+00">
                  <c:v>-5.24844E-3</c:v>
                </c:pt>
                <c:pt idx="52460" formatCode="0.00E+00">
                  <c:v>-4.7176199999999996E-3</c:v>
                </c:pt>
                <c:pt idx="52461" formatCode="0.00E+00">
                  <c:v>-4.1806500000000002E-3</c:v>
                </c:pt>
                <c:pt idx="52462" formatCode="0.00E+00">
                  <c:v>-3.63817E-3</c:v>
                </c:pt>
                <c:pt idx="52463" formatCode="0.00E+00">
                  <c:v>-3.0908099999999998E-3</c:v>
                </c:pt>
                <c:pt idx="52464" formatCode="0.00E+00">
                  <c:v>-2.5392499999999998E-3</c:v>
                </c:pt>
                <c:pt idx="52465" formatCode="0.00E+00">
                  <c:v>-1.9841400000000001E-3</c:v>
                </c:pt>
                <c:pt idx="52466" formatCode="0.00E+00">
                  <c:v>-1.4261499999999999E-3</c:v>
                </c:pt>
                <c:pt idx="52467" formatCode="0.00E+00">
                  <c:v>-8.6594799999999996E-4</c:v>
                </c:pt>
                <c:pt idx="52468" formatCode="0.00E+00">
                  <c:v>-3.0421700000000002E-4</c:v>
                </c:pt>
                <c:pt idx="52469" formatCode="0.00E+00">
                  <c:v>2.5836799999999998E-4</c:v>
                </c:pt>
                <c:pt idx="52470" formatCode="0.00E+00">
                  <c:v>8.2112600000000004E-4</c:v>
                </c:pt>
                <c:pt idx="52471" formatCode="0.00E+00">
                  <c:v>1.38338E-3</c:v>
                </c:pt>
                <c:pt idx="52472" formatCode="0.00E+00">
                  <c:v>1.94444E-3</c:v>
                </c:pt>
                <c:pt idx="52473" formatCode="0.00E+00">
                  <c:v>2.5036400000000001E-3</c:v>
                </c:pt>
                <c:pt idx="52474" formatCode="0.00E+00">
                  <c:v>3.0603000000000002E-3</c:v>
                </c:pt>
                <c:pt idx="52475" formatCode="0.00E+00">
                  <c:v>3.6137500000000002E-3</c:v>
                </c:pt>
                <c:pt idx="52476" formatCode="0.00E+00">
                  <c:v>4.1633099999999999E-3</c:v>
                </c:pt>
                <c:pt idx="52477" formatCode="0.00E+00">
                  <c:v>4.7083400000000001E-3</c:v>
                </c:pt>
                <c:pt idx="52478" formatCode="0.00E+00">
                  <c:v>5.24816E-3</c:v>
                </c:pt>
                <c:pt idx="52479" formatCode="0.00E+00">
                  <c:v>5.7821399999999998E-3</c:v>
                </c:pt>
                <c:pt idx="52480" formatCode="0.00E+00">
                  <c:v>6.30964E-3</c:v>
                </c:pt>
                <c:pt idx="52481" formatCode="0.00E+00">
                  <c:v>6.8300100000000001E-3</c:v>
                </c:pt>
                <c:pt idx="52482" formatCode="0.00E+00">
                  <c:v>7.34266E-3</c:v>
                </c:pt>
                <c:pt idx="52483" formatCode="0.00E+00">
                  <c:v>7.8469500000000001E-3</c:v>
                </c:pt>
                <c:pt idx="52484" formatCode="0.00E+00">
                  <c:v>8.3423000000000004E-3</c:v>
                </c:pt>
                <c:pt idx="52485" formatCode="0.00E+00">
                  <c:v>8.82813E-3</c:v>
                </c:pt>
                <c:pt idx="52486" formatCode="0.00E+00">
                  <c:v>9.3038600000000006E-3</c:v>
                </c:pt>
                <c:pt idx="52487" formatCode="0.00E+00">
                  <c:v>9.7689300000000003E-3</c:v>
                </c:pt>
                <c:pt idx="52488">
                  <c:v>1.0222800000000001E-2</c:v>
                </c:pt>
                <c:pt idx="52489">
                  <c:v>1.0664999999999999E-2</c:v>
                </c:pt>
                <c:pt idx="52490">
                  <c:v>1.10949E-2</c:v>
                </c:pt>
                <c:pt idx="52491">
                  <c:v>1.1512100000000001E-2</c:v>
                </c:pt>
                <c:pt idx="52492">
                  <c:v>1.19162E-2</c:v>
                </c:pt>
                <c:pt idx="52493">
                  <c:v>1.2306599999999999E-2</c:v>
                </c:pt>
                <c:pt idx="52494">
                  <c:v>1.26829E-2</c:v>
                </c:pt>
                <c:pt idx="52495">
                  <c:v>1.3044699999999999E-2</c:v>
                </c:pt>
                <c:pt idx="52496">
                  <c:v>1.3391699999999999E-2</c:v>
                </c:pt>
                <c:pt idx="52497">
                  <c:v>1.37234E-2</c:v>
                </c:pt>
                <c:pt idx="52498">
                  <c:v>1.40395E-2</c:v>
                </c:pt>
                <c:pt idx="52499">
                  <c:v>1.43397E-2</c:v>
                </c:pt>
                <c:pt idx="52500">
                  <c:v>1.46236E-2</c:v>
                </c:pt>
                <c:pt idx="52501">
                  <c:v>1.4891100000000001E-2</c:v>
                </c:pt>
                <c:pt idx="52502">
                  <c:v>1.5141699999999999E-2</c:v>
                </c:pt>
                <c:pt idx="52503">
                  <c:v>1.5375399999999999E-2</c:v>
                </c:pt>
                <c:pt idx="52504">
                  <c:v>1.5591900000000001E-2</c:v>
                </c:pt>
                <c:pt idx="52505">
                  <c:v>1.57909E-2</c:v>
                </c:pt>
                <c:pt idx="52506">
                  <c:v>1.5972400000000001E-2</c:v>
                </c:pt>
                <c:pt idx="52507">
                  <c:v>1.61362E-2</c:v>
                </c:pt>
                <c:pt idx="52508">
                  <c:v>1.6282100000000001E-2</c:v>
                </c:pt>
                <c:pt idx="52509">
                  <c:v>1.64102E-2</c:v>
                </c:pt>
                <c:pt idx="52510">
                  <c:v>1.6520300000000002E-2</c:v>
                </c:pt>
                <c:pt idx="52511">
                  <c:v>1.66123E-2</c:v>
                </c:pt>
                <c:pt idx="52512">
                  <c:v>1.6686400000000001E-2</c:v>
                </c:pt>
                <c:pt idx="52513">
                  <c:v>1.6742400000000001E-2</c:v>
                </c:pt>
                <c:pt idx="52514">
                  <c:v>1.67805E-2</c:v>
                </c:pt>
                <c:pt idx="52515">
                  <c:v>1.6800599999999999E-2</c:v>
                </c:pt>
                <c:pt idx="52516">
                  <c:v>1.6802899999999999E-2</c:v>
                </c:pt>
                <c:pt idx="52517">
                  <c:v>1.67875E-2</c:v>
                </c:pt>
                <c:pt idx="52518">
                  <c:v>1.6754499999999999E-2</c:v>
                </c:pt>
                <c:pt idx="52519">
                  <c:v>1.6704E-2</c:v>
                </c:pt>
                <c:pt idx="52520">
                  <c:v>1.66363E-2</c:v>
                </c:pt>
                <c:pt idx="52521">
                  <c:v>1.65515E-2</c:v>
                </c:pt>
                <c:pt idx="52522">
                  <c:v>1.6449800000000001E-2</c:v>
                </c:pt>
                <c:pt idx="52523">
                  <c:v>1.6331600000000002E-2</c:v>
                </c:pt>
                <c:pt idx="52524">
                  <c:v>1.6197E-2</c:v>
                </c:pt>
                <c:pt idx="52525">
                  <c:v>1.6046299999999999E-2</c:v>
                </c:pt>
                <c:pt idx="52526">
                  <c:v>1.5879899999999999E-2</c:v>
                </c:pt>
                <c:pt idx="52527">
                  <c:v>1.56981E-2</c:v>
                </c:pt>
                <c:pt idx="52528">
                  <c:v>1.55011E-2</c:v>
                </c:pt>
                <c:pt idx="52529">
                  <c:v>1.5289499999999999E-2</c:v>
                </c:pt>
                <c:pt idx="52530">
                  <c:v>1.5063500000000001E-2</c:v>
                </c:pt>
                <c:pt idx="52531">
                  <c:v>1.4823599999999999E-2</c:v>
                </c:pt>
                <c:pt idx="52532">
                  <c:v>1.4570100000000001E-2</c:v>
                </c:pt>
                <c:pt idx="52533">
                  <c:v>1.43035E-2</c:v>
                </c:pt>
                <c:pt idx="52534">
                  <c:v>1.40243E-2</c:v>
                </c:pt>
                <c:pt idx="52535">
                  <c:v>1.37328E-2</c:v>
                </c:pt>
                <c:pt idx="52536">
                  <c:v>1.3429699999999999E-2</c:v>
                </c:pt>
                <c:pt idx="52537">
                  <c:v>1.31152E-2</c:v>
                </c:pt>
                <c:pt idx="52538">
                  <c:v>1.27901E-2</c:v>
                </c:pt>
                <c:pt idx="52539">
                  <c:v>1.24546E-2</c:v>
                </c:pt>
                <c:pt idx="52540">
                  <c:v>1.2109399999999999E-2</c:v>
                </c:pt>
                <c:pt idx="52541">
                  <c:v>1.1755099999999999E-2</c:v>
                </c:pt>
                <c:pt idx="52542">
                  <c:v>1.1391999999999999E-2</c:v>
                </c:pt>
                <c:pt idx="52543">
                  <c:v>1.1020800000000001E-2</c:v>
                </c:pt>
                <c:pt idx="52544">
                  <c:v>1.0642E-2</c:v>
                </c:pt>
                <c:pt idx="52545">
                  <c:v>1.0256100000000001E-2</c:v>
                </c:pt>
                <c:pt idx="52546" formatCode="0.00E+00">
                  <c:v>9.8637399999999993E-3</c:v>
                </c:pt>
                <c:pt idx="52547" formatCode="0.00E+00">
                  <c:v>9.4654600000000002E-3</c:v>
                </c:pt>
                <c:pt idx="52548" formatCode="0.00E+00">
                  <c:v>9.06181E-3</c:v>
                </c:pt>
                <c:pt idx="52549" formatCode="0.00E+00">
                  <c:v>8.6533600000000006E-3</c:v>
                </c:pt>
                <c:pt idx="52550" formatCode="0.00E+00">
                  <c:v>8.2406600000000003E-3</c:v>
                </c:pt>
                <c:pt idx="52551" formatCode="0.00E+00">
                  <c:v>7.8242899999999994E-3</c:v>
                </c:pt>
                <c:pt idx="52552" formatCode="0.00E+00">
                  <c:v>7.4048100000000004E-3</c:v>
                </c:pt>
                <c:pt idx="52553" formatCode="0.00E+00">
                  <c:v>6.9827700000000001E-3</c:v>
                </c:pt>
                <c:pt idx="52554" formatCode="0.00E+00">
                  <c:v>6.5587500000000003E-3</c:v>
                </c:pt>
                <c:pt idx="52555" formatCode="0.00E+00">
                  <c:v>6.1332899999999996E-3</c:v>
                </c:pt>
                <c:pt idx="52556" formatCode="0.00E+00">
                  <c:v>5.7069499999999997E-3</c:v>
                </c:pt>
                <c:pt idx="52557" formatCode="0.00E+00">
                  <c:v>5.2802700000000001E-3</c:v>
                </c:pt>
                <c:pt idx="52558" formatCode="0.00E+00">
                  <c:v>4.8538000000000001E-3</c:v>
                </c:pt>
                <c:pt idx="52559" formatCode="0.00E+00">
                  <c:v>4.4280600000000002E-3</c:v>
                </c:pt>
                <c:pt idx="52560" formatCode="0.00E+00">
                  <c:v>4.0035799999999996E-3</c:v>
                </c:pt>
                <c:pt idx="52561" formatCode="0.00E+00">
                  <c:v>3.5808900000000002E-3</c:v>
                </c:pt>
                <c:pt idx="52562" formatCode="0.00E+00">
                  <c:v>3.1604799999999998E-3</c:v>
                </c:pt>
                <c:pt idx="52563" formatCode="0.00E+00">
                  <c:v>2.7428700000000001E-3</c:v>
                </c:pt>
                <c:pt idx="52564" formatCode="0.00E+00">
                  <c:v>2.3285200000000002E-3</c:v>
                </c:pt>
                <c:pt idx="52565" formatCode="0.00E+00">
                  <c:v>1.91793E-3</c:v>
                </c:pt>
                <c:pt idx="52566" formatCode="0.00E+00">
                  <c:v>1.51155E-3</c:v>
                </c:pt>
                <c:pt idx="52567" formatCode="0.00E+00">
                  <c:v>1.10984E-3</c:v>
                </c:pt>
                <c:pt idx="52568" formatCode="0.00E+00">
                  <c:v>7.1323100000000004E-4</c:v>
                </c:pt>
                <c:pt idx="52569" formatCode="0.00E+00">
                  <c:v>3.2215299999999999E-4</c:v>
                </c:pt>
                <c:pt idx="52570" formatCode="0.00E+00">
                  <c:v>-6.29878E-5</c:v>
                </c:pt>
                <c:pt idx="52571" formatCode="0.00E+00">
                  <c:v>-4.4179499999999998E-4</c:v>
                </c:pt>
                <c:pt idx="52572" formatCode="0.00E+00">
                  <c:v>-8.1388900000000004E-4</c:v>
                </c:pt>
                <c:pt idx="52573" formatCode="0.00E+00">
                  <c:v>-1.17891E-3</c:v>
                </c:pt>
                <c:pt idx="52574" formatCode="0.00E+00">
                  <c:v>-1.5365000000000001E-3</c:v>
                </c:pt>
                <c:pt idx="52575" formatCode="0.00E+00">
                  <c:v>-1.88634E-3</c:v>
                </c:pt>
                <c:pt idx="52576" formatCode="0.00E+00">
                  <c:v>-2.2281200000000001E-3</c:v>
                </c:pt>
                <c:pt idx="52577" formatCode="0.00E+00">
                  <c:v>-2.5615400000000002E-3</c:v>
                </c:pt>
                <c:pt idx="52578" formatCode="0.00E+00">
                  <c:v>-2.88631E-3</c:v>
                </c:pt>
                <c:pt idx="52579" formatCode="0.00E+00">
                  <c:v>-3.2021900000000002E-3</c:v>
                </c:pt>
                <c:pt idx="52580" formatCode="0.00E+00">
                  <c:v>-3.5089299999999999E-3</c:v>
                </c:pt>
                <c:pt idx="52581" formatCode="0.00E+00">
                  <c:v>-3.8063099999999998E-3</c:v>
                </c:pt>
                <c:pt idx="52582" formatCode="0.00E+00">
                  <c:v>-4.0941199999999997E-3</c:v>
                </c:pt>
                <c:pt idx="52583" formatCode="0.00E+00">
                  <c:v>-4.3721899999999998E-3</c:v>
                </c:pt>
                <c:pt idx="52584" formatCode="0.00E+00">
                  <c:v>-4.6403399999999997E-3</c:v>
                </c:pt>
                <c:pt idx="52585" formatCode="0.00E+00">
                  <c:v>-4.8984299999999996E-3</c:v>
                </c:pt>
                <c:pt idx="52586" formatCode="0.00E+00">
                  <c:v>-5.1463300000000002E-3</c:v>
                </c:pt>
                <c:pt idx="52587" formatCode="0.00E+00">
                  <c:v>-5.3839300000000003E-3</c:v>
                </c:pt>
                <c:pt idx="52588" formatCode="0.00E+00">
                  <c:v>-5.6111499999999996E-3</c:v>
                </c:pt>
                <c:pt idx="52589" formatCode="0.00E+00">
                  <c:v>-5.8279100000000004E-3</c:v>
                </c:pt>
                <c:pt idx="52590" formatCode="0.00E+00">
                  <c:v>-6.0341700000000002E-3</c:v>
                </c:pt>
                <c:pt idx="52591" formatCode="0.00E+00">
                  <c:v>-6.2298900000000001E-3</c:v>
                </c:pt>
                <c:pt idx="52592" formatCode="0.00E+00">
                  <c:v>-6.4150500000000003E-3</c:v>
                </c:pt>
                <c:pt idx="52593" formatCode="0.00E+00">
                  <c:v>-6.5896699999999997E-3</c:v>
                </c:pt>
                <c:pt idx="52594" formatCode="0.00E+00">
                  <c:v>-6.7537600000000001E-3</c:v>
                </c:pt>
                <c:pt idx="52595" formatCode="0.00E+00">
                  <c:v>-6.9073700000000003E-3</c:v>
                </c:pt>
                <c:pt idx="52596" formatCode="0.00E+00">
                  <c:v>-7.05055E-3</c:v>
                </c:pt>
                <c:pt idx="52597" formatCode="0.00E+00">
                  <c:v>-7.1833899999999996E-3</c:v>
                </c:pt>
                <c:pt idx="52598" formatCode="0.00E+00">
                  <c:v>-7.3059600000000002E-3</c:v>
                </c:pt>
                <c:pt idx="52599" formatCode="0.00E+00">
                  <c:v>-7.4183900000000004E-3</c:v>
                </c:pt>
                <c:pt idx="52600" formatCode="0.00E+00">
                  <c:v>-7.5208000000000002E-3</c:v>
                </c:pt>
                <c:pt idx="52601" formatCode="0.00E+00">
                  <c:v>-7.6133299999999998E-3</c:v>
                </c:pt>
                <c:pt idx="52602" formatCode="0.00E+00">
                  <c:v>-7.6961299999999998E-3</c:v>
                </c:pt>
                <c:pt idx="52603" formatCode="0.00E+00">
                  <c:v>-7.7693800000000002E-3</c:v>
                </c:pt>
                <c:pt idx="52604" formatCode="0.00E+00">
                  <c:v>-7.8332599999999999E-3</c:v>
                </c:pt>
                <c:pt idx="52605" formatCode="0.00E+00">
                  <c:v>-7.8879799999999993E-3</c:v>
                </c:pt>
                <c:pt idx="52606" formatCode="0.00E+00">
                  <c:v>-7.9337299999999999E-3</c:v>
                </c:pt>
                <c:pt idx="52607" formatCode="0.00E+00">
                  <c:v>-7.9707500000000004E-3</c:v>
                </c:pt>
                <c:pt idx="52608" formatCode="0.00E+00">
                  <c:v>-7.9992799999999992E-3</c:v>
                </c:pt>
                <c:pt idx="52609" formatCode="0.00E+00">
                  <c:v>-8.0195600000000002E-3</c:v>
                </c:pt>
                <c:pt idx="52610" formatCode="0.00E+00">
                  <c:v>-8.0318500000000001E-3</c:v>
                </c:pt>
                <c:pt idx="52611" formatCode="0.00E+00">
                  <c:v>-8.0364100000000008E-3</c:v>
                </c:pt>
                <c:pt idx="52612" formatCode="0.00E+00">
                  <c:v>-8.0335300000000005E-3</c:v>
                </c:pt>
                <c:pt idx="52613" formatCode="0.00E+00">
                  <c:v>-8.0234999999999994E-3</c:v>
                </c:pt>
                <c:pt idx="52614" formatCode="0.00E+00">
                  <c:v>-8.0065999999999991E-3</c:v>
                </c:pt>
                <c:pt idx="52615" formatCode="0.00E+00">
                  <c:v>-7.9831399999999997E-3</c:v>
                </c:pt>
                <c:pt idx="52616" formatCode="0.00E+00">
                  <c:v>-7.9534299999999992E-3</c:v>
                </c:pt>
                <c:pt idx="52617" formatCode="0.00E+00">
                  <c:v>-7.9177699999999993E-3</c:v>
                </c:pt>
                <c:pt idx="52618" formatCode="0.00E+00">
                  <c:v>-7.8764999999999998E-3</c:v>
                </c:pt>
                <c:pt idx="52619" formatCode="0.00E+00">
                  <c:v>-7.8299200000000006E-3</c:v>
                </c:pt>
                <c:pt idx="52620" formatCode="0.00E+00">
                  <c:v>-7.7783799999999997E-3</c:v>
                </c:pt>
                <c:pt idx="52621" formatCode="0.00E+00">
                  <c:v>-7.7221900000000003E-3</c:v>
                </c:pt>
                <c:pt idx="52622" formatCode="0.00E+00">
                  <c:v>-7.6616899999999996E-3</c:v>
                </c:pt>
                <c:pt idx="52623" formatCode="0.00E+00">
                  <c:v>-7.59722E-3</c:v>
                </c:pt>
                <c:pt idx="52624" formatCode="0.00E+00">
                  <c:v>-7.5291000000000004E-3</c:v>
                </c:pt>
                <c:pt idx="52625" formatCode="0.00E+00">
                  <c:v>-7.4576699999999996E-3</c:v>
                </c:pt>
                <c:pt idx="52626" formatCode="0.00E+00">
                  <c:v>-7.3832699999999999E-3</c:v>
                </c:pt>
                <c:pt idx="52627" formatCode="0.00E+00">
                  <c:v>-7.3062200000000004E-3</c:v>
                </c:pt>
                <c:pt idx="52628" formatCode="0.00E+00">
                  <c:v>-7.2268499999999999E-3</c:v>
                </c:pt>
                <c:pt idx="52629" formatCode="0.00E+00">
                  <c:v>-7.14549E-3</c:v>
                </c:pt>
                <c:pt idx="52630" formatCode="0.00E+00">
                  <c:v>-7.0624599999999996E-3</c:v>
                </c:pt>
                <c:pt idx="52631" formatCode="0.00E+00">
                  <c:v>-6.9780700000000003E-3</c:v>
                </c:pt>
                <c:pt idx="52632" formatCode="0.00E+00">
                  <c:v>-6.8926500000000002E-3</c:v>
                </c:pt>
                <c:pt idx="52633" formatCode="0.00E+00">
                  <c:v>-6.8065000000000001E-3</c:v>
                </c:pt>
                <c:pt idx="52634" formatCode="0.00E+00">
                  <c:v>-6.7199099999999999E-3</c:v>
                </c:pt>
                <c:pt idx="52635" formatCode="0.00E+00">
                  <c:v>-6.6331799999999998E-3</c:v>
                </c:pt>
                <c:pt idx="52636" formatCode="0.00E+00">
                  <c:v>-6.5465999999999996E-3</c:v>
                </c:pt>
                <c:pt idx="52637" formatCode="0.00E+00">
                  <c:v>-6.4604500000000004E-3</c:v>
                </c:pt>
                <c:pt idx="52638" formatCode="0.00E+00">
                  <c:v>-6.3749899999999996E-3</c:v>
                </c:pt>
                <c:pt idx="52639" formatCode="0.00E+00">
                  <c:v>-6.2904800000000002E-3</c:v>
                </c:pt>
                <c:pt idx="52640" formatCode="0.00E+00">
                  <c:v>-6.2071799999999996E-3</c:v>
                </c:pt>
                <c:pt idx="52641" formatCode="0.00E+00">
                  <c:v>-6.1253200000000001E-3</c:v>
                </c:pt>
                <c:pt idx="52642" formatCode="0.00E+00">
                  <c:v>-6.0451300000000001E-3</c:v>
                </c:pt>
                <c:pt idx="52643" formatCode="0.00E+00">
                  <c:v>-5.9668300000000002E-3</c:v>
                </c:pt>
                <c:pt idx="52644" formatCode="0.00E+00">
                  <c:v>-5.8906200000000001E-3</c:v>
                </c:pt>
                <c:pt idx="52645" formatCode="0.00E+00">
                  <c:v>-5.8167100000000001E-3</c:v>
                </c:pt>
                <c:pt idx="52646" formatCode="0.00E+00">
                  <c:v>-5.7452600000000003E-3</c:v>
                </c:pt>
                <c:pt idx="52647" formatCode="0.00E+00">
                  <c:v>-5.6764500000000004E-3</c:v>
                </c:pt>
                <c:pt idx="52648" formatCode="0.00E+00">
                  <c:v>-5.6104299999999996E-3</c:v>
                </c:pt>
                <c:pt idx="52649" formatCode="0.00E+00">
                  <c:v>-5.5473400000000004E-3</c:v>
                </c:pt>
                <c:pt idx="52650" formatCode="0.00E+00">
                  <c:v>-5.4873200000000004E-3</c:v>
                </c:pt>
                <c:pt idx="52651" formatCode="0.00E+00">
                  <c:v>-5.4304699999999997E-3</c:v>
                </c:pt>
                <c:pt idx="52652" formatCode="0.00E+00">
                  <c:v>-5.3769000000000004E-3</c:v>
                </c:pt>
                <c:pt idx="52653" formatCode="0.00E+00">
                  <c:v>-5.3266900000000002E-3</c:v>
                </c:pt>
                <c:pt idx="52654" formatCode="0.00E+00">
                  <c:v>-5.2799099999999996E-3</c:v>
                </c:pt>
                <c:pt idx="52655" formatCode="0.00E+00">
                  <c:v>-5.23662E-3</c:v>
                </c:pt>
                <c:pt idx="52656" formatCode="0.00E+00">
                  <c:v>-5.1968600000000002E-3</c:v>
                </c:pt>
                <c:pt idx="52657" formatCode="0.00E+00">
                  <c:v>-5.1606600000000001E-3</c:v>
                </c:pt>
                <c:pt idx="52658" formatCode="0.00E+00">
                  <c:v>-5.1280299999999996E-3</c:v>
                </c:pt>
                <c:pt idx="52659" formatCode="0.00E+00">
                  <c:v>-5.0989700000000004E-3</c:v>
                </c:pt>
                <c:pt idx="52660" formatCode="0.00E+00">
                  <c:v>-5.0734700000000001E-3</c:v>
                </c:pt>
                <c:pt idx="52661" formatCode="0.00E+00">
                  <c:v>-5.0514799999999997E-3</c:v>
                </c:pt>
                <c:pt idx="52662" formatCode="0.00E+00">
                  <c:v>-5.0329700000000003E-3</c:v>
                </c:pt>
                <c:pt idx="52663" formatCode="0.00E+00">
                  <c:v>-5.0178699999999998E-3</c:v>
                </c:pt>
                <c:pt idx="52664" formatCode="0.00E+00">
                  <c:v>-5.0061200000000002E-3</c:v>
                </c:pt>
                <c:pt idx="52665" formatCode="0.00E+00">
                  <c:v>-4.9976200000000004E-3</c:v>
                </c:pt>
                <c:pt idx="52666" formatCode="0.00E+00">
                  <c:v>-4.99227E-3</c:v>
                </c:pt>
                <c:pt idx="52667" formatCode="0.00E+00">
                  <c:v>-4.9899499999999999E-3</c:v>
                </c:pt>
                <c:pt idx="52668" formatCode="0.00E+00">
                  <c:v>-4.9905499999999998E-3</c:v>
                </c:pt>
                <c:pt idx="52669" formatCode="0.00E+00">
                  <c:v>-4.9939199999999998E-3</c:v>
                </c:pt>
                <c:pt idx="52670" formatCode="0.00E+00">
                  <c:v>-4.9998999999999998E-3</c:v>
                </c:pt>
                <c:pt idx="52671" formatCode="0.00E+00">
                  <c:v>-5.0083300000000001E-3</c:v>
                </c:pt>
                <c:pt idx="52672" formatCode="0.00E+00">
                  <c:v>-5.0190299999999998E-3</c:v>
                </c:pt>
                <c:pt idx="52673" formatCode="0.00E+00">
                  <c:v>-5.0318200000000002E-3</c:v>
                </c:pt>
                <c:pt idx="52674" formatCode="0.00E+00">
                  <c:v>-5.0464999999999998E-3</c:v>
                </c:pt>
                <c:pt idx="52675" formatCode="0.00E+00">
                  <c:v>-5.0628499999999998E-3</c:v>
                </c:pt>
                <c:pt idx="52676" formatCode="0.00E+00">
                  <c:v>-5.0806499999999999E-3</c:v>
                </c:pt>
                <c:pt idx="52677" formatCode="0.00E+00">
                  <c:v>-5.0996899999999996E-3</c:v>
                </c:pt>
                <c:pt idx="52678" formatCode="0.00E+00">
                  <c:v>-5.1197200000000003E-3</c:v>
                </c:pt>
                <c:pt idx="52679" formatCode="0.00E+00">
                  <c:v>-5.1404900000000002E-3</c:v>
                </c:pt>
                <c:pt idx="52680" formatCode="0.00E+00">
                  <c:v>-5.1617599999999996E-3</c:v>
                </c:pt>
                <c:pt idx="52681" formatCode="0.00E+00">
                  <c:v>-5.1832600000000003E-3</c:v>
                </c:pt>
                <c:pt idx="52682" formatCode="0.00E+00">
                  <c:v>-5.2047300000000003E-3</c:v>
                </c:pt>
                <c:pt idx="52683" formatCode="0.00E+00">
                  <c:v>-5.2258900000000004E-3</c:v>
                </c:pt>
                <c:pt idx="52684" formatCode="0.00E+00">
                  <c:v>-5.2464699999999996E-3</c:v>
                </c:pt>
                <c:pt idx="52685" formatCode="0.00E+00">
                  <c:v>-5.2661799999999996E-3</c:v>
                </c:pt>
                <c:pt idx="52686" formatCode="0.00E+00">
                  <c:v>-5.2847500000000004E-3</c:v>
                </c:pt>
                <c:pt idx="52687" formatCode="0.00E+00">
                  <c:v>-5.3018700000000002E-3</c:v>
                </c:pt>
                <c:pt idx="52688" formatCode="0.00E+00">
                  <c:v>-5.3172599999999999E-3</c:v>
                </c:pt>
                <c:pt idx="52689" formatCode="0.00E+00">
                  <c:v>-5.3306300000000003E-3</c:v>
                </c:pt>
                <c:pt idx="52690" formatCode="0.00E+00">
                  <c:v>-5.3416799999999997E-3</c:v>
                </c:pt>
                <c:pt idx="52691" formatCode="0.00E+00">
                  <c:v>-5.3501199999999999E-3</c:v>
                </c:pt>
                <c:pt idx="52692" formatCode="0.00E+00">
                  <c:v>-5.35565E-3</c:v>
                </c:pt>
                <c:pt idx="52693" formatCode="0.00E+00">
                  <c:v>-5.3579700000000001E-3</c:v>
                </c:pt>
                <c:pt idx="52694" formatCode="0.00E+00">
                  <c:v>-5.35681E-3</c:v>
                </c:pt>
                <c:pt idx="52695" formatCode="0.00E+00">
                  <c:v>-5.35186E-3</c:v>
                </c:pt>
                <c:pt idx="52696" formatCode="0.00E+00">
                  <c:v>-5.3428399999999997E-3</c:v>
                </c:pt>
                <c:pt idx="52697" formatCode="0.00E+00">
                  <c:v>-5.3294700000000002E-3</c:v>
                </c:pt>
                <c:pt idx="52698" formatCode="0.00E+00">
                  <c:v>-5.3114700000000004E-3</c:v>
                </c:pt>
                <c:pt idx="52699" formatCode="0.00E+00">
                  <c:v>-5.2885700000000002E-3</c:v>
                </c:pt>
                <c:pt idx="52700" formatCode="0.00E+00">
                  <c:v>-5.2605000000000004E-3</c:v>
                </c:pt>
                <c:pt idx="52701" formatCode="0.00E+00">
                  <c:v>-5.2269999999999999E-3</c:v>
                </c:pt>
                <c:pt idx="52702" formatCode="0.00E+00">
                  <c:v>-5.1878200000000001E-3</c:v>
                </c:pt>
                <c:pt idx="52703" formatCode="0.00E+00">
                  <c:v>-5.1427E-3</c:v>
                </c:pt>
                <c:pt idx="52704" formatCode="0.00E+00">
                  <c:v>-5.0914300000000001E-3</c:v>
                </c:pt>
                <c:pt idx="52705" formatCode="0.00E+00">
                  <c:v>-5.03376E-3</c:v>
                </c:pt>
                <c:pt idx="52706" formatCode="0.00E+00">
                  <c:v>-4.9694700000000001E-3</c:v>
                </c:pt>
                <c:pt idx="52707" formatCode="0.00E+00">
                  <c:v>-4.89837E-3</c:v>
                </c:pt>
                <c:pt idx="52708" formatCode="0.00E+00">
                  <c:v>-4.8202499999999999E-3</c:v>
                </c:pt>
                <c:pt idx="52709" formatCode="0.00E+00">
                  <c:v>-4.73493E-3</c:v>
                </c:pt>
                <c:pt idx="52710" formatCode="0.00E+00">
                  <c:v>-4.6422399999999997E-3</c:v>
                </c:pt>
                <c:pt idx="52711" formatCode="0.00E+00">
                  <c:v>-4.542E-3</c:v>
                </c:pt>
                <c:pt idx="52712" formatCode="0.00E+00">
                  <c:v>-4.43408E-3</c:v>
                </c:pt>
                <c:pt idx="52713" formatCode="0.00E+00">
                  <c:v>-4.3183400000000004E-3</c:v>
                </c:pt>
                <c:pt idx="52714" formatCode="0.00E+00">
                  <c:v>-4.1946600000000002E-3</c:v>
                </c:pt>
                <c:pt idx="52715" formatCode="0.00E+00">
                  <c:v>-4.0629300000000002E-3</c:v>
                </c:pt>
                <c:pt idx="52716" formatCode="0.00E+00">
                  <c:v>-3.9230599999999999E-3</c:v>
                </c:pt>
                <c:pt idx="52717" formatCode="0.00E+00">
                  <c:v>-3.7749699999999999E-3</c:v>
                </c:pt>
                <c:pt idx="52718" formatCode="0.00E+00">
                  <c:v>-3.61861E-3</c:v>
                </c:pt>
                <c:pt idx="52719" formatCode="0.00E+00">
                  <c:v>-3.4539100000000001E-3</c:v>
                </c:pt>
                <c:pt idx="52720" formatCode="0.00E+00">
                  <c:v>-3.28087E-3</c:v>
                </c:pt>
                <c:pt idx="52721" formatCode="0.00E+00">
                  <c:v>-3.0994500000000001E-3</c:v>
                </c:pt>
                <c:pt idx="52722" formatCode="0.00E+00">
                  <c:v>-2.9096700000000001E-3</c:v>
                </c:pt>
                <c:pt idx="52723" formatCode="0.00E+00">
                  <c:v>-2.7115300000000002E-3</c:v>
                </c:pt>
                <c:pt idx="52724" formatCode="0.00E+00">
                  <c:v>-2.5050900000000002E-3</c:v>
                </c:pt>
                <c:pt idx="52725" formatCode="0.00E+00">
                  <c:v>-2.2903899999999998E-3</c:v>
                </c:pt>
                <c:pt idx="52726" formatCode="0.00E+00">
                  <c:v>-2.0674999999999999E-3</c:v>
                </c:pt>
                <c:pt idx="52727" formatCode="0.00E+00">
                  <c:v>-1.83651E-3</c:v>
                </c:pt>
                <c:pt idx="52728" formatCode="0.00E+00">
                  <c:v>-1.5975099999999999E-3</c:v>
                </c:pt>
                <c:pt idx="52729" formatCode="0.00E+00">
                  <c:v>-1.3506499999999999E-3</c:v>
                </c:pt>
                <c:pt idx="52730" formatCode="0.00E+00">
                  <c:v>-1.0960399999999999E-3</c:v>
                </c:pt>
                <c:pt idx="52731" formatCode="0.00E+00">
                  <c:v>-8.3385700000000002E-4</c:v>
                </c:pt>
                <c:pt idx="52732" formatCode="0.00E+00">
                  <c:v>-5.6425900000000001E-4</c:v>
                </c:pt>
                <c:pt idx="52733" formatCode="0.00E+00">
                  <c:v>-2.8744099999999999E-4</c:v>
                </c:pt>
                <c:pt idx="52734" formatCode="0.00E+00">
                  <c:v>-3.6072899999999999E-6</c:v>
                </c:pt>
                <c:pt idx="52735" formatCode="0.00E+00">
                  <c:v>2.8701900000000001E-4</c:v>
                </c:pt>
                <c:pt idx="52736" formatCode="0.00E+00">
                  <c:v>5.842E-4</c:v>
                </c:pt>
                <c:pt idx="52737" formatCode="0.00E+00">
                  <c:v>8.8768099999999997E-4</c:v>
                </c:pt>
                <c:pt idx="52738" formatCode="0.00E+00">
                  <c:v>1.1971900000000001E-3</c:v>
                </c:pt>
                <c:pt idx="52739" formatCode="0.00E+00">
                  <c:v>1.51245E-3</c:v>
                </c:pt>
                <c:pt idx="52740" formatCode="0.00E+00">
                  <c:v>1.83314E-3</c:v>
                </c:pt>
                <c:pt idx="52741" formatCode="0.00E+00">
                  <c:v>2.1589700000000001E-3</c:v>
                </c:pt>
                <c:pt idx="52742" formatCode="0.00E+00">
                  <c:v>2.4895899999999999E-3</c:v>
                </c:pt>
                <c:pt idx="52743" formatCode="0.00E+00">
                  <c:v>2.82467E-3</c:v>
                </c:pt>
                <c:pt idx="52744" formatCode="0.00E+00">
                  <c:v>3.1638399999999998E-3</c:v>
                </c:pt>
                <c:pt idx="52745" formatCode="0.00E+00">
                  <c:v>3.5067499999999999E-3</c:v>
                </c:pt>
                <c:pt idx="52746" formatCode="0.00E+00">
                  <c:v>3.8529900000000001E-3</c:v>
                </c:pt>
                <c:pt idx="52747" formatCode="0.00E+00">
                  <c:v>4.2021899999999997E-3</c:v>
                </c:pt>
                <c:pt idx="52748" formatCode="0.00E+00">
                  <c:v>4.5539400000000002E-3</c:v>
                </c:pt>
                <c:pt idx="52749" formatCode="0.00E+00">
                  <c:v>4.9078100000000003E-3</c:v>
                </c:pt>
                <c:pt idx="52750" formatCode="0.00E+00">
                  <c:v>5.2633899999999997E-3</c:v>
                </c:pt>
                <c:pt idx="52751" formatCode="0.00E+00">
                  <c:v>5.6202400000000003E-3</c:v>
                </c:pt>
                <c:pt idx="52752" formatCode="0.00E+00">
                  <c:v>5.9779100000000003E-3</c:v>
                </c:pt>
                <c:pt idx="52753" formatCode="0.00E+00">
                  <c:v>6.3359499999999999E-3</c:v>
                </c:pt>
                <c:pt idx="52754" formatCode="0.00E+00">
                  <c:v>6.6939E-3</c:v>
                </c:pt>
                <c:pt idx="52755" formatCode="0.00E+00">
                  <c:v>7.0512999999999999E-3</c:v>
                </c:pt>
                <c:pt idx="52756" formatCode="0.00E+00">
                  <c:v>7.4076599999999999E-3</c:v>
                </c:pt>
                <c:pt idx="52757" formatCode="0.00E+00">
                  <c:v>7.7625200000000002E-3</c:v>
                </c:pt>
                <c:pt idx="52758" formatCode="0.00E+00">
                  <c:v>8.1153900000000001E-3</c:v>
                </c:pt>
                <c:pt idx="52759" formatCode="0.00E+00">
                  <c:v>8.4657799999999991E-3</c:v>
                </c:pt>
                <c:pt idx="52760" formatCode="0.00E+00">
                  <c:v>8.8132100000000001E-3</c:v>
                </c:pt>
                <c:pt idx="52761" formatCode="0.00E+00">
                  <c:v>9.1571699999999992E-3</c:v>
                </c:pt>
                <c:pt idx="52762" formatCode="0.00E+00">
                  <c:v>9.4971900000000008E-3</c:v>
                </c:pt>
                <c:pt idx="52763" formatCode="0.00E+00">
                  <c:v>9.8327599999999994E-3</c:v>
                </c:pt>
                <c:pt idx="52764">
                  <c:v>1.01634E-2</c:v>
                </c:pt>
                <c:pt idx="52765">
                  <c:v>1.0488600000000001E-2</c:v>
                </c:pt>
                <c:pt idx="52766">
                  <c:v>1.08079E-2</c:v>
                </c:pt>
                <c:pt idx="52767">
                  <c:v>1.1120700000000001E-2</c:v>
                </c:pt>
                <c:pt idx="52768">
                  <c:v>1.14267E-2</c:v>
                </c:pt>
                <c:pt idx="52769">
                  <c:v>1.1725299999999999E-2</c:v>
                </c:pt>
                <c:pt idx="52770">
                  <c:v>1.2016000000000001E-2</c:v>
                </c:pt>
                <c:pt idx="52771">
                  <c:v>1.2298399999999999E-2</c:v>
                </c:pt>
                <c:pt idx="52772">
                  <c:v>1.2572099999999999E-2</c:v>
                </c:pt>
                <c:pt idx="52773">
                  <c:v>1.28364E-2</c:v>
                </c:pt>
                <c:pt idx="52774">
                  <c:v>1.30911E-2</c:v>
                </c:pt>
                <c:pt idx="52775">
                  <c:v>1.3335700000000001E-2</c:v>
                </c:pt>
                <c:pt idx="52776">
                  <c:v>1.3569700000000001E-2</c:v>
                </c:pt>
                <c:pt idx="52777">
                  <c:v>1.37927E-2</c:v>
                </c:pt>
                <c:pt idx="52778">
                  <c:v>1.4004300000000001E-2</c:v>
                </c:pt>
                <c:pt idx="52779">
                  <c:v>1.42042E-2</c:v>
                </c:pt>
                <c:pt idx="52780">
                  <c:v>1.4391899999999999E-2</c:v>
                </c:pt>
                <c:pt idx="52781">
                  <c:v>1.4567E-2</c:v>
                </c:pt>
                <c:pt idx="52782">
                  <c:v>1.4729300000000001E-2</c:v>
                </c:pt>
                <c:pt idx="52783">
                  <c:v>1.4878300000000001E-2</c:v>
                </c:pt>
                <c:pt idx="52784">
                  <c:v>1.5013800000000001E-2</c:v>
                </c:pt>
                <c:pt idx="52785">
                  <c:v>1.51354E-2</c:v>
                </c:pt>
                <c:pt idx="52786">
                  <c:v>1.5242800000000001E-2</c:v>
                </c:pt>
                <c:pt idx="52787">
                  <c:v>1.53358E-2</c:v>
                </c:pt>
                <c:pt idx="52788">
                  <c:v>1.5414000000000001E-2</c:v>
                </c:pt>
                <c:pt idx="52789">
                  <c:v>1.5477400000000001E-2</c:v>
                </c:pt>
                <c:pt idx="52790">
                  <c:v>1.5525600000000001E-2</c:v>
                </c:pt>
                <c:pt idx="52791">
                  <c:v>1.55584E-2</c:v>
                </c:pt>
                <c:pt idx="52792">
                  <c:v>1.55756E-2</c:v>
                </c:pt>
                <c:pt idx="52793">
                  <c:v>1.55771E-2</c:v>
                </c:pt>
                <c:pt idx="52794">
                  <c:v>1.55628E-2</c:v>
                </c:pt>
                <c:pt idx="52795">
                  <c:v>1.5532499999999999E-2</c:v>
                </c:pt>
                <c:pt idx="52796">
                  <c:v>1.5486099999999999E-2</c:v>
                </c:pt>
                <c:pt idx="52797">
                  <c:v>1.54235E-2</c:v>
                </c:pt>
                <c:pt idx="52798">
                  <c:v>1.53446E-2</c:v>
                </c:pt>
                <c:pt idx="52799">
                  <c:v>1.5249499999999999E-2</c:v>
                </c:pt>
                <c:pt idx="52800">
                  <c:v>1.51381E-2</c:v>
                </c:pt>
                <c:pt idx="52801">
                  <c:v>1.50104E-2</c:v>
                </c:pt>
                <c:pt idx="52802">
                  <c:v>1.48664E-2</c:v>
                </c:pt>
                <c:pt idx="52803">
                  <c:v>1.4706199999999999E-2</c:v>
                </c:pt>
                <c:pt idx="52804">
                  <c:v>1.4529800000000001E-2</c:v>
                </c:pt>
                <c:pt idx="52805">
                  <c:v>1.43374E-2</c:v>
                </c:pt>
                <c:pt idx="52806">
                  <c:v>1.4128999999999999E-2</c:v>
                </c:pt>
                <c:pt idx="52807">
                  <c:v>1.39048E-2</c:v>
                </c:pt>
                <c:pt idx="52808">
                  <c:v>1.3665E-2</c:v>
                </c:pt>
                <c:pt idx="52809">
                  <c:v>1.3409600000000001E-2</c:v>
                </c:pt>
                <c:pt idx="52810">
                  <c:v>1.3139E-2</c:v>
                </c:pt>
                <c:pt idx="52811">
                  <c:v>1.28533E-2</c:v>
                </c:pt>
                <c:pt idx="52812">
                  <c:v>1.2552799999999999E-2</c:v>
                </c:pt>
                <c:pt idx="52813">
                  <c:v>1.2237700000000001E-2</c:v>
                </c:pt>
                <c:pt idx="52814">
                  <c:v>1.19083E-2</c:v>
                </c:pt>
                <c:pt idx="52815">
                  <c:v>1.1565000000000001E-2</c:v>
                </c:pt>
                <c:pt idx="52816">
                  <c:v>1.1207999999999999E-2</c:v>
                </c:pt>
                <c:pt idx="52817">
                  <c:v>1.08377E-2</c:v>
                </c:pt>
                <c:pt idx="52818">
                  <c:v>1.0454400000000001E-2</c:v>
                </c:pt>
                <c:pt idx="52819">
                  <c:v>1.00585E-2</c:v>
                </c:pt>
                <c:pt idx="52820" formatCode="0.00E+00">
                  <c:v>9.6504999999999994E-3</c:v>
                </c:pt>
                <c:pt idx="52821" formatCode="0.00E+00">
                  <c:v>9.2306999999999997E-3</c:v>
                </c:pt>
                <c:pt idx="52822" formatCode="0.00E+00">
                  <c:v>8.7995499999999997E-3</c:v>
                </c:pt>
                <c:pt idx="52823" formatCode="0.00E+00">
                  <c:v>8.3575100000000003E-3</c:v>
                </c:pt>
                <c:pt idx="52824" formatCode="0.00E+00">
                  <c:v>7.9050400000000003E-3</c:v>
                </c:pt>
                <c:pt idx="52825" formatCode="0.00E+00">
                  <c:v>7.4426199999999996E-3</c:v>
                </c:pt>
                <c:pt idx="52826" formatCode="0.00E+00">
                  <c:v>6.9707399999999996E-3</c:v>
                </c:pt>
                <c:pt idx="52827" formatCode="0.00E+00">
                  <c:v>6.4898899999999999E-3</c:v>
                </c:pt>
                <c:pt idx="52828" formatCode="0.00E+00">
                  <c:v>6.00061E-3</c:v>
                </c:pt>
                <c:pt idx="52829" formatCode="0.00E+00">
                  <c:v>5.5034200000000002E-3</c:v>
                </c:pt>
                <c:pt idx="52830" formatCode="0.00E+00">
                  <c:v>4.9988599999999999E-3</c:v>
                </c:pt>
                <c:pt idx="52831" formatCode="0.00E+00">
                  <c:v>4.4874800000000003E-3</c:v>
                </c:pt>
                <c:pt idx="52832" formatCode="0.00E+00">
                  <c:v>3.9698600000000004E-3</c:v>
                </c:pt>
                <c:pt idx="52833" formatCode="0.00E+00">
                  <c:v>3.44656E-3</c:v>
                </c:pt>
                <c:pt idx="52834" formatCode="0.00E+00">
                  <c:v>2.91815E-3</c:v>
                </c:pt>
                <c:pt idx="52835" formatCode="0.00E+00">
                  <c:v>2.3852399999999998E-3</c:v>
                </c:pt>
                <c:pt idx="52836" formatCode="0.00E+00">
                  <c:v>1.84841E-3</c:v>
                </c:pt>
                <c:pt idx="52837" formatCode="0.00E+00">
                  <c:v>1.3082599999999999E-3</c:v>
                </c:pt>
                <c:pt idx="52838" formatCode="0.00E+00">
                  <c:v>7.6540899999999999E-4</c:v>
                </c:pt>
                <c:pt idx="52839" formatCode="0.00E+00">
                  <c:v>2.2045800000000001E-4</c:v>
                </c:pt>
                <c:pt idx="52840" formatCode="0.00E+00">
                  <c:v>-3.2597700000000003E-4</c:v>
                </c:pt>
                <c:pt idx="52841" formatCode="0.00E+00">
                  <c:v>-8.7328000000000004E-4</c:v>
                </c:pt>
                <c:pt idx="52842" formatCode="0.00E+00">
                  <c:v>-1.4208300000000001E-3</c:v>
                </c:pt>
                <c:pt idx="52843" formatCode="0.00E+00">
                  <c:v>-1.9680100000000001E-3</c:v>
                </c:pt>
                <c:pt idx="52844" formatCode="0.00E+00">
                  <c:v>-2.5142099999999998E-3</c:v>
                </c:pt>
                <c:pt idx="52845" formatCode="0.00E+00">
                  <c:v>-3.05879E-3</c:v>
                </c:pt>
                <c:pt idx="52846" formatCode="0.00E+00">
                  <c:v>-3.60115E-3</c:v>
                </c:pt>
                <c:pt idx="52847" formatCode="0.00E+00">
                  <c:v>-4.1406699999999999E-3</c:v>
                </c:pt>
                <c:pt idx="52848" formatCode="0.00E+00">
                  <c:v>-4.6767400000000004E-3</c:v>
                </c:pt>
                <c:pt idx="52849" formatCode="0.00E+00">
                  <c:v>-5.2087599999999998E-3</c:v>
                </c:pt>
                <c:pt idx="52850" formatCode="0.00E+00">
                  <c:v>-5.7361199999999999E-3</c:v>
                </c:pt>
                <c:pt idx="52851" formatCode="0.00E+00">
                  <c:v>-6.2582200000000001E-3</c:v>
                </c:pt>
                <c:pt idx="52852" formatCode="0.00E+00">
                  <c:v>-6.7744900000000002E-3</c:v>
                </c:pt>
                <c:pt idx="52853" formatCode="0.00E+00">
                  <c:v>-7.2843300000000003E-3</c:v>
                </c:pt>
                <c:pt idx="52854" formatCode="0.00E+00">
                  <c:v>-7.7871800000000003E-3</c:v>
                </c:pt>
                <c:pt idx="52855" formatCode="0.00E+00">
                  <c:v>-8.2824700000000001E-3</c:v>
                </c:pt>
                <c:pt idx="52856" formatCode="0.00E+00">
                  <c:v>-8.7696500000000004E-3</c:v>
                </c:pt>
                <c:pt idx="52857" formatCode="0.00E+00">
                  <c:v>-9.24817E-3</c:v>
                </c:pt>
                <c:pt idx="52858" formatCode="0.00E+00">
                  <c:v>-9.7175100000000004E-3</c:v>
                </c:pt>
                <c:pt idx="52859">
                  <c:v>-1.01771E-2</c:v>
                </c:pt>
                <c:pt idx="52860">
                  <c:v>-1.06266E-2</c:v>
                </c:pt>
                <c:pt idx="52861">
                  <c:v>-1.10653E-2</c:v>
                </c:pt>
                <c:pt idx="52862">
                  <c:v>-1.1492799999999999E-2</c:v>
                </c:pt>
                <c:pt idx="52863">
                  <c:v>-1.1908699999999999E-2</c:v>
                </c:pt>
                <c:pt idx="52864">
                  <c:v>-1.2312500000000001E-2</c:v>
                </c:pt>
                <c:pt idx="52865">
                  <c:v>-1.2703799999999999E-2</c:v>
                </c:pt>
                <c:pt idx="52866">
                  <c:v>-1.3082099999999999E-2</c:v>
                </c:pt>
                <c:pt idx="52867">
                  <c:v>-1.34471E-2</c:v>
                </c:pt>
                <c:pt idx="52868">
                  <c:v>-1.3798299999999999E-2</c:v>
                </c:pt>
                <c:pt idx="52869">
                  <c:v>-1.41355E-2</c:v>
                </c:pt>
                <c:pt idx="52870">
                  <c:v>-1.4458199999999999E-2</c:v>
                </c:pt>
                <c:pt idx="52871">
                  <c:v>-1.47662E-2</c:v>
                </c:pt>
                <c:pt idx="52872">
                  <c:v>-1.5059100000000001E-2</c:v>
                </c:pt>
                <c:pt idx="52873">
                  <c:v>-1.53367E-2</c:v>
                </c:pt>
                <c:pt idx="52874">
                  <c:v>-1.5598600000000001E-2</c:v>
                </c:pt>
                <c:pt idx="52875">
                  <c:v>-1.58447E-2</c:v>
                </c:pt>
                <c:pt idx="52876">
                  <c:v>-1.6074700000000001E-2</c:v>
                </c:pt>
                <c:pt idx="52877">
                  <c:v>-1.6288400000000001E-2</c:v>
                </c:pt>
                <c:pt idx="52878">
                  <c:v>-1.6485699999999999E-2</c:v>
                </c:pt>
                <c:pt idx="52879">
                  <c:v>-1.6666299999999998E-2</c:v>
                </c:pt>
                <c:pt idx="52880">
                  <c:v>-1.6830100000000001E-2</c:v>
                </c:pt>
                <c:pt idx="52881">
                  <c:v>-1.6976999999999999E-2</c:v>
                </c:pt>
                <c:pt idx="52882">
                  <c:v>-1.7106900000000001E-2</c:v>
                </c:pt>
                <c:pt idx="52883">
                  <c:v>-1.7219700000000001E-2</c:v>
                </c:pt>
                <c:pt idx="52884">
                  <c:v>-1.7315400000000002E-2</c:v>
                </c:pt>
                <c:pt idx="52885">
                  <c:v>-1.7394E-2</c:v>
                </c:pt>
                <c:pt idx="52886">
                  <c:v>-1.74553E-2</c:v>
                </c:pt>
                <c:pt idx="52887">
                  <c:v>-1.7499500000000001E-2</c:v>
                </c:pt>
                <c:pt idx="52888">
                  <c:v>-1.75266E-2</c:v>
                </c:pt>
                <c:pt idx="52889">
                  <c:v>-1.7536599999999999E-2</c:v>
                </c:pt>
                <c:pt idx="52890">
                  <c:v>-1.75295E-2</c:v>
                </c:pt>
                <c:pt idx="52891">
                  <c:v>-1.75056E-2</c:v>
                </c:pt>
                <c:pt idx="52892">
                  <c:v>-1.7464799999999999E-2</c:v>
                </c:pt>
                <c:pt idx="52893">
                  <c:v>-1.7407300000000001E-2</c:v>
                </c:pt>
                <c:pt idx="52894">
                  <c:v>-1.7333399999999999E-2</c:v>
                </c:pt>
                <c:pt idx="52895">
                  <c:v>-1.7243100000000001E-2</c:v>
                </c:pt>
                <c:pt idx="52896">
                  <c:v>-1.7136599999999998E-2</c:v>
                </c:pt>
                <c:pt idx="52897">
                  <c:v>-1.70142E-2</c:v>
                </c:pt>
                <c:pt idx="52898">
                  <c:v>-1.6875999999999999E-2</c:v>
                </c:pt>
                <c:pt idx="52899">
                  <c:v>-1.6722399999999998E-2</c:v>
                </c:pt>
                <c:pt idx="52900">
                  <c:v>-1.6553600000000002E-2</c:v>
                </c:pt>
                <c:pt idx="52901">
                  <c:v>-1.63699E-2</c:v>
                </c:pt>
                <c:pt idx="52902">
                  <c:v>-1.6171499999999998E-2</c:v>
                </c:pt>
                <c:pt idx="52903">
                  <c:v>-1.5958799999999999E-2</c:v>
                </c:pt>
                <c:pt idx="52904">
                  <c:v>-1.5732199999999998E-2</c:v>
                </c:pt>
                <c:pt idx="52905">
                  <c:v>-1.5491899999999999E-2</c:v>
                </c:pt>
                <c:pt idx="52906">
                  <c:v>-1.52383E-2</c:v>
                </c:pt>
                <c:pt idx="52907">
                  <c:v>-1.49718E-2</c:v>
                </c:pt>
                <c:pt idx="52908">
                  <c:v>-1.4692800000000001E-2</c:v>
                </c:pt>
                <c:pt idx="52909">
                  <c:v>-1.44017E-2</c:v>
                </c:pt>
                <c:pt idx="52910">
                  <c:v>-1.40988E-2</c:v>
                </c:pt>
                <c:pt idx="52911">
                  <c:v>-1.37847E-2</c:v>
                </c:pt>
                <c:pt idx="52912">
                  <c:v>-1.34596E-2</c:v>
                </c:pt>
                <c:pt idx="52913">
                  <c:v>-1.3124200000000001E-2</c:v>
                </c:pt>
                <c:pt idx="52914">
                  <c:v>-1.27787E-2</c:v>
                </c:pt>
                <c:pt idx="52915">
                  <c:v>-1.2423699999999999E-2</c:v>
                </c:pt>
                <c:pt idx="52916">
                  <c:v>-1.20597E-2</c:v>
                </c:pt>
                <c:pt idx="52917">
                  <c:v>-1.1686999999999999E-2</c:v>
                </c:pt>
                <c:pt idx="52918">
                  <c:v>-1.13063E-2</c:v>
                </c:pt>
                <c:pt idx="52919">
                  <c:v>-1.0917899999999999E-2</c:v>
                </c:pt>
                <c:pt idx="52920">
                  <c:v>-1.05223E-2</c:v>
                </c:pt>
                <c:pt idx="52921">
                  <c:v>-1.01201E-2</c:v>
                </c:pt>
                <c:pt idx="52922" formatCode="0.00E+00">
                  <c:v>-9.71173E-3</c:v>
                </c:pt>
                <c:pt idx="52923" formatCode="0.00E+00">
                  <c:v>-9.2976699999999992E-3</c:v>
                </c:pt>
                <c:pt idx="52924" formatCode="0.00E+00">
                  <c:v>-8.8784399999999996E-3</c:v>
                </c:pt>
                <c:pt idx="52925" formatCode="0.00E+00">
                  <c:v>-8.4545200000000001E-3</c:v>
                </c:pt>
                <c:pt idx="52926" formatCode="0.00E+00">
                  <c:v>-8.0264199999999994E-3</c:v>
                </c:pt>
                <c:pt idx="52927" formatCode="0.00E+00">
                  <c:v>-7.5946399999999997E-3</c:v>
                </c:pt>
                <c:pt idx="52928" formatCode="0.00E+00">
                  <c:v>-7.15966E-3</c:v>
                </c:pt>
                <c:pt idx="52929" formatCode="0.00E+00">
                  <c:v>-6.7219899999999997E-3</c:v>
                </c:pt>
                <c:pt idx="52930" formatCode="0.00E+00">
                  <c:v>-6.2820999999999997E-3</c:v>
                </c:pt>
                <c:pt idx="52931" formatCode="0.00E+00">
                  <c:v>-5.8405000000000002E-3</c:v>
                </c:pt>
                <c:pt idx="52932" formatCode="0.00E+00">
                  <c:v>-5.3976600000000003E-3</c:v>
                </c:pt>
                <c:pt idx="52933" formatCode="0.00E+00">
                  <c:v>-4.9540699999999997E-3</c:v>
                </c:pt>
                <c:pt idx="52934" formatCode="0.00E+00">
                  <c:v>-4.5101799999999999E-3</c:v>
                </c:pt>
                <c:pt idx="52935" formatCode="0.00E+00">
                  <c:v>-4.0664799999999999E-3</c:v>
                </c:pt>
                <c:pt idx="52936" formatCode="0.00E+00">
                  <c:v>-3.62342E-3</c:v>
                </c:pt>
                <c:pt idx="52937" formatCode="0.00E+00">
                  <c:v>-3.1814600000000001E-3</c:v>
                </c:pt>
                <c:pt idx="52938" formatCode="0.00E+00">
                  <c:v>-2.7410400000000001E-3</c:v>
                </c:pt>
                <c:pt idx="52939" formatCode="0.00E+00">
                  <c:v>-2.3025900000000002E-3</c:v>
                </c:pt>
                <c:pt idx="52940" formatCode="0.00E+00">
                  <c:v>-1.86656E-3</c:v>
                </c:pt>
                <c:pt idx="52941" formatCode="0.00E+00">
                  <c:v>-1.43334E-3</c:v>
                </c:pt>
                <c:pt idx="52942" formatCode="0.00E+00">
                  <c:v>-1.00337E-3</c:v>
                </c:pt>
                <c:pt idx="52943" formatCode="0.00E+00">
                  <c:v>-5.7702000000000003E-4</c:v>
                </c:pt>
                <c:pt idx="52944" formatCode="0.00E+00">
                  <c:v>-1.5469400000000001E-4</c:v>
                </c:pt>
                <c:pt idx="52945" formatCode="0.00E+00">
                  <c:v>2.6323399999999999E-4</c:v>
                </c:pt>
                <c:pt idx="52946" formatCode="0.00E+00">
                  <c:v>6.7640099999999998E-4</c:v>
                </c:pt>
                <c:pt idx="52947" formatCode="0.00E+00">
                  <c:v>1.08445E-3</c:v>
                </c:pt>
                <c:pt idx="52948" formatCode="0.00E+00">
                  <c:v>1.48705E-3</c:v>
                </c:pt>
                <c:pt idx="52949" formatCode="0.00E+00">
                  <c:v>1.88386E-3</c:v>
                </c:pt>
                <c:pt idx="52950" formatCode="0.00E+00">
                  <c:v>2.27458E-3</c:v>
                </c:pt>
                <c:pt idx="52951" formatCode="0.00E+00">
                  <c:v>2.6589000000000001E-3</c:v>
                </c:pt>
                <c:pt idx="52952" formatCode="0.00E+00">
                  <c:v>3.03653E-3</c:v>
                </c:pt>
                <c:pt idx="52953" formatCode="0.00E+00">
                  <c:v>3.4072E-3</c:v>
                </c:pt>
                <c:pt idx="52954" formatCode="0.00E+00">
                  <c:v>3.77065E-3</c:v>
                </c:pt>
                <c:pt idx="52955" formatCode="0.00E+00">
                  <c:v>4.1266300000000001E-3</c:v>
                </c:pt>
                <c:pt idx="52956" formatCode="0.00E+00">
                  <c:v>4.4749100000000003E-3</c:v>
                </c:pt>
                <c:pt idx="52957" formatCode="0.00E+00">
                  <c:v>4.8152799999999999E-3</c:v>
                </c:pt>
                <c:pt idx="52958" formatCode="0.00E+00">
                  <c:v>5.14753E-3</c:v>
                </c:pt>
                <c:pt idx="52959" formatCode="0.00E+00">
                  <c:v>5.47147E-3</c:v>
                </c:pt>
                <c:pt idx="52960" formatCode="0.00E+00">
                  <c:v>5.78694E-3</c:v>
                </c:pt>
                <c:pt idx="52961" formatCode="0.00E+00">
                  <c:v>6.0937600000000001E-3</c:v>
                </c:pt>
                <c:pt idx="52962" formatCode="0.00E+00">
                  <c:v>6.3918000000000004E-3</c:v>
                </c:pt>
                <c:pt idx="52963" formatCode="0.00E+00">
                  <c:v>6.6809299999999999E-3</c:v>
                </c:pt>
                <c:pt idx="52964" formatCode="0.00E+00">
                  <c:v>6.9610399999999999E-3</c:v>
                </c:pt>
                <c:pt idx="52965" formatCode="0.00E+00">
                  <c:v>7.2320099999999997E-3</c:v>
                </c:pt>
                <c:pt idx="52966" formatCode="0.00E+00">
                  <c:v>7.4937700000000003E-3</c:v>
                </c:pt>
                <c:pt idx="52967" formatCode="0.00E+00">
                  <c:v>7.7462399999999997E-3</c:v>
                </c:pt>
                <c:pt idx="52968" formatCode="0.00E+00">
                  <c:v>7.9893700000000008E-3</c:v>
                </c:pt>
                <c:pt idx="52969" formatCode="0.00E+00">
                  <c:v>8.2231200000000004E-3</c:v>
                </c:pt>
                <c:pt idx="52970" formatCode="0.00E+00">
                  <c:v>8.4474400000000005E-3</c:v>
                </c:pt>
                <c:pt idx="52971" formatCode="0.00E+00">
                  <c:v>8.6623299999999993E-3</c:v>
                </c:pt>
                <c:pt idx="52972" formatCode="0.00E+00">
                  <c:v>8.8677700000000005E-3</c:v>
                </c:pt>
                <c:pt idx="52973" formatCode="0.00E+00">
                  <c:v>9.0637900000000004E-3</c:v>
                </c:pt>
                <c:pt idx="52974" formatCode="0.00E+00">
                  <c:v>9.2504000000000006E-3</c:v>
                </c:pt>
                <c:pt idx="52975" formatCode="0.00E+00">
                  <c:v>9.4276299999999993E-3</c:v>
                </c:pt>
                <c:pt idx="52976" formatCode="0.00E+00">
                  <c:v>9.5955299999999997E-3</c:v>
                </c:pt>
                <c:pt idx="52977" formatCode="0.00E+00">
                  <c:v>9.7541599999999996E-3</c:v>
                </c:pt>
                <c:pt idx="52978" formatCode="0.00E+00">
                  <c:v>9.9035900000000003E-3</c:v>
                </c:pt>
                <c:pt idx="52979">
                  <c:v>1.00439E-2</c:v>
                </c:pt>
                <c:pt idx="52980">
                  <c:v>1.0175200000000001E-2</c:v>
                </c:pt>
                <c:pt idx="52981">
                  <c:v>1.0297499999999999E-2</c:v>
                </c:pt>
                <c:pt idx="52982">
                  <c:v>1.0411E-2</c:v>
                </c:pt>
                <c:pt idx="52983">
                  <c:v>1.05158E-2</c:v>
                </c:pt>
                <c:pt idx="52984">
                  <c:v>1.0612E-2</c:v>
                </c:pt>
                <c:pt idx="52985">
                  <c:v>1.0699800000000001E-2</c:v>
                </c:pt>
                <c:pt idx="52986">
                  <c:v>1.07793E-2</c:v>
                </c:pt>
                <c:pt idx="52987">
                  <c:v>1.08507E-2</c:v>
                </c:pt>
                <c:pt idx="52988">
                  <c:v>1.0914E-2</c:v>
                </c:pt>
                <c:pt idx="52989">
                  <c:v>1.09695E-2</c:v>
                </c:pt>
                <c:pt idx="52990">
                  <c:v>1.10174E-2</c:v>
                </c:pt>
                <c:pt idx="52991">
                  <c:v>1.10578E-2</c:v>
                </c:pt>
                <c:pt idx="52992">
                  <c:v>1.1090900000000001E-2</c:v>
                </c:pt>
                <c:pt idx="52993">
                  <c:v>1.11168E-2</c:v>
                </c:pt>
                <c:pt idx="52994">
                  <c:v>1.1135900000000001E-2</c:v>
                </c:pt>
                <c:pt idx="52995">
                  <c:v>1.11482E-2</c:v>
                </c:pt>
                <c:pt idx="52996">
                  <c:v>1.11539E-2</c:v>
                </c:pt>
                <c:pt idx="52997">
                  <c:v>1.11533E-2</c:v>
                </c:pt>
                <c:pt idx="52998">
                  <c:v>1.11466E-2</c:v>
                </c:pt>
                <c:pt idx="52999">
                  <c:v>1.11339E-2</c:v>
                </c:pt>
                <c:pt idx="53000">
                  <c:v>1.11155E-2</c:v>
                </c:pt>
                <c:pt idx="53001">
                  <c:v>1.1091500000000001E-2</c:v>
                </c:pt>
                <c:pt idx="53002">
                  <c:v>1.1062199999999999E-2</c:v>
                </c:pt>
                <c:pt idx="53003">
                  <c:v>1.10277E-2</c:v>
                </c:pt>
                <c:pt idx="53004">
                  <c:v>1.0988299999999999E-2</c:v>
                </c:pt>
                <c:pt idx="53005">
                  <c:v>1.09441E-2</c:v>
                </c:pt>
                <c:pt idx="53006">
                  <c:v>1.08954E-2</c:v>
                </c:pt>
                <c:pt idx="53007">
                  <c:v>1.0842299999999999E-2</c:v>
                </c:pt>
                <c:pt idx="53008">
                  <c:v>1.0784999999999999E-2</c:v>
                </c:pt>
                <c:pt idx="53009">
                  <c:v>1.07238E-2</c:v>
                </c:pt>
                <c:pt idx="53010">
                  <c:v>1.06587E-2</c:v>
                </c:pt>
                <c:pt idx="53011">
                  <c:v>1.059E-2</c:v>
                </c:pt>
                <c:pt idx="53012">
                  <c:v>1.05179E-2</c:v>
                </c:pt>
                <c:pt idx="53013">
                  <c:v>1.04425E-2</c:v>
                </c:pt>
                <c:pt idx="53014">
                  <c:v>1.0363900000000001E-2</c:v>
                </c:pt>
                <c:pt idx="53015">
                  <c:v>1.0282400000000001E-2</c:v>
                </c:pt>
                <c:pt idx="53016">
                  <c:v>1.01981E-2</c:v>
                </c:pt>
                <c:pt idx="53017">
                  <c:v>1.01111E-2</c:v>
                </c:pt>
                <c:pt idx="53018">
                  <c:v>1.00216E-2</c:v>
                </c:pt>
                <c:pt idx="53019" formatCode="0.00E+00">
                  <c:v>9.9297599999999993E-3</c:v>
                </c:pt>
                <c:pt idx="53020" formatCode="0.00E+00">
                  <c:v>9.8356299999999997E-3</c:v>
                </c:pt>
                <c:pt idx="53021" formatCode="0.00E+00">
                  <c:v>9.7393600000000007E-3</c:v>
                </c:pt>
                <c:pt idx="53022" formatCode="0.00E+00">
                  <c:v>9.6410599999999999E-3</c:v>
                </c:pt>
                <c:pt idx="53023" formatCode="0.00E+00">
                  <c:v>9.54085E-3</c:v>
                </c:pt>
                <c:pt idx="53024" formatCode="0.00E+00">
                  <c:v>9.4388100000000006E-3</c:v>
                </c:pt>
                <c:pt idx="53025" formatCode="0.00E+00">
                  <c:v>9.3350499999999993E-3</c:v>
                </c:pt>
                <c:pt idx="53026" formatCode="0.00E+00">
                  <c:v>9.2296500000000007E-3</c:v>
                </c:pt>
                <c:pt idx="53027" formatCode="0.00E+00">
                  <c:v>9.1226699999999994E-3</c:v>
                </c:pt>
                <c:pt idx="53028" formatCode="0.00E+00">
                  <c:v>9.0142E-3</c:v>
                </c:pt>
                <c:pt idx="53029" formatCode="0.00E+00">
                  <c:v>8.9042800000000005E-3</c:v>
                </c:pt>
                <c:pt idx="53030" formatCode="0.00E+00">
                  <c:v>8.7929800000000006E-3</c:v>
                </c:pt>
                <c:pt idx="53031" formatCode="0.00E+00">
                  <c:v>8.6803399999999999E-3</c:v>
                </c:pt>
                <c:pt idx="53032" formatCode="0.00E+00">
                  <c:v>8.5663900000000001E-3</c:v>
                </c:pt>
                <c:pt idx="53033" formatCode="0.00E+00">
                  <c:v>8.4511599999999992E-3</c:v>
                </c:pt>
                <c:pt idx="53034" formatCode="0.00E+00">
                  <c:v>8.3346800000000006E-3</c:v>
                </c:pt>
                <c:pt idx="53035" formatCode="0.00E+00">
                  <c:v>8.2169500000000006E-3</c:v>
                </c:pt>
                <c:pt idx="53036" formatCode="0.00E+00">
                  <c:v>8.0979999999999993E-3</c:v>
                </c:pt>
                <c:pt idx="53037" formatCode="0.00E+00">
                  <c:v>7.9778100000000001E-3</c:v>
                </c:pt>
                <c:pt idx="53038" formatCode="0.00E+00">
                  <c:v>7.8563799999999996E-3</c:v>
                </c:pt>
                <c:pt idx="53039" formatCode="0.00E+00">
                  <c:v>7.7336899999999997E-3</c:v>
                </c:pt>
                <c:pt idx="53040" formatCode="0.00E+00">
                  <c:v>7.6097100000000004E-3</c:v>
                </c:pt>
                <c:pt idx="53041" formatCode="0.00E+00">
                  <c:v>7.4844300000000002E-3</c:v>
                </c:pt>
                <c:pt idx="53042" formatCode="0.00E+00">
                  <c:v>7.3578100000000002E-3</c:v>
                </c:pt>
                <c:pt idx="53043" formatCode="0.00E+00">
                  <c:v>7.2298600000000003E-3</c:v>
                </c:pt>
                <c:pt idx="53044" formatCode="0.00E+00">
                  <c:v>7.1005699999999996E-3</c:v>
                </c:pt>
                <c:pt idx="53045" formatCode="0.00E+00">
                  <c:v>6.9698900000000003E-3</c:v>
                </c:pt>
                <c:pt idx="53046" formatCode="0.00E+00">
                  <c:v>6.8377500000000001E-3</c:v>
                </c:pt>
                <c:pt idx="53047" formatCode="0.00E+00">
                  <c:v>6.7040600000000004E-3</c:v>
                </c:pt>
                <c:pt idx="53048" formatCode="0.00E+00">
                  <c:v>6.5687200000000001E-3</c:v>
                </c:pt>
                <c:pt idx="53049" formatCode="0.00E+00">
                  <c:v>6.4316199999999999E-3</c:v>
                </c:pt>
                <c:pt idx="53050" formatCode="0.00E+00">
                  <c:v>6.2926800000000001E-3</c:v>
                </c:pt>
                <c:pt idx="53051" formatCode="0.00E+00">
                  <c:v>6.15177E-3</c:v>
                </c:pt>
                <c:pt idx="53052" formatCode="0.00E+00">
                  <c:v>6.0087999999999999E-3</c:v>
                </c:pt>
                <c:pt idx="53053" formatCode="0.00E+00">
                  <c:v>5.8636699999999996E-3</c:v>
                </c:pt>
                <c:pt idx="53054" formatCode="0.00E+00">
                  <c:v>5.7162599999999999E-3</c:v>
                </c:pt>
                <c:pt idx="53055" formatCode="0.00E+00">
                  <c:v>5.5664599999999996E-3</c:v>
                </c:pt>
                <c:pt idx="53056" formatCode="0.00E+00">
                  <c:v>5.4141399999999996E-3</c:v>
                </c:pt>
                <c:pt idx="53057" formatCode="0.00E+00">
                  <c:v>5.2592000000000003E-3</c:v>
                </c:pt>
                <c:pt idx="53058" formatCode="0.00E+00">
                  <c:v>5.10153E-3</c:v>
                </c:pt>
                <c:pt idx="53059" formatCode="0.00E+00">
                  <c:v>4.94101E-3</c:v>
                </c:pt>
                <c:pt idx="53060" formatCode="0.00E+00">
                  <c:v>4.7775200000000004E-3</c:v>
                </c:pt>
                <c:pt idx="53061" formatCode="0.00E+00">
                  <c:v>4.61094E-3</c:v>
                </c:pt>
                <c:pt idx="53062" formatCode="0.00E+00">
                  <c:v>4.4411700000000004E-3</c:v>
                </c:pt>
                <c:pt idx="53063" formatCode="0.00E+00">
                  <c:v>4.2680799999999996E-3</c:v>
                </c:pt>
                <c:pt idx="53064" formatCode="0.00E+00">
                  <c:v>4.0915600000000002E-3</c:v>
                </c:pt>
                <c:pt idx="53065" formatCode="0.00E+00">
                  <c:v>3.9115299999999999E-3</c:v>
                </c:pt>
                <c:pt idx="53066" formatCode="0.00E+00">
                  <c:v>3.7279499999999998E-3</c:v>
                </c:pt>
                <c:pt idx="53067" formatCode="0.00E+00">
                  <c:v>3.5407199999999998E-3</c:v>
                </c:pt>
                <c:pt idx="53068" formatCode="0.00E+00">
                  <c:v>3.3496899999999998E-3</c:v>
                </c:pt>
                <c:pt idx="53069" formatCode="0.00E+00">
                  <c:v>3.1547599999999999E-3</c:v>
                </c:pt>
                <c:pt idx="53070" formatCode="0.00E+00">
                  <c:v>2.9558599999999998E-3</c:v>
                </c:pt>
                <c:pt idx="53071" formatCode="0.00E+00">
                  <c:v>2.7529E-3</c:v>
                </c:pt>
                <c:pt idx="53072" formatCode="0.00E+00">
                  <c:v>2.5458400000000002E-3</c:v>
                </c:pt>
                <c:pt idx="53073" formatCode="0.00E+00">
                  <c:v>2.3346500000000002E-3</c:v>
                </c:pt>
                <c:pt idx="53074" formatCode="0.00E+00">
                  <c:v>2.1192799999999999E-3</c:v>
                </c:pt>
                <c:pt idx="53075" formatCode="0.00E+00">
                  <c:v>1.89967E-3</c:v>
                </c:pt>
                <c:pt idx="53076" formatCode="0.00E+00">
                  <c:v>1.6757199999999999E-3</c:v>
                </c:pt>
                <c:pt idx="53077" formatCode="0.00E+00">
                  <c:v>1.4473800000000001E-3</c:v>
                </c:pt>
                <c:pt idx="53078" formatCode="0.00E+00">
                  <c:v>1.2146500000000001E-3</c:v>
                </c:pt>
                <c:pt idx="53079" formatCode="0.00E+00">
                  <c:v>9.7750500000000004E-4</c:v>
                </c:pt>
                <c:pt idx="53080" formatCode="0.00E+00">
                  <c:v>7.3592700000000004E-4</c:v>
                </c:pt>
                <c:pt idx="53081" formatCode="0.00E+00">
                  <c:v>4.8990999999999998E-4</c:v>
                </c:pt>
                <c:pt idx="53082" formatCode="0.00E+00">
                  <c:v>2.3945999999999999E-4</c:v>
                </c:pt>
                <c:pt idx="53083" formatCode="0.00E+00">
                  <c:v>-1.5404200000000001E-5</c:v>
                </c:pt>
                <c:pt idx="53084" formatCode="0.00E+00">
                  <c:v>-2.74641E-4</c:v>
                </c:pt>
                <c:pt idx="53085" formatCode="0.00E+00">
                  <c:v>-5.3822899999999999E-4</c:v>
                </c:pt>
                <c:pt idx="53086" formatCode="0.00E+00">
                  <c:v>-8.0616499999999996E-4</c:v>
                </c:pt>
                <c:pt idx="53087" formatCode="0.00E+00">
                  <c:v>-1.07836E-3</c:v>
                </c:pt>
                <c:pt idx="53088" formatCode="0.00E+00">
                  <c:v>-1.3546599999999999E-3</c:v>
                </c:pt>
                <c:pt idx="53089" formatCode="0.00E+00">
                  <c:v>-1.63503E-3</c:v>
                </c:pt>
                <c:pt idx="53090" formatCode="0.00E+00">
                  <c:v>-1.91954E-3</c:v>
                </c:pt>
                <c:pt idx="53091" formatCode="0.00E+00">
                  <c:v>-2.2083300000000001E-3</c:v>
                </c:pt>
                <c:pt idx="53092" formatCode="0.00E+00">
                  <c:v>-2.5012200000000002E-3</c:v>
                </c:pt>
                <c:pt idx="53093" formatCode="0.00E+00">
                  <c:v>-2.7977900000000001E-3</c:v>
                </c:pt>
                <c:pt idx="53094" formatCode="0.00E+00">
                  <c:v>-3.09764E-3</c:v>
                </c:pt>
                <c:pt idx="53095" formatCode="0.00E+00">
                  <c:v>-3.40056E-3</c:v>
                </c:pt>
                <c:pt idx="53096" formatCode="0.00E+00">
                  <c:v>-3.7064699999999999E-3</c:v>
                </c:pt>
                <c:pt idx="53097" formatCode="0.00E+00">
                  <c:v>-4.0152299999999998E-3</c:v>
                </c:pt>
                <c:pt idx="53098" formatCode="0.00E+00">
                  <c:v>-4.3266900000000002E-3</c:v>
                </c:pt>
                <c:pt idx="53099" formatCode="0.00E+00">
                  <c:v>-4.6406800000000003E-3</c:v>
                </c:pt>
                <c:pt idx="53100" formatCode="0.00E+00">
                  <c:v>-4.95708E-3</c:v>
                </c:pt>
                <c:pt idx="53101" formatCode="0.00E+00">
                  <c:v>-5.2757000000000004E-3</c:v>
                </c:pt>
                <c:pt idx="53102" formatCode="0.00E+00">
                  <c:v>-5.5963599999999999E-3</c:v>
                </c:pt>
                <c:pt idx="53103" formatCode="0.00E+00">
                  <c:v>-5.9188799999999996E-3</c:v>
                </c:pt>
                <c:pt idx="53104" formatCode="0.00E+00">
                  <c:v>-6.2431199999999996E-3</c:v>
                </c:pt>
                <c:pt idx="53105" formatCode="0.00E+00">
                  <c:v>-6.5689299999999997E-3</c:v>
                </c:pt>
                <c:pt idx="53106" formatCode="0.00E+00">
                  <c:v>-6.8961300000000003E-3</c:v>
                </c:pt>
                <c:pt idx="53107" formatCode="0.00E+00">
                  <c:v>-7.22451E-3</c:v>
                </c:pt>
                <c:pt idx="53108" formatCode="0.00E+00">
                  <c:v>-7.5538100000000002E-3</c:v>
                </c:pt>
                <c:pt idx="53109" formatCode="0.00E+00">
                  <c:v>-7.8838099999999998E-3</c:v>
                </c:pt>
                <c:pt idx="53110" formatCode="0.00E+00">
                  <c:v>-8.2142699999999992E-3</c:v>
                </c:pt>
                <c:pt idx="53111" formatCode="0.00E+00">
                  <c:v>-8.5448499999999997E-3</c:v>
                </c:pt>
                <c:pt idx="53112" formatCode="0.00E+00">
                  <c:v>-8.8751200000000002E-3</c:v>
                </c:pt>
                <c:pt idx="53113" formatCode="0.00E+00">
                  <c:v>-9.2046699999999999E-3</c:v>
                </c:pt>
                <c:pt idx="53114" formatCode="0.00E+00">
                  <c:v>-9.5332000000000004E-3</c:v>
                </c:pt>
                <c:pt idx="53115" formatCode="0.00E+00">
                  <c:v>-9.8605499999999992E-3</c:v>
                </c:pt>
                <c:pt idx="53116">
                  <c:v>-1.0186600000000001E-2</c:v>
                </c:pt>
                <c:pt idx="53117">
                  <c:v>-1.0511E-2</c:v>
                </c:pt>
                <c:pt idx="53118">
                  <c:v>-1.08337E-2</c:v>
                </c:pt>
                <c:pt idx="53119">
                  <c:v>-1.11541E-2</c:v>
                </c:pt>
                <c:pt idx="53120">
                  <c:v>-1.14719E-2</c:v>
                </c:pt>
                <c:pt idx="53121">
                  <c:v>-1.17865E-2</c:v>
                </c:pt>
                <c:pt idx="53122">
                  <c:v>-1.2097200000000001E-2</c:v>
                </c:pt>
                <c:pt idx="53123">
                  <c:v>-1.24037E-2</c:v>
                </c:pt>
                <c:pt idx="53124">
                  <c:v>-1.27057E-2</c:v>
                </c:pt>
                <c:pt idx="53125">
                  <c:v>-1.30031E-2</c:v>
                </c:pt>
                <c:pt idx="53126">
                  <c:v>-1.3295700000000001E-2</c:v>
                </c:pt>
                <c:pt idx="53127">
                  <c:v>-1.3582800000000001E-2</c:v>
                </c:pt>
                <c:pt idx="53128">
                  <c:v>-1.3864E-2</c:v>
                </c:pt>
                <c:pt idx="53129">
                  <c:v>-1.4139199999999999E-2</c:v>
                </c:pt>
                <c:pt idx="53130">
                  <c:v>-1.4408199999999999E-2</c:v>
                </c:pt>
                <c:pt idx="53131">
                  <c:v>-1.4670600000000001E-2</c:v>
                </c:pt>
                <c:pt idx="53132">
                  <c:v>-1.4926E-2</c:v>
                </c:pt>
                <c:pt idx="53133">
                  <c:v>-1.5174E-2</c:v>
                </c:pt>
                <c:pt idx="53134">
                  <c:v>-1.5414199999999999E-2</c:v>
                </c:pt>
                <c:pt idx="53135">
                  <c:v>-1.56461E-2</c:v>
                </c:pt>
                <c:pt idx="53136">
                  <c:v>-1.5869399999999999E-2</c:v>
                </c:pt>
                <c:pt idx="53137">
                  <c:v>-1.60836E-2</c:v>
                </c:pt>
                <c:pt idx="53138">
                  <c:v>-1.62881E-2</c:v>
                </c:pt>
                <c:pt idx="53139">
                  <c:v>-1.6483000000000001E-2</c:v>
                </c:pt>
                <c:pt idx="53140">
                  <c:v>-1.6667999999999999E-2</c:v>
                </c:pt>
                <c:pt idx="53141">
                  <c:v>-1.6843299999999999E-2</c:v>
                </c:pt>
                <c:pt idx="53142">
                  <c:v>-1.7008300000000001E-2</c:v>
                </c:pt>
                <c:pt idx="53143">
                  <c:v>-1.7162400000000001E-2</c:v>
                </c:pt>
                <c:pt idx="53144">
                  <c:v>-1.7305000000000001E-2</c:v>
                </c:pt>
                <c:pt idx="53145">
                  <c:v>-1.7435800000000001E-2</c:v>
                </c:pt>
                <c:pt idx="53146">
                  <c:v>-1.7554699999999999E-2</c:v>
                </c:pt>
                <c:pt idx="53147">
                  <c:v>-1.76615E-2</c:v>
                </c:pt>
                <c:pt idx="53148">
                  <c:v>-1.7755900000000002E-2</c:v>
                </c:pt>
                <c:pt idx="53149">
                  <c:v>-1.7837499999999999E-2</c:v>
                </c:pt>
                <c:pt idx="53150">
                  <c:v>-1.7906499999999999E-2</c:v>
                </c:pt>
                <c:pt idx="53151">
                  <c:v>-1.7962700000000002E-2</c:v>
                </c:pt>
                <c:pt idx="53152">
                  <c:v>-1.8006000000000001E-2</c:v>
                </c:pt>
                <c:pt idx="53153">
                  <c:v>-1.8036699999999999E-2</c:v>
                </c:pt>
                <c:pt idx="53154">
                  <c:v>-1.80547E-2</c:v>
                </c:pt>
                <c:pt idx="53155">
                  <c:v>-1.80599E-2</c:v>
                </c:pt>
                <c:pt idx="53156">
                  <c:v>-1.80518E-2</c:v>
                </c:pt>
                <c:pt idx="53157">
                  <c:v>-1.8030299999999999E-2</c:v>
                </c:pt>
                <c:pt idx="53158">
                  <c:v>-1.7995500000000001E-2</c:v>
                </c:pt>
                <c:pt idx="53159">
                  <c:v>-1.7947299999999999E-2</c:v>
                </c:pt>
                <c:pt idx="53160">
                  <c:v>-1.7885600000000001E-2</c:v>
                </c:pt>
                <c:pt idx="53161">
                  <c:v>-1.7810099999999999E-2</c:v>
                </c:pt>
                <c:pt idx="53162">
                  <c:v>-1.7720699999999999E-2</c:v>
                </c:pt>
                <c:pt idx="53163">
                  <c:v>-1.76171E-2</c:v>
                </c:pt>
                <c:pt idx="53164">
                  <c:v>-1.7499500000000001E-2</c:v>
                </c:pt>
                <c:pt idx="53165">
                  <c:v>-1.7368100000000001E-2</c:v>
                </c:pt>
                <c:pt idx="53166">
                  <c:v>-1.7223200000000001E-2</c:v>
                </c:pt>
                <c:pt idx="53167">
                  <c:v>-1.7064900000000001E-2</c:v>
                </c:pt>
                <c:pt idx="53168">
                  <c:v>-1.6893399999999999E-2</c:v>
                </c:pt>
                <c:pt idx="53169">
                  <c:v>-1.67087E-2</c:v>
                </c:pt>
                <c:pt idx="53170">
                  <c:v>-1.65106E-2</c:v>
                </c:pt>
                <c:pt idx="53171">
                  <c:v>-1.6299000000000001E-2</c:v>
                </c:pt>
                <c:pt idx="53172">
                  <c:v>-1.6073899999999999E-2</c:v>
                </c:pt>
                <c:pt idx="53173">
                  <c:v>-1.58353E-2</c:v>
                </c:pt>
                <c:pt idx="53174">
                  <c:v>-1.5583400000000001E-2</c:v>
                </c:pt>
                <c:pt idx="53175">
                  <c:v>-1.53186E-2</c:v>
                </c:pt>
                <c:pt idx="53176">
                  <c:v>-1.5040899999999999E-2</c:v>
                </c:pt>
                <c:pt idx="53177">
                  <c:v>-1.47508E-2</c:v>
                </c:pt>
                <c:pt idx="53178">
                  <c:v>-1.4448300000000001E-2</c:v>
                </c:pt>
                <c:pt idx="53179">
                  <c:v>-1.41341E-2</c:v>
                </c:pt>
                <c:pt idx="53180">
                  <c:v>-1.38085E-2</c:v>
                </c:pt>
                <c:pt idx="53181">
                  <c:v>-1.34719E-2</c:v>
                </c:pt>
                <c:pt idx="53182">
                  <c:v>-1.31249E-2</c:v>
                </c:pt>
                <c:pt idx="53183">
                  <c:v>-1.27677E-2</c:v>
                </c:pt>
                <c:pt idx="53184">
                  <c:v>-1.2400700000000001E-2</c:v>
                </c:pt>
                <c:pt idx="53185">
                  <c:v>-1.2024E-2</c:v>
                </c:pt>
                <c:pt idx="53186">
                  <c:v>-1.1637700000000001E-2</c:v>
                </c:pt>
                <c:pt idx="53187">
                  <c:v>-1.1242E-2</c:v>
                </c:pt>
                <c:pt idx="53188">
                  <c:v>-1.0837299999999999E-2</c:v>
                </c:pt>
                <c:pt idx="53189">
                  <c:v>-1.0423699999999999E-2</c:v>
                </c:pt>
                <c:pt idx="53190">
                  <c:v>-1.0001899999999999E-2</c:v>
                </c:pt>
                <c:pt idx="53191" formatCode="0.00E+00">
                  <c:v>-9.5726600000000002E-3</c:v>
                </c:pt>
                <c:pt idx="53192" formatCode="0.00E+00">
                  <c:v>-9.1366799999999995E-3</c:v>
                </c:pt>
                <c:pt idx="53193" formatCode="0.00E+00">
                  <c:v>-8.6940400000000001E-3</c:v>
                </c:pt>
                <c:pt idx="53194" formatCode="0.00E+00">
                  <c:v>-8.2447300000000005E-3</c:v>
                </c:pt>
                <c:pt idx="53195" formatCode="0.00E+00">
                  <c:v>-7.7890700000000004E-3</c:v>
                </c:pt>
                <c:pt idx="53196" formatCode="0.00E+00">
                  <c:v>-7.3277000000000004E-3</c:v>
                </c:pt>
                <c:pt idx="53197" formatCode="0.00E+00">
                  <c:v>-6.8612500000000002E-3</c:v>
                </c:pt>
                <c:pt idx="53198" formatCode="0.00E+00">
                  <c:v>-6.3902300000000002E-3</c:v>
                </c:pt>
                <c:pt idx="53199" formatCode="0.00E+00">
                  <c:v>-5.9152500000000004E-3</c:v>
                </c:pt>
                <c:pt idx="53200" formatCode="0.00E+00">
                  <c:v>-5.4369900000000001E-3</c:v>
                </c:pt>
                <c:pt idx="53201" formatCode="0.00E+00">
                  <c:v>-4.9560300000000002E-3</c:v>
                </c:pt>
                <c:pt idx="53202" formatCode="0.00E+00">
                  <c:v>-4.4730600000000001E-3</c:v>
                </c:pt>
                <c:pt idx="53203" formatCode="0.00E+00">
                  <c:v>-3.9889499999999998E-3</c:v>
                </c:pt>
                <c:pt idx="53204" formatCode="0.00E+00">
                  <c:v>-3.5042799999999998E-3</c:v>
                </c:pt>
                <c:pt idx="53205" formatCode="0.00E+00">
                  <c:v>-3.0192399999999999E-3</c:v>
                </c:pt>
                <c:pt idx="53206" formatCode="0.00E+00">
                  <c:v>-2.53403E-3</c:v>
                </c:pt>
                <c:pt idx="53207" formatCode="0.00E+00">
                  <c:v>-2.04922E-3</c:v>
                </c:pt>
                <c:pt idx="53208" formatCode="0.00E+00">
                  <c:v>-1.5656299999999999E-3</c:v>
                </c:pt>
                <c:pt idx="53209" formatCode="0.00E+00">
                  <c:v>-1.0840100000000001E-3</c:v>
                </c:pt>
                <c:pt idx="53210" formatCode="0.00E+00">
                  <c:v>-6.0481499999999998E-4</c:v>
                </c:pt>
                <c:pt idx="53211" formatCode="0.00E+00">
                  <c:v>-1.2842800000000001E-4</c:v>
                </c:pt>
                <c:pt idx="53212" formatCode="0.00E+00">
                  <c:v>3.4466999999999999E-4</c:v>
                </c:pt>
                <c:pt idx="53213" formatCode="0.00E+00">
                  <c:v>8.1386900000000005E-4</c:v>
                </c:pt>
                <c:pt idx="53214" formatCode="0.00E+00">
                  <c:v>1.2785400000000001E-3</c:v>
                </c:pt>
                <c:pt idx="53215" formatCode="0.00E+00">
                  <c:v>1.7381300000000001E-3</c:v>
                </c:pt>
                <c:pt idx="53216" formatCode="0.00E+00">
                  <c:v>2.1921800000000002E-3</c:v>
                </c:pt>
                <c:pt idx="53217" formatCode="0.00E+00">
                  <c:v>2.6403099999999999E-3</c:v>
                </c:pt>
                <c:pt idx="53218" formatCode="0.00E+00">
                  <c:v>3.08216E-3</c:v>
                </c:pt>
                <c:pt idx="53219" formatCode="0.00E+00">
                  <c:v>3.5173100000000001E-3</c:v>
                </c:pt>
                <c:pt idx="53220" formatCode="0.00E+00">
                  <c:v>3.9451699999999996E-3</c:v>
                </c:pt>
                <c:pt idx="53221" formatCode="0.00E+00">
                  <c:v>4.3648599999999999E-3</c:v>
                </c:pt>
                <c:pt idx="53222" formatCode="0.00E+00">
                  <c:v>4.7754900000000003E-3</c:v>
                </c:pt>
                <c:pt idx="53223" formatCode="0.00E+00">
                  <c:v>5.1766599999999996E-3</c:v>
                </c:pt>
                <c:pt idx="53224" formatCode="0.00E+00">
                  <c:v>5.5682400000000003E-3</c:v>
                </c:pt>
                <c:pt idx="53225" formatCode="0.00E+00">
                  <c:v>5.9500200000000003E-3</c:v>
                </c:pt>
                <c:pt idx="53226" formatCode="0.00E+00">
                  <c:v>6.3215700000000003E-3</c:v>
                </c:pt>
                <c:pt idx="53227" formatCode="0.00E+00">
                  <c:v>6.6822299999999999E-3</c:v>
                </c:pt>
                <c:pt idx="53228" formatCode="0.00E+00">
                  <c:v>7.0313900000000002E-3</c:v>
                </c:pt>
                <c:pt idx="53229" formatCode="0.00E+00">
                  <c:v>7.3688399999999998E-3</c:v>
                </c:pt>
                <c:pt idx="53230" formatCode="0.00E+00">
                  <c:v>7.6945499999999997E-3</c:v>
                </c:pt>
                <c:pt idx="53231" formatCode="0.00E+00">
                  <c:v>8.0081000000000006E-3</c:v>
                </c:pt>
                <c:pt idx="53232" formatCode="0.00E+00">
                  <c:v>8.3086900000000005E-3</c:v>
                </c:pt>
                <c:pt idx="53233" formatCode="0.00E+00">
                  <c:v>8.5956100000000001E-3</c:v>
                </c:pt>
                <c:pt idx="53234" formatCode="0.00E+00">
                  <c:v>8.8685599999999993E-3</c:v>
                </c:pt>
                <c:pt idx="53235" formatCode="0.00E+00">
                  <c:v>9.1273900000000008E-3</c:v>
                </c:pt>
                <c:pt idx="53236" formatCode="0.00E+00">
                  <c:v>9.3719000000000007E-3</c:v>
                </c:pt>
                <c:pt idx="53237" formatCode="0.00E+00">
                  <c:v>9.6020900000000006E-3</c:v>
                </c:pt>
                <c:pt idx="53238" formatCode="0.00E+00">
                  <c:v>9.8183599999999999E-3</c:v>
                </c:pt>
                <c:pt idx="53239">
                  <c:v>1.00211E-2</c:v>
                </c:pt>
                <c:pt idx="53240">
                  <c:v>1.02098E-2</c:v>
                </c:pt>
                <c:pt idx="53241">
                  <c:v>1.0383699999999999E-2</c:v>
                </c:pt>
                <c:pt idx="53242">
                  <c:v>1.05422E-2</c:v>
                </c:pt>
                <c:pt idx="53243">
                  <c:v>1.0685200000000001E-2</c:v>
                </c:pt>
                <c:pt idx="53244">
                  <c:v>1.08127E-2</c:v>
                </c:pt>
                <c:pt idx="53245">
                  <c:v>1.09248E-2</c:v>
                </c:pt>
                <c:pt idx="53246">
                  <c:v>1.1021299999999999E-2</c:v>
                </c:pt>
                <c:pt idx="53247">
                  <c:v>1.11024E-2</c:v>
                </c:pt>
                <c:pt idx="53248">
                  <c:v>1.1168000000000001E-2</c:v>
                </c:pt>
                <c:pt idx="53249">
                  <c:v>1.1217899999999999E-2</c:v>
                </c:pt>
                <c:pt idx="53250">
                  <c:v>1.1251799999999999E-2</c:v>
                </c:pt>
                <c:pt idx="53251">
                  <c:v>1.12698E-2</c:v>
                </c:pt>
                <c:pt idx="53252">
                  <c:v>1.1271700000000001E-2</c:v>
                </c:pt>
                <c:pt idx="53253">
                  <c:v>1.12569E-2</c:v>
                </c:pt>
                <c:pt idx="53254">
                  <c:v>1.1225600000000001E-2</c:v>
                </c:pt>
                <c:pt idx="53255">
                  <c:v>1.11778E-2</c:v>
                </c:pt>
                <c:pt idx="53256">
                  <c:v>1.1113899999999999E-2</c:v>
                </c:pt>
                <c:pt idx="53257">
                  <c:v>1.1033899999999999E-2</c:v>
                </c:pt>
                <c:pt idx="53258">
                  <c:v>1.0938E-2</c:v>
                </c:pt>
                <c:pt idx="53259">
                  <c:v>1.0826499999999999E-2</c:v>
                </c:pt>
                <c:pt idx="53260">
                  <c:v>1.06994E-2</c:v>
                </c:pt>
                <c:pt idx="53261">
                  <c:v>1.05571E-2</c:v>
                </c:pt>
                <c:pt idx="53262">
                  <c:v>1.0399800000000001E-2</c:v>
                </c:pt>
                <c:pt idx="53263">
                  <c:v>1.0227699999999999E-2</c:v>
                </c:pt>
                <c:pt idx="53264">
                  <c:v>1.0040800000000001E-2</c:v>
                </c:pt>
                <c:pt idx="53265" formatCode="0.00E+00">
                  <c:v>9.8391399999999997E-3</c:v>
                </c:pt>
                <c:pt idx="53266" formatCode="0.00E+00">
                  <c:v>9.6227199999999995E-3</c:v>
                </c:pt>
                <c:pt idx="53267" formatCode="0.00E+00">
                  <c:v>9.3917800000000006E-3</c:v>
                </c:pt>
                <c:pt idx="53268" formatCode="0.00E+00">
                  <c:v>9.1466900000000007E-3</c:v>
                </c:pt>
                <c:pt idx="53269" formatCode="0.00E+00">
                  <c:v>8.8878800000000008E-3</c:v>
                </c:pt>
                <c:pt idx="53270" formatCode="0.00E+00">
                  <c:v>8.6156500000000007E-3</c:v>
                </c:pt>
                <c:pt idx="53271" formatCode="0.00E+00">
                  <c:v>8.3300000000000006E-3</c:v>
                </c:pt>
                <c:pt idx="53272" formatCode="0.00E+00">
                  <c:v>8.0307899999999995E-3</c:v>
                </c:pt>
                <c:pt idx="53273" formatCode="0.00E+00">
                  <c:v>7.7181999999999997E-3</c:v>
                </c:pt>
                <c:pt idx="53274" formatCode="0.00E+00">
                  <c:v>7.3925900000000001E-3</c:v>
                </c:pt>
                <c:pt idx="53275" formatCode="0.00E+00">
                  <c:v>7.0542599999999997E-3</c:v>
                </c:pt>
                <c:pt idx="53276" formatCode="0.00E+00">
                  <c:v>6.7035200000000001E-3</c:v>
                </c:pt>
                <c:pt idx="53277" formatCode="0.00E+00">
                  <c:v>6.3408400000000004E-3</c:v>
                </c:pt>
                <c:pt idx="53278" formatCode="0.00E+00">
                  <c:v>5.9668200000000003E-3</c:v>
                </c:pt>
                <c:pt idx="53279" formatCode="0.00E+00">
                  <c:v>5.5821600000000001E-3</c:v>
                </c:pt>
                <c:pt idx="53280" formatCode="0.00E+00">
                  <c:v>5.1873800000000001E-3</c:v>
                </c:pt>
                <c:pt idx="53281" formatCode="0.00E+00">
                  <c:v>4.7827499999999997E-3</c:v>
                </c:pt>
                <c:pt idx="53282" formatCode="0.00E+00">
                  <c:v>4.3685499999999997E-3</c:v>
                </c:pt>
                <c:pt idx="53283" formatCode="0.00E+00">
                  <c:v>3.9451800000000004E-3</c:v>
                </c:pt>
                <c:pt idx="53284" formatCode="0.00E+00">
                  <c:v>3.5129800000000002E-3</c:v>
                </c:pt>
                <c:pt idx="53285" formatCode="0.00E+00">
                  <c:v>3.0723299999999999E-3</c:v>
                </c:pt>
                <c:pt idx="53286" formatCode="0.00E+00">
                  <c:v>2.6238899999999998E-3</c:v>
                </c:pt>
                <c:pt idx="53287" formatCode="0.00E+00">
                  <c:v>2.1687099999999999E-3</c:v>
                </c:pt>
                <c:pt idx="53288" formatCode="0.00E+00">
                  <c:v>1.70802E-3</c:v>
                </c:pt>
                <c:pt idx="53289" formatCode="0.00E+00">
                  <c:v>1.2427600000000001E-3</c:v>
                </c:pt>
                <c:pt idx="53290" formatCode="0.00E+00">
                  <c:v>7.7347899999999999E-4</c:v>
                </c:pt>
                <c:pt idx="53291" formatCode="0.00E+00">
                  <c:v>3.0079599999999998E-4</c:v>
                </c:pt>
                <c:pt idx="53292" formatCode="0.00E+00">
                  <c:v>-1.7466899999999999E-4</c:v>
                </c:pt>
                <c:pt idx="53293" formatCode="0.00E+00">
                  <c:v>-6.5278500000000002E-4</c:v>
                </c:pt>
                <c:pt idx="53294" formatCode="0.00E+00">
                  <c:v>-1.13371E-3</c:v>
                </c:pt>
                <c:pt idx="53295" formatCode="0.00E+00">
                  <c:v>-1.6173400000000001E-3</c:v>
                </c:pt>
                <c:pt idx="53296" formatCode="0.00E+00">
                  <c:v>-2.1032400000000001E-3</c:v>
                </c:pt>
                <c:pt idx="53297" formatCode="0.00E+00">
                  <c:v>-2.5907399999999998E-3</c:v>
                </c:pt>
                <c:pt idx="53298" formatCode="0.00E+00">
                  <c:v>-3.0792200000000001E-3</c:v>
                </c:pt>
                <c:pt idx="53299" formatCode="0.00E+00">
                  <c:v>-3.5683199999999998E-3</c:v>
                </c:pt>
                <c:pt idx="53300" formatCode="0.00E+00">
                  <c:v>-4.0577900000000004E-3</c:v>
                </c:pt>
                <c:pt idx="53301" formatCode="0.00E+00">
                  <c:v>-4.5473600000000003E-3</c:v>
                </c:pt>
                <c:pt idx="53302" formatCode="0.00E+00">
                  <c:v>-5.03683E-3</c:v>
                </c:pt>
                <c:pt idx="53303" formatCode="0.00E+00">
                  <c:v>-5.5259799999999998E-3</c:v>
                </c:pt>
                <c:pt idx="53304" formatCode="0.00E+00">
                  <c:v>-6.0143899999999997E-3</c:v>
                </c:pt>
                <c:pt idx="53305" formatCode="0.00E+00">
                  <c:v>-6.5016099999999997E-3</c:v>
                </c:pt>
                <c:pt idx="53306" formatCode="0.00E+00">
                  <c:v>-6.9873299999999999E-3</c:v>
                </c:pt>
                <c:pt idx="53307" formatCode="0.00E+00">
                  <c:v>-7.4711600000000001E-3</c:v>
                </c:pt>
                <c:pt idx="53308" formatCode="0.00E+00">
                  <c:v>-7.9523000000000007E-3</c:v>
                </c:pt>
                <c:pt idx="53309" formatCode="0.00E+00">
                  <c:v>-8.4296100000000006E-3</c:v>
                </c:pt>
                <c:pt idx="53310" formatCode="0.00E+00">
                  <c:v>-8.90204E-3</c:v>
                </c:pt>
                <c:pt idx="53311" formatCode="0.00E+00">
                  <c:v>-9.3687800000000002E-3</c:v>
                </c:pt>
                <c:pt idx="53312" formatCode="0.00E+00">
                  <c:v>-9.8293600000000005E-3</c:v>
                </c:pt>
                <c:pt idx="53313">
                  <c:v>-1.02834E-2</c:v>
                </c:pt>
                <c:pt idx="53314">
                  <c:v>-1.07306E-2</c:v>
                </c:pt>
                <c:pt idx="53315">
                  <c:v>-1.11707E-2</c:v>
                </c:pt>
                <c:pt idx="53316">
                  <c:v>-1.16037E-2</c:v>
                </c:pt>
                <c:pt idx="53317">
                  <c:v>-1.20302E-2</c:v>
                </c:pt>
                <c:pt idx="53318">
                  <c:v>-1.24505E-2</c:v>
                </c:pt>
                <c:pt idx="53319">
                  <c:v>-1.2864E-2</c:v>
                </c:pt>
                <c:pt idx="53320">
                  <c:v>-1.32701E-2</c:v>
                </c:pt>
                <c:pt idx="53321">
                  <c:v>-1.3668100000000001E-2</c:v>
                </c:pt>
                <c:pt idx="53322">
                  <c:v>-1.4057800000000001E-2</c:v>
                </c:pt>
                <c:pt idx="53323">
                  <c:v>-1.44391E-2</c:v>
                </c:pt>
                <c:pt idx="53324">
                  <c:v>-1.4812199999999999E-2</c:v>
                </c:pt>
                <c:pt idx="53325">
                  <c:v>-1.51775E-2</c:v>
                </c:pt>
                <c:pt idx="53326">
                  <c:v>-1.5534900000000001E-2</c:v>
                </c:pt>
                <c:pt idx="53327">
                  <c:v>-1.58844E-2</c:v>
                </c:pt>
                <c:pt idx="53328">
                  <c:v>-1.6225699999999999E-2</c:v>
                </c:pt>
                <c:pt idx="53329">
                  <c:v>-1.6558699999999999E-2</c:v>
                </c:pt>
                <c:pt idx="53330">
                  <c:v>-1.6883599999999999E-2</c:v>
                </c:pt>
                <c:pt idx="53331">
                  <c:v>-1.72006E-2</c:v>
                </c:pt>
                <c:pt idx="53332">
                  <c:v>-1.75097E-2</c:v>
                </c:pt>
                <c:pt idx="53333">
                  <c:v>-1.7810699999999999E-2</c:v>
                </c:pt>
                <c:pt idx="53334">
                  <c:v>-1.8103500000000002E-2</c:v>
                </c:pt>
                <c:pt idx="53335">
                  <c:v>-1.8387899999999999E-2</c:v>
                </c:pt>
                <c:pt idx="53336">
                  <c:v>-1.86635E-2</c:v>
                </c:pt>
                <c:pt idx="53337">
                  <c:v>-1.8929600000000001E-2</c:v>
                </c:pt>
                <c:pt idx="53338">
                  <c:v>-1.9185399999999998E-2</c:v>
                </c:pt>
                <c:pt idx="53339">
                  <c:v>-1.9431E-2</c:v>
                </c:pt>
                <c:pt idx="53340">
                  <c:v>-1.9666200000000002E-2</c:v>
                </c:pt>
                <c:pt idx="53341">
                  <c:v>-1.9890600000000001E-2</c:v>
                </c:pt>
                <c:pt idx="53342">
                  <c:v>-2.0104E-2</c:v>
                </c:pt>
                <c:pt idx="53343">
                  <c:v>-2.0306500000000002E-2</c:v>
                </c:pt>
                <c:pt idx="53344">
                  <c:v>-2.0498599999999999E-2</c:v>
                </c:pt>
                <c:pt idx="53345">
                  <c:v>-2.0680500000000001E-2</c:v>
                </c:pt>
                <c:pt idx="53346">
                  <c:v>-2.0852599999999999E-2</c:v>
                </c:pt>
                <c:pt idx="53347">
                  <c:v>-2.1015200000000001E-2</c:v>
                </c:pt>
                <c:pt idx="53348">
                  <c:v>-2.1168699999999999E-2</c:v>
                </c:pt>
                <c:pt idx="53349">
                  <c:v>-2.1313200000000001E-2</c:v>
                </c:pt>
                <c:pt idx="53350">
                  <c:v>-2.1449300000000001E-2</c:v>
                </c:pt>
                <c:pt idx="53351">
                  <c:v>-2.1577200000000001E-2</c:v>
                </c:pt>
                <c:pt idx="53352">
                  <c:v>-2.1696900000000002E-2</c:v>
                </c:pt>
                <c:pt idx="53353">
                  <c:v>-2.1808500000000001E-2</c:v>
                </c:pt>
                <c:pt idx="53354">
                  <c:v>-2.1911699999999999E-2</c:v>
                </c:pt>
                <c:pt idx="53355">
                  <c:v>-2.20062E-2</c:v>
                </c:pt>
                <c:pt idx="53356">
                  <c:v>-2.2092199999999999E-2</c:v>
                </c:pt>
                <c:pt idx="53357">
                  <c:v>-2.21704E-2</c:v>
                </c:pt>
                <c:pt idx="53358">
                  <c:v>-2.22411E-2</c:v>
                </c:pt>
                <c:pt idx="53359">
                  <c:v>-2.2303900000000002E-2</c:v>
                </c:pt>
                <c:pt idx="53360">
                  <c:v>-2.2358099999999999E-2</c:v>
                </c:pt>
                <c:pt idx="53361">
                  <c:v>-2.2402999999999999E-2</c:v>
                </c:pt>
                <c:pt idx="53362">
                  <c:v>-2.2438400000000001E-2</c:v>
                </c:pt>
                <c:pt idx="53363">
                  <c:v>-2.24648E-2</c:v>
                </c:pt>
                <c:pt idx="53364">
                  <c:v>-2.2482599999999998E-2</c:v>
                </c:pt>
                <c:pt idx="53365">
                  <c:v>-2.24916E-2</c:v>
                </c:pt>
                <c:pt idx="53366">
                  <c:v>-2.2492000000000002E-2</c:v>
                </c:pt>
                <c:pt idx="53367">
                  <c:v>-2.2485100000000001E-2</c:v>
                </c:pt>
                <c:pt idx="53368">
                  <c:v>-2.24712E-2</c:v>
                </c:pt>
                <c:pt idx="53369">
                  <c:v>-2.2450600000000001E-2</c:v>
                </c:pt>
                <c:pt idx="53370">
                  <c:v>-2.2423100000000001E-2</c:v>
                </c:pt>
                <c:pt idx="53371">
                  <c:v>-2.2388600000000002E-2</c:v>
                </c:pt>
                <c:pt idx="53372">
                  <c:v>-2.2346899999999999E-2</c:v>
                </c:pt>
                <c:pt idx="53373">
                  <c:v>-2.2297999999999998E-2</c:v>
                </c:pt>
                <c:pt idx="53374">
                  <c:v>-2.2242399999999999E-2</c:v>
                </c:pt>
                <c:pt idx="53375">
                  <c:v>-2.2181200000000002E-2</c:v>
                </c:pt>
                <c:pt idx="53376">
                  <c:v>-2.2115200000000002E-2</c:v>
                </c:pt>
                <c:pt idx="53377">
                  <c:v>-2.2044899999999999E-2</c:v>
                </c:pt>
                <c:pt idx="53378">
                  <c:v>-2.1970400000000001E-2</c:v>
                </c:pt>
                <c:pt idx="53379">
                  <c:v>-2.1891500000000001E-2</c:v>
                </c:pt>
                <c:pt idx="53380">
                  <c:v>-2.1808000000000001E-2</c:v>
                </c:pt>
                <c:pt idx="53381">
                  <c:v>-2.17199E-2</c:v>
                </c:pt>
                <c:pt idx="53382">
                  <c:v>-2.1627E-2</c:v>
                </c:pt>
                <c:pt idx="53383">
                  <c:v>-2.1529800000000002E-2</c:v>
                </c:pt>
                <c:pt idx="53384">
                  <c:v>-2.14285E-2</c:v>
                </c:pt>
                <c:pt idx="53385">
                  <c:v>-2.13232E-2</c:v>
                </c:pt>
                <c:pt idx="53386">
                  <c:v>-2.1213599999999999E-2</c:v>
                </c:pt>
                <c:pt idx="53387">
                  <c:v>-2.1099799999999998E-2</c:v>
                </c:pt>
                <c:pt idx="53388">
                  <c:v>-2.0982299999999999E-2</c:v>
                </c:pt>
                <c:pt idx="53389">
                  <c:v>-2.0861299999999999E-2</c:v>
                </c:pt>
                <c:pt idx="53390">
                  <c:v>-2.07374E-2</c:v>
                </c:pt>
                <c:pt idx="53391">
                  <c:v>-2.0610900000000001E-2</c:v>
                </c:pt>
                <c:pt idx="53392">
                  <c:v>-2.0481900000000001E-2</c:v>
                </c:pt>
                <c:pt idx="53393">
                  <c:v>-2.0350400000000001E-2</c:v>
                </c:pt>
                <c:pt idx="53394">
                  <c:v>-2.02163E-2</c:v>
                </c:pt>
                <c:pt idx="53395">
                  <c:v>-2.00796E-2</c:v>
                </c:pt>
                <c:pt idx="53396">
                  <c:v>-1.9940300000000001E-2</c:v>
                </c:pt>
                <c:pt idx="53397">
                  <c:v>-1.9798900000000001E-2</c:v>
                </c:pt>
                <c:pt idx="53398">
                  <c:v>-1.9655700000000002E-2</c:v>
                </c:pt>
                <c:pt idx="53399">
                  <c:v>-1.9510699999999999E-2</c:v>
                </c:pt>
                <c:pt idx="53400">
                  <c:v>-1.93638E-2</c:v>
                </c:pt>
                <c:pt idx="53401">
                  <c:v>-1.9214999999999999E-2</c:v>
                </c:pt>
                <c:pt idx="53402">
                  <c:v>-1.9064299999999999E-2</c:v>
                </c:pt>
                <c:pt idx="53403">
                  <c:v>-1.89112E-2</c:v>
                </c:pt>
                <c:pt idx="53404">
                  <c:v>-1.8755399999999998E-2</c:v>
                </c:pt>
                <c:pt idx="53405">
                  <c:v>-1.8596399999999999E-2</c:v>
                </c:pt>
                <c:pt idx="53406">
                  <c:v>-1.8434300000000001E-2</c:v>
                </c:pt>
                <c:pt idx="53407">
                  <c:v>-1.8269799999999999E-2</c:v>
                </c:pt>
                <c:pt idx="53408">
                  <c:v>-1.81037E-2</c:v>
                </c:pt>
                <c:pt idx="53409">
                  <c:v>-1.7936000000000001E-2</c:v>
                </c:pt>
                <c:pt idx="53410">
                  <c:v>-1.7766400000000002E-2</c:v>
                </c:pt>
                <c:pt idx="53411">
                  <c:v>-1.7593999999999999E-2</c:v>
                </c:pt>
                <c:pt idx="53412">
                  <c:v>-1.7418599999999999E-2</c:v>
                </c:pt>
                <c:pt idx="53413">
                  <c:v>-1.72403E-2</c:v>
                </c:pt>
                <c:pt idx="53414">
                  <c:v>-1.70592E-2</c:v>
                </c:pt>
                <c:pt idx="53415">
                  <c:v>-1.68752E-2</c:v>
                </c:pt>
                <c:pt idx="53416">
                  <c:v>-1.66883E-2</c:v>
                </c:pt>
                <c:pt idx="53417">
                  <c:v>-1.6499300000000001E-2</c:v>
                </c:pt>
                <c:pt idx="53418">
                  <c:v>-1.63085E-2</c:v>
                </c:pt>
                <c:pt idx="53419">
                  <c:v>-1.6115999999999998E-2</c:v>
                </c:pt>
                <c:pt idx="53420">
                  <c:v>-1.59217E-2</c:v>
                </c:pt>
                <c:pt idx="53421">
                  <c:v>-1.57255E-2</c:v>
                </c:pt>
                <c:pt idx="53422">
                  <c:v>-1.55268E-2</c:v>
                </c:pt>
                <c:pt idx="53423">
                  <c:v>-1.5325099999999999E-2</c:v>
                </c:pt>
                <c:pt idx="53424">
                  <c:v>-1.51205E-2</c:v>
                </c:pt>
                <c:pt idx="53425">
                  <c:v>-1.49141E-2</c:v>
                </c:pt>
                <c:pt idx="53426">
                  <c:v>-1.47063E-2</c:v>
                </c:pt>
                <c:pt idx="53427">
                  <c:v>-1.4497400000000001E-2</c:v>
                </c:pt>
                <c:pt idx="53428">
                  <c:v>-1.4286699999999999E-2</c:v>
                </c:pt>
                <c:pt idx="53429">
                  <c:v>-1.40739E-2</c:v>
                </c:pt>
                <c:pt idx="53430">
                  <c:v>-1.3857899999999999E-2</c:v>
                </c:pt>
                <c:pt idx="53431">
                  <c:v>-1.36381E-2</c:v>
                </c:pt>
                <c:pt idx="53432">
                  <c:v>-1.34144E-2</c:v>
                </c:pt>
                <c:pt idx="53433">
                  <c:v>-1.3187300000000001E-2</c:v>
                </c:pt>
                <c:pt idx="53434">
                  <c:v>-1.2957099999999999E-2</c:v>
                </c:pt>
                <c:pt idx="53435">
                  <c:v>-1.2723699999999999E-2</c:v>
                </c:pt>
                <c:pt idx="53436">
                  <c:v>-1.2486799999999999E-2</c:v>
                </c:pt>
                <c:pt idx="53437">
                  <c:v>-1.22468E-2</c:v>
                </c:pt>
                <c:pt idx="53438">
                  <c:v>-1.20042E-2</c:v>
                </c:pt>
                <c:pt idx="53439">
                  <c:v>-1.17594E-2</c:v>
                </c:pt>
                <c:pt idx="53440">
                  <c:v>-1.15126E-2</c:v>
                </c:pt>
                <c:pt idx="53441">
                  <c:v>-1.12645E-2</c:v>
                </c:pt>
                <c:pt idx="53442">
                  <c:v>-1.10153E-2</c:v>
                </c:pt>
                <c:pt idx="53443">
                  <c:v>-1.0764599999999999E-2</c:v>
                </c:pt>
                <c:pt idx="53444">
                  <c:v>-1.0512000000000001E-2</c:v>
                </c:pt>
                <c:pt idx="53445">
                  <c:v>-1.02576E-2</c:v>
                </c:pt>
                <c:pt idx="53446">
                  <c:v>-1.0000999999999999E-2</c:v>
                </c:pt>
                <c:pt idx="53447" formatCode="0.00E+00">
                  <c:v>-9.7420600000000003E-3</c:v>
                </c:pt>
                <c:pt idx="53448" formatCode="0.00E+00">
                  <c:v>-9.4809400000000002E-3</c:v>
                </c:pt>
                <c:pt idx="53449" formatCode="0.00E+00">
                  <c:v>-9.2175199999999999E-3</c:v>
                </c:pt>
                <c:pt idx="53450" formatCode="0.00E+00">
                  <c:v>-8.9515800000000006E-3</c:v>
                </c:pt>
                <c:pt idx="53451" formatCode="0.00E+00">
                  <c:v>-8.6830999999999992E-3</c:v>
                </c:pt>
                <c:pt idx="53452" formatCode="0.00E+00">
                  <c:v>-8.4121500000000002E-3</c:v>
                </c:pt>
                <c:pt idx="53453" formatCode="0.00E+00">
                  <c:v>-8.1386700000000006E-3</c:v>
                </c:pt>
                <c:pt idx="53454" formatCode="0.00E+00">
                  <c:v>-7.8624999999999997E-3</c:v>
                </c:pt>
                <c:pt idx="53455" formatCode="0.00E+00">
                  <c:v>-7.58364E-3</c:v>
                </c:pt>
                <c:pt idx="53456" formatCode="0.00E+00">
                  <c:v>-7.3025499999999997E-3</c:v>
                </c:pt>
                <c:pt idx="53457" formatCode="0.00E+00">
                  <c:v>-7.0198500000000002E-3</c:v>
                </c:pt>
                <c:pt idx="53458" formatCode="0.00E+00">
                  <c:v>-6.73582E-3</c:v>
                </c:pt>
                <c:pt idx="53459" formatCode="0.00E+00">
                  <c:v>-6.4505400000000003E-3</c:v>
                </c:pt>
                <c:pt idx="53460" formatCode="0.00E+00">
                  <c:v>-6.1640499999999999E-3</c:v>
                </c:pt>
                <c:pt idx="53461" formatCode="0.00E+00">
                  <c:v>-5.87647E-3</c:v>
                </c:pt>
                <c:pt idx="53462" formatCode="0.00E+00">
                  <c:v>-5.5877799999999997E-3</c:v>
                </c:pt>
                <c:pt idx="53463" formatCode="0.00E+00">
                  <c:v>-5.2976300000000002E-3</c:v>
                </c:pt>
                <c:pt idx="53464" formatCode="0.00E+00">
                  <c:v>-5.0056900000000001E-3</c:v>
                </c:pt>
                <c:pt idx="53465" formatCode="0.00E+00">
                  <c:v>-4.7119400000000004E-3</c:v>
                </c:pt>
                <c:pt idx="53466" formatCode="0.00E+00">
                  <c:v>-4.4165999999999997E-3</c:v>
                </c:pt>
                <c:pt idx="53467" formatCode="0.00E+00">
                  <c:v>-4.12021E-3</c:v>
                </c:pt>
                <c:pt idx="53468" formatCode="0.00E+00">
                  <c:v>-3.8237100000000001E-3</c:v>
                </c:pt>
                <c:pt idx="53469" formatCode="0.00E+00">
                  <c:v>-3.5278599999999999E-3</c:v>
                </c:pt>
                <c:pt idx="53470" formatCode="0.00E+00">
                  <c:v>-3.2328999999999999E-3</c:v>
                </c:pt>
                <c:pt idx="53471" formatCode="0.00E+00">
                  <c:v>-2.9387800000000002E-3</c:v>
                </c:pt>
                <c:pt idx="53472" formatCode="0.00E+00">
                  <c:v>-2.6456100000000001E-3</c:v>
                </c:pt>
                <c:pt idx="53473" formatCode="0.00E+00">
                  <c:v>-2.3536500000000001E-3</c:v>
                </c:pt>
                <c:pt idx="53474" formatCode="0.00E+00">
                  <c:v>-2.0633000000000001E-3</c:v>
                </c:pt>
                <c:pt idx="53475" formatCode="0.00E+00">
                  <c:v>-1.7752499999999999E-3</c:v>
                </c:pt>
                <c:pt idx="53476" formatCode="0.00E+00">
                  <c:v>-1.49018E-3</c:v>
                </c:pt>
                <c:pt idx="53477" formatCode="0.00E+00">
                  <c:v>-1.2086200000000001E-3</c:v>
                </c:pt>
                <c:pt idx="53478" formatCode="0.00E+00">
                  <c:v>-9.3103399999999996E-4</c:v>
                </c:pt>
                <c:pt idx="53479" formatCode="0.00E+00">
                  <c:v>-6.5744000000000002E-4</c:v>
                </c:pt>
                <c:pt idx="53480" formatCode="0.00E+00">
                  <c:v>-3.8737100000000002E-4</c:v>
                </c:pt>
                <c:pt idx="53481" formatCode="0.00E+00">
                  <c:v>-1.20407E-4</c:v>
                </c:pt>
                <c:pt idx="53482" formatCode="0.00E+00">
                  <c:v>1.4337700000000001E-4</c:v>
                </c:pt>
                <c:pt idx="53483" formatCode="0.00E+00">
                  <c:v>4.0330299999999998E-4</c:v>
                </c:pt>
                <c:pt idx="53484" formatCode="0.00E+00">
                  <c:v>6.5831500000000003E-4</c:v>
                </c:pt>
                <c:pt idx="53485" formatCode="0.00E+00">
                  <c:v>9.0738899999999998E-4</c:v>
                </c:pt>
                <c:pt idx="53486" formatCode="0.00E+00">
                  <c:v>1.1499500000000001E-3</c:v>
                </c:pt>
                <c:pt idx="53487" formatCode="0.00E+00">
                  <c:v>1.38624E-3</c:v>
                </c:pt>
                <c:pt idx="53488" formatCode="0.00E+00">
                  <c:v>1.61706E-3</c:v>
                </c:pt>
                <c:pt idx="53489" formatCode="0.00E+00">
                  <c:v>1.84274E-3</c:v>
                </c:pt>
                <c:pt idx="53490" formatCode="0.00E+00">
                  <c:v>2.0626899999999998E-3</c:v>
                </c:pt>
                <c:pt idx="53491" formatCode="0.00E+00">
                  <c:v>2.2761399999999998E-3</c:v>
                </c:pt>
                <c:pt idx="53492" formatCode="0.00E+00">
                  <c:v>2.48277E-3</c:v>
                </c:pt>
                <c:pt idx="53493" formatCode="0.00E+00">
                  <c:v>2.6822299999999999E-3</c:v>
                </c:pt>
                <c:pt idx="53494" formatCode="0.00E+00">
                  <c:v>2.87383E-3</c:v>
                </c:pt>
                <c:pt idx="53495" formatCode="0.00E+00">
                  <c:v>3.0570800000000002E-3</c:v>
                </c:pt>
                <c:pt idx="53496" formatCode="0.00E+00">
                  <c:v>3.23193E-3</c:v>
                </c:pt>
                <c:pt idx="53497" formatCode="0.00E+00">
                  <c:v>3.3982700000000001E-3</c:v>
                </c:pt>
                <c:pt idx="53498" formatCode="0.00E+00">
                  <c:v>3.55581E-3</c:v>
                </c:pt>
                <c:pt idx="53499" formatCode="0.00E+00">
                  <c:v>3.70433E-3</c:v>
                </c:pt>
                <c:pt idx="53500" formatCode="0.00E+00">
                  <c:v>3.8435700000000001E-3</c:v>
                </c:pt>
                <c:pt idx="53501" formatCode="0.00E+00">
                  <c:v>3.9730800000000004E-3</c:v>
                </c:pt>
                <c:pt idx="53502" formatCode="0.00E+00">
                  <c:v>4.0922800000000002E-3</c:v>
                </c:pt>
                <c:pt idx="53503" formatCode="0.00E+00">
                  <c:v>4.2006999999999999E-3</c:v>
                </c:pt>
                <c:pt idx="53504" formatCode="0.00E+00">
                  <c:v>4.2980600000000002E-3</c:v>
                </c:pt>
                <c:pt idx="53505" formatCode="0.00E+00">
                  <c:v>4.3840900000000002E-3</c:v>
                </c:pt>
                <c:pt idx="53506" formatCode="0.00E+00">
                  <c:v>4.4585600000000003E-3</c:v>
                </c:pt>
                <c:pt idx="53507" formatCode="0.00E+00">
                  <c:v>4.5214399999999998E-3</c:v>
                </c:pt>
                <c:pt idx="53508" formatCode="0.00E+00">
                  <c:v>4.5730199999999997E-3</c:v>
                </c:pt>
                <c:pt idx="53509" formatCode="0.00E+00">
                  <c:v>4.61357E-3</c:v>
                </c:pt>
                <c:pt idx="53510" formatCode="0.00E+00">
                  <c:v>4.6429899999999996E-3</c:v>
                </c:pt>
                <c:pt idx="53511" formatCode="0.00E+00">
                  <c:v>4.6608300000000004E-3</c:v>
                </c:pt>
                <c:pt idx="53512" formatCode="0.00E+00">
                  <c:v>4.6668300000000003E-3</c:v>
                </c:pt>
                <c:pt idx="53513" formatCode="0.00E+00">
                  <c:v>4.6609599999999996E-3</c:v>
                </c:pt>
                <c:pt idx="53514" formatCode="0.00E+00">
                  <c:v>4.6432299999999999E-3</c:v>
                </c:pt>
                <c:pt idx="53515" formatCode="0.00E+00">
                  <c:v>4.6138799999999999E-3</c:v>
                </c:pt>
                <c:pt idx="53516" formatCode="0.00E+00">
                  <c:v>4.5736600000000002E-3</c:v>
                </c:pt>
                <c:pt idx="53517" formatCode="0.00E+00">
                  <c:v>4.5228899999999999E-3</c:v>
                </c:pt>
                <c:pt idx="53518" formatCode="0.00E+00">
                  <c:v>4.46065E-3</c:v>
                </c:pt>
                <c:pt idx="53519" formatCode="0.00E+00">
                  <c:v>4.3857499999999999E-3</c:v>
                </c:pt>
                <c:pt idx="53520" formatCode="0.00E+00">
                  <c:v>4.2977800000000002E-3</c:v>
                </c:pt>
                <c:pt idx="53521" formatCode="0.00E+00">
                  <c:v>4.1967899999999997E-3</c:v>
                </c:pt>
                <c:pt idx="53522" formatCode="0.00E+00">
                  <c:v>4.08239E-3</c:v>
                </c:pt>
                <c:pt idx="53523" formatCode="0.00E+00">
                  <c:v>3.9538799999999999E-3</c:v>
                </c:pt>
                <c:pt idx="53524" formatCode="0.00E+00">
                  <c:v>3.8111299999999998E-3</c:v>
                </c:pt>
                <c:pt idx="53525" formatCode="0.00E+00">
                  <c:v>3.6545800000000002E-3</c:v>
                </c:pt>
                <c:pt idx="53526" formatCode="0.00E+00">
                  <c:v>3.4844799999999999E-3</c:v>
                </c:pt>
                <c:pt idx="53527" formatCode="0.00E+00">
                  <c:v>3.3006300000000001E-3</c:v>
                </c:pt>
                <c:pt idx="53528" formatCode="0.00E+00">
                  <c:v>3.1027199999999998E-3</c:v>
                </c:pt>
                <c:pt idx="53529" formatCode="0.00E+00">
                  <c:v>2.8907E-3</c:v>
                </c:pt>
                <c:pt idx="53530" formatCode="0.00E+00">
                  <c:v>2.6648900000000001E-3</c:v>
                </c:pt>
                <c:pt idx="53531" formatCode="0.00E+00">
                  <c:v>2.4259300000000002E-3</c:v>
                </c:pt>
                <c:pt idx="53532" formatCode="0.00E+00">
                  <c:v>2.1746700000000001E-3</c:v>
                </c:pt>
                <c:pt idx="53533" formatCode="0.00E+00">
                  <c:v>1.9116000000000001E-3</c:v>
                </c:pt>
                <c:pt idx="53534" formatCode="0.00E+00">
                  <c:v>1.63612E-3</c:v>
                </c:pt>
                <c:pt idx="53535" formatCode="0.00E+00">
                  <c:v>1.34717E-3</c:v>
                </c:pt>
                <c:pt idx="53536" formatCode="0.00E+00">
                  <c:v>1.04444E-3</c:v>
                </c:pt>
                <c:pt idx="53537" formatCode="0.00E+00">
                  <c:v>7.2859599999999997E-4</c:v>
                </c:pt>
                <c:pt idx="53538" formatCode="0.00E+00">
                  <c:v>4.0065400000000002E-4</c:v>
                </c:pt>
                <c:pt idx="53539" formatCode="0.00E+00">
                  <c:v>6.14085E-5</c:v>
                </c:pt>
                <c:pt idx="53540" formatCode="0.00E+00">
                  <c:v>-2.8871799999999998E-4</c:v>
                </c:pt>
                <c:pt idx="53541" formatCode="0.00E+00">
                  <c:v>-6.4953400000000001E-4</c:v>
                </c:pt>
                <c:pt idx="53542" formatCode="0.00E+00">
                  <c:v>-1.0208999999999999E-3</c:v>
                </c:pt>
                <c:pt idx="53543" formatCode="0.00E+00">
                  <c:v>-1.40262E-3</c:v>
                </c:pt>
                <c:pt idx="53544" formatCode="0.00E+00">
                  <c:v>-1.79445E-3</c:v>
                </c:pt>
                <c:pt idx="53545" formatCode="0.00E+00">
                  <c:v>-2.1961799999999998E-3</c:v>
                </c:pt>
                <c:pt idx="53546" formatCode="0.00E+00">
                  <c:v>-2.6078199999999998E-3</c:v>
                </c:pt>
                <c:pt idx="53547" formatCode="0.00E+00">
                  <c:v>-3.02936E-3</c:v>
                </c:pt>
                <c:pt idx="53548" formatCode="0.00E+00">
                  <c:v>-3.4605199999999999E-3</c:v>
                </c:pt>
                <c:pt idx="53549" formatCode="0.00E+00">
                  <c:v>-3.90077E-3</c:v>
                </c:pt>
                <c:pt idx="53550" formatCode="0.00E+00">
                  <c:v>-4.3496400000000001E-3</c:v>
                </c:pt>
                <c:pt idx="53551" formatCode="0.00E+00">
                  <c:v>-4.8068499999999997E-3</c:v>
                </c:pt>
                <c:pt idx="53552" formatCode="0.00E+00">
                  <c:v>-5.2723500000000003E-3</c:v>
                </c:pt>
                <c:pt idx="53553" formatCode="0.00E+00">
                  <c:v>-5.7459800000000004E-3</c:v>
                </c:pt>
                <c:pt idx="53554" formatCode="0.00E+00">
                  <c:v>-6.2273800000000002E-3</c:v>
                </c:pt>
                <c:pt idx="53555" formatCode="0.00E+00">
                  <c:v>-6.7161499999999997E-3</c:v>
                </c:pt>
                <c:pt idx="53556" formatCode="0.00E+00">
                  <c:v>-7.2116999999999997E-3</c:v>
                </c:pt>
                <c:pt idx="53557" formatCode="0.00E+00">
                  <c:v>-7.71319E-3</c:v>
                </c:pt>
                <c:pt idx="53558" formatCode="0.00E+00">
                  <c:v>-8.2197199999999998E-3</c:v>
                </c:pt>
                <c:pt idx="53559" formatCode="0.00E+00">
                  <c:v>-8.7306499999999995E-3</c:v>
                </c:pt>
                <c:pt idx="53560" formatCode="0.00E+00">
                  <c:v>-9.2455699999999998E-3</c:v>
                </c:pt>
                <c:pt idx="53561" formatCode="0.00E+00">
                  <c:v>-9.7641199999999994E-3</c:v>
                </c:pt>
                <c:pt idx="53562">
                  <c:v>-1.02857E-2</c:v>
                </c:pt>
                <c:pt idx="53563">
                  <c:v>-1.08097E-2</c:v>
                </c:pt>
                <c:pt idx="53564">
                  <c:v>-1.1335700000000001E-2</c:v>
                </c:pt>
                <c:pt idx="53565">
                  <c:v>-1.1862899999999999E-2</c:v>
                </c:pt>
                <c:pt idx="53566">
                  <c:v>-1.2389600000000001E-2</c:v>
                </c:pt>
                <c:pt idx="53567">
                  <c:v>-1.2914999999999999E-2</c:v>
                </c:pt>
                <c:pt idx="53568">
                  <c:v>-1.34387E-2</c:v>
                </c:pt>
                <c:pt idx="53569">
                  <c:v>-1.3960999999999999E-2</c:v>
                </c:pt>
                <c:pt idx="53570">
                  <c:v>-1.44814E-2</c:v>
                </c:pt>
                <c:pt idx="53571">
                  <c:v>-1.4999500000000001E-2</c:v>
                </c:pt>
                <c:pt idx="53572">
                  <c:v>-1.55149E-2</c:v>
                </c:pt>
                <c:pt idx="53573">
                  <c:v>-1.6027199999999998E-2</c:v>
                </c:pt>
                <c:pt idx="53574">
                  <c:v>-1.6535999999999999E-2</c:v>
                </c:pt>
                <c:pt idx="53575">
                  <c:v>-1.7040199999999998E-2</c:v>
                </c:pt>
                <c:pt idx="53576">
                  <c:v>-1.75388E-2</c:v>
                </c:pt>
                <c:pt idx="53577">
                  <c:v>-1.8031100000000001E-2</c:v>
                </c:pt>
                <c:pt idx="53578">
                  <c:v>-1.8516999999999999E-2</c:v>
                </c:pt>
                <c:pt idx="53579">
                  <c:v>-1.8996200000000001E-2</c:v>
                </c:pt>
                <c:pt idx="53580">
                  <c:v>-1.9468599999999999E-2</c:v>
                </c:pt>
                <c:pt idx="53581">
                  <c:v>-1.99334E-2</c:v>
                </c:pt>
                <c:pt idx="53582">
                  <c:v>-2.0390200000000001E-2</c:v>
                </c:pt>
                <c:pt idx="53583">
                  <c:v>-2.0838200000000001E-2</c:v>
                </c:pt>
                <c:pt idx="53584">
                  <c:v>-2.12771E-2</c:v>
                </c:pt>
                <c:pt idx="53585">
                  <c:v>-2.17065E-2</c:v>
                </c:pt>
                <c:pt idx="53586">
                  <c:v>-2.2126300000000002E-2</c:v>
                </c:pt>
                <c:pt idx="53587">
                  <c:v>-2.2536500000000001E-2</c:v>
                </c:pt>
                <c:pt idx="53588">
                  <c:v>-2.2936700000000001E-2</c:v>
                </c:pt>
                <c:pt idx="53589">
                  <c:v>-2.33265E-2</c:v>
                </c:pt>
                <c:pt idx="53590">
                  <c:v>-2.3705E-2</c:v>
                </c:pt>
                <c:pt idx="53591">
                  <c:v>-2.40719E-2</c:v>
                </c:pt>
                <c:pt idx="53592">
                  <c:v>-2.44265E-2</c:v>
                </c:pt>
                <c:pt idx="53593">
                  <c:v>-2.4768200000000001E-2</c:v>
                </c:pt>
                <c:pt idx="53594">
                  <c:v>-2.5095900000000001E-2</c:v>
                </c:pt>
                <c:pt idx="53595">
                  <c:v>-2.5409299999999999E-2</c:v>
                </c:pt>
                <c:pt idx="53596">
                  <c:v>-2.57083E-2</c:v>
                </c:pt>
                <c:pt idx="53597">
                  <c:v>-2.5992899999999999E-2</c:v>
                </c:pt>
                <c:pt idx="53598">
                  <c:v>-2.6262899999999999E-2</c:v>
                </c:pt>
                <c:pt idx="53599">
                  <c:v>-2.6517499999999999E-2</c:v>
                </c:pt>
                <c:pt idx="53600">
                  <c:v>-2.6756499999999999E-2</c:v>
                </c:pt>
                <c:pt idx="53601">
                  <c:v>-2.6979599999999999E-2</c:v>
                </c:pt>
                <c:pt idx="53602">
                  <c:v>-2.7186999999999999E-2</c:v>
                </c:pt>
                <c:pt idx="53603">
                  <c:v>-2.7379000000000001E-2</c:v>
                </c:pt>
                <c:pt idx="53604">
                  <c:v>-2.7555400000000001E-2</c:v>
                </c:pt>
                <c:pt idx="53605">
                  <c:v>-2.7716399999999999E-2</c:v>
                </c:pt>
                <c:pt idx="53606">
                  <c:v>-2.78617E-2</c:v>
                </c:pt>
                <c:pt idx="53607">
                  <c:v>-2.7991100000000001E-2</c:v>
                </c:pt>
                <c:pt idx="53608">
                  <c:v>-2.8104500000000001E-2</c:v>
                </c:pt>
                <c:pt idx="53609">
                  <c:v>-2.82016E-2</c:v>
                </c:pt>
                <c:pt idx="53610">
                  <c:v>-2.8282399999999999E-2</c:v>
                </c:pt>
                <c:pt idx="53611">
                  <c:v>-2.8346699999999999E-2</c:v>
                </c:pt>
                <c:pt idx="53612">
                  <c:v>-2.83944E-2</c:v>
                </c:pt>
                <c:pt idx="53613">
                  <c:v>-2.8425099999999998E-2</c:v>
                </c:pt>
                <c:pt idx="53614">
                  <c:v>-2.84383E-2</c:v>
                </c:pt>
                <c:pt idx="53615">
                  <c:v>-2.8433900000000002E-2</c:v>
                </c:pt>
                <c:pt idx="53616">
                  <c:v>-2.8411700000000002E-2</c:v>
                </c:pt>
                <c:pt idx="53617">
                  <c:v>-2.83717E-2</c:v>
                </c:pt>
                <c:pt idx="53618">
                  <c:v>-2.8313499999999998E-2</c:v>
                </c:pt>
                <c:pt idx="53619">
                  <c:v>-2.8236899999999999E-2</c:v>
                </c:pt>
                <c:pt idx="53620">
                  <c:v>-2.8141800000000002E-2</c:v>
                </c:pt>
                <c:pt idx="53621">
                  <c:v>-2.8028000000000001E-2</c:v>
                </c:pt>
                <c:pt idx="53622">
                  <c:v>-2.78956E-2</c:v>
                </c:pt>
                <c:pt idx="53623">
                  <c:v>-2.7744899999999999E-2</c:v>
                </c:pt>
                <c:pt idx="53624">
                  <c:v>-2.7576300000000002E-2</c:v>
                </c:pt>
                <c:pt idx="53625">
                  <c:v>-2.7390000000000001E-2</c:v>
                </c:pt>
                <c:pt idx="53626">
                  <c:v>-2.7186100000000001E-2</c:v>
                </c:pt>
                <c:pt idx="53627">
                  <c:v>-2.6964599999999998E-2</c:v>
                </c:pt>
                <c:pt idx="53628">
                  <c:v>-2.67259E-2</c:v>
                </c:pt>
                <c:pt idx="53629">
                  <c:v>-2.6470500000000001E-2</c:v>
                </c:pt>
                <c:pt idx="53630">
                  <c:v>-2.6198599999999999E-2</c:v>
                </c:pt>
                <c:pt idx="53631">
                  <c:v>-2.59105E-2</c:v>
                </c:pt>
                <c:pt idx="53632">
                  <c:v>-2.56067E-2</c:v>
                </c:pt>
                <c:pt idx="53633">
                  <c:v>-2.52877E-2</c:v>
                </c:pt>
                <c:pt idx="53634">
                  <c:v>-2.4954199999999999E-2</c:v>
                </c:pt>
                <c:pt idx="53635">
                  <c:v>-2.4606599999999999E-2</c:v>
                </c:pt>
                <c:pt idx="53636">
                  <c:v>-2.42455E-2</c:v>
                </c:pt>
                <c:pt idx="53637">
                  <c:v>-2.3871699999999999E-2</c:v>
                </c:pt>
                <c:pt idx="53638">
                  <c:v>-2.3485700000000002E-2</c:v>
                </c:pt>
                <c:pt idx="53639">
                  <c:v>-2.3087799999999999E-2</c:v>
                </c:pt>
                <c:pt idx="53640">
                  <c:v>-2.26781E-2</c:v>
                </c:pt>
                <c:pt idx="53641">
                  <c:v>-2.2256600000000001E-2</c:v>
                </c:pt>
                <c:pt idx="53642">
                  <c:v>-2.1823700000000001E-2</c:v>
                </c:pt>
                <c:pt idx="53643">
                  <c:v>-2.1379599999999999E-2</c:v>
                </c:pt>
                <c:pt idx="53644">
                  <c:v>-2.0924499999999999E-2</c:v>
                </c:pt>
                <c:pt idx="53645">
                  <c:v>-2.0458799999999999E-2</c:v>
                </c:pt>
                <c:pt idx="53646">
                  <c:v>-1.9982799999999998E-2</c:v>
                </c:pt>
                <c:pt idx="53647">
                  <c:v>-1.9497E-2</c:v>
                </c:pt>
                <c:pt idx="53648">
                  <c:v>-1.9001899999999999E-2</c:v>
                </c:pt>
                <c:pt idx="53649">
                  <c:v>-1.8497699999999999E-2</c:v>
                </c:pt>
                <c:pt idx="53650">
                  <c:v>-1.79851E-2</c:v>
                </c:pt>
                <c:pt idx="53651">
                  <c:v>-1.7464500000000001E-2</c:v>
                </c:pt>
                <c:pt idx="53652">
                  <c:v>-1.6936699999999999E-2</c:v>
                </c:pt>
                <c:pt idx="53653">
                  <c:v>-1.64025E-2</c:v>
                </c:pt>
                <c:pt idx="53654">
                  <c:v>-1.5862999999999999E-2</c:v>
                </c:pt>
                <c:pt idx="53655">
                  <c:v>-1.53192E-2</c:v>
                </c:pt>
                <c:pt idx="53656">
                  <c:v>-1.4772E-2</c:v>
                </c:pt>
                <c:pt idx="53657">
                  <c:v>-1.4221900000000001E-2</c:v>
                </c:pt>
                <c:pt idx="53658">
                  <c:v>-1.3669600000000001E-2</c:v>
                </c:pt>
                <c:pt idx="53659">
                  <c:v>-1.31153E-2</c:v>
                </c:pt>
                <c:pt idx="53660">
                  <c:v>-1.25594E-2</c:v>
                </c:pt>
                <c:pt idx="53661">
                  <c:v>-1.20026E-2</c:v>
                </c:pt>
                <c:pt idx="53662">
                  <c:v>-1.1445E-2</c:v>
                </c:pt>
                <c:pt idx="53663">
                  <c:v>-1.08871E-2</c:v>
                </c:pt>
                <c:pt idx="53664">
                  <c:v>-1.03296E-2</c:v>
                </c:pt>
                <c:pt idx="53665" formatCode="0.00E+00">
                  <c:v>-9.7730600000000001E-3</c:v>
                </c:pt>
                <c:pt idx="53666" formatCode="0.00E+00">
                  <c:v>-9.2181499999999996E-3</c:v>
                </c:pt>
                <c:pt idx="53667" formatCode="0.00E+00">
                  <c:v>-8.6653000000000008E-3</c:v>
                </c:pt>
                <c:pt idx="53668" formatCode="0.00E+00">
                  <c:v>-8.1146699999999992E-3</c:v>
                </c:pt>
                <c:pt idx="53669" formatCode="0.00E+00">
                  <c:v>-7.5665799999999998E-3</c:v>
                </c:pt>
                <c:pt idx="53670" formatCode="0.00E+00">
                  <c:v>-7.0219799999999997E-3</c:v>
                </c:pt>
                <c:pt idx="53671" formatCode="0.00E+00">
                  <c:v>-6.4801499999999996E-3</c:v>
                </c:pt>
                <c:pt idx="53672" formatCode="0.00E+00">
                  <c:v>-5.9376200000000002E-3</c:v>
                </c:pt>
                <c:pt idx="53673" formatCode="0.00E+00">
                  <c:v>-5.3954299999999997E-3</c:v>
                </c:pt>
                <c:pt idx="53674" formatCode="0.00E+00">
                  <c:v>-4.8591099999999998E-3</c:v>
                </c:pt>
                <c:pt idx="53675" formatCode="0.00E+00">
                  <c:v>-4.32951E-3</c:v>
                </c:pt>
                <c:pt idx="53676" formatCode="0.00E+00">
                  <c:v>-3.8047799999999998E-3</c:v>
                </c:pt>
                <c:pt idx="53677" formatCode="0.00E+00">
                  <c:v>-3.2856500000000002E-3</c:v>
                </c:pt>
                <c:pt idx="53678" formatCode="0.00E+00">
                  <c:v>-2.7734600000000002E-3</c:v>
                </c:pt>
                <c:pt idx="53679" formatCode="0.00E+00">
                  <c:v>-2.2686199999999998E-3</c:v>
                </c:pt>
                <c:pt idx="53680" formatCode="0.00E+00">
                  <c:v>-1.7711999999999999E-3</c:v>
                </c:pt>
                <c:pt idx="53681" formatCode="0.00E+00">
                  <c:v>-1.28129E-3</c:v>
                </c:pt>
                <c:pt idx="53682" formatCode="0.00E+00">
                  <c:v>-7.9912199999999998E-4</c:v>
                </c:pt>
                <c:pt idx="53683" formatCode="0.00E+00">
                  <c:v>-3.25225E-4</c:v>
                </c:pt>
                <c:pt idx="53684" formatCode="0.00E+00">
                  <c:v>1.39584E-4</c:v>
                </c:pt>
                <c:pt idx="53685" formatCode="0.00E+00">
                  <c:v>5.9461099999999999E-4</c:v>
                </c:pt>
                <c:pt idx="53686" formatCode="0.00E+00">
                  <c:v>1.0394200000000001E-3</c:v>
                </c:pt>
                <c:pt idx="53687" formatCode="0.00E+00">
                  <c:v>1.4734500000000001E-3</c:v>
                </c:pt>
                <c:pt idx="53688" formatCode="0.00E+00">
                  <c:v>1.89598E-3</c:v>
                </c:pt>
                <c:pt idx="53689" formatCode="0.00E+00">
                  <c:v>2.3064700000000001E-3</c:v>
                </c:pt>
                <c:pt idx="53690" formatCode="0.00E+00">
                  <c:v>2.7046599999999998E-3</c:v>
                </c:pt>
                <c:pt idx="53691" formatCode="0.00E+00">
                  <c:v>3.0904499999999998E-3</c:v>
                </c:pt>
                <c:pt idx="53692" formatCode="0.00E+00">
                  <c:v>3.4637100000000001E-3</c:v>
                </c:pt>
                <c:pt idx="53693" formatCode="0.00E+00">
                  <c:v>3.8244099999999999E-3</c:v>
                </c:pt>
                <c:pt idx="53694" formatCode="0.00E+00">
                  <c:v>4.1727800000000001E-3</c:v>
                </c:pt>
                <c:pt idx="53695" formatCode="0.00E+00">
                  <c:v>4.5089800000000001E-3</c:v>
                </c:pt>
                <c:pt idx="53696" formatCode="0.00E+00">
                  <c:v>4.83294E-3</c:v>
                </c:pt>
                <c:pt idx="53697" formatCode="0.00E+00">
                  <c:v>5.1446800000000004E-3</c:v>
                </c:pt>
                <c:pt idx="53698" formatCode="0.00E+00">
                  <c:v>5.4442700000000002E-3</c:v>
                </c:pt>
                <c:pt idx="53699" formatCode="0.00E+00">
                  <c:v>5.73144E-3</c:v>
                </c:pt>
                <c:pt idx="53700" formatCode="0.00E+00">
                  <c:v>6.0060399999999998E-3</c:v>
                </c:pt>
                <c:pt idx="53701" formatCode="0.00E+00">
                  <c:v>6.26817E-3</c:v>
                </c:pt>
                <c:pt idx="53702" formatCode="0.00E+00">
                  <c:v>6.5179000000000001E-3</c:v>
                </c:pt>
                <c:pt idx="53703" formatCode="0.00E+00">
                  <c:v>6.7551599999999996E-3</c:v>
                </c:pt>
                <c:pt idx="53704" formatCode="0.00E+00">
                  <c:v>6.9796399999999996E-3</c:v>
                </c:pt>
                <c:pt idx="53705" formatCode="0.00E+00">
                  <c:v>7.1908400000000004E-3</c:v>
                </c:pt>
                <c:pt idx="53706" formatCode="0.00E+00">
                  <c:v>7.3884800000000002E-3</c:v>
                </c:pt>
                <c:pt idx="53707" formatCode="0.00E+00">
                  <c:v>7.5724099999999999E-3</c:v>
                </c:pt>
                <c:pt idx="53708" formatCode="0.00E+00">
                  <c:v>7.7425300000000001E-3</c:v>
                </c:pt>
                <c:pt idx="53709" formatCode="0.00E+00">
                  <c:v>7.8987099999999998E-3</c:v>
                </c:pt>
                <c:pt idx="53710" formatCode="0.00E+00">
                  <c:v>8.0408200000000006E-3</c:v>
                </c:pt>
                <c:pt idx="53711" formatCode="0.00E+00">
                  <c:v>8.1691100000000003E-3</c:v>
                </c:pt>
                <c:pt idx="53712" formatCode="0.00E+00">
                  <c:v>8.2839799999999998E-3</c:v>
                </c:pt>
                <c:pt idx="53713" formatCode="0.00E+00">
                  <c:v>8.3854700000000008E-3</c:v>
                </c:pt>
                <c:pt idx="53714" formatCode="0.00E+00">
                  <c:v>8.4734100000000007E-3</c:v>
                </c:pt>
                <c:pt idx="53715" formatCode="0.00E+00">
                  <c:v>8.5477999999999995E-3</c:v>
                </c:pt>
                <c:pt idx="53716" formatCode="0.00E+00">
                  <c:v>8.6088399999999995E-3</c:v>
                </c:pt>
                <c:pt idx="53717" formatCode="0.00E+00">
                  <c:v>8.6568200000000008E-3</c:v>
                </c:pt>
                <c:pt idx="53718" formatCode="0.00E+00">
                  <c:v>8.6920399999999998E-3</c:v>
                </c:pt>
                <c:pt idx="53719" formatCode="0.00E+00">
                  <c:v>8.7146499999999991E-3</c:v>
                </c:pt>
                <c:pt idx="53720" formatCode="0.00E+00">
                  <c:v>8.7243100000000007E-3</c:v>
                </c:pt>
                <c:pt idx="53721" formatCode="0.00E+00">
                  <c:v>8.7225500000000008E-3</c:v>
                </c:pt>
                <c:pt idx="53722" formatCode="0.00E+00">
                  <c:v>8.7136699999999997E-3</c:v>
                </c:pt>
                <c:pt idx="53723" formatCode="0.00E+00">
                  <c:v>8.6974099999999992E-3</c:v>
                </c:pt>
                <c:pt idx="53724" formatCode="0.00E+00">
                  <c:v>8.66894E-3</c:v>
                </c:pt>
                <c:pt idx="53725" formatCode="0.00E+00">
                  <c:v>8.6280300000000001E-3</c:v>
                </c:pt>
                <c:pt idx="53726" formatCode="0.00E+00">
                  <c:v>8.5770099999999995E-3</c:v>
                </c:pt>
                <c:pt idx="53727" formatCode="0.00E+00">
                  <c:v>8.51558E-3</c:v>
                </c:pt>
                <c:pt idx="53728" formatCode="0.00E+00">
                  <c:v>8.4430200000000007E-3</c:v>
                </c:pt>
                <c:pt idx="53729" formatCode="0.00E+00">
                  <c:v>8.3595200000000005E-3</c:v>
                </c:pt>
                <c:pt idx="53730" formatCode="0.00E+00">
                  <c:v>8.2655899999999997E-3</c:v>
                </c:pt>
                <c:pt idx="53731" formatCode="0.00E+00">
                  <c:v>8.1618799999999998E-3</c:v>
                </c:pt>
                <c:pt idx="53732" formatCode="0.00E+00">
                  <c:v>8.0489199999999993E-3</c:v>
                </c:pt>
                <c:pt idx="53733" formatCode="0.00E+00">
                  <c:v>7.9269600000000003E-3</c:v>
                </c:pt>
                <c:pt idx="53734" formatCode="0.00E+00">
                  <c:v>7.7959700000000002E-3</c:v>
                </c:pt>
                <c:pt idx="53735" formatCode="0.00E+00">
                  <c:v>7.6559599999999998E-3</c:v>
                </c:pt>
                <c:pt idx="53736" formatCode="0.00E+00">
                  <c:v>7.5070299999999996E-3</c:v>
                </c:pt>
                <c:pt idx="53737" formatCode="0.00E+00">
                  <c:v>7.34938E-3</c:v>
                </c:pt>
                <c:pt idx="53738" formatCode="0.00E+00">
                  <c:v>7.18332E-3</c:v>
                </c:pt>
                <c:pt idx="53739" formatCode="0.00E+00">
                  <c:v>7.0092699999999997E-3</c:v>
                </c:pt>
                <c:pt idx="53740" formatCode="0.00E+00">
                  <c:v>6.8273600000000002E-3</c:v>
                </c:pt>
                <c:pt idx="53741" formatCode="0.00E+00">
                  <c:v>6.6376600000000001E-3</c:v>
                </c:pt>
                <c:pt idx="53742" formatCode="0.00E+00">
                  <c:v>6.44051E-3</c:v>
                </c:pt>
                <c:pt idx="53743" formatCode="0.00E+00">
                  <c:v>6.2363100000000001E-3</c:v>
                </c:pt>
                <c:pt idx="53744" formatCode="0.00E+00">
                  <c:v>6.0253700000000004E-3</c:v>
                </c:pt>
                <c:pt idx="53745" formatCode="0.00E+00">
                  <c:v>5.8080199999999997E-3</c:v>
                </c:pt>
                <c:pt idx="53746" formatCode="0.00E+00">
                  <c:v>5.5849599999999999E-3</c:v>
                </c:pt>
                <c:pt idx="53747" formatCode="0.00E+00">
                  <c:v>5.3569200000000003E-3</c:v>
                </c:pt>
                <c:pt idx="53748" formatCode="0.00E+00">
                  <c:v>5.12416E-3</c:v>
                </c:pt>
                <c:pt idx="53749" formatCode="0.00E+00">
                  <c:v>4.8865499999999999E-3</c:v>
                </c:pt>
                <c:pt idx="53750" formatCode="0.00E+00">
                  <c:v>4.6440800000000001E-3</c:v>
                </c:pt>
                <c:pt idx="53751" formatCode="0.00E+00">
                  <c:v>4.3970099999999998E-3</c:v>
                </c:pt>
                <c:pt idx="53752" formatCode="0.00E+00">
                  <c:v>4.1457899999999999E-3</c:v>
                </c:pt>
                <c:pt idx="53753" formatCode="0.00E+00">
                  <c:v>3.8910500000000001E-3</c:v>
                </c:pt>
                <c:pt idx="53754" formatCode="0.00E+00">
                  <c:v>3.63336E-3</c:v>
                </c:pt>
                <c:pt idx="53755" formatCode="0.00E+00">
                  <c:v>3.37303E-3</c:v>
                </c:pt>
                <c:pt idx="53756" formatCode="0.00E+00">
                  <c:v>3.11021E-3</c:v>
                </c:pt>
                <c:pt idx="53757" formatCode="0.00E+00">
                  <c:v>2.8449299999999999E-3</c:v>
                </c:pt>
                <c:pt idx="53758" formatCode="0.00E+00">
                  <c:v>2.5771700000000002E-3</c:v>
                </c:pt>
                <c:pt idx="53759" formatCode="0.00E+00">
                  <c:v>2.3068899999999998E-3</c:v>
                </c:pt>
                <c:pt idx="53760" formatCode="0.00E+00">
                  <c:v>2.0341999999999999E-3</c:v>
                </c:pt>
                <c:pt idx="53761" formatCode="0.00E+00">
                  <c:v>1.7593699999999999E-3</c:v>
                </c:pt>
                <c:pt idx="53762" formatCode="0.00E+00">
                  <c:v>1.4828E-3</c:v>
                </c:pt>
                <c:pt idx="53763" formatCode="0.00E+00">
                  <c:v>1.20476E-3</c:v>
                </c:pt>
                <c:pt idx="53764" formatCode="0.00E+00">
                  <c:v>9.2539100000000002E-4</c:v>
                </c:pt>
                <c:pt idx="53765" formatCode="0.00E+00">
                  <c:v>6.4506700000000004E-4</c:v>
                </c:pt>
                <c:pt idx="53766" formatCode="0.00E+00">
                  <c:v>3.6433899999999998E-4</c:v>
                </c:pt>
                <c:pt idx="53767" formatCode="0.00E+00">
                  <c:v>8.3546699999999998E-5</c:v>
                </c:pt>
                <c:pt idx="53768" formatCode="0.00E+00">
                  <c:v>-1.97183E-4</c:v>
                </c:pt>
                <c:pt idx="53769" formatCode="0.00E+00">
                  <c:v>-4.7777200000000001E-4</c:v>
                </c:pt>
                <c:pt idx="53770" formatCode="0.00E+00">
                  <c:v>-7.5805800000000004E-4</c:v>
                </c:pt>
                <c:pt idx="53771" formatCode="0.00E+00">
                  <c:v>-1.03769E-3</c:v>
                </c:pt>
                <c:pt idx="53772" formatCode="0.00E+00">
                  <c:v>-1.3162899999999999E-3</c:v>
                </c:pt>
                <c:pt idx="53773" formatCode="0.00E+00">
                  <c:v>-1.5936699999999999E-3</c:v>
                </c:pt>
                <c:pt idx="53774" formatCode="0.00E+00">
                  <c:v>-1.86992E-3</c:v>
                </c:pt>
                <c:pt idx="53775" formatCode="0.00E+00">
                  <c:v>-2.1451299999999999E-3</c:v>
                </c:pt>
                <c:pt idx="53776" formatCode="0.00E+00">
                  <c:v>-2.4192200000000001E-3</c:v>
                </c:pt>
                <c:pt idx="53777" formatCode="0.00E+00">
                  <c:v>-2.6920400000000001E-3</c:v>
                </c:pt>
                <c:pt idx="53778" formatCode="0.00E+00">
                  <c:v>-2.9635E-3</c:v>
                </c:pt>
                <c:pt idx="53779" formatCode="0.00E+00">
                  <c:v>-3.2336299999999999E-3</c:v>
                </c:pt>
                <c:pt idx="53780" formatCode="0.00E+00">
                  <c:v>-3.5023400000000001E-3</c:v>
                </c:pt>
                <c:pt idx="53781" formatCode="0.00E+00">
                  <c:v>-3.7693700000000002E-3</c:v>
                </c:pt>
                <c:pt idx="53782" formatCode="0.00E+00">
                  <c:v>-4.0343799999999997E-3</c:v>
                </c:pt>
                <c:pt idx="53783" formatCode="0.00E+00">
                  <c:v>-4.2971099999999998E-3</c:v>
                </c:pt>
                <c:pt idx="53784" formatCode="0.00E+00">
                  <c:v>-4.55748E-3</c:v>
                </c:pt>
                <c:pt idx="53785" formatCode="0.00E+00">
                  <c:v>-4.8156300000000004E-3</c:v>
                </c:pt>
                <c:pt idx="53786" formatCode="0.00E+00">
                  <c:v>-5.0716700000000003E-3</c:v>
                </c:pt>
                <c:pt idx="53787" formatCode="0.00E+00">
                  <c:v>-5.3255500000000001E-3</c:v>
                </c:pt>
                <c:pt idx="53788" formatCode="0.00E+00">
                  <c:v>-5.5768900000000001E-3</c:v>
                </c:pt>
                <c:pt idx="53789" formatCode="0.00E+00">
                  <c:v>-5.8252800000000004E-3</c:v>
                </c:pt>
                <c:pt idx="53790" formatCode="0.00E+00">
                  <c:v>-6.0705999999999998E-3</c:v>
                </c:pt>
                <c:pt idx="53791" formatCode="0.00E+00">
                  <c:v>-6.3128999999999998E-3</c:v>
                </c:pt>
                <c:pt idx="53792" formatCode="0.00E+00">
                  <c:v>-6.5521800000000003E-3</c:v>
                </c:pt>
                <c:pt idx="53793" formatCode="0.00E+00">
                  <c:v>-6.7884599999999996E-3</c:v>
                </c:pt>
                <c:pt idx="53794" formatCode="0.00E+00">
                  <c:v>-7.0219000000000002E-3</c:v>
                </c:pt>
                <c:pt idx="53795" formatCode="0.00E+00">
                  <c:v>-7.2524599999999996E-3</c:v>
                </c:pt>
                <c:pt idx="53796" formatCode="0.00E+00">
                  <c:v>-7.4796999999999997E-3</c:v>
                </c:pt>
                <c:pt idx="53797" formatCode="0.00E+00">
                  <c:v>-7.7033199999999996E-3</c:v>
                </c:pt>
                <c:pt idx="53798" formatCode="0.00E+00">
                  <c:v>-7.9236500000000008E-3</c:v>
                </c:pt>
                <c:pt idx="53799" formatCode="0.00E+00">
                  <c:v>-8.1412299999999993E-3</c:v>
                </c:pt>
                <c:pt idx="53800" formatCode="0.00E+00">
                  <c:v>-8.35639E-3</c:v>
                </c:pt>
                <c:pt idx="53801" formatCode="0.00E+00">
                  <c:v>-8.5692800000000003E-3</c:v>
                </c:pt>
                <c:pt idx="53802" formatCode="0.00E+00">
                  <c:v>-8.7797299999999995E-3</c:v>
                </c:pt>
                <c:pt idx="53803" formatCode="0.00E+00">
                  <c:v>-8.9874800000000008E-3</c:v>
                </c:pt>
                <c:pt idx="53804" formatCode="0.00E+00">
                  <c:v>-9.1924499999999996E-3</c:v>
                </c:pt>
                <c:pt idx="53805" formatCode="0.00E+00">
                  <c:v>-9.3946499999999992E-3</c:v>
                </c:pt>
                <c:pt idx="53806" formatCode="0.00E+00">
                  <c:v>-9.5940499999999998E-3</c:v>
                </c:pt>
                <c:pt idx="53807" formatCode="0.00E+00">
                  <c:v>-9.7906999999999994E-3</c:v>
                </c:pt>
                <c:pt idx="53808" formatCode="0.00E+00">
                  <c:v>-9.9847200000000007E-3</c:v>
                </c:pt>
                <c:pt idx="53809">
                  <c:v>-1.0176299999999999E-2</c:v>
                </c:pt>
                <c:pt idx="53810">
                  <c:v>-1.0365600000000001E-2</c:v>
                </c:pt>
                <c:pt idx="53811">
                  <c:v>-1.0552600000000001E-2</c:v>
                </c:pt>
                <c:pt idx="53812">
                  <c:v>-1.0737E-2</c:v>
                </c:pt>
                <c:pt idx="53813">
                  <c:v>-1.0919E-2</c:v>
                </c:pt>
                <c:pt idx="53814">
                  <c:v>-1.1098500000000001E-2</c:v>
                </c:pt>
                <c:pt idx="53815">
                  <c:v>-1.12756E-2</c:v>
                </c:pt>
                <c:pt idx="53816">
                  <c:v>-1.14498E-2</c:v>
                </c:pt>
                <c:pt idx="53817">
                  <c:v>-1.1621100000000001E-2</c:v>
                </c:pt>
                <c:pt idx="53818">
                  <c:v>-1.17894E-2</c:v>
                </c:pt>
                <c:pt idx="53819">
                  <c:v>-1.1954899999999999E-2</c:v>
                </c:pt>
                <c:pt idx="53820">
                  <c:v>-1.21175E-2</c:v>
                </c:pt>
                <c:pt idx="53821">
                  <c:v>-1.2277400000000001E-2</c:v>
                </c:pt>
                <c:pt idx="53822">
                  <c:v>-1.24344E-2</c:v>
                </c:pt>
                <c:pt idx="53823">
                  <c:v>-1.25886E-2</c:v>
                </c:pt>
                <c:pt idx="53824">
                  <c:v>-1.2740100000000001E-2</c:v>
                </c:pt>
                <c:pt idx="53825">
                  <c:v>-1.2888800000000001E-2</c:v>
                </c:pt>
                <c:pt idx="53826">
                  <c:v>-1.3034499999999999E-2</c:v>
                </c:pt>
                <c:pt idx="53827">
                  <c:v>-1.3177100000000001E-2</c:v>
                </c:pt>
                <c:pt idx="53828">
                  <c:v>-1.33166E-2</c:v>
                </c:pt>
                <c:pt idx="53829">
                  <c:v>-1.34532E-2</c:v>
                </c:pt>
                <c:pt idx="53830">
                  <c:v>-1.3587E-2</c:v>
                </c:pt>
                <c:pt idx="53831">
                  <c:v>-1.37178E-2</c:v>
                </c:pt>
                <c:pt idx="53832">
                  <c:v>-1.38456E-2</c:v>
                </c:pt>
                <c:pt idx="53833">
                  <c:v>-1.39702E-2</c:v>
                </c:pt>
                <c:pt idx="53834">
                  <c:v>-1.4091299999999999E-2</c:v>
                </c:pt>
                <c:pt idx="53835">
                  <c:v>-1.4208999999999999E-2</c:v>
                </c:pt>
                <c:pt idx="53836">
                  <c:v>-1.4323300000000001E-2</c:v>
                </c:pt>
                <c:pt idx="53837">
                  <c:v>-1.44339E-2</c:v>
                </c:pt>
                <c:pt idx="53838">
                  <c:v>-1.4540900000000001E-2</c:v>
                </c:pt>
                <c:pt idx="53839">
                  <c:v>-1.46439E-2</c:v>
                </c:pt>
                <c:pt idx="53840">
                  <c:v>-1.47428E-2</c:v>
                </c:pt>
                <c:pt idx="53841">
                  <c:v>-1.4837700000000001E-2</c:v>
                </c:pt>
                <c:pt idx="53842">
                  <c:v>-1.4928500000000001E-2</c:v>
                </c:pt>
                <c:pt idx="53843">
                  <c:v>-1.50148E-2</c:v>
                </c:pt>
                <c:pt idx="53844">
                  <c:v>-1.50966E-2</c:v>
                </c:pt>
                <c:pt idx="53845">
                  <c:v>-1.5173600000000001E-2</c:v>
                </c:pt>
                <c:pt idx="53846">
                  <c:v>-1.52456E-2</c:v>
                </c:pt>
                <c:pt idx="53847">
                  <c:v>-1.5312600000000001E-2</c:v>
                </c:pt>
                <c:pt idx="53848">
                  <c:v>-1.53746E-2</c:v>
                </c:pt>
                <c:pt idx="53849">
                  <c:v>-1.54317E-2</c:v>
                </c:pt>
                <c:pt idx="53850">
                  <c:v>-1.54836E-2</c:v>
                </c:pt>
                <c:pt idx="53851">
                  <c:v>-1.55303E-2</c:v>
                </c:pt>
                <c:pt idx="53852">
                  <c:v>-1.5571700000000001E-2</c:v>
                </c:pt>
                <c:pt idx="53853">
                  <c:v>-1.56077E-2</c:v>
                </c:pt>
                <c:pt idx="53854">
                  <c:v>-1.5638099999999999E-2</c:v>
                </c:pt>
                <c:pt idx="53855">
                  <c:v>-1.56629E-2</c:v>
                </c:pt>
                <c:pt idx="53856">
                  <c:v>-1.56817E-2</c:v>
                </c:pt>
                <c:pt idx="53857">
                  <c:v>-1.5694400000000001E-2</c:v>
                </c:pt>
                <c:pt idx="53858">
                  <c:v>-1.5700700000000001E-2</c:v>
                </c:pt>
                <c:pt idx="53859">
                  <c:v>-1.5700599999999999E-2</c:v>
                </c:pt>
                <c:pt idx="53860">
                  <c:v>-1.56939E-2</c:v>
                </c:pt>
                <c:pt idx="53861">
                  <c:v>-1.5680400000000001E-2</c:v>
                </c:pt>
                <c:pt idx="53862">
                  <c:v>-1.56601E-2</c:v>
                </c:pt>
                <c:pt idx="53863">
                  <c:v>-1.5632799999999999E-2</c:v>
                </c:pt>
                <c:pt idx="53864">
                  <c:v>-1.55984E-2</c:v>
                </c:pt>
                <c:pt idx="53865">
                  <c:v>-1.55569E-2</c:v>
                </c:pt>
                <c:pt idx="53866">
                  <c:v>-1.55079E-2</c:v>
                </c:pt>
                <c:pt idx="53867">
                  <c:v>-1.54515E-2</c:v>
                </c:pt>
                <c:pt idx="53868">
                  <c:v>-1.53872E-2</c:v>
                </c:pt>
                <c:pt idx="53869">
                  <c:v>-1.5314899999999999E-2</c:v>
                </c:pt>
                <c:pt idx="53870">
                  <c:v>-1.52345E-2</c:v>
                </c:pt>
                <c:pt idx="53871">
                  <c:v>-1.51459E-2</c:v>
                </c:pt>
                <c:pt idx="53872">
                  <c:v>-1.5048799999999999E-2</c:v>
                </c:pt>
                <c:pt idx="53873">
                  <c:v>-1.49432E-2</c:v>
                </c:pt>
                <c:pt idx="53874">
                  <c:v>-1.48291E-2</c:v>
                </c:pt>
                <c:pt idx="53875">
                  <c:v>-1.47063E-2</c:v>
                </c:pt>
                <c:pt idx="53876">
                  <c:v>-1.4574800000000001E-2</c:v>
                </c:pt>
                <c:pt idx="53877">
                  <c:v>-1.44344E-2</c:v>
                </c:pt>
                <c:pt idx="53878">
                  <c:v>-1.42851E-2</c:v>
                </c:pt>
                <c:pt idx="53879">
                  <c:v>-1.4126700000000001E-2</c:v>
                </c:pt>
                <c:pt idx="53880">
                  <c:v>-1.39594E-2</c:v>
                </c:pt>
                <c:pt idx="53881">
                  <c:v>-1.37831E-2</c:v>
                </c:pt>
                <c:pt idx="53882">
                  <c:v>-1.3597700000000001E-2</c:v>
                </c:pt>
                <c:pt idx="53883">
                  <c:v>-1.3403200000000001E-2</c:v>
                </c:pt>
                <c:pt idx="53884">
                  <c:v>-1.31994E-2</c:v>
                </c:pt>
                <c:pt idx="53885">
                  <c:v>-1.29865E-2</c:v>
                </c:pt>
                <c:pt idx="53886">
                  <c:v>-1.27644E-2</c:v>
                </c:pt>
                <c:pt idx="53887">
                  <c:v>-1.2533000000000001E-2</c:v>
                </c:pt>
                <c:pt idx="53888">
                  <c:v>-1.22922E-2</c:v>
                </c:pt>
                <c:pt idx="53889">
                  <c:v>-1.2042000000000001E-2</c:v>
                </c:pt>
                <c:pt idx="53890">
                  <c:v>-1.1782300000000001E-2</c:v>
                </c:pt>
                <c:pt idx="53891">
                  <c:v>-1.1513199999999999E-2</c:v>
                </c:pt>
                <c:pt idx="53892">
                  <c:v>-1.12347E-2</c:v>
                </c:pt>
                <c:pt idx="53893">
                  <c:v>-1.0946900000000001E-2</c:v>
                </c:pt>
                <c:pt idx="53894">
                  <c:v>-1.06499E-2</c:v>
                </c:pt>
                <c:pt idx="53895">
                  <c:v>-1.03436E-2</c:v>
                </c:pt>
                <c:pt idx="53896">
                  <c:v>-1.00281E-2</c:v>
                </c:pt>
                <c:pt idx="53897" formatCode="0.00E+00">
                  <c:v>-9.7036799999999993E-3</c:v>
                </c:pt>
                <c:pt idx="53898" formatCode="0.00E+00">
                  <c:v>-9.3703399999999996E-3</c:v>
                </c:pt>
                <c:pt idx="53899" formatCode="0.00E+00">
                  <c:v>-9.0282299999999999E-3</c:v>
                </c:pt>
                <c:pt idx="53900" formatCode="0.00E+00">
                  <c:v>-8.6774999999999994E-3</c:v>
                </c:pt>
                <c:pt idx="53901" formatCode="0.00E+00">
                  <c:v>-8.3183400000000005E-3</c:v>
                </c:pt>
                <c:pt idx="53902" formatCode="0.00E+00">
                  <c:v>-7.9508800000000004E-3</c:v>
                </c:pt>
                <c:pt idx="53903" formatCode="0.00E+00">
                  <c:v>-7.5752600000000003E-3</c:v>
                </c:pt>
                <c:pt idx="53904" formatCode="0.00E+00">
                  <c:v>-7.1916699999999998E-3</c:v>
                </c:pt>
                <c:pt idx="53905" formatCode="0.00E+00">
                  <c:v>-6.8002599999999998E-3</c:v>
                </c:pt>
                <c:pt idx="53906" formatCode="0.00E+00">
                  <c:v>-6.4011500000000004E-3</c:v>
                </c:pt>
                <c:pt idx="53907" formatCode="0.00E+00">
                  <c:v>-5.9944999999999998E-3</c:v>
                </c:pt>
                <c:pt idx="53908" formatCode="0.00E+00">
                  <c:v>-5.58057E-3</c:v>
                </c:pt>
                <c:pt idx="53909" formatCode="0.00E+00">
                  <c:v>-5.1595900000000004E-3</c:v>
                </c:pt>
                <c:pt idx="53910" formatCode="0.00E+00">
                  <c:v>-4.7318200000000003E-3</c:v>
                </c:pt>
                <c:pt idx="53911" formatCode="0.00E+00">
                  <c:v>-4.2975399999999999E-3</c:v>
                </c:pt>
                <c:pt idx="53912" formatCode="0.00E+00">
                  <c:v>-3.8570599999999998E-3</c:v>
                </c:pt>
                <c:pt idx="53913" formatCode="0.00E+00">
                  <c:v>-3.4106800000000001E-3</c:v>
                </c:pt>
                <c:pt idx="53914" formatCode="0.00E+00">
                  <c:v>-2.9587200000000002E-3</c:v>
                </c:pt>
                <c:pt idx="53915" formatCode="0.00E+00">
                  <c:v>-2.5014899999999999E-3</c:v>
                </c:pt>
                <c:pt idx="53916" formatCode="0.00E+00">
                  <c:v>-2.03929E-3</c:v>
                </c:pt>
                <c:pt idx="53917" formatCode="0.00E+00">
                  <c:v>-1.57244E-3</c:v>
                </c:pt>
                <c:pt idx="53918" formatCode="0.00E+00">
                  <c:v>-1.10129E-3</c:v>
                </c:pt>
                <c:pt idx="53919" formatCode="0.00E+00">
                  <c:v>-6.2617700000000001E-4</c:v>
                </c:pt>
                <c:pt idx="53920" formatCode="0.00E+00">
                  <c:v>-1.4746599999999999E-4</c:v>
                </c:pt>
                <c:pt idx="53921" formatCode="0.00E+00">
                  <c:v>3.34476E-4</c:v>
                </c:pt>
                <c:pt idx="53922" formatCode="0.00E+00">
                  <c:v>8.1930200000000005E-4</c:v>
                </c:pt>
                <c:pt idx="53923" formatCode="0.00E+00">
                  <c:v>1.30668E-3</c:v>
                </c:pt>
                <c:pt idx="53924" formatCode="0.00E+00">
                  <c:v>1.7962399999999999E-3</c:v>
                </c:pt>
                <c:pt idx="53925" formatCode="0.00E+00">
                  <c:v>2.2875299999999999E-3</c:v>
                </c:pt>
                <c:pt idx="53926" formatCode="0.00E+00">
                  <c:v>2.7800799999999999E-3</c:v>
                </c:pt>
                <c:pt idx="53927" formatCode="0.00E+00">
                  <c:v>3.2734600000000002E-3</c:v>
                </c:pt>
                <c:pt idx="53928" formatCode="0.00E+00">
                  <c:v>3.7673099999999998E-3</c:v>
                </c:pt>
                <c:pt idx="53929" formatCode="0.00E+00">
                  <c:v>4.2612199999999996E-3</c:v>
                </c:pt>
                <c:pt idx="53930" formatCode="0.00E+00">
                  <c:v>4.7547600000000002E-3</c:v>
                </c:pt>
                <c:pt idx="53931" formatCode="0.00E+00">
                  <c:v>5.2474799999999997E-3</c:v>
                </c:pt>
                <c:pt idx="53932" formatCode="0.00E+00">
                  <c:v>5.7389399999999997E-3</c:v>
                </c:pt>
                <c:pt idx="53933" formatCode="0.00E+00">
                  <c:v>6.2287100000000001E-3</c:v>
                </c:pt>
                <c:pt idx="53934" formatCode="0.00E+00">
                  <c:v>6.7163099999999996E-3</c:v>
                </c:pt>
                <c:pt idx="53935" formatCode="0.00E+00">
                  <c:v>7.2012400000000002E-3</c:v>
                </c:pt>
                <c:pt idx="53936" formatCode="0.00E+00">
                  <c:v>7.6830300000000004E-3</c:v>
                </c:pt>
                <c:pt idx="53937" formatCode="0.00E+00">
                  <c:v>8.1612400000000002E-3</c:v>
                </c:pt>
                <c:pt idx="53938" formatCode="0.00E+00">
                  <c:v>8.6354399999999994E-3</c:v>
                </c:pt>
                <c:pt idx="53939" formatCode="0.00E+00">
                  <c:v>9.1051799999999992E-3</c:v>
                </c:pt>
                <c:pt idx="53940" formatCode="0.00E+00">
                  <c:v>9.5700400000000001E-3</c:v>
                </c:pt>
                <c:pt idx="53941">
                  <c:v>1.00296E-2</c:v>
                </c:pt>
                <c:pt idx="53942">
                  <c:v>1.04834E-2</c:v>
                </c:pt>
                <c:pt idx="53943">
                  <c:v>1.0931E-2</c:v>
                </c:pt>
                <c:pt idx="53944">
                  <c:v>1.13718E-2</c:v>
                </c:pt>
                <c:pt idx="53945">
                  <c:v>1.1805599999999999E-2</c:v>
                </c:pt>
                <c:pt idx="53946">
                  <c:v>1.22317E-2</c:v>
                </c:pt>
                <c:pt idx="53947">
                  <c:v>1.26497E-2</c:v>
                </c:pt>
                <c:pt idx="53948">
                  <c:v>1.3059299999999999E-2</c:v>
                </c:pt>
                <c:pt idx="53949">
                  <c:v>1.346E-2</c:v>
                </c:pt>
                <c:pt idx="53950">
                  <c:v>1.38513E-2</c:v>
                </c:pt>
                <c:pt idx="53951">
                  <c:v>1.42328E-2</c:v>
                </c:pt>
                <c:pt idx="53952">
                  <c:v>1.4604199999999999E-2</c:v>
                </c:pt>
                <c:pt idx="53953">
                  <c:v>1.4964999999999999E-2</c:v>
                </c:pt>
                <c:pt idx="53954">
                  <c:v>1.53148E-2</c:v>
                </c:pt>
                <c:pt idx="53955">
                  <c:v>1.5653299999999998E-2</c:v>
                </c:pt>
                <c:pt idx="53956">
                  <c:v>1.5979899999999998E-2</c:v>
                </c:pt>
                <c:pt idx="53957">
                  <c:v>1.6294400000000001E-2</c:v>
                </c:pt>
                <c:pt idx="53958">
                  <c:v>1.65965E-2</c:v>
                </c:pt>
                <c:pt idx="53959">
                  <c:v>1.6885600000000001E-2</c:v>
                </c:pt>
                <c:pt idx="53960">
                  <c:v>1.7161599999999999E-2</c:v>
                </c:pt>
                <c:pt idx="53961">
                  <c:v>1.7423899999999999E-2</c:v>
                </c:pt>
                <c:pt idx="53962">
                  <c:v>1.7672500000000001E-2</c:v>
                </c:pt>
                <c:pt idx="53963">
                  <c:v>1.79068E-2</c:v>
                </c:pt>
                <c:pt idx="53964">
                  <c:v>1.81266E-2</c:v>
                </c:pt>
                <c:pt idx="53965">
                  <c:v>1.8331799999999999E-2</c:v>
                </c:pt>
                <c:pt idx="53966">
                  <c:v>1.8521900000000001E-2</c:v>
                </c:pt>
                <c:pt idx="53967">
                  <c:v>1.86968E-2</c:v>
                </c:pt>
                <c:pt idx="53968">
                  <c:v>1.88562E-2</c:v>
                </c:pt>
                <c:pt idx="53969">
                  <c:v>1.89999E-2</c:v>
                </c:pt>
                <c:pt idx="53970">
                  <c:v>1.91278E-2</c:v>
                </c:pt>
                <c:pt idx="53971">
                  <c:v>1.9239599999999999E-2</c:v>
                </c:pt>
                <c:pt idx="53972">
                  <c:v>1.93352E-2</c:v>
                </c:pt>
                <c:pt idx="53973">
                  <c:v>1.9414399999999998E-2</c:v>
                </c:pt>
                <c:pt idx="53974">
                  <c:v>1.94772E-2</c:v>
                </c:pt>
                <c:pt idx="53975">
                  <c:v>1.95234E-2</c:v>
                </c:pt>
                <c:pt idx="53976">
                  <c:v>1.9552799999999999E-2</c:v>
                </c:pt>
                <c:pt idx="53977">
                  <c:v>1.95654E-2</c:v>
                </c:pt>
                <c:pt idx="53978">
                  <c:v>1.9561200000000001E-2</c:v>
                </c:pt>
                <c:pt idx="53979">
                  <c:v>1.9539999999999998E-2</c:v>
                </c:pt>
                <c:pt idx="53980">
                  <c:v>1.9501899999999999E-2</c:v>
                </c:pt>
                <c:pt idx="53981">
                  <c:v>1.94469E-2</c:v>
                </c:pt>
                <c:pt idx="53982">
                  <c:v>1.9375E-2</c:v>
                </c:pt>
                <c:pt idx="53983">
                  <c:v>1.92862E-2</c:v>
                </c:pt>
                <c:pt idx="53984">
                  <c:v>1.91805E-2</c:v>
                </c:pt>
                <c:pt idx="53985">
                  <c:v>1.9057999999999999E-2</c:v>
                </c:pt>
                <c:pt idx="53986">
                  <c:v>1.8918600000000001E-2</c:v>
                </c:pt>
                <c:pt idx="53987">
                  <c:v>1.8762399999999999E-2</c:v>
                </c:pt>
                <c:pt idx="53988">
                  <c:v>1.85898E-2</c:v>
                </c:pt>
                <c:pt idx="53989">
                  <c:v>1.8400699999999999E-2</c:v>
                </c:pt>
                <c:pt idx="53990">
                  <c:v>1.81954E-2</c:v>
                </c:pt>
                <c:pt idx="53991">
                  <c:v>1.7974E-2</c:v>
                </c:pt>
                <c:pt idx="53992">
                  <c:v>1.77368E-2</c:v>
                </c:pt>
                <c:pt idx="53993">
                  <c:v>1.74839E-2</c:v>
                </c:pt>
                <c:pt idx="53994">
                  <c:v>1.7215600000000001E-2</c:v>
                </c:pt>
                <c:pt idx="53995">
                  <c:v>1.6932200000000001E-2</c:v>
                </c:pt>
                <c:pt idx="53996">
                  <c:v>1.6633999999999999E-2</c:v>
                </c:pt>
                <c:pt idx="53997">
                  <c:v>1.6320999999999999E-2</c:v>
                </c:pt>
                <c:pt idx="53998">
                  <c:v>1.59937E-2</c:v>
                </c:pt>
                <c:pt idx="53999">
                  <c:v>1.56524E-2</c:v>
                </c:pt>
                <c:pt idx="54000">
                  <c:v>1.52973E-2</c:v>
                </c:pt>
                <c:pt idx="54001">
                  <c:v>1.4928800000000001E-2</c:v>
                </c:pt>
                <c:pt idx="54002">
                  <c:v>1.45474E-2</c:v>
                </c:pt>
                <c:pt idx="54003">
                  <c:v>1.41534E-2</c:v>
                </c:pt>
                <c:pt idx="54004">
                  <c:v>1.37473E-2</c:v>
                </c:pt>
                <c:pt idx="54005">
                  <c:v>1.3329199999999999E-2</c:v>
                </c:pt>
                <c:pt idx="54006">
                  <c:v>1.28997E-2</c:v>
                </c:pt>
                <c:pt idx="54007">
                  <c:v>1.24592E-2</c:v>
                </c:pt>
                <c:pt idx="54008">
                  <c:v>1.2008100000000001E-2</c:v>
                </c:pt>
                <c:pt idx="54009">
                  <c:v>1.1546799999999999E-2</c:v>
                </c:pt>
                <c:pt idx="54010">
                  <c:v>1.10758E-2</c:v>
                </c:pt>
                <c:pt idx="54011">
                  <c:v>1.0595500000000001E-2</c:v>
                </c:pt>
                <c:pt idx="54012">
                  <c:v>1.01064E-2</c:v>
                </c:pt>
                <c:pt idx="54013" formatCode="0.00E+00">
                  <c:v>9.60921E-3</c:v>
                </c:pt>
                <c:pt idx="54014" formatCode="0.00E+00">
                  <c:v>9.1043200000000008E-3</c:v>
                </c:pt>
                <c:pt idx="54015" formatCode="0.00E+00">
                  <c:v>8.5922900000000007E-3</c:v>
                </c:pt>
                <c:pt idx="54016" formatCode="0.00E+00">
                  <c:v>8.0736499999999999E-3</c:v>
                </c:pt>
                <c:pt idx="54017" formatCode="0.00E+00">
                  <c:v>7.5489399999999996E-3</c:v>
                </c:pt>
                <c:pt idx="54018" formatCode="0.00E+00">
                  <c:v>7.0187000000000001E-3</c:v>
                </c:pt>
                <c:pt idx="54019" formatCode="0.00E+00">
                  <c:v>6.48344E-3</c:v>
                </c:pt>
                <c:pt idx="54020" formatCode="0.00E+00">
                  <c:v>5.9437200000000004E-3</c:v>
                </c:pt>
                <c:pt idx="54021" formatCode="0.00E+00">
                  <c:v>5.4000999999999997E-3</c:v>
                </c:pt>
                <c:pt idx="54022" formatCode="0.00E+00">
                  <c:v>4.8531700000000004E-3</c:v>
                </c:pt>
                <c:pt idx="54023" formatCode="0.00E+00">
                  <c:v>4.3035499999999997E-3</c:v>
                </c:pt>
                <c:pt idx="54024" formatCode="0.00E+00">
                  <c:v>3.75181E-3</c:v>
                </c:pt>
                <c:pt idx="54025" formatCode="0.00E+00">
                  <c:v>3.19849E-3</c:v>
                </c:pt>
                <c:pt idx="54026" formatCode="0.00E+00">
                  <c:v>2.64408E-3</c:v>
                </c:pt>
                <c:pt idx="54027" formatCode="0.00E+00">
                  <c:v>2.0891099999999999E-3</c:v>
                </c:pt>
                <c:pt idx="54028" formatCode="0.00E+00">
                  <c:v>1.5341300000000001E-3</c:v>
                </c:pt>
                <c:pt idx="54029" formatCode="0.00E+00">
                  <c:v>9.7980599999999995E-4</c:v>
                </c:pt>
                <c:pt idx="54030" formatCode="0.00E+00">
                  <c:v>4.2675699999999999E-4</c:v>
                </c:pt>
                <c:pt idx="54031" formatCode="0.00E+00">
                  <c:v>-1.24418E-4</c:v>
                </c:pt>
                <c:pt idx="54032" formatCode="0.00E+00">
                  <c:v>-6.7313400000000004E-4</c:v>
                </c:pt>
                <c:pt idx="54033" formatCode="0.00E+00">
                  <c:v>-1.21883E-3</c:v>
                </c:pt>
                <c:pt idx="54034" formatCode="0.00E+00">
                  <c:v>-1.7610200000000001E-3</c:v>
                </c:pt>
                <c:pt idx="54035" formatCode="0.00E+00">
                  <c:v>-2.2991999999999999E-3</c:v>
                </c:pt>
                <c:pt idx="54036" formatCode="0.00E+00">
                  <c:v>-2.8329000000000002E-3</c:v>
                </c:pt>
                <c:pt idx="54037" formatCode="0.00E+00">
                  <c:v>-3.3616399999999999E-3</c:v>
                </c:pt>
                <c:pt idx="54038" formatCode="0.00E+00">
                  <c:v>-3.8849000000000002E-3</c:v>
                </c:pt>
                <c:pt idx="54039" formatCode="0.00E+00">
                  <c:v>-4.4021399999999997E-3</c:v>
                </c:pt>
                <c:pt idx="54040" formatCode="0.00E+00">
                  <c:v>-4.9128599999999998E-3</c:v>
                </c:pt>
                <c:pt idx="54041" formatCode="0.00E+00">
                  <c:v>-5.4165799999999998E-3</c:v>
                </c:pt>
                <c:pt idx="54042" formatCode="0.00E+00">
                  <c:v>-5.9127700000000004E-3</c:v>
                </c:pt>
                <c:pt idx="54043" formatCode="0.00E+00">
                  <c:v>-6.4008800000000003E-3</c:v>
                </c:pt>
                <c:pt idx="54044" formatCode="0.00E+00">
                  <c:v>-6.8804299999999999E-3</c:v>
                </c:pt>
                <c:pt idx="54045" formatCode="0.00E+00">
                  <c:v>-7.3509200000000004E-3</c:v>
                </c:pt>
                <c:pt idx="54046" formatCode="0.00E+00">
                  <c:v>-7.8118500000000004E-3</c:v>
                </c:pt>
                <c:pt idx="54047" formatCode="0.00E+00">
                  <c:v>-8.2627399999999993E-3</c:v>
                </c:pt>
                <c:pt idx="54048" formatCode="0.00E+00">
                  <c:v>-8.7031699999999997E-3</c:v>
                </c:pt>
                <c:pt idx="54049" formatCode="0.00E+00">
                  <c:v>-9.1327200000000004E-3</c:v>
                </c:pt>
                <c:pt idx="54050" formatCode="0.00E+00">
                  <c:v>-9.5510100000000004E-3</c:v>
                </c:pt>
                <c:pt idx="54051" formatCode="0.00E+00">
                  <c:v>-9.9577499999999996E-3</c:v>
                </c:pt>
                <c:pt idx="54052">
                  <c:v>-1.03526E-2</c:v>
                </c:pt>
                <c:pt idx="54053">
                  <c:v>-1.07353E-2</c:v>
                </c:pt>
                <c:pt idx="54054">
                  <c:v>-1.11053E-2</c:v>
                </c:pt>
                <c:pt idx="54055">
                  <c:v>-1.1462399999999999E-2</c:v>
                </c:pt>
                <c:pt idx="54056">
                  <c:v>-1.18061E-2</c:v>
                </c:pt>
                <c:pt idx="54057">
                  <c:v>-1.21361E-2</c:v>
                </c:pt>
                <c:pt idx="54058">
                  <c:v>-1.2452299999999999E-2</c:v>
                </c:pt>
                <c:pt idx="54059">
                  <c:v>-1.27542E-2</c:v>
                </c:pt>
                <c:pt idx="54060">
                  <c:v>-1.3041799999999999E-2</c:v>
                </c:pt>
                <c:pt idx="54061">
                  <c:v>-1.3314599999999999E-2</c:v>
                </c:pt>
                <c:pt idx="54062">
                  <c:v>-1.3572499999999999E-2</c:v>
                </c:pt>
                <c:pt idx="54063">
                  <c:v>-1.38152E-2</c:v>
                </c:pt>
                <c:pt idx="54064">
                  <c:v>-1.4042600000000001E-2</c:v>
                </c:pt>
                <c:pt idx="54065">
                  <c:v>-1.42545E-2</c:v>
                </c:pt>
                <c:pt idx="54066">
                  <c:v>-1.44508E-2</c:v>
                </c:pt>
                <c:pt idx="54067">
                  <c:v>-1.46312E-2</c:v>
                </c:pt>
                <c:pt idx="54068">
                  <c:v>-1.47958E-2</c:v>
                </c:pt>
                <c:pt idx="54069">
                  <c:v>-1.4944300000000001E-2</c:v>
                </c:pt>
                <c:pt idx="54070">
                  <c:v>-1.50767E-2</c:v>
                </c:pt>
                <c:pt idx="54071">
                  <c:v>-1.5192900000000001E-2</c:v>
                </c:pt>
                <c:pt idx="54072">
                  <c:v>-1.52929E-2</c:v>
                </c:pt>
                <c:pt idx="54073">
                  <c:v>-1.5376600000000001E-2</c:v>
                </c:pt>
                <c:pt idx="54074">
                  <c:v>-1.5443999999999999E-2</c:v>
                </c:pt>
                <c:pt idx="54075">
                  <c:v>-1.5495099999999999E-2</c:v>
                </c:pt>
                <c:pt idx="54076">
                  <c:v>-1.55301E-2</c:v>
                </c:pt>
                <c:pt idx="54077">
                  <c:v>-1.55491E-2</c:v>
                </c:pt>
                <c:pt idx="54078">
                  <c:v>-1.55522E-2</c:v>
                </c:pt>
                <c:pt idx="54079">
                  <c:v>-1.5539300000000001E-2</c:v>
                </c:pt>
                <c:pt idx="54080">
                  <c:v>-1.5510700000000001E-2</c:v>
                </c:pt>
                <c:pt idx="54081">
                  <c:v>-1.5466199999999999E-2</c:v>
                </c:pt>
                <c:pt idx="54082">
                  <c:v>-1.54059E-2</c:v>
                </c:pt>
                <c:pt idx="54083">
                  <c:v>-1.5330099999999999E-2</c:v>
                </c:pt>
                <c:pt idx="54084">
                  <c:v>-1.5238700000000001E-2</c:v>
                </c:pt>
                <c:pt idx="54085">
                  <c:v>-1.5132E-2</c:v>
                </c:pt>
                <c:pt idx="54086">
                  <c:v>-1.50101E-2</c:v>
                </c:pt>
                <c:pt idx="54087">
                  <c:v>-1.48734E-2</c:v>
                </c:pt>
                <c:pt idx="54088">
                  <c:v>-1.47221E-2</c:v>
                </c:pt>
                <c:pt idx="54089">
                  <c:v>-1.45565E-2</c:v>
                </c:pt>
                <c:pt idx="54090">
                  <c:v>-1.43766E-2</c:v>
                </c:pt>
                <c:pt idx="54091">
                  <c:v>-1.41829E-2</c:v>
                </c:pt>
                <c:pt idx="54092">
                  <c:v>-1.3975700000000001E-2</c:v>
                </c:pt>
                <c:pt idx="54093">
                  <c:v>-1.37553E-2</c:v>
                </c:pt>
                <c:pt idx="54094">
                  <c:v>-1.3521999999999999E-2</c:v>
                </c:pt>
                <c:pt idx="54095">
                  <c:v>-1.32762E-2</c:v>
                </c:pt>
                <c:pt idx="54096">
                  <c:v>-1.3017900000000001E-2</c:v>
                </c:pt>
                <c:pt idx="54097">
                  <c:v>-1.27475E-2</c:v>
                </c:pt>
                <c:pt idx="54098">
                  <c:v>-1.2465199999999999E-2</c:v>
                </c:pt>
                <c:pt idx="54099">
                  <c:v>-1.2171299999999999E-2</c:v>
                </c:pt>
                <c:pt idx="54100">
                  <c:v>-1.1866099999999999E-2</c:v>
                </c:pt>
                <c:pt idx="54101">
                  <c:v>-1.1550299999999999E-2</c:v>
                </c:pt>
                <c:pt idx="54102">
                  <c:v>-1.1224400000000001E-2</c:v>
                </c:pt>
                <c:pt idx="54103">
                  <c:v>-1.08886E-2</c:v>
                </c:pt>
                <c:pt idx="54104">
                  <c:v>-1.0543200000000001E-2</c:v>
                </c:pt>
                <c:pt idx="54105">
                  <c:v>-1.01885E-2</c:v>
                </c:pt>
                <c:pt idx="54106" formatCode="0.00E+00">
                  <c:v>-9.8249099999999992E-3</c:v>
                </c:pt>
                <c:pt idx="54107" formatCode="0.00E+00">
                  <c:v>-9.4527699999999992E-3</c:v>
                </c:pt>
                <c:pt idx="54108" formatCode="0.00E+00">
                  <c:v>-9.0724299999999994E-3</c:v>
                </c:pt>
                <c:pt idx="54109" formatCode="0.00E+00">
                  <c:v>-8.6843000000000007E-3</c:v>
                </c:pt>
                <c:pt idx="54110" formatCode="0.00E+00">
                  <c:v>-8.2888900000000001E-3</c:v>
                </c:pt>
                <c:pt idx="54111" formatCode="0.00E+00">
                  <c:v>-7.88669E-3</c:v>
                </c:pt>
                <c:pt idx="54112" formatCode="0.00E+00">
                  <c:v>-7.4781300000000004E-3</c:v>
                </c:pt>
                <c:pt idx="54113" formatCode="0.00E+00">
                  <c:v>-7.0636300000000004E-3</c:v>
                </c:pt>
                <c:pt idx="54114" formatCode="0.00E+00">
                  <c:v>-6.64367E-3</c:v>
                </c:pt>
                <c:pt idx="54115" formatCode="0.00E+00">
                  <c:v>-6.2187199999999996E-3</c:v>
                </c:pt>
                <c:pt idx="54116" formatCode="0.00E+00">
                  <c:v>-5.7892500000000001E-3</c:v>
                </c:pt>
                <c:pt idx="54117" formatCode="0.00E+00">
                  <c:v>-5.3556899999999998E-3</c:v>
                </c:pt>
                <c:pt idx="54118" formatCode="0.00E+00">
                  <c:v>-4.91838E-3</c:v>
                </c:pt>
                <c:pt idx="54119" formatCode="0.00E+00">
                  <c:v>-4.4776199999999999E-3</c:v>
                </c:pt>
                <c:pt idx="54120" formatCode="0.00E+00">
                  <c:v>-4.03375E-3</c:v>
                </c:pt>
                <c:pt idx="54121" formatCode="0.00E+00">
                  <c:v>-3.5872E-3</c:v>
                </c:pt>
                <c:pt idx="54122" formatCode="0.00E+00">
                  <c:v>-3.1383800000000001E-3</c:v>
                </c:pt>
                <c:pt idx="54123" formatCode="0.00E+00">
                  <c:v>-2.6876600000000001E-3</c:v>
                </c:pt>
                <c:pt idx="54124" formatCode="0.00E+00">
                  <c:v>-2.23544E-3</c:v>
                </c:pt>
                <c:pt idx="54125" formatCode="0.00E+00">
                  <c:v>-1.7821600000000001E-3</c:v>
                </c:pt>
                <c:pt idx="54126" formatCode="0.00E+00">
                  <c:v>-1.32828E-3</c:v>
                </c:pt>
                <c:pt idx="54127" formatCode="0.00E+00">
                  <c:v>-8.7424900000000001E-4</c:v>
                </c:pt>
                <c:pt idx="54128" formatCode="0.00E+00">
                  <c:v>-4.2046299999999999E-4</c:v>
                </c:pt>
                <c:pt idx="54129" formatCode="0.00E+00">
                  <c:v>3.2687100000000001E-5</c:v>
                </c:pt>
                <c:pt idx="54130" formatCode="0.00E+00">
                  <c:v>4.8480700000000002E-4</c:v>
                </c:pt>
                <c:pt idx="54131" formatCode="0.00E+00">
                  <c:v>9.3552700000000002E-4</c:v>
                </c:pt>
                <c:pt idx="54132" formatCode="0.00E+00">
                  <c:v>1.38455E-3</c:v>
                </c:pt>
                <c:pt idx="54133" formatCode="0.00E+00">
                  <c:v>1.8316000000000001E-3</c:v>
                </c:pt>
                <c:pt idx="54134" formatCode="0.00E+00">
                  <c:v>2.2763599999999998E-3</c:v>
                </c:pt>
                <c:pt idx="54135" formatCode="0.00E+00">
                  <c:v>2.7184900000000001E-3</c:v>
                </c:pt>
                <c:pt idx="54136" formatCode="0.00E+00">
                  <c:v>3.15767E-3</c:v>
                </c:pt>
                <c:pt idx="54137" formatCode="0.00E+00">
                  <c:v>3.5935799999999999E-3</c:v>
                </c:pt>
                <c:pt idx="54138" formatCode="0.00E+00">
                  <c:v>4.0259400000000004E-3</c:v>
                </c:pt>
                <c:pt idx="54139" formatCode="0.00E+00">
                  <c:v>4.4544600000000004E-3</c:v>
                </c:pt>
                <c:pt idx="54140" formatCode="0.00E+00">
                  <c:v>4.8788199999999999E-3</c:v>
                </c:pt>
                <c:pt idx="54141" formatCode="0.00E+00">
                  <c:v>5.2986600000000002E-3</c:v>
                </c:pt>
                <c:pt idx="54142" formatCode="0.00E+00">
                  <c:v>5.71361E-3</c:v>
                </c:pt>
                <c:pt idx="54143" formatCode="0.00E+00">
                  <c:v>6.1233900000000003E-3</c:v>
                </c:pt>
                <c:pt idx="54144" formatCode="0.00E+00">
                  <c:v>6.5277099999999999E-3</c:v>
                </c:pt>
                <c:pt idx="54145" formatCode="0.00E+00">
                  <c:v>6.9262899999999999E-3</c:v>
                </c:pt>
                <c:pt idx="54146" formatCode="0.00E+00">
                  <c:v>7.3188400000000001E-3</c:v>
                </c:pt>
                <c:pt idx="54147" formatCode="0.00E+00">
                  <c:v>7.70516E-3</c:v>
                </c:pt>
                <c:pt idx="54148" formatCode="0.00E+00">
                  <c:v>8.0851699999999992E-3</c:v>
                </c:pt>
                <c:pt idx="54149" formatCode="0.00E+00">
                  <c:v>8.4587900000000008E-3</c:v>
                </c:pt>
                <c:pt idx="54150" formatCode="0.00E+00">
                  <c:v>8.8258599999999996E-3</c:v>
                </c:pt>
                <c:pt idx="54151" formatCode="0.00E+00">
                  <c:v>9.1860899999999992E-3</c:v>
                </c:pt>
                <c:pt idx="54152" formatCode="0.00E+00">
                  <c:v>9.5392500000000009E-3</c:v>
                </c:pt>
                <c:pt idx="54153" formatCode="0.00E+00">
                  <c:v>9.8851800000000004E-3</c:v>
                </c:pt>
                <c:pt idx="54154">
                  <c:v>1.02237E-2</c:v>
                </c:pt>
                <c:pt idx="54155">
                  <c:v>1.05548E-2</c:v>
                </c:pt>
                <c:pt idx="54156">
                  <c:v>1.0878199999999999E-2</c:v>
                </c:pt>
                <c:pt idx="54157">
                  <c:v>1.1193699999999999E-2</c:v>
                </c:pt>
                <c:pt idx="54158">
                  <c:v>1.15014E-2</c:v>
                </c:pt>
                <c:pt idx="54159">
                  <c:v>1.18012E-2</c:v>
                </c:pt>
                <c:pt idx="54160">
                  <c:v>1.2093E-2</c:v>
                </c:pt>
                <c:pt idx="54161">
                  <c:v>1.23765E-2</c:v>
                </c:pt>
                <c:pt idx="54162">
                  <c:v>1.26518E-2</c:v>
                </c:pt>
                <c:pt idx="54163">
                  <c:v>1.2918600000000001E-2</c:v>
                </c:pt>
                <c:pt idx="54164">
                  <c:v>1.3176999999999999E-2</c:v>
                </c:pt>
                <c:pt idx="54165">
                  <c:v>1.3426799999999999E-2</c:v>
                </c:pt>
                <c:pt idx="54166">
                  <c:v>1.36679E-2</c:v>
                </c:pt>
                <c:pt idx="54167">
                  <c:v>1.3900300000000001E-2</c:v>
                </c:pt>
                <c:pt idx="54168">
                  <c:v>1.4124100000000001E-2</c:v>
                </c:pt>
                <c:pt idx="54169">
                  <c:v>1.43392E-2</c:v>
                </c:pt>
                <c:pt idx="54170">
                  <c:v>1.45457E-2</c:v>
                </c:pt>
                <c:pt idx="54171">
                  <c:v>1.4743600000000001E-2</c:v>
                </c:pt>
                <c:pt idx="54172">
                  <c:v>1.49328E-2</c:v>
                </c:pt>
                <c:pt idx="54173">
                  <c:v>1.5113400000000001E-2</c:v>
                </c:pt>
                <c:pt idx="54174">
                  <c:v>1.5285399999999999E-2</c:v>
                </c:pt>
                <c:pt idx="54175">
                  <c:v>1.54489E-2</c:v>
                </c:pt>
                <c:pt idx="54176">
                  <c:v>1.5603799999999999E-2</c:v>
                </c:pt>
                <c:pt idx="54177">
                  <c:v>1.5750199999999999E-2</c:v>
                </c:pt>
                <c:pt idx="54178">
                  <c:v>1.5888099999999999E-2</c:v>
                </c:pt>
                <c:pt idx="54179">
                  <c:v>1.60175E-2</c:v>
                </c:pt>
                <c:pt idx="54180">
                  <c:v>1.61385E-2</c:v>
                </c:pt>
                <c:pt idx="54181">
                  <c:v>1.6251100000000001E-2</c:v>
                </c:pt>
                <c:pt idx="54182">
                  <c:v>1.6355399999999999E-2</c:v>
                </c:pt>
                <c:pt idx="54183">
                  <c:v>1.6451400000000001E-2</c:v>
                </c:pt>
                <c:pt idx="54184">
                  <c:v>1.65392E-2</c:v>
                </c:pt>
                <c:pt idx="54185">
                  <c:v>1.66188E-2</c:v>
                </c:pt>
                <c:pt idx="54186">
                  <c:v>1.6690300000000002E-2</c:v>
                </c:pt>
                <c:pt idx="54187">
                  <c:v>1.6753799999999999E-2</c:v>
                </c:pt>
                <c:pt idx="54188">
                  <c:v>1.6809500000000002E-2</c:v>
                </c:pt>
                <c:pt idx="54189">
                  <c:v>1.6857400000000002E-2</c:v>
                </c:pt>
                <c:pt idx="54190">
                  <c:v>1.6897599999999999E-2</c:v>
                </c:pt>
                <c:pt idx="54191">
                  <c:v>1.69301E-2</c:v>
                </c:pt>
                <c:pt idx="54192">
                  <c:v>1.6955100000000001E-2</c:v>
                </c:pt>
                <c:pt idx="54193">
                  <c:v>1.69727E-2</c:v>
                </c:pt>
                <c:pt idx="54194">
                  <c:v>1.6982899999999999E-2</c:v>
                </c:pt>
                <c:pt idx="54195">
                  <c:v>1.6985799999999999E-2</c:v>
                </c:pt>
                <c:pt idx="54196">
                  <c:v>1.6981400000000001E-2</c:v>
                </c:pt>
                <c:pt idx="54197">
                  <c:v>1.69699E-2</c:v>
                </c:pt>
                <c:pt idx="54198">
                  <c:v>1.69512E-2</c:v>
                </c:pt>
                <c:pt idx="54199">
                  <c:v>1.6925599999999999E-2</c:v>
                </c:pt>
                <c:pt idx="54200">
                  <c:v>1.68933E-2</c:v>
                </c:pt>
                <c:pt idx="54201">
                  <c:v>1.6854399999999999E-2</c:v>
                </c:pt>
                <c:pt idx="54202">
                  <c:v>1.6808900000000002E-2</c:v>
                </c:pt>
                <c:pt idx="54203">
                  <c:v>1.6757000000000001E-2</c:v>
                </c:pt>
                <c:pt idx="54204">
                  <c:v>1.66988E-2</c:v>
                </c:pt>
                <c:pt idx="54205">
                  <c:v>1.6634400000000001E-2</c:v>
                </c:pt>
                <c:pt idx="54206">
                  <c:v>1.6563700000000001E-2</c:v>
                </c:pt>
                <c:pt idx="54207">
                  <c:v>1.6486799999999999E-2</c:v>
                </c:pt>
                <c:pt idx="54208">
                  <c:v>1.64038E-2</c:v>
                </c:pt>
                <c:pt idx="54209">
                  <c:v>1.6315E-2</c:v>
                </c:pt>
                <c:pt idx="54210">
                  <c:v>1.62203E-2</c:v>
                </c:pt>
                <c:pt idx="54211">
                  <c:v>1.6120099999999998E-2</c:v>
                </c:pt>
                <c:pt idx="54212">
                  <c:v>1.6014299999999999E-2</c:v>
                </c:pt>
                <c:pt idx="54213">
                  <c:v>1.5903E-2</c:v>
                </c:pt>
                <c:pt idx="54214">
                  <c:v>1.57863E-2</c:v>
                </c:pt>
                <c:pt idx="54215">
                  <c:v>1.5664299999999999E-2</c:v>
                </c:pt>
                <c:pt idx="54216">
                  <c:v>1.5537E-2</c:v>
                </c:pt>
                <c:pt idx="54217">
                  <c:v>1.54047E-2</c:v>
                </c:pt>
                <c:pt idx="54218">
                  <c:v>1.5267299999999999E-2</c:v>
                </c:pt>
                <c:pt idx="54219">
                  <c:v>1.51249E-2</c:v>
                </c:pt>
                <c:pt idx="54220">
                  <c:v>1.4977600000000001E-2</c:v>
                </c:pt>
                <c:pt idx="54221">
                  <c:v>1.48255E-2</c:v>
                </c:pt>
                <c:pt idx="54222">
                  <c:v>1.4668499999999999E-2</c:v>
                </c:pt>
                <c:pt idx="54223">
                  <c:v>1.45068E-2</c:v>
                </c:pt>
                <c:pt idx="54224">
                  <c:v>1.43404E-2</c:v>
                </c:pt>
                <c:pt idx="54225">
                  <c:v>1.41695E-2</c:v>
                </c:pt>
                <c:pt idx="54226">
                  <c:v>1.3994100000000001E-2</c:v>
                </c:pt>
                <c:pt idx="54227">
                  <c:v>1.3814099999999999E-2</c:v>
                </c:pt>
                <c:pt idx="54228">
                  <c:v>1.36297E-2</c:v>
                </c:pt>
                <c:pt idx="54229">
                  <c:v>1.3441E-2</c:v>
                </c:pt>
                <c:pt idx="54230">
                  <c:v>1.3247999999999999E-2</c:v>
                </c:pt>
                <c:pt idx="54231">
                  <c:v>1.30508E-2</c:v>
                </c:pt>
                <c:pt idx="54232">
                  <c:v>1.28494E-2</c:v>
                </c:pt>
                <c:pt idx="54233">
                  <c:v>1.26439E-2</c:v>
                </c:pt>
                <c:pt idx="54234">
                  <c:v>1.2434300000000001E-2</c:v>
                </c:pt>
                <c:pt idx="54235">
                  <c:v>1.2220699999999999E-2</c:v>
                </c:pt>
                <c:pt idx="54236">
                  <c:v>1.2003099999999999E-2</c:v>
                </c:pt>
                <c:pt idx="54237">
                  <c:v>1.17816E-2</c:v>
                </c:pt>
                <c:pt idx="54238">
                  <c:v>1.1556500000000001E-2</c:v>
                </c:pt>
                <c:pt idx="54239">
                  <c:v>1.13276E-2</c:v>
                </c:pt>
                <c:pt idx="54240">
                  <c:v>1.10951E-2</c:v>
                </c:pt>
                <c:pt idx="54241">
                  <c:v>1.0859000000000001E-2</c:v>
                </c:pt>
                <c:pt idx="54242">
                  <c:v>1.0619399999999999E-2</c:v>
                </c:pt>
                <c:pt idx="54243">
                  <c:v>1.03763E-2</c:v>
                </c:pt>
                <c:pt idx="54244">
                  <c:v>1.01298E-2</c:v>
                </c:pt>
                <c:pt idx="54245" formatCode="0.00E+00">
                  <c:v>9.8798600000000007E-3</c:v>
                </c:pt>
                <c:pt idx="54246" formatCode="0.00E+00">
                  <c:v>9.6266000000000008E-3</c:v>
                </c:pt>
                <c:pt idx="54247" formatCode="0.00E+00">
                  <c:v>9.3700699999999994E-3</c:v>
                </c:pt>
                <c:pt idx="54248" formatCode="0.00E+00">
                  <c:v>9.1103399999999998E-3</c:v>
                </c:pt>
                <c:pt idx="54249" formatCode="0.00E+00">
                  <c:v>8.8474499999999998E-3</c:v>
                </c:pt>
                <c:pt idx="54250" formatCode="0.00E+00">
                  <c:v>8.5815000000000006E-3</c:v>
                </c:pt>
                <c:pt idx="54251" formatCode="0.00E+00">
                  <c:v>8.3126099999999998E-3</c:v>
                </c:pt>
                <c:pt idx="54252" formatCode="0.00E+00">
                  <c:v>8.0409000000000001E-3</c:v>
                </c:pt>
                <c:pt idx="54253" formatCode="0.00E+00">
                  <c:v>7.76649E-3</c:v>
                </c:pt>
                <c:pt idx="54254" formatCode="0.00E+00">
                  <c:v>7.4894499999999999E-3</c:v>
                </c:pt>
                <c:pt idx="54255" formatCode="0.00E+00">
                  <c:v>7.2098199999999996E-3</c:v>
                </c:pt>
                <c:pt idx="54256" formatCode="0.00E+00">
                  <c:v>6.9275999999999999E-3</c:v>
                </c:pt>
                <c:pt idx="54257" formatCode="0.00E+00">
                  <c:v>6.6428099999999999E-3</c:v>
                </c:pt>
                <c:pt idx="54258" formatCode="0.00E+00">
                  <c:v>6.35551E-3</c:v>
                </c:pt>
                <c:pt idx="54259" formatCode="0.00E+00">
                  <c:v>6.0658200000000004E-3</c:v>
                </c:pt>
                <c:pt idx="54260" formatCode="0.00E+00">
                  <c:v>5.7738599999999996E-3</c:v>
                </c:pt>
                <c:pt idx="54261" formatCode="0.00E+00">
                  <c:v>5.4797500000000002E-3</c:v>
                </c:pt>
                <c:pt idx="54262" formatCode="0.00E+00">
                  <c:v>5.18361E-3</c:v>
                </c:pt>
                <c:pt idx="54263" formatCode="0.00E+00">
                  <c:v>4.88552E-3</c:v>
                </c:pt>
                <c:pt idx="54264" formatCode="0.00E+00">
                  <c:v>4.5856200000000003E-3</c:v>
                </c:pt>
                <c:pt idx="54265" formatCode="0.00E+00">
                  <c:v>4.2840200000000004E-3</c:v>
                </c:pt>
                <c:pt idx="54266" formatCode="0.00E+00">
                  <c:v>3.98088E-3</c:v>
                </c:pt>
                <c:pt idx="54267" formatCode="0.00E+00">
                  <c:v>3.67636E-3</c:v>
                </c:pt>
                <c:pt idx="54268" formatCode="0.00E+00">
                  <c:v>3.3705900000000001E-3</c:v>
                </c:pt>
                <c:pt idx="54269" formatCode="0.00E+00">
                  <c:v>3.0637099999999999E-3</c:v>
                </c:pt>
                <c:pt idx="54270" formatCode="0.00E+00">
                  <c:v>2.75582E-3</c:v>
                </c:pt>
                <c:pt idx="54271" formatCode="0.00E+00">
                  <c:v>2.44707E-3</c:v>
                </c:pt>
                <c:pt idx="54272" formatCode="0.00E+00">
                  <c:v>2.13759E-3</c:v>
                </c:pt>
                <c:pt idx="54273" formatCode="0.00E+00">
                  <c:v>1.82756E-3</c:v>
                </c:pt>
                <c:pt idx="54274" formatCode="0.00E+00">
                  <c:v>1.5171E-3</c:v>
                </c:pt>
                <c:pt idx="54275" formatCode="0.00E+00">
                  <c:v>1.2063899999999999E-3</c:v>
                </c:pt>
                <c:pt idx="54276" formatCode="0.00E+00">
                  <c:v>8.9559100000000005E-4</c:v>
                </c:pt>
                <c:pt idx="54277" formatCode="0.00E+00">
                  <c:v>5.8486400000000004E-4</c:v>
                </c:pt>
                <c:pt idx="54278" formatCode="0.00E+00">
                  <c:v>2.7438400000000002E-4</c:v>
                </c:pt>
                <c:pt idx="54279" formatCode="0.00E+00">
                  <c:v>-3.5627799999999998E-5</c:v>
                </c:pt>
                <c:pt idx="54280" formatCode="0.00E+00">
                  <c:v>-3.44963E-4</c:v>
                </c:pt>
                <c:pt idx="54281" formatCode="0.00E+00">
                  <c:v>-6.5346999999999996E-4</c:v>
                </c:pt>
                <c:pt idx="54282" formatCode="0.00E+00">
                  <c:v>-9.6100700000000005E-4</c:v>
                </c:pt>
                <c:pt idx="54283" formatCode="0.00E+00">
                  <c:v>-1.26739E-3</c:v>
                </c:pt>
                <c:pt idx="54284" formatCode="0.00E+00">
                  <c:v>-1.57241E-3</c:v>
                </c:pt>
                <c:pt idx="54285" formatCode="0.00E+00">
                  <c:v>-1.87587E-3</c:v>
                </c:pt>
                <c:pt idx="54286" formatCode="0.00E+00">
                  <c:v>-2.1775599999999998E-3</c:v>
                </c:pt>
                <c:pt idx="54287" formatCode="0.00E+00">
                  <c:v>-2.4772499999999999E-3</c:v>
                </c:pt>
                <c:pt idx="54288" formatCode="0.00E+00">
                  <c:v>-2.7747200000000001E-3</c:v>
                </c:pt>
                <c:pt idx="54289" formatCode="0.00E+00">
                  <c:v>-3.0697699999999999E-3</c:v>
                </c:pt>
                <c:pt idx="54290" formatCode="0.00E+00">
                  <c:v>-3.3621599999999999E-3</c:v>
                </c:pt>
                <c:pt idx="54291" formatCode="0.00E+00">
                  <c:v>-3.6516700000000001E-3</c:v>
                </c:pt>
                <c:pt idx="54292" formatCode="0.00E+00">
                  <c:v>-3.9380600000000002E-3</c:v>
                </c:pt>
                <c:pt idx="54293" formatCode="0.00E+00">
                  <c:v>-4.2211000000000002E-3</c:v>
                </c:pt>
                <c:pt idx="54294" formatCode="0.00E+00">
                  <c:v>-4.5006100000000004E-3</c:v>
                </c:pt>
                <c:pt idx="54295" formatCode="0.00E+00">
                  <c:v>-4.7763800000000002E-3</c:v>
                </c:pt>
                <c:pt idx="54296" formatCode="0.00E+00">
                  <c:v>-5.0481700000000003E-3</c:v>
                </c:pt>
                <c:pt idx="54297" formatCode="0.00E+00">
                  <c:v>-5.3157300000000003E-3</c:v>
                </c:pt>
                <c:pt idx="54298" formatCode="0.00E+00">
                  <c:v>-5.57882E-3</c:v>
                </c:pt>
                <c:pt idx="54299" formatCode="0.00E+00">
                  <c:v>-5.8371899999999999E-3</c:v>
                </c:pt>
                <c:pt idx="54300" formatCode="0.00E+00">
                  <c:v>-6.0905899999999999E-3</c:v>
                </c:pt>
                <c:pt idx="54301" formatCode="0.00E+00">
                  <c:v>-6.3387599999999997E-3</c:v>
                </c:pt>
                <c:pt idx="54302" formatCode="0.00E+00">
                  <c:v>-6.5814899999999997E-3</c:v>
                </c:pt>
                <c:pt idx="54303" formatCode="0.00E+00">
                  <c:v>-6.8185600000000004E-3</c:v>
                </c:pt>
                <c:pt idx="54304" formatCode="0.00E+00">
                  <c:v>-7.0497900000000002E-3</c:v>
                </c:pt>
                <c:pt idx="54305" formatCode="0.00E+00">
                  <c:v>-7.2749499999999996E-3</c:v>
                </c:pt>
                <c:pt idx="54306" formatCode="0.00E+00">
                  <c:v>-7.4938399999999999E-3</c:v>
                </c:pt>
                <c:pt idx="54307" formatCode="0.00E+00">
                  <c:v>-7.7062500000000004E-3</c:v>
                </c:pt>
                <c:pt idx="54308" formatCode="0.00E+00">
                  <c:v>-7.9119499999999992E-3</c:v>
                </c:pt>
                <c:pt idx="54309" formatCode="0.00E+00">
                  <c:v>-8.1106800000000003E-3</c:v>
                </c:pt>
                <c:pt idx="54310" formatCode="0.00E+00">
                  <c:v>-8.3021999999999992E-3</c:v>
                </c:pt>
                <c:pt idx="54311" formatCode="0.00E+00">
                  <c:v>-8.4863200000000003E-3</c:v>
                </c:pt>
                <c:pt idx="54312" formatCode="0.00E+00">
                  <c:v>-8.6628499999999997E-3</c:v>
                </c:pt>
                <c:pt idx="54313" formatCode="0.00E+00">
                  <c:v>-8.8315600000000005E-3</c:v>
                </c:pt>
                <c:pt idx="54314" formatCode="0.00E+00">
                  <c:v>-8.9922100000000005E-3</c:v>
                </c:pt>
                <c:pt idx="54315" formatCode="0.00E+00">
                  <c:v>-9.1445999999999993E-3</c:v>
                </c:pt>
                <c:pt idx="54316" formatCode="0.00E+00">
                  <c:v>-9.2885199999999998E-3</c:v>
                </c:pt>
                <c:pt idx="54317" formatCode="0.00E+00">
                  <c:v>-9.4237599999999998E-3</c:v>
                </c:pt>
                <c:pt idx="54318" formatCode="0.00E+00">
                  <c:v>-9.5501200000000005E-3</c:v>
                </c:pt>
                <c:pt idx="54319" formatCode="0.00E+00">
                  <c:v>-9.6673999999999996E-3</c:v>
                </c:pt>
                <c:pt idx="54320" formatCode="0.00E+00">
                  <c:v>-9.7754199999999999E-3</c:v>
                </c:pt>
                <c:pt idx="54321" formatCode="0.00E+00">
                  <c:v>-9.8740100000000008E-3</c:v>
                </c:pt>
                <c:pt idx="54322" formatCode="0.00E+00">
                  <c:v>-9.9630199999999995E-3</c:v>
                </c:pt>
                <c:pt idx="54323">
                  <c:v>-1.0042300000000001E-2</c:v>
                </c:pt>
                <c:pt idx="54324">
                  <c:v>-1.01117E-2</c:v>
                </c:pt>
                <c:pt idx="54325">
                  <c:v>-1.0171100000000001E-2</c:v>
                </c:pt>
                <c:pt idx="54326">
                  <c:v>-1.02203E-2</c:v>
                </c:pt>
                <c:pt idx="54327">
                  <c:v>-1.02592E-2</c:v>
                </c:pt>
                <c:pt idx="54328">
                  <c:v>-1.02875E-2</c:v>
                </c:pt>
                <c:pt idx="54329">
                  <c:v>-1.03053E-2</c:v>
                </c:pt>
                <c:pt idx="54330">
                  <c:v>-1.0312399999999999E-2</c:v>
                </c:pt>
                <c:pt idx="54331">
                  <c:v>-1.0308700000000001E-2</c:v>
                </c:pt>
                <c:pt idx="54332">
                  <c:v>-1.02942E-2</c:v>
                </c:pt>
                <c:pt idx="54333">
                  <c:v>-1.0268599999999999E-2</c:v>
                </c:pt>
                <c:pt idx="54334">
                  <c:v>-1.0232099999999999E-2</c:v>
                </c:pt>
                <c:pt idx="54335">
                  <c:v>-1.01846E-2</c:v>
                </c:pt>
                <c:pt idx="54336">
                  <c:v>-1.01259E-2</c:v>
                </c:pt>
                <c:pt idx="54337">
                  <c:v>-1.00561E-2</c:v>
                </c:pt>
                <c:pt idx="54338" formatCode="0.00E+00">
                  <c:v>-9.9751500000000003E-3</c:v>
                </c:pt>
                <c:pt idx="54339" formatCode="0.00E+00">
                  <c:v>-9.8829699999999996E-3</c:v>
                </c:pt>
                <c:pt idx="54340" formatCode="0.00E+00">
                  <c:v>-9.7795499999999997E-3</c:v>
                </c:pt>
                <c:pt idx="54341" formatCode="0.00E+00">
                  <c:v>-9.6648800000000007E-3</c:v>
                </c:pt>
                <c:pt idx="54342" formatCode="0.00E+00">
                  <c:v>-9.5389600000000008E-3</c:v>
                </c:pt>
                <c:pt idx="54343" formatCode="0.00E+00">
                  <c:v>-9.4018399999999999E-3</c:v>
                </c:pt>
                <c:pt idx="54344" formatCode="0.00E+00">
                  <c:v>-9.2535399999999993E-3</c:v>
                </c:pt>
                <c:pt idx="54345" formatCode="0.00E+00">
                  <c:v>-9.0941200000000007E-3</c:v>
                </c:pt>
                <c:pt idx="54346" formatCode="0.00E+00">
                  <c:v>-8.92364E-3</c:v>
                </c:pt>
                <c:pt idx="54347" formatCode="0.00E+00">
                  <c:v>-8.7421600000000006E-3</c:v>
                </c:pt>
                <c:pt idx="54348" formatCode="0.00E+00">
                  <c:v>-8.54976E-3</c:v>
                </c:pt>
                <c:pt idx="54349" formatCode="0.00E+00">
                  <c:v>-8.3465399999999995E-3</c:v>
                </c:pt>
                <c:pt idx="54350" formatCode="0.00E+00">
                  <c:v>-8.1325900000000003E-3</c:v>
                </c:pt>
                <c:pt idx="54351" formatCode="0.00E+00">
                  <c:v>-7.9080299999999999E-3</c:v>
                </c:pt>
                <c:pt idx="54352" formatCode="0.00E+00">
                  <c:v>-7.6729700000000003E-3</c:v>
                </c:pt>
                <c:pt idx="54353" formatCode="0.00E+00">
                  <c:v>-7.4275699999999997E-3</c:v>
                </c:pt>
                <c:pt idx="54354" formatCode="0.00E+00">
                  <c:v>-7.1719599999999998E-3</c:v>
                </c:pt>
                <c:pt idx="54355" formatCode="0.00E+00">
                  <c:v>-6.9063099999999997E-3</c:v>
                </c:pt>
                <c:pt idx="54356" formatCode="0.00E+00">
                  <c:v>-6.6307800000000002E-3</c:v>
                </c:pt>
                <c:pt idx="54357" formatCode="0.00E+00">
                  <c:v>-6.3455400000000002E-3</c:v>
                </c:pt>
                <c:pt idx="54358" formatCode="0.00E+00">
                  <c:v>-6.0507900000000003E-3</c:v>
                </c:pt>
                <c:pt idx="54359" formatCode="0.00E+00">
                  <c:v>-5.7467100000000004E-3</c:v>
                </c:pt>
                <c:pt idx="54360" formatCode="0.00E+00">
                  <c:v>-5.4335399999999997E-3</c:v>
                </c:pt>
                <c:pt idx="54361" formatCode="0.00E+00">
                  <c:v>-5.1114899999999998E-3</c:v>
                </c:pt>
                <c:pt idx="54362" formatCode="0.00E+00">
                  <c:v>-4.7808299999999998E-3</c:v>
                </c:pt>
                <c:pt idx="54363" formatCode="0.00E+00">
                  <c:v>-4.4417900000000001E-3</c:v>
                </c:pt>
                <c:pt idx="54364" formatCode="0.00E+00">
                  <c:v>-4.0946100000000003E-3</c:v>
                </c:pt>
                <c:pt idx="54365" formatCode="0.00E+00">
                  <c:v>-3.7395800000000002E-3</c:v>
                </c:pt>
                <c:pt idx="54366" formatCode="0.00E+00">
                  <c:v>-3.37697E-3</c:v>
                </c:pt>
                <c:pt idx="54367" formatCode="0.00E+00">
                  <c:v>-3.0070700000000001E-3</c:v>
                </c:pt>
                <c:pt idx="54368" formatCode="0.00E+00">
                  <c:v>-2.6301699999999998E-3</c:v>
                </c:pt>
                <c:pt idx="54369" formatCode="0.00E+00">
                  <c:v>-2.2466000000000001E-3</c:v>
                </c:pt>
                <c:pt idx="54370" formatCode="0.00E+00">
                  <c:v>-1.8566500000000001E-3</c:v>
                </c:pt>
                <c:pt idx="54371" formatCode="0.00E+00">
                  <c:v>-1.4606599999999999E-3</c:v>
                </c:pt>
                <c:pt idx="54372" formatCode="0.00E+00">
                  <c:v>-1.0589499999999999E-3</c:v>
                </c:pt>
                <c:pt idx="54373" formatCode="0.00E+00">
                  <c:v>-6.5184300000000004E-4</c:v>
                </c:pt>
                <c:pt idx="54374" formatCode="0.00E+00">
                  <c:v>-2.39693E-4</c:v>
                </c:pt>
                <c:pt idx="54375" formatCode="0.00E+00">
                  <c:v>1.7715299999999999E-4</c:v>
                </c:pt>
                <c:pt idx="54376" formatCode="0.00E+00">
                  <c:v>5.9833499999999997E-4</c:v>
                </c:pt>
                <c:pt idx="54377" formatCode="0.00E+00">
                  <c:v>1.0234899999999999E-3</c:v>
                </c:pt>
                <c:pt idx="54378" formatCode="0.00E+00">
                  <c:v>1.45225E-3</c:v>
                </c:pt>
                <c:pt idx="54379" formatCode="0.00E+00">
                  <c:v>1.8842399999999999E-3</c:v>
                </c:pt>
                <c:pt idx="54380" formatCode="0.00E+00">
                  <c:v>2.3190799999999998E-3</c:v>
                </c:pt>
                <c:pt idx="54381" formatCode="0.00E+00">
                  <c:v>2.7563900000000001E-3</c:v>
                </c:pt>
                <c:pt idx="54382" formatCode="0.00E+00">
                  <c:v>3.1957800000000001E-3</c:v>
                </c:pt>
                <c:pt idx="54383" formatCode="0.00E+00">
                  <c:v>3.6368500000000001E-3</c:v>
                </c:pt>
                <c:pt idx="54384" formatCode="0.00E+00">
                  <c:v>4.0792199999999997E-3</c:v>
                </c:pt>
                <c:pt idx="54385" formatCode="0.00E+00">
                  <c:v>4.5224799999999997E-3</c:v>
                </c:pt>
                <c:pt idx="54386" formatCode="0.00E+00">
                  <c:v>4.9662400000000002E-3</c:v>
                </c:pt>
                <c:pt idx="54387" formatCode="0.00E+00">
                  <c:v>5.4101000000000002E-3</c:v>
                </c:pt>
                <c:pt idx="54388" formatCode="0.00E+00">
                  <c:v>5.8536700000000001E-3</c:v>
                </c:pt>
                <c:pt idx="54389" formatCode="0.00E+00">
                  <c:v>6.2965399999999998E-3</c:v>
                </c:pt>
                <c:pt idx="54390" formatCode="0.00E+00">
                  <c:v>6.7383299999999998E-3</c:v>
                </c:pt>
                <c:pt idx="54391" formatCode="0.00E+00">
                  <c:v>7.1786300000000001E-3</c:v>
                </c:pt>
                <c:pt idx="54392" formatCode="0.00E+00">
                  <c:v>7.6170600000000002E-3</c:v>
                </c:pt>
                <c:pt idx="54393" formatCode="0.00E+00">
                  <c:v>8.0531999999999999E-3</c:v>
                </c:pt>
                <c:pt idx="54394" formatCode="0.00E+00">
                  <c:v>8.4866799999999999E-3</c:v>
                </c:pt>
                <c:pt idx="54395" formatCode="0.00E+00">
                  <c:v>8.9171000000000007E-3</c:v>
                </c:pt>
                <c:pt idx="54396" formatCode="0.00E+00">
                  <c:v>9.3440799999999994E-3</c:v>
                </c:pt>
                <c:pt idx="54397" formatCode="0.00E+00">
                  <c:v>9.76723E-3</c:v>
                </c:pt>
                <c:pt idx="54398">
                  <c:v>1.0186199999999999E-2</c:v>
                </c:pt>
                <c:pt idx="54399">
                  <c:v>1.0600500000000001E-2</c:v>
                </c:pt>
                <c:pt idx="54400">
                  <c:v>1.10098E-2</c:v>
                </c:pt>
                <c:pt idx="54401">
                  <c:v>1.14138E-2</c:v>
                </c:pt>
                <c:pt idx="54402">
                  <c:v>1.1812E-2</c:v>
                </c:pt>
                <c:pt idx="54403">
                  <c:v>1.2204100000000001E-2</c:v>
                </c:pt>
                <c:pt idx="54404">
                  <c:v>1.2589700000000001E-2</c:v>
                </c:pt>
                <c:pt idx="54405">
                  <c:v>1.2968500000000001E-2</c:v>
                </c:pt>
                <c:pt idx="54406">
                  <c:v>1.3339999999999999E-2</c:v>
                </c:pt>
                <c:pt idx="54407">
                  <c:v>1.3703999999999999E-2</c:v>
                </c:pt>
                <c:pt idx="54408">
                  <c:v>1.406E-2</c:v>
                </c:pt>
                <c:pt idx="54409">
                  <c:v>1.44079E-2</c:v>
                </c:pt>
                <c:pt idx="54410">
                  <c:v>1.47472E-2</c:v>
                </c:pt>
                <c:pt idx="54411">
                  <c:v>1.5077699999999999E-2</c:v>
                </c:pt>
                <c:pt idx="54412">
                  <c:v>1.5398999999999999E-2</c:v>
                </c:pt>
                <c:pt idx="54413">
                  <c:v>1.57109E-2</c:v>
                </c:pt>
                <c:pt idx="54414">
                  <c:v>1.6013099999999999E-2</c:v>
                </c:pt>
                <c:pt idx="54415">
                  <c:v>1.6305299999999998E-2</c:v>
                </c:pt>
                <c:pt idx="54416">
                  <c:v>1.65872E-2</c:v>
                </c:pt>
                <c:pt idx="54417">
                  <c:v>1.6858700000000001E-2</c:v>
                </c:pt>
                <c:pt idx="54418">
                  <c:v>1.71193E-2</c:v>
                </c:pt>
                <c:pt idx="54419">
                  <c:v>1.73689E-2</c:v>
                </c:pt>
                <c:pt idx="54420">
                  <c:v>1.7607299999999999E-2</c:v>
                </c:pt>
                <c:pt idx="54421">
                  <c:v>1.7834200000000001E-2</c:v>
                </c:pt>
                <c:pt idx="54422">
                  <c:v>1.80495E-2</c:v>
                </c:pt>
                <c:pt idx="54423">
                  <c:v>1.8252899999999999E-2</c:v>
                </c:pt>
                <c:pt idx="54424">
                  <c:v>1.84444E-2</c:v>
                </c:pt>
                <c:pt idx="54425">
                  <c:v>1.8623600000000001E-2</c:v>
                </c:pt>
                <c:pt idx="54426">
                  <c:v>1.8790600000000001E-2</c:v>
                </c:pt>
                <c:pt idx="54427">
                  <c:v>1.8945199999999999E-2</c:v>
                </c:pt>
                <c:pt idx="54428">
                  <c:v>1.9087099999999999E-2</c:v>
                </c:pt>
                <c:pt idx="54429">
                  <c:v>1.9216400000000002E-2</c:v>
                </c:pt>
                <c:pt idx="54430">
                  <c:v>1.9332800000000001E-2</c:v>
                </c:pt>
                <c:pt idx="54431">
                  <c:v>1.94364E-2</c:v>
                </c:pt>
                <c:pt idx="54432">
                  <c:v>1.9527099999999999E-2</c:v>
                </c:pt>
                <c:pt idx="54433">
                  <c:v>1.9604699999999999E-2</c:v>
                </c:pt>
                <c:pt idx="54434">
                  <c:v>1.96694E-2</c:v>
                </c:pt>
                <c:pt idx="54435">
                  <c:v>1.97209E-2</c:v>
                </c:pt>
                <c:pt idx="54436">
                  <c:v>1.97594E-2</c:v>
                </c:pt>
                <c:pt idx="54437">
                  <c:v>1.9784900000000001E-2</c:v>
                </c:pt>
                <c:pt idx="54438">
                  <c:v>1.9797200000000001E-2</c:v>
                </c:pt>
                <c:pt idx="54439">
                  <c:v>1.9796600000000001E-2</c:v>
                </c:pt>
                <c:pt idx="54440">
                  <c:v>1.9782999999999999E-2</c:v>
                </c:pt>
                <c:pt idx="54441">
                  <c:v>1.97564E-2</c:v>
                </c:pt>
                <c:pt idx="54442">
                  <c:v>1.9716999999999998E-2</c:v>
                </c:pt>
                <c:pt idx="54443">
                  <c:v>1.96647E-2</c:v>
                </c:pt>
                <c:pt idx="54444">
                  <c:v>1.9599599999999998E-2</c:v>
                </c:pt>
                <c:pt idx="54445">
                  <c:v>1.9521899999999998E-2</c:v>
                </c:pt>
                <c:pt idx="54446">
                  <c:v>1.94317E-2</c:v>
                </c:pt>
                <c:pt idx="54447">
                  <c:v>1.9329099999999998E-2</c:v>
                </c:pt>
                <c:pt idx="54448">
                  <c:v>1.92144E-2</c:v>
                </c:pt>
                <c:pt idx="54449">
                  <c:v>1.90875E-2</c:v>
                </c:pt>
                <c:pt idx="54450">
                  <c:v>1.8948699999999999E-2</c:v>
                </c:pt>
                <c:pt idx="54451">
                  <c:v>1.8797999999999999E-2</c:v>
                </c:pt>
                <c:pt idx="54452">
                  <c:v>1.8635700000000002E-2</c:v>
                </c:pt>
                <c:pt idx="54453">
                  <c:v>1.8461999999999999E-2</c:v>
                </c:pt>
                <c:pt idx="54454">
                  <c:v>1.8277100000000001E-2</c:v>
                </c:pt>
                <c:pt idx="54455">
                  <c:v>1.8081099999999999E-2</c:v>
                </c:pt>
                <c:pt idx="54456">
                  <c:v>1.7874399999999999E-2</c:v>
                </c:pt>
                <c:pt idx="54457">
                  <c:v>1.7656999999999999E-2</c:v>
                </c:pt>
                <c:pt idx="54458">
                  <c:v>1.7429299999999998E-2</c:v>
                </c:pt>
                <c:pt idx="54459">
                  <c:v>1.7191499999999998E-2</c:v>
                </c:pt>
                <c:pt idx="54460">
                  <c:v>1.6944000000000001E-2</c:v>
                </c:pt>
                <c:pt idx="54461">
                  <c:v>1.6687E-2</c:v>
                </c:pt>
                <c:pt idx="54462">
                  <c:v>1.6420799999999999E-2</c:v>
                </c:pt>
                <c:pt idx="54463">
                  <c:v>1.61456E-2</c:v>
                </c:pt>
                <c:pt idx="54464">
                  <c:v>1.5861900000000002E-2</c:v>
                </c:pt>
                <c:pt idx="54465">
                  <c:v>1.5569899999999999E-2</c:v>
                </c:pt>
                <c:pt idx="54466">
                  <c:v>1.5269899999999999E-2</c:v>
                </c:pt>
                <c:pt idx="54467">
                  <c:v>1.49623E-2</c:v>
                </c:pt>
                <c:pt idx="54468">
                  <c:v>1.4647200000000001E-2</c:v>
                </c:pt>
                <c:pt idx="54469">
                  <c:v>1.4324999999999999E-2</c:v>
                </c:pt>
                <c:pt idx="54470">
                  <c:v>1.3996E-2</c:v>
                </c:pt>
                <c:pt idx="54471">
                  <c:v>1.3660500000000001E-2</c:v>
                </c:pt>
                <c:pt idx="54472">
                  <c:v>1.33188E-2</c:v>
                </c:pt>
                <c:pt idx="54473">
                  <c:v>1.29713E-2</c:v>
                </c:pt>
                <c:pt idx="54474">
                  <c:v>1.26182E-2</c:v>
                </c:pt>
                <c:pt idx="54475">
                  <c:v>1.2260099999999999E-2</c:v>
                </c:pt>
                <c:pt idx="54476">
                  <c:v>1.1897100000000001E-2</c:v>
                </c:pt>
                <c:pt idx="54477">
                  <c:v>1.1529599999999999E-2</c:v>
                </c:pt>
                <c:pt idx="54478">
                  <c:v>1.1157800000000001E-2</c:v>
                </c:pt>
                <c:pt idx="54479">
                  <c:v>1.07822E-2</c:v>
                </c:pt>
                <c:pt idx="54480">
                  <c:v>1.04031E-2</c:v>
                </c:pt>
                <c:pt idx="54481">
                  <c:v>1.00208E-2</c:v>
                </c:pt>
                <c:pt idx="54482" formatCode="0.00E+00">
                  <c:v>9.6357300000000003E-3</c:v>
                </c:pt>
                <c:pt idx="54483" formatCode="0.00E+00">
                  <c:v>9.2482399999999996E-3</c:v>
                </c:pt>
                <c:pt idx="54484" formatCode="0.00E+00">
                  <c:v>8.8586800000000007E-3</c:v>
                </c:pt>
                <c:pt idx="54485" formatCode="0.00E+00">
                  <c:v>8.46739E-3</c:v>
                </c:pt>
                <c:pt idx="54486" formatCode="0.00E+00">
                  <c:v>8.0747000000000006E-3</c:v>
                </c:pt>
                <c:pt idx="54487" formatCode="0.00E+00">
                  <c:v>7.68091E-3</c:v>
                </c:pt>
                <c:pt idx="54488" formatCode="0.00E+00">
                  <c:v>7.2863700000000003E-3</c:v>
                </c:pt>
                <c:pt idx="54489" formatCode="0.00E+00">
                  <c:v>6.8913799999999999E-3</c:v>
                </c:pt>
                <c:pt idx="54490" formatCode="0.00E+00">
                  <c:v>6.4962700000000002E-3</c:v>
                </c:pt>
                <c:pt idx="54491" formatCode="0.00E+00">
                  <c:v>6.1013400000000002E-3</c:v>
                </c:pt>
                <c:pt idx="54492" formatCode="0.00E+00">
                  <c:v>5.7068700000000002E-3</c:v>
                </c:pt>
                <c:pt idx="54493" formatCode="0.00E+00">
                  <c:v>5.3131699999999999E-3</c:v>
                </c:pt>
                <c:pt idx="54494" formatCode="0.00E+00">
                  <c:v>4.9205400000000002E-3</c:v>
                </c:pt>
                <c:pt idx="54495" formatCode="0.00E+00">
                  <c:v>4.5292900000000001E-3</c:v>
                </c:pt>
                <c:pt idx="54496" formatCode="0.00E+00">
                  <c:v>4.1397300000000003E-3</c:v>
                </c:pt>
                <c:pt idx="54497" formatCode="0.00E+00">
                  <c:v>3.7522200000000001E-3</c:v>
                </c:pt>
                <c:pt idx="54498" formatCode="0.00E+00">
                  <c:v>3.36703E-3</c:v>
                </c:pt>
                <c:pt idx="54499" formatCode="0.00E+00">
                  <c:v>2.9844200000000002E-3</c:v>
                </c:pt>
                <c:pt idx="54500" formatCode="0.00E+00">
                  <c:v>2.6046099999999998E-3</c:v>
                </c:pt>
                <c:pt idx="54501" formatCode="0.00E+00">
                  <c:v>2.2278699999999999E-3</c:v>
                </c:pt>
                <c:pt idx="54502" formatCode="0.00E+00">
                  <c:v>1.85447E-3</c:v>
                </c:pt>
                <c:pt idx="54503" formatCode="0.00E+00">
                  <c:v>1.4847199999999999E-3</c:v>
                </c:pt>
                <c:pt idx="54504" formatCode="0.00E+00">
                  <c:v>1.11888E-3</c:v>
                </c:pt>
                <c:pt idx="54505" formatCode="0.00E+00">
                  <c:v>7.5719000000000003E-4</c:v>
                </c:pt>
                <c:pt idx="54506" formatCode="0.00E+00">
                  <c:v>3.9990199999999999E-4</c:v>
                </c:pt>
                <c:pt idx="54507" formatCode="0.00E+00">
                  <c:v>4.7250599999999998E-5</c:v>
                </c:pt>
                <c:pt idx="54508" formatCode="0.00E+00">
                  <c:v>-3.0053700000000003E-4</c:v>
                </c:pt>
                <c:pt idx="54509" formatCode="0.00E+00">
                  <c:v>-6.4324300000000005E-4</c:v>
                </c:pt>
                <c:pt idx="54510" formatCode="0.00E+00">
                  <c:v>-9.8063600000000001E-4</c:v>
                </c:pt>
                <c:pt idx="54511" formatCode="0.00E+00">
                  <c:v>-1.3124600000000001E-3</c:v>
                </c:pt>
                <c:pt idx="54512" formatCode="0.00E+00">
                  <c:v>-1.6384800000000001E-3</c:v>
                </c:pt>
                <c:pt idx="54513" formatCode="0.00E+00">
                  <c:v>-1.9584899999999998E-3</c:v>
                </c:pt>
                <c:pt idx="54514" formatCode="0.00E+00">
                  <c:v>-2.2722599999999999E-3</c:v>
                </c:pt>
                <c:pt idx="54515" formatCode="0.00E+00">
                  <c:v>-2.5795800000000002E-3</c:v>
                </c:pt>
                <c:pt idx="54516" formatCode="0.00E+00">
                  <c:v>-2.8802599999999999E-3</c:v>
                </c:pt>
                <c:pt idx="54517" formatCode="0.00E+00">
                  <c:v>-3.1741400000000002E-3</c:v>
                </c:pt>
                <c:pt idx="54518" formatCode="0.00E+00">
                  <c:v>-3.46109E-3</c:v>
                </c:pt>
                <c:pt idx="54519" formatCode="0.00E+00">
                  <c:v>-3.7410199999999998E-3</c:v>
                </c:pt>
                <c:pt idx="54520" formatCode="0.00E+00">
                  <c:v>-4.0137899999999997E-3</c:v>
                </c:pt>
                <c:pt idx="54521" formatCode="0.00E+00">
                  <c:v>-4.2792899999999998E-3</c:v>
                </c:pt>
                <c:pt idx="54522" formatCode="0.00E+00">
                  <c:v>-4.5373999999999996E-3</c:v>
                </c:pt>
                <c:pt idx="54523" formatCode="0.00E+00">
                  <c:v>-4.7880500000000003E-3</c:v>
                </c:pt>
                <c:pt idx="54524" formatCode="0.00E+00">
                  <c:v>-5.0311000000000002E-3</c:v>
                </c:pt>
                <c:pt idx="54525" formatCode="0.00E+00">
                  <c:v>-5.26642E-3</c:v>
                </c:pt>
                <c:pt idx="54526" formatCode="0.00E+00">
                  <c:v>-5.4939000000000003E-3</c:v>
                </c:pt>
                <c:pt idx="54527" formatCode="0.00E+00">
                  <c:v>-5.7134600000000001E-3</c:v>
                </c:pt>
                <c:pt idx="54528" formatCode="0.00E+00">
                  <c:v>-5.9250600000000002E-3</c:v>
                </c:pt>
                <c:pt idx="54529" formatCode="0.00E+00">
                  <c:v>-6.1286500000000002E-3</c:v>
                </c:pt>
                <c:pt idx="54530" formatCode="0.00E+00">
                  <c:v>-6.3241900000000004E-3</c:v>
                </c:pt>
                <c:pt idx="54531" formatCode="0.00E+00">
                  <c:v>-6.51163E-3</c:v>
                </c:pt>
                <c:pt idx="54532" formatCode="0.00E+00">
                  <c:v>-6.6908899999999997E-3</c:v>
                </c:pt>
                <c:pt idx="54533" formatCode="0.00E+00">
                  <c:v>-6.8619299999999996E-3</c:v>
                </c:pt>
                <c:pt idx="54534" formatCode="0.00E+00">
                  <c:v>-7.0247199999999999E-3</c:v>
                </c:pt>
                <c:pt idx="54535" formatCode="0.00E+00">
                  <c:v>-7.1792100000000001E-3</c:v>
                </c:pt>
                <c:pt idx="54536" formatCode="0.00E+00">
                  <c:v>-7.3253900000000002E-3</c:v>
                </c:pt>
                <c:pt idx="54537" formatCode="0.00E+00">
                  <c:v>-7.4633199999999999E-3</c:v>
                </c:pt>
                <c:pt idx="54538" formatCode="0.00E+00">
                  <c:v>-7.5930399999999997E-3</c:v>
                </c:pt>
                <c:pt idx="54539" formatCode="0.00E+00">
                  <c:v>-7.7145599999999996E-3</c:v>
                </c:pt>
                <c:pt idx="54540" formatCode="0.00E+00">
                  <c:v>-7.8278600000000007E-3</c:v>
                </c:pt>
                <c:pt idx="54541" formatCode="0.00E+00">
                  <c:v>-7.9329599999999993E-3</c:v>
                </c:pt>
                <c:pt idx="54542" formatCode="0.00E+00">
                  <c:v>-8.0298599999999998E-3</c:v>
                </c:pt>
                <c:pt idx="54543" formatCode="0.00E+00">
                  <c:v>-8.1185700000000003E-3</c:v>
                </c:pt>
                <c:pt idx="54544" formatCode="0.00E+00">
                  <c:v>-8.1990899999999992E-3</c:v>
                </c:pt>
                <c:pt idx="54545" formatCode="0.00E+00">
                  <c:v>-8.2714999999999993E-3</c:v>
                </c:pt>
                <c:pt idx="54546" formatCode="0.00E+00">
                  <c:v>-8.3358600000000005E-3</c:v>
                </c:pt>
                <c:pt idx="54547" formatCode="0.00E+00">
                  <c:v>-8.3922400000000005E-3</c:v>
                </c:pt>
                <c:pt idx="54548" formatCode="0.00E+00">
                  <c:v>-8.4406599999999991E-3</c:v>
                </c:pt>
                <c:pt idx="54549" formatCode="0.00E+00">
                  <c:v>-8.4811699999999997E-3</c:v>
                </c:pt>
                <c:pt idx="54550" formatCode="0.00E+00">
                  <c:v>-8.5137400000000005E-3</c:v>
                </c:pt>
                <c:pt idx="54551" formatCode="0.00E+00">
                  <c:v>-8.53837E-3</c:v>
                </c:pt>
                <c:pt idx="54552" formatCode="0.00E+00">
                  <c:v>-8.5551399999999993E-3</c:v>
                </c:pt>
                <c:pt idx="54553" formatCode="0.00E+00">
                  <c:v>-8.5642800000000005E-3</c:v>
                </c:pt>
                <c:pt idx="54554" formatCode="0.00E+00">
                  <c:v>-8.5659499999999993E-3</c:v>
                </c:pt>
                <c:pt idx="54555" formatCode="0.00E+00">
                  <c:v>-8.5602400000000002E-3</c:v>
                </c:pt>
                <c:pt idx="54556" formatCode="0.00E+00">
                  <c:v>-8.5472399999999994E-3</c:v>
                </c:pt>
                <c:pt idx="54557" formatCode="0.00E+00">
                  <c:v>-8.5270799999999994E-3</c:v>
                </c:pt>
                <c:pt idx="54558" formatCode="0.00E+00">
                  <c:v>-8.4998699999999996E-3</c:v>
                </c:pt>
                <c:pt idx="54559" formatCode="0.00E+00">
                  <c:v>-8.4657599999999993E-3</c:v>
                </c:pt>
                <c:pt idx="54560" formatCode="0.00E+00">
                  <c:v>-8.4248399999999994E-3</c:v>
                </c:pt>
                <c:pt idx="54561" formatCode="0.00E+00">
                  <c:v>-8.3771999999999996E-3</c:v>
                </c:pt>
                <c:pt idx="54562" formatCode="0.00E+00">
                  <c:v>-8.3229399999999992E-3</c:v>
                </c:pt>
                <c:pt idx="54563" formatCode="0.00E+00">
                  <c:v>-8.2621599999999993E-3</c:v>
                </c:pt>
                <c:pt idx="54564" formatCode="0.00E+00">
                  <c:v>-8.1950100000000008E-3</c:v>
                </c:pt>
                <c:pt idx="54565" formatCode="0.00E+00">
                  <c:v>-8.1215999999999997E-3</c:v>
                </c:pt>
                <c:pt idx="54566" formatCode="0.00E+00">
                  <c:v>-8.0420500000000002E-3</c:v>
                </c:pt>
                <c:pt idx="54567" formatCode="0.00E+00">
                  <c:v>-7.9564900000000001E-3</c:v>
                </c:pt>
                <c:pt idx="54568" formatCode="0.00E+00">
                  <c:v>-7.8650100000000004E-3</c:v>
                </c:pt>
                <c:pt idx="54569" formatCode="0.00E+00">
                  <c:v>-7.7677600000000003E-3</c:v>
                </c:pt>
                <c:pt idx="54570" formatCode="0.00E+00">
                  <c:v>-7.6648699999999998E-3</c:v>
                </c:pt>
                <c:pt idx="54571" formatCode="0.00E+00">
                  <c:v>-7.55647E-3</c:v>
                </c:pt>
                <c:pt idx="54572" formatCode="0.00E+00">
                  <c:v>-7.4426800000000001E-3</c:v>
                </c:pt>
                <c:pt idx="54573" formatCode="0.00E+00">
                  <c:v>-7.3236200000000003E-3</c:v>
                </c:pt>
                <c:pt idx="54574" formatCode="0.00E+00">
                  <c:v>-7.19938E-3</c:v>
                </c:pt>
                <c:pt idx="54575" formatCode="0.00E+00">
                  <c:v>-7.0700600000000004E-3</c:v>
                </c:pt>
                <c:pt idx="54576" formatCode="0.00E+00">
                  <c:v>-6.93576E-3</c:v>
                </c:pt>
                <c:pt idx="54577" formatCode="0.00E+00">
                  <c:v>-6.79658E-3</c:v>
                </c:pt>
                <c:pt idx="54578" formatCode="0.00E+00">
                  <c:v>-6.6526500000000004E-3</c:v>
                </c:pt>
                <c:pt idx="54579" formatCode="0.00E+00">
                  <c:v>-6.5041200000000004E-3</c:v>
                </c:pt>
                <c:pt idx="54580" formatCode="0.00E+00">
                  <c:v>-6.3511499999999999E-3</c:v>
                </c:pt>
                <c:pt idx="54581" formatCode="0.00E+00">
                  <c:v>-6.1938999999999996E-3</c:v>
                </c:pt>
                <c:pt idx="54582" formatCode="0.00E+00">
                  <c:v>-6.0324799999999998E-3</c:v>
                </c:pt>
                <c:pt idx="54583" formatCode="0.00E+00">
                  <c:v>-5.8670299999999996E-3</c:v>
                </c:pt>
                <c:pt idx="54584" formatCode="0.00E+00">
                  <c:v>-5.6976600000000002E-3</c:v>
                </c:pt>
                <c:pt idx="54585" formatCode="0.00E+00">
                  <c:v>-5.5244999999999999E-3</c:v>
                </c:pt>
                <c:pt idx="54586" formatCode="0.00E+00">
                  <c:v>-5.3476799999999996E-3</c:v>
                </c:pt>
                <c:pt idx="54587" formatCode="0.00E+00">
                  <c:v>-5.1673400000000003E-3</c:v>
                </c:pt>
                <c:pt idx="54588" formatCode="0.00E+00">
                  <c:v>-4.9836100000000003E-3</c:v>
                </c:pt>
                <c:pt idx="54589" formatCode="0.00E+00">
                  <c:v>-4.7966099999999998E-3</c:v>
                </c:pt>
                <c:pt idx="54590" formatCode="0.00E+00">
                  <c:v>-4.6064499999999998E-3</c:v>
                </c:pt>
                <c:pt idx="54591" formatCode="0.00E+00">
                  <c:v>-4.4132299999999998E-3</c:v>
                </c:pt>
                <c:pt idx="54592" formatCode="0.00E+00">
                  <c:v>-4.21704E-3</c:v>
                </c:pt>
                <c:pt idx="54593" formatCode="0.00E+00">
                  <c:v>-4.0179400000000002E-3</c:v>
                </c:pt>
                <c:pt idx="54594" formatCode="0.00E+00">
                  <c:v>-3.81599E-3</c:v>
                </c:pt>
                <c:pt idx="54595" formatCode="0.00E+00">
                  <c:v>-3.6113199999999999E-3</c:v>
                </c:pt>
                <c:pt idx="54596" formatCode="0.00E+00">
                  <c:v>-3.4040699999999999E-3</c:v>
                </c:pt>
                <c:pt idx="54597" formatCode="0.00E+00">
                  <c:v>-3.1943900000000001E-3</c:v>
                </c:pt>
                <c:pt idx="54598" formatCode="0.00E+00">
                  <c:v>-2.9823599999999999E-3</c:v>
                </c:pt>
                <c:pt idx="54599" formatCode="0.00E+00">
                  <c:v>-2.7680600000000001E-3</c:v>
                </c:pt>
                <c:pt idx="54600" formatCode="0.00E+00">
                  <c:v>-2.5514700000000001E-3</c:v>
                </c:pt>
                <c:pt idx="54601" formatCode="0.00E+00">
                  <c:v>-2.3326000000000002E-3</c:v>
                </c:pt>
                <c:pt idx="54602" formatCode="0.00E+00">
                  <c:v>-2.11159E-3</c:v>
                </c:pt>
                <c:pt idx="54603" formatCode="0.00E+00">
                  <c:v>-1.88868E-3</c:v>
                </c:pt>
                <c:pt idx="54604" formatCode="0.00E+00">
                  <c:v>-1.6640699999999999E-3</c:v>
                </c:pt>
                <c:pt idx="54605" formatCode="0.00E+00">
                  <c:v>-1.43786E-3</c:v>
                </c:pt>
                <c:pt idx="54606" formatCode="0.00E+00">
                  <c:v>-1.21014E-3</c:v>
                </c:pt>
                <c:pt idx="54607" formatCode="0.00E+00">
                  <c:v>-9.8101700000000004E-4</c:v>
                </c:pt>
                <c:pt idx="54608" formatCode="0.00E+00">
                  <c:v>-7.5060199999999995E-4</c:v>
                </c:pt>
                <c:pt idx="54609" formatCode="0.00E+00">
                  <c:v>-5.1899400000000005E-4</c:v>
                </c:pt>
                <c:pt idx="54610" formatCode="0.00E+00">
                  <c:v>-2.8629300000000002E-4</c:v>
                </c:pt>
                <c:pt idx="54611" formatCode="0.00E+00">
                  <c:v>-5.2607700000000001E-5</c:v>
                </c:pt>
                <c:pt idx="54612" formatCode="0.00E+00">
                  <c:v>1.8196E-4</c:v>
                </c:pt>
                <c:pt idx="54613" formatCode="0.00E+00">
                  <c:v>4.1730400000000001E-4</c:v>
                </c:pt>
                <c:pt idx="54614" formatCode="0.00E+00">
                  <c:v>6.53307E-4</c:v>
                </c:pt>
                <c:pt idx="54615" formatCode="0.00E+00">
                  <c:v>8.8984999999999997E-4</c:v>
                </c:pt>
                <c:pt idx="54616" formatCode="0.00E+00">
                  <c:v>1.1268300000000001E-3</c:v>
                </c:pt>
                <c:pt idx="54617" formatCode="0.00E+00">
                  <c:v>1.36414E-3</c:v>
                </c:pt>
                <c:pt idx="54618" formatCode="0.00E+00">
                  <c:v>1.6017E-3</c:v>
                </c:pt>
                <c:pt idx="54619" formatCode="0.00E+00">
                  <c:v>1.8394100000000001E-3</c:v>
                </c:pt>
                <c:pt idx="54620" formatCode="0.00E+00">
                  <c:v>2.0771800000000001E-3</c:v>
                </c:pt>
                <c:pt idx="54621" formatCode="0.00E+00">
                  <c:v>2.3149400000000001E-3</c:v>
                </c:pt>
                <c:pt idx="54622" formatCode="0.00E+00">
                  <c:v>2.5526500000000001E-3</c:v>
                </c:pt>
                <c:pt idx="54623" formatCode="0.00E+00">
                  <c:v>2.7902299999999999E-3</c:v>
                </c:pt>
                <c:pt idx="54624" formatCode="0.00E+00">
                  <c:v>3.0275699999999998E-3</c:v>
                </c:pt>
                <c:pt idx="54625" formatCode="0.00E+00">
                  <c:v>3.2645299999999999E-3</c:v>
                </c:pt>
                <c:pt idx="54626" formatCode="0.00E+00">
                  <c:v>3.5010200000000001E-3</c:v>
                </c:pt>
                <c:pt idx="54627" formatCode="0.00E+00">
                  <c:v>3.7369600000000001E-3</c:v>
                </c:pt>
                <c:pt idx="54628" formatCode="0.00E+00">
                  <c:v>3.9722400000000001E-3</c:v>
                </c:pt>
                <c:pt idx="54629" formatCode="0.00E+00">
                  <c:v>4.2067500000000004E-3</c:v>
                </c:pt>
                <c:pt idx="54630" formatCode="0.00E+00">
                  <c:v>4.44035E-3</c:v>
                </c:pt>
                <c:pt idx="54631" formatCode="0.00E+00">
                  <c:v>4.6729099999999997E-3</c:v>
                </c:pt>
                <c:pt idx="54632" formatCode="0.00E+00">
                  <c:v>4.9043400000000001E-3</c:v>
                </c:pt>
                <c:pt idx="54633" formatCode="0.00E+00">
                  <c:v>5.1345200000000001E-3</c:v>
                </c:pt>
                <c:pt idx="54634" formatCode="0.00E+00">
                  <c:v>5.3633300000000004E-3</c:v>
                </c:pt>
                <c:pt idx="54635" formatCode="0.00E+00">
                  <c:v>5.5906100000000002E-3</c:v>
                </c:pt>
                <c:pt idx="54636" formatCode="0.00E+00">
                  <c:v>5.8162400000000003E-3</c:v>
                </c:pt>
                <c:pt idx="54637" formatCode="0.00E+00">
                  <c:v>6.0401200000000004E-3</c:v>
                </c:pt>
                <c:pt idx="54638" formatCode="0.00E+00">
                  <c:v>6.2621600000000001E-3</c:v>
                </c:pt>
                <c:pt idx="54639" formatCode="0.00E+00">
                  <c:v>6.4822200000000003E-3</c:v>
                </c:pt>
                <c:pt idx="54640" formatCode="0.00E+00">
                  <c:v>6.7001500000000002E-3</c:v>
                </c:pt>
                <c:pt idx="54641" formatCode="0.00E+00">
                  <c:v>6.9158099999999997E-3</c:v>
                </c:pt>
                <c:pt idx="54642" formatCode="0.00E+00">
                  <c:v>7.1291100000000001E-3</c:v>
                </c:pt>
                <c:pt idx="54643" formatCode="0.00E+00">
                  <c:v>7.3399600000000004E-3</c:v>
                </c:pt>
                <c:pt idx="54644" formatCode="0.00E+00">
                  <c:v>7.5482600000000002E-3</c:v>
                </c:pt>
                <c:pt idx="54645" formatCode="0.00E+00">
                  <c:v>7.7538599999999996E-3</c:v>
                </c:pt>
                <c:pt idx="54646" formatCode="0.00E+00">
                  <c:v>7.9566299999999993E-3</c:v>
                </c:pt>
                <c:pt idx="54647" formatCode="0.00E+00">
                  <c:v>8.1564299999999992E-3</c:v>
                </c:pt>
                <c:pt idx="54648" formatCode="0.00E+00">
                  <c:v>8.3531300000000003E-3</c:v>
                </c:pt>
                <c:pt idx="54649" formatCode="0.00E+00">
                  <c:v>8.5465599999999999E-3</c:v>
                </c:pt>
                <c:pt idx="54650" formatCode="0.00E+00">
                  <c:v>8.7366000000000006E-3</c:v>
                </c:pt>
                <c:pt idx="54651" formatCode="0.00E+00">
                  <c:v>8.9230999999999998E-3</c:v>
                </c:pt>
                <c:pt idx="54652" formatCode="0.00E+00">
                  <c:v>9.10591E-3</c:v>
                </c:pt>
                <c:pt idx="54653" formatCode="0.00E+00">
                  <c:v>9.2848800000000006E-3</c:v>
                </c:pt>
                <c:pt idx="54654" formatCode="0.00E+00">
                  <c:v>9.4599100000000002E-3</c:v>
                </c:pt>
                <c:pt idx="54655" formatCode="0.00E+00">
                  <c:v>9.6308699999999997E-3</c:v>
                </c:pt>
                <c:pt idx="54656" formatCode="0.00E+00">
                  <c:v>9.7976299999999999E-3</c:v>
                </c:pt>
                <c:pt idx="54657" formatCode="0.00E+00">
                  <c:v>9.9600799999999996E-3</c:v>
                </c:pt>
                <c:pt idx="54658">
                  <c:v>1.01181E-2</c:v>
                </c:pt>
                <c:pt idx="54659">
                  <c:v>1.0271499999999999E-2</c:v>
                </c:pt>
                <c:pt idx="54660">
                  <c:v>1.04203E-2</c:v>
                </c:pt>
                <c:pt idx="54661">
                  <c:v>1.0564199999999999E-2</c:v>
                </c:pt>
                <c:pt idx="54662">
                  <c:v>1.0703300000000001E-2</c:v>
                </c:pt>
                <c:pt idx="54663">
                  <c:v>1.08372E-2</c:v>
                </c:pt>
                <c:pt idx="54664">
                  <c:v>1.0966E-2</c:v>
                </c:pt>
                <c:pt idx="54665">
                  <c:v>1.1089399999999999E-2</c:v>
                </c:pt>
                <c:pt idx="54666">
                  <c:v>1.1207399999999999E-2</c:v>
                </c:pt>
                <c:pt idx="54667">
                  <c:v>1.1319900000000001E-2</c:v>
                </c:pt>
                <c:pt idx="54668">
                  <c:v>1.14267E-2</c:v>
                </c:pt>
                <c:pt idx="54669">
                  <c:v>1.15277E-2</c:v>
                </c:pt>
                <c:pt idx="54670">
                  <c:v>1.1622800000000001E-2</c:v>
                </c:pt>
                <c:pt idx="54671">
                  <c:v>1.1712E-2</c:v>
                </c:pt>
                <c:pt idx="54672">
                  <c:v>1.17952E-2</c:v>
                </c:pt>
                <c:pt idx="54673">
                  <c:v>1.1872199999999999E-2</c:v>
                </c:pt>
                <c:pt idx="54674">
                  <c:v>1.1943E-2</c:v>
                </c:pt>
                <c:pt idx="54675">
                  <c:v>1.20074E-2</c:v>
                </c:pt>
                <c:pt idx="54676">
                  <c:v>1.20654E-2</c:v>
                </c:pt>
                <c:pt idx="54677">
                  <c:v>1.21168E-2</c:v>
                </c:pt>
                <c:pt idx="54678">
                  <c:v>1.21615E-2</c:v>
                </c:pt>
                <c:pt idx="54679">
                  <c:v>1.21996E-2</c:v>
                </c:pt>
                <c:pt idx="54680">
                  <c:v>1.22308E-2</c:v>
                </c:pt>
                <c:pt idx="54681">
                  <c:v>1.2255E-2</c:v>
                </c:pt>
                <c:pt idx="54682">
                  <c:v>1.22722E-2</c:v>
                </c:pt>
                <c:pt idx="54683">
                  <c:v>1.2282400000000001E-2</c:v>
                </c:pt>
                <c:pt idx="54684">
                  <c:v>1.22854E-2</c:v>
                </c:pt>
                <c:pt idx="54685">
                  <c:v>1.2281200000000001E-2</c:v>
                </c:pt>
                <c:pt idx="54686">
                  <c:v>1.22697E-2</c:v>
                </c:pt>
                <c:pt idx="54687">
                  <c:v>1.2250799999999999E-2</c:v>
                </c:pt>
                <c:pt idx="54688">
                  <c:v>1.22246E-2</c:v>
                </c:pt>
                <c:pt idx="54689">
                  <c:v>1.2191E-2</c:v>
                </c:pt>
                <c:pt idx="54690">
                  <c:v>1.2149999999999999E-2</c:v>
                </c:pt>
                <c:pt idx="54691">
                  <c:v>1.2101499999999999E-2</c:v>
                </c:pt>
                <c:pt idx="54692">
                  <c:v>1.2045500000000001E-2</c:v>
                </c:pt>
                <c:pt idx="54693">
                  <c:v>1.1982E-2</c:v>
                </c:pt>
                <c:pt idx="54694">
                  <c:v>1.19109E-2</c:v>
                </c:pt>
                <c:pt idx="54695">
                  <c:v>1.18324E-2</c:v>
                </c:pt>
                <c:pt idx="54696">
                  <c:v>1.17462E-2</c:v>
                </c:pt>
                <c:pt idx="54697">
                  <c:v>1.16525E-2</c:v>
                </c:pt>
                <c:pt idx="54698">
                  <c:v>1.1551199999999999E-2</c:v>
                </c:pt>
                <c:pt idx="54699">
                  <c:v>1.14424E-2</c:v>
                </c:pt>
                <c:pt idx="54700">
                  <c:v>1.1325999999999999E-2</c:v>
                </c:pt>
                <c:pt idx="54701">
                  <c:v>1.12021E-2</c:v>
                </c:pt>
                <c:pt idx="54702">
                  <c:v>1.1070699999999999E-2</c:v>
                </c:pt>
                <c:pt idx="54703">
                  <c:v>1.09318E-2</c:v>
                </c:pt>
                <c:pt idx="54704">
                  <c:v>1.0785400000000001E-2</c:v>
                </c:pt>
                <c:pt idx="54705">
                  <c:v>1.0631699999999999E-2</c:v>
                </c:pt>
                <c:pt idx="54706">
                  <c:v>1.0470699999999999E-2</c:v>
                </c:pt>
                <c:pt idx="54707">
                  <c:v>1.03024E-2</c:v>
                </c:pt>
                <c:pt idx="54708">
                  <c:v>1.0127000000000001E-2</c:v>
                </c:pt>
                <c:pt idx="54709" formatCode="0.00E+00">
                  <c:v>9.9444300000000006E-3</c:v>
                </c:pt>
                <c:pt idx="54710" formatCode="0.00E+00">
                  <c:v>9.7548800000000005E-3</c:v>
                </c:pt>
                <c:pt idx="54711" formatCode="0.00E+00">
                  <c:v>9.5584399999999996E-3</c:v>
                </c:pt>
                <c:pt idx="54712" formatCode="0.00E+00">
                  <c:v>9.3552199999999992E-3</c:v>
                </c:pt>
                <c:pt idx="54713" formatCode="0.00E+00">
                  <c:v>9.1452800000000004E-3</c:v>
                </c:pt>
                <c:pt idx="54714" formatCode="0.00E+00">
                  <c:v>8.9287099999999994E-3</c:v>
                </c:pt>
                <c:pt idx="54715" formatCode="0.00E+00">
                  <c:v>8.7056300000000007E-3</c:v>
                </c:pt>
                <c:pt idx="54716" formatCode="0.00E+00">
                  <c:v>8.4761799999999998E-3</c:v>
                </c:pt>
                <c:pt idx="54717" formatCode="0.00E+00">
                  <c:v>8.2405099999999995E-3</c:v>
                </c:pt>
                <c:pt idx="54718" formatCode="0.00E+00">
                  <c:v>7.9987600000000006E-3</c:v>
                </c:pt>
                <c:pt idx="54719" formatCode="0.00E+00">
                  <c:v>7.7510900000000004E-3</c:v>
                </c:pt>
                <c:pt idx="54720" formatCode="0.00E+00">
                  <c:v>7.4976399999999999E-3</c:v>
                </c:pt>
                <c:pt idx="54721" formatCode="0.00E+00">
                  <c:v>7.23853E-3</c:v>
                </c:pt>
                <c:pt idx="54722" formatCode="0.00E+00">
                  <c:v>6.9739399999999997E-3</c:v>
                </c:pt>
                <c:pt idx="54723" formatCode="0.00E+00">
                  <c:v>6.7040600000000004E-3</c:v>
                </c:pt>
                <c:pt idx="54724" formatCode="0.00E+00">
                  <c:v>6.4290900000000002E-3</c:v>
                </c:pt>
                <c:pt idx="54725" formatCode="0.00E+00">
                  <c:v>6.1491999999999996E-3</c:v>
                </c:pt>
                <c:pt idx="54726" formatCode="0.00E+00">
                  <c:v>5.8645700000000004E-3</c:v>
                </c:pt>
                <c:pt idx="54727" formatCode="0.00E+00">
                  <c:v>5.5754300000000001E-3</c:v>
                </c:pt>
                <c:pt idx="54728" formatCode="0.00E+00">
                  <c:v>5.2819700000000004E-3</c:v>
                </c:pt>
                <c:pt idx="54729" formatCode="0.00E+00">
                  <c:v>4.98439E-3</c:v>
                </c:pt>
                <c:pt idx="54730" formatCode="0.00E+00">
                  <c:v>4.6828900000000003E-3</c:v>
                </c:pt>
                <c:pt idx="54731" formatCode="0.00E+00">
                  <c:v>4.3776800000000001E-3</c:v>
                </c:pt>
                <c:pt idx="54732" formatCode="0.00E+00">
                  <c:v>4.0689599999999999E-3</c:v>
                </c:pt>
                <c:pt idx="54733" formatCode="0.00E+00">
                  <c:v>3.75699E-3</c:v>
                </c:pt>
                <c:pt idx="54734" formatCode="0.00E+00">
                  <c:v>3.4420100000000001E-3</c:v>
                </c:pt>
                <c:pt idx="54735" formatCode="0.00E+00">
                  <c:v>3.1242399999999999E-3</c:v>
                </c:pt>
                <c:pt idx="54736" formatCode="0.00E+00">
                  <c:v>2.80394E-3</c:v>
                </c:pt>
                <c:pt idx="54737" formatCode="0.00E+00">
                  <c:v>2.4813499999999998E-3</c:v>
                </c:pt>
                <c:pt idx="54738" formatCode="0.00E+00">
                  <c:v>2.1567399999999999E-3</c:v>
                </c:pt>
                <c:pt idx="54739" formatCode="0.00E+00">
                  <c:v>1.8303600000000001E-3</c:v>
                </c:pt>
                <c:pt idx="54740" formatCode="0.00E+00">
                  <c:v>1.50249E-3</c:v>
                </c:pt>
                <c:pt idx="54741" formatCode="0.00E+00">
                  <c:v>1.1734E-3</c:v>
                </c:pt>
                <c:pt idx="54742" formatCode="0.00E+00">
                  <c:v>8.4334000000000004E-4</c:v>
                </c:pt>
                <c:pt idx="54743" formatCode="0.00E+00">
                  <c:v>5.1258200000000003E-4</c:v>
                </c:pt>
                <c:pt idx="54744" formatCode="0.00E+00">
                  <c:v>1.8138799999999999E-4</c:v>
                </c:pt>
                <c:pt idx="54745" formatCode="0.00E+00">
                  <c:v>-1.4997900000000001E-4</c:v>
                </c:pt>
                <c:pt idx="54746" formatCode="0.00E+00">
                  <c:v>-4.8124700000000002E-4</c:v>
                </c:pt>
                <c:pt idx="54747" formatCode="0.00E+00">
                  <c:v>-8.1214700000000004E-4</c:v>
                </c:pt>
                <c:pt idx="54748" formatCode="0.00E+00">
                  <c:v>-1.14241E-3</c:v>
                </c:pt>
                <c:pt idx="54749" formatCode="0.00E+00">
                  <c:v>-1.47174E-3</c:v>
                </c:pt>
                <c:pt idx="54750" formatCode="0.00E+00">
                  <c:v>-1.7998599999999999E-3</c:v>
                </c:pt>
                <c:pt idx="54751" formatCode="0.00E+00">
                  <c:v>-2.12648E-3</c:v>
                </c:pt>
                <c:pt idx="54752" formatCode="0.00E+00">
                  <c:v>-2.4513099999999999E-3</c:v>
                </c:pt>
                <c:pt idx="54753" formatCode="0.00E+00">
                  <c:v>-2.7740799999999999E-3</c:v>
                </c:pt>
                <c:pt idx="54754" formatCode="0.00E+00">
                  <c:v>-3.0945299999999999E-3</c:v>
                </c:pt>
                <c:pt idx="54755" formatCode="0.00E+00">
                  <c:v>-3.4123700000000001E-3</c:v>
                </c:pt>
                <c:pt idx="54756" formatCode="0.00E+00">
                  <c:v>-3.7273200000000001E-3</c:v>
                </c:pt>
                <c:pt idx="54757" formatCode="0.00E+00">
                  <c:v>-4.0391100000000003E-3</c:v>
                </c:pt>
                <c:pt idx="54758" formatCode="0.00E+00">
                  <c:v>-4.3474899999999999E-3</c:v>
                </c:pt>
                <c:pt idx="54759" formatCode="0.00E+00">
                  <c:v>-4.6521699999999997E-3</c:v>
                </c:pt>
                <c:pt idx="54760" formatCode="0.00E+00">
                  <c:v>-4.9528999999999997E-3</c:v>
                </c:pt>
                <c:pt idx="54761" formatCode="0.00E+00">
                  <c:v>-5.2493899999999996E-3</c:v>
                </c:pt>
                <c:pt idx="54762" formatCode="0.00E+00">
                  <c:v>-5.5414000000000001E-3</c:v>
                </c:pt>
                <c:pt idx="54763" formatCode="0.00E+00">
                  <c:v>-5.8286600000000003E-3</c:v>
                </c:pt>
                <c:pt idx="54764" formatCode="0.00E+00">
                  <c:v>-6.1109399999999996E-3</c:v>
                </c:pt>
                <c:pt idx="54765" formatCode="0.00E+00">
                  <c:v>-6.3879899999999996E-3</c:v>
                </c:pt>
                <c:pt idx="54766" formatCode="0.00E+00">
                  <c:v>-6.6595500000000002E-3</c:v>
                </c:pt>
                <c:pt idx="54767" formatCode="0.00E+00">
                  <c:v>-6.92539E-3</c:v>
                </c:pt>
                <c:pt idx="54768" formatCode="0.00E+00">
                  <c:v>-7.1852699999999997E-3</c:v>
                </c:pt>
                <c:pt idx="54769" formatCode="0.00E+00">
                  <c:v>-7.4389499999999997E-3</c:v>
                </c:pt>
                <c:pt idx="54770" formatCode="0.00E+00">
                  <c:v>-7.6861999999999998E-3</c:v>
                </c:pt>
                <c:pt idx="54771" formatCode="0.00E+00">
                  <c:v>-7.9268399999999992E-3</c:v>
                </c:pt>
                <c:pt idx="54772" formatCode="0.00E+00">
                  <c:v>-8.1606300000000003E-3</c:v>
                </c:pt>
                <c:pt idx="54773" formatCode="0.00E+00">
                  <c:v>-8.3873799999999998E-3</c:v>
                </c:pt>
                <c:pt idx="54774" formatCode="0.00E+00">
                  <c:v>-8.6068700000000008E-3</c:v>
                </c:pt>
                <c:pt idx="54775" formatCode="0.00E+00">
                  <c:v>-8.8188999999999993E-3</c:v>
                </c:pt>
                <c:pt idx="54776" formatCode="0.00E+00">
                  <c:v>-9.0232999999999997E-3</c:v>
                </c:pt>
                <c:pt idx="54777" formatCode="0.00E+00">
                  <c:v>-9.2198699999999998E-3</c:v>
                </c:pt>
                <c:pt idx="54778" formatCode="0.00E+00">
                  <c:v>-9.4084500000000005E-3</c:v>
                </c:pt>
                <c:pt idx="54779" formatCode="0.00E+00">
                  <c:v>-9.5888499999999995E-3</c:v>
                </c:pt>
                <c:pt idx="54780" formatCode="0.00E+00">
                  <c:v>-9.7609099999999994E-3</c:v>
                </c:pt>
                <c:pt idx="54781" formatCode="0.00E+00">
                  <c:v>-9.9244999999999993E-3</c:v>
                </c:pt>
                <c:pt idx="54782">
                  <c:v>-1.00795E-2</c:v>
                </c:pt>
                <c:pt idx="54783">
                  <c:v>-1.0225700000000001E-2</c:v>
                </c:pt>
                <c:pt idx="54784">
                  <c:v>-1.0363000000000001E-2</c:v>
                </c:pt>
                <c:pt idx="54785">
                  <c:v>-1.04913E-2</c:v>
                </c:pt>
                <c:pt idx="54786">
                  <c:v>-1.06106E-2</c:v>
                </c:pt>
                <c:pt idx="54787">
                  <c:v>-1.07206E-2</c:v>
                </c:pt>
                <c:pt idx="54788">
                  <c:v>-1.08212E-2</c:v>
                </c:pt>
                <c:pt idx="54789">
                  <c:v>-1.09125E-2</c:v>
                </c:pt>
                <c:pt idx="54790">
                  <c:v>-1.09943E-2</c:v>
                </c:pt>
                <c:pt idx="54791">
                  <c:v>-1.10667E-2</c:v>
                </c:pt>
                <c:pt idx="54792">
                  <c:v>-1.1129399999999999E-2</c:v>
                </c:pt>
                <c:pt idx="54793">
                  <c:v>-1.11825E-2</c:v>
                </c:pt>
                <c:pt idx="54794">
                  <c:v>-1.1226E-2</c:v>
                </c:pt>
                <c:pt idx="54795">
                  <c:v>-1.12598E-2</c:v>
                </c:pt>
                <c:pt idx="54796">
                  <c:v>-1.1283899999999999E-2</c:v>
                </c:pt>
                <c:pt idx="54797">
                  <c:v>-1.1298300000000001E-2</c:v>
                </c:pt>
                <c:pt idx="54798">
                  <c:v>-1.13031E-2</c:v>
                </c:pt>
                <c:pt idx="54799">
                  <c:v>-1.1298300000000001E-2</c:v>
                </c:pt>
                <c:pt idx="54800">
                  <c:v>-1.12838E-2</c:v>
                </c:pt>
                <c:pt idx="54801">
                  <c:v>-1.1259699999999999E-2</c:v>
                </c:pt>
                <c:pt idx="54802">
                  <c:v>-1.1226099999999999E-2</c:v>
                </c:pt>
                <c:pt idx="54803">
                  <c:v>-1.1183E-2</c:v>
                </c:pt>
                <c:pt idx="54804">
                  <c:v>-1.11304E-2</c:v>
                </c:pt>
                <c:pt idx="54805">
                  <c:v>-1.10685E-2</c:v>
                </c:pt>
                <c:pt idx="54806">
                  <c:v>-1.0997399999999999E-2</c:v>
                </c:pt>
                <c:pt idx="54807">
                  <c:v>-1.0917E-2</c:v>
                </c:pt>
                <c:pt idx="54808">
                  <c:v>-1.08276E-2</c:v>
                </c:pt>
                <c:pt idx="54809">
                  <c:v>-1.07292E-2</c:v>
                </c:pt>
                <c:pt idx="54810">
                  <c:v>-1.06219E-2</c:v>
                </c:pt>
                <c:pt idx="54811">
                  <c:v>-1.05059E-2</c:v>
                </c:pt>
                <c:pt idx="54812">
                  <c:v>-1.03813E-2</c:v>
                </c:pt>
                <c:pt idx="54813">
                  <c:v>-1.02483E-2</c:v>
                </c:pt>
                <c:pt idx="54814">
                  <c:v>-1.0107E-2</c:v>
                </c:pt>
                <c:pt idx="54815" formatCode="0.00E+00">
                  <c:v>-9.9575400000000008E-3</c:v>
                </c:pt>
                <c:pt idx="54816" formatCode="0.00E+00">
                  <c:v>-9.8001200000000007E-3</c:v>
                </c:pt>
                <c:pt idx="54817" formatCode="0.00E+00">
                  <c:v>-9.63491E-3</c:v>
                </c:pt>
                <c:pt idx="54818" formatCode="0.00E+00">
                  <c:v>-9.4620899999999994E-3</c:v>
                </c:pt>
                <c:pt idx="54819" formatCode="0.00E+00">
                  <c:v>-9.2818399999999995E-3</c:v>
                </c:pt>
                <c:pt idx="54820" formatCode="0.00E+00">
                  <c:v>-9.0943599999999993E-3</c:v>
                </c:pt>
                <c:pt idx="54821" formatCode="0.00E+00">
                  <c:v>-8.8998600000000008E-3</c:v>
                </c:pt>
                <c:pt idx="54822" formatCode="0.00E+00">
                  <c:v>-8.6985299999999995E-3</c:v>
                </c:pt>
                <c:pt idx="54823" formatCode="0.00E+00">
                  <c:v>-8.4905999999999992E-3</c:v>
                </c:pt>
                <c:pt idx="54824" formatCode="0.00E+00">
                  <c:v>-8.2762800000000004E-3</c:v>
                </c:pt>
                <c:pt idx="54825" formatCode="0.00E+00">
                  <c:v>-8.0558000000000001E-3</c:v>
                </c:pt>
                <c:pt idx="54826" formatCode="0.00E+00">
                  <c:v>-7.8293800000000004E-3</c:v>
                </c:pt>
                <c:pt idx="54827" formatCode="0.00E+00">
                  <c:v>-7.5972599999999998E-3</c:v>
                </c:pt>
                <c:pt idx="54828" formatCode="0.00E+00">
                  <c:v>-7.3596900000000003E-3</c:v>
                </c:pt>
                <c:pt idx="54829" formatCode="0.00E+00">
                  <c:v>-7.1168899999999998E-3</c:v>
                </c:pt>
                <c:pt idx="54830" formatCode="0.00E+00">
                  <c:v>-6.8691300000000002E-3</c:v>
                </c:pt>
                <c:pt idx="54831" formatCode="0.00E+00">
                  <c:v>-6.61664E-3</c:v>
                </c:pt>
                <c:pt idx="54832" formatCode="0.00E+00">
                  <c:v>-6.3596900000000003E-3</c:v>
                </c:pt>
                <c:pt idx="54833" formatCode="0.00E+00">
                  <c:v>-6.0985400000000004E-3</c:v>
                </c:pt>
                <c:pt idx="54834" formatCode="0.00E+00">
                  <c:v>-5.8334499999999996E-3</c:v>
                </c:pt>
                <c:pt idx="54835" formatCode="0.00E+00">
                  <c:v>-5.5646699999999999E-3</c:v>
                </c:pt>
                <c:pt idx="54836" formatCode="0.00E+00">
                  <c:v>-5.2924799999999996E-3</c:v>
                </c:pt>
                <c:pt idx="54837" formatCode="0.00E+00">
                  <c:v>-5.0171499999999997E-3</c:v>
                </c:pt>
                <c:pt idx="54838" formatCode="0.00E+00">
                  <c:v>-4.7389299999999997E-3</c:v>
                </c:pt>
                <c:pt idx="54839" formatCode="0.00E+00">
                  <c:v>-4.4581200000000003E-3</c:v>
                </c:pt>
                <c:pt idx="54840" formatCode="0.00E+00">
                  <c:v>-4.1749600000000001E-3</c:v>
                </c:pt>
                <c:pt idx="54841" formatCode="0.00E+00">
                  <c:v>-3.88975E-3</c:v>
                </c:pt>
                <c:pt idx="54842" formatCode="0.00E+00">
                  <c:v>-3.60275E-3</c:v>
                </c:pt>
                <c:pt idx="54843" formatCode="0.00E+00">
                  <c:v>-3.31424E-3</c:v>
                </c:pt>
                <c:pt idx="54844" formatCode="0.00E+00">
                  <c:v>-3.02448E-3</c:v>
                </c:pt>
                <c:pt idx="54845" formatCode="0.00E+00">
                  <c:v>-2.73377E-3</c:v>
                </c:pt>
                <c:pt idx="54846" formatCode="0.00E+00">
                  <c:v>-2.4423700000000001E-3</c:v>
                </c:pt>
                <c:pt idx="54847" formatCode="0.00E+00">
                  <c:v>-2.1505600000000001E-3</c:v>
                </c:pt>
                <c:pt idx="54848" formatCode="0.00E+00">
                  <c:v>-1.8586099999999999E-3</c:v>
                </c:pt>
                <c:pt idx="54849" formatCode="0.00E+00">
                  <c:v>-1.5667999999999999E-3</c:v>
                </c:pt>
                <c:pt idx="54850" formatCode="0.00E+00">
                  <c:v>-1.2753700000000001E-3</c:v>
                </c:pt>
                <c:pt idx="54851" formatCode="0.00E+00">
                  <c:v>-9.8460699999999997E-4</c:v>
                </c:pt>
                <c:pt idx="54852" formatCode="0.00E+00">
                  <c:v>-6.9476200000000003E-4</c:v>
                </c:pt>
                <c:pt idx="54853" formatCode="0.00E+00">
                  <c:v>-4.06096E-4</c:v>
                </c:pt>
                <c:pt idx="54854" formatCode="0.00E+00">
                  <c:v>-1.18863E-4</c:v>
                </c:pt>
                <c:pt idx="54855" formatCode="0.00E+00">
                  <c:v>1.6668600000000001E-4</c:v>
                </c:pt>
                <c:pt idx="54856" formatCode="0.00E+00">
                  <c:v>4.5030299999999999E-4</c:v>
                </c:pt>
                <c:pt idx="54857" formatCode="0.00E+00">
                  <c:v>7.3174500000000001E-4</c:v>
                </c:pt>
                <c:pt idx="54858" formatCode="0.00E+00">
                  <c:v>1.01077E-3</c:v>
                </c:pt>
                <c:pt idx="54859" formatCode="0.00E+00">
                  <c:v>1.2871499999999999E-3</c:v>
                </c:pt>
                <c:pt idx="54860" formatCode="0.00E+00">
                  <c:v>1.56066E-3</c:v>
                </c:pt>
                <c:pt idx="54861" formatCode="0.00E+00">
                  <c:v>1.83106E-3</c:v>
                </c:pt>
                <c:pt idx="54862" formatCode="0.00E+00">
                  <c:v>2.0981400000000001E-3</c:v>
                </c:pt>
                <c:pt idx="54863" formatCode="0.00E+00">
                  <c:v>2.3616900000000001E-3</c:v>
                </c:pt>
                <c:pt idx="54864" formatCode="0.00E+00">
                  <c:v>2.6215000000000001E-3</c:v>
                </c:pt>
                <c:pt idx="54865" formatCode="0.00E+00">
                  <c:v>2.8773599999999998E-3</c:v>
                </c:pt>
                <c:pt idx="54866" formatCode="0.00E+00">
                  <c:v>3.1290900000000002E-3</c:v>
                </c:pt>
                <c:pt idx="54867" formatCode="0.00E+00">
                  <c:v>3.3764899999999998E-3</c:v>
                </c:pt>
                <c:pt idx="54868" formatCode="0.00E+00">
                  <c:v>3.6193800000000002E-3</c:v>
                </c:pt>
                <c:pt idx="54869" formatCode="0.00E+00">
                  <c:v>3.8575800000000002E-3</c:v>
                </c:pt>
                <c:pt idx="54870" formatCode="0.00E+00">
                  <c:v>4.0909299999999996E-3</c:v>
                </c:pt>
                <c:pt idx="54871" formatCode="0.00E+00">
                  <c:v>4.3192600000000001E-3</c:v>
                </c:pt>
                <c:pt idx="54872" formatCode="0.00E+00">
                  <c:v>4.5424100000000002E-3</c:v>
                </c:pt>
                <c:pt idx="54873" formatCode="0.00E+00">
                  <c:v>4.7602399999999998E-3</c:v>
                </c:pt>
                <c:pt idx="54874" formatCode="0.00E+00">
                  <c:v>4.9726099999999997E-3</c:v>
                </c:pt>
                <c:pt idx="54875" formatCode="0.00E+00">
                  <c:v>5.1793799999999999E-3</c:v>
                </c:pt>
                <c:pt idx="54876" formatCode="0.00E+00">
                  <c:v>5.3804300000000003E-3</c:v>
                </c:pt>
                <c:pt idx="54877" formatCode="0.00E+00">
                  <c:v>5.5756199999999999E-3</c:v>
                </c:pt>
                <c:pt idx="54878" formatCode="0.00E+00">
                  <c:v>5.7648700000000001E-3</c:v>
                </c:pt>
                <c:pt idx="54879" formatCode="0.00E+00">
                  <c:v>5.9480499999999999E-3</c:v>
                </c:pt>
                <c:pt idx="54880" formatCode="0.00E+00">
                  <c:v>6.1250799999999998E-3</c:v>
                </c:pt>
                <c:pt idx="54881" formatCode="0.00E+00">
                  <c:v>6.2958600000000003E-3</c:v>
                </c:pt>
                <c:pt idx="54882" formatCode="0.00E+00">
                  <c:v>6.4603100000000004E-3</c:v>
                </c:pt>
                <c:pt idx="54883" formatCode="0.00E+00">
                  <c:v>6.6183600000000002E-3</c:v>
                </c:pt>
                <c:pt idx="54884" formatCode="0.00E+00">
                  <c:v>6.7699400000000003E-3</c:v>
                </c:pt>
                <c:pt idx="54885" formatCode="0.00E+00">
                  <c:v>6.9149900000000002E-3</c:v>
                </c:pt>
                <c:pt idx="54886" formatCode="0.00E+00">
                  <c:v>7.0534600000000001E-3</c:v>
                </c:pt>
                <c:pt idx="54887" formatCode="0.00E+00">
                  <c:v>7.1853100000000003E-3</c:v>
                </c:pt>
                <c:pt idx="54888" formatCode="0.00E+00">
                  <c:v>7.3105000000000002E-3</c:v>
                </c:pt>
                <c:pt idx="54889" formatCode="0.00E+00">
                  <c:v>7.4289999999999998E-3</c:v>
                </c:pt>
                <c:pt idx="54890" formatCode="0.00E+00">
                  <c:v>7.5408000000000003E-3</c:v>
                </c:pt>
                <c:pt idx="54891" formatCode="0.00E+00">
                  <c:v>7.64586E-3</c:v>
                </c:pt>
                <c:pt idx="54892" formatCode="0.00E+00">
                  <c:v>7.7441899999999998E-3</c:v>
                </c:pt>
                <c:pt idx="54893" formatCode="0.00E+00">
                  <c:v>7.8357900000000005E-3</c:v>
                </c:pt>
                <c:pt idx="54894" formatCode="0.00E+00">
                  <c:v>7.9206599999999995E-3</c:v>
                </c:pt>
                <c:pt idx="54895" formatCode="0.00E+00">
                  <c:v>7.9988100000000003E-3</c:v>
                </c:pt>
                <c:pt idx="54896" formatCode="0.00E+00">
                  <c:v>8.0702699999999992E-3</c:v>
                </c:pt>
                <c:pt idx="54897" formatCode="0.00E+00">
                  <c:v>8.1350599999999995E-3</c:v>
                </c:pt>
                <c:pt idx="54898" formatCode="0.00E+00">
                  <c:v>8.1932099999999994E-3</c:v>
                </c:pt>
                <c:pt idx="54899" formatCode="0.00E+00">
                  <c:v>8.2447700000000002E-3</c:v>
                </c:pt>
                <c:pt idx="54900" formatCode="0.00E+00">
                  <c:v>8.2897700000000001E-3</c:v>
                </c:pt>
                <c:pt idx="54901" formatCode="0.00E+00">
                  <c:v>8.3282700000000005E-3</c:v>
                </c:pt>
                <c:pt idx="54902" formatCode="0.00E+00">
                  <c:v>8.3603199999999992E-3</c:v>
                </c:pt>
                <c:pt idx="54903" formatCode="0.00E+00">
                  <c:v>8.3859899999999994E-3</c:v>
                </c:pt>
                <c:pt idx="54904" formatCode="0.00E+00">
                  <c:v>8.4053400000000007E-3</c:v>
                </c:pt>
                <c:pt idx="54905" formatCode="0.00E+00">
                  <c:v>8.4184399999999993E-3</c:v>
                </c:pt>
                <c:pt idx="54906" formatCode="0.00E+00">
                  <c:v>8.4253799999999997E-3</c:v>
                </c:pt>
                <c:pt idx="54907" formatCode="0.00E+00">
                  <c:v>8.4262399999999998E-3</c:v>
                </c:pt>
                <c:pt idx="54908" formatCode="0.00E+00">
                  <c:v>8.4210900000000009E-3</c:v>
                </c:pt>
                <c:pt idx="54909" formatCode="0.00E+00">
                  <c:v>8.4100400000000006E-3</c:v>
                </c:pt>
                <c:pt idx="54910" formatCode="0.00E+00">
                  <c:v>8.3931800000000001E-3</c:v>
                </c:pt>
                <c:pt idx="54911" formatCode="0.00E+00">
                  <c:v>8.3706000000000006E-3</c:v>
                </c:pt>
                <c:pt idx="54912" formatCode="0.00E+00">
                  <c:v>8.3424099999999998E-3</c:v>
                </c:pt>
                <c:pt idx="54913" formatCode="0.00E+00">
                  <c:v>8.3087300000000003E-3</c:v>
                </c:pt>
                <c:pt idx="54914" formatCode="0.00E+00">
                  <c:v>8.26964E-3</c:v>
                </c:pt>
                <c:pt idx="54915" formatCode="0.00E+00">
                  <c:v>8.2252799999999997E-3</c:v>
                </c:pt>
                <c:pt idx="54916" formatCode="0.00E+00">
                  <c:v>8.1757600000000007E-3</c:v>
                </c:pt>
                <c:pt idx="54917" formatCode="0.00E+00">
                  <c:v>8.1211900000000004E-3</c:v>
                </c:pt>
                <c:pt idx="54918" formatCode="0.00E+00">
                  <c:v>8.0616899999999998E-3</c:v>
                </c:pt>
                <c:pt idx="54919" formatCode="0.00E+00">
                  <c:v>7.9973900000000001E-3</c:v>
                </c:pt>
                <c:pt idx="54920" formatCode="0.00E+00">
                  <c:v>7.9284200000000003E-3</c:v>
                </c:pt>
                <c:pt idx="54921" formatCode="0.00E+00">
                  <c:v>7.8548899999999998E-3</c:v>
                </c:pt>
                <c:pt idx="54922" formatCode="0.00E+00">
                  <c:v>7.7769500000000004E-3</c:v>
                </c:pt>
                <c:pt idx="54923" formatCode="0.00E+00">
                  <c:v>7.6947099999999996E-3</c:v>
                </c:pt>
                <c:pt idx="54924" formatCode="0.00E+00">
                  <c:v>7.6083100000000001E-3</c:v>
                </c:pt>
                <c:pt idx="54925" formatCode="0.00E+00">
                  <c:v>7.5178900000000002E-3</c:v>
                </c:pt>
                <c:pt idx="54926" formatCode="0.00E+00">
                  <c:v>7.42357E-3</c:v>
                </c:pt>
                <c:pt idx="54927" formatCode="0.00E+00">
                  <c:v>7.3254799999999997E-3</c:v>
                </c:pt>
                <c:pt idx="54928" formatCode="0.00E+00">
                  <c:v>7.22377E-3</c:v>
                </c:pt>
                <c:pt idx="54929" formatCode="0.00E+00">
                  <c:v>7.1185500000000004E-3</c:v>
                </c:pt>
                <c:pt idx="54930" formatCode="0.00E+00">
                  <c:v>7.0099799999999999E-3</c:v>
                </c:pt>
                <c:pt idx="54931" formatCode="0.00E+00">
                  <c:v>6.8981700000000003E-3</c:v>
                </c:pt>
                <c:pt idx="54932" formatCode="0.00E+00">
                  <c:v>6.7832700000000001E-3</c:v>
                </c:pt>
                <c:pt idx="54933" formatCode="0.00E+00">
                  <c:v>6.6654000000000001E-3</c:v>
                </c:pt>
                <c:pt idx="54934" formatCode="0.00E+00">
                  <c:v>6.5446899999999997E-3</c:v>
                </c:pt>
                <c:pt idx="54935" formatCode="0.00E+00">
                  <c:v>6.4212799999999997E-3</c:v>
                </c:pt>
                <c:pt idx="54936" formatCode="0.00E+00">
                  <c:v>6.2953000000000002E-3</c:v>
                </c:pt>
                <c:pt idx="54937" formatCode="0.00E+00">
                  <c:v>6.1668599999999997E-3</c:v>
                </c:pt>
                <c:pt idx="54938" formatCode="0.00E+00">
                  <c:v>6.0361E-3</c:v>
                </c:pt>
                <c:pt idx="54939" formatCode="0.00E+00">
                  <c:v>5.9031500000000002E-3</c:v>
                </c:pt>
                <c:pt idx="54940" formatCode="0.00E+00">
                  <c:v>5.7681099999999999E-3</c:v>
                </c:pt>
                <c:pt idx="54941" formatCode="0.00E+00">
                  <c:v>5.6311299999999998E-3</c:v>
                </c:pt>
                <c:pt idx="54942" formatCode="0.00E+00">
                  <c:v>5.4923000000000003E-3</c:v>
                </c:pt>
                <c:pt idx="54943" formatCode="0.00E+00">
                  <c:v>5.3517599999999997E-3</c:v>
                </c:pt>
                <c:pt idx="54944" formatCode="0.00E+00">
                  <c:v>5.2096099999999999E-3</c:v>
                </c:pt>
                <c:pt idx="54945" formatCode="0.00E+00">
                  <c:v>5.0659700000000004E-3</c:v>
                </c:pt>
                <c:pt idx="54946" formatCode="0.00E+00">
                  <c:v>4.9209500000000003E-3</c:v>
                </c:pt>
                <c:pt idx="54947" formatCode="0.00E+00">
                  <c:v>4.7746400000000001E-3</c:v>
                </c:pt>
                <c:pt idx="54948" formatCode="0.00E+00">
                  <c:v>4.6271699999999999E-3</c:v>
                </c:pt>
                <c:pt idx="54949" formatCode="0.00E+00">
                  <c:v>4.47862E-3</c:v>
                </c:pt>
                <c:pt idx="54950" formatCode="0.00E+00">
                  <c:v>4.3291099999999997E-3</c:v>
                </c:pt>
                <c:pt idx="54951" formatCode="0.00E+00">
                  <c:v>4.1787200000000004E-3</c:v>
                </c:pt>
                <c:pt idx="54952" formatCode="0.00E+00">
                  <c:v>4.0275399999999996E-3</c:v>
                </c:pt>
                <c:pt idx="54953" formatCode="0.00E+00">
                  <c:v>3.8756799999999998E-3</c:v>
                </c:pt>
                <c:pt idx="54954" formatCode="0.00E+00">
                  <c:v>3.7232099999999998E-3</c:v>
                </c:pt>
                <c:pt idx="54955" formatCode="0.00E+00">
                  <c:v>3.5702199999999998E-3</c:v>
                </c:pt>
                <c:pt idx="54956" formatCode="0.00E+00">
                  <c:v>3.4167999999999998E-3</c:v>
                </c:pt>
                <c:pt idx="54957" formatCode="0.00E+00">
                  <c:v>3.2630100000000002E-3</c:v>
                </c:pt>
                <c:pt idx="54958" formatCode="0.00E+00">
                  <c:v>3.1089500000000001E-3</c:v>
                </c:pt>
                <c:pt idx="54959" formatCode="0.00E+00">
                  <c:v>2.95467E-3</c:v>
                </c:pt>
                <c:pt idx="54960" formatCode="0.00E+00">
                  <c:v>2.8002499999999998E-3</c:v>
                </c:pt>
                <c:pt idx="54961" formatCode="0.00E+00">
                  <c:v>2.64576E-3</c:v>
                </c:pt>
                <c:pt idx="54962" formatCode="0.00E+00">
                  <c:v>2.4912599999999999E-3</c:v>
                </c:pt>
                <c:pt idx="54963" formatCode="0.00E+00">
                  <c:v>2.3368099999999999E-3</c:v>
                </c:pt>
                <c:pt idx="54964" formatCode="0.00E+00">
                  <c:v>2.1824700000000002E-3</c:v>
                </c:pt>
                <c:pt idx="54965" formatCode="0.00E+00">
                  <c:v>2.0282899999999999E-3</c:v>
                </c:pt>
                <c:pt idx="54966" formatCode="0.00E+00">
                  <c:v>1.87433E-3</c:v>
                </c:pt>
                <c:pt idx="54967" formatCode="0.00E+00">
                  <c:v>1.7206400000000001E-3</c:v>
                </c:pt>
                <c:pt idx="54968" formatCode="0.00E+00">
                  <c:v>1.5672699999999999E-3</c:v>
                </c:pt>
                <c:pt idx="54969" formatCode="0.00E+00">
                  <c:v>1.4142499999999999E-3</c:v>
                </c:pt>
                <c:pt idx="54970" formatCode="0.00E+00">
                  <c:v>1.2616400000000001E-3</c:v>
                </c:pt>
                <c:pt idx="54971" formatCode="0.00E+00">
                  <c:v>1.10947E-3</c:v>
                </c:pt>
                <c:pt idx="54972" formatCode="0.00E+00">
                  <c:v>9.57788E-4</c:v>
                </c:pt>
                <c:pt idx="54973" formatCode="0.00E+00">
                  <c:v>8.0661700000000003E-4</c:v>
                </c:pt>
                <c:pt idx="54974" formatCode="0.00E+00">
                  <c:v>6.5599699999999996E-4</c:v>
                </c:pt>
                <c:pt idx="54975" formatCode="0.00E+00">
                  <c:v>5.0595800000000004E-4</c:v>
                </c:pt>
                <c:pt idx="54976" formatCode="0.00E+00">
                  <c:v>3.5653099999999999E-4</c:v>
                </c:pt>
                <c:pt idx="54977" formatCode="0.00E+00">
                  <c:v>2.07744E-4</c:v>
                </c:pt>
                <c:pt idx="54978" formatCode="0.00E+00">
                  <c:v>5.96225E-5</c:v>
                </c:pt>
                <c:pt idx="54979" formatCode="0.00E+00">
                  <c:v>-8.7808300000000004E-5</c:v>
                </c:pt>
                <c:pt idx="54980" formatCode="0.00E+00">
                  <c:v>-2.3452499999999999E-4</c:v>
                </c:pt>
                <c:pt idx="54981" formatCode="0.00E+00">
                  <c:v>-3.8050600000000002E-4</c:v>
                </c:pt>
                <c:pt idx="54982" formatCode="0.00E+00">
                  <c:v>-5.2572899999999995E-4</c:v>
                </c:pt>
                <c:pt idx="54983" formatCode="0.00E+00">
                  <c:v>-6.7017599999999997E-4</c:v>
                </c:pt>
                <c:pt idx="54984" formatCode="0.00E+00">
                  <c:v>-8.1382700000000004E-4</c:v>
                </c:pt>
                <c:pt idx="54985" formatCode="0.00E+00">
                  <c:v>-9.5666399999999997E-4</c:v>
                </c:pt>
                <c:pt idx="54986" formatCode="0.00E+00">
                  <c:v>-1.0986699999999999E-3</c:v>
                </c:pt>
                <c:pt idx="54987" formatCode="0.00E+00">
                  <c:v>-1.2398299999999999E-3</c:v>
                </c:pt>
                <c:pt idx="54988" formatCode="0.00E+00">
                  <c:v>-1.3801200000000001E-3</c:v>
                </c:pt>
                <c:pt idx="54989" formatCode="0.00E+00">
                  <c:v>-1.5195300000000001E-3</c:v>
                </c:pt>
                <c:pt idx="54990" formatCode="0.00E+00">
                  <c:v>-1.6580500000000001E-3</c:v>
                </c:pt>
                <c:pt idx="54991" formatCode="0.00E+00">
                  <c:v>-1.79565E-3</c:v>
                </c:pt>
                <c:pt idx="54992" formatCode="0.00E+00">
                  <c:v>-1.93232E-3</c:v>
                </c:pt>
                <c:pt idx="54993" formatCode="0.00E+00">
                  <c:v>-2.0680400000000002E-3</c:v>
                </c:pt>
                <c:pt idx="54994" formatCode="0.00E+00">
                  <c:v>-2.2028099999999999E-3</c:v>
                </c:pt>
                <c:pt idx="54995" formatCode="0.00E+00">
                  <c:v>-2.3365899999999999E-3</c:v>
                </c:pt>
                <c:pt idx="54996" formatCode="0.00E+00">
                  <c:v>-2.4693800000000002E-3</c:v>
                </c:pt>
                <c:pt idx="54997" formatCode="0.00E+00">
                  <c:v>-2.60115E-3</c:v>
                </c:pt>
                <c:pt idx="54998" formatCode="0.00E+00">
                  <c:v>-2.7318799999999999E-3</c:v>
                </c:pt>
                <c:pt idx="54999" formatCode="0.00E+00">
                  <c:v>-2.86156E-3</c:v>
                </c:pt>
                <c:pt idx="55000" formatCode="0.00E+00">
                  <c:v>-2.99016E-3</c:v>
                </c:pt>
                <c:pt idx="55001" formatCode="0.00E+00">
                  <c:v>-3.1176699999999999E-3</c:v>
                </c:pt>
                <c:pt idx="55002" formatCode="0.00E+00">
                  <c:v>-3.2440500000000001E-3</c:v>
                </c:pt>
                <c:pt idx="55003" formatCode="0.00E+00">
                  <c:v>-3.3692800000000001E-3</c:v>
                </c:pt>
                <c:pt idx="55004" formatCode="0.00E+00">
                  <c:v>-3.4933400000000002E-3</c:v>
                </c:pt>
                <c:pt idx="55005" formatCode="0.00E+00">
                  <c:v>-3.6162E-3</c:v>
                </c:pt>
                <c:pt idx="55006" formatCode="0.00E+00">
                  <c:v>-3.7378200000000002E-3</c:v>
                </c:pt>
                <c:pt idx="55007" formatCode="0.00E+00">
                  <c:v>-3.8581900000000001E-3</c:v>
                </c:pt>
                <c:pt idx="55008" formatCode="0.00E+00">
                  <c:v>-3.9772599999999998E-3</c:v>
                </c:pt>
                <c:pt idx="55009" formatCode="0.00E+00">
                  <c:v>-4.0949999999999997E-3</c:v>
                </c:pt>
                <c:pt idx="55010" formatCode="0.00E+00">
                  <c:v>-4.2113699999999999E-3</c:v>
                </c:pt>
                <c:pt idx="55011" formatCode="0.00E+00">
                  <c:v>-4.3263399999999997E-3</c:v>
                </c:pt>
                <c:pt idx="55012" formatCode="0.00E+00">
                  <c:v>-4.4398700000000003E-3</c:v>
                </c:pt>
                <c:pt idx="55013" formatCode="0.00E+00">
                  <c:v>-4.5519100000000002E-3</c:v>
                </c:pt>
                <c:pt idx="55014" formatCode="0.00E+00">
                  <c:v>-4.6624199999999996E-3</c:v>
                </c:pt>
                <c:pt idx="55015" formatCode="0.00E+00">
                  <c:v>-4.7713599999999997E-3</c:v>
                </c:pt>
                <c:pt idx="55016" formatCode="0.00E+00">
                  <c:v>-4.8786799999999998E-3</c:v>
                </c:pt>
                <c:pt idx="55017" formatCode="0.00E+00">
                  <c:v>-4.9843200000000004E-3</c:v>
                </c:pt>
                <c:pt idx="55018" formatCode="0.00E+00">
                  <c:v>-5.08824E-3</c:v>
                </c:pt>
                <c:pt idx="55019" formatCode="0.00E+00">
                  <c:v>-5.1903799999999996E-3</c:v>
                </c:pt>
                <c:pt idx="55020" formatCode="0.00E+00">
                  <c:v>-5.2906799999999999E-3</c:v>
                </c:pt>
                <c:pt idx="55021" formatCode="0.00E+00">
                  <c:v>-5.3891E-3</c:v>
                </c:pt>
                <c:pt idx="55022" formatCode="0.00E+00">
                  <c:v>-5.4855599999999996E-3</c:v>
                </c:pt>
                <c:pt idx="55023" formatCode="0.00E+00">
                  <c:v>-5.5800099999999998E-3</c:v>
                </c:pt>
                <c:pt idx="55024" formatCode="0.00E+00">
                  <c:v>-5.6723800000000003E-3</c:v>
                </c:pt>
                <c:pt idx="55025" formatCode="0.00E+00">
                  <c:v>-5.7626099999999996E-3</c:v>
                </c:pt>
                <c:pt idx="55026" formatCode="0.00E+00">
                  <c:v>-5.8506299999999999E-3</c:v>
                </c:pt>
                <c:pt idx="55027" formatCode="0.00E+00">
                  <c:v>-5.9363799999999998E-3</c:v>
                </c:pt>
                <c:pt idx="55028" formatCode="0.00E+00">
                  <c:v>-6.0197699999999998E-3</c:v>
                </c:pt>
                <c:pt idx="55029" formatCode="0.00E+00">
                  <c:v>-6.1007500000000003E-3</c:v>
                </c:pt>
                <c:pt idx="55030" formatCode="0.00E+00">
                  <c:v>-6.1792399999999999E-3</c:v>
                </c:pt>
                <c:pt idx="55031" formatCode="0.00E+00">
                  <c:v>-6.2551500000000001E-3</c:v>
                </c:pt>
                <c:pt idx="55032" formatCode="0.00E+00">
                  <c:v>-6.3284300000000003E-3</c:v>
                </c:pt>
                <c:pt idx="55033" formatCode="0.00E+00">
                  <c:v>-6.3989800000000003E-3</c:v>
                </c:pt>
                <c:pt idx="55034" formatCode="0.00E+00">
                  <c:v>-6.4667400000000003E-3</c:v>
                </c:pt>
                <c:pt idx="55035" formatCode="0.00E+00">
                  <c:v>-6.5316100000000002E-3</c:v>
                </c:pt>
                <c:pt idx="55036" formatCode="0.00E+00">
                  <c:v>-6.5935300000000002E-3</c:v>
                </c:pt>
                <c:pt idx="55037" formatCode="0.00E+00">
                  <c:v>-6.65242E-3</c:v>
                </c:pt>
                <c:pt idx="55038" formatCode="0.00E+00">
                  <c:v>-6.7081800000000002E-3</c:v>
                </c:pt>
                <c:pt idx="55039" formatCode="0.00E+00">
                  <c:v>-6.7607500000000003E-3</c:v>
                </c:pt>
                <c:pt idx="55040" formatCode="0.00E+00">
                  <c:v>-6.8100299999999999E-3</c:v>
                </c:pt>
                <c:pt idx="55041" formatCode="0.00E+00">
                  <c:v>-6.8559500000000004E-3</c:v>
                </c:pt>
                <c:pt idx="55042" formatCode="0.00E+00">
                  <c:v>-6.8984199999999997E-3</c:v>
                </c:pt>
                <c:pt idx="55043" formatCode="0.00E+00">
                  <c:v>-6.93737E-3</c:v>
                </c:pt>
                <c:pt idx="55044" formatCode="0.00E+00">
                  <c:v>-6.97271E-3</c:v>
                </c:pt>
                <c:pt idx="55045" formatCode="0.00E+00">
                  <c:v>-7.0043600000000003E-3</c:v>
                </c:pt>
                <c:pt idx="55046" formatCode="0.00E+00">
                  <c:v>-7.0322400000000004E-3</c:v>
                </c:pt>
                <c:pt idx="55047" formatCode="0.00E+00">
                  <c:v>-7.0562699999999999E-3</c:v>
                </c:pt>
                <c:pt idx="55048" formatCode="0.00E+00">
                  <c:v>-7.0763700000000002E-3</c:v>
                </c:pt>
                <c:pt idx="55049" formatCode="0.00E+00">
                  <c:v>-7.09247E-3</c:v>
                </c:pt>
                <c:pt idx="55050" formatCode="0.00E+00">
                  <c:v>-7.1044899999999998E-3</c:v>
                </c:pt>
                <c:pt idx="55051" formatCode="0.00E+00">
                  <c:v>-7.1123599999999999E-3</c:v>
                </c:pt>
                <c:pt idx="55052" formatCode="0.00E+00">
                  <c:v>-7.1159999999999999E-3</c:v>
                </c:pt>
                <c:pt idx="55053" formatCode="0.00E+00">
                  <c:v>-7.1153400000000004E-3</c:v>
                </c:pt>
                <c:pt idx="55054" formatCode="0.00E+00">
                  <c:v>-7.1103099999999999E-3</c:v>
                </c:pt>
                <c:pt idx="55055" formatCode="0.00E+00">
                  <c:v>-7.1008599999999996E-3</c:v>
                </c:pt>
                <c:pt idx="55056" formatCode="0.00E+00">
                  <c:v>-7.0869000000000001E-3</c:v>
                </c:pt>
                <c:pt idx="55057" formatCode="0.00E+00">
                  <c:v>-7.0683899999999999E-3</c:v>
                </c:pt>
                <c:pt idx="55058" formatCode="0.00E+00">
                  <c:v>-7.0452600000000002E-3</c:v>
                </c:pt>
                <c:pt idx="55059" formatCode="0.00E+00">
                  <c:v>-7.0174499999999997E-3</c:v>
                </c:pt>
                <c:pt idx="55060" formatCode="0.00E+00">
                  <c:v>-6.9849300000000003E-3</c:v>
                </c:pt>
                <c:pt idx="55061" formatCode="0.00E+00">
                  <c:v>-6.9476199999999998E-3</c:v>
                </c:pt>
                <c:pt idx="55062" formatCode="0.00E+00">
                  <c:v>-6.9055000000000002E-3</c:v>
                </c:pt>
                <c:pt idx="55063" formatCode="0.00E+00">
                  <c:v>-6.85851E-3</c:v>
                </c:pt>
                <c:pt idx="55064" formatCode="0.00E+00">
                  <c:v>-6.8066200000000002E-3</c:v>
                </c:pt>
                <c:pt idx="55065" formatCode="0.00E+00">
                  <c:v>-6.7498000000000002E-3</c:v>
                </c:pt>
                <c:pt idx="55066" formatCode="0.00E+00">
                  <c:v>-6.6880100000000003E-3</c:v>
                </c:pt>
                <c:pt idx="55067" formatCode="0.00E+00">
                  <c:v>-6.6212199999999997E-3</c:v>
                </c:pt>
                <c:pt idx="55068" formatCode="0.00E+00">
                  <c:v>-6.5494200000000002E-3</c:v>
                </c:pt>
                <c:pt idx="55069" formatCode="0.00E+00">
                  <c:v>-6.4725900000000003E-3</c:v>
                </c:pt>
                <c:pt idx="55070" formatCode="0.00E+00">
                  <c:v>-6.39071E-3</c:v>
                </c:pt>
                <c:pt idx="55071" formatCode="0.00E+00">
                  <c:v>-6.3037800000000001E-3</c:v>
                </c:pt>
                <c:pt idx="55072" formatCode="0.00E+00">
                  <c:v>-6.21179E-3</c:v>
                </c:pt>
                <c:pt idx="55073" formatCode="0.00E+00">
                  <c:v>-6.1147500000000004E-3</c:v>
                </c:pt>
                <c:pt idx="55074" formatCode="0.00E+00">
                  <c:v>-6.0126600000000004E-3</c:v>
                </c:pt>
                <c:pt idx="55075" formatCode="0.00E+00">
                  <c:v>-5.90553E-3</c:v>
                </c:pt>
                <c:pt idx="55076" formatCode="0.00E+00">
                  <c:v>-5.7933899999999998E-3</c:v>
                </c:pt>
                <c:pt idx="55077" formatCode="0.00E+00">
                  <c:v>-5.6762599999999998E-3</c:v>
                </c:pt>
                <c:pt idx="55078" formatCode="0.00E+00">
                  <c:v>-5.5541499999999999E-3</c:v>
                </c:pt>
                <c:pt idx="55079" formatCode="0.00E+00">
                  <c:v>-5.4271199999999997E-3</c:v>
                </c:pt>
                <c:pt idx="55080" formatCode="0.00E+00">
                  <c:v>-5.29519E-3</c:v>
                </c:pt>
                <c:pt idx="55081" formatCode="0.00E+00">
                  <c:v>-5.1584200000000004E-3</c:v>
                </c:pt>
                <c:pt idx="55082" formatCode="0.00E+00">
                  <c:v>-5.0168499999999998E-3</c:v>
                </c:pt>
                <c:pt idx="55083" formatCode="0.00E+00">
                  <c:v>-4.8705500000000004E-3</c:v>
                </c:pt>
                <c:pt idx="55084" formatCode="0.00E+00">
                  <c:v>-4.7195700000000002E-3</c:v>
                </c:pt>
                <c:pt idx="55085" formatCode="0.00E+00">
                  <c:v>-4.5639799999999996E-3</c:v>
                </c:pt>
                <c:pt idx="55086" formatCode="0.00E+00">
                  <c:v>-4.4038699999999998E-3</c:v>
                </c:pt>
                <c:pt idx="55087" formatCode="0.00E+00">
                  <c:v>-4.2392999999999997E-3</c:v>
                </c:pt>
                <c:pt idx="55088" formatCode="0.00E+00">
                  <c:v>-4.0703700000000002E-3</c:v>
                </c:pt>
                <c:pt idx="55089" formatCode="0.00E+00">
                  <c:v>-3.8971600000000002E-3</c:v>
                </c:pt>
                <c:pt idx="55090" formatCode="0.00E+00">
                  <c:v>-3.7197900000000002E-3</c:v>
                </c:pt>
                <c:pt idx="55091" formatCode="0.00E+00">
                  <c:v>-3.5383400000000001E-3</c:v>
                </c:pt>
                <c:pt idx="55092" formatCode="0.00E+00">
                  <c:v>-3.3529300000000001E-3</c:v>
                </c:pt>
                <c:pt idx="55093" formatCode="0.00E+00">
                  <c:v>-3.1636799999999999E-3</c:v>
                </c:pt>
                <c:pt idx="55094" formatCode="0.00E+00">
                  <c:v>-2.9707100000000001E-3</c:v>
                </c:pt>
                <c:pt idx="55095" formatCode="0.00E+00">
                  <c:v>-2.77414E-3</c:v>
                </c:pt>
                <c:pt idx="55096" formatCode="0.00E+00">
                  <c:v>-2.5741100000000001E-3</c:v>
                </c:pt>
                <c:pt idx="55097" formatCode="0.00E+00">
                  <c:v>-2.37075E-3</c:v>
                </c:pt>
                <c:pt idx="55098" formatCode="0.00E+00">
                  <c:v>-2.1642100000000002E-3</c:v>
                </c:pt>
                <c:pt idx="55099" formatCode="0.00E+00">
                  <c:v>-1.9546300000000002E-3</c:v>
                </c:pt>
                <c:pt idx="55100" formatCode="0.00E+00">
                  <c:v>-1.7421800000000001E-3</c:v>
                </c:pt>
                <c:pt idx="55101" formatCode="0.00E+00">
                  <c:v>-1.5269999999999999E-3</c:v>
                </c:pt>
                <c:pt idx="55102" formatCode="0.00E+00">
                  <c:v>-1.30926E-3</c:v>
                </c:pt>
                <c:pt idx="55103" formatCode="0.00E+00">
                  <c:v>-1.08913E-3</c:v>
                </c:pt>
                <c:pt idx="55104" formatCode="0.00E+00">
                  <c:v>-8.6678899999999997E-4</c:v>
                </c:pt>
                <c:pt idx="55105" formatCode="0.00E+00">
                  <c:v>-6.4240399999999996E-4</c:v>
                </c:pt>
                <c:pt idx="55106" formatCode="0.00E+00">
                  <c:v>-4.1616E-4</c:v>
                </c:pt>
                <c:pt idx="55107" formatCode="0.00E+00">
                  <c:v>-1.88242E-4</c:v>
                </c:pt>
                <c:pt idx="55108" formatCode="0.00E+00">
                  <c:v>4.11604E-5</c:v>
                </c:pt>
                <c:pt idx="55109" formatCode="0.00E+00">
                  <c:v>2.7185399999999998E-4</c:v>
                </c:pt>
                <c:pt idx="55110" formatCode="0.00E+00">
                  <c:v>5.0364099999999998E-4</c:v>
                </c:pt>
                <c:pt idx="55111" formatCode="0.00E+00">
                  <c:v>7.3632400000000001E-4</c:v>
                </c:pt>
                <c:pt idx="55112" formatCode="0.00E+00">
                  <c:v>9.6969799999999996E-4</c:v>
                </c:pt>
                <c:pt idx="55113" formatCode="0.00E+00">
                  <c:v>1.20356E-3</c:v>
                </c:pt>
                <c:pt idx="55114" formatCode="0.00E+00">
                  <c:v>1.4377000000000001E-3</c:v>
                </c:pt>
                <c:pt idx="55115" formatCode="0.00E+00">
                  <c:v>1.6719E-3</c:v>
                </c:pt>
                <c:pt idx="55116" formatCode="0.00E+00">
                  <c:v>1.9059599999999999E-3</c:v>
                </c:pt>
                <c:pt idx="55117" formatCode="0.00E+00">
                  <c:v>2.1396499999999999E-3</c:v>
                </c:pt>
                <c:pt idx="55118" formatCode="0.00E+00">
                  <c:v>2.3727700000000002E-3</c:v>
                </c:pt>
                <c:pt idx="55119" formatCode="0.00E+00">
                  <c:v>2.60509E-3</c:v>
                </c:pt>
                <c:pt idx="55120" formatCode="0.00E+00">
                  <c:v>2.8364000000000002E-3</c:v>
                </c:pt>
                <c:pt idx="55121" formatCode="0.00E+00">
                  <c:v>3.06647E-3</c:v>
                </c:pt>
                <c:pt idx="55122" formatCode="0.00E+00">
                  <c:v>3.2950800000000001E-3</c:v>
                </c:pt>
                <c:pt idx="55123" formatCode="0.00E+00">
                  <c:v>3.5220199999999998E-3</c:v>
                </c:pt>
                <c:pt idx="55124" formatCode="0.00E+00">
                  <c:v>3.74706E-3</c:v>
                </c:pt>
                <c:pt idx="55125" formatCode="0.00E+00">
                  <c:v>3.9699699999999997E-3</c:v>
                </c:pt>
                <c:pt idx="55126" formatCode="0.00E+00">
                  <c:v>4.1905500000000004E-3</c:v>
                </c:pt>
                <c:pt idx="55127" formatCode="0.00E+00">
                  <c:v>4.4085599999999997E-3</c:v>
                </c:pt>
                <c:pt idx="55128" formatCode="0.00E+00">
                  <c:v>4.6238E-3</c:v>
                </c:pt>
                <c:pt idx="55129" formatCode="0.00E+00">
                  <c:v>4.8360399999999998E-3</c:v>
                </c:pt>
                <c:pt idx="55130" formatCode="0.00E+00">
                  <c:v>5.0450599999999996E-3</c:v>
                </c:pt>
                <c:pt idx="55131" formatCode="0.00E+00">
                  <c:v>5.2506599999999999E-3</c:v>
                </c:pt>
                <c:pt idx="55132" formatCode="0.00E+00">
                  <c:v>5.4526100000000001E-3</c:v>
                </c:pt>
                <c:pt idx="55133" formatCode="0.00E+00">
                  <c:v>5.6507199999999997E-3</c:v>
                </c:pt>
                <c:pt idx="55134" formatCode="0.00E+00">
                  <c:v>5.84477E-3</c:v>
                </c:pt>
                <c:pt idx="55135" formatCode="0.00E+00">
                  <c:v>6.0345499999999996E-3</c:v>
                </c:pt>
                <c:pt idx="55136" formatCode="0.00E+00">
                  <c:v>6.2198799999999997E-3</c:v>
                </c:pt>
                <c:pt idx="55137" formatCode="0.00E+00">
                  <c:v>6.4005399999999997E-3</c:v>
                </c:pt>
                <c:pt idx="55138" formatCode="0.00E+00">
                  <c:v>6.5763499999999999E-3</c:v>
                </c:pt>
                <c:pt idx="55139" formatCode="0.00E+00">
                  <c:v>6.7471199999999997E-3</c:v>
                </c:pt>
                <c:pt idx="55140" formatCode="0.00E+00">
                  <c:v>6.9126600000000002E-3</c:v>
                </c:pt>
                <c:pt idx="55141" formatCode="0.00E+00">
                  <c:v>7.0727799999999999E-3</c:v>
                </c:pt>
                <c:pt idx="55142" formatCode="0.00E+00">
                  <c:v>7.2273299999999997E-3</c:v>
                </c:pt>
                <c:pt idx="55143" formatCode="0.00E+00">
                  <c:v>7.37611E-3</c:v>
                </c:pt>
                <c:pt idx="55144" formatCode="0.00E+00">
                  <c:v>7.5189699999999998E-3</c:v>
                </c:pt>
                <c:pt idx="55145" formatCode="0.00E+00">
                  <c:v>7.6557500000000002E-3</c:v>
                </c:pt>
                <c:pt idx="55146" formatCode="0.00E+00">
                  <c:v>7.7862799999999996E-3</c:v>
                </c:pt>
                <c:pt idx="55147" formatCode="0.00E+00">
                  <c:v>7.9104299999999995E-3</c:v>
                </c:pt>
                <c:pt idx="55148" formatCode="0.00E+00">
                  <c:v>8.0280500000000001E-3</c:v>
                </c:pt>
                <c:pt idx="55149" formatCode="0.00E+00">
                  <c:v>8.1390000000000004E-3</c:v>
                </c:pt>
                <c:pt idx="55150" formatCode="0.00E+00">
                  <c:v>8.2431599999999994E-3</c:v>
                </c:pt>
                <c:pt idx="55151" formatCode="0.00E+00">
                  <c:v>8.3403899999999996E-3</c:v>
                </c:pt>
                <c:pt idx="55152" formatCode="0.00E+00">
                  <c:v>8.43059E-3</c:v>
                </c:pt>
                <c:pt idx="55153" formatCode="0.00E+00">
                  <c:v>8.5136499999999993E-3</c:v>
                </c:pt>
                <c:pt idx="55154" formatCode="0.00E+00">
                  <c:v>8.5894600000000002E-3</c:v>
                </c:pt>
                <c:pt idx="55155" formatCode="0.00E+00">
                  <c:v>8.6579299999999994E-3</c:v>
                </c:pt>
                <c:pt idx="55156" formatCode="0.00E+00">
                  <c:v>8.7189699999999995E-3</c:v>
                </c:pt>
                <c:pt idx="55157" formatCode="0.00E+00">
                  <c:v>8.7725100000000007E-3</c:v>
                </c:pt>
                <c:pt idx="55158" formatCode="0.00E+00">
                  <c:v>8.8184700000000001E-3</c:v>
                </c:pt>
                <c:pt idx="55159" formatCode="0.00E+00">
                  <c:v>8.8567799999999999E-3</c:v>
                </c:pt>
                <c:pt idx="55160" formatCode="0.00E+00">
                  <c:v>8.8874100000000001E-3</c:v>
                </c:pt>
                <c:pt idx="55161" formatCode="0.00E+00">
                  <c:v>8.9102799999999996E-3</c:v>
                </c:pt>
                <c:pt idx="55162" formatCode="0.00E+00">
                  <c:v>8.9253800000000001E-3</c:v>
                </c:pt>
                <c:pt idx="55163" formatCode="0.00E+00">
                  <c:v>8.9326700000000002E-3</c:v>
                </c:pt>
                <c:pt idx="55164" formatCode="0.00E+00">
                  <c:v>8.93212E-3</c:v>
                </c:pt>
                <c:pt idx="55165" formatCode="0.00E+00">
                  <c:v>8.9237199999999996E-3</c:v>
                </c:pt>
                <c:pt idx="55166" formatCode="0.00E+00">
                  <c:v>8.9074700000000007E-3</c:v>
                </c:pt>
                <c:pt idx="55167" formatCode="0.00E+00">
                  <c:v>8.8833699999999998E-3</c:v>
                </c:pt>
                <c:pt idx="55168" formatCode="0.00E+00">
                  <c:v>8.8514300000000004E-3</c:v>
                </c:pt>
                <c:pt idx="55169" formatCode="0.00E+00">
                  <c:v>8.8116800000000006E-3</c:v>
                </c:pt>
                <c:pt idx="55170" formatCode="0.00E+00">
                  <c:v>8.7641300000000002E-3</c:v>
                </c:pt>
                <c:pt idx="55171" formatCode="0.00E+00">
                  <c:v>8.7088400000000007E-3</c:v>
                </c:pt>
                <c:pt idx="55172" formatCode="0.00E+00">
                  <c:v>8.6458400000000001E-3</c:v>
                </c:pt>
                <c:pt idx="55173" formatCode="0.00E+00">
                  <c:v>8.57518E-3</c:v>
                </c:pt>
                <c:pt idx="55174" formatCode="0.00E+00">
                  <c:v>8.4969399999999997E-3</c:v>
                </c:pt>
                <c:pt idx="55175" formatCode="0.00E+00">
                  <c:v>8.4111900000000007E-3</c:v>
                </c:pt>
                <c:pt idx="55176" formatCode="0.00E+00">
                  <c:v>8.3179900000000008E-3</c:v>
                </c:pt>
                <c:pt idx="55177" formatCode="0.00E+00">
                  <c:v>8.2174399999999995E-3</c:v>
                </c:pt>
                <c:pt idx="55178" formatCode="0.00E+00">
                  <c:v>8.1096399999999996E-3</c:v>
                </c:pt>
                <c:pt idx="55179" formatCode="0.00E+00">
                  <c:v>7.9946900000000005E-3</c:v>
                </c:pt>
                <c:pt idx="55180" formatCode="0.00E+00">
                  <c:v>7.8726899999999999E-3</c:v>
                </c:pt>
                <c:pt idx="55181" formatCode="0.00E+00">
                  <c:v>7.7437799999999996E-3</c:v>
                </c:pt>
                <c:pt idx="55182" formatCode="0.00E+00">
                  <c:v>7.6080699999999998E-3</c:v>
                </c:pt>
                <c:pt idx="55183" formatCode="0.00E+00">
                  <c:v>7.4656999999999996E-3</c:v>
                </c:pt>
                <c:pt idx="55184" formatCode="0.00E+00">
                  <c:v>7.31681E-3</c:v>
                </c:pt>
                <c:pt idx="55185" formatCode="0.00E+00">
                  <c:v>7.16155E-3</c:v>
                </c:pt>
                <c:pt idx="55186" formatCode="0.00E+00">
                  <c:v>7.0000699999999997E-3</c:v>
                </c:pt>
                <c:pt idx="55187" formatCode="0.00E+00">
                  <c:v>6.8325399999999998E-3</c:v>
                </c:pt>
                <c:pt idx="55188" formatCode="0.00E+00">
                  <c:v>6.6591300000000001E-3</c:v>
                </c:pt>
                <c:pt idx="55189" formatCode="0.00E+00">
                  <c:v>6.4799999999999996E-3</c:v>
                </c:pt>
                <c:pt idx="55190" formatCode="0.00E+00">
                  <c:v>6.2953499999999999E-3</c:v>
                </c:pt>
                <c:pt idx="55191" formatCode="0.00E+00">
                  <c:v>6.1053599999999998E-3</c:v>
                </c:pt>
                <c:pt idx="55192" formatCode="0.00E+00">
                  <c:v>5.9102199999999999E-3</c:v>
                </c:pt>
                <c:pt idx="55193" formatCode="0.00E+00">
                  <c:v>5.7101299999999999E-3</c:v>
                </c:pt>
                <c:pt idx="55194" formatCode="0.00E+00">
                  <c:v>5.5052900000000004E-3</c:v>
                </c:pt>
                <c:pt idx="55195" formatCode="0.00E+00">
                  <c:v>5.29592E-3</c:v>
                </c:pt>
                <c:pt idx="55196" formatCode="0.00E+00">
                  <c:v>5.0822200000000001E-3</c:v>
                </c:pt>
                <c:pt idx="55197" formatCode="0.00E+00">
                  <c:v>4.8644099999999996E-3</c:v>
                </c:pt>
                <c:pt idx="55198" formatCode="0.00E+00">
                  <c:v>4.6427100000000004E-3</c:v>
                </c:pt>
                <c:pt idx="55199" formatCode="0.00E+00">
                  <c:v>4.4173499999999996E-3</c:v>
                </c:pt>
                <c:pt idx="55200" formatCode="0.00E+00">
                  <c:v>4.18857E-3</c:v>
                </c:pt>
                <c:pt idx="55201" formatCode="0.00E+00">
                  <c:v>3.9565800000000003E-3</c:v>
                </c:pt>
                <c:pt idx="55202" formatCode="0.00E+00">
                  <c:v>3.7216300000000001E-3</c:v>
                </c:pt>
                <c:pt idx="55203" formatCode="0.00E+00">
                  <c:v>3.48395E-3</c:v>
                </c:pt>
                <c:pt idx="55204" formatCode="0.00E+00">
                  <c:v>3.2437899999999999E-3</c:v>
                </c:pt>
                <c:pt idx="55205" formatCode="0.00E+00">
                  <c:v>3.0013800000000001E-3</c:v>
                </c:pt>
                <c:pt idx="55206" formatCode="0.00E+00">
                  <c:v>2.75698E-3</c:v>
                </c:pt>
                <c:pt idx="55207" formatCode="0.00E+00">
                  <c:v>2.51082E-3</c:v>
                </c:pt>
                <c:pt idx="55208" formatCode="0.00E+00">
                  <c:v>2.2631600000000002E-3</c:v>
                </c:pt>
                <c:pt idx="55209" formatCode="0.00E+00">
                  <c:v>2.01424E-3</c:v>
                </c:pt>
                <c:pt idx="55210" formatCode="0.00E+00">
                  <c:v>1.76432E-3</c:v>
                </c:pt>
                <c:pt idx="55211" formatCode="0.00E+00">
                  <c:v>1.5136399999999999E-3</c:v>
                </c:pt>
                <c:pt idx="55212" formatCode="0.00E+00">
                  <c:v>1.26245E-3</c:v>
                </c:pt>
                <c:pt idx="55213" formatCode="0.00E+00">
                  <c:v>1.01099E-3</c:v>
                </c:pt>
                <c:pt idx="55214" formatCode="0.00E+00">
                  <c:v>7.5952799999999998E-4</c:v>
                </c:pt>
                <c:pt idx="55215" formatCode="0.00E+00">
                  <c:v>5.0829800000000002E-4</c:v>
                </c:pt>
                <c:pt idx="55216" formatCode="0.00E+00">
                  <c:v>2.5754899999999998E-4</c:v>
                </c:pt>
                <c:pt idx="55217" formatCode="0.00E+00">
                  <c:v>7.5267399999999997E-6</c:v>
                </c:pt>
                <c:pt idx="55218" formatCode="0.00E+00">
                  <c:v>-2.4152700000000001E-4</c:v>
                </c:pt>
                <c:pt idx="55219" formatCode="0.00E+00">
                  <c:v>-4.8937199999999996E-4</c:v>
                </c:pt>
                <c:pt idx="55220" formatCode="0.00E+00">
                  <c:v>-7.3576800000000003E-4</c:v>
                </c:pt>
                <c:pt idx="55221" formatCode="0.00E+00">
                  <c:v>-9.8048100000000006E-4</c:v>
                </c:pt>
                <c:pt idx="55222" formatCode="0.00E+00">
                  <c:v>-1.22328E-3</c:v>
                </c:pt>
                <c:pt idx="55223" formatCode="0.00E+00">
                  <c:v>-1.46393E-3</c:v>
                </c:pt>
                <c:pt idx="55224" formatCode="0.00E+00">
                  <c:v>-1.70221E-3</c:v>
                </c:pt>
                <c:pt idx="55225" formatCode="0.00E+00">
                  <c:v>-1.9378900000000001E-3</c:v>
                </c:pt>
                <c:pt idx="55226" formatCode="0.00E+00">
                  <c:v>-2.1707599999999999E-3</c:v>
                </c:pt>
                <c:pt idx="55227" formatCode="0.00E+00">
                  <c:v>-2.4006100000000001E-3</c:v>
                </c:pt>
                <c:pt idx="55228" formatCode="0.00E+00">
                  <c:v>-2.62722E-3</c:v>
                </c:pt>
                <c:pt idx="55229" formatCode="0.00E+00">
                  <c:v>-2.85038E-3</c:v>
                </c:pt>
                <c:pt idx="55230" formatCode="0.00E+00">
                  <c:v>-3.0699099999999999E-3</c:v>
                </c:pt>
                <c:pt idx="55231" formatCode="0.00E+00">
                  <c:v>-3.2856000000000001E-3</c:v>
                </c:pt>
                <c:pt idx="55232" formatCode="0.00E+00">
                  <c:v>-3.4972599999999999E-3</c:v>
                </c:pt>
                <c:pt idx="55233" formatCode="0.00E+00">
                  <c:v>-3.7047099999999999E-3</c:v>
                </c:pt>
                <c:pt idx="55234" formatCode="0.00E+00">
                  <c:v>-3.9077799999999996E-3</c:v>
                </c:pt>
                <c:pt idx="55235" formatCode="0.00E+00">
                  <c:v>-4.1062900000000003E-3</c:v>
                </c:pt>
                <c:pt idx="55236" formatCode="0.00E+00">
                  <c:v>-4.3000699999999996E-3</c:v>
                </c:pt>
                <c:pt idx="55237" formatCode="0.00E+00">
                  <c:v>-4.4889600000000002E-3</c:v>
                </c:pt>
                <c:pt idx="55238" formatCode="0.00E+00">
                  <c:v>-4.6728200000000003E-3</c:v>
                </c:pt>
                <c:pt idx="55239" formatCode="0.00E+00">
                  <c:v>-4.8514999999999999E-3</c:v>
                </c:pt>
                <c:pt idx="55240" formatCode="0.00E+00">
                  <c:v>-5.02485E-3</c:v>
                </c:pt>
                <c:pt idx="55241" formatCode="0.00E+00">
                  <c:v>-5.1927400000000004E-3</c:v>
                </c:pt>
                <c:pt idx="55242" formatCode="0.00E+00">
                  <c:v>-5.3550500000000001E-3</c:v>
                </c:pt>
                <c:pt idx="55243" formatCode="0.00E+00">
                  <c:v>-5.5116599999999998E-3</c:v>
                </c:pt>
                <c:pt idx="55244" formatCode="0.00E+00">
                  <c:v>-5.6624500000000003E-3</c:v>
                </c:pt>
                <c:pt idx="55245" formatCode="0.00E+00">
                  <c:v>-5.8073300000000003E-3</c:v>
                </c:pt>
                <c:pt idx="55246" formatCode="0.00E+00">
                  <c:v>-5.9461899999999996E-3</c:v>
                </c:pt>
                <c:pt idx="55247" formatCode="0.00E+00">
                  <c:v>-6.0789499999999996E-3</c:v>
                </c:pt>
                <c:pt idx="55248" formatCode="0.00E+00">
                  <c:v>-6.20552E-3</c:v>
                </c:pt>
                <c:pt idx="55249" formatCode="0.00E+00">
                  <c:v>-6.3258400000000001E-3</c:v>
                </c:pt>
                <c:pt idx="55250" formatCode="0.00E+00">
                  <c:v>-6.4398199999999997E-3</c:v>
                </c:pt>
                <c:pt idx="55251" formatCode="0.00E+00">
                  <c:v>-6.54742E-3</c:v>
                </c:pt>
                <c:pt idx="55252" formatCode="0.00E+00">
                  <c:v>-6.6485900000000002E-3</c:v>
                </c:pt>
                <c:pt idx="55253" formatCode="0.00E+00">
                  <c:v>-6.74327E-3</c:v>
                </c:pt>
                <c:pt idx="55254" formatCode="0.00E+00">
                  <c:v>-6.8314300000000003E-3</c:v>
                </c:pt>
                <c:pt idx="55255" formatCode="0.00E+00">
                  <c:v>-6.9130499999999996E-3</c:v>
                </c:pt>
                <c:pt idx="55256" formatCode="0.00E+00">
                  <c:v>-6.9880999999999997E-3</c:v>
                </c:pt>
                <c:pt idx="55257" formatCode="0.00E+00">
                  <c:v>-7.0565699999999999E-3</c:v>
                </c:pt>
                <c:pt idx="55258" formatCode="0.00E+00">
                  <c:v>-7.1184500000000001E-3</c:v>
                </c:pt>
                <c:pt idx="55259" formatCode="0.00E+00">
                  <c:v>-7.1737399999999996E-3</c:v>
                </c:pt>
                <c:pt idx="55260" formatCode="0.00E+00">
                  <c:v>-7.2224500000000001E-3</c:v>
                </c:pt>
                <c:pt idx="55261" formatCode="0.00E+00">
                  <c:v>-7.2646100000000003E-3</c:v>
                </c:pt>
                <c:pt idx="55262" formatCode="0.00E+00">
                  <c:v>-7.3002199999999996E-3</c:v>
                </c:pt>
                <c:pt idx="55263" formatCode="0.00E+00">
                  <c:v>-7.3293200000000003E-3</c:v>
                </c:pt>
                <c:pt idx="55264" formatCode="0.00E+00">
                  <c:v>-7.3519500000000003E-3</c:v>
                </c:pt>
                <c:pt idx="55265" formatCode="0.00E+00">
                  <c:v>-7.3681500000000004E-3</c:v>
                </c:pt>
                <c:pt idx="55266" formatCode="0.00E+00">
                  <c:v>-7.3779700000000002E-3</c:v>
                </c:pt>
                <c:pt idx="55267" formatCode="0.00E+00">
                  <c:v>-7.3814700000000002E-3</c:v>
                </c:pt>
                <c:pt idx="55268" formatCode="0.00E+00">
                  <c:v>-7.3787100000000001E-3</c:v>
                </c:pt>
                <c:pt idx="55269" formatCode="0.00E+00">
                  <c:v>-7.3697600000000004E-3</c:v>
                </c:pt>
                <c:pt idx="55270" formatCode="0.00E+00">
                  <c:v>-7.3546999999999996E-3</c:v>
                </c:pt>
                <c:pt idx="55271" formatCode="0.00E+00">
                  <c:v>-7.3336E-3</c:v>
                </c:pt>
                <c:pt idx="55272" formatCode="0.00E+00">
                  <c:v>-7.3065600000000001E-3</c:v>
                </c:pt>
                <c:pt idx="55273" formatCode="0.00E+00">
                  <c:v>-7.2736700000000003E-3</c:v>
                </c:pt>
                <c:pt idx="55274" formatCode="0.00E+00">
                  <c:v>-7.2350299999999999E-3</c:v>
                </c:pt>
                <c:pt idx="55275" formatCode="0.00E+00">
                  <c:v>-7.1907300000000002E-3</c:v>
                </c:pt>
                <c:pt idx="55276" formatCode="0.00E+00">
                  <c:v>-7.1409000000000004E-3</c:v>
                </c:pt>
                <c:pt idx="55277" formatCode="0.00E+00">
                  <c:v>-7.0856399999999998E-3</c:v>
                </c:pt>
                <c:pt idx="55278" formatCode="0.00E+00">
                  <c:v>-7.0250699999999996E-3</c:v>
                </c:pt>
                <c:pt idx="55279" formatCode="0.00E+00">
                  <c:v>-6.9593099999999998E-3</c:v>
                </c:pt>
                <c:pt idx="55280" formatCode="0.00E+00">
                  <c:v>-6.8884999999999997E-3</c:v>
                </c:pt>
                <c:pt idx="55281" formatCode="0.00E+00">
                  <c:v>-6.8127500000000002E-3</c:v>
                </c:pt>
                <c:pt idx="55282" formatCode="0.00E+00">
                  <c:v>-6.7322099999999998E-3</c:v>
                </c:pt>
                <c:pt idx="55283" formatCode="0.00E+00">
                  <c:v>-6.6470100000000001E-3</c:v>
                </c:pt>
                <c:pt idx="55284" formatCode="0.00E+00">
                  <c:v>-6.5573000000000003E-3</c:v>
                </c:pt>
                <c:pt idx="55285" formatCode="0.00E+00">
                  <c:v>-6.4632099999999996E-3</c:v>
                </c:pt>
                <c:pt idx="55286" formatCode="0.00E+00">
                  <c:v>-6.3648999999999997E-3</c:v>
                </c:pt>
                <c:pt idx="55287" formatCode="0.00E+00">
                  <c:v>-6.2625099999999998E-3</c:v>
                </c:pt>
                <c:pt idx="55288" formatCode="0.00E+00">
                  <c:v>-6.1561999999999997E-3</c:v>
                </c:pt>
                <c:pt idx="55289" formatCode="0.00E+00">
                  <c:v>-6.0461200000000003E-3</c:v>
                </c:pt>
                <c:pt idx="55290" formatCode="0.00E+00">
                  <c:v>-5.9324299999999998E-3</c:v>
                </c:pt>
                <c:pt idx="55291" formatCode="0.00E+00">
                  <c:v>-5.8152799999999999E-3</c:v>
                </c:pt>
                <c:pt idx="55292" formatCode="0.00E+00">
                  <c:v>-5.6948299999999997E-3</c:v>
                </c:pt>
                <c:pt idx="55293" formatCode="0.00E+00">
                  <c:v>-5.5712399999999999E-3</c:v>
                </c:pt>
                <c:pt idx="55294" formatCode="0.00E+00">
                  <c:v>-5.4446800000000004E-3</c:v>
                </c:pt>
                <c:pt idx="55295" formatCode="0.00E+00">
                  <c:v>-5.3153000000000002E-3</c:v>
                </c:pt>
                <c:pt idx="55296" formatCode="0.00E+00">
                  <c:v>-5.1832600000000003E-3</c:v>
                </c:pt>
                <c:pt idx="55297" formatCode="0.00E+00">
                  <c:v>-5.0487400000000003E-3</c:v>
                </c:pt>
                <c:pt idx="55298" formatCode="0.00E+00">
                  <c:v>-4.9118900000000004E-3</c:v>
                </c:pt>
                <c:pt idx="55299" formatCode="0.00E+00">
                  <c:v>-4.7728700000000002E-3</c:v>
                </c:pt>
                <c:pt idx="55300" formatCode="0.00E+00">
                  <c:v>-4.6318399999999999E-3</c:v>
                </c:pt>
                <c:pt idx="55301" formatCode="0.00E+00">
                  <c:v>-4.4889700000000001E-3</c:v>
                </c:pt>
                <c:pt idx="55302" formatCode="0.00E+00">
                  <c:v>-4.3444099999999999E-3</c:v>
                </c:pt>
                <c:pt idx="55303" formatCode="0.00E+00">
                  <c:v>-4.1983300000000001E-3</c:v>
                </c:pt>
                <c:pt idx="55304" formatCode="0.00E+00">
                  <c:v>-4.0508799999999998E-3</c:v>
                </c:pt>
                <c:pt idx="55305" formatCode="0.00E+00">
                  <c:v>-3.9022200000000001E-3</c:v>
                </c:pt>
                <c:pt idx="55306" formatCode="0.00E+00">
                  <c:v>-3.7525000000000002E-3</c:v>
                </c:pt>
                <c:pt idx="55307" formatCode="0.00E+00">
                  <c:v>-3.6018700000000001E-3</c:v>
                </c:pt>
                <c:pt idx="55308" formatCode="0.00E+00">
                  <c:v>-3.4504900000000001E-3</c:v>
                </c:pt>
                <c:pt idx="55309" formatCode="0.00E+00">
                  <c:v>-3.2985000000000002E-3</c:v>
                </c:pt>
                <c:pt idx="55310" formatCode="0.00E+00">
                  <c:v>-3.1460500000000001E-3</c:v>
                </c:pt>
                <c:pt idx="55311" formatCode="0.00E+00">
                  <c:v>-2.9932800000000001E-3</c:v>
                </c:pt>
                <c:pt idx="55312" formatCode="0.00E+00">
                  <c:v>-2.8403299999999999E-3</c:v>
                </c:pt>
                <c:pt idx="55313" formatCode="0.00E+00">
                  <c:v>-2.6873399999999999E-3</c:v>
                </c:pt>
                <c:pt idx="55314" formatCode="0.00E+00">
                  <c:v>-2.5344500000000002E-3</c:v>
                </c:pt>
                <c:pt idx="55315" formatCode="0.00E+00">
                  <c:v>-2.38178E-3</c:v>
                </c:pt>
                <c:pt idx="55316" formatCode="0.00E+00">
                  <c:v>-2.2294699999999999E-3</c:v>
                </c:pt>
                <c:pt idx="55317" formatCode="0.00E+00">
                  <c:v>-2.07763E-3</c:v>
                </c:pt>
                <c:pt idx="55318" formatCode="0.00E+00">
                  <c:v>-1.9264E-3</c:v>
                </c:pt>
                <c:pt idx="55319" formatCode="0.00E+00">
                  <c:v>-1.7758800000000001E-3</c:v>
                </c:pt>
                <c:pt idx="55320" formatCode="0.00E+00">
                  <c:v>-1.62619E-3</c:v>
                </c:pt>
                <c:pt idx="55321" formatCode="0.00E+00">
                  <c:v>-1.47744E-3</c:v>
                </c:pt>
                <c:pt idx="55322" formatCode="0.00E+00">
                  <c:v>-1.32974E-3</c:v>
                </c:pt>
                <c:pt idx="55323" formatCode="0.00E+00">
                  <c:v>-1.18318E-3</c:v>
                </c:pt>
                <c:pt idx="55324" formatCode="0.00E+00">
                  <c:v>-1.0378799999999999E-3</c:v>
                </c:pt>
                <c:pt idx="55325" formatCode="0.00E+00">
                  <c:v>-8.9391099999999995E-4</c:v>
                </c:pt>
                <c:pt idx="55326" formatCode="0.00E+00">
                  <c:v>-7.51376E-4</c:v>
                </c:pt>
                <c:pt idx="55327" formatCode="0.00E+00">
                  <c:v>-6.1035600000000005E-4</c:v>
                </c:pt>
                <c:pt idx="55328" formatCode="0.00E+00">
                  <c:v>-4.70934E-4</c:v>
                </c:pt>
                <c:pt idx="55329" formatCode="0.00E+00">
                  <c:v>-3.3318600000000002E-4</c:v>
                </c:pt>
                <c:pt idx="55330" formatCode="0.00E+00">
                  <c:v>-1.9718599999999999E-4</c:v>
                </c:pt>
                <c:pt idx="55331" formatCode="0.00E+00">
                  <c:v>-6.3000899999999995E-5</c:v>
                </c:pt>
                <c:pt idx="55332" formatCode="0.00E+00">
                  <c:v>6.9303700000000005E-5</c:v>
                </c:pt>
                <c:pt idx="55333" formatCode="0.00E+00">
                  <c:v>1.9966800000000001E-4</c:v>
                </c:pt>
                <c:pt idx="55334" formatCode="0.00E+00">
                  <c:v>3.2803599999999997E-4</c:v>
                </c:pt>
                <c:pt idx="55335" formatCode="0.00E+00">
                  <c:v>4.5435700000000001E-4</c:v>
                </c:pt>
                <c:pt idx="55336" formatCode="0.00E+00">
                  <c:v>5.7858300000000003E-4</c:v>
                </c:pt>
                <c:pt idx="55337" formatCode="0.00E+00">
                  <c:v>7.0067100000000004E-4</c:v>
                </c:pt>
                <c:pt idx="55338" formatCode="0.00E+00">
                  <c:v>8.2058100000000002E-4</c:v>
                </c:pt>
                <c:pt idx="55339" formatCode="0.00E+00">
                  <c:v>9.3828E-4</c:v>
                </c:pt>
                <c:pt idx="55340" formatCode="0.00E+00">
                  <c:v>1.0537299999999999E-3</c:v>
                </c:pt>
                <c:pt idx="55341" formatCode="0.00E+00">
                  <c:v>1.1669199999999999E-3</c:v>
                </c:pt>
                <c:pt idx="55342" formatCode="0.00E+00">
                  <c:v>1.2778100000000001E-3</c:v>
                </c:pt>
                <c:pt idx="55343" formatCode="0.00E+00">
                  <c:v>1.3863899999999999E-3</c:v>
                </c:pt>
                <c:pt idx="55344" formatCode="0.00E+00">
                  <c:v>1.49263E-3</c:v>
                </c:pt>
                <c:pt idx="55345" formatCode="0.00E+00">
                  <c:v>1.59654E-3</c:v>
                </c:pt>
                <c:pt idx="55346" formatCode="0.00E+00">
                  <c:v>1.6980999999999999E-3</c:v>
                </c:pt>
                <c:pt idx="55347" formatCode="0.00E+00">
                  <c:v>1.7972999999999999E-3</c:v>
                </c:pt>
                <c:pt idx="55348" formatCode="0.00E+00">
                  <c:v>1.89415E-3</c:v>
                </c:pt>
                <c:pt idx="55349" formatCode="0.00E+00">
                  <c:v>1.9886299999999999E-3</c:v>
                </c:pt>
                <c:pt idx="55350" formatCode="0.00E+00">
                  <c:v>2.08077E-3</c:v>
                </c:pt>
                <c:pt idx="55351" formatCode="0.00E+00">
                  <c:v>2.1705700000000001E-3</c:v>
                </c:pt>
                <c:pt idx="55352" formatCode="0.00E+00">
                  <c:v>2.2580199999999999E-3</c:v>
                </c:pt>
                <c:pt idx="55353" formatCode="0.00E+00">
                  <c:v>2.3431599999999999E-3</c:v>
                </c:pt>
                <c:pt idx="55354" formatCode="0.00E+00">
                  <c:v>2.4259899999999998E-3</c:v>
                </c:pt>
                <c:pt idx="55355" formatCode="0.00E+00">
                  <c:v>2.5065299999999999E-3</c:v>
                </c:pt>
                <c:pt idx="55356" formatCode="0.00E+00">
                  <c:v>2.5848099999999999E-3</c:v>
                </c:pt>
                <c:pt idx="55357" formatCode="0.00E+00">
                  <c:v>2.6608399999999998E-3</c:v>
                </c:pt>
                <c:pt idx="55358" formatCode="0.00E+00">
                  <c:v>2.73464E-3</c:v>
                </c:pt>
                <c:pt idx="55359" formatCode="0.00E+00">
                  <c:v>2.8062500000000002E-3</c:v>
                </c:pt>
                <c:pt idx="55360" formatCode="0.00E+00">
                  <c:v>2.8756900000000002E-3</c:v>
                </c:pt>
                <c:pt idx="55361" formatCode="0.00E+00">
                  <c:v>2.9429999999999999E-3</c:v>
                </c:pt>
                <c:pt idx="55362" formatCode="0.00E+00">
                  <c:v>3.00819E-3</c:v>
                </c:pt>
                <c:pt idx="55363" formatCode="0.00E+00">
                  <c:v>3.0713099999999998E-3</c:v>
                </c:pt>
                <c:pt idx="55364" formatCode="0.00E+00">
                  <c:v>3.1323900000000001E-3</c:v>
                </c:pt>
                <c:pt idx="55365" formatCode="0.00E+00">
                  <c:v>3.1914500000000002E-3</c:v>
                </c:pt>
                <c:pt idx="55366" formatCode="0.00E+00">
                  <c:v>3.2485499999999998E-3</c:v>
                </c:pt>
                <c:pt idx="55367" formatCode="0.00E+00">
                  <c:v>3.3037100000000001E-3</c:v>
                </c:pt>
                <c:pt idx="55368" formatCode="0.00E+00">
                  <c:v>3.35696E-3</c:v>
                </c:pt>
                <c:pt idx="55369" formatCode="0.00E+00">
                  <c:v>3.4083500000000001E-3</c:v>
                </c:pt>
                <c:pt idx="55370" formatCode="0.00E+00">
                  <c:v>3.4579099999999998E-3</c:v>
                </c:pt>
                <c:pt idx="55371" formatCode="0.00E+00">
                  <c:v>3.5056800000000002E-3</c:v>
                </c:pt>
                <c:pt idx="55372" formatCode="0.00E+00">
                  <c:v>3.5517000000000001E-3</c:v>
                </c:pt>
                <c:pt idx="55373" formatCode="0.00E+00">
                  <c:v>3.5959999999999998E-3</c:v>
                </c:pt>
                <c:pt idx="55374" formatCode="0.00E+00">
                  <c:v>3.63862E-3</c:v>
                </c:pt>
                <c:pt idx="55375" formatCode="0.00E+00">
                  <c:v>3.6795999999999999E-3</c:v>
                </c:pt>
                <c:pt idx="55376" formatCode="0.00E+00">
                  <c:v>3.7189599999999999E-3</c:v>
                </c:pt>
                <c:pt idx="55377" formatCode="0.00E+00">
                  <c:v>3.7567500000000001E-3</c:v>
                </c:pt>
                <c:pt idx="55378" formatCode="0.00E+00">
                  <c:v>3.7930099999999999E-3</c:v>
                </c:pt>
                <c:pt idx="55379" formatCode="0.00E+00">
                  <c:v>3.82775E-3</c:v>
                </c:pt>
                <c:pt idx="55380" formatCode="0.00E+00">
                  <c:v>3.8610200000000002E-3</c:v>
                </c:pt>
                <c:pt idx="55381" formatCode="0.00E+00">
                  <c:v>3.8928399999999998E-3</c:v>
                </c:pt>
                <c:pt idx="55382" formatCode="0.00E+00">
                  <c:v>3.9232599999999996E-3</c:v>
                </c:pt>
                <c:pt idx="55383" formatCode="0.00E+00">
                  <c:v>3.9522799999999999E-3</c:v>
                </c:pt>
                <c:pt idx="55384" formatCode="0.00E+00">
                  <c:v>3.9799500000000003E-3</c:v>
                </c:pt>
                <c:pt idx="55385" formatCode="0.00E+00">
                  <c:v>4.0062800000000001E-3</c:v>
                </c:pt>
                <c:pt idx="55386" formatCode="0.00E+00">
                  <c:v>4.0312999999999998E-3</c:v>
                </c:pt>
                <c:pt idx="55387" formatCode="0.00E+00">
                  <c:v>4.0550400000000002E-3</c:v>
                </c:pt>
                <c:pt idx="55388" formatCode="0.00E+00">
                  <c:v>4.0775100000000003E-3</c:v>
                </c:pt>
                <c:pt idx="55389" formatCode="0.00E+00">
                  <c:v>4.0987300000000001E-3</c:v>
                </c:pt>
                <c:pt idx="55390" formatCode="0.00E+00">
                  <c:v>4.1187200000000002E-3</c:v>
                </c:pt>
                <c:pt idx="55391" formatCode="0.00E+00">
                  <c:v>4.1374799999999998E-3</c:v>
                </c:pt>
                <c:pt idx="55392" formatCode="0.00E+00">
                  <c:v>4.1550500000000004E-3</c:v>
                </c:pt>
                <c:pt idx="55393" formatCode="0.00E+00">
                  <c:v>4.1714400000000002E-3</c:v>
                </c:pt>
                <c:pt idx="55394" formatCode="0.00E+00">
                  <c:v>4.18666E-3</c:v>
                </c:pt>
                <c:pt idx="55395" formatCode="0.00E+00">
                  <c:v>4.20068E-3</c:v>
                </c:pt>
                <c:pt idx="55396" formatCode="0.00E+00">
                  <c:v>4.2134900000000003E-3</c:v>
                </c:pt>
                <c:pt idx="55397" formatCode="0.00E+00">
                  <c:v>4.22508E-3</c:v>
                </c:pt>
                <c:pt idx="55398" formatCode="0.00E+00">
                  <c:v>4.2355500000000003E-3</c:v>
                </c:pt>
                <c:pt idx="55399" formatCode="0.00E+00">
                  <c:v>4.2450500000000002E-3</c:v>
                </c:pt>
                <c:pt idx="55400" formatCode="0.00E+00">
                  <c:v>4.2537699999999996E-3</c:v>
                </c:pt>
                <c:pt idx="55401" formatCode="0.00E+00">
                  <c:v>4.2617999999999996E-3</c:v>
                </c:pt>
                <c:pt idx="55402" formatCode="0.00E+00">
                  <c:v>4.2690899999999997E-3</c:v>
                </c:pt>
                <c:pt idx="55403" formatCode="0.00E+00">
                  <c:v>4.2754500000000001E-3</c:v>
                </c:pt>
                <c:pt idx="55404" formatCode="0.00E+00">
                  <c:v>4.2807100000000001E-3</c:v>
                </c:pt>
                <c:pt idx="55405" formatCode="0.00E+00">
                  <c:v>4.2846799999999999E-3</c:v>
                </c:pt>
                <c:pt idx="55406" formatCode="0.00E+00">
                  <c:v>4.2872300000000004E-3</c:v>
                </c:pt>
                <c:pt idx="55407" formatCode="0.00E+00">
                  <c:v>4.2882399999999996E-3</c:v>
                </c:pt>
                <c:pt idx="55408" formatCode="0.00E+00">
                  <c:v>4.28758E-3</c:v>
                </c:pt>
                <c:pt idx="55409" formatCode="0.00E+00">
                  <c:v>4.2851499999999997E-3</c:v>
                </c:pt>
                <c:pt idx="55410" formatCode="0.00E+00">
                  <c:v>4.28087E-3</c:v>
                </c:pt>
                <c:pt idx="55411" formatCode="0.00E+00">
                  <c:v>4.2746599999999996E-3</c:v>
                </c:pt>
                <c:pt idx="55412" formatCode="0.00E+00">
                  <c:v>4.2663800000000002E-3</c:v>
                </c:pt>
                <c:pt idx="55413" formatCode="0.00E+00">
                  <c:v>4.2559299999999998E-3</c:v>
                </c:pt>
                <c:pt idx="55414" formatCode="0.00E+00">
                  <c:v>4.2432900000000003E-3</c:v>
                </c:pt>
                <c:pt idx="55415" formatCode="0.00E+00">
                  <c:v>4.2284499999999999E-3</c:v>
                </c:pt>
                <c:pt idx="55416" formatCode="0.00E+00">
                  <c:v>4.2113100000000002E-3</c:v>
                </c:pt>
                <c:pt idx="55417" formatCode="0.00E+00">
                  <c:v>4.19177E-3</c:v>
                </c:pt>
                <c:pt idx="55418" formatCode="0.00E+00">
                  <c:v>4.1698000000000004E-3</c:v>
                </c:pt>
                <c:pt idx="55419" formatCode="0.00E+00">
                  <c:v>4.1453599999999998E-3</c:v>
                </c:pt>
                <c:pt idx="55420" formatCode="0.00E+00">
                  <c:v>4.1183699999999997E-3</c:v>
                </c:pt>
                <c:pt idx="55421" formatCode="0.00E+00">
                  <c:v>4.0888299999999999E-3</c:v>
                </c:pt>
                <c:pt idx="55422" formatCode="0.00E+00">
                  <c:v>4.0569500000000001E-3</c:v>
                </c:pt>
                <c:pt idx="55423" formatCode="0.00E+00">
                  <c:v>4.0228599999999996E-3</c:v>
                </c:pt>
                <c:pt idx="55424" formatCode="0.00E+00">
                  <c:v>3.9864399999999999E-3</c:v>
                </c:pt>
                <c:pt idx="55425" formatCode="0.00E+00">
                  <c:v>3.9475700000000001E-3</c:v>
                </c:pt>
                <c:pt idx="55426" formatCode="0.00E+00">
                  <c:v>3.9062599999999999E-3</c:v>
                </c:pt>
                <c:pt idx="55427" formatCode="0.00E+00">
                  <c:v>3.8624800000000002E-3</c:v>
                </c:pt>
                <c:pt idx="55428" formatCode="0.00E+00">
                  <c:v>3.81629E-3</c:v>
                </c:pt>
                <c:pt idx="55429" formatCode="0.00E+00">
                  <c:v>3.7678899999999999E-3</c:v>
                </c:pt>
                <c:pt idx="55430" formatCode="0.00E+00">
                  <c:v>3.7174600000000001E-3</c:v>
                </c:pt>
                <c:pt idx="55431" formatCode="0.00E+00">
                  <c:v>3.6649899999999999E-3</c:v>
                </c:pt>
                <c:pt idx="55432" formatCode="0.00E+00">
                  <c:v>3.61036E-3</c:v>
                </c:pt>
                <c:pt idx="55433" formatCode="0.00E+00">
                  <c:v>3.5534199999999998E-3</c:v>
                </c:pt>
                <c:pt idx="55434" formatCode="0.00E+00">
                  <c:v>3.4942200000000001E-3</c:v>
                </c:pt>
                <c:pt idx="55435" formatCode="0.00E+00">
                  <c:v>3.4328200000000001E-3</c:v>
                </c:pt>
                <c:pt idx="55436" formatCode="0.00E+00">
                  <c:v>3.3691300000000001E-3</c:v>
                </c:pt>
                <c:pt idx="55437" formatCode="0.00E+00">
                  <c:v>3.3031100000000002E-3</c:v>
                </c:pt>
                <c:pt idx="55438" formatCode="0.00E+00">
                  <c:v>3.2347000000000001E-3</c:v>
                </c:pt>
                <c:pt idx="55439" formatCode="0.00E+00">
                  <c:v>3.1638399999999998E-3</c:v>
                </c:pt>
                <c:pt idx="55440" formatCode="0.00E+00">
                  <c:v>3.09049E-3</c:v>
                </c:pt>
                <c:pt idx="55441" formatCode="0.00E+00">
                  <c:v>3.0145599999999999E-3</c:v>
                </c:pt>
                <c:pt idx="55442" formatCode="0.00E+00">
                  <c:v>2.9357900000000002E-3</c:v>
                </c:pt>
                <c:pt idx="55443" formatCode="0.00E+00">
                  <c:v>2.8540599999999998E-3</c:v>
                </c:pt>
                <c:pt idx="55444" formatCode="0.00E+00">
                  <c:v>2.7695799999999998E-3</c:v>
                </c:pt>
                <c:pt idx="55445" formatCode="0.00E+00">
                  <c:v>2.68236E-3</c:v>
                </c:pt>
                <c:pt idx="55446" formatCode="0.00E+00">
                  <c:v>2.5916699999999999E-3</c:v>
                </c:pt>
                <c:pt idx="55447" formatCode="0.00E+00">
                  <c:v>2.4962600000000001E-3</c:v>
                </c:pt>
                <c:pt idx="55448" formatCode="0.00E+00">
                  <c:v>2.39537E-3</c:v>
                </c:pt>
                <c:pt idx="55449" formatCode="0.00E+00">
                  <c:v>2.2895099999999998E-3</c:v>
                </c:pt>
                <c:pt idx="55450" formatCode="0.00E+00">
                  <c:v>2.1795999999999999E-3</c:v>
                </c:pt>
                <c:pt idx="55451" formatCode="0.00E+00">
                  <c:v>2.06602E-3</c:v>
                </c:pt>
                <c:pt idx="55452" formatCode="0.00E+00">
                  <c:v>1.9486499999999999E-3</c:v>
                </c:pt>
                <c:pt idx="55453" formatCode="0.00E+00">
                  <c:v>1.8273499999999999E-3</c:v>
                </c:pt>
                <c:pt idx="55454" formatCode="0.00E+00">
                  <c:v>1.70218E-3</c:v>
                </c:pt>
                <c:pt idx="55455" formatCode="0.00E+00">
                  <c:v>1.5731300000000001E-3</c:v>
                </c:pt>
                <c:pt idx="55456" formatCode="0.00E+00">
                  <c:v>1.4400400000000001E-3</c:v>
                </c:pt>
                <c:pt idx="55457" formatCode="0.00E+00">
                  <c:v>1.30273E-3</c:v>
                </c:pt>
                <c:pt idx="55458" formatCode="0.00E+00">
                  <c:v>1.1611E-3</c:v>
                </c:pt>
                <c:pt idx="55459" formatCode="0.00E+00">
                  <c:v>1.0148900000000001E-3</c:v>
                </c:pt>
                <c:pt idx="55460" formatCode="0.00E+00">
                  <c:v>8.6368299999999996E-4</c:v>
                </c:pt>
                <c:pt idx="55461" formatCode="0.00E+00">
                  <c:v>7.0690499999999997E-4</c:v>
                </c:pt>
                <c:pt idx="55462" formatCode="0.00E+00">
                  <c:v>5.4395699999999997E-4</c:v>
                </c:pt>
                <c:pt idx="55463" formatCode="0.00E+00">
                  <c:v>3.7430800000000001E-4</c:v>
                </c:pt>
                <c:pt idx="55464" formatCode="0.00E+00">
                  <c:v>1.97469E-4</c:v>
                </c:pt>
                <c:pt idx="55465" formatCode="0.00E+00">
                  <c:v>1.2867199999999999E-5</c:v>
                </c:pt>
                <c:pt idx="55466" formatCode="0.00E+00">
                  <c:v>-1.80075E-4</c:v>
                </c:pt>
                <c:pt idx="55467" formatCode="0.00E+00">
                  <c:v>-3.8171800000000002E-4</c:v>
                </c:pt>
                <c:pt idx="55468" formatCode="0.00E+00">
                  <c:v>-5.9202300000000001E-4</c:v>
                </c:pt>
                <c:pt idx="55469" formatCode="0.00E+00">
                  <c:v>-8.1064099999999997E-4</c:v>
                </c:pt>
                <c:pt idx="55470" formatCode="0.00E+00">
                  <c:v>-1.0374900000000001E-3</c:v>
                </c:pt>
                <c:pt idx="55471" formatCode="0.00E+00">
                  <c:v>-1.27333E-3</c:v>
                </c:pt>
                <c:pt idx="55472" formatCode="0.00E+00">
                  <c:v>-1.5194E-3</c:v>
                </c:pt>
                <c:pt idx="55473" formatCode="0.00E+00">
                  <c:v>-1.7768199999999999E-3</c:v>
                </c:pt>
                <c:pt idx="55474" formatCode="0.00E+00">
                  <c:v>-2.04631E-3</c:v>
                </c:pt>
                <c:pt idx="55475" formatCode="0.00E+00">
                  <c:v>-2.32832E-3</c:v>
                </c:pt>
                <c:pt idx="55476" formatCode="0.00E+00">
                  <c:v>-2.6230099999999998E-3</c:v>
                </c:pt>
                <c:pt idx="55477" formatCode="0.00E+00">
                  <c:v>-2.92998E-3</c:v>
                </c:pt>
                <c:pt idx="55478" formatCode="0.00E+00">
                  <c:v>-3.2483299999999998E-3</c:v>
                </c:pt>
                <c:pt idx="55479" formatCode="0.00E+00">
                  <c:v>-3.5772899999999999E-3</c:v>
                </c:pt>
                <c:pt idx="55480" formatCode="0.00E+00">
                  <c:v>-3.9170400000000001E-3</c:v>
                </c:pt>
                <c:pt idx="55481" formatCode="0.00E+00">
                  <c:v>-4.2685400000000004E-3</c:v>
                </c:pt>
                <c:pt idx="55482" formatCode="0.00E+00">
                  <c:v>-4.6322200000000003E-3</c:v>
                </c:pt>
                <c:pt idx="55483" formatCode="0.00E+00">
                  <c:v>-5.0076699999999997E-3</c:v>
                </c:pt>
                <c:pt idx="55484" formatCode="0.00E+00">
                  <c:v>-5.39449E-3</c:v>
                </c:pt>
                <c:pt idx="55485" formatCode="0.00E+00">
                  <c:v>-5.7927300000000003E-3</c:v>
                </c:pt>
                <c:pt idx="55486" formatCode="0.00E+00">
                  <c:v>-6.2023299999999998E-3</c:v>
                </c:pt>
                <c:pt idx="55487" formatCode="0.00E+00">
                  <c:v>-6.6225499999999996E-3</c:v>
                </c:pt>
                <c:pt idx="55488" formatCode="0.00E+00">
                  <c:v>-7.0522400000000004E-3</c:v>
                </c:pt>
                <c:pt idx="55489" formatCode="0.00E+00">
                  <c:v>-7.49075E-3</c:v>
                </c:pt>
                <c:pt idx="55490" formatCode="0.00E+00">
                  <c:v>-7.9382800000000007E-3</c:v>
                </c:pt>
                <c:pt idx="55491" formatCode="0.00E+00">
                  <c:v>-8.3953599999999993E-3</c:v>
                </c:pt>
                <c:pt idx="55492" formatCode="0.00E+00">
                  <c:v>-8.8622300000000005E-3</c:v>
                </c:pt>
                <c:pt idx="55493" formatCode="0.00E+00">
                  <c:v>-9.3387999999999995E-3</c:v>
                </c:pt>
                <c:pt idx="55494" formatCode="0.00E+00">
                  <c:v>-9.8249600000000006E-3</c:v>
                </c:pt>
                <c:pt idx="55495">
                  <c:v>-1.0321E-2</c:v>
                </c:pt>
                <c:pt idx="55496">
                  <c:v>-1.08278E-2</c:v>
                </c:pt>
                <c:pt idx="55497">
                  <c:v>-1.1346E-2</c:v>
                </c:pt>
                <c:pt idx="55498">
                  <c:v>-1.18756E-2</c:v>
                </c:pt>
                <c:pt idx="55499">
                  <c:v>-1.2416399999999999E-2</c:v>
                </c:pt>
                <c:pt idx="55500">
                  <c:v>-1.2967899999999999E-2</c:v>
                </c:pt>
                <c:pt idx="55501">
                  <c:v>-1.353E-2</c:v>
                </c:pt>
                <c:pt idx="55502">
                  <c:v>-1.41029E-2</c:v>
                </c:pt>
                <c:pt idx="55503">
                  <c:v>-1.4686899999999999E-2</c:v>
                </c:pt>
                <c:pt idx="55504">
                  <c:v>-1.52818E-2</c:v>
                </c:pt>
                <c:pt idx="55505">
                  <c:v>-1.5887200000000001E-2</c:v>
                </c:pt>
                <c:pt idx="55506">
                  <c:v>-1.6503400000000001E-2</c:v>
                </c:pt>
                <c:pt idx="55507">
                  <c:v>-1.7130900000000001E-2</c:v>
                </c:pt>
                <c:pt idx="55508">
                  <c:v>-1.7770299999999999E-2</c:v>
                </c:pt>
                <c:pt idx="55509">
                  <c:v>-1.84222E-2</c:v>
                </c:pt>
                <c:pt idx="55510">
                  <c:v>-1.9087400000000001E-2</c:v>
                </c:pt>
                <c:pt idx="55511">
                  <c:v>-1.9765899999999999E-2</c:v>
                </c:pt>
                <c:pt idx="55512">
                  <c:v>-2.0457199999999998E-2</c:v>
                </c:pt>
                <c:pt idx="55513">
                  <c:v>-2.11603E-2</c:v>
                </c:pt>
                <c:pt idx="55514">
                  <c:v>-2.1875200000000001E-2</c:v>
                </c:pt>
                <c:pt idx="55515">
                  <c:v>-2.26021E-2</c:v>
                </c:pt>
                <c:pt idx="55516">
                  <c:v>-2.3340099999999999E-2</c:v>
                </c:pt>
                <c:pt idx="55517">
                  <c:v>-2.4087799999999999E-2</c:v>
                </c:pt>
                <c:pt idx="55518">
                  <c:v>-2.4843799999999999E-2</c:v>
                </c:pt>
                <c:pt idx="55519">
                  <c:v>-2.5607700000000001E-2</c:v>
                </c:pt>
                <c:pt idx="55520">
                  <c:v>-2.6379300000000001E-2</c:v>
                </c:pt>
                <c:pt idx="55521">
                  <c:v>-2.7158399999999999E-2</c:v>
                </c:pt>
                <c:pt idx="55522">
                  <c:v>-2.7944E-2</c:v>
                </c:pt>
                <c:pt idx="55523">
                  <c:v>-2.8735400000000001E-2</c:v>
                </c:pt>
                <c:pt idx="55524">
                  <c:v>-2.9532099999999999E-2</c:v>
                </c:pt>
                <c:pt idx="55525">
                  <c:v>-3.0333499999999999E-2</c:v>
                </c:pt>
                <c:pt idx="55526">
                  <c:v>-3.1138300000000001E-2</c:v>
                </c:pt>
                <c:pt idx="55527">
                  <c:v>-3.1944899999999998E-2</c:v>
                </c:pt>
                <c:pt idx="55528">
                  <c:v>-3.2752200000000002E-2</c:v>
                </c:pt>
                <c:pt idx="55529">
                  <c:v>-3.3559600000000002E-2</c:v>
                </c:pt>
                <c:pt idx="55530">
                  <c:v>-3.4366099999999997E-2</c:v>
                </c:pt>
                <c:pt idx="55531">
                  <c:v>-3.5169199999999998E-2</c:v>
                </c:pt>
                <c:pt idx="55532">
                  <c:v>-3.5966600000000001E-2</c:v>
                </c:pt>
                <c:pt idx="55533">
                  <c:v>-3.6757999999999999E-2</c:v>
                </c:pt>
                <c:pt idx="55534">
                  <c:v>-3.7544800000000003E-2</c:v>
                </c:pt>
                <c:pt idx="55535">
                  <c:v>-3.83282E-2</c:v>
                </c:pt>
                <c:pt idx="55536">
                  <c:v>-3.9106700000000001E-2</c:v>
                </c:pt>
                <c:pt idx="55537">
                  <c:v>-3.9876799999999997E-2</c:v>
                </c:pt>
                <c:pt idx="55538">
                  <c:v>-4.0636600000000002E-2</c:v>
                </c:pt>
                <c:pt idx="55539">
                  <c:v>-4.13858E-2</c:v>
                </c:pt>
                <c:pt idx="55540">
                  <c:v>-4.2124000000000002E-2</c:v>
                </c:pt>
                <c:pt idx="55541">
                  <c:v>-4.28498E-2</c:v>
                </c:pt>
                <c:pt idx="55542">
                  <c:v>-4.3561299999999997E-2</c:v>
                </c:pt>
                <c:pt idx="55543">
                  <c:v>-4.4257100000000001E-2</c:v>
                </c:pt>
                <c:pt idx="55544">
                  <c:v>-4.4936299999999998E-2</c:v>
                </c:pt>
                <c:pt idx="55545">
                  <c:v>-4.5596900000000003E-2</c:v>
                </c:pt>
                <c:pt idx="55546">
                  <c:v>-4.6237300000000002E-2</c:v>
                </c:pt>
                <c:pt idx="55547">
                  <c:v>-4.6857700000000002E-2</c:v>
                </c:pt>
                <c:pt idx="55548">
                  <c:v>-4.7459500000000002E-2</c:v>
                </c:pt>
                <c:pt idx="55549">
                  <c:v>-4.8042700000000001E-2</c:v>
                </c:pt>
                <c:pt idx="55550">
                  <c:v>-4.8605500000000003E-2</c:v>
                </c:pt>
                <c:pt idx="55551">
                  <c:v>-4.9146099999999998E-2</c:v>
                </c:pt>
                <c:pt idx="55552">
                  <c:v>-4.9663699999999998E-2</c:v>
                </c:pt>
                <c:pt idx="55553">
                  <c:v>-5.0158399999999999E-2</c:v>
                </c:pt>
                <c:pt idx="55554">
                  <c:v>-5.0629899999999999E-2</c:v>
                </c:pt>
                <c:pt idx="55555">
                  <c:v>-5.10778E-2</c:v>
                </c:pt>
                <c:pt idx="55556">
                  <c:v>-5.15001E-2</c:v>
                </c:pt>
                <c:pt idx="55557">
                  <c:v>-5.1894900000000001E-2</c:v>
                </c:pt>
                <c:pt idx="55558">
                  <c:v>-5.2261799999999997E-2</c:v>
                </c:pt>
                <c:pt idx="55559">
                  <c:v>-5.2602599999999999E-2</c:v>
                </c:pt>
                <c:pt idx="55560">
                  <c:v>-5.2919000000000001E-2</c:v>
                </c:pt>
                <c:pt idx="55561">
                  <c:v>-5.3211300000000003E-2</c:v>
                </c:pt>
                <c:pt idx="55562">
                  <c:v>-5.3478699999999997E-2</c:v>
                </c:pt>
                <c:pt idx="55563">
                  <c:v>-5.3721100000000001E-2</c:v>
                </c:pt>
                <c:pt idx="55564">
                  <c:v>-5.3937899999999997E-2</c:v>
                </c:pt>
                <c:pt idx="55565">
                  <c:v>-5.41279E-2</c:v>
                </c:pt>
                <c:pt idx="55566">
                  <c:v>-5.4288999999999997E-2</c:v>
                </c:pt>
                <c:pt idx="55567">
                  <c:v>-5.4420799999999998E-2</c:v>
                </c:pt>
                <c:pt idx="55568">
                  <c:v>-5.4525200000000003E-2</c:v>
                </c:pt>
                <c:pt idx="55569">
                  <c:v>-5.4604399999999997E-2</c:v>
                </c:pt>
                <c:pt idx="55570">
                  <c:v>-5.4658499999999999E-2</c:v>
                </c:pt>
                <c:pt idx="55571">
                  <c:v>-5.4686699999999998E-2</c:v>
                </c:pt>
                <c:pt idx="55572">
                  <c:v>-5.4689000000000002E-2</c:v>
                </c:pt>
                <c:pt idx="55573">
                  <c:v>-5.4666699999999999E-2</c:v>
                </c:pt>
                <c:pt idx="55574">
                  <c:v>-5.46197E-2</c:v>
                </c:pt>
                <c:pt idx="55575">
                  <c:v>-5.4546699999999997E-2</c:v>
                </c:pt>
                <c:pt idx="55576">
                  <c:v>-5.4447299999999997E-2</c:v>
                </c:pt>
                <c:pt idx="55577">
                  <c:v>-5.43236E-2</c:v>
                </c:pt>
                <c:pt idx="55578">
                  <c:v>-5.4178700000000003E-2</c:v>
                </c:pt>
                <c:pt idx="55579">
                  <c:v>-5.4014600000000003E-2</c:v>
                </c:pt>
                <c:pt idx="55580">
                  <c:v>-5.38316E-2</c:v>
                </c:pt>
                <c:pt idx="55581">
                  <c:v>-5.36301E-2</c:v>
                </c:pt>
                <c:pt idx="55582">
                  <c:v>-5.3410899999999997E-2</c:v>
                </c:pt>
                <c:pt idx="55583">
                  <c:v>-5.3177099999999998E-2</c:v>
                </c:pt>
                <c:pt idx="55584">
                  <c:v>-5.2932600000000003E-2</c:v>
                </c:pt>
                <c:pt idx="55585">
                  <c:v>-5.26791E-2</c:v>
                </c:pt>
                <c:pt idx="55586">
                  <c:v>-5.2415799999999999E-2</c:v>
                </c:pt>
                <c:pt idx="55587">
                  <c:v>-5.2142000000000001E-2</c:v>
                </c:pt>
                <c:pt idx="55588">
                  <c:v>-5.1859500000000003E-2</c:v>
                </c:pt>
                <c:pt idx="55589">
                  <c:v>-5.1571100000000002E-2</c:v>
                </c:pt>
                <c:pt idx="55590">
                  <c:v>-5.12798E-2</c:v>
                </c:pt>
                <c:pt idx="55591">
                  <c:v>-5.0987400000000002E-2</c:v>
                </c:pt>
                <c:pt idx="55592">
                  <c:v>-5.06951E-2</c:v>
                </c:pt>
                <c:pt idx="55593">
                  <c:v>-5.0404200000000003E-2</c:v>
                </c:pt>
                <c:pt idx="55594">
                  <c:v>-5.0115800000000002E-2</c:v>
                </c:pt>
                <c:pt idx="55595">
                  <c:v>-4.9830399999999997E-2</c:v>
                </c:pt>
                <c:pt idx="55596">
                  <c:v>-4.9549999999999997E-2</c:v>
                </c:pt>
                <c:pt idx="55597">
                  <c:v>-4.9279200000000002E-2</c:v>
                </c:pt>
                <c:pt idx="55598">
                  <c:v>-4.9021799999999997E-2</c:v>
                </c:pt>
                <c:pt idx="55599">
                  <c:v>-4.8778200000000001E-2</c:v>
                </c:pt>
                <c:pt idx="55600">
                  <c:v>-4.8548800000000003E-2</c:v>
                </c:pt>
                <c:pt idx="55601">
                  <c:v>-4.8335700000000002E-2</c:v>
                </c:pt>
                <c:pt idx="55602">
                  <c:v>-4.8141499999999997E-2</c:v>
                </c:pt>
                <c:pt idx="55603">
                  <c:v>-4.79669E-2</c:v>
                </c:pt>
                <c:pt idx="55604">
                  <c:v>-4.7810800000000001E-2</c:v>
                </c:pt>
                <c:pt idx="55605">
                  <c:v>-4.7672600000000002E-2</c:v>
                </c:pt>
                <c:pt idx="55606">
                  <c:v>-4.7553600000000001E-2</c:v>
                </c:pt>
                <c:pt idx="55607">
                  <c:v>-4.7455999999999998E-2</c:v>
                </c:pt>
                <c:pt idx="55608">
                  <c:v>-4.7382199999999999E-2</c:v>
                </c:pt>
                <c:pt idx="55609">
                  <c:v>-4.7335099999999998E-2</c:v>
                </c:pt>
                <c:pt idx="55610">
                  <c:v>-4.7317499999999998E-2</c:v>
                </c:pt>
                <c:pt idx="55611">
                  <c:v>-4.7332100000000002E-2</c:v>
                </c:pt>
                <c:pt idx="55612">
                  <c:v>-4.7380899999999997E-2</c:v>
                </c:pt>
                <c:pt idx="55613">
                  <c:v>-4.7464100000000002E-2</c:v>
                </c:pt>
                <c:pt idx="55614">
                  <c:v>-4.7580600000000001E-2</c:v>
                </c:pt>
                <c:pt idx="55615">
                  <c:v>-4.7729899999999999E-2</c:v>
                </c:pt>
                <c:pt idx="55616">
                  <c:v>-4.79131E-2</c:v>
                </c:pt>
                <c:pt idx="55617">
                  <c:v>-4.8130800000000001E-2</c:v>
                </c:pt>
                <c:pt idx="55618">
                  <c:v>-4.8381E-2</c:v>
                </c:pt>
                <c:pt idx="55619">
                  <c:v>-4.8661500000000003E-2</c:v>
                </c:pt>
                <c:pt idx="55620">
                  <c:v>-4.89729E-2</c:v>
                </c:pt>
                <c:pt idx="55621">
                  <c:v>-4.9319000000000002E-2</c:v>
                </c:pt>
                <c:pt idx="55622">
                  <c:v>-4.9704499999999999E-2</c:v>
                </c:pt>
                <c:pt idx="55623">
                  <c:v>-5.01319E-2</c:v>
                </c:pt>
                <c:pt idx="55624">
                  <c:v>-5.0600800000000001E-2</c:v>
                </c:pt>
                <c:pt idx="55625">
                  <c:v>-5.1110999999999997E-2</c:v>
                </c:pt>
                <c:pt idx="55626">
                  <c:v>-5.1663899999999999E-2</c:v>
                </c:pt>
                <c:pt idx="55627">
                  <c:v>-5.2260800000000003E-2</c:v>
                </c:pt>
                <c:pt idx="55628">
                  <c:v>-5.29016E-2</c:v>
                </c:pt>
                <c:pt idx="55629">
                  <c:v>-5.3586099999999998E-2</c:v>
                </c:pt>
                <c:pt idx="55630">
                  <c:v>-5.4314399999999999E-2</c:v>
                </c:pt>
                <c:pt idx="55631">
                  <c:v>-5.5087700000000003E-2</c:v>
                </c:pt>
                <c:pt idx="55632">
                  <c:v>-5.5905999999999997E-2</c:v>
                </c:pt>
                <c:pt idx="55633">
                  <c:v>-5.67673E-2</c:v>
                </c:pt>
                <c:pt idx="55634">
                  <c:v>-5.7671100000000003E-2</c:v>
                </c:pt>
                <c:pt idx="55635">
                  <c:v>-5.8620899999999997E-2</c:v>
                </c:pt>
                <c:pt idx="55636">
                  <c:v>-5.9620199999999998E-2</c:v>
                </c:pt>
                <c:pt idx="55637">
                  <c:v>-6.0668100000000003E-2</c:v>
                </c:pt>
                <c:pt idx="55638">
                  <c:v>-6.1761999999999997E-2</c:v>
                </c:pt>
                <c:pt idx="55639">
                  <c:v>-6.2899899999999995E-2</c:v>
                </c:pt>
                <c:pt idx="55640">
                  <c:v>-6.4081600000000002E-2</c:v>
                </c:pt>
                <c:pt idx="55641">
                  <c:v>-6.5308400000000003E-2</c:v>
                </c:pt>
                <c:pt idx="55642">
                  <c:v>-6.6580500000000001E-2</c:v>
                </c:pt>
                <c:pt idx="55643">
                  <c:v>-6.7895800000000006E-2</c:v>
                </c:pt>
                <c:pt idx="55644">
                  <c:v>-6.9250099999999995E-2</c:v>
                </c:pt>
                <c:pt idx="55645">
                  <c:v>-7.0640599999999998E-2</c:v>
                </c:pt>
                <c:pt idx="55646">
                  <c:v>-7.20668E-2</c:v>
                </c:pt>
                <c:pt idx="55647">
                  <c:v>-7.3527999999999996E-2</c:v>
                </c:pt>
                <c:pt idx="55648">
                  <c:v>-7.5020799999999999E-2</c:v>
                </c:pt>
                <c:pt idx="55649">
                  <c:v>-7.6541899999999996E-2</c:v>
                </c:pt>
                <c:pt idx="55650">
                  <c:v>-7.8089900000000004E-2</c:v>
                </c:pt>
                <c:pt idx="55651">
                  <c:v>-7.9665100000000003E-2</c:v>
                </c:pt>
                <c:pt idx="55652">
                  <c:v>-8.1266699999999997E-2</c:v>
                </c:pt>
                <c:pt idx="55653">
                  <c:v>-8.2892400000000005E-2</c:v>
                </c:pt>
                <c:pt idx="55654">
                  <c:v>-8.4539199999999995E-2</c:v>
                </c:pt>
                <c:pt idx="55655">
                  <c:v>-8.6206400000000002E-2</c:v>
                </c:pt>
                <c:pt idx="55656">
                  <c:v>-8.7895299999999996E-2</c:v>
                </c:pt>
                <c:pt idx="55657">
                  <c:v>-8.96063E-2</c:v>
                </c:pt>
                <c:pt idx="55658">
                  <c:v>-9.1337100000000004E-2</c:v>
                </c:pt>
                <c:pt idx="55659">
                  <c:v>-9.3085500000000002E-2</c:v>
                </c:pt>
                <c:pt idx="55660">
                  <c:v>-9.4849199999999995E-2</c:v>
                </c:pt>
                <c:pt idx="55661">
                  <c:v>-9.6625900000000001E-2</c:v>
                </c:pt>
                <c:pt idx="55662">
                  <c:v>-9.8413600000000004E-2</c:v>
                </c:pt>
                <c:pt idx="55663">
                  <c:v>-0.100212</c:v>
                </c:pt>
                <c:pt idx="55664">
                  <c:v>-0.102021</c:v>
                </c:pt>
                <c:pt idx="55665">
                  <c:v>-0.103841</c:v>
                </c:pt>
                <c:pt idx="55666">
                  <c:v>-0.105669</c:v>
                </c:pt>
                <c:pt idx="55667">
                  <c:v>-0.107501</c:v>
                </c:pt>
                <c:pt idx="55668">
                  <c:v>-0.109331</c:v>
                </c:pt>
                <c:pt idx="55669">
                  <c:v>-0.111154</c:v>
                </c:pt>
                <c:pt idx="55670">
                  <c:v>-0.112968</c:v>
                </c:pt>
                <c:pt idx="55671">
                  <c:v>-0.114772</c:v>
                </c:pt>
                <c:pt idx="55672">
                  <c:v>-0.116565</c:v>
                </c:pt>
                <c:pt idx="55673">
                  <c:v>-0.118343</c:v>
                </c:pt>
                <c:pt idx="55674">
                  <c:v>-0.120101</c:v>
                </c:pt>
                <c:pt idx="55675">
                  <c:v>-0.121839</c:v>
                </c:pt>
                <c:pt idx="55676">
                  <c:v>-0.123554</c:v>
                </c:pt>
                <c:pt idx="55677">
                  <c:v>-0.125248</c:v>
                </c:pt>
                <c:pt idx="55678">
                  <c:v>-0.126917</c:v>
                </c:pt>
                <c:pt idx="55679">
                  <c:v>-0.12855900000000001</c:v>
                </c:pt>
                <c:pt idx="55680">
                  <c:v>-0.13017200000000001</c:v>
                </c:pt>
                <c:pt idx="55681">
                  <c:v>-0.13175600000000001</c:v>
                </c:pt>
                <c:pt idx="55682">
                  <c:v>-0.13330400000000001</c:v>
                </c:pt>
                <c:pt idx="55683">
                  <c:v>-0.13481499999999999</c:v>
                </c:pt>
                <c:pt idx="55684">
                  <c:v>-0.136293</c:v>
                </c:pt>
                <c:pt idx="55685">
                  <c:v>-0.137742</c:v>
                </c:pt>
                <c:pt idx="55686">
                  <c:v>-0.13916500000000001</c:v>
                </c:pt>
                <c:pt idx="55687">
                  <c:v>-0.14055999999999999</c:v>
                </c:pt>
                <c:pt idx="55688">
                  <c:v>-0.141929</c:v>
                </c:pt>
                <c:pt idx="55689">
                  <c:v>-0.14327500000000001</c:v>
                </c:pt>
                <c:pt idx="55690">
                  <c:v>-0.144596</c:v>
                </c:pt>
                <c:pt idx="55691">
                  <c:v>-0.14589099999999999</c:v>
                </c:pt>
                <c:pt idx="55692">
                  <c:v>-0.14715800000000001</c:v>
                </c:pt>
                <c:pt idx="55693">
                  <c:v>-0.148394</c:v>
                </c:pt>
                <c:pt idx="55694">
                  <c:v>-0.14959900000000001</c:v>
                </c:pt>
                <c:pt idx="55695">
                  <c:v>-0.15077499999999999</c:v>
                </c:pt>
                <c:pt idx="55696">
                  <c:v>-0.151923</c:v>
                </c:pt>
                <c:pt idx="55697">
                  <c:v>-0.15304899999999999</c:v>
                </c:pt>
                <c:pt idx="55698">
                  <c:v>-0.15415499999999999</c:v>
                </c:pt>
                <c:pt idx="55699">
                  <c:v>-0.15524399999999999</c:v>
                </c:pt>
                <c:pt idx="55700">
                  <c:v>-0.15631400000000001</c:v>
                </c:pt>
                <c:pt idx="55701">
                  <c:v>-0.157365</c:v>
                </c:pt>
                <c:pt idx="55702">
                  <c:v>-0.15839400000000001</c:v>
                </c:pt>
                <c:pt idx="55703">
                  <c:v>-0.15939999999999999</c:v>
                </c:pt>
                <c:pt idx="55704">
                  <c:v>-0.160386</c:v>
                </c:pt>
                <c:pt idx="55705">
                  <c:v>-0.161352</c:v>
                </c:pt>
                <c:pt idx="55706">
                  <c:v>-0.162297</c:v>
                </c:pt>
                <c:pt idx="55707">
                  <c:v>-0.16322200000000001</c:v>
                </c:pt>
                <c:pt idx="55708">
                  <c:v>-0.164131</c:v>
                </c:pt>
                <c:pt idx="55709">
                  <c:v>-0.16502800000000001</c:v>
                </c:pt>
                <c:pt idx="55710">
                  <c:v>-0.16591900000000001</c:v>
                </c:pt>
                <c:pt idx="55711">
                  <c:v>-0.16680500000000001</c:v>
                </c:pt>
                <c:pt idx="55712">
                  <c:v>-0.167689</c:v>
                </c:pt>
                <c:pt idx="55713">
                  <c:v>-0.168574</c:v>
                </c:pt>
                <c:pt idx="55714">
                  <c:v>-0.169463</c:v>
                </c:pt>
                <c:pt idx="55715">
                  <c:v>-0.17036000000000001</c:v>
                </c:pt>
                <c:pt idx="55716">
                  <c:v>-0.171266</c:v>
                </c:pt>
                <c:pt idx="55717">
                  <c:v>-0.172182</c:v>
                </c:pt>
                <c:pt idx="55718">
                  <c:v>-0.17310900000000001</c:v>
                </c:pt>
                <c:pt idx="55719">
                  <c:v>-0.17405100000000001</c:v>
                </c:pt>
                <c:pt idx="55720">
                  <c:v>-0.175009</c:v>
                </c:pt>
                <c:pt idx="55721">
                  <c:v>-0.175983</c:v>
                </c:pt>
                <c:pt idx="55722">
                  <c:v>-0.17697199999999999</c:v>
                </c:pt>
                <c:pt idx="55723">
                  <c:v>-0.177984</c:v>
                </c:pt>
                <c:pt idx="55724">
                  <c:v>-0.17902199999999999</c:v>
                </c:pt>
                <c:pt idx="55725">
                  <c:v>-0.180086</c:v>
                </c:pt>
                <c:pt idx="55726">
                  <c:v>-0.181174</c:v>
                </c:pt>
                <c:pt idx="55727">
                  <c:v>-0.182286</c:v>
                </c:pt>
                <c:pt idx="55728">
                  <c:v>-0.183424</c:v>
                </c:pt>
                <c:pt idx="55729">
                  <c:v>-0.184589</c:v>
                </c:pt>
                <c:pt idx="55730">
                  <c:v>-0.18578</c:v>
                </c:pt>
                <c:pt idx="55731">
                  <c:v>-0.186998</c:v>
                </c:pt>
                <c:pt idx="55732">
                  <c:v>-0.18824299999999999</c:v>
                </c:pt>
                <c:pt idx="55733">
                  <c:v>-0.18951399999999999</c:v>
                </c:pt>
                <c:pt idx="55734">
                  <c:v>-0.19081100000000001</c:v>
                </c:pt>
                <c:pt idx="55735">
                  <c:v>-0.19212599999999999</c:v>
                </c:pt>
                <c:pt idx="55736">
                  <c:v>-0.19345200000000001</c:v>
                </c:pt>
                <c:pt idx="55737">
                  <c:v>-0.19478799999999999</c:v>
                </c:pt>
                <c:pt idx="55738">
                  <c:v>-0.196135</c:v>
                </c:pt>
                <c:pt idx="55739">
                  <c:v>-0.197493</c:v>
                </c:pt>
                <c:pt idx="55740">
                  <c:v>-0.19886599999999999</c:v>
                </c:pt>
                <c:pt idx="55741">
                  <c:v>-0.20025499999999999</c:v>
                </c:pt>
                <c:pt idx="55742">
                  <c:v>-0.201658</c:v>
                </c:pt>
                <c:pt idx="55743">
                  <c:v>-0.203074</c:v>
                </c:pt>
                <c:pt idx="55744">
                  <c:v>-0.20450699999999999</c:v>
                </c:pt>
                <c:pt idx="55745">
                  <c:v>-0.20596</c:v>
                </c:pt>
                <c:pt idx="55746">
                  <c:v>-0.20743300000000001</c:v>
                </c:pt>
                <c:pt idx="55747">
                  <c:v>-0.208927</c:v>
                </c:pt>
                <c:pt idx="55748">
                  <c:v>-0.21043799999999999</c:v>
                </c:pt>
                <c:pt idx="55749">
                  <c:v>-0.21196599999999999</c:v>
                </c:pt>
                <c:pt idx="55750">
                  <c:v>-0.213509</c:v>
                </c:pt>
                <c:pt idx="55751">
                  <c:v>-0.21506900000000001</c:v>
                </c:pt>
                <c:pt idx="55752">
                  <c:v>-0.21664900000000001</c:v>
                </c:pt>
                <c:pt idx="55753">
                  <c:v>-0.21824499999999999</c:v>
                </c:pt>
                <c:pt idx="55754">
                  <c:v>-0.21985199999999999</c:v>
                </c:pt>
                <c:pt idx="55755">
                  <c:v>-0.221465</c:v>
                </c:pt>
                <c:pt idx="55756">
                  <c:v>-0.223077</c:v>
                </c:pt>
                <c:pt idx="55757">
                  <c:v>-0.224685</c:v>
                </c:pt>
                <c:pt idx="55758">
                  <c:v>-0.22628499999999999</c:v>
                </c:pt>
                <c:pt idx="55759">
                  <c:v>-0.22787099999999999</c:v>
                </c:pt>
                <c:pt idx="55760">
                  <c:v>-0.22944000000000001</c:v>
                </c:pt>
                <c:pt idx="55761">
                  <c:v>-0.230991</c:v>
                </c:pt>
                <c:pt idx="55762">
                  <c:v>-0.23252300000000001</c:v>
                </c:pt>
                <c:pt idx="55763">
                  <c:v>-0.23403499999999999</c:v>
                </c:pt>
                <c:pt idx="55764">
                  <c:v>-0.23552500000000001</c:v>
                </c:pt>
                <c:pt idx="55765">
                  <c:v>-0.23699100000000001</c:v>
                </c:pt>
                <c:pt idx="55766">
                  <c:v>-0.238429</c:v>
                </c:pt>
                <c:pt idx="55767">
                  <c:v>-0.23983599999999999</c:v>
                </c:pt>
                <c:pt idx="55768">
                  <c:v>-0.24121100000000001</c:v>
                </c:pt>
                <c:pt idx="55769">
                  <c:v>-0.24254700000000001</c:v>
                </c:pt>
                <c:pt idx="55770">
                  <c:v>-0.243841</c:v>
                </c:pt>
                <c:pt idx="55771">
                  <c:v>-0.245089</c:v>
                </c:pt>
                <c:pt idx="55772">
                  <c:v>-0.24629400000000001</c:v>
                </c:pt>
                <c:pt idx="55773">
                  <c:v>-0.24746000000000001</c:v>
                </c:pt>
                <c:pt idx="55774">
                  <c:v>-0.248588</c:v>
                </c:pt>
                <c:pt idx="55775">
                  <c:v>-0.24968299999999999</c:v>
                </c:pt>
                <c:pt idx="55776">
                  <c:v>-0.250747</c:v>
                </c:pt>
                <c:pt idx="55777">
                  <c:v>-0.25178099999999998</c:v>
                </c:pt>
                <c:pt idx="55778">
                  <c:v>-0.25278099999999998</c:v>
                </c:pt>
                <c:pt idx="55779">
                  <c:v>-0.25374200000000002</c:v>
                </c:pt>
                <c:pt idx="55780">
                  <c:v>-0.25466</c:v>
                </c:pt>
                <c:pt idx="55781">
                  <c:v>-0.25553500000000001</c:v>
                </c:pt>
                <c:pt idx="55782">
                  <c:v>-0.25636399999999998</c:v>
                </c:pt>
                <c:pt idx="55783">
                  <c:v>-0.25714799999999999</c:v>
                </c:pt>
                <c:pt idx="55784">
                  <c:v>-0.25789099999999998</c:v>
                </c:pt>
                <c:pt idx="55785">
                  <c:v>-0.25859700000000002</c:v>
                </c:pt>
                <c:pt idx="55786">
                  <c:v>-0.25926500000000002</c:v>
                </c:pt>
                <c:pt idx="55787">
                  <c:v>-0.25989099999999998</c:v>
                </c:pt>
                <c:pt idx="55788">
                  <c:v>-0.26047399999999998</c:v>
                </c:pt>
                <c:pt idx="55789">
                  <c:v>-0.26101400000000002</c:v>
                </c:pt>
                <c:pt idx="55790">
                  <c:v>-0.26151000000000002</c:v>
                </c:pt>
                <c:pt idx="55791">
                  <c:v>-0.26196399999999997</c:v>
                </c:pt>
                <c:pt idx="55792">
                  <c:v>-0.262376</c:v>
                </c:pt>
                <c:pt idx="55793">
                  <c:v>-0.26274999999999998</c:v>
                </c:pt>
                <c:pt idx="55794">
                  <c:v>-0.26308599999999999</c:v>
                </c:pt>
                <c:pt idx="55795">
                  <c:v>-0.26338600000000001</c:v>
                </c:pt>
                <c:pt idx="55796">
                  <c:v>-0.26365499999999997</c:v>
                </c:pt>
                <c:pt idx="55797">
                  <c:v>-0.26389699999999999</c:v>
                </c:pt>
                <c:pt idx="55798">
                  <c:v>-0.26411600000000002</c:v>
                </c:pt>
                <c:pt idx="55799">
                  <c:v>-0.26430999999999999</c:v>
                </c:pt>
                <c:pt idx="55800">
                  <c:v>-0.26448100000000002</c:v>
                </c:pt>
                <c:pt idx="55801">
                  <c:v>-0.26463100000000001</c:v>
                </c:pt>
                <c:pt idx="55802">
                  <c:v>-0.264762</c:v>
                </c:pt>
                <c:pt idx="55803">
                  <c:v>-0.264876</c:v>
                </c:pt>
                <c:pt idx="55804">
                  <c:v>-0.26497100000000001</c:v>
                </c:pt>
                <c:pt idx="55805">
                  <c:v>-0.26504699999999998</c:v>
                </c:pt>
                <c:pt idx="55806">
                  <c:v>-0.26510499999999998</c:v>
                </c:pt>
                <c:pt idx="55807">
                  <c:v>-0.26515100000000003</c:v>
                </c:pt>
                <c:pt idx="55808">
                  <c:v>-0.26518799999999998</c:v>
                </c:pt>
                <c:pt idx="55809">
                  <c:v>-0.26521499999999998</c:v>
                </c:pt>
                <c:pt idx="55810">
                  <c:v>-0.265233</c:v>
                </c:pt>
                <c:pt idx="55811">
                  <c:v>-0.26524700000000001</c:v>
                </c:pt>
                <c:pt idx="55812">
                  <c:v>-0.265262</c:v>
                </c:pt>
                <c:pt idx="55813">
                  <c:v>-0.26528000000000002</c:v>
                </c:pt>
                <c:pt idx="55814">
                  <c:v>-0.26530199999999998</c:v>
                </c:pt>
                <c:pt idx="55815">
                  <c:v>-0.26532800000000001</c:v>
                </c:pt>
                <c:pt idx="55816">
                  <c:v>-0.26535799999999998</c:v>
                </c:pt>
                <c:pt idx="55817">
                  <c:v>-0.26539200000000002</c:v>
                </c:pt>
                <c:pt idx="55818">
                  <c:v>-0.265432</c:v>
                </c:pt>
                <c:pt idx="55819">
                  <c:v>-0.26547700000000002</c:v>
                </c:pt>
                <c:pt idx="55820">
                  <c:v>-0.26553100000000002</c:v>
                </c:pt>
                <c:pt idx="55821">
                  <c:v>-0.26559300000000002</c:v>
                </c:pt>
                <c:pt idx="55822">
                  <c:v>-0.26565499999999997</c:v>
                </c:pt>
                <c:pt idx="55823">
                  <c:v>-0.26570700000000003</c:v>
                </c:pt>
                <c:pt idx="55824">
                  <c:v>-0.26574599999999998</c:v>
                </c:pt>
                <c:pt idx="55825">
                  <c:v>-0.26577000000000001</c:v>
                </c:pt>
                <c:pt idx="55826">
                  <c:v>-0.26578000000000002</c:v>
                </c:pt>
                <c:pt idx="55827">
                  <c:v>-0.26577800000000001</c:v>
                </c:pt>
                <c:pt idx="55828">
                  <c:v>-0.26576499999999997</c:v>
                </c:pt>
                <c:pt idx="55829">
                  <c:v>-0.26574199999999998</c:v>
                </c:pt>
                <c:pt idx="55830">
                  <c:v>-0.26570700000000003</c:v>
                </c:pt>
                <c:pt idx="55831">
                  <c:v>-0.26566499999999998</c:v>
                </c:pt>
                <c:pt idx="55832">
                  <c:v>-0.265623</c:v>
                </c:pt>
                <c:pt idx="55833">
                  <c:v>-0.26558799999999999</c:v>
                </c:pt>
                <c:pt idx="55834">
                  <c:v>-0.26556299999999999</c:v>
                </c:pt>
                <c:pt idx="55835">
                  <c:v>-0.26555000000000001</c:v>
                </c:pt>
                <c:pt idx="55836">
                  <c:v>-0.26555000000000001</c:v>
                </c:pt>
                <c:pt idx="55837">
                  <c:v>-0.26556200000000002</c:v>
                </c:pt>
                <c:pt idx="55838">
                  <c:v>-0.26558500000000002</c:v>
                </c:pt>
                <c:pt idx="55839">
                  <c:v>-0.26561800000000002</c:v>
                </c:pt>
                <c:pt idx="55840">
                  <c:v>-0.26565899999999998</c:v>
                </c:pt>
                <c:pt idx="55841">
                  <c:v>-0.265708</c:v>
                </c:pt>
                <c:pt idx="55842">
                  <c:v>-0.26575900000000002</c:v>
                </c:pt>
                <c:pt idx="55843">
                  <c:v>-0.26580900000000002</c:v>
                </c:pt>
                <c:pt idx="55844">
                  <c:v>-0.265849</c:v>
                </c:pt>
                <c:pt idx="55845">
                  <c:v>-0.265872</c:v>
                </c:pt>
                <c:pt idx="55846">
                  <c:v>-0.26587</c:v>
                </c:pt>
                <c:pt idx="55847">
                  <c:v>-0.26583499999999999</c:v>
                </c:pt>
                <c:pt idx="55848">
                  <c:v>-0.26576499999999997</c:v>
                </c:pt>
                <c:pt idx="55849">
                  <c:v>-0.26566200000000001</c:v>
                </c:pt>
                <c:pt idx="55850">
                  <c:v>-0.26552999999999999</c:v>
                </c:pt>
                <c:pt idx="55851">
                  <c:v>-0.26536999999999999</c:v>
                </c:pt>
                <c:pt idx="55852">
                  <c:v>-0.26518000000000003</c:v>
                </c:pt>
                <c:pt idx="55853">
                  <c:v>-0.26495800000000003</c:v>
                </c:pt>
                <c:pt idx="55854">
                  <c:v>-0.26469999999999999</c:v>
                </c:pt>
                <c:pt idx="55855">
                  <c:v>-0.26440200000000003</c:v>
                </c:pt>
                <c:pt idx="55856">
                  <c:v>-0.26406499999999999</c:v>
                </c:pt>
                <c:pt idx="55857">
                  <c:v>-0.26368799999999998</c:v>
                </c:pt>
                <c:pt idx="55858">
                  <c:v>-0.26327299999999998</c:v>
                </c:pt>
                <c:pt idx="55859">
                  <c:v>-0.26281900000000002</c:v>
                </c:pt>
                <c:pt idx="55860">
                  <c:v>-0.26233000000000001</c:v>
                </c:pt>
                <c:pt idx="55861">
                  <c:v>-0.26181199999999999</c:v>
                </c:pt>
                <c:pt idx="55862">
                  <c:v>-0.261268</c:v>
                </c:pt>
                <c:pt idx="55863">
                  <c:v>-0.26070199999999999</c:v>
                </c:pt>
                <c:pt idx="55864">
                  <c:v>-0.26011499999999999</c:v>
                </c:pt>
                <c:pt idx="55865">
                  <c:v>-0.25950299999999998</c:v>
                </c:pt>
                <c:pt idx="55866">
                  <c:v>-0.25886199999999998</c:v>
                </c:pt>
                <c:pt idx="55867">
                  <c:v>-0.25818799999999997</c:v>
                </c:pt>
                <c:pt idx="55868">
                  <c:v>-0.25747799999999998</c:v>
                </c:pt>
                <c:pt idx="55869">
                  <c:v>-0.25673299999999999</c:v>
                </c:pt>
                <c:pt idx="55870">
                  <c:v>-0.25595499999999999</c:v>
                </c:pt>
                <c:pt idx="55871">
                  <c:v>-0.25514399999999998</c:v>
                </c:pt>
                <c:pt idx="55872">
                  <c:v>-0.25429800000000002</c:v>
                </c:pt>
                <c:pt idx="55873">
                  <c:v>-0.25341200000000003</c:v>
                </c:pt>
                <c:pt idx="55874">
                  <c:v>-0.25247900000000001</c:v>
                </c:pt>
                <c:pt idx="55875">
                  <c:v>-0.2515</c:v>
                </c:pt>
                <c:pt idx="55876">
                  <c:v>-0.25048100000000001</c:v>
                </c:pt>
                <c:pt idx="55877">
                  <c:v>-0.24942500000000001</c:v>
                </c:pt>
                <c:pt idx="55878">
                  <c:v>-0.248335</c:v>
                </c:pt>
                <c:pt idx="55879">
                  <c:v>-0.24721499999999999</c:v>
                </c:pt>
                <c:pt idx="55880">
                  <c:v>-0.24607100000000001</c:v>
                </c:pt>
                <c:pt idx="55881">
                  <c:v>-0.24490400000000001</c:v>
                </c:pt>
                <c:pt idx="55882">
                  <c:v>-0.24371699999999999</c:v>
                </c:pt>
                <c:pt idx="55883">
                  <c:v>-0.242509</c:v>
                </c:pt>
                <c:pt idx="55884">
                  <c:v>-0.241286</c:v>
                </c:pt>
                <c:pt idx="55885">
                  <c:v>-0.24005299999999999</c:v>
                </c:pt>
                <c:pt idx="55886">
                  <c:v>-0.23880999999999999</c:v>
                </c:pt>
                <c:pt idx="55887">
                  <c:v>-0.23755299999999999</c:v>
                </c:pt>
                <c:pt idx="55888">
                  <c:v>-0.236286</c:v>
                </c:pt>
                <c:pt idx="55889">
                  <c:v>-0.235009</c:v>
                </c:pt>
                <c:pt idx="55890">
                  <c:v>-0.23372599999999999</c:v>
                </c:pt>
                <c:pt idx="55891">
                  <c:v>-0.232433</c:v>
                </c:pt>
                <c:pt idx="55892">
                  <c:v>-0.231131</c:v>
                </c:pt>
                <c:pt idx="55893">
                  <c:v>-0.22981699999999999</c:v>
                </c:pt>
                <c:pt idx="55894">
                  <c:v>-0.228495</c:v>
                </c:pt>
                <c:pt idx="55895">
                  <c:v>-0.22717200000000001</c:v>
                </c:pt>
                <c:pt idx="55896">
                  <c:v>-0.22585</c:v>
                </c:pt>
                <c:pt idx="55897">
                  <c:v>-0.22453000000000001</c:v>
                </c:pt>
                <c:pt idx="55898">
                  <c:v>-0.22322</c:v>
                </c:pt>
                <c:pt idx="55899">
                  <c:v>-0.22192100000000001</c:v>
                </c:pt>
                <c:pt idx="55900">
                  <c:v>-0.220634</c:v>
                </c:pt>
                <c:pt idx="55901">
                  <c:v>-0.219363</c:v>
                </c:pt>
                <c:pt idx="55902">
                  <c:v>-0.218107</c:v>
                </c:pt>
                <c:pt idx="55903">
                  <c:v>-0.216865</c:v>
                </c:pt>
                <c:pt idx="55904">
                  <c:v>-0.215641</c:v>
                </c:pt>
                <c:pt idx="55905">
                  <c:v>-0.21443799999999999</c:v>
                </c:pt>
                <c:pt idx="55906">
                  <c:v>-0.21326300000000001</c:v>
                </c:pt>
                <c:pt idx="55907">
                  <c:v>-0.212116</c:v>
                </c:pt>
                <c:pt idx="55908">
                  <c:v>-0.21099999999999999</c:v>
                </c:pt>
                <c:pt idx="55909">
                  <c:v>-0.20991599999999999</c:v>
                </c:pt>
                <c:pt idx="55910">
                  <c:v>-0.20886099999999999</c:v>
                </c:pt>
                <c:pt idx="55911">
                  <c:v>-0.20783199999999999</c:v>
                </c:pt>
                <c:pt idx="55912">
                  <c:v>-0.20682800000000001</c:v>
                </c:pt>
                <c:pt idx="55913">
                  <c:v>-0.20585200000000001</c:v>
                </c:pt>
                <c:pt idx="55914">
                  <c:v>-0.204901</c:v>
                </c:pt>
                <c:pt idx="55915">
                  <c:v>-0.20397899999999999</c:v>
                </c:pt>
                <c:pt idx="55916">
                  <c:v>-0.20308999999999999</c:v>
                </c:pt>
                <c:pt idx="55917">
                  <c:v>-0.202238</c:v>
                </c:pt>
                <c:pt idx="55918">
                  <c:v>-0.20142599999999999</c:v>
                </c:pt>
                <c:pt idx="55919">
                  <c:v>-0.200658</c:v>
                </c:pt>
                <c:pt idx="55920">
                  <c:v>-0.19994200000000001</c:v>
                </c:pt>
                <c:pt idx="55921">
                  <c:v>-0.19928599999999999</c:v>
                </c:pt>
                <c:pt idx="55922">
                  <c:v>-0.19869500000000001</c:v>
                </c:pt>
                <c:pt idx="55923">
                  <c:v>-0.19817199999999999</c:v>
                </c:pt>
                <c:pt idx="55924">
                  <c:v>-0.197714</c:v>
                </c:pt>
                <c:pt idx="55925">
                  <c:v>-0.19731599999999999</c:v>
                </c:pt>
                <c:pt idx="55926">
                  <c:v>-0.19697200000000001</c:v>
                </c:pt>
                <c:pt idx="55927">
                  <c:v>-0.196683</c:v>
                </c:pt>
                <c:pt idx="55928">
                  <c:v>-0.19645599999999999</c:v>
                </c:pt>
                <c:pt idx="55929">
                  <c:v>-0.19630300000000001</c:v>
                </c:pt>
                <c:pt idx="55930">
                  <c:v>-0.19622300000000001</c:v>
                </c:pt>
                <c:pt idx="55931">
                  <c:v>-0.19620699999999999</c:v>
                </c:pt>
                <c:pt idx="55932">
                  <c:v>-0.196243</c:v>
                </c:pt>
                <c:pt idx="55933">
                  <c:v>-0.196324</c:v>
                </c:pt>
                <c:pt idx="55934">
                  <c:v>-0.19644500000000001</c:v>
                </c:pt>
                <c:pt idx="55935">
                  <c:v>-0.196604</c:v>
                </c:pt>
                <c:pt idx="55936">
                  <c:v>-0.196794</c:v>
                </c:pt>
                <c:pt idx="55937">
                  <c:v>-0.19702</c:v>
                </c:pt>
                <c:pt idx="55938">
                  <c:v>-0.19728799999999999</c:v>
                </c:pt>
                <c:pt idx="55939">
                  <c:v>-0.197603</c:v>
                </c:pt>
                <c:pt idx="55940">
                  <c:v>-0.197967</c:v>
                </c:pt>
                <c:pt idx="55941">
                  <c:v>-0.19838</c:v>
                </c:pt>
                <c:pt idx="55942">
                  <c:v>-0.19883799999999999</c:v>
                </c:pt>
                <c:pt idx="55943">
                  <c:v>-0.19933899999999999</c:v>
                </c:pt>
                <c:pt idx="55944">
                  <c:v>-0.199881</c:v>
                </c:pt>
                <c:pt idx="55945">
                  <c:v>-0.200464</c:v>
                </c:pt>
                <c:pt idx="55946">
                  <c:v>-0.20108699999999999</c:v>
                </c:pt>
                <c:pt idx="55947">
                  <c:v>-0.20174900000000001</c:v>
                </c:pt>
                <c:pt idx="55948">
                  <c:v>-0.20245099999999999</c:v>
                </c:pt>
                <c:pt idx="55949">
                  <c:v>-0.20319799999999999</c:v>
                </c:pt>
                <c:pt idx="55950">
                  <c:v>-0.203988</c:v>
                </c:pt>
                <c:pt idx="55951">
                  <c:v>-0.204818</c:v>
                </c:pt>
                <c:pt idx="55952">
                  <c:v>-0.205683</c:v>
                </c:pt>
                <c:pt idx="55953">
                  <c:v>-0.20657600000000001</c:v>
                </c:pt>
                <c:pt idx="55954">
                  <c:v>-0.20749100000000001</c:v>
                </c:pt>
                <c:pt idx="55955">
                  <c:v>-0.208422</c:v>
                </c:pt>
                <c:pt idx="55956">
                  <c:v>-0.209371</c:v>
                </c:pt>
                <c:pt idx="55957">
                  <c:v>-0.210343</c:v>
                </c:pt>
                <c:pt idx="55958">
                  <c:v>-0.211338</c:v>
                </c:pt>
                <c:pt idx="55959">
                  <c:v>-0.21235100000000001</c:v>
                </c:pt>
                <c:pt idx="55960">
                  <c:v>-0.21337300000000001</c:v>
                </c:pt>
                <c:pt idx="55961">
                  <c:v>-0.214397</c:v>
                </c:pt>
                <c:pt idx="55962">
                  <c:v>-0.215421</c:v>
                </c:pt>
                <c:pt idx="55963">
                  <c:v>-0.21645200000000001</c:v>
                </c:pt>
                <c:pt idx="55964">
                  <c:v>-0.21749499999999999</c:v>
                </c:pt>
                <c:pt idx="55965">
                  <c:v>-0.21854999999999999</c:v>
                </c:pt>
                <c:pt idx="55966">
                  <c:v>-0.21961700000000001</c:v>
                </c:pt>
                <c:pt idx="55967">
                  <c:v>-0.220695</c:v>
                </c:pt>
                <c:pt idx="55968">
                  <c:v>-0.22178500000000001</c:v>
                </c:pt>
                <c:pt idx="55969">
                  <c:v>-0.222882</c:v>
                </c:pt>
                <c:pt idx="55970">
                  <c:v>-0.22397800000000001</c:v>
                </c:pt>
                <c:pt idx="55971">
                  <c:v>-0.22507099999999999</c:v>
                </c:pt>
                <c:pt idx="55972">
                  <c:v>-0.22616700000000001</c:v>
                </c:pt>
                <c:pt idx="55973">
                  <c:v>-0.227267</c:v>
                </c:pt>
                <c:pt idx="55974">
                  <c:v>-0.22836899999999999</c:v>
                </c:pt>
                <c:pt idx="55975">
                  <c:v>-0.229467</c:v>
                </c:pt>
                <c:pt idx="55976">
                  <c:v>-0.23055500000000001</c:v>
                </c:pt>
                <c:pt idx="55977">
                  <c:v>-0.231626</c:v>
                </c:pt>
                <c:pt idx="55978">
                  <c:v>-0.23267599999999999</c:v>
                </c:pt>
                <c:pt idx="55979">
                  <c:v>-0.23370299999999999</c:v>
                </c:pt>
                <c:pt idx="55980">
                  <c:v>-0.23471</c:v>
                </c:pt>
                <c:pt idx="55981">
                  <c:v>-0.23569699999999999</c:v>
                </c:pt>
                <c:pt idx="55982">
                  <c:v>-0.23666400000000001</c:v>
                </c:pt>
                <c:pt idx="55983">
                  <c:v>-0.23761199999999999</c:v>
                </c:pt>
                <c:pt idx="55984">
                  <c:v>-0.238536</c:v>
                </c:pt>
                <c:pt idx="55985">
                  <c:v>-0.23943800000000001</c:v>
                </c:pt>
                <c:pt idx="55986">
                  <c:v>-0.240318</c:v>
                </c:pt>
                <c:pt idx="55987">
                  <c:v>-0.241172</c:v>
                </c:pt>
                <c:pt idx="55988">
                  <c:v>-0.24199499999999999</c:v>
                </c:pt>
                <c:pt idx="55989">
                  <c:v>-0.242786</c:v>
                </c:pt>
                <c:pt idx="55990">
                  <c:v>-0.24354600000000001</c:v>
                </c:pt>
                <c:pt idx="55991">
                  <c:v>-0.24427699999999999</c:v>
                </c:pt>
                <c:pt idx="55992">
                  <c:v>-0.244981</c:v>
                </c:pt>
                <c:pt idx="55993">
                  <c:v>-0.24565999999999999</c:v>
                </c:pt>
                <c:pt idx="55994">
                  <c:v>-0.246311</c:v>
                </c:pt>
                <c:pt idx="55995">
                  <c:v>-0.24692900000000001</c:v>
                </c:pt>
                <c:pt idx="55996">
                  <c:v>-0.24751500000000001</c:v>
                </c:pt>
                <c:pt idx="55997">
                  <c:v>-0.24806700000000001</c:v>
                </c:pt>
                <c:pt idx="55998">
                  <c:v>-0.248583</c:v>
                </c:pt>
                <c:pt idx="55999">
                  <c:v>-0.24906500000000001</c:v>
                </c:pt>
                <c:pt idx="56000">
                  <c:v>-0.24951599999999999</c:v>
                </c:pt>
                <c:pt idx="56001">
                  <c:v>-0.24993599999999999</c:v>
                </c:pt>
                <c:pt idx="56002">
                  <c:v>-0.25032199999999999</c:v>
                </c:pt>
                <c:pt idx="56003">
                  <c:v>-0.25067600000000001</c:v>
                </c:pt>
                <c:pt idx="56004">
                  <c:v>-0.251004</c:v>
                </c:pt>
                <c:pt idx="56005">
                  <c:v>-0.25130799999999998</c:v>
                </c:pt>
                <c:pt idx="56006">
                  <c:v>-0.25158999999999998</c:v>
                </c:pt>
                <c:pt idx="56007">
                  <c:v>-0.25184600000000001</c:v>
                </c:pt>
                <c:pt idx="56008">
                  <c:v>-0.252079</c:v>
                </c:pt>
                <c:pt idx="56009">
                  <c:v>-0.25229200000000002</c:v>
                </c:pt>
                <c:pt idx="56010">
                  <c:v>-0.25248700000000002</c:v>
                </c:pt>
                <c:pt idx="56011">
                  <c:v>-0.25266100000000002</c:v>
                </c:pt>
                <c:pt idx="56012">
                  <c:v>-0.25281300000000001</c:v>
                </c:pt>
                <c:pt idx="56013">
                  <c:v>-0.252938</c:v>
                </c:pt>
                <c:pt idx="56014">
                  <c:v>-0.25303199999999998</c:v>
                </c:pt>
                <c:pt idx="56015">
                  <c:v>-0.25309999999999999</c:v>
                </c:pt>
                <c:pt idx="56016">
                  <c:v>-0.25315300000000002</c:v>
                </c:pt>
                <c:pt idx="56017">
                  <c:v>-0.25319700000000001</c:v>
                </c:pt>
                <c:pt idx="56018">
                  <c:v>-0.25322899999999998</c:v>
                </c:pt>
                <c:pt idx="56019">
                  <c:v>-0.25324099999999999</c:v>
                </c:pt>
                <c:pt idx="56020">
                  <c:v>-0.25322499999999998</c:v>
                </c:pt>
                <c:pt idx="56021">
                  <c:v>-0.25318099999999999</c:v>
                </c:pt>
                <c:pt idx="56022">
                  <c:v>-0.25311099999999997</c:v>
                </c:pt>
                <c:pt idx="56023">
                  <c:v>-0.25301800000000002</c:v>
                </c:pt>
                <c:pt idx="56024">
                  <c:v>-0.25290400000000002</c:v>
                </c:pt>
                <c:pt idx="56025">
                  <c:v>-0.252774</c:v>
                </c:pt>
                <c:pt idx="56026">
                  <c:v>-0.252637</c:v>
                </c:pt>
                <c:pt idx="56027">
                  <c:v>-0.25249700000000003</c:v>
                </c:pt>
                <c:pt idx="56028">
                  <c:v>-0.25234200000000001</c:v>
                </c:pt>
                <c:pt idx="56029">
                  <c:v>-0.252164</c:v>
                </c:pt>
                <c:pt idx="56030">
                  <c:v>-0.25197999999999998</c:v>
                </c:pt>
                <c:pt idx="56031">
                  <c:v>-0.251799</c:v>
                </c:pt>
                <c:pt idx="56032">
                  <c:v>-0.25161699999999998</c:v>
                </c:pt>
                <c:pt idx="56033">
                  <c:v>-0.25143399999999999</c:v>
                </c:pt>
                <c:pt idx="56034">
                  <c:v>-0.25125900000000001</c:v>
                </c:pt>
                <c:pt idx="56035">
                  <c:v>-0.25109300000000001</c:v>
                </c:pt>
                <c:pt idx="56036">
                  <c:v>-0.25093599999999999</c:v>
                </c:pt>
                <c:pt idx="56037">
                  <c:v>-0.25078800000000001</c:v>
                </c:pt>
                <c:pt idx="56038">
                  <c:v>-0.25064599999999998</c:v>
                </c:pt>
                <c:pt idx="56039">
                  <c:v>-0.25050800000000001</c:v>
                </c:pt>
                <c:pt idx="56040">
                  <c:v>-0.25037199999999998</c:v>
                </c:pt>
                <c:pt idx="56041">
                  <c:v>-0.25023800000000002</c:v>
                </c:pt>
                <c:pt idx="56042">
                  <c:v>-0.25010500000000002</c:v>
                </c:pt>
                <c:pt idx="56043">
                  <c:v>-0.249972</c:v>
                </c:pt>
                <c:pt idx="56044">
                  <c:v>-0.24984100000000001</c:v>
                </c:pt>
                <c:pt idx="56045">
                  <c:v>-0.249719</c:v>
                </c:pt>
                <c:pt idx="56046">
                  <c:v>-0.24961</c:v>
                </c:pt>
                <c:pt idx="56047">
                  <c:v>-0.24951200000000001</c:v>
                </c:pt>
                <c:pt idx="56048">
                  <c:v>-0.24942</c:v>
                </c:pt>
                <c:pt idx="56049">
                  <c:v>-0.24933900000000001</c:v>
                </c:pt>
                <c:pt idx="56050">
                  <c:v>-0.249276</c:v>
                </c:pt>
                <c:pt idx="56051">
                  <c:v>-0.24923600000000001</c:v>
                </c:pt>
                <c:pt idx="56052">
                  <c:v>-0.249222</c:v>
                </c:pt>
                <c:pt idx="56053">
                  <c:v>-0.24923400000000001</c:v>
                </c:pt>
                <c:pt idx="56054">
                  <c:v>-0.24927199999999999</c:v>
                </c:pt>
                <c:pt idx="56055">
                  <c:v>-0.24933900000000001</c:v>
                </c:pt>
                <c:pt idx="56056">
                  <c:v>-0.24943399999999999</c:v>
                </c:pt>
                <c:pt idx="56057">
                  <c:v>-0.249553</c:v>
                </c:pt>
                <c:pt idx="56058">
                  <c:v>-0.24968899999999999</c:v>
                </c:pt>
                <c:pt idx="56059">
                  <c:v>-0.24984200000000001</c:v>
                </c:pt>
                <c:pt idx="56060">
                  <c:v>-0.25001400000000001</c:v>
                </c:pt>
                <c:pt idx="56061">
                  <c:v>-0.25020399999999998</c:v>
                </c:pt>
                <c:pt idx="56062">
                  <c:v>-0.25041000000000002</c:v>
                </c:pt>
                <c:pt idx="56063">
                  <c:v>-0.25062499999999999</c:v>
                </c:pt>
                <c:pt idx="56064">
                  <c:v>-0.25084499999999998</c:v>
                </c:pt>
                <c:pt idx="56065">
                  <c:v>-0.25106600000000001</c:v>
                </c:pt>
                <c:pt idx="56066">
                  <c:v>-0.25128699999999998</c:v>
                </c:pt>
                <c:pt idx="56067">
                  <c:v>-0.25151200000000001</c:v>
                </c:pt>
                <c:pt idx="56068">
                  <c:v>-0.25174200000000002</c:v>
                </c:pt>
                <c:pt idx="56069">
                  <c:v>-0.25197799999999998</c:v>
                </c:pt>
                <c:pt idx="56070">
                  <c:v>-0.25222</c:v>
                </c:pt>
                <c:pt idx="56071">
                  <c:v>-0.25246400000000002</c:v>
                </c:pt>
                <c:pt idx="56072">
                  <c:v>-0.25270599999999999</c:v>
                </c:pt>
                <c:pt idx="56073">
                  <c:v>-0.25294499999999998</c:v>
                </c:pt>
                <c:pt idx="56074">
                  <c:v>-0.25317699999999999</c:v>
                </c:pt>
                <c:pt idx="56075">
                  <c:v>-0.25339600000000001</c:v>
                </c:pt>
                <c:pt idx="56076">
                  <c:v>-0.25359500000000001</c:v>
                </c:pt>
                <c:pt idx="56077">
                  <c:v>-0.25377300000000003</c:v>
                </c:pt>
                <c:pt idx="56078">
                  <c:v>-0.25393300000000002</c:v>
                </c:pt>
                <c:pt idx="56079">
                  <c:v>-0.254075</c:v>
                </c:pt>
                <c:pt idx="56080">
                  <c:v>-0.25419799999999998</c:v>
                </c:pt>
                <c:pt idx="56081">
                  <c:v>-0.254305</c:v>
                </c:pt>
                <c:pt idx="56082">
                  <c:v>-0.25439400000000001</c:v>
                </c:pt>
                <c:pt idx="56083">
                  <c:v>-0.254467</c:v>
                </c:pt>
                <c:pt idx="56084">
                  <c:v>-0.25452000000000002</c:v>
                </c:pt>
                <c:pt idx="56085">
                  <c:v>-0.254554</c:v>
                </c:pt>
                <c:pt idx="56086">
                  <c:v>-0.25456699999999999</c:v>
                </c:pt>
                <c:pt idx="56087">
                  <c:v>-0.25455800000000001</c:v>
                </c:pt>
                <c:pt idx="56088">
                  <c:v>-0.25452200000000003</c:v>
                </c:pt>
                <c:pt idx="56089">
                  <c:v>-0.25445499999999999</c:v>
                </c:pt>
                <c:pt idx="56090">
                  <c:v>-0.25435600000000003</c:v>
                </c:pt>
                <c:pt idx="56091">
                  <c:v>-0.25422499999999998</c:v>
                </c:pt>
                <c:pt idx="56092">
                  <c:v>-0.25406200000000001</c:v>
                </c:pt>
                <c:pt idx="56093">
                  <c:v>-0.25386599999999998</c:v>
                </c:pt>
                <c:pt idx="56094">
                  <c:v>-0.253633</c:v>
                </c:pt>
                <c:pt idx="56095">
                  <c:v>-0.25335600000000003</c:v>
                </c:pt>
                <c:pt idx="56096">
                  <c:v>-0.25302999999999998</c:v>
                </c:pt>
                <c:pt idx="56097">
                  <c:v>-0.25265199999999999</c:v>
                </c:pt>
                <c:pt idx="56098">
                  <c:v>-0.25222299999999997</c:v>
                </c:pt>
                <c:pt idx="56099">
                  <c:v>-0.25174299999999999</c:v>
                </c:pt>
                <c:pt idx="56100">
                  <c:v>-0.25121300000000002</c:v>
                </c:pt>
                <c:pt idx="56101">
                  <c:v>-0.25063099999999999</c:v>
                </c:pt>
                <c:pt idx="56102">
                  <c:v>-0.24999399999999999</c:v>
                </c:pt>
                <c:pt idx="56103">
                  <c:v>-0.24929699999999999</c:v>
                </c:pt>
                <c:pt idx="56104">
                  <c:v>-0.24854299999999999</c:v>
                </c:pt>
                <c:pt idx="56105">
                  <c:v>-0.247729</c:v>
                </c:pt>
                <c:pt idx="56106">
                  <c:v>-0.24685399999999999</c:v>
                </c:pt>
                <c:pt idx="56107">
                  <c:v>-0.245916</c:v>
                </c:pt>
                <c:pt idx="56108">
                  <c:v>-0.24491599999999999</c:v>
                </c:pt>
                <c:pt idx="56109">
                  <c:v>-0.24385799999999999</c:v>
                </c:pt>
                <c:pt idx="56110">
                  <c:v>-0.24274100000000001</c:v>
                </c:pt>
                <c:pt idx="56111">
                  <c:v>-0.241565</c:v>
                </c:pt>
                <c:pt idx="56112">
                  <c:v>-0.24032999999999999</c:v>
                </c:pt>
                <c:pt idx="56113">
                  <c:v>-0.23904</c:v>
                </c:pt>
                <c:pt idx="56114">
                  <c:v>-0.237701</c:v>
                </c:pt>
                <c:pt idx="56115">
                  <c:v>-0.23629800000000001</c:v>
                </c:pt>
                <c:pt idx="56116">
                  <c:v>-0.23480000000000001</c:v>
                </c:pt>
                <c:pt idx="56117">
                  <c:v>-0.23322100000000001</c:v>
                </c:pt>
                <c:pt idx="56118">
                  <c:v>-0.231596</c:v>
                </c:pt>
                <c:pt idx="56119">
                  <c:v>-0.22992199999999999</c:v>
                </c:pt>
                <c:pt idx="56120">
                  <c:v>-0.228185</c:v>
                </c:pt>
                <c:pt idx="56121">
                  <c:v>-0.22639500000000001</c:v>
                </c:pt>
                <c:pt idx="56122">
                  <c:v>-0.22455800000000001</c:v>
                </c:pt>
                <c:pt idx="56123">
                  <c:v>-0.22267200000000001</c:v>
                </c:pt>
                <c:pt idx="56124">
                  <c:v>-0.22073599999999999</c:v>
                </c:pt>
                <c:pt idx="56125">
                  <c:v>-0.218748</c:v>
                </c:pt>
                <c:pt idx="56126">
                  <c:v>-0.21670900000000001</c:v>
                </c:pt>
                <c:pt idx="56127">
                  <c:v>-0.21462300000000001</c:v>
                </c:pt>
                <c:pt idx="56128">
                  <c:v>-0.21249199999999999</c:v>
                </c:pt>
                <c:pt idx="56129">
                  <c:v>-0.21032100000000001</c:v>
                </c:pt>
                <c:pt idx="56130">
                  <c:v>-0.20810799999999999</c:v>
                </c:pt>
                <c:pt idx="56131">
                  <c:v>-0.20585600000000001</c:v>
                </c:pt>
                <c:pt idx="56132">
                  <c:v>-0.203571</c:v>
                </c:pt>
                <c:pt idx="56133">
                  <c:v>-0.20125799999999999</c:v>
                </c:pt>
                <c:pt idx="56134">
                  <c:v>-0.19892699999999999</c:v>
                </c:pt>
                <c:pt idx="56135">
                  <c:v>-0.19658300000000001</c:v>
                </c:pt>
                <c:pt idx="56136">
                  <c:v>-0.19423000000000001</c:v>
                </c:pt>
                <c:pt idx="56137">
                  <c:v>-0.19187199999999999</c:v>
                </c:pt>
                <c:pt idx="56138">
                  <c:v>-0.18951100000000001</c:v>
                </c:pt>
                <c:pt idx="56139">
                  <c:v>-0.18714900000000001</c:v>
                </c:pt>
                <c:pt idx="56140">
                  <c:v>-0.18478700000000001</c:v>
                </c:pt>
                <c:pt idx="56141">
                  <c:v>-0.182424</c:v>
                </c:pt>
                <c:pt idx="56142">
                  <c:v>-0.180061</c:v>
                </c:pt>
                <c:pt idx="56143">
                  <c:v>-0.177702</c:v>
                </c:pt>
                <c:pt idx="56144">
                  <c:v>-0.175348</c:v>
                </c:pt>
                <c:pt idx="56145">
                  <c:v>-0.17299900000000001</c:v>
                </c:pt>
                <c:pt idx="56146">
                  <c:v>-0.170655</c:v>
                </c:pt>
                <c:pt idx="56147">
                  <c:v>-0.168319</c:v>
                </c:pt>
                <c:pt idx="56148">
                  <c:v>-0.165991</c:v>
                </c:pt>
                <c:pt idx="56149">
                  <c:v>-0.16367200000000001</c:v>
                </c:pt>
                <c:pt idx="56150">
                  <c:v>-0.16136200000000001</c:v>
                </c:pt>
                <c:pt idx="56151">
                  <c:v>-0.15906100000000001</c:v>
                </c:pt>
                <c:pt idx="56152">
                  <c:v>-0.15677099999999999</c:v>
                </c:pt>
                <c:pt idx="56153">
                  <c:v>-0.15449299999999999</c:v>
                </c:pt>
                <c:pt idx="56154">
                  <c:v>-0.152229</c:v>
                </c:pt>
                <c:pt idx="56155">
                  <c:v>-0.149982</c:v>
                </c:pt>
                <c:pt idx="56156">
                  <c:v>-0.147757</c:v>
                </c:pt>
                <c:pt idx="56157">
                  <c:v>-0.14555499999999999</c:v>
                </c:pt>
                <c:pt idx="56158">
                  <c:v>-0.14337800000000001</c:v>
                </c:pt>
                <c:pt idx="56159">
                  <c:v>-0.14122399999999999</c:v>
                </c:pt>
                <c:pt idx="56160">
                  <c:v>-0.139095</c:v>
                </c:pt>
                <c:pt idx="56161">
                  <c:v>-0.136991</c:v>
                </c:pt>
                <c:pt idx="56162">
                  <c:v>-0.134912</c:v>
                </c:pt>
                <c:pt idx="56163">
                  <c:v>-0.132858</c:v>
                </c:pt>
                <c:pt idx="56164">
                  <c:v>-0.130829</c:v>
                </c:pt>
                <c:pt idx="56165">
                  <c:v>-0.128826</c:v>
                </c:pt>
                <c:pt idx="56166">
                  <c:v>-0.12685099999999999</c:v>
                </c:pt>
                <c:pt idx="56167">
                  <c:v>-0.124904</c:v>
                </c:pt>
                <c:pt idx="56168">
                  <c:v>-0.122991</c:v>
                </c:pt>
                <c:pt idx="56169">
                  <c:v>-0.121116</c:v>
                </c:pt>
                <c:pt idx="56170">
                  <c:v>-0.119284</c:v>
                </c:pt>
                <c:pt idx="56171">
                  <c:v>-0.117494</c:v>
                </c:pt>
                <c:pt idx="56172">
                  <c:v>-0.115745</c:v>
                </c:pt>
                <c:pt idx="56173">
                  <c:v>-0.114039</c:v>
                </c:pt>
                <c:pt idx="56174">
                  <c:v>-0.112375</c:v>
                </c:pt>
                <c:pt idx="56175">
                  <c:v>-0.110753</c:v>
                </c:pt>
                <c:pt idx="56176">
                  <c:v>-0.109167</c:v>
                </c:pt>
                <c:pt idx="56177">
                  <c:v>-0.107617</c:v>
                </c:pt>
                <c:pt idx="56178">
                  <c:v>-0.106102</c:v>
                </c:pt>
                <c:pt idx="56179">
                  <c:v>-0.10462399999999999</c:v>
                </c:pt>
                <c:pt idx="56180">
                  <c:v>-0.103185</c:v>
                </c:pt>
                <c:pt idx="56181">
                  <c:v>-0.101786</c:v>
                </c:pt>
                <c:pt idx="56182">
                  <c:v>-0.100422</c:v>
                </c:pt>
                <c:pt idx="56183">
                  <c:v>-9.9087800000000004E-2</c:v>
                </c:pt>
                <c:pt idx="56184">
                  <c:v>-9.7782800000000003E-2</c:v>
                </c:pt>
                <c:pt idx="56185">
                  <c:v>-9.6510399999999996E-2</c:v>
                </c:pt>
                <c:pt idx="56186">
                  <c:v>-9.5275600000000002E-2</c:v>
                </c:pt>
                <c:pt idx="56187">
                  <c:v>-9.4082600000000002E-2</c:v>
                </c:pt>
                <c:pt idx="56188">
                  <c:v>-9.2935199999999996E-2</c:v>
                </c:pt>
                <c:pt idx="56189">
                  <c:v>-9.1834100000000002E-2</c:v>
                </c:pt>
                <c:pt idx="56190">
                  <c:v>-9.0776099999999998E-2</c:v>
                </c:pt>
                <c:pt idx="56191">
                  <c:v>-8.9760699999999999E-2</c:v>
                </c:pt>
                <c:pt idx="56192">
                  <c:v>-8.8790499999999994E-2</c:v>
                </c:pt>
                <c:pt idx="56193">
                  <c:v>-8.7867000000000001E-2</c:v>
                </c:pt>
                <c:pt idx="56194">
                  <c:v>-8.69925E-2</c:v>
                </c:pt>
                <c:pt idx="56195">
                  <c:v>-8.6170200000000002E-2</c:v>
                </c:pt>
                <c:pt idx="56196">
                  <c:v>-8.5401099999999994E-2</c:v>
                </c:pt>
                <c:pt idx="56197">
                  <c:v>-8.4684200000000001E-2</c:v>
                </c:pt>
                <c:pt idx="56198">
                  <c:v>-8.4018099999999998E-2</c:v>
                </c:pt>
                <c:pt idx="56199">
                  <c:v>-8.3401299999999998E-2</c:v>
                </c:pt>
                <c:pt idx="56200">
                  <c:v>-8.2833199999999996E-2</c:v>
                </c:pt>
                <c:pt idx="56201">
                  <c:v>-8.2319199999999995E-2</c:v>
                </c:pt>
                <c:pt idx="56202">
                  <c:v>-8.1857200000000005E-2</c:v>
                </c:pt>
                <c:pt idx="56203">
                  <c:v>-8.1417400000000001E-2</c:v>
                </c:pt>
                <c:pt idx="56204">
                  <c:v>-8.0986900000000001E-2</c:v>
                </c:pt>
                <c:pt idx="56205">
                  <c:v>-8.0599299999999999E-2</c:v>
                </c:pt>
                <c:pt idx="56206">
                  <c:v>-8.02673E-2</c:v>
                </c:pt>
                <c:pt idx="56207">
                  <c:v>-7.9970600000000003E-2</c:v>
                </c:pt>
                <c:pt idx="56208">
                  <c:v>-7.9708399999999999E-2</c:v>
                </c:pt>
                <c:pt idx="56209">
                  <c:v>-7.9489699999999996E-2</c:v>
                </c:pt>
                <c:pt idx="56210">
                  <c:v>-7.9314700000000002E-2</c:v>
                </c:pt>
                <c:pt idx="56211">
                  <c:v>-7.9181000000000001E-2</c:v>
                </c:pt>
                <c:pt idx="56212">
                  <c:v>-7.9086100000000006E-2</c:v>
                </c:pt>
                <c:pt idx="56213">
                  <c:v>-7.9028399999999999E-2</c:v>
                </c:pt>
                <c:pt idx="56214">
                  <c:v>-7.9008300000000004E-2</c:v>
                </c:pt>
                <c:pt idx="56215">
                  <c:v>-7.9027500000000001E-2</c:v>
                </c:pt>
                <c:pt idx="56216">
                  <c:v>-7.9086699999999996E-2</c:v>
                </c:pt>
                <c:pt idx="56217">
                  <c:v>-7.9186300000000001E-2</c:v>
                </c:pt>
                <c:pt idx="56218">
                  <c:v>-7.9327099999999998E-2</c:v>
                </c:pt>
                <c:pt idx="56219">
                  <c:v>-7.9510999999999998E-2</c:v>
                </c:pt>
                <c:pt idx="56220">
                  <c:v>-7.9740199999999997E-2</c:v>
                </c:pt>
                <c:pt idx="56221">
                  <c:v>-8.00173E-2</c:v>
                </c:pt>
                <c:pt idx="56222">
                  <c:v>-8.0344499999999999E-2</c:v>
                </c:pt>
                <c:pt idx="56223">
                  <c:v>-8.0723199999999995E-2</c:v>
                </c:pt>
                <c:pt idx="56224">
                  <c:v>-8.1152500000000002E-2</c:v>
                </c:pt>
                <c:pt idx="56225">
                  <c:v>-8.16302E-2</c:v>
                </c:pt>
                <c:pt idx="56226">
                  <c:v>-8.2153199999999996E-2</c:v>
                </c:pt>
                <c:pt idx="56227">
                  <c:v>-8.2719799999999996E-2</c:v>
                </c:pt>
                <c:pt idx="56228">
                  <c:v>-8.3328399999999997E-2</c:v>
                </c:pt>
                <c:pt idx="56229">
                  <c:v>-8.3976700000000001E-2</c:v>
                </c:pt>
                <c:pt idx="56230">
                  <c:v>-8.4662899999999999E-2</c:v>
                </c:pt>
                <c:pt idx="56231">
                  <c:v>-8.5385699999999995E-2</c:v>
                </c:pt>
                <c:pt idx="56232">
                  <c:v>-8.6143300000000006E-2</c:v>
                </c:pt>
                <c:pt idx="56233">
                  <c:v>-8.69341E-2</c:v>
                </c:pt>
                <c:pt idx="56234">
                  <c:v>-8.7756500000000001E-2</c:v>
                </c:pt>
                <c:pt idx="56235">
                  <c:v>-8.8606799999999999E-2</c:v>
                </c:pt>
                <c:pt idx="56236">
                  <c:v>-8.9482000000000006E-2</c:v>
                </c:pt>
                <c:pt idx="56237">
                  <c:v>-9.0381100000000006E-2</c:v>
                </c:pt>
                <c:pt idx="56238">
                  <c:v>-9.1302700000000001E-2</c:v>
                </c:pt>
                <c:pt idx="56239">
                  <c:v>-9.2245800000000003E-2</c:v>
                </c:pt>
                <c:pt idx="56240">
                  <c:v>-9.3209399999999998E-2</c:v>
                </c:pt>
                <c:pt idx="56241">
                  <c:v>-9.4193100000000002E-2</c:v>
                </c:pt>
                <c:pt idx="56242">
                  <c:v>-9.51964E-2</c:v>
                </c:pt>
                <c:pt idx="56243">
                  <c:v>-9.6218300000000007E-2</c:v>
                </c:pt>
                <c:pt idx="56244">
                  <c:v>-9.7257800000000005E-2</c:v>
                </c:pt>
                <c:pt idx="56245">
                  <c:v>-9.8313899999999996E-2</c:v>
                </c:pt>
                <c:pt idx="56246">
                  <c:v>-9.9384899999999998E-2</c:v>
                </c:pt>
                <c:pt idx="56247">
                  <c:v>-0.100469</c:v>
                </c:pt>
                <c:pt idx="56248">
                  <c:v>-0.101565</c:v>
                </c:pt>
                <c:pt idx="56249">
                  <c:v>-0.102671</c:v>
                </c:pt>
                <c:pt idx="56250">
                  <c:v>-0.103785</c:v>
                </c:pt>
                <c:pt idx="56251">
                  <c:v>-0.104905</c:v>
                </c:pt>
                <c:pt idx="56252">
                  <c:v>-0.106027</c:v>
                </c:pt>
                <c:pt idx="56253">
                  <c:v>-0.10714700000000001</c:v>
                </c:pt>
                <c:pt idx="56254">
                  <c:v>-0.108262</c:v>
                </c:pt>
                <c:pt idx="56255">
                  <c:v>-0.109371</c:v>
                </c:pt>
                <c:pt idx="56256">
                  <c:v>-0.110475</c:v>
                </c:pt>
                <c:pt idx="56257">
                  <c:v>-0.11157400000000001</c:v>
                </c:pt>
                <c:pt idx="56258">
                  <c:v>-0.112667</c:v>
                </c:pt>
                <c:pt idx="56259">
                  <c:v>-0.11375399999999999</c:v>
                </c:pt>
                <c:pt idx="56260">
                  <c:v>-0.114832</c:v>
                </c:pt>
                <c:pt idx="56261">
                  <c:v>-0.1159</c:v>
                </c:pt>
                <c:pt idx="56262">
                  <c:v>-0.116955</c:v>
                </c:pt>
                <c:pt idx="56263">
                  <c:v>-0.117994</c:v>
                </c:pt>
                <c:pt idx="56264">
                  <c:v>-0.11901299999999999</c:v>
                </c:pt>
                <c:pt idx="56265">
                  <c:v>-0.12001199999999999</c:v>
                </c:pt>
                <c:pt idx="56266">
                  <c:v>-0.12099</c:v>
                </c:pt>
                <c:pt idx="56267">
                  <c:v>-0.121948</c:v>
                </c:pt>
                <c:pt idx="56268">
                  <c:v>-0.122886</c:v>
                </c:pt>
                <c:pt idx="56269">
                  <c:v>-0.12379999999999999</c:v>
                </c:pt>
                <c:pt idx="56270">
                  <c:v>-0.124684</c:v>
                </c:pt>
                <c:pt idx="56271">
                  <c:v>-0.12553500000000001</c:v>
                </c:pt>
                <c:pt idx="56272">
                  <c:v>-0.12635199999999999</c:v>
                </c:pt>
                <c:pt idx="56273">
                  <c:v>-0.127134</c:v>
                </c:pt>
                <c:pt idx="56274">
                  <c:v>-0.127883</c:v>
                </c:pt>
                <c:pt idx="56275">
                  <c:v>-0.12859799999999999</c:v>
                </c:pt>
                <c:pt idx="56276">
                  <c:v>-0.12928200000000001</c:v>
                </c:pt>
                <c:pt idx="56277">
                  <c:v>-0.12992999999999999</c:v>
                </c:pt>
                <c:pt idx="56278">
                  <c:v>-0.13053699999999999</c:v>
                </c:pt>
                <c:pt idx="56279">
                  <c:v>-0.131102</c:v>
                </c:pt>
                <c:pt idx="56280">
                  <c:v>-0.131628</c:v>
                </c:pt>
                <c:pt idx="56281">
                  <c:v>-0.13211800000000001</c:v>
                </c:pt>
                <c:pt idx="56282">
                  <c:v>-0.132573</c:v>
                </c:pt>
                <c:pt idx="56283">
                  <c:v>-0.132991</c:v>
                </c:pt>
                <c:pt idx="56284">
                  <c:v>-0.13336899999999999</c:v>
                </c:pt>
                <c:pt idx="56285">
                  <c:v>-0.13370499999999999</c:v>
                </c:pt>
                <c:pt idx="56286">
                  <c:v>-0.13399900000000001</c:v>
                </c:pt>
                <c:pt idx="56287">
                  <c:v>-0.13424900000000001</c:v>
                </c:pt>
                <c:pt idx="56288">
                  <c:v>-0.13445399999999999</c:v>
                </c:pt>
                <c:pt idx="56289">
                  <c:v>-0.13461500000000001</c:v>
                </c:pt>
                <c:pt idx="56290">
                  <c:v>-0.13473399999999999</c:v>
                </c:pt>
                <c:pt idx="56291">
                  <c:v>-0.13481299999999999</c:v>
                </c:pt>
                <c:pt idx="56292">
                  <c:v>-0.134853</c:v>
                </c:pt>
                <c:pt idx="56293">
                  <c:v>-0.134853</c:v>
                </c:pt>
                <c:pt idx="56294">
                  <c:v>-0.13481199999999999</c:v>
                </c:pt>
                <c:pt idx="56295">
                  <c:v>-0.13473099999999999</c:v>
                </c:pt>
                <c:pt idx="56296">
                  <c:v>-0.13461100000000001</c:v>
                </c:pt>
                <c:pt idx="56297">
                  <c:v>-0.13444900000000001</c:v>
                </c:pt>
                <c:pt idx="56298">
                  <c:v>-0.134243</c:v>
                </c:pt>
                <c:pt idx="56299">
                  <c:v>-0.133993</c:v>
                </c:pt>
                <c:pt idx="56300">
                  <c:v>-0.13369900000000001</c:v>
                </c:pt>
                <c:pt idx="56301">
                  <c:v>-0.13336300000000001</c:v>
                </c:pt>
                <c:pt idx="56302">
                  <c:v>-0.13298499999999999</c:v>
                </c:pt>
                <c:pt idx="56303">
                  <c:v>-0.13256399999999999</c:v>
                </c:pt>
                <c:pt idx="56304">
                  <c:v>-0.132103</c:v>
                </c:pt>
                <c:pt idx="56305">
                  <c:v>-0.13159999999999999</c:v>
                </c:pt>
                <c:pt idx="56306">
                  <c:v>-0.13105700000000001</c:v>
                </c:pt>
                <c:pt idx="56307">
                  <c:v>-0.13047400000000001</c:v>
                </c:pt>
                <c:pt idx="56308">
                  <c:v>-0.12984999999999999</c:v>
                </c:pt>
                <c:pt idx="56309">
                  <c:v>-0.129187</c:v>
                </c:pt>
                <c:pt idx="56310">
                  <c:v>-0.12848399999999999</c:v>
                </c:pt>
                <c:pt idx="56311">
                  <c:v>-0.127745</c:v>
                </c:pt>
                <c:pt idx="56312">
                  <c:v>-0.126968</c:v>
                </c:pt>
                <c:pt idx="56313">
                  <c:v>-0.12615399999999999</c:v>
                </c:pt>
                <c:pt idx="56314">
                  <c:v>-0.125302</c:v>
                </c:pt>
                <c:pt idx="56315">
                  <c:v>-0.12441099999999999</c:v>
                </c:pt>
                <c:pt idx="56316">
                  <c:v>-0.12348199999999999</c:v>
                </c:pt>
                <c:pt idx="56317">
                  <c:v>-0.122515</c:v>
                </c:pt>
                <c:pt idx="56318">
                  <c:v>-0.12151000000000001</c:v>
                </c:pt>
                <c:pt idx="56319">
                  <c:v>-0.12046900000000001</c:v>
                </c:pt>
                <c:pt idx="56320">
                  <c:v>-0.119393</c:v>
                </c:pt>
                <c:pt idx="56321">
                  <c:v>-0.118281</c:v>
                </c:pt>
                <c:pt idx="56322">
                  <c:v>-0.117135</c:v>
                </c:pt>
                <c:pt idx="56323">
                  <c:v>-0.115953</c:v>
                </c:pt>
                <c:pt idx="56324">
                  <c:v>-0.114736</c:v>
                </c:pt>
                <c:pt idx="56325">
                  <c:v>-0.113484</c:v>
                </c:pt>
                <c:pt idx="56326">
                  <c:v>-0.112195</c:v>
                </c:pt>
                <c:pt idx="56327">
                  <c:v>-0.11087</c:v>
                </c:pt>
                <c:pt idx="56328">
                  <c:v>-0.109509</c:v>
                </c:pt>
                <c:pt idx="56329">
                  <c:v>-0.108114</c:v>
                </c:pt>
                <c:pt idx="56330">
                  <c:v>-0.106685</c:v>
                </c:pt>
                <c:pt idx="56331">
                  <c:v>-0.105223</c:v>
                </c:pt>
                <c:pt idx="56332">
                  <c:v>-0.10373</c:v>
                </c:pt>
                <c:pt idx="56333">
                  <c:v>-0.102205</c:v>
                </c:pt>
                <c:pt idx="56334">
                  <c:v>-0.100649</c:v>
                </c:pt>
                <c:pt idx="56335">
                  <c:v>-9.9063600000000002E-2</c:v>
                </c:pt>
                <c:pt idx="56336">
                  <c:v>-9.7448800000000002E-2</c:v>
                </c:pt>
                <c:pt idx="56337">
                  <c:v>-9.5805699999999994E-2</c:v>
                </c:pt>
                <c:pt idx="56338">
                  <c:v>-9.4134700000000002E-2</c:v>
                </c:pt>
                <c:pt idx="56339">
                  <c:v>-9.2435900000000001E-2</c:v>
                </c:pt>
                <c:pt idx="56340">
                  <c:v>-9.0709999999999999E-2</c:v>
                </c:pt>
                <c:pt idx="56341">
                  <c:v>-8.8957800000000004E-2</c:v>
                </c:pt>
                <c:pt idx="56342">
                  <c:v>-8.7179800000000002E-2</c:v>
                </c:pt>
                <c:pt idx="56343">
                  <c:v>-8.5376499999999994E-2</c:v>
                </c:pt>
                <c:pt idx="56344">
                  <c:v>-8.3548399999999995E-2</c:v>
                </c:pt>
                <c:pt idx="56345">
                  <c:v>-8.1696400000000002E-2</c:v>
                </c:pt>
                <c:pt idx="56346">
                  <c:v>-7.9821000000000003E-2</c:v>
                </c:pt>
                <c:pt idx="56347">
                  <c:v>-7.7923199999999998E-2</c:v>
                </c:pt>
                <c:pt idx="56348">
                  <c:v>-7.6003100000000004E-2</c:v>
                </c:pt>
                <c:pt idx="56349">
                  <c:v>-7.4060399999999998E-2</c:v>
                </c:pt>
                <c:pt idx="56350">
                  <c:v>-7.2094800000000001E-2</c:v>
                </c:pt>
                <c:pt idx="56351">
                  <c:v>-7.0106399999999999E-2</c:v>
                </c:pt>
                <c:pt idx="56352">
                  <c:v>-6.8095299999999997E-2</c:v>
                </c:pt>
                <c:pt idx="56353">
                  <c:v>-6.6061900000000007E-2</c:v>
                </c:pt>
                <c:pt idx="56354">
                  <c:v>-6.4007599999999998E-2</c:v>
                </c:pt>
                <c:pt idx="56355">
                  <c:v>-6.1933799999999997E-2</c:v>
                </c:pt>
                <c:pt idx="56356">
                  <c:v>-5.9840900000000002E-2</c:v>
                </c:pt>
                <c:pt idx="56357">
                  <c:v>-5.7728700000000001E-2</c:v>
                </c:pt>
                <c:pt idx="56358">
                  <c:v>-5.5597199999999999E-2</c:v>
                </c:pt>
                <c:pt idx="56359">
                  <c:v>-5.3447000000000001E-2</c:v>
                </c:pt>
                <c:pt idx="56360">
                  <c:v>-5.1279499999999999E-2</c:v>
                </c:pt>
                <c:pt idx="56361">
                  <c:v>-4.9096300000000002E-2</c:v>
                </c:pt>
                <c:pt idx="56362">
                  <c:v>-4.6898500000000003E-2</c:v>
                </c:pt>
                <c:pt idx="56363">
                  <c:v>-4.4687400000000002E-2</c:v>
                </c:pt>
                <c:pt idx="56364">
                  <c:v>-4.2464300000000003E-2</c:v>
                </c:pt>
                <c:pt idx="56365">
                  <c:v>-4.0229899999999999E-2</c:v>
                </c:pt>
                <c:pt idx="56366">
                  <c:v>-3.7985100000000001E-2</c:v>
                </c:pt>
                <c:pt idx="56367">
                  <c:v>-3.57308E-2</c:v>
                </c:pt>
                <c:pt idx="56368">
                  <c:v>-3.3467799999999999E-2</c:v>
                </c:pt>
                <c:pt idx="56369">
                  <c:v>-3.11963E-2</c:v>
                </c:pt>
                <c:pt idx="56370">
                  <c:v>-2.89155E-2</c:v>
                </c:pt>
                <c:pt idx="56371">
                  <c:v>-2.6625599999999999E-2</c:v>
                </c:pt>
                <c:pt idx="56372">
                  <c:v>-2.43279E-2</c:v>
                </c:pt>
                <c:pt idx="56373">
                  <c:v>-2.2023999999999998E-2</c:v>
                </c:pt>
                <c:pt idx="56374">
                  <c:v>-1.97144E-2</c:v>
                </c:pt>
                <c:pt idx="56375">
                  <c:v>-1.7399100000000001E-2</c:v>
                </c:pt>
                <c:pt idx="56376">
                  <c:v>-1.5078899999999999E-2</c:v>
                </c:pt>
                <c:pt idx="56377">
                  <c:v>-1.2754700000000001E-2</c:v>
                </c:pt>
                <c:pt idx="56378">
                  <c:v>-1.04277E-2</c:v>
                </c:pt>
                <c:pt idx="56379" formatCode="0.00E+00">
                  <c:v>-8.0988099999999997E-3</c:v>
                </c:pt>
                <c:pt idx="56380" formatCode="0.00E+00">
                  <c:v>-5.7690399999999996E-3</c:v>
                </c:pt>
                <c:pt idx="56381" formatCode="0.00E+00">
                  <c:v>-3.4394999999999998E-3</c:v>
                </c:pt>
                <c:pt idx="56382" formatCode="0.00E+00">
                  <c:v>-1.1114300000000001E-3</c:v>
                </c:pt>
                <c:pt idx="56383" formatCode="0.00E+00">
                  <c:v>1.21401E-3</c:v>
                </c:pt>
                <c:pt idx="56384" formatCode="0.00E+00">
                  <c:v>3.5358299999999998E-3</c:v>
                </c:pt>
                <c:pt idx="56385" formatCode="0.00E+00">
                  <c:v>5.8532000000000002E-3</c:v>
                </c:pt>
                <c:pt idx="56386" formatCode="0.00E+00">
                  <c:v>8.1656200000000002E-3</c:v>
                </c:pt>
                <c:pt idx="56387">
                  <c:v>1.0473100000000001E-2</c:v>
                </c:pt>
                <c:pt idx="56388">
                  <c:v>1.27755E-2</c:v>
                </c:pt>
                <c:pt idx="56389">
                  <c:v>1.50723E-2</c:v>
                </c:pt>
                <c:pt idx="56390">
                  <c:v>1.73624E-2</c:v>
                </c:pt>
                <c:pt idx="56391">
                  <c:v>1.9644600000000002E-2</c:v>
                </c:pt>
                <c:pt idx="56392">
                  <c:v>2.1917900000000001E-2</c:v>
                </c:pt>
                <c:pt idx="56393">
                  <c:v>2.4180699999999999E-2</c:v>
                </c:pt>
                <c:pt idx="56394">
                  <c:v>2.64316E-2</c:v>
                </c:pt>
                <c:pt idx="56395">
                  <c:v>2.8669199999999999E-2</c:v>
                </c:pt>
                <c:pt idx="56396">
                  <c:v>3.0892200000000002E-2</c:v>
                </c:pt>
                <c:pt idx="56397">
                  <c:v>3.3099700000000003E-2</c:v>
                </c:pt>
                <c:pt idx="56398">
                  <c:v>3.5290299999999997E-2</c:v>
                </c:pt>
                <c:pt idx="56399">
                  <c:v>3.7463099999999999E-2</c:v>
                </c:pt>
                <c:pt idx="56400">
                  <c:v>3.9616899999999997E-2</c:v>
                </c:pt>
                <c:pt idx="56401">
                  <c:v>4.1750700000000002E-2</c:v>
                </c:pt>
                <c:pt idx="56402">
                  <c:v>4.3863600000000003E-2</c:v>
                </c:pt>
                <c:pt idx="56403">
                  <c:v>4.5954799999999997E-2</c:v>
                </c:pt>
                <c:pt idx="56404">
                  <c:v>4.8023900000000001E-2</c:v>
                </c:pt>
                <c:pt idx="56405">
                  <c:v>5.0070299999999998E-2</c:v>
                </c:pt>
                <c:pt idx="56406">
                  <c:v>5.20925E-2</c:v>
                </c:pt>
                <c:pt idx="56407">
                  <c:v>5.4088600000000001E-2</c:v>
                </c:pt>
                <c:pt idx="56408">
                  <c:v>5.6056500000000002E-2</c:v>
                </c:pt>
                <c:pt idx="56409">
                  <c:v>5.7994999999999998E-2</c:v>
                </c:pt>
                <c:pt idx="56410">
                  <c:v>5.9903699999999997E-2</c:v>
                </c:pt>
                <c:pt idx="56411">
                  <c:v>6.1781999999999997E-2</c:v>
                </c:pt>
                <c:pt idx="56412">
                  <c:v>6.3629000000000005E-2</c:v>
                </c:pt>
                <c:pt idx="56413">
                  <c:v>6.5443799999999996E-2</c:v>
                </c:pt>
                <c:pt idx="56414">
                  <c:v>6.7225900000000005E-2</c:v>
                </c:pt>
                <c:pt idx="56415">
                  <c:v>6.89747E-2</c:v>
                </c:pt>
                <c:pt idx="56416">
                  <c:v>7.0689100000000005E-2</c:v>
                </c:pt>
                <c:pt idx="56417">
                  <c:v>7.2368100000000005E-2</c:v>
                </c:pt>
                <c:pt idx="56418">
                  <c:v>7.4011300000000002E-2</c:v>
                </c:pt>
                <c:pt idx="56419">
                  <c:v>7.5617599999999993E-2</c:v>
                </c:pt>
                <c:pt idx="56420">
                  <c:v>7.7185699999999996E-2</c:v>
                </c:pt>
                <c:pt idx="56421">
                  <c:v>7.8714599999999996E-2</c:v>
                </c:pt>
                <c:pt idx="56422">
                  <c:v>8.0203999999999998E-2</c:v>
                </c:pt>
                <c:pt idx="56423">
                  <c:v>8.1653900000000001E-2</c:v>
                </c:pt>
                <c:pt idx="56424">
                  <c:v>8.3063700000000004E-2</c:v>
                </c:pt>
                <c:pt idx="56425">
                  <c:v>8.4432300000000002E-2</c:v>
                </c:pt>
                <c:pt idx="56426">
                  <c:v>8.57594E-2</c:v>
                </c:pt>
                <c:pt idx="56427">
                  <c:v>8.7044499999999997E-2</c:v>
                </c:pt>
                <c:pt idx="56428">
                  <c:v>8.8286400000000001E-2</c:v>
                </c:pt>
                <c:pt idx="56429">
                  <c:v>8.9484400000000006E-2</c:v>
                </c:pt>
                <c:pt idx="56430">
                  <c:v>9.0637499999999996E-2</c:v>
                </c:pt>
                <c:pt idx="56431">
                  <c:v>9.1745099999999996E-2</c:v>
                </c:pt>
                <c:pt idx="56432">
                  <c:v>9.2806600000000003E-2</c:v>
                </c:pt>
                <c:pt idx="56433">
                  <c:v>9.3821399999999999E-2</c:v>
                </c:pt>
                <c:pt idx="56434">
                  <c:v>9.4788499999999998E-2</c:v>
                </c:pt>
                <c:pt idx="56435">
                  <c:v>9.5707299999999995E-2</c:v>
                </c:pt>
                <c:pt idx="56436">
                  <c:v>9.6577300000000005E-2</c:v>
                </c:pt>
                <c:pt idx="56437">
                  <c:v>9.7398399999999996E-2</c:v>
                </c:pt>
                <c:pt idx="56438">
                  <c:v>9.8170499999999994E-2</c:v>
                </c:pt>
                <c:pt idx="56439">
                  <c:v>9.8893200000000001E-2</c:v>
                </c:pt>
                <c:pt idx="56440">
                  <c:v>9.9566199999999994E-2</c:v>
                </c:pt>
                <c:pt idx="56441">
                  <c:v>0.100189</c:v>
                </c:pt>
                <c:pt idx="56442">
                  <c:v>0.100762</c:v>
                </c:pt>
                <c:pt idx="56443">
                  <c:v>0.101284</c:v>
                </c:pt>
                <c:pt idx="56444">
                  <c:v>0.101755</c:v>
                </c:pt>
                <c:pt idx="56445">
                  <c:v>0.102175</c:v>
                </c:pt>
                <c:pt idx="56446">
                  <c:v>0.102546</c:v>
                </c:pt>
                <c:pt idx="56447">
                  <c:v>0.102866</c:v>
                </c:pt>
                <c:pt idx="56448">
                  <c:v>0.10313600000000001</c:v>
                </c:pt>
                <c:pt idx="56449">
                  <c:v>0.103354</c:v>
                </c:pt>
                <c:pt idx="56450">
                  <c:v>0.10352</c:v>
                </c:pt>
                <c:pt idx="56451">
                  <c:v>0.103633</c:v>
                </c:pt>
                <c:pt idx="56452">
                  <c:v>0.10369399999999999</c:v>
                </c:pt>
                <c:pt idx="56453">
                  <c:v>0.103702</c:v>
                </c:pt>
                <c:pt idx="56454">
                  <c:v>0.103657</c:v>
                </c:pt>
                <c:pt idx="56455">
                  <c:v>0.10356</c:v>
                </c:pt>
                <c:pt idx="56456">
                  <c:v>0.103411</c:v>
                </c:pt>
                <c:pt idx="56457">
                  <c:v>0.103211</c:v>
                </c:pt>
                <c:pt idx="56458">
                  <c:v>0.10296</c:v>
                </c:pt>
                <c:pt idx="56459">
                  <c:v>0.102658</c:v>
                </c:pt>
                <c:pt idx="56460">
                  <c:v>0.10230599999999999</c:v>
                </c:pt>
                <c:pt idx="56461">
                  <c:v>0.10190399999999999</c:v>
                </c:pt>
                <c:pt idx="56462">
                  <c:v>0.101454</c:v>
                </c:pt>
                <c:pt idx="56463">
                  <c:v>0.100955</c:v>
                </c:pt>
                <c:pt idx="56464">
                  <c:v>0.100407</c:v>
                </c:pt>
                <c:pt idx="56465">
                  <c:v>9.9811700000000003E-2</c:v>
                </c:pt>
                <c:pt idx="56466">
                  <c:v>9.9168699999999999E-2</c:v>
                </c:pt>
                <c:pt idx="56467">
                  <c:v>9.8478599999999999E-2</c:v>
                </c:pt>
                <c:pt idx="56468">
                  <c:v>9.7741700000000001E-2</c:v>
                </c:pt>
                <c:pt idx="56469">
                  <c:v>9.69584E-2</c:v>
                </c:pt>
                <c:pt idx="56470">
                  <c:v>9.6129099999999995E-2</c:v>
                </c:pt>
                <c:pt idx="56471">
                  <c:v>9.5253900000000002E-2</c:v>
                </c:pt>
                <c:pt idx="56472">
                  <c:v>9.4333399999999998E-2</c:v>
                </c:pt>
                <c:pt idx="56473">
                  <c:v>9.3368000000000007E-2</c:v>
                </c:pt>
                <c:pt idx="56474">
                  <c:v>9.2359200000000002E-2</c:v>
                </c:pt>
                <c:pt idx="56475">
                  <c:v>9.1308399999999998E-2</c:v>
                </c:pt>
                <c:pt idx="56476">
                  <c:v>9.0216900000000003E-2</c:v>
                </c:pt>
                <c:pt idx="56477">
                  <c:v>8.9085800000000007E-2</c:v>
                </c:pt>
                <c:pt idx="56478">
                  <c:v>8.7915699999999999E-2</c:v>
                </c:pt>
                <c:pt idx="56479">
                  <c:v>8.6707300000000001E-2</c:v>
                </c:pt>
                <c:pt idx="56480">
                  <c:v>8.5461499999999996E-2</c:v>
                </c:pt>
                <c:pt idx="56481">
                  <c:v>8.4178699999999995E-2</c:v>
                </c:pt>
                <c:pt idx="56482">
                  <c:v>8.2859799999999997E-2</c:v>
                </c:pt>
                <c:pt idx="56483">
                  <c:v>8.1505800000000003E-2</c:v>
                </c:pt>
                <c:pt idx="56484">
                  <c:v>8.0117599999999997E-2</c:v>
                </c:pt>
                <c:pt idx="56485">
                  <c:v>7.8695899999999999E-2</c:v>
                </c:pt>
                <c:pt idx="56486">
                  <c:v>7.7241900000000002E-2</c:v>
                </c:pt>
                <c:pt idx="56487">
                  <c:v>7.5756599999999993E-2</c:v>
                </c:pt>
                <c:pt idx="56488">
                  <c:v>7.4241299999999996E-2</c:v>
                </c:pt>
                <c:pt idx="56489">
                  <c:v>7.2697499999999998E-2</c:v>
                </c:pt>
                <c:pt idx="56490">
                  <c:v>7.1127099999999999E-2</c:v>
                </c:pt>
                <c:pt idx="56491">
                  <c:v>6.9531800000000005E-2</c:v>
                </c:pt>
                <c:pt idx="56492">
                  <c:v>6.7912700000000006E-2</c:v>
                </c:pt>
                <c:pt idx="56493">
                  <c:v>6.6271499999999997E-2</c:v>
                </c:pt>
                <c:pt idx="56494">
                  <c:v>6.4609200000000006E-2</c:v>
                </c:pt>
                <c:pt idx="56495">
                  <c:v>6.2925499999999995E-2</c:v>
                </c:pt>
                <c:pt idx="56496">
                  <c:v>6.1220700000000003E-2</c:v>
                </c:pt>
                <c:pt idx="56497">
                  <c:v>5.9496300000000002E-2</c:v>
                </c:pt>
                <c:pt idx="56498">
                  <c:v>5.7754399999999997E-2</c:v>
                </c:pt>
                <c:pt idx="56499">
                  <c:v>5.5996900000000002E-2</c:v>
                </c:pt>
                <c:pt idx="56500">
                  <c:v>5.4225599999999999E-2</c:v>
                </c:pt>
                <c:pt idx="56501">
                  <c:v>5.2442200000000001E-2</c:v>
                </c:pt>
                <c:pt idx="56502">
                  <c:v>5.0648400000000003E-2</c:v>
                </c:pt>
                <c:pt idx="56503">
                  <c:v>4.8845600000000003E-2</c:v>
                </c:pt>
                <c:pt idx="56504">
                  <c:v>4.7035800000000003E-2</c:v>
                </c:pt>
                <c:pt idx="56505">
                  <c:v>4.5221200000000003E-2</c:v>
                </c:pt>
                <c:pt idx="56506">
                  <c:v>4.3403900000000002E-2</c:v>
                </c:pt>
                <c:pt idx="56507">
                  <c:v>4.1584900000000001E-2</c:v>
                </c:pt>
                <c:pt idx="56508">
                  <c:v>3.9765200000000001E-2</c:v>
                </c:pt>
                <c:pt idx="56509">
                  <c:v>3.7946000000000001E-2</c:v>
                </c:pt>
                <c:pt idx="56510">
                  <c:v>3.6129500000000002E-2</c:v>
                </c:pt>
                <c:pt idx="56511">
                  <c:v>3.4317500000000001E-2</c:v>
                </c:pt>
                <c:pt idx="56512">
                  <c:v>3.2511900000000003E-2</c:v>
                </c:pt>
                <c:pt idx="56513">
                  <c:v>3.0714499999999999E-2</c:v>
                </c:pt>
                <c:pt idx="56514">
                  <c:v>2.8927600000000001E-2</c:v>
                </c:pt>
                <c:pt idx="56515">
                  <c:v>2.7153299999999998E-2</c:v>
                </c:pt>
                <c:pt idx="56516">
                  <c:v>2.5393200000000001E-2</c:v>
                </c:pt>
                <c:pt idx="56517">
                  <c:v>2.3649E-2</c:v>
                </c:pt>
                <c:pt idx="56518">
                  <c:v>2.1922199999999999E-2</c:v>
                </c:pt>
                <c:pt idx="56519">
                  <c:v>2.0214300000000001E-2</c:v>
                </c:pt>
                <c:pt idx="56520">
                  <c:v>1.85268E-2</c:v>
                </c:pt>
                <c:pt idx="56521">
                  <c:v>1.6860900000000002E-2</c:v>
                </c:pt>
                <c:pt idx="56522">
                  <c:v>1.5218000000000001E-2</c:v>
                </c:pt>
                <c:pt idx="56523">
                  <c:v>1.35998E-2</c:v>
                </c:pt>
                <c:pt idx="56524">
                  <c:v>1.20085E-2</c:v>
                </c:pt>
                <c:pt idx="56525">
                  <c:v>1.04464E-2</c:v>
                </c:pt>
                <c:pt idx="56526" formatCode="0.00E+00">
                  <c:v>8.9156500000000007E-3</c:v>
                </c:pt>
                <c:pt idx="56527" formatCode="0.00E+00">
                  <c:v>7.4180799999999996E-3</c:v>
                </c:pt>
                <c:pt idx="56528" formatCode="0.00E+00">
                  <c:v>5.9556000000000001E-3</c:v>
                </c:pt>
                <c:pt idx="56529" formatCode="0.00E+00">
                  <c:v>4.5298700000000001E-3</c:v>
                </c:pt>
                <c:pt idx="56530" formatCode="0.00E+00">
                  <c:v>3.1424600000000001E-3</c:v>
                </c:pt>
                <c:pt idx="56531" formatCode="0.00E+00">
                  <c:v>1.79507E-3</c:v>
                </c:pt>
                <c:pt idx="56532" formatCode="0.00E+00">
                  <c:v>4.8967399999999995E-4</c:v>
                </c:pt>
                <c:pt idx="56533" formatCode="0.00E+00">
                  <c:v>-7.7145499999999999E-4</c:v>
                </c:pt>
                <c:pt idx="56534" formatCode="0.00E+00">
                  <c:v>-1.9863799999999998E-3</c:v>
                </c:pt>
                <c:pt idx="56535" formatCode="0.00E+00">
                  <c:v>-3.15394E-3</c:v>
                </c:pt>
                <c:pt idx="56536" formatCode="0.00E+00">
                  <c:v>-4.2737499999999998E-3</c:v>
                </c:pt>
                <c:pt idx="56537" formatCode="0.00E+00">
                  <c:v>-5.34542E-3</c:v>
                </c:pt>
                <c:pt idx="56538" formatCode="0.00E+00">
                  <c:v>-6.36777E-3</c:v>
                </c:pt>
                <c:pt idx="56539" formatCode="0.00E+00">
                  <c:v>-7.3394000000000003E-3</c:v>
                </c:pt>
                <c:pt idx="56540" formatCode="0.00E+00">
                  <c:v>-8.2593900000000001E-3</c:v>
                </c:pt>
                <c:pt idx="56541" formatCode="0.00E+00">
                  <c:v>-9.1266799999999999E-3</c:v>
                </c:pt>
                <c:pt idx="56542" formatCode="0.00E+00">
                  <c:v>-9.93928E-3</c:v>
                </c:pt>
                <c:pt idx="56543">
                  <c:v>-1.0695E-2</c:v>
                </c:pt>
                <c:pt idx="56544">
                  <c:v>-1.13921E-2</c:v>
                </c:pt>
                <c:pt idx="56545">
                  <c:v>-1.20299E-2</c:v>
                </c:pt>
                <c:pt idx="56546">
                  <c:v>-1.2607E-2</c:v>
                </c:pt>
                <c:pt idx="56547">
                  <c:v>-1.3121799999999999E-2</c:v>
                </c:pt>
                <c:pt idx="56548">
                  <c:v>-1.3572600000000001E-2</c:v>
                </c:pt>
                <c:pt idx="56549">
                  <c:v>-1.39577E-2</c:v>
                </c:pt>
                <c:pt idx="56550">
                  <c:v>-1.42764E-2</c:v>
                </c:pt>
                <c:pt idx="56551">
                  <c:v>-1.45278E-2</c:v>
                </c:pt>
                <c:pt idx="56552">
                  <c:v>-1.47108E-2</c:v>
                </c:pt>
                <c:pt idx="56553">
                  <c:v>-1.48244E-2</c:v>
                </c:pt>
                <c:pt idx="56554">
                  <c:v>-1.4868599999999999E-2</c:v>
                </c:pt>
                <c:pt idx="56555">
                  <c:v>-1.48434E-2</c:v>
                </c:pt>
                <c:pt idx="56556">
                  <c:v>-1.47484E-2</c:v>
                </c:pt>
                <c:pt idx="56557">
                  <c:v>-1.4583199999999999E-2</c:v>
                </c:pt>
                <c:pt idx="56558">
                  <c:v>-1.43477E-2</c:v>
                </c:pt>
                <c:pt idx="56559">
                  <c:v>-1.40416E-2</c:v>
                </c:pt>
                <c:pt idx="56560">
                  <c:v>-1.3664900000000001E-2</c:v>
                </c:pt>
                <c:pt idx="56561">
                  <c:v>-1.3217E-2</c:v>
                </c:pt>
                <c:pt idx="56562">
                  <c:v>-1.2697099999999999E-2</c:v>
                </c:pt>
                <c:pt idx="56563">
                  <c:v>-1.21038E-2</c:v>
                </c:pt>
                <c:pt idx="56564">
                  <c:v>-1.1436999999999999E-2</c:v>
                </c:pt>
                <c:pt idx="56565">
                  <c:v>-1.06967E-2</c:v>
                </c:pt>
                <c:pt idx="56566" formatCode="0.00E+00">
                  <c:v>-9.8830299999999992E-3</c:v>
                </c:pt>
                <c:pt idx="56567" formatCode="0.00E+00">
                  <c:v>-8.9959800000000006E-3</c:v>
                </c:pt>
                <c:pt idx="56568" formatCode="0.00E+00">
                  <c:v>-8.0359400000000001E-3</c:v>
                </c:pt>
                <c:pt idx="56569" formatCode="0.00E+00">
                  <c:v>-7.0035399999999999E-3</c:v>
                </c:pt>
                <c:pt idx="56570" formatCode="0.00E+00">
                  <c:v>-5.8993300000000004E-3</c:v>
                </c:pt>
                <c:pt idx="56571" formatCode="0.00E+00">
                  <c:v>-4.7239400000000003E-3</c:v>
                </c:pt>
                <c:pt idx="56572" formatCode="0.00E+00">
                  <c:v>-3.4780900000000001E-3</c:v>
                </c:pt>
                <c:pt idx="56573" formatCode="0.00E+00">
                  <c:v>-2.1623699999999998E-3</c:v>
                </c:pt>
                <c:pt idx="56574" formatCode="0.00E+00">
                  <c:v>-7.7755000000000001E-4</c:v>
                </c:pt>
                <c:pt idx="56575" formatCode="0.00E+00">
                  <c:v>6.7540199999999997E-4</c:v>
                </c:pt>
                <c:pt idx="56576" formatCode="0.00E+00">
                  <c:v>2.19586E-3</c:v>
                </c:pt>
                <c:pt idx="56577" formatCode="0.00E+00">
                  <c:v>3.78372E-3</c:v>
                </c:pt>
                <c:pt idx="56578" formatCode="0.00E+00">
                  <c:v>5.4386699999999996E-3</c:v>
                </c:pt>
                <c:pt idx="56579" formatCode="0.00E+00">
                  <c:v>7.1599400000000001E-3</c:v>
                </c:pt>
                <c:pt idx="56580" formatCode="0.00E+00">
                  <c:v>8.9468399999999993E-3</c:v>
                </c:pt>
                <c:pt idx="56581">
                  <c:v>1.0798500000000001E-2</c:v>
                </c:pt>
                <c:pt idx="56582">
                  <c:v>1.2712899999999999E-2</c:v>
                </c:pt>
                <c:pt idx="56583">
                  <c:v>1.46868E-2</c:v>
                </c:pt>
                <c:pt idx="56584">
                  <c:v>1.6718199999999999E-2</c:v>
                </c:pt>
                <c:pt idx="56585">
                  <c:v>1.8805800000000001E-2</c:v>
                </c:pt>
                <c:pt idx="56586">
                  <c:v>2.0949099999999998E-2</c:v>
                </c:pt>
                <c:pt idx="56587">
                  <c:v>2.31471E-2</c:v>
                </c:pt>
                <c:pt idx="56588">
                  <c:v>2.5398E-2</c:v>
                </c:pt>
                <c:pt idx="56589">
                  <c:v>2.76999E-2</c:v>
                </c:pt>
                <c:pt idx="56590">
                  <c:v>3.0050400000000001E-2</c:v>
                </c:pt>
                <c:pt idx="56591">
                  <c:v>3.2447900000000002E-2</c:v>
                </c:pt>
                <c:pt idx="56592">
                  <c:v>3.4891400000000003E-2</c:v>
                </c:pt>
                <c:pt idx="56593">
                  <c:v>3.7379799999999998E-2</c:v>
                </c:pt>
                <c:pt idx="56594">
                  <c:v>3.9911500000000003E-2</c:v>
                </c:pt>
                <c:pt idx="56595">
                  <c:v>4.2483899999999998E-2</c:v>
                </c:pt>
                <c:pt idx="56596">
                  <c:v>4.5094299999999997E-2</c:v>
                </c:pt>
                <c:pt idx="56597">
                  <c:v>4.7740200000000003E-2</c:v>
                </c:pt>
                <c:pt idx="56598">
                  <c:v>5.0419100000000001E-2</c:v>
                </c:pt>
                <c:pt idx="56599">
                  <c:v>5.3128599999999998E-2</c:v>
                </c:pt>
                <c:pt idx="56600">
                  <c:v>5.5866100000000002E-2</c:v>
                </c:pt>
                <c:pt idx="56601">
                  <c:v>5.8629500000000001E-2</c:v>
                </c:pt>
                <c:pt idx="56602">
                  <c:v>6.1417300000000001E-2</c:v>
                </c:pt>
                <c:pt idx="56603">
                  <c:v>6.4227800000000002E-2</c:v>
                </c:pt>
                <c:pt idx="56604">
                  <c:v>6.7059199999999999E-2</c:v>
                </c:pt>
                <c:pt idx="56605">
                  <c:v>6.9909100000000002E-2</c:v>
                </c:pt>
                <c:pt idx="56606">
                  <c:v>7.2774800000000001E-2</c:v>
                </c:pt>
                <c:pt idx="56607">
                  <c:v>7.5653200000000004E-2</c:v>
                </c:pt>
                <c:pt idx="56608">
                  <c:v>7.8541299999999994E-2</c:v>
                </c:pt>
                <c:pt idx="56609">
                  <c:v>8.1435999999999995E-2</c:v>
                </c:pt>
                <c:pt idx="56610">
                  <c:v>8.4334599999999996E-2</c:v>
                </c:pt>
                <c:pt idx="56611">
                  <c:v>8.7234699999999998E-2</c:v>
                </c:pt>
                <c:pt idx="56612">
                  <c:v>9.0133599999999994E-2</c:v>
                </c:pt>
                <c:pt idx="56613">
                  <c:v>9.3028799999999995E-2</c:v>
                </c:pt>
                <c:pt idx="56614">
                  <c:v>9.5917600000000006E-2</c:v>
                </c:pt>
                <c:pt idx="56615">
                  <c:v>9.8797800000000005E-2</c:v>
                </c:pt>
                <c:pt idx="56616">
                  <c:v>0.10166699999999999</c:v>
                </c:pt>
                <c:pt idx="56617">
                  <c:v>0.104522</c:v>
                </c:pt>
                <c:pt idx="56618">
                  <c:v>0.107361</c:v>
                </c:pt>
                <c:pt idx="56619">
                  <c:v>0.110182</c:v>
                </c:pt>
                <c:pt idx="56620">
                  <c:v>0.11298</c:v>
                </c:pt>
                <c:pt idx="56621">
                  <c:v>0.115756</c:v>
                </c:pt>
                <c:pt idx="56622">
                  <c:v>0.118505</c:v>
                </c:pt>
                <c:pt idx="56623">
                  <c:v>0.121224</c:v>
                </c:pt>
                <c:pt idx="56624">
                  <c:v>0.12391099999999999</c:v>
                </c:pt>
                <c:pt idx="56625">
                  <c:v>0.12656100000000001</c:v>
                </c:pt>
                <c:pt idx="56626">
                  <c:v>0.12917300000000001</c:v>
                </c:pt>
                <c:pt idx="56627">
                  <c:v>0.131744</c:v>
                </c:pt>
                <c:pt idx="56628">
                  <c:v>0.134272</c:v>
                </c:pt>
                <c:pt idx="56629">
                  <c:v>0.13675399999999999</c:v>
                </c:pt>
                <c:pt idx="56630">
                  <c:v>0.13918800000000001</c:v>
                </c:pt>
                <c:pt idx="56631">
                  <c:v>0.141572</c:v>
                </c:pt>
                <c:pt idx="56632">
                  <c:v>0.143904</c:v>
                </c:pt>
                <c:pt idx="56633">
                  <c:v>0.14618200000000001</c:v>
                </c:pt>
                <c:pt idx="56634">
                  <c:v>0.14840300000000001</c:v>
                </c:pt>
                <c:pt idx="56635">
                  <c:v>0.15056700000000001</c:v>
                </c:pt>
                <c:pt idx="56636">
                  <c:v>0.152671</c:v>
                </c:pt>
                <c:pt idx="56637">
                  <c:v>0.15471399999999999</c:v>
                </c:pt>
                <c:pt idx="56638">
                  <c:v>0.156694</c:v>
                </c:pt>
                <c:pt idx="56639">
                  <c:v>0.158609</c:v>
                </c:pt>
                <c:pt idx="56640">
                  <c:v>0.16045699999999999</c:v>
                </c:pt>
                <c:pt idx="56641">
                  <c:v>0.16223699999999999</c:v>
                </c:pt>
                <c:pt idx="56642">
                  <c:v>0.16394400000000001</c:v>
                </c:pt>
                <c:pt idx="56643">
                  <c:v>0.165576</c:v>
                </c:pt>
                <c:pt idx="56644">
                  <c:v>0.167133</c:v>
                </c:pt>
                <c:pt idx="56645">
                  <c:v>0.16861200000000001</c:v>
                </c:pt>
                <c:pt idx="56646">
                  <c:v>0.170014</c:v>
                </c:pt>
                <c:pt idx="56647">
                  <c:v>0.17133599999999999</c:v>
                </c:pt>
                <c:pt idx="56648">
                  <c:v>0.17257700000000001</c:v>
                </c:pt>
                <c:pt idx="56649">
                  <c:v>0.173737</c:v>
                </c:pt>
                <c:pt idx="56650">
                  <c:v>0.174813</c:v>
                </c:pt>
                <c:pt idx="56651">
                  <c:v>0.17580699999999999</c:v>
                </c:pt>
                <c:pt idx="56652">
                  <c:v>0.17671500000000001</c:v>
                </c:pt>
                <c:pt idx="56653">
                  <c:v>0.177538</c:v>
                </c:pt>
                <c:pt idx="56654">
                  <c:v>0.17827599999999999</c:v>
                </c:pt>
                <c:pt idx="56655">
                  <c:v>0.178927</c:v>
                </c:pt>
                <c:pt idx="56656">
                  <c:v>0.17949300000000001</c:v>
                </c:pt>
                <c:pt idx="56657">
                  <c:v>0.17997299999999999</c:v>
                </c:pt>
                <c:pt idx="56658">
                  <c:v>0.180366</c:v>
                </c:pt>
                <c:pt idx="56659">
                  <c:v>0.180672</c:v>
                </c:pt>
                <c:pt idx="56660">
                  <c:v>0.180892</c:v>
                </c:pt>
                <c:pt idx="56661">
                  <c:v>0.18102499999999999</c:v>
                </c:pt>
                <c:pt idx="56662">
                  <c:v>0.18107100000000001</c:v>
                </c:pt>
                <c:pt idx="56663">
                  <c:v>0.18103</c:v>
                </c:pt>
                <c:pt idx="56664">
                  <c:v>0.18090400000000001</c:v>
                </c:pt>
                <c:pt idx="56665">
                  <c:v>0.18069099999999999</c:v>
                </c:pt>
                <c:pt idx="56666">
                  <c:v>0.180393</c:v>
                </c:pt>
                <c:pt idx="56667">
                  <c:v>0.180011</c:v>
                </c:pt>
                <c:pt idx="56668">
                  <c:v>0.17954500000000001</c:v>
                </c:pt>
                <c:pt idx="56669">
                  <c:v>0.17899699999999999</c:v>
                </c:pt>
                <c:pt idx="56670">
                  <c:v>0.178367</c:v>
                </c:pt>
                <c:pt idx="56671">
                  <c:v>0.17765600000000001</c:v>
                </c:pt>
                <c:pt idx="56672">
                  <c:v>0.17686399999999999</c:v>
                </c:pt>
                <c:pt idx="56673">
                  <c:v>0.17599300000000001</c:v>
                </c:pt>
                <c:pt idx="56674">
                  <c:v>0.17504400000000001</c:v>
                </c:pt>
                <c:pt idx="56675">
                  <c:v>0.17402000000000001</c:v>
                </c:pt>
                <c:pt idx="56676">
                  <c:v>0.17292099999999999</c:v>
                </c:pt>
                <c:pt idx="56677">
                  <c:v>0.17174700000000001</c:v>
                </c:pt>
                <c:pt idx="56678">
                  <c:v>0.17050000000000001</c:v>
                </c:pt>
                <c:pt idx="56679">
                  <c:v>0.169183</c:v>
                </c:pt>
                <c:pt idx="56680">
                  <c:v>0.167797</c:v>
                </c:pt>
                <c:pt idx="56681">
                  <c:v>0.16634699999999999</c:v>
                </c:pt>
                <c:pt idx="56682">
                  <c:v>0.16483300000000001</c:v>
                </c:pt>
                <c:pt idx="56683">
                  <c:v>0.16325799999999999</c:v>
                </c:pt>
                <c:pt idx="56684">
                  <c:v>0.16162399999999999</c:v>
                </c:pt>
                <c:pt idx="56685">
                  <c:v>0.15993199999999999</c:v>
                </c:pt>
                <c:pt idx="56686">
                  <c:v>0.15818399999999999</c:v>
                </c:pt>
                <c:pt idx="56687">
                  <c:v>0.15638199999999999</c:v>
                </c:pt>
                <c:pt idx="56688">
                  <c:v>0.154528</c:v>
                </c:pt>
                <c:pt idx="56689">
                  <c:v>0.15262500000000001</c:v>
                </c:pt>
                <c:pt idx="56690">
                  <c:v>0.150676</c:v>
                </c:pt>
                <c:pt idx="56691">
                  <c:v>0.14868400000000001</c:v>
                </c:pt>
                <c:pt idx="56692">
                  <c:v>0.146652</c:v>
                </c:pt>
                <c:pt idx="56693">
                  <c:v>0.14458399999999999</c:v>
                </c:pt>
                <c:pt idx="56694">
                  <c:v>0.142482</c:v>
                </c:pt>
                <c:pt idx="56695">
                  <c:v>0.140348</c:v>
                </c:pt>
                <c:pt idx="56696">
                  <c:v>0.138187</c:v>
                </c:pt>
                <c:pt idx="56697">
                  <c:v>0.13599900000000001</c:v>
                </c:pt>
                <c:pt idx="56698">
                  <c:v>0.13378799999999999</c:v>
                </c:pt>
                <c:pt idx="56699">
                  <c:v>0.13155700000000001</c:v>
                </c:pt>
                <c:pt idx="56700">
                  <c:v>0.12930800000000001</c:v>
                </c:pt>
                <c:pt idx="56701">
                  <c:v>0.12704399999999999</c:v>
                </c:pt>
                <c:pt idx="56702">
                  <c:v>0.124767</c:v>
                </c:pt>
                <c:pt idx="56703">
                  <c:v>0.12248100000000001</c:v>
                </c:pt>
                <c:pt idx="56704">
                  <c:v>0.120188</c:v>
                </c:pt>
                <c:pt idx="56705">
                  <c:v>0.117891</c:v>
                </c:pt>
                <c:pt idx="56706">
                  <c:v>0.115592</c:v>
                </c:pt>
                <c:pt idx="56707">
                  <c:v>0.11329500000000001</c:v>
                </c:pt>
                <c:pt idx="56708">
                  <c:v>0.111002</c:v>
                </c:pt>
                <c:pt idx="56709">
                  <c:v>0.10871599999999999</c:v>
                </c:pt>
                <c:pt idx="56710">
                  <c:v>0.10644000000000001</c:v>
                </c:pt>
                <c:pt idx="56711">
                  <c:v>0.10417700000000001</c:v>
                </c:pt>
                <c:pt idx="56712">
                  <c:v>0.10193000000000001</c:v>
                </c:pt>
                <c:pt idx="56713">
                  <c:v>9.9701399999999996E-2</c:v>
                </c:pt>
                <c:pt idx="56714">
                  <c:v>9.7494399999999995E-2</c:v>
                </c:pt>
                <c:pt idx="56715">
                  <c:v>9.5311099999999996E-2</c:v>
                </c:pt>
                <c:pt idx="56716">
                  <c:v>9.3153600000000003E-2</c:v>
                </c:pt>
                <c:pt idx="56717">
                  <c:v>9.1023900000000005E-2</c:v>
                </c:pt>
                <c:pt idx="56718">
                  <c:v>8.8924500000000004E-2</c:v>
                </c:pt>
                <c:pt idx="56719">
                  <c:v>8.6858400000000002E-2</c:v>
                </c:pt>
                <c:pt idx="56720">
                  <c:v>8.4828299999999995E-2</c:v>
                </c:pt>
                <c:pt idx="56721">
                  <c:v>8.2836800000000002E-2</c:v>
                </c:pt>
                <c:pt idx="56722">
                  <c:v>8.0886100000000002E-2</c:v>
                </c:pt>
                <c:pt idx="56723">
                  <c:v>7.8978499999999993E-2</c:v>
                </c:pt>
                <c:pt idx="56724">
                  <c:v>7.7115900000000001E-2</c:v>
                </c:pt>
                <c:pt idx="56725">
                  <c:v>7.5300300000000001E-2</c:v>
                </c:pt>
                <c:pt idx="56726">
                  <c:v>7.3533000000000001E-2</c:v>
                </c:pt>
                <c:pt idx="56727">
                  <c:v>7.1815799999999999E-2</c:v>
                </c:pt>
                <c:pt idx="56728">
                  <c:v>7.0150100000000007E-2</c:v>
                </c:pt>
                <c:pt idx="56729">
                  <c:v>6.8537000000000001E-2</c:v>
                </c:pt>
                <c:pt idx="56730">
                  <c:v>6.6977499999999995E-2</c:v>
                </c:pt>
                <c:pt idx="56731">
                  <c:v>6.5472799999999998E-2</c:v>
                </c:pt>
                <c:pt idx="56732">
                  <c:v>6.4024300000000006E-2</c:v>
                </c:pt>
                <c:pt idx="56733">
                  <c:v>6.26337E-2</c:v>
                </c:pt>
                <c:pt idx="56734">
                  <c:v>6.13029E-2</c:v>
                </c:pt>
                <c:pt idx="56735">
                  <c:v>6.0033799999999998E-2</c:v>
                </c:pt>
                <c:pt idx="56736">
                  <c:v>5.8826999999999997E-2</c:v>
                </c:pt>
                <c:pt idx="56737">
                  <c:v>5.7682900000000002E-2</c:v>
                </c:pt>
                <c:pt idx="56738">
                  <c:v>5.6601499999999999E-2</c:v>
                </c:pt>
                <c:pt idx="56739">
                  <c:v>5.5583199999999999E-2</c:v>
                </c:pt>
                <c:pt idx="56740">
                  <c:v>5.46279E-2</c:v>
                </c:pt>
                <c:pt idx="56741">
                  <c:v>5.3736100000000002E-2</c:v>
                </c:pt>
                <c:pt idx="56742">
                  <c:v>5.29081E-2</c:v>
                </c:pt>
                <c:pt idx="56743">
                  <c:v>5.2144099999999999E-2</c:v>
                </c:pt>
                <c:pt idx="56744">
                  <c:v>5.1444299999999998E-2</c:v>
                </c:pt>
                <c:pt idx="56745">
                  <c:v>5.0808199999999998E-2</c:v>
                </c:pt>
                <c:pt idx="56746">
                  <c:v>5.0235799999999997E-2</c:v>
                </c:pt>
                <c:pt idx="56747">
                  <c:v>4.9726899999999997E-2</c:v>
                </c:pt>
                <c:pt idx="56748">
                  <c:v>4.9281100000000001E-2</c:v>
                </c:pt>
                <c:pt idx="56749">
                  <c:v>4.88981E-2</c:v>
                </c:pt>
                <c:pt idx="56750">
                  <c:v>4.8577200000000001E-2</c:v>
                </c:pt>
                <c:pt idx="56751">
                  <c:v>4.8317499999999999E-2</c:v>
                </c:pt>
                <c:pt idx="56752">
                  <c:v>4.8118300000000003E-2</c:v>
                </c:pt>
                <c:pt idx="56753">
                  <c:v>4.7978699999999999E-2</c:v>
                </c:pt>
                <c:pt idx="56754">
                  <c:v>4.7898099999999999E-2</c:v>
                </c:pt>
                <c:pt idx="56755">
                  <c:v>4.7875399999999999E-2</c:v>
                </c:pt>
                <c:pt idx="56756">
                  <c:v>4.7909399999999998E-2</c:v>
                </c:pt>
                <c:pt idx="56757">
                  <c:v>4.7998800000000001E-2</c:v>
                </c:pt>
                <c:pt idx="56758">
                  <c:v>4.8141999999999997E-2</c:v>
                </c:pt>
                <c:pt idx="56759">
                  <c:v>4.8337100000000001E-2</c:v>
                </c:pt>
                <c:pt idx="56760">
                  <c:v>4.8582899999999998E-2</c:v>
                </c:pt>
                <c:pt idx="56761">
                  <c:v>4.8878100000000001E-2</c:v>
                </c:pt>
                <c:pt idx="56762">
                  <c:v>4.9220699999999999E-2</c:v>
                </c:pt>
                <c:pt idx="56763">
                  <c:v>4.96085E-2</c:v>
                </c:pt>
                <c:pt idx="56764">
                  <c:v>5.0039599999999997E-2</c:v>
                </c:pt>
                <c:pt idx="56765">
                  <c:v>5.0512300000000003E-2</c:v>
                </c:pt>
                <c:pt idx="56766">
                  <c:v>5.1024800000000002E-2</c:v>
                </c:pt>
                <c:pt idx="56767">
                  <c:v>5.15754E-2</c:v>
                </c:pt>
                <c:pt idx="56768">
                  <c:v>5.2162300000000002E-2</c:v>
                </c:pt>
                <c:pt idx="56769">
                  <c:v>5.2783400000000001E-2</c:v>
                </c:pt>
                <c:pt idx="56770">
                  <c:v>5.3436699999999997E-2</c:v>
                </c:pt>
                <c:pt idx="56771">
                  <c:v>5.4119800000000003E-2</c:v>
                </c:pt>
                <c:pt idx="56772">
                  <c:v>5.4830700000000003E-2</c:v>
                </c:pt>
                <c:pt idx="56773">
                  <c:v>5.5566999999999998E-2</c:v>
                </c:pt>
                <c:pt idx="56774">
                  <c:v>5.6326800000000003E-2</c:v>
                </c:pt>
                <c:pt idx="56775">
                  <c:v>5.7107699999999997E-2</c:v>
                </c:pt>
                <c:pt idx="56776">
                  <c:v>5.7907300000000002E-2</c:v>
                </c:pt>
                <c:pt idx="56777">
                  <c:v>5.8723200000000003E-2</c:v>
                </c:pt>
                <c:pt idx="56778">
                  <c:v>5.9553599999999998E-2</c:v>
                </c:pt>
                <c:pt idx="56779">
                  <c:v>6.0396400000000003E-2</c:v>
                </c:pt>
                <c:pt idx="56780">
                  <c:v>6.12498E-2</c:v>
                </c:pt>
                <c:pt idx="56781">
                  <c:v>6.2111800000000002E-2</c:v>
                </c:pt>
                <c:pt idx="56782">
                  <c:v>6.2980800000000003E-2</c:v>
                </c:pt>
                <c:pt idx="56783">
                  <c:v>6.3854499999999995E-2</c:v>
                </c:pt>
                <c:pt idx="56784">
                  <c:v>6.4730899999999994E-2</c:v>
                </c:pt>
                <c:pt idx="56785">
                  <c:v>6.5607499999999999E-2</c:v>
                </c:pt>
                <c:pt idx="56786">
                  <c:v>6.6482200000000005E-2</c:v>
                </c:pt>
                <c:pt idx="56787">
                  <c:v>6.7352999999999996E-2</c:v>
                </c:pt>
                <c:pt idx="56788">
                  <c:v>6.8217700000000006E-2</c:v>
                </c:pt>
                <c:pt idx="56789">
                  <c:v>6.9074399999999994E-2</c:v>
                </c:pt>
                <c:pt idx="56790">
                  <c:v>6.99216E-2</c:v>
                </c:pt>
                <c:pt idx="56791">
                  <c:v>7.0757899999999999E-2</c:v>
                </c:pt>
                <c:pt idx="56792">
                  <c:v>7.1581699999999998E-2</c:v>
                </c:pt>
                <c:pt idx="56793">
                  <c:v>7.2391200000000003E-2</c:v>
                </c:pt>
                <c:pt idx="56794">
                  <c:v>7.3185200000000006E-2</c:v>
                </c:pt>
                <c:pt idx="56795">
                  <c:v>7.39625E-2</c:v>
                </c:pt>
                <c:pt idx="56796">
                  <c:v>7.4721899999999994E-2</c:v>
                </c:pt>
                <c:pt idx="56797">
                  <c:v>7.5462299999999996E-2</c:v>
                </c:pt>
                <c:pt idx="56798">
                  <c:v>7.6182799999999995E-2</c:v>
                </c:pt>
                <c:pt idx="56799">
                  <c:v>7.6882400000000004E-2</c:v>
                </c:pt>
                <c:pt idx="56800">
                  <c:v>7.7560400000000002E-2</c:v>
                </c:pt>
                <c:pt idx="56801">
                  <c:v>7.82162E-2</c:v>
                </c:pt>
                <c:pt idx="56802">
                  <c:v>7.8849100000000005E-2</c:v>
                </c:pt>
                <c:pt idx="56803">
                  <c:v>7.9458600000000004E-2</c:v>
                </c:pt>
                <c:pt idx="56804">
                  <c:v>8.0044100000000007E-2</c:v>
                </c:pt>
                <c:pt idx="56805">
                  <c:v>8.0605099999999999E-2</c:v>
                </c:pt>
                <c:pt idx="56806">
                  <c:v>8.1141099999999994E-2</c:v>
                </c:pt>
                <c:pt idx="56807">
                  <c:v>8.1651799999999997E-2</c:v>
                </c:pt>
                <c:pt idx="56808">
                  <c:v>8.2137500000000002E-2</c:v>
                </c:pt>
                <c:pt idx="56809">
                  <c:v>8.2598500000000005E-2</c:v>
                </c:pt>
                <c:pt idx="56810">
                  <c:v>8.3035100000000001E-2</c:v>
                </c:pt>
                <c:pt idx="56811">
                  <c:v>8.3447499999999994E-2</c:v>
                </c:pt>
                <c:pt idx="56812">
                  <c:v>8.3836099999999997E-2</c:v>
                </c:pt>
                <c:pt idx="56813">
                  <c:v>8.4201100000000001E-2</c:v>
                </c:pt>
                <c:pt idx="56814">
                  <c:v>8.4543099999999996E-2</c:v>
                </c:pt>
                <c:pt idx="56815">
                  <c:v>8.4862599999999996E-2</c:v>
                </c:pt>
                <c:pt idx="56816">
                  <c:v>8.5160100000000002E-2</c:v>
                </c:pt>
                <c:pt idx="56817">
                  <c:v>8.5436499999999999E-2</c:v>
                </c:pt>
                <c:pt idx="56818">
                  <c:v>8.5692500000000005E-2</c:v>
                </c:pt>
                <c:pt idx="56819">
                  <c:v>8.5929199999999997E-2</c:v>
                </c:pt>
                <c:pt idx="56820">
                  <c:v>8.6148000000000002E-2</c:v>
                </c:pt>
                <c:pt idx="56821">
                  <c:v>8.6350200000000002E-2</c:v>
                </c:pt>
                <c:pt idx="56822">
                  <c:v>8.6537299999999998E-2</c:v>
                </c:pt>
                <c:pt idx="56823">
                  <c:v>8.6710800000000005E-2</c:v>
                </c:pt>
                <c:pt idx="56824">
                  <c:v>8.6871799999999999E-2</c:v>
                </c:pt>
                <c:pt idx="56825">
                  <c:v>8.7021699999999994E-2</c:v>
                </c:pt>
                <c:pt idx="56826">
                  <c:v>8.7161500000000003E-2</c:v>
                </c:pt>
                <c:pt idx="56827">
                  <c:v>8.7292700000000001E-2</c:v>
                </c:pt>
                <c:pt idx="56828">
                  <c:v>8.7416499999999994E-2</c:v>
                </c:pt>
                <c:pt idx="56829">
                  <c:v>8.7534500000000001E-2</c:v>
                </c:pt>
                <c:pt idx="56830">
                  <c:v>8.7648100000000007E-2</c:v>
                </c:pt>
                <c:pt idx="56831">
                  <c:v>8.7758900000000001E-2</c:v>
                </c:pt>
                <c:pt idx="56832">
                  <c:v>8.7868399999999999E-2</c:v>
                </c:pt>
                <c:pt idx="56833">
                  <c:v>8.7978299999999995E-2</c:v>
                </c:pt>
                <c:pt idx="56834">
                  <c:v>8.8090000000000002E-2</c:v>
                </c:pt>
                <c:pt idx="56835">
                  <c:v>8.8204900000000003E-2</c:v>
                </c:pt>
                <c:pt idx="56836">
                  <c:v>8.8324700000000006E-2</c:v>
                </c:pt>
                <c:pt idx="56837">
                  <c:v>8.8451000000000002E-2</c:v>
                </c:pt>
                <c:pt idx="56838">
                  <c:v>8.85856E-2</c:v>
                </c:pt>
                <c:pt idx="56839">
                  <c:v>8.8730299999999998E-2</c:v>
                </c:pt>
                <c:pt idx="56840">
                  <c:v>8.8886699999999999E-2</c:v>
                </c:pt>
                <c:pt idx="56841">
                  <c:v>8.90566E-2</c:v>
                </c:pt>
                <c:pt idx="56842">
                  <c:v>8.9241200000000007E-2</c:v>
                </c:pt>
                <c:pt idx="56843">
                  <c:v>8.9441800000000002E-2</c:v>
                </c:pt>
                <c:pt idx="56844">
                  <c:v>8.9659699999999995E-2</c:v>
                </c:pt>
                <c:pt idx="56845">
                  <c:v>8.9896199999999996E-2</c:v>
                </c:pt>
                <c:pt idx="56846">
                  <c:v>9.0152499999999997E-2</c:v>
                </c:pt>
                <c:pt idx="56847">
                  <c:v>9.0429700000000002E-2</c:v>
                </c:pt>
                <c:pt idx="56848">
                  <c:v>9.0728699999999995E-2</c:v>
                </c:pt>
                <c:pt idx="56849">
                  <c:v>9.1050300000000001E-2</c:v>
                </c:pt>
                <c:pt idx="56850">
                  <c:v>9.1395199999999996E-2</c:v>
                </c:pt>
                <c:pt idx="56851">
                  <c:v>9.1764200000000004E-2</c:v>
                </c:pt>
                <c:pt idx="56852">
                  <c:v>9.2158199999999996E-2</c:v>
                </c:pt>
                <c:pt idx="56853">
                  <c:v>9.2577900000000005E-2</c:v>
                </c:pt>
                <c:pt idx="56854">
                  <c:v>9.3024099999999998E-2</c:v>
                </c:pt>
                <c:pt idx="56855">
                  <c:v>9.3497300000000005E-2</c:v>
                </c:pt>
                <c:pt idx="56856">
                  <c:v>9.3997800000000006E-2</c:v>
                </c:pt>
                <c:pt idx="56857">
                  <c:v>9.4526100000000002E-2</c:v>
                </c:pt>
                <c:pt idx="56858">
                  <c:v>9.50825E-2</c:v>
                </c:pt>
                <c:pt idx="56859">
                  <c:v>9.5667199999999994E-2</c:v>
                </c:pt>
                <c:pt idx="56860">
                  <c:v>9.6280199999999996E-2</c:v>
                </c:pt>
                <c:pt idx="56861">
                  <c:v>9.6921300000000002E-2</c:v>
                </c:pt>
                <c:pt idx="56862">
                  <c:v>9.7590499999999997E-2</c:v>
                </c:pt>
                <c:pt idx="56863">
                  <c:v>9.8287600000000003E-2</c:v>
                </c:pt>
                <c:pt idx="56864">
                  <c:v>9.9012100000000006E-2</c:v>
                </c:pt>
                <c:pt idx="56865">
                  <c:v>9.9763699999999997E-2</c:v>
                </c:pt>
                <c:pt idx="56866">
                  <c:v>0.10054200000000001</c:v>
                </c:pt>
                <c:pt idx="56867">
                  <c:v>0.10134700000000001</c:v>
                </c:pt>
                <c:pt idx="56868">
                  <c:v>0.102177</c:v>
                </c:pt>
                <c:pt idx="56869">
                  <c:v>0.103034</c:v>
                </c:pt>
                <c:pt idx="56870">
                  <c:v>0.10391499999999999</c:v>
                </c:pt>
                <c:pt idx="56871">
                  <c:v>0.10482</c:v>
                </c:pt>
                <c:pt idx="56872">
                  <c:v>0.10574799999999999</c:v>
                </c:pt>
                <c:pt idx="56873">
                  <c:v>0.106699</c:v>
                </c:pt>
                <c:pt idx="56874">
                  <c:v>0.107671</c:v>
                </c:pt>
                <c:pt idx="56875">
                  <c:v>0.108664</c:v>
                </c:pt>
                <c:pt idx="56876">
                  <c:v>0.109677</c:v>
                </c:pt>
                <c:pt idx="56877">
                  <c:v>0.110708</c:v>
                </c:pt>
                <c:pt idx="56878">
                  <c:v>0.111757</c:v>
                </c:pt>
                <c:pt idx="56879">
                  <c:v>0.11282300000000001</c:v>
                </c:pt>
                <c:pt idx="56880">
                  <c:v>0.113903</c:v>
                </c:pt>
                <c:pt idx="56881">
                  <c:v>0.114998</c:v>
                </c:pt>
                <c:pt idx="56882">
                  <c:v>0.116106</c:v>
                </c:pt>
                <c:pt idx="56883">
                  <c:v>0.117226</c:v>
                </c:pt>
                <c:pt idx="56884">
                  <c:v>0.118357</c:v>
                </c:pt>
                <c:pt idx="56885">
                  <c:v>0.11949700000000001</c:v>
                </c:pt>
                <c:pt idx="56886">
                  <c:v>0.120644</c:v>
                </c:pt>
                <c:pt idx="56887">
                  <c:v>0.121797</c:v>
                </c:pt>
                <c:pt idx="56888">
                  <c:v>0.12295499999999999</c:v>
                </c:pt>
                <c:pt idx="56889">
                  <c:v>0.124115</c:v>
                </c:pt>
                <c:pt idx="56890">
                  <c:v>0.125277</c:v>
                </c:pt>
                <c:pt idx="56891">
                  <c:v>0.126439</c:v>
                </c:pt>
                <c:pt idx="56892">
                  <c:v>0.12759999999999999</c:v>
                </c:pt>
                <c:pt idx="56893">
                  <c:v>0.12875700000000001</c:v>
                </c:pt>
                <c:pt idx="56894">
                  <c:v>0.12991</c:v>
                </c:pt>
                <c:pt idx="56895">
                  <c:v>0.131055</c:v>
                </c:pt>
                <c:pt idx="56896">
                  <c:v>0.132193</c:v>
                </c:pt>
                <c:pt idx="56897">
                  <c:v>0.13331999999999999</c:v>
                </c:pt>
                <c:pt idx="56898">
                  <c:v>0.134437</c:v>
                </c:pt>
                <c:pt idx="56899">
                  <c:v>0.13554099999999999</c:v>
                </c:pt>
                <c:pt idx="56900">
                  <c:v>0.136631</c:v>
                </c:pt>
                <c:pt idx="56901">
                  <c:v>0.137706</c:v>
                </c:pt>
                <c:pt idx="56902">
                  <c:v>0.138764</c:v>
                </c:pt>
                <c:pt idx="56903">
                  <c:v>0.13980500000000001</c:v>
                </c:pt>
                <c:pt idx="56904">
                  <c:v>0.14082600000000001</c:v>
                </c:pt>
                <c:pt idx="56905">
                  <c:v>0.14182600000000001</c:v>
                </c:pt>
                <c:pt idx="56906">
                  <c:v>0.14280599999999999</c:v>
                </c:pt>
                <c:pt idx="56907">
                  <c:v>0.143763</c:v>
                </c:pt>
                <c:pt idx="56908">
                  <c:v>0.14469899999999999</c:v>
                </c:pt>
                <c:pt idx="56909">
                  <c:v>0.14561099999999999</c:v>
                </c:pt>
                <c:pt idx="56910">
                  <c:v>0.14649799999999999</c:v>
                </c:pt>
                <c:pt idx="56911">
                  <c:v>0.14735899999999999</c:v>
                </c:pt>
                <c:pt idx="56912">
                  <c:v>0.14819199999999999</c:v>
                </c:pt>
                <c:pt idx="56913">
                  <c:v>0.14899599999999999</c:v>
                </c:pt>
                <c:pt idx="56914">
                  <c:v>0.14976900000000001</c:v>
                </c:pt>
                <c:pt idx="56915">
                  <c:v>0.15051100000000001</c:v>
                </c:pt>
                <c:pt idx="56916">
                  <c:v>0.15121899999999999</c:v>
                </c:pt>
                <c:pt idx="56917">
                  <c:v>0.151893</c:v>
                </c:pt>
                <c:pt idx="56918">
                  <c:v>0.152532</c:v>
                </c:pt>
                <c:pt idx="56919">
                  <c:v>0.15313299999999999</c:v>
                </c:pt>
                <c:pt idx="56920">
                  <c:v>0.153698</c:v>
                </c:pt>
                <c:pt idx="56921">
                  <c:v>0.154223</c:v>
                </c:pt>
                <c:pt idx="56922">
                  <c:v>0.15470700000000001</c:v>
                </c:pt>
                <c:pt idx="56923">
                  <c:v>0.15515000000000001</c:v>
                </c:pt>
                <c:pt idx="56924">
                  <c:v>0.15554999999999999</c:v>
                </c:pt>
                <c:pt idx="56925">
                  <c:v>0.15590799999999999</c:v>
                </c:pt>
                <c:pt idx="56926">
                  <c:v>0.156221</c:v>
                </c:pt>
                <c:pt idx="56927">
                  <c:v>0.15648899999999999</c:v>
                </c:pt>
                <c:pt idx="56928">
                  <c:v>0.15671199999999999</c:v>
                </c:pt>
                <c:pt idx="56929">
                  <c:v>0.156888</c:v>
                </c:pt>
                <c:pt idx="56930">
                  <c:v>0.15701799999999999</c:v>
                </c:pt>
                <c:pt idx="56931">
                  <c:v>0.15709999999999999</c:v>
                </c:pt>
                <c:pt idx="56932">
                  <c:v>0.15713199999999999</c:v>
                </c:pt>
                <c:pt idx="56933">
                  <c:v>0.157115</c:v>
                </c:pt>
                <c:pt idx="56934">
                  <c:v>0.15704699999999999</c:v>
                </c:pt>
                <c:pt idx="56935">
                  <c:v>0.15692800000000001</c:v>
                </c:pt>
                <c:pt idx="56936">
                  <c:v>0.15675700000000001</c:v>
                </c:pt>
                <c:pt idx="56937">
                  <c:v>0.15653300000000001</c:v>
                </c:pt>
                <c:pt idx="56938">
                  <c:v>0.15625500000000001</c:v>
                </c:pt>
                <c:pt idx="56939">
                  <c:v>0.15592200000000001</c:v>
                </c:pt>
                <c:pt idx="56940">
                  <c:v>0.15553400000000001</c:v>
                </c:pt>
                <c:pt idx="56941">
                  <c:v>0.15509100000000001</c:v>
                </c:pt>
                <c:pt idx="56942">
                  <c:v>0.15459100000000001</c:v>
                </c:pt>
                <c:pt idx="56943">
                  <c:v>0.15403500000000001</c:v>
                </c:pt>
                <c:pt idx="56944">
                  <c:v>0.153422</c:v>
                </c:pt>
                <c:pt idx="56945">
                  <c:v>0.152751</c:v>
                </c:pt>
                <c:pt idx="56946">
                  <c:v>0.15202299999999999</c:v>
                </c:pt>
                <c:pt idx="56947">
                  <c:v>0.15123600000000001</c:v>
                </c:pt>
                <c:pt idx="56948">
                  <c:v>0.150391</c:v>
                </c:pt>
                <c:pt idx="56949">
                  <c:v>0.14948800000000001</c:v>
                </c:pt>
                <c:pt idx="56950">
                  <c:v>0.14852599999999999</c:v>
                </c:pt>
                <c:pt idx="56951">
                  <c:v>0.147505</c:v>
                </c:pt>
                <c:pt idx="56952">
                  <c:v>0.146426</c:v>
                </c:pt>
                <c:pt idx="56953">
                  <c:v>0.145287</c:v>
                </c:pt>
                <c:pt idx="56954">
                  <c:v>0.14408899999999999</c:v>
                </c:pt>
                <c:pt idx="56955">
                  <c:v>0.14283299999999999</c:v>
                </c:pt>
                <c:pt idx="56956">
                  <c:v>0.14152000000000001</c:v>
                </c:pt>
                <c:pt idx="56957">
                  <c:v>0.140149</c:v>
                </c:pt>
                <c:pt idx="56958">
                  <c:v>0.13872100000000001</c:v>
                </c:pt>
                <c:pt idx="56959">
                  <c:v>0.137237</c:v>
                </c:pt>
                <c:pt idx="56960">
                  <c:v>0.13569800000000001</c:v>
                </c:pt>
                <c:pt idx="56961">
                  <c:v>0.134104</c:v>
                </c:pt>
                <c:pt idx="56962">
                  <c:v>0.13245599999999999</c:v>
                </c:pt>
                <c:pt idx="56963">
                  <c:v>0.13075500000000001</c:v>
                </c:pt>
                <c:pt idx="56964">
                  <c:v>0.12900200000000001</c:v>
                </c:pt>
                <c:pt idx="56965">
                  <c:v>0.12719900000000001</c:v>
                </c:pt>
                <c:pt idx="56966">
                  <c:v>0.12534600000000001</c:v>
                </c:pt>
                <c:pt idx="56967">
                  <c:v>0.123445</c:v>
                </c:pt>
                <c:pt idx="56968">
                  <c:v>0.12149600000000001</c:v>
                </c:pt>
                <c:pt idx="56969">
                  <c:v>0.119503</c:v>
                </c:pt>
                <c:pt idx="56970">
                  <c:v>0.117467</c:v>
                </c:pt>
                <c:pt idx="56971">
                  <c:v>0.11539000000000001</c:v>
                </c:pt>
                <c:pt idx="56972">
                  <c:v>0.113273</c:v>
                </c:pt>
                <c:pt idx="56973">
                  <c:v>0.11111799999999999</c:v>
                </c:pt>
                <c:pt idx="56974">
                  <c:v>0.108926</c:v>
                </c:pt>
                <c:pt idx="56975">
                  <c:v>0.106699</c:v>
                </c:pt>
                <c:pt idx="56976">
                  <c:v>0.10444000000000001</c:v>
                </c:pt>
                <c:pt idx="56977">
                  <c:v>0.10215</c:v>
                </c:pt>
                <c:pt idx="56978">
                  <c:v>9.9832500000000005E-2</c:v>
                </c:pt>
                <c:pt idx="56979">
                  <c:v>9.7489900000000004E-2</c:v>
                </c:pt>
                <c:pt idx="56980">
                  <c:v>9.5124500000000001E-2</c:v>
                </c:pt>
                <c:pt idx="56981">
                  <c:v>9.2737799999999995E-2</c:v>
                </c:pt>
                <c:pt idx="56982">
                  <c:v>9.0331900000000007E-2</c:v>
                </c:pt>
                <c:pt idx="56983">
                  <c:v>8.7909399999999999E-2</c:v>
                </c:pt>
                <c:pt idx="56984">
                  <c:v>8.5473300000000002E-2</c:v>
                </c:pt>
                <c:pt idx="56985">
                  <c:v>8.3026500000000003E-2</c:v>
                </c:pt>
                <c:pt idx="56986">
                  <c:v>8.0571900000000002E-2</c:v>
                </c:pt>
                <c:pt idx="56987">
                  <c:v>7.8112399999999999E-2</c:v>
                </c:pt>
                <c:pt idx="56988">
                  <c:v>7.5651200000000002E-2</c:v>
                </c:pt>
                <c:pt idx="56989">
                  <c:v>7.3191000000000006E-2</c:v>
                </c:pt>
                <c:pt idx="56990">
                  <c:v>7.0734699999999998E-2</c:v>
                </c:pt>
                <c:pt idx="56991">
                  <c:v>6.8285100000000001E-2</c:v>
                </c:pt>
                <c:pt idx="56992">
                  <c:v>6.5845500000000001E-2</c:v>
                </c:pt>
                <c:pt idx="56993">
                  <c:v>6.3419500000000004E-2</c:v>
                </c:pt>
                <c:pt idx="56994">
                  <c:v>6.1011500000000003E-2</c:v>
                </c:pt>
                <c:pt idx="56995">
                  <c:v>5.8625700000000003E-2</c:v>
                </c:pt>
                <c:pt idx="56996">
                  <c:v>5.6264799999999997E-2</c:v>
                </c:pt>
                <c:pt idx="56997">
                  <c:v>5.3930800000000001E-2</c:v>
                </c:pt>
                <c:pt idx="56998">
                  <c:v>5.1625999999999998E-2</c:v>
                </c:pt>
                <c:pt idx="56999">
                  <c:v>4.9353300000000003E-2</c:v>
                </c:pt>
                <c:pt idx="57000">
                  <c:v>4.7115299999999999E-2</c:v>
                </c:pt>
                <c:pt idx="57001">
                  <c:v>4.4914200000000001E-2</c:v>
                </c:pt>
                <c:pt idx="57002">
                  <c:v>4.2752400000000003E-2</c:v>
                </c:pt>
                <c:pt idx="57003">
                  <c:v>4.0632500000000002E-2</c:v>
                </c:pt>
                <c:pt idx="57004">
                  <c:v>3.8556899999999998E-2</c:v>
                </c:pt>
                <c:pt idx="57005">
                  <c:v>3.6527700000000003E-2</c:v>
                </c:pt>
                <c:pt idx="57006">
                  <c:v>3.4546899999999998E-2</c:v>
                </c:pt>
                <c:pt idx="57007">
                  <c:v>3.2616699999999998E-2</c:v>
                </c:pt>
                <c:pt idx="57008">
                  <c:v>3.0738499999999998E-2</c:v>
                </c:pt>
                <c:pt idx="57009">
                  <c:v>2.8913899999999999E-2</c:v>
                </c:pt>
                <c:pt idx="57010">
                  <c:v>2.7144100000000001E-2</c:v>
                </c:pt>
                <c:pt idx="57011">
                  <c:v>2.5430899999999999E-2</c:v>
                </c:pt>
                <c:pt idx="57012">
                  <c:v>2.3775999999999999E-2</c:v>
                </c:pt>
                <c:pt idx="57013">
                  <c:v>2.2180999999999999E-2</c:v>
                </c:pt>
                <c:pt idx="57014">
                  <c:v>2.06473E-2</c:v>
                </c:pt>
                <c:pt idx="57015">
                  <c:v>1.9175999999999999E-2</c:v>
                </c:pt>
                <c:pt idx="57016">
                  <c:v>1.77685E-2</c:v>
                </c:pt>
                <c:pt idx="57017">
                  <c:v>1.6426099999999999E-2</c:v>
                </c:pt>
                <c:pt idx="57018">
                  <c:v>1.51495E-2</c:v>
                </c:pt>
                <c:pt idx="57019">
                  <c:v>1.3939099999999999E-2</c:v>
                </c:pt>
                <c:pt idx="57020">
                  <c:v>1.2795300000000001E-2</c:v>
                </c:pt>
                <c:pt idx="57021">
                  <c:v>1.17184E-2</c:v>
                </c:pt>
                <c:pt idx="57022">
                  <c:v>1.07086E-2</c:v>
                </c:pt>
                <c:pt idx="57023" formatCode="0.00E+00">
                  <c:v>9.7658899999999993E-3</c:v>
                </c:pt>
                <c:pt idx="57024" formatCode="0.00E+00">
                  <c:v>8.8901499999999994E-3</c:v>
                </c:pt>
                <c:pt idx="57025" formatCode="0.00E+00">
                  <c:v>8.0809999999999996E-3</c:v>
                </c:pt>
                <c:pt idx="57026" formatCode="0.00E+00">
                  <c:v>7.3379999999999999E-3</c:v>
                </c:pt>
                <c:pt idx="57027" formatCode="0.00E+00">
                  <c:v>6.6605600000000003E-3</c:v>
                </c:pt>
                <c:pt idx="57028" formatCode="0.00E+00">
                  <c:v>6.0480400000000002E-3</c:v>
                </c:pt>
                <c:pt idx="57029" formatCode="0.00E+00">
                  <c:v>5.4996100000000003E-3</c:v>
                </c:pt>
                <c:pt idx="57030" formatCode="0.00E+00">
                  <c:v>5.0141400000000003E-3</c:v>
                </c:pt>
                <c:pt idx="57031" formatCode="0.00E+00">
                  <c:v>4.5903999999999997E-3</c:v>
                </c:pt>
                <c:pt idx="57032" formatCode="0.00E+00">
                  <c:v>4.2271699999999997E-3</c:v>
                </c:pt>
                <c:pt idx="57033" formatCode="0.00E+00">
                  <c:v>3.9231600000000002E-3</c:v>
                </c:pt>
                <c:pt idx="57034" formatCode="0.00E+00">
                  <c:v>3.6768199999999999E-3</c:v>
                </c:pt>
                <c:pt idx="57035" formatCode="0.00E+00">
                  <c:v>3.4864800000000001E-3</c:v>
                </c:pt>
                <c:pt idx="57036" formatCode="0.00E+00">
                  <c:v>3.3505900000000001E-3</c:v>
                </c:pt>
                <c:pt idx="57037" formatCode="0.00E+00">
                  <c:v>3.2675099999999999E-3</c:v>
                </c:pt>
                <c:pt idx="57038" formatCode="0.00E+00">
                  <c:v>3.2353799999999999E-3</c:v>
                </c:pt>
                <c:pt idx="57039" formatCode="0.00E+00">
                  <c:v>3.2521500000000001E-3</c:v>
                </c:pt>
                <c:pt idx="57040" formatCode="0.00E+00">
                  <c:v>3.3154999999999999E-3</c:v>
                </c:pt>
                <c:pt idx="57041" formatCode="0.00E+00">
                  <c:v>3.4229600000000001E-3</c:v>
                </c:pt>
                <c:pt idx="57042" formatCode="0.00E+00">
                  <c:v>3.5723999999999999E-3</c:v>
                </c:pt>
                <c:pt idx="57043" formatCode="0.00E+00">
                  <c:v>3.7619300000000001E-3</c:v>
                </c:pt>
                <c:pt idx="57044" formatCode="0.00E+00">
                  <c:v>3.9894199999999996E-3</c:v>
                </c:pt>
                <c:pt idx="57045" formatCode="0.00E+00">
                  <c:v>4.2526500000000002E-3</c:v>
                </c:pt>
                <c:pt idx="57046" formatCode="0.00E+00">
                  <c:v>4.5493399999999998E-3</c:v>
                </c:pt>
                <c:pt idx="57047" formatCode="0.00E+00">
                  <c:v>4.8771999999999999E-3</c:v>
                </c:pt>
                <c:pt idx="57048" formatCode="0.00E+00">
                  <c:v>5.2338799999999998E-3</c:v>
                </c:pt>
                <c:pt idx="57049" formatCode="0.00E+00">
                  <c:v>5.61694E-3</c:v>
                </c:pt>
                <c:pt idx="57050" formatCode="0.00E+00">
                  <c:v>6.0239100000000004E-3</c:v>
                </c:pt>
                <c:pt idx="57051" formatCode="0.00E+00">
                  <c:v>6.45234E-3</c:v>
                </c:pt>
                <c:pt idx="57052" formatCode="0.00E+00">
                  <c:v>6.8997299999999998E-3</c:v>
                </c:pt>
                <c:pt idx="57053" formatCode="0.00E+00">
                  <c:v>7.3634299999999998E-3</c:v>
                </c:pt>
                <c:pt idx="57054" formatCode="0.00E+00">
                  <c:v>7.8407800000000003E-3</c:v>
                </c:pt>
                <c:pt idx="57055" formatCode="0.00E+00">
                  <c:v>8.3294600000000003E-3</c:v>
                </c:pt>
                <c:pt idx="57056" formatCode="0.00E+00">
                  <c:v>8.8274200000000008E-3</c:v>
                </c:pt>
                <c:pt idx="57057" formatCode="0.00E+00">
                  <c:v>9.3325500000000002E-3</c:v>
                </c:pt>
                <c:pt idx="57058" formatCode="0.00E+00">
                  <c:v>9.8427299999999992E-3</c:v>
                </c:pt>
                <c:pt idx="57059">
                  <c:v>1.03558E-2</c:v>
                </c:pt>
                <c:pt idx="57060">
                  <c:v>1.0869500000000001E-2</c:v>
                </c:pt>
                <c:pt idx="57061">
                  <c:v>1.13816E-2</c:v>
                </c:pt>
                <c:pt idx="57062">
                  <c:v>1.1889800000000001E-2</c:v>
                </c:pt>
                <c:pt idx="57063">
                  <c:v>1.23921E-2</c:v>
                </c:pt>
                <c:pt idx="57064">
                  <c:v>1.28868E-2</c:v>
                </c:pt>
                <c:pt idx="57065">
                  <c:v>1.33723E-2</c:v>
                </c:pt>
                <c:pt idx="57066">
                  <c:v>1.38475E-2</c:v>
                </c:pt>
                <c:pt idx="57067">
                  <c:v>1.43109E-2</c:v>
                </c:pt>
                <c:pt idx="57068">
                  <c:v>1.4760499999999999E-2</c:v>
                </c:pt>
                <c:pt idx="57069">
                  <c:v>1.51944E-2</c:v>
                </c:pt>
                <c:pt idx="57070">
                  <c:v>1.56112E-2</c:v>
                </c:pt>
                <c:pt idx="57071">
                  <c:v>1.601E-2</c:v>
                </c:pt>
                <c:pt idx="57072">
                  <c:v>1.6389999999999998E-2</c:v>
                </c:pt>
                <c:pt idx="57073">
                  <c:v>1.67502E-2</c:v>
                </c:pt>
                <c:pt idx="57074">
                  <c:v>1.7090000000000001E-2</c:v>
                </c:pt>
                <c:pt idx="57075">
                  <c:v>1.7408900000000001E-2</c:v>
                </c:pt>
                <c:pt idx="57076">
                  <c:v>1.77065E-2</c:v>
                </c:pt>
                <c:pt idx="57077">
                  <c:v>1.7982000000000001E-2</c:v>
                </c:pt>
                <c:pt idx="57078">
                  <c:v>1.8234799999999999E-2</c:v>
                </c:pt>
                <c:pt idx="57079">
                  <c:v>1.8464399999999999E-2</c:v>
                </c:pt>
                <c:pt idx="57080">
                  <c:v>1.8671199999999999E-2</c:v>
                </c:pt>
                <c:pt idx="57081">
                  <c:v>1.88562E-2</c:v>
                </c:pt>
                <c:pt idx="57082">
                  <c:v>1.9020599999999999E-2</c:v>
                </c:pt>
                <c:pt idx="57083">
                  <c:v>1.9165399999999999E-2</c:v>
                </c:pt>
                <c:pt idx="57084">
                  <c:v>1.92897E-2</c:v>
                </c:pt>
                <c:pt idx="57085">
                  <c:v>1.9393000000000001E-2</c:v>
                </c:pt>
                <c:pt idx="57086">
                  <c:v>1.9475800000000001E-2</c:v>
                </c:pt>
                <c:pt idx="57087">
                  <c:v>1.9539000000000001E-2</c:v>
                </c:pt>
                <c:pt idx="57088">
                  <c:v>1.9583199999999999E-2</c:v>
                </c:pt>
                <c:pt idx="57089">
                  <c:v>1.9608799999999999E-2</c:v>
                </c:pt>
                <c:pt idx="57090">
                  <c:v>1.96168E-2</c:v>
                </c:pt>
                <c:pt idx="57091">
                  <c:v>1.9608299999999999E-2</c:v>
                </c:pt>
                <c:pt idx="57092">
                  <c:v>1.9584299999999999E-2</c:v>
                </c:pt>
                <c:pt idx="57093">
                  <c:v>1.95456E-2</c:v>
                </c:pt>
                <c:pt idx="57094">
                  <c:v>1.9493099999999999E-2</c:v>
                </c:pt>
                <c:pt idx="57095">
                  <c:v>1.9427900000000001E-2</c:v>
                </c:pt>
                <c:pt idx="57096">
                  <c:v>1.9350800000000001E-2</c:v>
                </c:pt>
                <c:pt idx="57097">
                  <c:v>1.9262999999999999E-2</c:v>
                </c:pt>
                <c:pt idx="57098">
                  <c:v>1.91659E-2</c:v>
                </c:pt>
                <c:pt idx="57099">
                  <c:v>1.9061399999999999E-2</c:v>
                </c:pt>
                <c:pt idx="57100">
                  <c:v>1.89508E-2</c:v>
                </c:pt>
                <c:pt idx="57101">
                  <c:v>1.8835899999999999E-2</c:v>
                </c:pt>
                <c:pt idx="57102">
                  <c:v>1.8717899999999999E-2</c:v>
                </c:pt>
                <c:pt idx="57103">
                  <c:v>1.8598900000000002E-2</c:v>
                </c:pt>
                <c:pt idx="57104">
                  <c:v>1.8481000000000001E-2</c:v>
                </c:pt>
                <c:pt idx="57105">
                  <c:v>1.8366299999999999E-2</c:v>
                </c:pt>
                <c:pt idx="57106">
                  <c:v>1.8256700000000001E-2</c:v>
                </c:pt>
                <c:pt idx="57107">
                  <c:v>1.8153800000000001E-2</c:v>
                </c:pt>
                <c:pt idx="57108">
                  <c:v>1.80594E-2</c:v>
                </c:pt>
                <c:pt idx="57109">
                  <c:v>1.7975600000000001E-2</c:v>
                </c:pt>
                <c:pt idx="57110">
                  <c:v>1.7904300000000001E-2</c:v>
                </c:pt>
                <c:pt idx="57111">
                  <c:v>1.78473E-2</c:v>
                </c:pt>
                <c:pt idx="57112">
                  <c:v>1.7806499999999999E-2</c:v>
                </c:pt>
                <c:pt idx="57113">
                  <c:v>1.77837E-2</c:v>
                </c:pt>
                <c:pt idx="57114">
                  <c:v>1.77807E-2</c:v>
                </c:pt>
                <c:pt idx="57115">
                  <c:v>1.7798999999999999E-2</c:v>
                </c:pt>
                <c:pt idx="57116">
                  <c:v>1.7840499999999999E-2</c:v>
                </c:pt>
                <c:pt idx="57117">
                  <c:v>1.7906700000000001E-2</c:v>
                </c:pt>
                <c:pt idx="57118">
                  <c:v>1.7999500000000002E-2</c:v>
                </c:pt>
                <c:pt idx="57119">
                  <c:v>1.8120500000000001E-2</c:v>
                </c:pt>
                <c:pt idx="57120">
                  <c:v>1.8271200000000001E-2</c:v>
                </c:pt>
                <c:pt idx="57121">
                  <c:v>1.8453000000000001E-2</c:v>
                </c:pt>
                <c:pt idx="57122">
                  <c:v>1.8667400000000001E-2</c:v>
                </c:pt>
                <c:pt idx="57123">
                  <c:v>1.8915499999999998E-2</c:v>
                </c:pt>
                <c:pt idx="57124">
                  <c:v>1.9198699999999999E-2</c:v>
                </c:pt>
                <c:pt idx="57125">
                  <c:v>1.9518299999999999E-2</c:v>
                </c:pt>
                <c:pt idx="57126">
                  <c:v>1.98756E-2</c:v>
                </c:pt>
                <c:pt idx="57127">
                  <c:v>2.02718E-2</c:v>
                </c:pt>
                <c:pt idx="57128">
                  <c:v>2.07076E-2</c:v>
                </c:pt>
                <c:pt idx="57129">
                  <c:v>2.1183799999999999E-2</c:v>
                </c:pt>
                <c:pt idx="57130">
                  <c:v>2.17012E-2</c:v>
                </c:pt>
                <c:pt idx="57131">
                  <c:v>2.22604E-2</c:v>
                </c:pt>
                <c:pt idx="57132">
                  <c:v>2.2862400000000001E-2</c:v>
                </c:pt>
                <c:pt idx="57133">
                  <c:v>2.3507799999999999E-2</c:v>
                </c:pt>
                <c:pt idx="57134">
                  <c:v>2.4197099999999999E-2</c:v>
                </c:pt>
                <c:pt idx="57135">
                  <c:v>2.49307E-2</c:v>
                </c:pt>
                <c:pt idx="57136">
                  <c:v>2.57088E-2</c:v>
                </c:pt>
                <c:pt idx="57137">
                  <c:v>2.65315E-2</c:v>
                </c:pt>
                <c:pt idx="57138">
                  <c:v>2.73989E-2</c:v>
                </c:pt>
                <c:pt idx="57139">
                  <c:v>2.8310999999999999E-2</c:v>
                </c:pt>
                <c:pt idx="57140">
                  <c:v>2.9267600000000001E-2</c:v>
                </c:pt>
                <c:pt idx="57141">
                  <c:v>3.0268300000000001E-2</c:v>
                </c:pt>
                <c:pt idx="57142">
                  <c:v>3.1312899999999998E-2</c:v>
                </c:pt>
                <c:pt idx="57143">
                  <c:v>3.2400999999999999E-2</c:v>
                </c:pt>
                <c:pt idx="57144">
                  <c:v>3.3532199999999998E-2</c:v>
                </c:pt>
                <c:pt idx="57145">
                  <c:v>3.4705699999999999E-2</c:v>
                </c:pt>
                <c:pt idx="57146">
                  <c:v>3.5920800000000003E-2</c:v>
                </c:pt>
                <c:pt idx="57147">
                  <c:v>3.7176599999999997E-2</c:v>
                </c:pt>
                <c:pt idx="57148">
                  <c:v>3.8472300000000001E-2</c:v>
                </c:pt>
                <c:pt idx="57149">
                  <c:v>3.9806500000000002E-2</c:v>
                </c:pt>
                <c:pt idx="57150">
                  <c:v>4.1178300000000001E-2</c:v>
                </c:pt>
                <c:pt idx="57151">
                  <c:v>4.2586199999999998E-2</c:v>
                </c:pt>
                <c:pt idx="57152">
                  <c:v>4.40293E-2</c:v>
                </c:pt>
                <c:pt idx="57153">
                  <c:v>4.55063E-2</c:v>
                </c:pt>
                <c:pt idx="57154">
                  <c:v>4.7015899999999999E-2</c:v>
                </c:pt>
                <c:pt idx="57155">
                  <c:v>4.8556299999999997E-2</c:v>
                </c:pt>
                <c:pt idx="57156">
                  <c:v>5.0125500000000003E-2</c:v>
                </c:pt>
                <c:pt idx="57157">
                  <c:v>5.1721499999999997E-2</c:v>
                </c:pt>
                <c:pt idx="57158">
                  <c:v>5.3342300000000002E-2</c:v>
                </c:pt>
                <c:pt idx="57159">
                  <c:v>5.4986199999999999E-2</c:v>
                </c:pt>
                <c:pt idx="57160">
                  <c:v>5.6650800000000001E-2</c:v>
                </c:pt>
                <c:pt idx="57161">
                  <c:v>5.8333999999999997E-2</c:v>
                </c:pt>
                <c:pt idx="57162">
                  <c:v>6.0033499999999997E-2</c:v>
                </c:pt>
                <c:pt idx="57163">
                  <c:v>6.17469E-2</c:v>
                </c:pt>
                <c:pt idx="57164">
                  <c:v>6.3471899999999998E-2</c:v>
                </c:pt>
                <c:pt idx="57165">
                  <c:v>6.5205799999999994E-2</c:v>
                </c:pt>
                <c:pt idx="57166">
                  <c:v>6.6945699999999997E-2</c:v>
                </c:pt>
                <c:pt idx="57167">
                  <c:v>6.8689200000000006E-2</c:v>
                </c:pt>
                <c:pt idx="57168">
                  <c:v>7.0433599999999999E-2</c:v>
                </c:pt>
                <c:pt idx="57169">
                  <c:v>7.2176299999999999E-2</c:v>
                </c:pt>
                <c:pt idx="57170">
                  <c:v>7.39147E-2</c:v>
                </c:pt>
                <c:pt idx="57171">
                  <c:v>7.5645699999999996E-2</c:v>
                </c:pt>
                <c:pt idx="57172">
                  <c:v>7.7366400000000002E-2</c:v>
                </c:pt>
                <c:pt idx="57173">
                  <c:v>7.9074199999999997E-2</c:v>
                </c:pt>
                <c:pt idx="57174">
                  <c:v>8.0766099999999993E-2</c:v>
                </c:pt>
                <c:pt idx="57175">
                  <c:v>8.2439399999999996E-2</c:v>
                </c:pt>
                <c:pt idx="57176">
                  <c:v>8.4090999999999999E-2</c:v>
                </c:pt>
                <c:pt idx="57177">
                  <c:v>8.5718000000000003E-2</c:v>
                </c:pt>
                <c:pt idx="57178">
                  <c:v>8.7317500000000006E-2</c:v>
                </c:pt>
                <c:pt idx="57179">
                  <c:v>8.8886499999999993E-2</c:v>
                </c:pt>
                <c:pt idx="57180">
                  <c:v>9.0422100000000005E-2</c:v>
                </c:pt>
                <c:pt idx="57181">
                  <c:v>9.1921000000000003E-2</c:v>
                </c:pt>
                <c:pt idx="57182">
                  <c:v>9.3380299999999999E-2</c:v>
                </c:pt>
                <c:pt idx="57183">
                  <c:v>9.4796699999999998E-2</c:v>
                </c:pt>
                <c:pt idx="57184">
                  <c:v>9.6167199999999994E-2</c:v>
                </c:pt>
                <c:pt idx="57185">
                  <c:v>9.7488900000000003E-2</c:v>
                </c:pt>
                <c:pt idx="57186">
                  <c:v>9.8759100000000002E-2</c:v>
                </c:pt>
                <c:pt idx="57187">
                  <c:v>9.9974999999999994E-2</c:v>
                </c:pt>
                <c:pt idx="57188">
                  <c:v>0.101134</c:v>
                </c:pt>
                <c:pt idx="57189">
                  <c:v>0.102233</c:v>
                </c:pt>
                <c:pt idx="57190">
                  <c:v>0.10327</c:v>
                </c:pt>
                <c:pt idx="57191">
                  <c:v>0.104241</c:v>
                </c:pt>
                <c:pt idx="57192">
                  <c:v>0.105146</c:v>
                </c:pt>
                <c:pt idx="57193">
                  <c:v>0.10598</c:v>
                </c:pt>
                <c:pt idx="57194">
                  <c:v>0.106742</c:v>
                </c:pt>
                <c:pt idx="57195">
                  <c:v>0.10743</c:v>
                </c:pt>
                <c:pt idx="57196">
                  <c:v>0.10804</c:v>
                </c:pt>
                <c:pt idx="57197">
                  <c:v>0.108572</c:v>
                </c:pt>
                <c:pt idx="57198">
                  <c:v>0.10902199999999999</c:v>
                </c:pt>
                <c:pt idx="57199">
                  <c:v>0.109389</c:v>
                </c:pt>
                <c:pt idx="57200">
                  <c:v>0.10967200000000001</c:v>
                </c:pt>
                <c:pt idx="57201">
                  <c:v>0.10986799999999999</c:v>
                </c:pt>
                <c:pt idx="57202">
                  <c:v>0.109976</c:v>
                </c:pt>
                <c:pt idx="57203">
                  <c:v>0.10999399999999999</c:v>
                </c:pt>
                <c:pt idx="57204">
                  <c:v>0.109921</c:v>
                </c:pt>
                <c:pt idx="57205">
                  <c:v>0.10975600000000001</c:v>
                </c:pt>
                <c:pt idx="57206">
                  <c:v>0.109498</c:v>
                </c:pt>
                <c:pt idx="57207">
                  <c:v>0.10914500000000001</c:v>
                </c:pt>
                <c:pt idx="57208">
                  <c:v>0.108698</c:v>
                </c:pt>
                <c:pt idx="57209">
                  <c:v>0.108154</c:v>
                </c:pt>
                <c:pt idx="57210">
                  <c:v>0.107514</c:v>
                </c:pt>
                <c:pt idx="57211">
                  <c:v>0.106777</c:v>
                </c:pt>
                <c:pt idx="57212">
                  <c:v>0.10594099999999999</c:v>
                </c:pt>
                <c:pt idx="57213">
                  <c:v>0.105008</c:v>
                </c:pt>
                <c:pt idx="57214">
                  <c:v>0.103976</c:v>
                </c:pt>
                <c:pt idx="57215">
                  <c:v>0.10284699999999999</c:v>
                </c:pt>
                <c:pt idx="57216">
                  <c:v>0.101619</c:v>
                </c:pt>
                <c:pt idx="57217">
                  <c:v>0.10029399999999999</c:v>
                </c:pt>
                <c:pt idx="57218">
                  <c:v>9.8871799999999996E-2</c:v>
                </c:pt>
                <c:pt idx="57219">
                  <c:v>9.73527E-2</c:v>
                </c:pt>
                <c:pt idx="57220">
                  <c:v>9.5737799999999998E-2</c:v>
                </c:pt>
                <c:pt idx="57221">
                  <c:v>9.4028200000000006E-2</c:v>
                </c:pt>
                <c:pt idx="57222">
                  <c:v>9.2224799999999996E-2</c:v>
                </c:pt>
                <c:pt idx="57223">
                  <c:v>9.0329099999999996E-2</c:v>
                </c:pt>
                <c:pt idx="57224">
                  <c:v>8.8342199999999996E-2</c:v>
                </c:pt>
                <c:pt idx="57225">
                  <c:v>8.6265599999999998E-2</c:v>
                </c:pt>
                <c:pt idx="57226">
                  <c:v>8.4100800000000003E-2</c:v>
                </c:pt>
                <c:pt idx="57227">
                  <c:v>8.1849400000000003E-2</c:v>
                </c:pt>
                <c:pt idx="57228">
                  <c:v>7.9513200000000006E-2</c:v>
                </c:pt>
                <c:pt idx="57229">
                  <c:v>7.7094300000000004E-2</c:v>
                </c:pt>
                <c:pt idx="57230">
                  <c:v>7.4594599999999997E-2</c:v>
                </c:pt>
                <c:pt idx="57231">
                  <c:v>7.20166E-2</c:v>
                </c:pt>
                <c:pt idx="57232">
                  <c:v>6.9362699999999999E-2</c:v>
                </c:pt>
                <c:pt idx="57233">
                  <c:v>6.6635299999999995E-2</c:v>
                </c:pt>
                <c:pt idx="57234">
                  <c:v>6.3837000000000005E-2</c:v>
                </c:pt>
                <c:pt idx="57235">
                  <c:v>6.0970400000000001E-2</c:v>
                </c:pt>
                <c:pt idx="57236">
                  <c:v>5.8038399999999997E-2</c:v>
                </c:pt>
                <c:pt idx="57237">
                  <c:v>5.5043799999999997E-2</c:v>
                </c:pt>
                <c:pt idx="57238">
                  <c:v>5.1989599999999997E-2</c:v>
                </c:pt>
                <c:pt idx="57239">
                  <c:v>4.8878600000000001E-2</c:v>
                </c:pt>
                <c:pt idx="57240">
                  <c:v>4.5713900000000002E-2</c:v>
                </c:pt>
                <c:pt idx="57241">
                  <c:v>4.2498599999999997E-2</c:v>
                </c:pt>
                <c:pt idx="57242">
                  <c:v>3.9236100000000003E-2</c:v>
                </c:pt>
                <c:pt idx="57243">
                  <c:v>3.5929799999999998E-2</c:v>
                </c:pt>
                <c:pt idx="57244">
                  <c:v>3.2583099999999997E-2</c:v>
                </c:pt>
                <c:pt idx="57245">
                  <c:v>2.91994E-2</c:v>
                </c:pt>
                <c:pt idx="57246">
                  <c:v>2.5782200000000002E-2</c:v>
                </c:pt>
                <c:pt idx="57247">
                  <c:v>2.2335199999999999E-2</c:v>
                </c:pt>
                <c:pt idx="57248">
                  <c:v>1.88621E-2</c:v>
                </c:pt>
                <c:pt idx="57249">
                  <c:v>1.5366400000000001E-2</c:v>
                </c:pt>
                <c:pt idx="57250">
                  <c:v>1.1852100000000001E-2</c:v>
                </c:pt>
                <c:pt idx="57251" formatCode="0.00E+00">
                  <c:v>8.3229299999999992E-3</c:v>
                </c:pt>
                <c:pt idx="57252" formatCode="0.00E+00">
                  <c:v>4.7825599999999999E-3</c:v>
                </c:pt>
                <c:pt idx="57253" formatCode="0.00E+00">
                  <c:v>1.2347199999999999E-3</c:v>
                </c:pt>
                <c:pt idx="57254" formatCode="0.00E+00">
                  <c:v>-2.3166900000000002E-3</c:v>
                </c:pt>
                <c:pt idx="57255" formatCode="0.00E+00">
                  <c:v>-5.8677299999999998E-3</c:v>
                </c:pt>
                <c:pt idx="57256" formatCode="0.00E+00">
                  <c:v>-9.4145199999999991E-3</c:v>
                </c:pt>
                <c:pt idx="57257">
                  <c:v>-1.29532E-2</c:v>
                </c:pt>
                <c:pt idx="57258">
                  <c:v>-1.6479899999999999E-2</c:v>
                </c:pt>
                <c:pt idx="57259">
                  <c:v>-1.99907E-2</c:v>
                </c:pt>
                <c:pt idx="57260">
                  <c:v>-2.3481700000000001E-2</c:v>
                </c:pt>
                <c:pt idx="57261">
                  <c:v>-2.6949000000000001E-2</c:v>
                </c:pt>
                <c:pt idx="57262">
                  <c:v>-3.0388800000000001E-2</c:v>
                </c:pt>
                <c:pt idx="57263">
                  <c:v>-3.3797399999999998E-2</c:v>
                </c:pt>
                <c:pt idx="57264">
                  <c:v>-3.71709E-2</c:v>
                </c:pt>
                <c:pt idx="57265">
                  <c:v>-4.0505600000000003E-2</c:v>
                </c:pt>
                <c:pt idx="57266">
                  <c:v>-4.3797700000000002E-2</c:v>
                </c:pt>
                <c:pt idx="57267">
                  <c:v>-4.7043599999999998E-2</c:v>
                </c:pt>
                <c:pt idx="57268">
                  <c:v>-5.0239699999999998E-2</c:v>
                </c:pt>
                <c:pt idx="57269">
                  <c:v>-5.3382300000000001E-2</c:v>
                </c:pt>
                <c:pt idx="57270">
                  <c:v>-5.6467999999999997E-2</c:v>
                </c:pt>
                <c:pt idx="57271">
                  <c:v>-5.9493299999999999E-2</c:v>
                </c:pt>
                <c:pt idx="57272">
                  <c:v>-6.24551E-2</c:v>
                </c:pt>
                <c:pt idx="57273">
                  <c:v>-6.5349900000000002E-2</c:v>
                </c:pt>
                <c:pt idx="57274">
                  <c:v>-6.8174700000000005E-2</c:v>
                </c:pt>
                <c:pt idx="57275">
                  <c:v>-7.0926299999999998E-2</c:v>
                </c:pt>
                <c:pt idx="57276">
                  <c:v>-7.3601700000000006E-2</c:v>
                </c:pt>
                <c:pt idx="57277">
                  <c:v>-7.6198000000000002E-2</c:v>
                </c:pt>
                <c:pt idx="57278">
                  <c:v>-7.8712299999999999E-2</c:v>
                </c:pt>
                <c:pt idx="57279">
                  <c:v>-8.1142099999999995E-2</c:v>
                </c:pt>
                <c:pt idx="57280">
                  <c:v>-8.3484699999999995E-2</c:v>
                </c:pt>
                <c:pt idx="57281">
                  <c:v>-8.57377E-2</c:v>
                </c:pt>
                <c:pt idx="57282">
                  <c:v>-8.7898500000000004E-2</c:v>
                </c:pt>
                <c:pt idx="57283">
                  <c:v>-8.99649E-2</c:v>
                </c:pt>
                <c:pt idx="57284">
                  <c:v>-9.19349E-2</c:v>
                </c:pt>
                <c:pt idx="57285">
                  <c:v>-9.3806200000000006E-2</c:v>
                </c:pt>
                <c:pt idx="57286">
                  <c:v>-9.5577099999999998E-2</c:v>
                </c:pt>
                <c:pt idx="57287">
                  <c:v>-9.7245700000000004E-2</c:v>
                </c:pt>
                <c:pt idx="57288">
                  <c:v>-9.8810400000000007E-2</c:v>
                </c:pt>
                <c:pt idx="57289">
                  <c:v>-0.10027</c:v>
                </c:pt>
                <c:pt idx="57290">
                  <c:v>-0.101622</c:v>
                </c:pt>
                <c:pt idx="57291">
                  <c:v>-0.102866</c:v>
                </c:pt>
                <c:pt idx="57292">
                  <c:v>-0.104002</c:v>
                </c:pt>
                <c:pt idx="57293">
                  <c:v>-0.105027</c:v>
                </c:pt>
                <c:pt idx="57294">
                  <c:v>-0.10594000000000001</c:v>
                </c:pt>
                <c:pt idx="57295">
                  <c:v>-0.106743</c:v>
                </c:pt>
                <c:pt idx="57296">
                  <c:v>-0.107433</c:v>
                </c:pt>
                <c:pt idx="57297">
                  <c:v>-0.10800999999999999</c:v>
                </c:pt>
                <c:pt idx="57298">
                  <c:v>-0.108474</c:v>
                </c:pt>
                <c:pt idx="57299">
                  <c:v>-0.10882500000000001</c:v>
                </c:pt>
                <c:pt idx="57300">
                  <c:v>-0.10906299999999999</c:v>
                </c:pt>
                <c:pt idx="57301">
                  <c:v>-0.10918799999999999</c:v>
                </c:pt>
                <c:pt idx="57302">
                  <c:v>-0.10920000000000001</c:v>
                </c:pt>
                <c:pt idx="57303">
                  <c:v>-0.1091</c:v>
                </c:pt>
                <c:pt idx="57304">
                  <c:v>-0.108888</c:v>
                </c:pt>
                <c:pt idx="57305">
                  <c:v>-0.10856499999999999</c:v>
                </c:pt>
                <c:pt idx="57306">
                  <c:v>-0.108131</c:v>
                </c:pt>
                <c:pt idx="57307">
                  <c:v>-0.107588</c:v>
                </c:pt>
                <c:pt idx="57308">
                  <c:v>-0.106936</c:v>
                </c:pt>
                <c:pt idx="57309">
                  <c:v>-0.10617799999999999</c:v>
                </c:pt>
                <c:pt idx="57310">
                  <c:v>-0.105313</c:v>
                </c:pt>
                <c:pt idx="57311">
                  <c:v>-0.10434400000000001</c:v>
                </c:pt>
                <c:pt idx="57312">
                  <c:v>-0.103272</c:v>
                </c:pt>
                <c:pt idx="57313">
                  <c:v>-0.102099</c:v>
                </c:pt>
                <c:pt idx="57314">
                  <c:v>-0.100826</c:v>
                </c:pt>
                <c:pt idx="57315">
                  <c:v>-9.9455600000000005E-2</c:v>
                </c:pt>
                <c:pt idx="57316">
                  <c:v>-9.7989699999999999E-2</c:v>
                </c:pt>
                <c:pt idx="57317">
                  <c:v>-9.6430500000000002E-2</c:v>
                </c:pt>
                <c:pt idx="57318">
                  <c:v>-9.4780000000000003E-2</c:v>
                </c:pt>
                <c:pt idx="57319">
                  <c:v>-9.3040800000000007E-2</c:v>
                </c:pt>
                <c:pt idx="57320">
                  <c:v>-9.1215000000000004E-2</c:v>
                </c:pt>
                <c:pt idx="57321">
                  <c:v>-8.9305399999999993E-2</c:v>
                </c:pt>
                <c:pt idx="57322">
                  <c:v>-8.7314500000000003E-2</c:v>
                </c:pt>
                <c:pt idx="57323">
                  <c:v>-8.5245000000000001E-2</c:v>
                </c:pt>
                <c:pt idx="57324">
                  <c:v>-8.3099699999999999E-2</c:v>
                </c:pt>
                <c:pt idx="57325">
                  <c:v>-8.0881400000000006E-2</c:v>
                </c:pt>
                <c:pt idx="57326">
                  <c:v>-7.8593099999999999E-2</c:v>
                </c:pt>
                <c:pt idx="57327">
                  <c:v>-7.6238100000000003E-2</c:v>
                </c:pt>
                <c:pt idx="57328">
                  <c:v>-7.3819499999999996E-2</c:v>
                </c:pt>
                <c:pt idx="57329">
                  <c:v>-7.1340399999999998E-2</c:v>
                </c:pt>
                <c:pt idx="57330">
                  <c:v>-6.8804100000000007E-2</c:v>
                </c:pt>
                <c:pt idx="57331">
                  <c:v>-6.6213900000000006E-2</c:v>
                </c:pt>
                <c:pt idx="57332">
                  <c:v>-6.3573099999999994E-2</c:v>
                </c:pt>
                <c:pt idx="57333">
                  <c:v>-6.0885000000000002E-2</c:v>
                </c:pt>
                <c:pt idx="57334">
                  <c:v>-5.8153000000000003E-2</c:v>
                </c:pt>
                <c:pt idx="57335">
                  <c:v>-5.5380600000000002E-2</c:v>
                </c:pt>
                <c:pt idx="57336">
                  <c:v>-5.2571199999999998E-2</c:v>
                </c:pt>
                <c:pt idx="57337">
                  <c:v>-4.9728300000000003E-2</c:v>
                </c:pt>
                <c:pt idx="57338">
                  <c:v>-4.6855300000000003E-2</c:v>
                </c:pt>
                <c:pt idx="57339">
                  <c:v>-4.3955800000000003E-2</c:v>
                </c:pt>
                <c:pt idx="57340">
                  <c:v>-4.1033199999999999E-2</c:v>
                </c:pt>
                <c:pt idx="57341">
                  <c:v>-3.8091100000000003E-2</c:v>
                </c:pt>
                <c:pt idx="57342">
                  <c:v>-3.5132900000000002E-2</c:v>
                </c:pt>
                <c:pt idx="57343">
                  <c:v>-3.2162200000000002E-2</c:v>
                </c:pt>
                <c:pt idx="57344">
                  <c:v>-2.9182400000000001E-2</c:v>
                </c:pt>
                <c:pt idx="57345">
                  <c:v>-2.6196899999999999E-2</c:v>
                </c:pt>
                <c:pt idx="57346">
                  <c:v>-2.3209299999999999E-2</c:v>
                </c:pt>
                <c:pt idx="57347">
                  <c:v>-2.0222799999999999E-2</c:v>
                </c:pt>
                <c:pt idx="57348">
                  <c:v>-1.72409E-2</c:v>
                </c:pt>
                <c:pt idx="57349">
                  <c:v>-1.4266900000000001E-2</c:v>
                </c:pt>
                <c:pt idx="57350">
                  <c:v>-1.1304099999999999E-2</c:v>
                </c:pt>
                <c:pt idx="57351" formatCode="0.00E+00">
                  <c:v>-8.3557100000000006E-3</c:v>
                </c:pt>
                <c:pt idx="57352" formatCode="0.00E+00">
                  <c:v>-5.4249399999999996E-3</c:v>
                </c:pt>
                <c:pt idx="57353" formatCode="0.00E+00">
                  <c:v>-2.5149199999999999E-3</c:v>
                </c:pt>
                <c:pt idx="57354" formatCode="0.00E+00">
                  <c:v>3.7125500000000002E-4</c:v>
                </c:pt>
                <c:pt idx="57355" formatCode="0.00E+00">
                  <c:v>3.2305699999999999E-3</c:v>
                </c:pt>
                <c:pt idx="57356" formatCode="0.00E+00">
                  <c:v>6.0600899999999997E-3</c:v>
                </c:pt>
                <c:pt idx="57357" formatCode="0.00E+00">
                  <c:v>8.8569100000000008E-3</c:v>
                </c:pt>
                <c:pt idx="57358">
                  <c:v>1.16182E-2</c:v>
                </c:pt>
                <c:pt idx="57359">
                  <c:v>1.43413E-2</c:v>
                </c:pt>
                <c:pt idx="57360">
                  <c:v>1.70235E-2</c:v>
                </c:pt>
                <c:pt idx="57361">
                  <c:v>1.9662300000000001E-2</c:v>
                </c:pt>
                <c:pt idx="57362">
                  <c:v>2.22551E-2</c:v>
                </c:pt>
                <c:pt idx="57363">
                  <c:v>2.4799499999999999E-2</c:v>
                </c:pt>
                <c:pt idx="57364">
                  <c:v>2.72933E-2</c:v>
                </c:pt>
                <c:pt idx="57365">
                  <c:v>2.9734300000000002E-2</c:v>
                </c:pt>
                <c:pt idx="57366">
                  <c:v>3.2120200000000002E-2</c:v>
                </c:pt>
                <c:pt idx="57367">
                  <c:v>3.4449199999999999E-2</c:v>
                </c:pt>
                <c:pt idx="57368">
                  <c:v>3.67192E-2</c:v>
                </c:pt>
                <c:pt idx="57369">
                  <c:v>3.8928400000000002E-2</c:v>
                </c:pt>
                <c:pt idx="57370">
                  <c:v>4.1075199999999999E-2</c:v>
                </c:pt>
                <c:pt idx="57371">
                  <c:v>4.3157899999999999E-2</c:v>
                </c:pt>
                <c:pt idx="57372">
                  <c:v>4.5175E-2</c:v>
                </c:pt>
                <c:pt idx="57373">
                  <c:v>4.7125100000000003E-2</c:v>
                </c:pt>
                <c:pt idx="57374">
                  <c:v>4.9006899999999999E-2</c:v>
                </c:pt>
                <c:pt idx="57375">
                  <c:v>5.0819200000000002E-2</c:v>
                </c:pt>
                <c:pt idx="57376">
                  <c:v>5.2560900000000001E-2</c:v>
                </c:pt>
                <c:pt idx="57377">
                  <c:v>5.4231099999999997E-2</c:v>
                </c:pt>
                <c:pt idx="57378">
                  <c:v>5.5828799999999998E-2</c:v>
                </c:pt>
                <c:pt idx="57379">
                  <c:v>5.7353300000000003E-2</c:v>
                </c:pt>
                <c:pt idx="57380">
                  <c:v>5.8804000000000002E-2</c:v>
                </c:pt>
                <c:pt idx="57381">
                  <c:v>6.0180299999999999E-2</c:v>
                </c:pt>
                <c:pt idx="57382">
                  <c:v>6.1481800000000003E-2</c:v>
                </c:pt>
                <c:pt idx="57383">
                  <c:v>6.2708100000000003E-2</c:v>
                </c:pt>
                <c:pt idx="57384">
                  <c:v>6.3859100000000002E-2</c:v>
                </c:pt>
                <c:pt idx="57385">
                  <c:v>6.4934500000000006E-2</c:v>
                </c:pt>
                <c:pt idx="57386">
                  <c:v>6.5934400000000004E-2</c:v>
                </c:pt>
                <c:pt idx="57387">
                  <c:v>6.6858899999999999E-2</c:v>
                </c:pt>
                <c:pt idx="57388">
                  <c:v>6.7708099999999993E-2</c:v>
                </c:pt>
                <c:pt idx="57389">
                  <c:v>6.8482299999999996E-2</c:v>
                </c:pt>
                <c:pt idx="57390">
                  <c:v>6.9181900000000005E-2</c:v>
                </c:pt>
                <c:pt idx="57391">
                  <c:v>6.9807400000000006E-2</c:v>
                </c:pt>
                <c:pt idx="57392">
                  <c:v>7.0359199999999997E-2</c:v>
                </c:pt>
                <c:pt idx="57393">
                  <c:v>7.0838200000000004E-2</c:v>
                </c:pt>
                <c:pt idx="57394">
                  <c:v>7.1245000000000003E-2</c:v>
                </c:pt>
                <c:pt idx="57395">
                  <c:v>7.1580400000000002E-2</c:v>
                </c:pt>
                <c:pt idx="57396">
                  <c:v>7.1845300000000001E-2</c:v>
                </c:pt>
                <c:pt idx="57397">
                  <c:v>7.2040800000000002E-2</c:v>
                </c:pt>
                <c:pt idx="57398">
                  <c:v>7.2167899999999993E-2</c:v>
                </c:pt>
                <c:pt idx="57399">
                  <c:v>7.2227700000000006E-2</c:v>
                </c:pt>
                <c:pt idx="57400">
                  <c:v>7.2221400000000005E-2</c:v>
                </c:pt>
                <c:pt idx="57401">
                  <c:v>7.2150400000000003E-2</c:v>
                </c:pt>
                <c:pt idx="57402">
                  <c:v>7.2015999999999997E-2</c:v>
                </c:pt>
                <c:pt idx="57403">
                  <c:v>7.1819499999999994E-2</c:v>
                </c:pt>
                <c:pt idx="57404">
                  <c:v>7.1562399999999998E-2</c:v>
                </c:pt>
                <c:pt idx="57405">
                  <c:v>7.1246299999999999E-2</c:v>
                </c:pt>
                <c:pt idx="57406">
                  <c:v>7.0872699999999997E-2</c:v>
                </c:pt>
                <c:pt idx="57407">
                  <c:v>7.0443199999999997E-2</c:v>
                </c:pt>
                <c:pt idx="57408">
                  <c:v>6.9959499999999994E-2</c:v>
                </c:pt>
                <c:pt idx="57409">
                  <c:v>6.9423299999999993E-2</c:v>
                </c:pt>
                <c:pt idx="57410">
                  <c:v>6.8836400000000006E-2</c:v>
                </c:pt>
                <c:pt idx="57411">
                  <c:v>6.8200399999999994E-2</c:v>
                </c:pt>
                <c:pt idx="57412">
                  <c:v>6.7517300000000002E-2</c:v>
                </c:pt>
                <c:pt idx="57413">
                  <c:v>6.6788799999999995E-2</c:v>
                </c:pt>
                <c:pt idx="57414">
                  <c:v>6.6016699999999998E-2</c:v>
                </c:pt>
                <c:pt idx="57415">
                  <c:v>6.52031E-2</c:v>
                </c:pt>
                <c:pt idx="57416">
                  <c:v>6.4349600000000007E-2</c:v>
                </c:pt>
                <c:pt idx="57417">
                  <c:v>6.3458299999999995E-2</c:v>
                </c:pt>
                <c:pt idx="57418">
                  <c:v>6.2531100000000006E-2</c:v>
                </c:pt>
                <c:pt idx="57419">
                  <c:v>6.1569800000000001E-2</c:v>
                </c:pt>
                <c:pt idx="57420">
                  <c:v>6.0576400000000002E-2</c:v>
                </c:pt>
                <c:pt idx="57421">
                  <c:v>5.9552800000000003E-2</c:v>
                </c:pt>
                <c:pt idx="57422">
                  <c:v>5.8500900000000002E-2</c:v>
                </c:pt>
                <c:pt idx="57423">
                  <c:v>5.7422500000000001E-2</c:v>
                </c:pt>
                <c:pt idx="57424">
                  <c:v>5.6319599999999997E-2</c:v>
                </c:pt>
                <c:pt idx="57425">
                  <c:v>5.5194100000000003E-2</c:v>
                </c:pt>
                <c:pt idx="57426">
                  <c:v>5.4047699999999997E-2</c:v>
                </c:pt>
                <c:pt idx="57427">
                  <c:v>5.2882400000000003E-2</c:v>
                </c:pt>
                <c:pt idx="57428">
                  <c:v>5.1699799999999997E-2</c:v>
                </c:pt>
                <c:pt idx="57429">
                  <c:v>5.0501900000000002E-2</c:v>
                </c:pt>
                <c:pt idx="57430">
                  <c:v>4.9290300000000002E-2</c:v>
                </c:pt>
                <c:pt idx="57431">
                  <c:v>4.8066699999999997E-2</c:v>
                </c:pt>
                <c:pt idx="57432">
                  <c:v>4.6832899999999997E-2</c:v>
                </c:pt>
                <c:pt idx="57433">
                  <c:v>4.5590400000000003E-2</c:v>
                </c:pt>
                <c:pt idx="57434">
                  <c:v>4.4340900000000003E-2</c:v>
                </c:pt>
                <c:pt idx="57435">
                  <c:v>4.3085900000000003E-2</c:v>
                </c:pt>
                <c:pt idx="57436">
                  <c:v>4.18269E-2</c:v>
                </c:pt>
                <c:pt idx="57437">
                  <c:v>4.0565400000000001E-2</c:v>
                </c:pt>
                <c:pt idx="57438">
                  <c:v>3.9302799999999999E-2</c:v>
                </c:pt>
                <c:pt idx="57439">
                  <c:v>3.8040499999999998E-2</c:v>
                </c:pt>
                <c:pt idx="57440">
                  <c:v>3.6779800000000001E-2</c:v>
                </c:pt>
                <c:pt idx="57441">
                  <c:v>3.5521799999999999E-2</c:v>
                </c:pt>
                <c:pt idx="57442">
                  <c:v>3.4267899999999997E-2</c:v>
                </c:pt>
                <c:pt idx="57443">
                  <c:v>3.3019199999999999E-2</c:v>
                </c:pt>
                <c:pt idx="57444">
                  <c:v>3.1776800000000001E-2</c:v>
                </c:pt>
                <c:pt idx="57445">
                  <c:v>3.0541599999999999E-2</c:v>
                </c:pt>
                <c:pt idx="57446">
                  <c:v>2.9314699999999999E-2</c:v>
                </c:pt>
                <c:pt idx="57447">
                  <c:v>2.8096900000000001E-2</c:v>
                </c:pt>
                <c:pt idx="57448">
                  <c:v>2.6889199999999999E-2</c:v>
                </c:pt>
                <c:pt idx="57449">
                  <c:v>2.5692300000000001E-2</c:v>
                </c:pt>
                <c:pt idx="57450">
                  <c:v>2.4506900000000002E-2</c:v>
                </c:pt>
                <c:pt idx="57451">
                  <c:v>2.3333699999999999E-2</c:v>
                </c:pt>
                <c:pt idx="57452">
                  <c:v>2.21733E-2</c:v>
                </c:pt>
                <c:pt idx="57453">
                  <c:v>2.1026199999999998E-2</c:v>
                </c:pt>
                <c:pt idx="57454">
                  <c:v>1.9892900000000002E-2</c:v>
                </c:pt>
                <c:pt idx="57455">
                  <c:v>1.87738E-2</c:v>
                </c:pt>
                <c:pt idx="57456">
                  <c:v>1.7669399999999998E-2</c:v>
                </c:pt>
                <c:pt idx="57457">
                  <c:v>1.6579799999999999E-2</c:v>
                </c:pt>
                <c:pt idx="57458">
                  <c:v>1.5505400000000001E-2</c:v>
                </c:pt>
                <c:pt idx="57459">
                  <c:v>1.44463E-2</c:v>
                </c:pt>
                <c:pt idx="57460">
                  <c:v>1.3402600000000001E-2</c:v>
                </c:pt>
                <c:pt idx="57461">
                  <c:v>1.2374400000000001E-2</c:v>
                </c:pt>
                <c:pt idx="57462">
                  <c:v>1.13618E-2</c:v>
                </c:pt>
                <c:pt idx="57463">
                  <c:v>1.03646E-2</c:v>
                </c:pt>
                <c:pt idx="57464" formatCode="0.00E+00">
                  <c:v>9.3828699999999998E-3</c:v>
                </c:pt>
                <c:pt idx="57465" formatCode="0.00E+00">
                  <c:v>8.4163999999999992E-3</c:v>
                </c:pt>
                <c:pt idx="57466" formatCode="0.00E+00">
                  <c:v>7.4650100000000002E-3</c:v>
                </c:pt>
                <c:pt idx="57467" formatCode="0.00E+00">
                  <c:v>6.5284799999999997E-3</c:v>
                </c:pt>
                <c:pt idx="57468" formatCode="0.00E+00">
                  <c:v>5.6065400000000001E-3</c:v>
                </c:pt>
                <c:pt idx="57469" formatCode="0.00E+00">
                  <c:v>4.69887E-3</c:v>
                </c:pt>
                <c:pt idx="57470" formatCode="0.00E+00">
                  <c:v>3.80511E-3</c:v>
                </c:pt>
                <c:pt idx="57471" formatCode="0.00E+00">
                  <c:v>2.92487E-3</c:v>
                </c:pt>
                <c:pt idx="57472" formatCode="0.00E+00">
                  <c:v>2.0577299999999998E-3</c:v>
                </c:pt>
                <c:pt idx="57473" formatCode="0.00E+00">
                  <c:v>1.2032200000000001E-3</c:v>
                </c:pt>
                <c:pt idx="57474" formatCode="0.00E+00">
                  <c:v>3.6085099999999998E-4</c:v>
                </c:pt>
                <c:pt idx="57475" formatCode="0.00E+00">
                  <c:v>-4.6989500000000001E-4</c:v>
                </c:pt>
                <c:pt idx="57476" formatCode="0.00E+00">
                  <c:v>-1.2895599999999999E-3</c:v>
                </c:pt>
                <c:pt idx="57477" formatCode="0.00E+00">
                  <c:v>-2.0987200000000001E-3</c:v>
                </c:pt>
                <c:pt idx="57478" formatCode="0.00E+00">
                  <c:v>-2.8979700000000001E-3</c:v>
                </c:pt>
                <c:pt idx="57479" formatCode="0.00E+00">
                  <c:v>-3.6878900000000001E-3</c:v>
                </c:pt>
                <c:pt idx="57480" formatCode="0.00E+00">
                  <c:v>-4.46913E-3</c:v>
                </c:pt>
                <c:pt idx="57481" formatCode="0.00E+00">
                  <c:v>-5.24232E-3</c:v>
                </c:pt>
                <c:pt idx="57482" formatCode="0.00E+00">
                  <c:v>-6.0080899999999998E-3</c:v>
                </c:pt>
                <c:pt idx="57483" formatCode="0.00E+00">
                  <c:v>-6.7670999999999999E-3</c:v>
                </c:pt>
                <c:pt idx="57484" formatCode="0.00E+00">
                  <c:v>-7.5200099999999997E-3</c:v>
                </c:pt>
                <c:pt idx="57485" formatCode="0.00E+00">
                  <c:v>-8.2674700000000007E-3</c:v>
                </c:pt>
                <c:pt idx="57486" formatCode="0.00E+00">
                  <c:v>-9.0101399999999998E-3</c:v>
                </c:pt>
                <c:pt idx="57487" formatCode="0.00E+00">
                  <c:v>-9.7486799999999992E-3</c:v>
                </c:pt>
                <c:pt idx="57488">
                  <c:v>-1.04837E-2</c:v>
                </c:pt>
                <c:pt idx="57489">
                  <c:v>-1.1215899999999999E-2</c:v>
                </c:pt>
                <c:pt idx="57490">
                  <c:v>-1.1945900000000001E-2</c:v>
                </c:pt>
                <c:pt idx="57491">
                  <c:v>-1.2674299999999999E-2</c:v>
                </c:pt>
                <c:pt idx="57492">
                  <c:v>-1.3401700000000001E-2</c:v>
                </c:pt>
                <c:pt idx="57493">
                  <c:v>-1.41286E-2</c:v>
                </c:pt>
                <c:pt idx="57494">
                  <c:v>-1.4855699999999999E-2</c:v>
                </c:pt>
                <c:pt idx="57495">
                  <c:v>-1.5583400000000001E-2</c:v>
                </c:pt>
                <c:pt idx="57496">
                  <c:v>-1.6312299999999998E-2</c:v>
                </c:pt>
                <c:pt idx="57497">
                  <c:v>-1.70428E-2</c:v>
                </c:pt>
                <c:pt idx="57498">
                  <c:v>-1.77754E-2</c:v>
                </c:pt>
                <c:pt idx="57499">
                  <c:v>-1.8510499999999999E-2</c:v>
                </c:pt>
                <c:pt idx="57500">
                  <c:v>-1.9248500000000002E-2</c:v>
                </c:pt>
                <c:pt idx="57501">
                  <c:v>-1.9989699999999999E-2</c:v>
                </c:pt>
                <c:pt idx="57502">
                  <c:v>-2.0734499999999999E-2</c:v>
                </c:pt>
                <c:pt idx="57503">
                  <c:v>-2.1483100000000002E-2</c:v>
                </c:pt>
                <c:pt idx="57504">
                  <c:v>-2.2235700000000001E-2</c:v>
                </c:pt>
                <c:pt idx="57505">
                  <c:v>-2.2992599999999998E-2</c:v>
                </c:pt>
                <c:pt idx="57506">
                  <c:v>-2.3753799999999999E-2</c:v>
                </c:pt>
                <c:pt idx="57507">
                  <c:v>-2.45194E-2</c:v>
                </c:pt>
                <c:pt idx="57508">
                  <c:v>-2.5289599999999999E-2</c:v>
                </c:pt>
                <c:pt idx="57509">
                  <c:v>-2.6064299999999999E-2</c:v>
                </c:pt>
                <c:pt idx="57510">
                  <c:v>-2.68434E-2</c:v>
                </c:pt>
                <c:pt idx="57511">
                  <c:v>-2.76268E-2</c:v>
                </c:pt>
                <c:pt idx="57512">
                  <c:v>-2.8414499999999999E-2</c:v>
                </c:pt>
                <c:pt idx="57513">
                  <c:v>-2.9206200000000002E-2</c:v>
                </c:pt>
                <c:pt idx="57514">
                  <c:v>-3.00016E-2</c:v>
                </c:pt>
                <c:pt idx="57515">
                  <c:v>-3.0800500000000001E-2</c:v>
                </c:pt>
                <c:pt idx="57516">
                  <c:v>-3.1602600000000002E-2</c:v>
                </c:pt>
                <c:pt idx="57517">
                  <c:v>-3.24073E-2</c:v>
                </c:pt>
                <c:pt idx="57518">
                  <c:v>-3.3214199999999999E-2</c:v>
                </c:pt>
                <c:pt idx="57519">
                  <c:v>-3.4022999999999998E-2</c:v>
                </c:pt>
                <c:pt idx="57520">
                  <c:v>-3.48329E-2</c:v>
                </c:pt>
                <c:pt idx="57521">
                  <c:v>-3.5643399999999999E-2</c:v>
                </c:pt>
                <c:pt idx="57522">
                  <c:v>-3.6453800000000001E-2</c:v>
                </c:pt>
                <c:pt idx="57523">
                  <c:v>-3.7263400000000002E-2</c:v>
                </c:pt>
                <c:pt idx="57524">
                  <c:v>-3.8071500000000001E-2</c:v>
                </c:pt>
                <c:pt idx="57525">
                  <c:v>-3.8877299999999997E-2</c:v>
                </c:pt>
                <c:pt idx="57526">
                  <c:v>-3.9679800000000001E-2</c:v>
                </c:pt>
                <c:pt idx="57527">
                  <c:v>-4.0478300000000002E-2</c:v>
                </c:pt>
                <c:pt idx="57528">
                  <c:v>-4.12719E-2</c:v>
                </c:pt>
                <c:pt idx="57529">
                  <c:v>-4.2059399999999997E-2</c:v>
                </c:pt>
                <c:pt idx="57530">
                  <c:v>-4.28399E-2</c:v>
                </c:pt>
                <c:pt idx="57531">
                  <c:v>-4.36123E-2</c:v>
                </c:pt>
                <c:pt idx="57532">
                  <c:v>-4.4375600000000001E-2</c:v>
                </c:pt>
                <c:pt idx="57533">
                  <c:v>-4.5128700000000001E-2</c:v>
                </c:pt>
                <c:pt idx="57534">
                  <c:v>-4.5870300000000003E-2</c:v>
                </c:pt>
                <c:pt idx="57535">
                  <c:v>-4.65992E-2</c:v>
                </c:pt>
                <c:pt idx="57536">
                  <c:v>-4.7314299999999997E-2</c:v>
                </c:pt>
                <c:pt idx="57537">
                  <c:v>-4.8014300000000003E-2</c:v>
                </c:pt>
                <c:pt idx="57538">
                  <c:v>-4.8697900000000002E-2</c:v>
                </c:pt>
                <c:pt idx="57539">
                  <c:v>-4.9363900000000002E-2</c:v>
                </c:pt>
                <c:pt idx="57540">
                  <c:v>-5.0010800000000001E-2</c:v>
                </c:pt>
                <c:pt idx="57541">
                  <c:v>-5.0637500000000002E-2</c:v>
                </c:pt>
                <c:pt idx="57542">
                  <c:v>-5.1242500000000003E-2</c:v>
                </c:pt>
                <c:pt idx="57543">
                  <c:v>-5.18244E-2</c:v>
                </c:pt>
                <c:pt idx="57544">
                  <c:v>-5.2382100000000001E-2</c:v>
                </c:pt>
                <c:pt idx="57545">
                  <c:v>-5.29139E-2</c:v>
                </c:pt>
                <c:pt idx="57546">
                  <c:v>-5.34187E-2</c:v>
                </c:pt>
                <c:pt idx="57547">
                  <c:v>-5.3894900000000003E-2</c:v>
                </c:pt>
                <c:pt idx="57548">
                  <c:v>-5.4341300000000002E-2</c:v>
                </c:pt>
                <c:pt idx="57549">
                  <c:v>-5.47565E-2</c:v>
                </c:pt>
                <c:pt idx="57550">
                  <c:v>-5.5139100000000003E-2</c:v>
                </c:pt>
                <c:pt idx="57551">
                  <c:v>-5.5487700000000001E-2</c:v>
                </c:pt>
                <c:pt idx="57552">
                  <c:v>-5.5801099999999999E-2</c:v>
                </c:pt>
                <c:pt idx="57553">
                  <c:v>-5.6078000000000003E-2</c:v>
                </c:pt>
                <c:pt idx="57554">
                  <c:v>-5.6316999999999999E-2</c:v>
                </c:pt>
                <c:pt idx="57555">
                  <c:v>-5.6516900000000002E-2</c:v>
                </c:pt>
                <c:pt idx="57556">
                  <c:v>-5.6676400000000002E-2</c:v>
                </c:pt>
                <c:pt idx="57557">
                  <c:v>-5.6794299999999999E-2</c:v>
                </c:pt>
                <c:pt idx="57558">
                  <c:v>-5.6869500000000003E-2</c:v>
                </c:pt>
                <c:pt idx="57559">
                  <c:v>-5.6900800000000001E-2</c:v>
                </c:pt>
                <c:pt idx="57560">
                  <c:v>-5.6887199999999999E-2</c:v>
                </c:pt>
                <c:pt idx="57561">
                  <c:v>-5.68274E-2</c:v>
                </c:pt>
                <c:pt idx="57562">
                  <c:v>-5.6720600000000003E-2</c:v>
                </c:pt>
                <c:pt idx="57563">
                  <c:v>-5.6565799999999999E-2</c:v>
                </c:pt>
                <c:pt idx="57564">
                  <c:v>-5.6362000000000002E-2</c:v>
                </c:pt>
                <c:pt idx="57565">
                  <c:v>-5.61083E-2</c:v>
                </c:pt>
                <c:pt idx="57566">
                  <c:v>-5.5803999999999999E-2</c:v>
                </c:pt>
                <c:pt idx="57567">
                  <c:v>-5.5448299999999999E-2</c:v>
                </c:pt>
                <c:pt idx="57568">
                  <c:v>-5.5040499999999999E-2</c:v>
                </c:pt>
                <c:pt idx="57569">
                  <c:v>-5.4579999999999997E-2</c:v>
                </c:pt>
                <c:pt idx="57570">
                  <c:v>-5.4066099999999999E-2</c:v>
                </c:pt>
                <c:pt idx="57571">
                  <c:v>-5.3498400000000002E-2</c:v>
                </c:pt>
                <c:pt idx="57572">
                  <c:v>-5.2876399999999997E-2</c:v>
                </c:pt>
                <c:pt idx="57573">
                  <c:v>-5.2199799999999998E-2</c:v>
                </c:pt>
                <c:pt idx="57574">
                  <c:v>-5.1468300000000002E-2</c:v>
                </c:pt>
                <c:pt idx="57575">
                  <c:v>-5.06816E-2</c:v>
                </c:pt>
                <c:pt idx="57576">
                  <c:v>-4.9839700000000001E-2</c:v>
                </c:pt>
                <c:pt idx="57577">
                  <c:v>-4.8942300000000001E-2</c:v>
                </c:pt>
                <c:pt idx="57578">
                  <c:v>-4.79896E-2</c:v>
                </c:pt>
                <c:pt idx="57579">
                  <c:v>-4.6981599999999998E-2</c:v>
                </c:pt>
                <c:pt idx="57580">
                  <c:v>-4.5918399999999998E-2</c:v>
                </c:pt>
                <c:pt idx="57581">
                  <c:v>-4.4800399999999997E-2</c:v>
                </c:pt>
                <c:pt idx="57582">
                  <c:v>-4.3627899999999997E-2</c:v>
                </c:pt>
                <c:pt idx="57583">
                  <c:v>-4.24012E-2</c:v>
                </c:pt>
                <c:pt idx="57584">
                  <c:v>-4.1120799999999999E-2</c:v>
                </c:pt>
                <c:pt idx="57585">
                  <c:v>-3.9787400000000001E-2</c:v>
                </c:pt>
                <c:pt idx="57586">
                  <c:v>-3.8401499999999998E-2</c:v>
                </c:pt>
                <c:pt idx="57587">
                  <c:v>-3.6963999999999997E-2</c:v>
                </c:pt>
                <c:pt idx="57588">
                  <c:v>-3.5475600000000003E-2</c:v>
                </c:pt>
                <c:pt idx="57589">
                  <c:v>-3.3937299999999997E-2</c:v>
                </c:pt>
                <c:pt idx="57590">
                  <c:v>-3.2349999999999997E-2</c:v>
                </c:pt>
                <c:pt idx="57591">
                  <c:v>-3.07149E-2</c:v>
                </c:pt>
                <c:pt idx="57592">
                  <c:v>-2.9033E-2</c:v>
                </c:pt>
                <c:pt idx="57593">
                  <c:v>-2.7305699999999999E-2</c:v>
                </c:pt>
                <c:pt idx="57594">
                  <c:v>-2.55342E-2</c:v>
                </c:pt>
                <c:pt idx="57595">
                  <c:v>-2.3720000000000001E-2</c:v>
                </c:pt>
                <c:pt idx="57596">
                  <c:v>-2.1864399999999999E-2</c:v>
                </c:pt>
                <c:pt idx="57597">
                  <c:v>-1.9969199999999999E-2</c:v>
                </c:pt>
                <c:pt idx="57598">
                  <c:v>-1.8035800000000001E-2</c:v>
                </c:pt>
                <c:pt idx="57599">
                  <c:v>-1.6066E-2</c:v>
                </c:pt>
                <c:pt idx="57600">
                  <c:v>-1.40616E-2</c:v>
                </c:pt>
                <c:pt idx="57601">
                  <c:v>-1.2024399999999999E-2</c:v>
                </c:pt>
                <c:pt idx="57602" formatCode="0.00E+00">
                  <c:v>-9.9562899999999996E-3</c:v>
                </c:pt>
                <c:pt idx="57603" formatCode="0.00E+00">
                  <c:v>-7.8592999999999996E-3</c:v>
                </c:pt>
                <c:pt idx="57604" formatCode="0.00E+00">
                  <c:v>-5.7354299999999997E-3</c:v>
                </c:pt>
                <c:pt idx="57605" formatCode="0.00E+00">
                  <c:v>-3.5867899999999999E-3</c:v>
                </c:pt>
                <c:pt idx="57606" formatCode="0.00E+00">
                  <c:v>-1.4155400000000001E-3</c:v>
                </c:pt>
                <c:pt idx="57607" formatCode="0.00E+00">
                  <c:v>7.7610199999999998E-4</c:v>
                </c:pt>
                <c:pt idx="57608" formatCode="0.00E+00">
                  <c:v>2.9858799999999998E-3</c:v>
                </c:pt>
                <c:pt idx="57609" formatCode="0.00E+00">
                  <c:v>5.2114700000000002E-3</c:v>
                </c:pt>
                <c:pt idx="57610" formatCode="0.00E+00">
                  <c:v>7.4505200000000004E-3</c:v>
                </c:pt>
                <c:pt idx="57611" formatCode="0.00E+00">
                  <c:v>9.7006200000000001E-3</c:v>
                </c:pt>
                <c:pt idx="57612">
                  <c:v>1.1959300000000001E-2</c:v>
                </c:pt>
                <c:pt idx="57613">
                  <c:v>1.42241E-2</c:v>
                </c:pt>
                <c:pt idx="57614">
                  <c:v>1.64925E-2</c:v>
                </c:pt>
                <c:pt idx="57615">
                  <c:v>1.8762000000000001E-2</c:v>
                </c:pt>
                <c:pt idx="57616">
                  <c:v>2.1029900000000001E-2</c:v>
                </c:pt>
                <c:pt idx="57617">
                  <c:v>2.3293700000000001E-2</c:v>
                </c:pt>
                <c:pt idx="57618">
                  <c:v>2.5550799999999999E-2</c:v>
                </c:pt>
                <c:pt idx="57619">
                  <c:v>2.7798400000000001E-2</c:v>
                </c:pt>
                <c:pt idx="57620">
                  <c:v>3.0034100000000001E-2</c:v>
                </c:pt>
                <c:pt idx="57621">
                  <c:v>3.2254999999999999E-2</c:v>
                </c:pt>
                <c:pt idx="57622">
                  <c:v>3.4458700000000002E-2</c:v>
                </c:pt>
                <c:pt idx="57623">
                  <c:v>3.6642300000000003E-2</c:v>
                </c:pt>
                <c:pt idx="57624">
                  <c:v>3.8803200000000003E-2</c:v>
                </c:pt>
                <c:pt idx="57625">
                  <c:v>4.0938799999999997E-2</c:v>
                </c:pt>
                <c:pt idx="57626">
                  <c:v>4.3046500000000001E-2</c:v>
                </c:pt>
                <c:pt idx="57627">
                  <c:v>4.51236E-2</c:v>
                </c:pt>
                <c:pt idx="57628">
                  <c:v>4.7167399999999998E-2</c:v>
                </c:pt>
                <c:pt idx="57629">
                  <c:v>4.91756E-2</c:v>
                </c:pt>
                <c:pt idx="57630">
                  <c:v>5.1145299999999998E-2</c:v>
                </c:pt>
                <c:pt idx="57631">
                  <c:v>5.3074299999999998E-2</c:v>
                </c:pt>
                <c:pt idx="57632">
                  <c:v>5.4959800000000003E-2</c:v>
                </c:pt>
                <c:pt idx="57633">
                  <c:v>5.6799599999999999E-2</c:v>
                </c:pt>
                <c:pt idx="57634">
                  <c:v>5.8591200000000003E-2</c:v>
                </c:pt>
                <c:pt idx="57635">
                  <c:v>6.0332200000000002E-2</c:v>
                </c:pt>
                <c:pt idx="57636">
                  <c:v>6.20203E-2</c:v>
                </c:pt>
                <c:pt idx="57637">
                  <c:v>6.3653199999999993E-2</c:v>
                </c:pt>
                <c:pt idx="57638">
                  <c:v>6.5228700000000001E-2</c:v>
                </c:pt>
                <c:pt idx="57639">
                  <c:v>6.6744800000000007E-2</c:v>
                </c:pt>
                <c:pt idx="57640">
                  <c:v>6.8199300000000004E-2</c:v>
                </c:pt>
                <c:pt idx="57641">
                  <c:v>6.9590100000000002E-2</c:v>
                </c:pt>
                <c:pt idx="57642">
                  <c:v>7.0915400000000003E-2</c:v>
                </c:pt>
                <c:pt idx="57643">
                  <c:v>7.2173299999999996E-2</c:v>
                </c:pt>
                <c:pt idx="57644">
                  <c:v>7.3361999999999997E-2</c:v>
                </c:pt>
                <c:pt idx="57645">
                  <c:v>7.4479699999999996E-2</c:v>
                </c:pt>
                <c:pt idx="57646">
                  <c:v>7.5524900000000006E-2</c:v>
                </c:pt>
                <c:pt idx="57647">
                  <c:v>7.6495999999999995E-2</c:v>
                </c:pt>
                <c:pt idx="57648">
                  <c:v>7.7391500000000002E-2</c:v>
                </c:pt>
                <c:pt idx="57649">
                  <c:v>7.8210100000000005E-2</c:v>
                </c:pt>
                <c:pt idx="57650">
                  <c:v>7.8950400000000004E-2</c:v>
                </c:pt>
                <c:pt idx="57651">
                  <c:v>7.9611399999999999E-2</c:v>
                </c:pt>
                <c:pt idx="57652">
                  <c:v>8.0191899999999997E-2</c:v>
                </c:pt>
                <c:pt idx="57653">
                  <c:v>8.0690899999999996E-2</c:v>
                </c:pt>
                <c:pt idx="57654">
                  <c:v>8.1107499999999999E-2</c:v>
                </c:pt>
                <c:pt idx="57655">
                  <c:v>8.1441100000000002E-2</c:v>
                </c:pt>
                <c:pt idx="57656">
                  <c:v>8.1690799999999994E-2</c:v>
                </c:pt>
                <c:pt idx="57657">
                  <c:v>8.1856100000000001E-2</c:v>
                </c:pt>
                <c:pt idx="57658">
                  <c:v>8.1936499999999995E-2</c:v>
                </c:pt>
                <c:pt idx="57659">
                  <c:v>8.1931699999999996E-2</c:v>
                </c:pt>
                <c:pt idx="57660">
                  <c:v>8.1841499999999998E-2</c:v>
                </c:pt>
                <c:pt idx="57661">
                  <c:v>8.1665600000000005E-2</c:v>
                </c:pt>
                <c:pt idx="57662">
                  <c:v>8.1404099999999993E-2</c:v>
                </c:pt>
                <c:pt idx="57663">
                  <c:v>8.1057000000000004E-2</c:v>
                </c:pt>
                <c:pt idx="57664">
                  <c:v>8.0624500000000002E-2</c:v>
                </c:pt>
                <c:pt idx="57665">
                  <c:v>8.0106899999999995E-2</c:v>
                </c:pt>
                <c:pt idx="57666">
                  <c:v>7.9504500000000006E-2</c:v>
                </c:pt>
                <c:pt idx="57667">
                  <c:v>7.8817999999999999E-2</c:v>
                </c:pt>
                <c:pt idx="57668">
                  <c:v>7.8048000000000006E-2</c:v>
                </c:pt>
                <c:pt idx="57669">
                  <c:v>7.7195100000000003E-2</c:v>
                </c:pt>
                <c:pt idx="57670">
                  <c:v>7.62602E-2</c:v>
                </c:pt>
                <c:pt idx="57671">
                  <c:v>7.5244199999999997E-2</c:v>
                </c:pt>
                <c:pt idx="57672">
                  <c:v>7.41483E-2</c:v>
                </c:pt>
                <c:pt idx="57673">
                  <c:v>7.2973499999999997E-2</c:v>
                </c:pt>
                <c:pt idx="57674">
                  <c:v>7.1721099999999996E-2</c:v>
                </c:pt>
                <c:pt idx="57675">
                  <c:v>7.0392499999999997E-2</c:v>
                </c:pt>
                <c:pt idx="57676">
                  <c:v>6.8989099999999998E-2</c:v>
                </c:pt>
                <c:pt idx="57677">
                  <c:v>6.7512500000000003E-2</c:v>
                </c:pt>
                <c:pt idx="57678">
                  <c:v>6.5964300000000003E-2</c:v>
                </c:pt>
                <c:pt idx="57679">
                  <c:v>6.4346299999999995E-2</c:v>
                </c:pt>
                <c:pt idx="57680">
                  <c:v>6.2660300000000002E-2</c:v>
                </c:pt>
                <c:pt idx="57681">
                  <c:v>6.0908200000000003E-2</c:v>
                </c:pt>
                <c:pt idx="57682">
                  <c:v>5.9092100000000002E-2</c:v>
                </c:pt>
                <c:pt idx="57683">
                  <c:v>5.7214000000000001E-2</c:v>
                </c:pt>
                <c:pt idx="57684">
                  <c:v>5.5276100000000002E-2</c:v>
                </c:pt>
                <c:pt idx="57685">
                  <c:v>5.32807E-2</c:v>
                </c:pt>
                <c:pt idx="57686">
                  <c:v>5.1229999999999998E-2</c:v>
                </c:pt>
                <c:pt idx="57687">
                  <c:v>4.9126499999999997E-2</c:v>
                </c:pt>
                <c:pt idx="57688">
                  <c:v>4.6972699999999999E-2</c:v>
                </c:pt>
                <c:pt idx="57689">
                  <c:v>4.4770999999999998E-2</c:v>
                </c:pt>
                <c:pt idx="57690">
                  <c:v>4.2523999999999999E-2</c:v>
                </c:pt>
                <c:pt idx="57691">
                  <c:v>4.0234499999999999E-2</c:v>
                </c:pt>
                <c:pt idx="57692">
                  <c:v>3.7905000000000001E-2</c:v>
                </c:pt>
                <c:pt idx="57693">
                  <c:v>3.5538300000000002E-2</c:v>
                </c:pt>
                <c:pt idx="57694">
                  <c:v>3.3137300000000001E-2</c:v>
                </c:pt>
                <c:pt idx="57695">
                  <c:v>3.0704700000000001E-2</c:v>
                </c:pt>
                <c:pt idx="57696">
                  <c:v>2.8243399999999998E-2</c:v>
                </c:pt>
                <c:pt idx="57697">
                  <c:v>2.5756299999999999E-2</c:v>
                </c:pt>
                <c:pt idx="57698">
                  <c:v>2.32464E-2</c:v>
                </c:pt>
                <c:pt idx="57699">
                  <c:v>2.0716700000000001E-2</c:v>
                </c:pt>
                <c:pt idx="57700">
                  <c:v>1.8169999999999999E-2</c:v>
                </c:pt>
                <c:pt idx="57701">
                  <c:v>1.5609400000000001E-2</c:v>
                </c:pt>
                <c:pt idx="57702">
                  <c:v>1.30379E-2</c:v>
                </c:pt>
                <c:pt idx="57703">
                  <c:v>1.04586E-2</c:v>
                </c:pt>
                <c:pt idx="57704" formatCode="0.00E+00">
                  <c:v>7.8744100000000001E-3</c:v>
                </c:pt>
                <c:pt idx="57705" formatCode="0.00E+00">
                  <c:v>5.2884000000000004E-3</c:v>
                </c:pt>
                <c:pt idx="57706" formatCode="0.00E+00">
                  <c:v>2.7035900000000001E-3</c:v>
                </c:pt>
                <c:pt idx="57707" formatCode="0.00E+00">
                  <c:v>1.2297999999999999E-4</c:v>
                </c:pt>
                <c:pt idx="57708" formatCode="0.00E+00">
                  <c:v>-2.45042E-3</c:v>
                </c:pt>
                <c:pt idx="57709" formatCode="0.00E+00">
                  <c:v>-5.0136199999999999E-3</c:v>
                </c:pt>
                <c:pt idx="57710" formatCode="0.00E+00">
                  <c:v>-7.5636599999999998E-3</c:v>
                </c:pt>
                <c:pt idx="57711">
                  <c:v>-1.00976E-2</c:v>
                </c:pt>
                <c:pt idx="57712">
                  <c:v>-1.26125E-2</c:v>
                </c:pt>
                <c:pt idx="57713">
                  <c:v>-1.51056E-2</c:v>
                </c:pt>
                <c:pt idx="57714">
                  <c:v>-1.75739E-2</c:v>
                </c:pt>
                <c:pt idx="57715">
                  <c:v>-2.00147E-2</c:v>
                </c:pt>
                <c:pt idx="57716">
                  <c:v>-2.2425199999999999E-2</c:v>
                </c:pt>
                <c:pt idx="57717">
                  <c:v>-2.48028E-2</c:v>
                </c:pt>
                <c:pt idx="57718">
                  <c:v>-2.7144600000000001E-2</c:v>
                </c:pt>
                <c:pt idx="57719">
                  <c:v>-2.9448200000000001E-2</c:v>
                </c:pt>
                <c:pt idx="57720">
                  <c:v>-3.1711099999999999E-2</c:v>
                </c:pt>
                <c:pt idx="57721">
                  <c:v>-3.3930599999999998E-2</c:v>
                </c:pt>
                <c:pt idx="57722">
                  <c:v>-3.6104499999999998E-2</c:v>
                </c:pt>
                <c:pt idx="57723">
                  <c:v>-3.8230300000000002E-2</c:v>
                </c:pt>
                <c:pt idx="57724">
                  <c:v>-4.0305800000000003E-2</c:v>
                </c:pt>
                <c:pt idx="57725">
                  <c:v>-4.23288E-2</c:v>
                </c:pt>
                <c:pt idx="57726">
                  <c:v>-4.4297099999999999E-2</c:v>
                </c:pt>
                <c:pt idx="57727">
                  <c:v>-4.6208699999999998E-2</c:v>
                </c:pt>
                <c:pt idx="57728">
                  <c:v>-4.8061699999999999E-2</c:v>
                </c:pt>
                <c:pt idx="57729">
                  <c:v>-4.9854200000000001E-2</c:v>
                </c:pt>
                <c:pt idx="57730">
                  <c:v>-5.15843E-2</c:v>
                </c:pt>
                <c:pt idx="57731">
                  <c:v>-5.3250400000000003E-2</c:v>
                </c:pt>
                <c:pt idx="57732">
                  <c:v>-5.4850900000000001E-2</c:v>
                </c:pt>
                <c:pt idx="57733">
                  <c:v>-5.6384200000000002E-2</c:v>
                </c:pt>
                <c:pt idx="57734">
                  <c:v>-5.7848999999999998E-2</c:v>
                </c:pt>
                <c:pt idx="57735">
                  <c:v>-5.9243799999999999E-2</c:v>
                </c:pt>
                <c:pt idx="57736">
                  <c:v>-6.0567500000000003E-2</c:v>
                </c:pt>
                <c:pt idx="57737">
                  <c:v>-6.1818999999999999E-2</c:v>
                </c:pt>
                <c:pt idx="57738">
                  <c:v>-6.2997200000000003E-2</c:v>
                </c:pt>
                <c:pt idx="57739">
                  <c:v>-6.4101099999999994E-2</c:v>
                </c:pt>
                <c:pt idx="57740">
                  <c:v>-6.5130099999999996E-2</c:v>
                </c:pt>
                <c:pt idx="57741">
                  <c:v>-6.6083199999999995E-2</c:v>
                </c:pt>
                <c:pt idx="57742">
                  <c:v>-6.6960000000000006E-2</c:v>
                </c:pt>
                <c:pt idx="57743">
                  <c:v>-6.7759899999999998E-2</c:v>
                </c:pt>
                <c:pt idx="57744">
                  <c:v>-6.8482399999999999E-2</c:v>
                </c:pt>
                <c:pt idx="57745">
                  <c:v>-6.9127400000000006E-2</c:v>
                </c:pt>
                <c:pt idx="57746">
                  <c:v>-6.9694500000000006E-2</c:v>
                </c:pt>
                <c:pt idx="57747">
                  <c:v>-7.0183599999999999E-2</c:v>
                </c:pt>
                <c:pt idx="57748">
                  <c:v>-7.0594900000000002E-2</c:v>
                </c:pt>
                <c:pt idx="57749">
                  <c:v>-7.09283E-2</c:v>
                </c:pt>
                <c:pt idx="57750">
                  <c:v>-7.1183999999999997E-2</c:v>
                </c:pt>
                <c:pt idx="57751">
                  <c:v>-7.1362499999999995E-2</c:v>
                </c:pt>
                <c:pt idx="57752">
                  <c:v>-7.1464E-2</c:v>
                </c:pt>
                <c:pt idx="57753">
                  <c:v>-7.14891E-2</c:v>
                </c:pt>
                <c:pt idx="57754">
                  <c:v>-7.1438299999999996E-2</c:v>
                </c:pt>
                <c:pt idx="57755">
                  <c:v>-7.1312500000000001E-2</c:v>
                </c:pt>
                <c:pt idx="57756">
                  <c:v>-7.11122E-2</c:v>
                </c:pt>
                <c:pt idx="57757">
                  <c:v>-7.0838499999999999E-2</c:v>
                </c:pt>
                <c:pt idx="57758">
                  <c:v>-7.0492299999999994E-2</c:v>
                </c:pt>
                <c:pt idx="57759">
                  <c:v>-7.0074600000000001E-2</c:v>
                </c:pt>
                <c:pt idx="57760">
                  <c:v>-6.9586599999999998E-2</c:v>
                </c:pt>
                <c:pt idx="57761">
                  <c:v>-6.9029400000000005E-2</c:v>
                </c:pt>
                <c:pt idx="57762">
                  <c:v>-6.8404499999999993E-2</c:v>
                </c:pt>
                <c:pt idx="57763">
                  <c:v>-6.7713200000000001E-2</c:v>
                </c:pt>
                <c:pt idx="57764">
                  <c:v>-6.6957000000000003E-2</c:v>
                </c:pt>
                <c:pt idx="57765">
                  <c:v>-6.6137299999999996E-2</c:v>
                </c:pt>
                <c:pt idx="57766">
                  <c:v>-6.5255800000000003E-2</c:v>
                </c:pt>
                <c:pt idx="57767">
                  <c:v>-6.4314099999999999E-2</c:v>
                </c:pt>
                <c:pt idx="57768">
                  <c:v>-6.3314099999999998E-2</c:v>
                </c:pt>
                <c:pt idx="57769">
                  <c:v>-6.2257399999999997E-2</c:v>
                </c:pt>
                <c:pt idx="57770">
                  <c:v>-6.1145900000000003E-2</c:v>
                </c:pt>
                <c:pt idx="57771">
                  <c:v>-5.9981600000000003E-2</c:v>
                </c:pt>
                <c:pt idx="57772">
                  <c:v>-5.87663E-2</c:v>
                </c:pt>
                <c:pt idx="57773">
                  <c:v>-5.7502200000000003E-2</c:v>
                </c:pt>
                <c:pt idx="57774">
                  <c:v>-5.6191199999999997E-2</c:v>
                </c:pt>
                <c:pt idx="57775">
                  <c:v>-5.4835399999999999E-2</c:v>
                </c:pt>
                <c:pt idx="57776">
                  <c:v>-5.3436999999999998E-2</c:v>
                </c:pt>
                <c:pt idx="57777">
                  <c:v>-5.1998200000000001E-2</c:v>
                </c:pt>
                <c:pt idx="57778">
                  <c:v>-5.0521099999999999E-2</c:v>
                </c:pt>
                <c:pt idx="57779">
                  <c:v>-4.9008000000000003E-2</c:v>
                </c:pt>
                <c:pt idx="57780">
                  <c:v>-4.7461000000000003E-2</c:v>
                </c:pt>
                <c:pt idx="57781">
                  <c:v>-4.58825E-2</c:v>
                </c:pt>
                <c:pt idx="57782">
                  <c:v>-4.4274800000000003E-2</c:v>
                </c:pt>
                <c:pt idx="57783">
                  <c:v>-4.2640200000000003E-2</c:v>
                </c:pt>
                <c:pt idx="57784">
                  <c:v>-4.0980799999999998E-2</c:v>
                </c:pt>
                <c:pt idx="57785">
                  <c:v>-3.9299199999999999E-2</c:v>
                </c:pt>
                <c:pt idx="57786">
                  <c:v>-3.7597499999999999E-2</c:v>
                </c:pt>
                <c:pt idx="57787">
                  <c:v>-3.5878199999999999E-2</c:v>
                </c:pt>
                <c:pt idx="57788">
                  <c:v>-3.4143399999999997E-2</c:v>
                </c:pt>
                <c:pt idx="57789">
                  <c:v>-3.2395500000000001E-2</c:v>
                </c:pt>
                <c:pt idx="57790">
                  <c:v>-3.0636799999999999E-2</c:v>
                </c:pt>
                <c:pt idx="57791">
                  <c:v>-2.8869499999999999E-2</c:v>
                </c:pt>
                <c:pt idx="57792">
                  <c:v>-2.7095899999999999E-2</c:v>
                </c:pt>
                <c:pt idx="57793">
                  <c:v>-2.5318299999999998E-2</c:v>
                </c:pt>
                <c:pt idx="57794">
                  <c:v>-2.3538799999999999E-2</c:v>
                </c:pt>
                <c:pt idx="57795">
                  <c:v>-2.17596E-2</c:v>
                </c:pt>
                <c:pt idx="57796">
                  <c:v>-1.9982900000000001E-2</c:v>
                </c:pt>
                <c:pt idx="57797">
                  <c:v>-1.82107E-2</c:v>
                </c:pt>
                <c:pt idx="57798">
                  <c:v>-1.6445100000000001E-2</c:v>
                </c:pt>
                <c:pt idx="57799">
                  <c:v>-1.46883E-2</c:v>
                </c:pt>
                <c:pt idx="57800">
                  <c:v>-1.29421E-2</c:v>
                </c:pt>
                <c:pt idx="57801">
                  <c:v>-1.12084E-2</c:v>
                </c:pt>
                <c:pt idx="57802" formatCode="0.00E+00">
                  <c:v>-9.4893400000000006E-3</c:v>
                </c:pt>
                <c:pt idx="57803" formatCode="0.00E+00">
                  <c:v>-7.7865900000000004E-3</c:v>
                </c:pt>
                <c:pt idx="57804" formatCode="0.00E+00">
                  <c:v>-6.1019799999999999E-3</c:v>
                </c:pt>
                <c:pt idx="57805" formatCode="0.00E+00">
                  <c:v>-4.4372500000000002E-3</c:v>
                </c:pt>
                <c:pt idx="57806" formatCode="0.00E+00">
                  <c:v>-2.79408E-3</c:v>
                </c:pt>
                <c:pt idx="57807" formatCode="0.00E+00">
                  <c:v>-1.1741099999999999E-3</c:v>
                </c:pt>
                <c:pt idx="57808" formatCode="0.00E+00">
                  <c:v>4.2111999999999998E-4</c:v>
                </c:pt>
                <c:pt idx="57809" formatCode="0.00E+00">
                  <c:v>1.9900899999999999E-3</c:v>
                </c:pt>
                <c:pt idx="57810" formatCode="0.00E+00">
                  <c:v>3.5313800000000002E-3</c:v>
                </c:pt>
                <c:pt idx="57811" formatCode="0.00E+00">
                  <c:v>5.0436099999999996E-3</c:v>
                </c:pt>
                <c:pt idx="57812" formatCode="0.00E+00">
                  <c:v>6.5254700000000002E-3</c:v>
                </c:pt>
                <c:pt idx="57813" formatCode="0.00E+00">
                  <c:v>7.9757300000000003E-3</c:v>
                </c:pt>
                <c:pt idx="57814" formatCode="0.00E+00">
                  <c:v>9.3932300000000007E-3</c:v>
                </c:pt>
                <c:pt idx="57815">
                  <c:v>1.0776900000000001E-2</c:v>
                </c:pt>
                <c:pt idx="57816">
                  <c:v>1.21256E-2</c:v>
                </c:pt>
                <c:pt idx="57817">
                  <c:v>1.3438500000000001E-2</c:v>
                </c:pt>
                <c:pt idx="57818">
                  <c:v>1.4714700000000001E-2</c:v>
                </c:pt>
                <c:pt idx="57819">
                  <c:v>1.59533E-2</c:v>
                </c:pt>
                <c:pt idx="57820">
                  <c:v>1.7153600000000001E-2</c:v>
                </c:pt>
                <c:pt idx="57821">
                  <c:v>1.8315100000000001E-2</c:v>
                </c:pt>
                <c:pt idx="57822">
                  <c:v>1.94369E-2</c:v>
                </c:pt>
                <c:pt idx="57823">
                  <c:v>2.0518700000000001E-2</c:v>
                </c:pt>
                <c:pt idx="57824">
                  <c:v>2.1560099999999999E-2</c:v>
                </c:pt>
                <c:pt idx="57825">
                  <c:v>2.2560500000000001E-2</c:v>
                </c:pt>
                <c:pt idx="57826">
                  <c:v>2.35198E-2</c:v>
                </c:pt>
                <c:pt idx="57827">
                  <c:v>2.44376E-2</c:v>
                </c:pt>
                <c:pt idx="57828">
                  <c:v>2.53139E-2</c:v>
                </c:pt>
                <c:pt idx="57829">
                  <c:v>2.6148500000000002E-2</c:v>
                </c:pt>
                <c:pt idx="57830">
                  <c:v>2.6941400000000001E-2</c:v>
                </c:pt>
                <c:pt idx="57831">
                  <c:v>2.7692700000000001E-2</c:v>
                </c:pt>
                <c:pt idx="57832">
                  <c:v>2.8402400000000001E-2</c:v>
                </c:pt>
                <c:pt idx="57833">
                  <c:v>2.9070800000000001E-2</c:v>
                </c:pt>
                <c:pt idx="57834">
                  <c:v>2.9697999999999999E-2</c:v>
                </c:pt>
                <c:pt idx="57835">
                  <c:v>3.02844E-2</c:v>
                </c:pt>
                <c:pt idx="57836">
                  <c:v>3.0830300000000001E-2</c:v>
                </c:pt>
                <c:pt idx="57837">
                  <c:v>3.1336200000000002E-2</c:v>
                </c:pt>
                <c:pt idx="57838">
                  <c:v>3.1802499999999997E-2</c:v>
                </c:pt>
                <c:pt idx="57839">
                  <c:v>3.22297E-2</c:v>
                </c:pt>
                <c:pt idx="57840">
                  <c:v>3.2618399999999999E-2</c:v>
                </c:pt>
                <c:pt idx="57841">
                  <c:v>3.29693E-2</c:v>
                </c:pt>
                <c:pt idx="57842">
                  <c:v>3.3283E-2</c:v>
                </c:pt>
                <c:pt idx="57843">
                  <c:v>3.3560199999999998E-2</c:v>
                </c:pt>
                <c:pt idx="57844">
                  <c:v>3.38018E-2</c:v>
                </c:pt>
                <c:pt idx="57845">
                  <c:v>3.4008499999999997E-2</c:v>
                </c:pt>
                <c:pt idx="57846">
                  <c:v>3.4181099999999999E-2</c:v>
                </c:pt>
                <c:pt idx="57847">
                  <c:v>3.4320700000000003E-2</c:v>
                </c:pt>
                <c:pt idx="57848">
                  <c:v>3.4428E-2</c:v>
                </c:pt>
                <c:pt idx="57849">
                  <c:v>3.4504100000000003E-2</c:v>
                </c:pt>
                <c:pt idx="57850">
                  <c:v>3.4549799999999999E-2</c:v>
                </c:pt>
                <c:pt idx="57851">
                  <c:v>3.4566300000000001E-2</c:v>
                </c:pt>
                <c:pt idx="57852">
                  <c:v>3.4554599999999998E-2</c:v>
                </c:pt>
                <c:pt idx="57853">
                  <c:v>3.45156E-2</c:v>
                </c:pt>
                <c:pt idx="57854">
                  <c:v>3.4450599999999998E-2</c:v>
                </c:pt>
                <c:pt idx="57855">
                  <c:v>3.4360500000000002E-2</c:v>
                </c:pt>
                <c:pt idx="57856">
                  <c:v>3.4246400000000003E-2</c:v>
                </c:pt>
                <c:pt idx="57857">
                  <c:v>3.4109599999999997E-2</c:v>
                </c:pt>
                <c:pt idx="57858">
                  <c:v>3.3951000000000002E-2</c:v>
                </c:pt>
                <c:pt idx="57859">
                  <c:v>3.3771900000000001E-2</c:v>
                </c:pt>
                <c:pt idx="57860">
                  <c:v>3.35733E-2</c:v>
                </c:pt>
                <c:pt idx="57861">
                  <c:v>3.3356400000000001E-2</c:v>
                </c:pt>
                <c:pt idx="57862">
                  <c:v>3.31223E-2</c:v>
                </c:pt>
                <c:pt idx="57863">
                  <c:v>3.2872199999999997E-2</c:v>
                </c:pt>
                <c:pt idx="57864">
                  <c:v>3.26071E-2</c:v>
                </c:pt>
                <c:pt idx="57865">
                  <c:v>3.2328099999999999E-2</c:v>
                </c:pt>
                <c:pt idx="57866">
                  <c:v>3.20364E-2</c:v>
                </c:pt>
                <c:pt idx="57867">
                  <c:v>3.17331E-2</c:v>
                </c:pt>
                <c:pt idx="57868">
                  <c:v>3.1419099999999998E-2</c:v>
                </c:pt>
                <c:pt idx="57869">
                  <c:v>3.1095600000000001E-2</c:v>
                </c:pt>
                <c:pt idx="57870">
                  <c:v>3.0763499999999999E-2</c:v>
                </c:pt>
                <c:pt idx="57871">
                  <c:v>3.04239E-2</c:v>
                </c:pt>
                <c:pt idx="57872">
                  <c:v>3.0077799999999998E-2</c:v>
                </c:pt>
                <c:pt idx="57873">
                  <c:v>2.9725999999999999E-2</c:v>
                </c:pt>
                <c:pt idx="57874">
                  <c:v>2.9369599999999999E-2</c:v>
                </c:pt>
                <c:pt idx="57875">
                  <c:v>2.9009400000000001E-2</c:v>
                </c:pt>
                <c:pt idx="57876">
                  <c:v>2.86462E-2</c:v>
                </c:pt>
                <c:pt idx="57877">
                  <c:v>2.8281000000000001E-2</c:v>
                </c:pt>
                <c:pt idx="57878">
                  <c:v>2.7914399999999999E-2</c:v>
                </c:pt>
                <c:pt idx="57879">
                  <c:v>2.75473E-2</c:v>
                </c:pt>
                <c:pt idx="57880">
                  <c:v>2.7180300000000001E-2</c:v>
                </c:pt>
                <c:pt idx="57881">
                  <c:v>2.68142E-2</c:v>
                </c:pt>
                <c:pt idx="57882">
                  <c:v>2.6449500000000001E-2</c:v>
                </c:pt>
                <c:pt idx="57883">
                  <c:v>2.60869E-2</c:v>
                </c:pt>
                <c:pt idx="57884">
                  <c:v>2.5727E-2</c:v>
                </c:pt>
                <c:pt idx="57885">
                  <c:v>2.5370199999999999E-2</c:v>
                </c:pt>
                <c:pt idx="57886">
                  <c:v>2.5017000000000001E-2</c:v>
                </c:pt>
                <c:pt idx="57887">
                  <c:v>2.46678E-2</c:v>
                </c:pt>
                <c:pt idx="57888">
                  <c:v>2.43231E-2</c:v>
                </c:pt>
                <c:pt idx="57889">
                  <c:v>2.39831E-2</c:v>
                </c:pt>
                <c:pt idx="57890">
                  <c:v>2.3648200000000001E-2</c:v>
                </c:pt>
                <c:pt idx="57891">
                  <c:v>2.3318599999999998E-2</c:v>
                </c:pt>
                <c:pt idx="57892">
                  <c:v>2.2994500000000001E-2</c:v>
                </c:pt>
                <c:pt idx="57893">
                  <c:v>2.2676000000000002E-2</c:v>
                </c:pt>
                <c:pt idx="57894">
                  <c:v>2.2363299999999999E-2</c:v>
                </c:pt>
                <c:pt idx="57895">
                  <c:v>2.20564E-2</c:v>
                </c:pt>
                <c:pt idx="57896">
                  <c:v>2.1755300000000002E-2</c:v>
                </c:pt>
                <c:pt idx="57897">
                  <c:v>2.1460099999999999E-2</c:v>
                </c:pt>
                <c:pt idx="57898">
                  <c:v>2.1170700000000001E-2</c:v>
                </c:pt>
                <c:pt idx="57899">
                  <c:v>2.08869E-2</c:v>
                </c:pt>
                <c:pt idx="57900">
                  <c:v>2.0608600000000001E-2</c:v>
                </c:pt>
                <c:pt idx="57901">
                  <c:v>2.0335700000000002E-2</c:v>
                </c:pt>
                <c:pt idx="57902">
                  <c:v>2.00678E-2</c:v>
                </c:pt>
                <c:pt idx="57903">
                  <c:v>1.9804800000000001E-2</c:v>
                </c:pt>
                <c:pt idx="57904">
                  <c:v>1.95462E-2</c:v>
                </c:pt>
                <c:pt idx="57905">
                  <c:v>1.9291900000000001E-2</c:v>
                </c:pt>
                <c:pt idx="57906">
                  <c:v>1.9041300000000001E-2</c:v>
                </c:pt>
                <c:pt idx="57907">
                  <c:v>1.8794100000000001E-2</c:v>
                </c:pt>
                <c:pt idx="57908">
                  <c:v>1.8549900000000001E-2</c:v>
                </c:pt>
                <c:pt idx="57909">
                  <c:v>1.8308100000000001E-2</c:v>
                </c:pt>
                <c:pt idx="57910">
                  <c:v>1.8068299999999999E-2</c:v>
                </c:pt>
                <c:pt idx="57911">
                  <c:v>1.7829999999999999E-2</c:v>
                </c:pt>
                <c:pt idx="57912">
                  <c:v>1.75925E-2</c:v>
                </c:pt>
                <c:pt idx="57913">
                  <c:v>1.7355300000000001E-2</c:v>
                </c:pt>
                <c:pt idx="57914">
                  <c:v>1.7117799999999999E-2</c:v>
                </c:pt>
                <c:pt idx="57915">
                  <c:v>1.6879499999999999E-2</c:v>
                </c:pt>
                <c:pt idx="57916">
                  <c:v>1.6639500000000002E-2</c:v>
                </c:pt>
                <c:pt idx="57917">
                  <c:v>1.6397399999999999E-2</c:v>
                </c:pt>
                <c:pt idx="57918">
                  <c:v>1.6152400000000001E-2</c:v>
                </c:pt>
                <c:pt idx="57919">
                  <c:v>1.5903799999999999E-2</c:v>
                </c:pt>
                <c:pt idx="57920">
                  <c:v>1.5651000000000002E-2</c:v>
                </c:pt>
                <c:pt idx="57921">
                  <c:v>1.53933E-2</c:v>
                </c:pt>
                <c:pt idx="57922">
                  <c:v>1.5129999999999999E-2</c:v>
                </c:pt>
                <c:pt idx="57923">
                  <c:v>1.48603E-2</c:v>
                </c:pt>
                <c:pt idx="57924">
                  <c:v>1.45836E-2</c:v>
                </c:pt>
                <c:pt idx="57925">
                  <c:v>1.42991E-2</c:v>
                </c:pt>
                <c:pt idx="57926">
                  <c:v>1.4006299999999999E-2</c:v>
                </c:pt>
                <c:pt idx="57927">
                  <c:v>1.3704300000000001E-2</c:v>
                </c:pt>
                <c:pt idx="57928">
                  <c:v>1.33925E-2</c:v>
                </c:pt>
                <c:pt idx="57929">
                  <c:v>1.3070200000000001E-2</c:v>
                </c:pt>
                <c:pt idx="57930">
                  <c:v>1.27368E-2</c:v>
                </c:pt>
                <c:pt idx="57931">
                  <c:v>1.2391599999999999E-2</c:v>
                </c:pt>
                <c:pt idx="57932">
                  <c:v>1.2034E-2</c:v>
                </c:pt>
                <c:pt idx="57933">
                  <c:v>1.1663400000000001E-2</c:v>
                </c:pt>
                <c:pt idx="57934">
                  <c:v>1.1279300000000001E-2</c:v>
                </c:pt>
                <c:pt idx="57935">
                  <c:v>1.0880900000000001E-2</c:v>
                </c:pt>
                <c:pt idx="57936">
                  <c:v>1.04679E-2</c:v>
                </c:pt>
                <c:pt idx="57937">
                  <c:v>1.0039599999999999E-2</c:v>
                </c:pt>
                <c:pt idx="57938" formatCode="0.00E+00">
                  <c:v>9.5956400000000008E-3</c:v>
                </c:pt>
                <c:pt idx="57939" formatCode="0.00E+00">
                  <c:v>9.1355399999999993E-3</c:v>
                </c:pt>
                <c:pt idx="57940" formatCode="0.00E+00">
                  <c:v>8.6588900000000007E-3</c:v>
                </c:pt>
                <c:pt idx="57941" formatCode="0.00E+00">
                  <c:v>8.1652800000000005E-3</c:v>
                </c:pt>
                <c:pt idx="57942" formatCode="0.00E+00">
                  <c:v>7.6543899999999996E-3</c:v>
                </c:pt>
                <c:pt idx="57943" formatCode="0.00E+00">
                  <c:v>7.1258900000000002E-3</c:v>
                </c:pt>
                <c:pt idx="57944" formatCode="0.00E+00">
                  <c:v>6.5795200000000002E-3</c:v>
                </c:pt>
                <c:pt idx="57945" formatCode="0.00E+00">
                  <c:v>6.0150500000000001E-3</c:v>
                </c:pt>
                <c:pt idx="57946" formatCode="0.00E+00">
                  <c:v>5.4322700000000003E-3</c:v>
                </c:pt>
                <c:pt idx="57947" formatCode="0.00E+00">
                  <c:v>4.8310599999999999E-3</c:v>
                </c:pt>
                <c:pt idx="57948" formatCode="0.00E+00">
                  <c:v>4.2113100000000002E-3</c:v>
                </c:pt>
                <c:pt idx="57949" formatCode="0.00E+00">
                  <c:v>3.5729500000000001E-3</c:v>
                </c:pt>
                <c:pt idx="57950" formatCode="0.00E+00">
                  <c:v>2.9159899999999998E-3</c:v>
                </c:pt>
                <c:pt idx="57951" formatCode="0.00E+00">
                  <c:v>2.2404500000000002E-3</c:v>
                </c:pt>
                <c:pt idx="57952" formatCode="0.00E+00">
                  <c:v>1.54642E-3</c:v>
                </c:pt>
                <c:pt idx="57953" formatCode="0.00E+00">
                  <c:v>8.3403999999999998E-4</c:v>
                </c:pt>
                <c:pt idx="57954" formatCode="0.00E+00">
                  <c:v>1.0348000000000001E-4</c:v>
                </c:pt>
                <c:pt idx="57955" formatCode="0.00E+00">
                  <c:v>-6.4502400000000001E-4</c:v>
                </c:pt>
                <c:pt idx="57956" formatCode="0.00E+00">
                  <c:v>-1.4111900000000001E-3</c:v>
                </c:pt>
                <c:pt idx="57957" formatCode="0.00E+00">
                  <c:v>-2.19469E-3</c:v>
                </c:pt>
                <c:pt idx="57958" formatCode="0.00E+00">
                  <c:v>-2.9951399999999999E-3</c:v>
                </c:pt>
                <c:pt idx="57959" formatCode="0.00E+00">
                  <c:v>-3.8121100000000001E-3</c:v>
                </c:pt>
                <c:pt idx="57960" formatCode="0.00E+00">
                  <c:v>-4.64512E-3</c:v>
                </c:pt>
                <c:pt idx="57961" formatCode="0.00E+00">
                  <c:v>-5.4936300000000002E-3</c:v>
                </c:pt>
                <c:pt idx="57962" formatCode="0.00E+00">
                  <c:v>-6.3570700000000003E-3</c:v>
                </c:pt>
                <c:pt idx="57963" formatCode="0.00E+00">
                  <c:v>-7.2348000000000004E-3</c:v>
                </c:pt>
                <c:pt idx="57964" formatCode="0.00E+00">
                  <c:v>-8.1261400000000004E-3</c:v>
                </c:pt>
                <c:pt idx="57965" formatCode="0.00E+00">
                  <c:v>-9.0303699999999994E-3</c:v>
                </c:pt>
                <c:pt idx="57966" formatCode="0.00E+00">
                  <c:v>-9.9467199999999992E-3</c:v>
                </c:pt>
                <c:pt idx="57967">
                  <c:v>-1.0874399999999999E-2</c:v>
                </c:pt>
                <c:pt idx="57968">
                  <c:v>-1.1812400000000001E-2</c:v>
                </c:pt>
                <c:pt idx="57969">
                  <c:v>-1.2760000000000001E-2</c:v>
                </c:pt>
                <c:pt idx="57970">
                  <c:v>-1.37161E-2</c:v>
                </c:pt>
                <c:pt idx="57971">
                  <c:v>-1.46798E-2</c:v>
                </c:pt>
                <c:pt idx="57972">
                  <c:v>-1.5650000000000001E-2</c:v>
                </c:pt>
                <c:pt idx="57973">
                  <c:v>-1.6625600000000001E-2</c:v>
                </c:pt>
                <c:pt idx="57974">
                  <c:v>-1.7605599999999999E-2</c:v>
                </c:pt>
                <c:pt idx="57975">
                  <c:v>-1.85887E-2</c:v>
                </c:pt>
                <c:pt idx="57976">
                  <c:v>-1.9573900000000002E-2</c:v>
                </c:pt>
                <c:pt idx="57977">
                  <c:v>-2.05598E-2</c:v>
                </c:pt>
                <c:pt idx="57978">
                  <c:v>-2.15452E-2</c:v>
                </c:pt>
                <c:pt idx="57979">
                  <c:v>-2.2528800000000002E-2</c:v>
                </c:pt>
                <c:pt idx="57980">
                  <c:v>-2.35094E-2</c:v>
                </c:pt>
                <c:pt idx="57981">
                  <c:v>-2.44856E-2</c:v>
                </c:pt>
                <c:pt idx="57982">
                  <c:v>-2.5456099999999999E-2</c:v>
                </c:pt>
                <c:pt idx="57983">
                  <c:v>-2.6419399999999999E-2</c:v>
                </c:pt>
                <c:pt idx="57984">
                  <c:v>-2.7374300000000001E-2</c:v>
                </c:pt>
                <c:pt idx="57985">
                  <c:v>-2.8319199999999999E-2</c:v>
                </c:pt>
                <c:pt idx="57986">
                  <c:v>-2.92527E-2</c:v>
                </c:pt>
                <c:pt idx="57987">
                  <c:v>-3.0173499999999999E-2</c:v>
                </c:pt>
                <c:pt idx="57988">
                  <c:v>-3.1080099999999999E-2</c:v>
                </c:pt>
                <c:pt idx="57989">
                  <c:v>-3.1971100000000002E-2</c:v>
                </c:pt>
                <c:pt idx="57990">
                  <c:v>-3.2844999999999999E-2</c:v>
                </c:pt>
                <c:pt idx="57991">
                  <c:v>-3.3700300000000002E-2</c:v>
                </c:pt>
                <c:pt idx="57992">
                  <c:v>-3.45356E-2</c:v>
                </c:pt>
                <c:pt idx="57993">
                  <c:v>-3.5349499999999999E-2</c:v>
                </c:pt>
                <c:pt idx="57994">
                  <c:v>-3.6140600000000002E-2</c:v>
                </c:pt>
                <c:pt idx="57995">
                  <c:v>-3.69074E-2</c:v>
                </c:pt>
                <c:pt idx="57996">
                  <c:v>-3.7648399999999999E-2</c:v>
                </c:pt>
                <c:pt idx="57997">
                  <c:v>-3.8362500000000001E-2</c:v>
                </c:pt>
                <c:pt idx="57998">
                  <c:v>-3.9047999999999999E-2</c:v>
                </c:pt>
                <c:pt idx="57999">
                  <c:v>-3.9703700000000001E-2</c:v>
                </c:pt>
                <c:pt idx="58000">
                  <c:v>-4.0328299999999997E-2</c:v>
                </c:pt>
                <c:pt idx="58001">
                  <c:v>-4.0920499999999999E-2</c:v>
                </c:pt>
                <c:pt idx="58002">
                  <c:v>-4.1478899999999999E-2</c:v>
                </c:pt>
                <c:pt idx="58003">
                  <c:v>-4.2002400000000002E-2</c:v>
                </c:pt>
                <c:pt idx="58004">
                  <c:v>-4.2489699999999998E-2</c:v>
                </c:pt>
                <c:pt idx="58005">
                  <c:v>-4.2939699999999997E-2</c:v>
                </c:pt>
                <c:pt idx="58006">
                  <c:v>-4.3351099999999997E-2</c:v>
                </c:pt>
                <c:pt idx="58007">
                  <c:v>-4.3722999999999998E-2</c:v>
                </c:pt>
                <c:pt idx="58008">
                  <c:v>-4.4054299999999998E-2</c:v>
                </c:pt>
                <c:pt idx="58009">
                  <c:v>-4.4344000000000001E-2</c:v>
                </c:pt>
                <c:pt idx="58010">
                  <c:v>-4.4590999999999999E-2</c:v>
                </c:pt>
                <c:pt idx="58011">
                  <c:v>-4.4794599999999997E-2</c:v>
                </c:pt>
                <c:pt idx="58012">
                  <c:v>-4.4953899999999998E-2</c:v>
                </c:pt>
                <c:pt idx="58013">
                  <c:v>-4.5067999999999997E-2</c:v>
                </c:pt>
                <c:pt idx="58014">
                  <c:v>-4.5136200000000001E-2</c:v>
                </c:pt>
                <c:pt idx="58015">
                  <c:v>-4.5157900000000001E-2</c:v>
                </c:pt>
                <c:pt idx="58016">
                  <c:v>-4.51323E-2</c:v>
                </c:pt>
                <c:pt idx="58017">
                  <c:v>-4.5059099999999998E-2</c:v>
                </c:pt>
                <c:pt idx="58018">
                  <c:v>-4.4937600000000001E-2</c:v>
                </c:pt>
                <c:pt idx="58019">
                  <c:v>-4.4767399999999999E-2</c:v>
                </c:pt>
                <c:pt idx="58020">
                  <c:v>-4.45481E-2</c:v>
                </c:pt>
                <c:pt idx="58021">
                  <c:v>-4.4279499999999999E-2</c:v>
                </c:pt>
                <c:pt idx="58022">
                  <c:v>-4.3961300000000002E-2</c:v>
                </c:pt>
                <c:pt idx="58023">
                  <c:v>-4.3593399999999997E-2</c:v>
                </c:pt>
                <c:pt idx="58024">
                  <c:v>-4.3175600000000001E-2</c:v>
                </c:pt>
                <c:pt idx="58025">
                  <c:v>-4.27079E-2</c:v>
                </c:pt>
                <c:pt idx="58026">
                  <c:v>-4.2190400000000003E-2</c:v>
                </c:pt>
                <c:pt idx="58027">
                  <c:v>-4.1623199999999999E-2</c:v>
                </c:pt>
                <c:pt idx="58028">
                  <c:v>-4.1006500000000001E-2</c:v>
                </c:pt>
                <c:pt idx="58029">
                  <c:v>-4.0340599999999997E-2</c:v>
                </c:pt>
                <c:pt idx="58030">
                  <c:v>-3.9625800000000003E-2</c:v>
                </c:pt>
                <c:pt idx="58031">
                  <c:v>-3.8862500000000001E-2</c:v>
                </c:pt>
                <c:pt idx="58032">
                  <c:v>-3.8051099999999997E-2</c:v>
                </c:pt>
                <c:pt idx="58033">
                  <c:v>-3.71924E-2</c:v>
                </c:pt>
                <c:pt idx="58034">
                  <c:v>-3.6286800000000001E-2</c:v>
                </c:pt>
                <c:pt idx="58035">
                  <c:v>-3.5335100000000001E-2</c:v>
                </c:pt>
                <c:pt idx="58036">
                  <c:v>-3.4338100000000003E-2</c:v>
                </c:pt>
                <c:pt idx="58037">
                  <c:v>-3.3296600000000003E-2</c:v>
                </c:pt>
                <c:pt idx="58038">
                  <c:v>-3.2211499999999997E-2</c:v>
                </c:pt>
                <c:pt idx="58039">
                  <c:v>-3.1083800000000002E-2</c:v>
                </c:pt>
                <c:pt idx="58040">
                  <c:v>-2.99146E-2</c:v>
                </c:pt>
                <c:pt idx="58041">
                  <c:v>-2.8705000000000001E-2</c:v>
                </c:pt>
                <c:pt idx="58042">
                  <c:v>-2.74562E-2</c:v>
                </c:pt>
                <c:pt idx="58043">
                  <c:v>-2.6169499999999998E-2</c:v>
                </c:pt>
                <c:pt idx="58044">
                  <c:v>-2.4846099999999999E-2</c:v>
                </c:pt>
                <c:pt idx="58045">
                  <c:v>-2.3487399999999999E-2</c:v>
                </c:pt>
                <c:pt idx="58046">
                  <c:v>-2.2094900000000001E-2</c:v>
                </c:pt>
                <c:pt idx="58047">
                  <c:v>-2.06701E-2</c:v>
                </c:pt>
                <c:pt idx="58048">
                  <c:v>-1.92144E-2</c:v>
                </c:pt>
                <c:pt idx="58049">
                  <c:v>-1.7729600000000002E-2</c:v>
                </c:pt>
                <c:pt idx="58050">
                  <c:v>-1.62173E-2</c:v>
                </c:pt>
                <c:pt idx="58051">
                  <c:v>-1.46792E-2</c:v>
                </c:pt>
                <c:pt idx="58052">
                  <c:v>-1.3117E-2</c:v>
                </c:pt>
                <c:pt idx="58053">
                  <c:v>-1.15326E-2</c:v>
                </c:pt>
                <c:pt idx="58054" formatCode="0.00E+00">
                  <c:v>-9.9276999999999994E-3</c:v>
                </c:pt>
                <c:pt idx="58055" formatCode="0.00E+00">
                  <c:v>-8.3043100000000005E-3</c:v>
                </c:pt>
                <c:pt idx="58056" formatCode="0.00E+00">
                  <c:v>-6.6642999999999997E-3</c:v>
                </c:pt>
                <c:pt idx="58057" formatCode="0.00E+00">
                  <c:v>-5.0096400000000001E-3</c:v>
                </c:pt>
                <c:pt idx="58058" formatCode="0.00E+00">
                  <c:v>-3.3422999999999999E-3</c:v>
                </c:pt>
                <c:pt idx="58059" formatCode="0.00E+00">
                  <c:v>-1.6643000000000001E-3</c:v>
                </c:pt>
                <c:pt idx="58060" formatCode="0.00E+00">
                  <c:v>2.2320700000000001E-5</c:v>
                </c:pt>
                <c:pt idx="58061" formatCode="0.00E+00">
                  <c:v>1.7154900000000001E-3</c:v>
                </c:pt>
                <c:pt idx="58062" formatCode="0.00E+00">
                  <c:v>3.4131399999999998E-3</c:v>
                </c:pt>
                <c:pt idx="58063" formatCode="0.00E+00">
                  <c:v>5.1131500000000003E-3</c:v>
                </c:pt>
                <c:pt idx="58064" formatCode="0.00E+00">
                  <c:v>6.8134299999999997E-3</c:v>
                </c:pt>
                <c:pt idx="58065" formatCode="0.00E+00">
                  <c:v>8.5118299999999997E-3</c:v>
                </c:pt>
                <c:pt idx="58066">
                  <c:v>1.02062E-2</c:v>
                </c:pt>
                <c:pt idx="58067">
                  <c:v>1.1894500000000001E-2</c:v>
                </c:pt>
                <c:pt idx="58068">
                  <c:v>1.35745E-2</c:v>
                </c:pt>
                <c:pt idx="58069">
                  <c:v>1.5244000000000001E-2</c:v>
                </c:pt>
                <c:pt idx="58070">
                  <c:v>1.6900999999999999E-2</c:v>
                </c:pt>
                <c:pt idx="58071">
                  <c:v>1.8543299999999999E-2</c:v>
                </c:pt>
                <c:pt idx="58072">
                  <c:v>2.01689E-2</c:v>
                </c:pt>
                <c:pt idx="58073">
                  <c:v>2.17755E-2</c:v>
                </c:pt>
                <c:pt idx="58074">
                  <c:v>2.3361199999999999E-2</c:v>
                </c:pt>
                <c:pt idx="58075">
                  <c:v>2.4923899999999999E-2</c:v>
                </c:pt>
                <c:pt idx="58076">
                  <c:v>2.6461499999999999E-2</c:v>
                </c:pt>
                <c:pt idx="58077">
                  <c:v>2.79721E-2</c:v>
                </c:pt>
                <c:pt idx="58078">
                  <c:v>2.94536E-2</c:v>
                </c:pt>
                <c:pt idx="58079">
                  <c:v>3.09041E-2</c:v>
                </c:pt>
                <c:pt idx="58080">
                  <c:v>3.2321700000000002E-2</c:v>
                </c:pt>
                <c:pt idx="58081">
                  <c:v>3.3704600000000001E-2</c:v>
                </c:pt>
                <c:pt idx="58082">
                  <c:v>3.5050900000000003E-2</c:v>
                </c:pt>
                <c:pt idx="58083">
                  <c:v>3.6358799999999997E-2</c:v>
                </c:pt>
                <c:pt idx="58084">
                  <c:v>3.7626600000000003E-2</c:v>
                </c:pt>
                <c:pt idx="58085">
                  <c:v>3.8852600000000001E-2</c:v>
                </c:pt>
                <c:pt idx="58086">
                  <c:v>4.0035300000000003E-2</c:v>
                </c:pt>
                <c:pt idx="58087">
                  <c:v>4.1172899999999998E-2</c:v>
                </c:pt>
                <c:pt idx="58088">
                  <c:v>4.2264099999999999E-2</c:v>
                </c:pt>
                <c:pt idx="58089">
                  <c:v>4.33073E-2</c:v>
                </c:pt>
                <c:pt idx="58090">
                  <c:v>4.4301199999999999E-2</c:v>
                </c:pt>
                <c:pt idx="58091">
                  <c:v>4.5244399999999997E-2</c:v>
                </c:pt>
                <c:pt idx="58092">
                  <c:v>4.6135799999999998E-2</c:v>
                </c:pt>
                <c:pt idx="58093">
                  <c:v>4.6974000000000002E-2</c:v>
                </c:pt>
                <c:pt idx="58094">
                  <c:v>4.7757899999999999E-2</c:v>
                </c:pt>
                <c:pt idx="58095">
                  <c:v>4.8486700000000001E-2</c:v>
                </c:pt>
                <c:pt idx="58096">
                  <c:v>4.9159099999999997E-2</c:v>
                </c:pt>
                <c:pt idx="58097">
                  <c:v>4.9774499999999999E-2</c:v>
                </c:pt>
                <c:pt idx="58098">
                  <c:v>5.0331899999999999E-2</c:v>
                </c:pt>
                <c:pt idx="58099">
                  <c:v>5.0830599999999997E-2</c:v>
                </c:pt>
                <c:pt idx="58100">
                  <c:v>5.1270000000000003E-2</c:v>
                </c:pt>
                <c:pt idx="58101">
                  <c:v>5.1649399999999998E-2</c:v>
                </c:pt>
                <c:pt idx="58102">
                  <c:v>5.1968500000000001E-2</c:v>
                </c:pt>
                <c:pt idx="58103">
                  <c:v>5.2226700000000001E-2</c:v>
                </c:pt>
                <c:pt idx="58104">
                  <c:v>5.24238E-2</c:v>
                </c:pt>
                <c:pt idx="58105">
                  <c:v>5.2559599999999998E-2</c:v>
                </c:pt>
                <c:pt idx="58106">
                  <c:v>5.2633699999999999E-2</c:v>
                </c:pt>
                <c:pt idx="58107">
                  <c:v>5.26463E-2</c:v>
                </c:pt>
                <c:pt idx="58108">
                  <c:v>5.2597199999999997E-2</c:v>
                </c:pt>
                <c:pt idx="58109">
                  <c:v>5.2486699999999997E-2</c:v>
                </c:pt>
                <c:pt idx="58110">
                  <c:v>5.2314800000000002E-2</c:v>
                </c:pt>
                <c:pt idx="58111">
                  <c:v>5.20819E-2</c:v>
                </c:pt>
                <c:pt idx="58112">
                  <c:v>5.1788300000000002E-2</c:v>
                </c:pt>
                <c:pt idx="58113">
                  <c:v>5.1434500000000001E-2</c:v>
                </c:pt>
                <c:pt idx="58114">
                  <c:v>5.1020900000000001E-2</c:v>
                </c:pt>
                <c:pt idx="58115">
                  <c:v>5.0548099999999999E-2</c:v>
                </c:pt>
                <c:pt idx="58116">
                  <c:v>5.0016900000000003E-2</c:v>
                </c:pt>
                <c:pt idx="58117">
                  <c:v>4.9428100000000003E-2</c:v>
                </c:pt>
                <c:pt idx="58118">
                  <c:v>4.8782300000000001E-2</c:v>
                </c:pt>
                <c:pt idx="58119">
                  <c:v>4.8080699999999997E-2</c:v>
                </c:pt>
                <c:pt idx="58120">
                  <c:v>4.7324100000000001E-2</c:v>
                </c:pt>
                <c:pt idx="58121">
                  <c:v>4.6513800000000001E-2</c:v>
                </c:pt>
                <c:pt idx="58122">
                  <c:v>4.5650700000000002E-2</c:v>
                </c:pt>
                <c:pt idx="58123">
                  <c:v>4.4736100000000001E-2</c:v>
                </c:pt>
                <c:pt idx="58124">
                  <c:v>4.3771400000000002E-2</c:v>
                </c:pt>
                <c:pt idx="58125">
                  <c:v>4.2757799999999999E-2</c:v>
                </c:pt>
                <c:pt idx="58126">
                  <c:v>4.1696900000000002E-2</c:v>
                </c:pt>
                <c:pt idx="58127">
                  <c:v>4.0590000000000001E-2</c:v>
                </c:pt>
                <c:pt idx="58128">
                  <c:v>3.9438800000000003E-2</c:v>
                </c:pt>
                <c:pt idx="58129">
                  <c:v>3.8244899999999998E-2</c:v>
                </c:pt>
                <c:pt idx="58130">
                  <c:v>3.7009800000000002E-2</c:v>
                </c:pt>
                <c:pt idx="58131">
                  <c:v>3.5735500000000003E-2</c:v>
                </c:pt>
                <c:pt idx="58132">
                  <c:v>3.4423500000000003E-2</c:v>
                </c:pt>
                <c:pt idx="58133">
                  <c:v>3.3075800000000002E-2</c:v>
                </c:pt>
                <c:pt idx="58134">
                  <c:v>3.1694199999999999E-2</c:v>
                </c:pt>
                <c:pt idx="58135">
                  <c:v>3.0280600000000001E-2</c:v>
                </c:pt>
                <c:pt idx="58136">
                  <c:v>2.8836899999999999E-2</c:v>
                </c:pt>
                <c:pt idx="58137">
                  <c:v>2.7365199999999999E-2</c:v>
                </c:pt>
                <c:pt idx="58138">
                  <c:v>2.5867500000000002E-2</c:v>
                </c:pt>
                <c:pt idx="58139">
                  <c:v>2.4345800000000001E-2</c:v>
                </c:pt>
                <c:pt idx="58140">
                  <c:v>2.2802300000000001E-2</c:v>
                </c:pt>
                <c:pt idx="58141">
                  <c:v>2.1238900000000002E-2</c:v>
                </c:pt>
                <c:pt idx="58142">
                  <c:v>1.9657899999999999E-2</c:v>
                </c:pt>
                <c:pt idx="58143">
                  <c:v>1.8061399999999998E-2</c:v>
                </c:pt>
                <c:pt idx="58144">
                  <c:v>1.6451500000000001E-2</c:v>
                </c:pt>
                <c:pt idx="58145">
                  <c:v>1.4830400000000001E-2</c:v>
                </c:pt>
                <c:pt idx="58146">
                  <c:v>1.32003E-2</c:v>
                </c:pt>
                <c:pt idx="58147">
                  <c:v>1.15634E-2</c:v>
                </c:pt>
                <c:pt idx="58148" formatCode="0.00E+00">
                  <c:v>9.9218799999999992E-3</c:v>
                </c:pt>
                <c:pt idx="58149" formatCode="0.00E+00">
                  <c:v>8.2778899999999996E-3</c:v>
                </c:pt>
                <c:pt idx="58150" formatCode="0.00E+00">
                  <c:v>6.6336399999999997E-3</c:v>
                </c:pt>
                <c:pt idx="58151" formatCode="0.00E+00">
                  <c:v>4.9912899999999998E-3</c:v>
                </c:pt>
                <c:pt idx="58152" formatCode="0.00E+00">
                  <c:v>3.3530000000000001E-3</c:v>
                </c:pt>
                <c:pt idx="58153" formatCode="0.00E+00">
                  <c:v>1.7209199999999999E-3</c:v>
                </c:pt>
                <c:pt idx="58154" formatCode="0.00E+00">
                  <c:v>9.7175200000000004E-5</c:v>
                </c:pt>
                <c:pt idx="58155" formatCode="0.00E+00">
                  <c:v>-1.5161300000000001E-3</c:v>
                </c:pt>
                <c:pt idx="58156" formatCode="0.00E+00">
                  <c:v>-3.1169100000000001E-3</c:v>
                </c:pt>
                <c:pt idx="58157" formatCode="0.00E+00">
                  <c:v>-4.7031199999999999E-3</c:v>
                </c:pt>
                <c:pt idx="58158" formatCode="0.00E+00">
                  <c:v>-6.2727199999999999E-3</c:v>
                </c:pt>
                <c:pt idx="58159" formatCode="0.00E+00">
                  <c:v>-7.8237299999999992E-3</c:v>
                </c:pt>
                <c:pt idx="58160" formatCode="0.00E+00">
                  <c:v>-9.3541900000000001E-3</c:v>
                </c:pt>
                <c:pt idx="58161">
                  <c:v>-1.0862200000000001E-2</c:v>
                </c:pt>
                <c:pt idx="58162">
                  <c:v>-1.2345800000000001E-2</c:v>
                </c:pt>
                <c:pt idx="58163">
                  <c:v>-1.3803299999999999E-2</c:v>
                </c:pt>
                <c:pt idx="58164">
                  <c:v>-1.5232900000000001E-2</c:v>
                </c:pt>
                <c:pt idx="58165">
                  <c:v>-1.66327E-2</c:v>
                </c:pt>
                <c:pt idx="58166">
                  <c:v>-1.8001199999999998E-2</c:v>
                </c:pt>
                <c:pt idx="58167">
                  <c:v>-1.9336699999999998E-2</c:v>
                </c:pt>
                <c:pt idx="58168">
                  <c:v>-2.0637699999999998E-2</c:v>
                </c:pt>
                <c:pt idx="58169">
                  <c:v>-2.1902499999999998E-2</c:v>
                </c:pt>
                <c:pt idx="58170">
                  <c:v>-2.3129899999999998E-2</c:v>
                </c:pt>
                <c:pt idx="58171">
                  <c:v>-2.43184E-2</c:v>
                </c:pt>
                <c:pt idx="58172">
                  <c:v>-2.5466599999999999E-2</c:v>
                </c:pt>
                <c:pt idx="58173">
                  <c:v>-2.6573300000000001E-2</c:v>
                </c:pt>
                <c:pt idx="58174">
                  <c:v>-2.7637399999999999E-2</c:v>
                </c:pt>
                <c:pt idx="58175">
                  <c:v>-2.8657700000000001E-2</c:v>
                </c:pt>
                <c:pt idx="58176">
                  <c:v>-2.9633199999999998E-2</c:v>
                </c:pt>
                <c:pt idx="58177">
                  <c:v>-3.05629E-2</c:v>
                </c:pt>
                <c:pt idx="58178">
                  <c:v>-3.1445800000000003E-2</c:v>
                </c:pt>
                <c:pt idx="58179">
                  <c:v>-3.2281299999999999E-2</c:v>
                </c:pt>
                <c:pt idx="58180">
                  <c:v>-3.3068399999999998E-2</c:v>
                </c:pt>
                <c:pt idx="58181">
                  <c:v>-3.3806599999999999E-2</c:v>
                </c:pt>
                <c:pt idx="58182">
                  <c:v>-3.44953E-2</c:v>
                </c:pt>
                <c:pt idx="58183">
                  <c:v>-3.51338E-2</c:v>
                </c:pt>
                <c:pt idx="58184">
                  <c:v>-3.5721900000000001E-2</c:v>
                </c:pt>
                <c:pt idx="58185">
                  <c:v>-3.6259100000000002E-2</c:v>
                </c:pt>
                <c:pt idx="58186">
                  <c:v>-3.6745100000000003E-2</c:v>
                </c:pt>
                <c:pt idx="58187">
                  <c:v>-3.7179700000000003E-2</c:v>
                </c:pt>
                <c:pt idx="58188">
                  <c:v>-3.7562900000000003E-2</c:v>
                </c:pt>
                <c:pt idx="58189">
                  <c:v>-3.7894499999999998E-2</c:v>
                </c:pt>
                <c:pt idx="58190">
                  <c:v>-3.81745E-2</c:v>
                </c:pt>
                <c:pt idx="58191">
                  <c:v>-3.8403100000000003E-2</c:v>
                </c:pt>
                <c:pt idx="58192">
                  <c:v>-3.8580499999999997E-2</c:v>
                </c:pt>
                <c:pt idx="58193">
                  <c:v>-3.87068E-2</c:v>
                </c:pt>
                <c:pt idx="58194">
                  <c:v>-3.8782499999999998E-2</c:v>
                </c:pt>
                <c:pt idx="58195">
                  <c:v>-3.8807899999999999E-2</c:v>
                </c:pt>
                <c:pt idx="58196">
                  <c:v>-3.8783600000000001E-2</c:v>
                </c:pt>
                <c:pt idx="58197">
                  <c:v>-3.8709899999999998E-2</c:v>
                </c:pt>
                <c:pt idx="58198">
                  <c:v>-3.8587700000000003E-2</c:v>
                </c:pt>
                <c:pt idx="58199">
                  <c:v>-3.8417399999999997E-2</c:v>
                </c:pt>
                <c:pt idx="58200">
                  <c:v>-3.8199999999999998E-2</c:v>
                </c:pt>
                <c:pt idx="58201">
                  <c:v>-3.7936200000000003E-2</c:v>
                </c:pt>
                <c:pt idx="58202">
                  <c:v>-3.7626800000000002E-2</c:v>
                </c:pt>
                <c:pt idx="58203">
                  <c:v>-3.7272899999999998E-2</c:v>
                </c:pt>
                <c:pt idx="58204">
                  <c:v>-3.6875499999999999E-2</c:v>
                </c:pt>
                <c:pt idx="58205">
                  <c:v>-3.6435500000000003E-2</c:v>
                </c:pt>
                <c:pt idx="58206">
                  <c:v>-3.5954100000000003E-2</c:v>
                </c:pt>
                <c:pt idx="58207">
                  <c:v>-3.5432499999999999E-2</c:v>
                </c:pt>
                <c:pt idx="58208">
                  <c:v>-3.4871800000000001E-2</c:v>
                </c:pt>
                <c:pt idx="58209">
                  <c:v>-3.4273499999999998E-2</c:v>
                </c:pt>
                <c:pt idx="58210">
                  <c:v>-3.3638700000000001E-2</c:v>
                </c:pt>
                <c:pt idx="58211">
                  <c:v>-3.2968799999999999E-2</c:v>
                </c:pt>
                <c:pt idx="58212">
                  <c:v>-3.2265200000000001E-2</c:v>
                </c:pt>
                <c:pt idx="58213">
                  <c:v>-3.1529500000000002E-2</c:v>
                </c:pt>
                <c:pt idx="58214">
                  <c:v>-3.0762899999999999E-2</c:v>
                </c:pt>
                <c:pt idx="58215">
                  <c:v>-2.99671E-2</c:v>
                </c:pt>
                <c:pt idx="58216">
                  <c:v>-2.9143599999999999E-2</c:v>
                </c:pt>
                <c:pt idx="58217">
                  <c:v>-2.82939E-2</c:v>
                </c:pt>
                <c:pt idx="58218">
                  <c:v>-2.7419700000000002E-2</c:v>
                </c:pt>
                <c:pt idx="58219">
                  <c:v>-2.6522500000000001E-2</c:v>
                </c:pt>
                <c:pt idx="58220">
                  <c:v>-2.5604100000000001E-2</c:v>
                </c:pt>
                <c:pt idx="58221">
                  <c:v>-2.4665900000000001E-2</c:v>
                </c:pt>
                <c:pt idx="58222">
                  <c:v>-2.37098E-2</c:v>
                </c:pt>
                <c:pt idx="58223">
                  <c:v>-2.2737299999999998E-2</c:v>
                </c:pt>
                <c:pt idx="58224">
                  <c:v>-2.1750200000000001E-2</c:v>
                </c:pt>
                <c:pt idx="58225">
                  <c:v>-2.07501E-2</c:v>
                </c:pt>
                <c:pt idx="58226">
                  <c:v>-1.9738800000000001E-2</c:v>
                </c:pt>
                <c:pt idx="58227">
                  <c:v>-1.8717899999999999E-2</c:v>
                </c:pt>
                <c:pt idx="58228">
                  <c:v>-1.7689099999999999E-2</c:v>
                </c:pt>
                <c:pt idx="58229">
                  <c:v>-1.6654200000000001E-2</c:v>
                </c:pt>
                <c:pt idx="58230">
                  <c:v>-1.5614599999999999E-2</c:v>
                </c:pt>
                <c:pt idx="58231">
                  <c:v>-1.45722E-2</c:v>
                </c:pt>
                <c:pt idx="58232">
                  <c:v>-1.35286E-2</c:v>
                </c:pt>
                <c:pt idx="58233">
                  <c:v>-1.24853E-2</c:v>
                </c:pt>
                <c:pt idx="58234">
                  <c:v>-1.14441E-2</c:v>
                </c:pt>
                <c:pt idx="58235">
                  <c:v>-1.0406500000000001E-2</c:v>
                </c:pt>
                <c:pt idx="58236" formatCode="0.00E+00">
                  <c:v>-9.3739500000000007E-3</c:v>
                </c:pt>
                <c:pt idx="58237" formatCode="0.00E+00">
                  <c:v>-8.3481200000000005E-3</c:v>
                </c:pt>
                <c:pt idx="58238" formatCode="0.00E+00">
                  <c:v>-7.3304800000000003E-3</c:v>
                </c:pt>
                <c:pt idx="58239" formatCode="0.00E+00">
                  <c:v>-6.3224900000000001E-3</c:v>
                </c:pt>
                <c:pt idx="58240" formatCode="0.00E+00">
                  <c:v>-5.3255899999999998E-3</c:v>
                </c:pt>
                <c:pt idx="58241" formatCode="0.00E+00">
                  <c:v>-4.34119E-3</c:v>
                </c:pt>
                <c:pt idx="58242" formatCode="0.00E+00">
                  <c:v>-3.3706399999999998E-3</c:v>
                </c:pt>
                <c:pt idx="58243" formatCode="0.00E+00">
                  <c:v>-2.4152599999999998E-3</c:v>
                </c:pt>
                <c:pt idx="58244" formatCode="0.00E+00">
                  <c:v>-1.4763300000000001E-3</c:v>
                </c:pt>
                <c:pt idx="58245" formatCode="0.00E+00">
                  <c:v>-5.5508700000000001E-4</c:v>
                </c:pt>
                <c:pt idx="58246" formatCode="0.00E+00">
                  <c:v>3.47284E-4</c:v>
                </c:pt>
                <c:pt idx="58247" formatCode="0.00E+00">
                  <c:v>1.2296399999999999E-3</c:v>
                </c:pt>
                <c:pt idx="58248" formatCode="0.00E+00">
                  <c:v>2.0909000000000001E-3</c:v>
                </c:pt>
                <c:pt idx="58249" formatCode="0.00E+00">
                  <c:v>2.9300200000000002E-3</c:v>
                </c:pt>
                <c:pt idx="58250" formatCode="0.00E+00">
                  <c:v>3.7460100000000001E-3</c:v>
                </c:pt>
                <c:pt idx="58251" formatCode="0.00E+00">
                  <c:v>4.5379499999999998E-3</c:v>
                </c:pt>
                <c:pt idx="58252" formatCode="0.00E+00">
                  <c:v>5.3049400000000002E-3</c:v>
                </c:pt>
                <c:pt idx="58253" formatCode="0.00E+00">
                  <c:v>6.04618E-3</c:v>
                </c:pt>
                <c:pt idx="58254" formatCode="0.00E+00">
                  <c:v>6.7609000000000002E-3</c:v>
                </c:pt>
                <c:pt idx="58255" formatCode="0.00E+00">
                  <c:v>7.4483800000000001E-3</c:v>
                </c:pt>
                <c:pt idx="58256" formatCode="0.00E+00">
                  <c:v>8.1079800000000007E-3</c:v>
                </c:pt>
                <c:pt idx="58257" formatCode="0.00E+00">
                  <c:v>8.7391199999999995E-3</c:v>
                </c:pt>
                <c:pt idx="58258" formatCode="0.00E+00">
                  <c:v>9.3412500000000006E-3</c:v>
                </c:pt>
                <c:pt idx="58259" formatCode="0.00E+00">
                  <c:v>9.9139099999999997E-3</c:v>
                </c:pt>
                <c:pt idx="58260">
                  <c:v>1.0456699999999999E-2</c:v>
                </c:pt>
                <c:pt idx="58261">
                  <c:v>1.09693E-2</c:v>
                </c:pt>
                <c:pt idx="58262">
                  <c:v>1.1451299999999999E-2</c:v>
                </c:pt>
                <c:pt idx="58263">
                  <c:v>1.1902599999999999E-2</c:v>
                </c:pt>
                <c:pt idx="58264">
                  <c:v>1.2323000000000001E-2</c:v>
                </c:pt>
                <c:pt idx="58265">
                  <c:v>1.2712299999999999E-2</c:v>
                </c:pt>
                <c:pt idx="58266">
                  <c:v>1.30706E-2</c:v>
                </c:pt>
                <c:pt idx="58267">
                  <c:v>1.33978E-2</c:v>
                </c:pt>
                <c:pt idx="58268">
                  <c:v>1.3694100000000001E-2</c:v>
                </c:pt>
                <c:pt idx="58269">
                  <c:v>1.39595E-2</c:v>
                </c:pt>
                <c:pt idx="58270">
                  <c:v>1.4194200000000001E-2</c:v>
                </c:pt>
                <c:pt idx="58271">
                  <c:v>1.43985E-2</c:v>
                </c:pt>
                <c:pt idx="58272">
                  <c:v>1.45726E-2</c:v>
                </c:pt>
                <c:pt idx="58273">
                  <c:v>1.47169E-2</c:v>
                </c:pt>
                <c:pt idx="58274">
                  <c:v>1.48319E-2</c:v>
                </c:pt>
                <c:pt idx="58275">
                  <c:v>1.4918000000000001E-2</c:v>
                </c:pt>
                <c:pt idx="58276">
                  <c:v>1.49756E-2</c:v>
                </c:pt>
                <c:pt idx="58277">
                  <c:v>1.5005299999999999E-2</c:v>
                </c:pt>
                <c:pt idx="58278">
                  <c:v>1.50078E-2</c:v>
                </c:pt>
                <c:pt idx="58279">
                  <c:v>1.4983700000000001E-2</c:v>
                </c:pt>
                <c:pt idx="58280">
                  <c:v>1.4933699999999999E-2</c:v>
                </c:pt>
                <c:pt idx="58281">
                  <c:v>1.48585E-2</c:v>
                </c:pt>
                <c:pt idx="58282">
                  <c:v>1.4758800000000001E-2</c:v>
                </c:pt>
                <c:pt idx="58283">
                  <c:v>1.46356E-2</c:v>
                </c:pt>
                <c:pt idx="58284">
                  <c:v>1.44896E-2</c:v>
                </c:pt>
                <c:pt idx="58285">
                  <c:v>1.43217E-2</c:v>
                </c:pt>
                <c:pt idx="58286">
                  <c:v>1.41329E-2</c:v>
                </c:pt>
                <c:pt idx="58287">
                  <c:v>1.39241E-2</c:v>
                </c:pt>
                <c:pt idx="58288">
                  <c:v>1.36963E-2</c:v>
                </c:pt>
                <c:pt idx="58289">
                  <c:v>1.34504E-2</c:v>
                </c:pt>
                <c:pt idx="58290">
                  <c:v>1.31875E-2</c:v>
                </c:pt>
                <c:pt idx="58291">
                  <c:v>1.29087E-2</c:v>
                </c:pt>
                <c:pt idx="58292">
                  <c:v>1.2614999999999999E-2</c:v>
                </c:pt>
                <c:pt idx="58293">
                  <c:v>1.2307500000000001E-2</c:v>
                </c:pt>
                <c:pt idx="58294">
                  <c:v>1.19872E-2</c:v>
                </c:pt>
                <c:pt idx="58295">
                  <c:v>1.16554E-2</c:v>
                </c:pt>
                <c:pt idx="58296">
                  <c:v>1.13131E-2</c:v>
                </c:pt>
                <c:pt idx="58297">
                  <c:v>1.09614E-2</c:v>
                </c:pt>
                <c:pt idx="58298">
                  <c:v>1.06014E-2</c:v>
                </c:pt>
                <c:pt idx="58299">
                  <c:v>1.0234399999999999E-2</c:v>
                </c:pt>
                <c:pt idx="58300" formatCode="0.00E+00">
                  <c:v>9.8613499999999996E-3</c:v>
                </c:pt>
                <c:pt idx="58301" formatCode="0.00E+00">
                  <c:v>9.4834700000000008E-3</c:v>
                </c:pt>
                <c:pt idx="58302" formatCode="0.00E+00">
                  <c:v>9.1018799999999997E-3</c:v>
                </c:pt>
                <c:pt idx="58303" formatCode="0.00E+00">
                  <c:v>8.7176800000000002E-3</c:v>
                </c:pt>
                <c:pt idx="58304" formatCode="0.00E+00">
                  <c:v>8.3319799999999992E-3</c:v>
                </c:pt>
                <c:pt idx="58305" formatCode="0.00E+00">
                  <c:v>7.9458800000000007E-3</c:v>
                </c:pt>
                <c:pt idx="58306" formatCode="0.00E+00">
                  <c:v>7.5604599999999998E-3</c:v>
                </c:pt>
                <c:pt idx="58307" formatCode="0.00E+00">
                  <c:v>7.1767799999999998E-3</c:v>
                </c:pt>
                <c:pt idx="58308" formatCode="0.00E+00">
                  <c:v>6.7958799999999998E-3</c:v>
                </c:pt>
                <c:pt idx="58309" formatCode="0.00E+00">
                  <c:v>6.4188099999999996E-3</c:v>
                </c:pt>
                <c:pt idx="58310" formatCode="0.00E+00">
                  <c:v>6.0465600000000003E-3</c:v>
                </c:pt>
                <c:pt idx="58311" formatCode="0.00E+00">
                  <c:v>5.6801000000000004E-3</c:v>
                </c:pt>
                <c:pt idx="58312" formatCode="0.00E+00">
                  <c:v>5.3204000000000003E-3</c:v>
                </c:pt>
                <c:pt idx="58313" formatCode="0.00E+00">
                  <c:v>4.9683799999999997E-3</c:v>
                </c:pt>
                <c:pt idx="58314" formatCode="0.00E+00">
                  <c:v>4.6249300000000002E-3</c:v>
                </c:pt>
                <c:pt idx="58315" formatCode="0.00E+00">
                  <c:v>4.2909200000000002E-3</c:v>
                </c:pt>
                <c:pt idx="58316" formatCode="0.00E+00">
                  <c:v>3.9671799999999998E-3</c:v>
                </c:pt>
                <c:pt idx="58317" formatCode="0.00E+00">
                  <c:v>3.6544899999999998E-3</c:v>
                </c:pt>
                <c:pt idx="58318" formatCode="0.00E+00">
                  <c:v>3.3536199999999999E-3</c:v>
                </c:pt>
                <c:pt idx="58319" formatCode="0.00E+00">
                  <c:v>3.06529E-3</c:v>
                </c:pt>
                <c:pt idx="58320" formatCode="0.00E+00">
                  <c:v>2.7901699999999998E-3</c:v>
                </c:pt>
                <c:pt idx="58321" formatCode="0.00E+00">
                  <c:v>2.5289100000000001E-3</c:v>
                </c:pt>
                <c:pt idx="58322" formatCode="0.00E+00">
                  <c:v>2.2821E-3</c:v>
                </c:pt>
                <c:pt idx="58323" formatCode="0.00E+00">
                  <c:v>2.0503000000000001E-3</c:v>
                </c:pt>
                <c:pt idx="58324" formatCode="0.00E+00">
                  <c:v>1.83402E-3</c:v>
                </c:pt>
                <c:pt idx="58325" formatCode="0.00E+00">
                  <c:v>1.6337299999999999E-3</c:v>
                </c:pt>
                <c:pt idx="58326" formatCode="0.00E+00">
                  <c:v>1.44983E-3</c:v>
                </c:pt>
                <c:pt idx="58327" formatCode="0.00E+00">
                  <c:v>1.2827100000000001E-3</c:v>
                </c:pt>
                <c:pt idx="58328" formatCode="0.00E+00">
                  <c:v>1.1326999999999999E-3</c:v>
                </c:pt>
                <c:pt idx="58329" formatCode="0.00E+00">
                  <c:v>1.00007E-3</c:v>
                </c:pt>
                <c:pt idx="58330" formatCode="0.00E+00">
                  <c:v>8.8505300000000001E-4</c:v>
                </c:pt>
                <c:pt idx="58331" formatCode="0.00E+00">
                  <c:v>7.8783300000000004E-4</c:v>
                </c:pt>
                <c:pt idx="58332" formatCode="0.00E+00">
                  <c:v>7.0854399999999997E-4</c:v>
                </c:pt>
                <c:pt idx="58333" formatCode="0.00E+00">
                  <c:v>6.4727100000000004E-4</c:v>
                </c:pt>
                <c:pt idx="58334" formatCode="0.00E+00">
                  <c:v>6.0405400000000003E-4</c:v>
                </c:pt>
                <c:pt idx="58335" formatCode="0.00E+00">
                  <c:v>5.7887900000000003E-4</c:v>
                </c:pt>
                <c:pt idx="58336" formatCode="0.00E+00">
                  <c:v>5.7168900000000001E-4</c:v>
                </c:pt>
                <c:pt idx="58337" formatCode="0.00E+00">
                  <c:v>5.8237700000000002E-4</c:v>
                </c:pt>
                <c:pt idx="58338" formatCode="0.00E+00">
                  <c:v>6.1078599999999999E-4</c:v>
                </c:pt>
                <c:pt idx="58339" formatCode="0.00E+00">
                  <c:v>6.5671700000000002E-4</c:v>
                </c:pt>
                <c:pt idx="58340" formatCode="0.00E+00">
                  <c:v>7.1991999999999998E-4</c:v>
                </c:pt>
                <c:pt idx="58341" formatCode="0.00E+00">
                  <c:v>8.00101E-4</c:v>
                </c:pt>
                <c:pt idx="58342" formatCode="0.00E+00">
                  <c:v>8.9692199999999998E-4</c:v>
                </c:pt>
                <c:pt idx="58343" formatCode="0.00E+00">
                  <c:v>1.01E-3</c:v>
                </c:pt>
                <c:pt idx="58344" formatCode="0.00E+00">
                  <c:v>1.1389099999999999E-3</c:v>
                </c:pt>
                <c:pt idx="58345" formatCode="0.00E+00">
                  <c:v>1.2831699999999999E-3</c:v>
                </c:pt>
                <c:pt idx="58346" formatCode="0.00E+00">
                  <c:v>1.4422899999999999E-3</c:v>
                </c:pt>
                <c:pt idx="58347" formatCode="0.00E+00">
                  <c:v>1.61572E-3</c:v>
                </c:pt>
                <c:pt idx="58348" formatCode="0.00E+00">
                  <c:v>1.8028600000000001E-3</c:v>
                </c:pt>
                <c:pt idx="58349" formatCode="0.00E+00">
                  <c:v>2.0030899999999999E-3</c:v>
                </c:pt>
                <c:pt idx="58350" formatCode="0.00E+00">
                  <c:v>2.2157499999999998E-3</c:v>
                </c:pt>
                <c:pt idx="58351" formatCode="0.00E+00">
                  <c:v>2.4401399999999999E-3</c:v>
                </c:pt>
                <c:pt idx="58352" formatCode="0.00E+00">
                  <c:v>2.6755500000000001E-3</c:v>
                </c:pt>
                <c:pt idx="58353" formatCode="0.00E+00">
                  <c:v>2.92121E-3</c:v>
                </c:pt>
                <c:pt idx="58354" formatCode="0.00E+00">
                  <c:v>3.1763300000000002E-3</c:v>
                </c:pt>
                <c:pt idx="58355" formatCode="0.00E+00">
                  <c:v>3.4401000000000002E-3</c:v>
                </c:pt>
                <c:pt idx="58356" formatCode="0.00E+00">
                  <c:v>3.7116800000000002E-3</c:v>
                </c:pt>
                <c:pt idx="58357" formatCode="0.00E+00">
                  <c:v>3.9902100000000001E-3</c:v>
                </c:pt>
                <c:pt idx="58358" formatCode="0.00E+00">
                  <c:v>4.2747999999999996E-3</c:v>
                </c:pt>
                <c:pt idx="58359" formatCode="0.00E+00">
                  <c:v>4.5645399999999997E-3</c:v>
                </c:pt>
                <c:pt idx="58360" formatCode="0.00E+00">
                  <c:v>4.8585199999999999E-3</c:v>
                </c:pt>
                <c:pt idx="58361" formatCode="0.00E+00">
                  <c:v>5.1558000000000003E-3</c:v>
                </c:pt>
                <c:pt idx="58362" formatCode="0.00E+00">
                  <c:v>5.4554199999999999E-3</c:v>
                </c:pt>
                <c:pt idx="58363" formatCode="0.00E+00">
                  <c:v>5.7564299999999999E-3</c:v>
                </c:pt>
                <c:pt idx="58364" formatCode="0.00E+00">
                  <c:v>6.0578400000000001E-3</c:v>
                </c:pt>
                <c:pt idx="58365" formatCode="0.00E+00">
                  <c:v>6.3586900000000002E-3</c:v>
                </c:pt>
                <c:pt idx="58366" formatCode="0.00E+00">
                  <c:v>6.65798E-3</c:v>
                </c:pt>
                <c:pt idx="58367" formatCode="0.00E+00">
                  <c:v>6.9547300000000001E-3</c:v>
                </c:pt>
                <c:pt idx="58368" formatCode="0.00E+00">
                  <c:v>7.2479500000000004E-3</c:v>
                </c:pt>
                <c:pt idx="58369" formatCode="0.00E+00">
                  <c:v>7.5366599999999997E-3</c:v>
                </c:pt>
                <c:pt idx="58370" formatCode="0.00E+00">
                  <c:v>7.8198799999999995E-3</c:v>
                </c:pt>
                <c:pt idx="58371" formatCode="0.00E+00">
                  <c:v>8.0966200000000006E-3</c:v>
                </c:pt>
                <c:pt idx="58372" formatCode="0.00E+00">
                  <c:v>8.3659200000000006E-3</c:v>
                </c:pt>
                <c:pt idx="58373" formatCode="0.00E+00">
                  <c:v>8.6268200000000003E-3</c:v>
                </c:pt>
                <c:pt idx="58374" formatCode="0.00E+00">
                  <c:v>8.87838E-3</c:v>
                </c:pt>
                <c:pt idx="58375" formatCode="0.00E+00">
                  <c:v>9.1196699999999999E-3</c:v>
                </c:pt>
                <c:pt idx="58376" formatCode="0.00E+00">
                  <c:v>9.3497700000000003E-3</c:v>
                </c:pt>
                <c:pt idx="58377" formatCode="0.00E+00">
                  <c:v>9.5677899999999996E-3</c:v>
                </c:pt>
                <c:pt idx="58378" formatCode="0.00E+00">
                  <c:v>9.7728599999999995E-3</c:v>
                </c:pt>
                <c:pt idx="58379" formatCode="0.00E+00">
                  <c:v>9.9641199999999999E-3</c:v>
                </c:pt>
                <c:pt idx="58380">
                  <c:v>1.01408E-2</c:v>
                </c:pt>
                <c:pt idx="58381">
                  <c:v>1.0302E-2</c:v>
                </c:pt>
                <c:pt idx="58382">
                  <c:v>1.0447E-2</c:v>
                </c:pt>
                <c:pt idx="58383">
                  <c:v>1.0574999999999999E-2</c:v>
                </c:pt>
                <c:pt idx="58384">
                  <c:v>1.0685399999999999E-2</c:v>
                </c:pt>
                <c:pt idx="58385">
                  <c:v>1.0777500000000001E-2</c:v>
                </c:pt>
                <c:pt idx="58386">
                  <c:v>1.08506E-2</c:v>
                </c:pt>
                <c:pt idx="58387">
                  <c:v>1.09041E-2</c:v>
                </c:pt>
                <c:pt idx="58388">
                  <c:v>1.0937499999999999E-2</c:v>
                </c:pt>
                <c:pt idx="58389">
                  <c:v>1.09503E-2</c:v>
                </c:pt>
                <c:pt idx="58390">
                  <c:v>1.0941899999999999E-2</c:v>
                </c:pt>
                <c:pt idx="58391">
                  <c:v>1.09119E-2</c:v>
                </c:pt>
                <c:pt idx="58392">
                  <c:v>1.08599E-2</c:v>
                </c:pt>
                <c:pt idx="58393">
                  <c:v>1.0785599999999999E-2</c:v>
                </c:pt>
                <c:pt idx="58394">
                  <c:v>1.0688700000000001E-2</c:v>
                </c:pt>
                <c:pt idx="58395">
                  <c:v>1.05688E-2</c:v>
                </c:pt>
                <c:pt idx="58396">
                  <c:v>1.0425800000000001E-2</c:v>
                </c:pt>
                <c:pt idx="58397">
                  <c:v>1.02595E-2</c:v>
                </c:pt>
                <c:pt idx="58398">
                  <c:v>1.00699E-2</c:v>
                </c:pt>
                <c:pt idx="58399" formatCode="0.00E+00">
                  <c:v>9.8566899999999995E-3</c:v>
                </c:pt>
                <c:pt idx="58400" formatCode="0.00E+00">
                  <c:v>9.6200399999999998E-3</c:v>
                </c:pt>
                <c:pt idx="58401" formatCode="0.00E+00">
                  <c:v>9.3599100000000008E-3</c:v>
                </c:pt>
                <c:pt idx="58402" formatCode="0.00E+00">
                  <c:v>9.07641E-3</c:v>
                </c:pt>
                <c:pt idx="58403" formatCode="0.00E+00">
                  <c:v>8.7696400000000004E-3</c:v>
                </c:pt>
                <c:pt idx="58404" formatCode="0.00E+00">
                  <c:v>8.4398000000000008E-3</c:v>
                </c:pt>
                <c:pt idx="58405" formatCode="0.00E+00">
                  <c:v>8.0871099999999998E-3</c:v>
                </c:pt>
                <c:pt idx="58406" formatCode="0.00E+00">
                  <c:v>7.7118600000000001E-3</c:v>
                </c:pt>
                <c:pt idx="58407" formatCode="0.00E+00">
                  <c:v>7.3143799999999997E-3</c:v>
                </c:pt>
                <c:pt idx="58408" formatCode="0.00E+00">
                  <c:v>6.8950399999999998E-3</c:v>
                </c:pt>
                <c:pt idx="58409" formatCode="0.00E+00">
                  <c:v>6.4542799999999997E-3</c:v>
                </c:pt>
                <c:pt idx="58410" formatCode="0.00E+00">
                  <c:v>5.99257E-3</c:v>
                </c:pt>
                <c:pt idx="58411" formatCode="0.00E+00">
                  <c:v>5.5104400000000001E-3</c:v>
                </c:pt>
                <c:pt idx="58412" formatCode="0.00E+00">
                  <c:v>5.0084600000000002E-3</c:v>
                </c:pt>
                <c:pt idx="58413" formatCode="0.00E+00">
                  <c:v>4.4872499999999999E-3</c:v>
                </c:pt>
                <c:pt idx="58414" formatCode="0.00E+00">
                  <c:v>3.9474799999999997E-3</c:v>
                </c:pt>
                <c:pt idx="58415" formatCode="0.00E+00">
                  <c:v>3.3898399999999999E-3</c:v>
                </c:pt>
                <c:pt idx="58416" formatCode="0.00E+00">
                  <c:v>2.8151000000000001E-3</c:v>
                </c:pt>
                <c:pt idx="58417" formatCode="0.00E+00">
                  <c:v>2.22405E-3</c:v>
                </c:pt>
                <c:pt idx="58418" formatCode="0.00E+00">
                  <c:v>1.61751E-3</c:v>
                </c:pt>
                <c:pt idx="58419" formatCode="0.00E+00">
                  <c:v>9.9637500000000008E-4</c:v>
                </c:pt>
                <c:pt idx="58420" formatCode="0.00E+00">
                  <c:v>3.6154200000000002E-4</c:v>
                </c:pt>
                <c:pt idx="58421" formatCode="0.00E+00">
                  <c:v>-2.8603599999999998E-4</c:v>
                </c:pt>
                <c:pt idx="58422" formatCode="0.00E+00">
                  <c:v>-9.4537799999999997E-4</c:v>
                </c:pt>
                <c:pt idx="58423" formatCode="0.00E+00">
                  <c:v>-1.6154699999999999E-3</c:v>
                </c:pt>
                <c:pt idx="58424" formatCode="0.00E+00">
                  <c:v>-2.2952599999999999E-3</c:v>
                </c:pt>
                <c:pt idx="58425" formatCode="0.00E+00">
                  <c:v>-2.9836699999999999E-3</c:v>
                </c:pt>
                <c:pt idx="58426" formatCode="0.00E+00">
                  <c:v>-3.6795999999999999E-3</c:v>
                </c:pt>
                <c:pt idx="58427" formatCode="0.00E+00">
                  <c:v>-4.3819200000000001E-3</c:v>
                </c:pt>
                <c:pt idx="58428" formatCode="0.00E+00">
                  <c:v>-5.0894699999999996E-3</c:v>
                </c:pt>
                <c:pt idx="58429" formatCode="0.00E+00">
                  <c:v>-5.8010800000000001E-3</c:v>
                </c:pt>
                <c:pt idx="58430" formatCode="0.00E+00">
                  <c:v>-6.5155500000000002E-3</c:v>
                </c:pt>
                <c:pt idx="58431" formatCode="0.00E+00">
                  <c:v>-7.2316699999999999E-3</c:v>
                </c:pt>
                <c:pt idx="58432" formatCode="0.00E+00">
                  <c:v>-7.9482200000000006E-3</c:v>
                </c:pt>
                <c:pt idx="58433" formatCode="0.00E+00">
                  <c:v>-8.6639400000000002E-3</c:v>
                </c:pt>
                <c:pt idx="58434" formatCode="0.00E+00">
                  <c:v>-9.3775799999999999E-3</c:v>
                </c:pt>
                <c:pt idx="58435">
                  <c:v>-1.00879E-2</c:v>
                </c:pt>
                <c:pt idx="58436">
                  <c:v>-1.07936E-2</c:v>
                </c:pt>
                <c:pt idx="58437">
                  <c:v>-1.1493400000000001E-2</c:v>
                </c:pt>
                <c:pt idx="58438">
                  <c:v>-1.21861E-2</c:v>
                </c:pt>
                <c:pt idx="58439">
                  <c:v>-1.2870400000000001E-2</c:v>
                </c:pt>
                <c:pt idx="58440">
                  <c:v>-1.3545E-2</c:v>
                </c:pt>
                <c:pt idx="58441">
                  <c:v>-1.42086E-2</c:v>
                </c:pt>
                <c:pt idx="58442">
                  <c:v>-1.486E-2</c:v>
                </c:pt>
                <c:pt idx="58443">
                  <c:v>-1.5498E-2</c:v>
                </c:pt>
                <c:pt idx="58444">
                  <c:v>-1.6121300000000002E-2</c:v>
                </c:pt>
                <c:pt idx="58445">
                  <c:v>-1.6728699999999999E-2</c:v>
                </c:pt>
                <c:pt idx="58446">
                  <c:v>-1.7319000000000001E-2</c:v>
                </c:pt>
                <c:pt idx="58447">
                  <c:v>-1.7891000000000001E-2</c:v>
                </c:pt>
                <c:pt idx="58448">
                  <c:v>-1.8443500000000002E-2</c:v>
                </c:pt>
                <c:pt idx="58449">
                  <c:v>-1.8975499999999999E-2</c:v>
                </c:pt>
                <c:pt idx="58450">
                  <c:v>-1.9485800000000001E-2</c:v>
                </c:pt>
                <c:pt idx="58451">
                  <c:v>-1.9973299999999999E-2</c:v>
                </c:pt>
                <c:pt idx="58452">
                  <c:v>-2.0437E-2</c:v>
                </c:pt>
                <c:pt idx="58453">
                  <c:v>-2.08758E-2</c:v>
                </c:pt>
                <c:pt idx="58454">
                  <c:v>-2.1288899999999999E-2</c:v>
                </c:pt>
                <c:pt idx="58455">
                  <c:v>-2.1675199999999999E-2</c:v>
                </c:pt>
                <c:pt idx="58456">
                  <c:v>-2.2033799999999999E-2</c:v>
                </c:pt>
                <c:pt idx="58457">
                  <c:v>-2.2363899999999999E-2</c:v>
                </c:pt>
                <c:pt idx="58458">
                  <c:v>-2.26646E-2</c:v>
                </c:pt>
                <c:pt idx="58459">
                  <c:v>-2.2935199999999999E-2</c:v>
                </c:pt>
                <c:pt idx="58460">
                  <c:v>-2.3174899999999998E-2</c:v>
                </c:pt>
                <c:pt idx="58461">
                  <c:v>-2.3383000000000001E-2</c:v>
                </c:pt>
                <c:pt idx="58462">
                  <c:v>-2.3559E-2</c:v>
                </c:pt>
                <c:pt idx="58463">
                  <c:v>-2.37022E-2</c:v>
                </c:pt>
                <c:pt idx="58464">
                  <c:v>-2.3812E-2</c:v>
                </c:pt>
                <c:pt idx="58465">
                  <c:v>-2.3888099999999999E-2</c:v>
                </c:pt>
                <c:pt idx="58466">
                  <c:v>-2.39299E-2</c:v>
                </c:pt>
                <c:pt idx="58467">
                  <c:v>-2.3937099999999999E-2</c:v>
                </c:pt>
                <c:pt idx="58468">
                  <c:v>-2.3909400000000001E-2</c:v>
                </c:pt>
                <c:pt idx="58469">
                  <c:v>-2.38465E-2</c:v>
                </c:pt>
                <c:pt idx="58470">
                  <c:v>-2.3748200000000001E-2</c:v>
                </c:pt>
                <c:pt idx="58471">
                  <c:v>-2.3614400000000001E-2</c:v>
                </c:pt>
                <c:pt idx="58472">
                  <c:v>-2.3445000000000001E-2</c:v>
                </c:pt>
                <c:pt idx="58473">
                  <c:v>-2.3239900000000001E-2</c:v>
                </c:pt>
                <c:pt idx="58474">
                  <c:v>-2.2999200000000001E-2</c:v>
                </c:pt>
                <c:pt idx="58475">
                  <c:v>-2.2723E-2</c:v>
                </c:pt>
                <c:pt idx="58476">
                  <c:v>-2.2411400000000001E-2</c:v>
                </c:pt>
                <c:pt idx="58477">
                  <c:v>-2.20647E-2</c:v>
                </c:pt>
                <c:pt idx="58478">
                  <c:v>-2.16831E-2</c:v>
                </c:pt>
                <c:pt idx="58479">
                  <c:v>-2.1266899999999998E-2</c:v>
                </c:pt>
                <c:pt idx="58480">
                  <c:v>-2.0816600000000001E-2</c:v>
                </c:pt>
                <c:pt idx="58481">
                  <c:v>-2.0332599999999999E-2</c:v>
                </c:pt>
                <c:pt idx="58482">
                  <c:v>-1.98154E-2</c:v>
                </c:pt>
                <c:pt idx="58483">
                  <c:v>-1.9265600000000001E-2</c:v>
                </c:pt>
                <c:pt idx="58484">
                  <c:v>-1.8683700000000001E-2</c:v>
                </c:pt>
                <c:pt idx="58485">
                  <c:v>-1.8070599999999999E-2</c:v>
                </c:pt>
                <c:pt idx="58486">
                  <c:v>-1.7426899999999999E-2</c:v>
                </c:pt>
                <c:pt idx="58487">
                  <c:v>-1.6753400000000002E-2</c:v>
                </c:pt>
                <c:pt idx="58488">
                  <c:v>-1.6050999999999999E-2</c:v>
                </c:pt>
                <c:pt idx="58489">
                  <c:v>-1.5320500000000001E-2</c:v>
                </c:pt>
                <c:pt idx="58490">
                  <c:v>-1.4563E-2</c:v>
                </c:pt>
                <c:pt idx="58491">
                  <c:v>-1.3779400000000001E-2</c:v>
                </c:pt>
                <c:pt idx="58492">
                  <c:v>-1.2970799999999999E-2</c:v>
                </c:pt>
                <c:pt idx="58493">
                  <c:v>-1.21382E-2</c:v>
                </c:pt>
                <c:pt idx="58494">
                  <c:v>-1.12829E-2</c:v>
                </c:pt>
                <c:pt idx="58495">
                  <c:v>-1.0405899999999999E-2</c:v>
                </c:pt>
                <c:pt idx="58496" formatCode="0.00E+00">
                  <c:v>-9.5085699999999992E-3</c:v>
                </c:pt>
                <c:pt idx="58497" formatCode="0.00E+00">
                  <c:v>-8.5921299999999999E-3</c:v>
                </c:pt>
                <c:pt idx="58498" formatCode="0.00E+00">
                  <c:v>-7.6578899999999997E-3</c:v>
                </c:pt>
                <c:pt idx="58499" formatCode="0.00E+00">
                  <c:v>-6.7071800000000001E-3</c:v>
                </c:pt>
                <c:pt idx="58500" formatCode="0.00E+00">
                  <c:v>-5.7413799999999999E-3</c:v>
                </c:pt>
                <c:pt idx="58501" formatCode="0.00E+00">
                  <c:v>-4.7619000000000003E-3</c:v>
                </c:pt>
                <c:pt idx="58502" formatCode="0.00E+00">
                  <c:v>-3.7701599999999998E-3</c:v>
                </c:pt>
                <c:pt idx="58503" formatCode="0.00E+00">
                  <c:v>-2.7676200000000001E-3</c:v>
                </c:pt>
                <c:pt idx="58504" formatCode="0.00E+00">
                  <c:v>-1.7557899999999999E-3</c:v>
                </c:pt>
                <c:pt idx="58505" formatCode="0.00E+00">
                  <c:v>-7.3614800000000005E-4</c:v>
                </c:pt>
                <c:pt idx="58506" formatCode="0.00E+00">
                  <c:v>2.8976199999999999E-4</c:v>
                </c:pt>
                <c:pt idx="58507" formatCode="0.00E+00">
                  <c:v>1.3204E-3</c:v>
                </c:pt>
                <c:pt idx="58508" formatCode="0.00E+00">
                  <c:v>2.3542099999999998E-3</c:v>
                </c:pt>
                <c:pt idx="58509" formatCode="0.00E+00">
                  <c:v>3.3896099999999999E-3</c:v>
                </c:pt>
                <c:pt idx="58510" formatCode="0.00E+00">
                  <c:v>4.4250399999999999E-3</c:v>
                </c:pt>
                <c:pt idx="58511" formatCode="0.00E+00">
                  <c:v>5.4588900000000001E-3</c:v>
                </c:pt>
                <c:pt idx="58512" formatCode="0.00E+00">
                  <c:v>6.4895899999999999E-3</c:v>
                </c:pt>
                <c:pt idx="58513" formatCode="0.00E+00">
                  <c:v>7.5155300000000003E-3</c:v>
                </c:pt>
                <c:pt idx="58514" formatCode="0.00E+00">
                  <c:v>8.5351200000000002E-3</c:v>
                </c:pt>
                <c:pt idx="58515" formatCode="0.00E+00">
                  <c:v>9.5467799999999995E-3</c:v>
                </c:pt>
                <c:pt idx="58516">
                  <c:v>1.05489E-2</c:v>
                </c:pt>
                <c:pt idx="58517">
                  <c:v>1.154E-2</c:v>
                </c:pt>
                <c:pt idx="58518">
                  <c:v>1.2518400000000001E-2</c:v>
                </c:pt>
                <c:pt idx="58519">
                  <c:v>1.3482600000000001E-2</c:v>
                </c:pt>
                <c:pt idx="58520">
                  <c:v>1.4430999999999999E-2</c:v>
                </c:pt>
                <c:pt idx="58521">
                  <c:v>1.5362199999999999E-2</c:v>
                </c:pt>
                <c:pt idx="58522">
                  <c:v>1.62747E-2</c:v>
                </c:pt>
                <c:pt idx="58523">
                  <c:v>1.7167000000000002E-2</c:v>
                </c:pt>
                <c:pt idx="58524">
                  <c:v>1.8037600000000001E-2</c:v>
                </c:pt>
                <c:pt idx="58525">
                  <c:v>1.8885200000000001E-2</c:v>
                </c:pt>
                <c:pt idx="58526">
                  <c:v>1.9708400000000001E-2</c:v>
                </c:pt>
                <c:pt idx="58527">
                  <c:v>2.0505800000000001E-2</c:v>
                </c:pt>
                <c:pt idx="58528">
                  <c:v>2.1276099999999999E-2</c:v>
                </c:pt>
                <c:pt idx="58529">
                  <c:v>2.2018099999999999E-2</c:v>
                </c:pt>
                <c:pt idx="58530">
                  <c:v>2.2730500000000001E-2</c:v>
                </c:pt>
                <c:pt idx="58531">
                  <c:v>2.3412200000000001E-2</c:v>
                </c:pt>
                <c:pt idx="58532">
                  <c:v>2.4061900000000001E-2</c:v>
                </c:pt>
                <c:pt idx="58533">
                  <c:v>2.4678700000000001E-2</c:v>
                </c:pt>
                <c:pt idx="58534">
                  <c:v>2.52614E-2</c:v>
                </c:pt>
                <c:pt idx="58535">
                  <c:v>2.5809200000000001E-2</c:v>
                </c:pt>
                <c:pt idx="58536">
                  <c:v>2.6320900000000001E-2</c:v>
                </c:pt>
                <c:pt idx="58537">
                  <c:v>2.6795800000000002E-2</c:v>
                </c:pt>
                <c:pt idx="58538">
                  <c:v>2.7233E-2</c:v>
                </c:pt>
                <c:pt idx="58539">
                  <c:v>2.7631699999999999E-2</c:v>
                </c:pt>
                <c:pt idx="58540">
                  <c:v>2.79913E-2</c:v>
                </c:pt>
                <c:pt idx="58541">
                  <c:v>2.8310999999999999E-2</c:v>
                </c:pt>
                <c:pt idx="58542">
                  <c:v>2.8590299999999999E-2</c:v>
                </c:pt>
                <c:pt idx="58543">
                  <c:v>2.8828699999999999E-2</c:v>
                </c:pt>
                <c:pt idx="58544">
                  <c:v>2.9025599999999999E-2</c:v>
                </c:pt>
                <c:pt idx="58545">
                  <c:v>2.91807E-2</c:v>
                </c:pt>
                <c:pt idx="58546">
                  <c:v>2.92936E-2</c:v>
                </c:pt>
                <c:pt idx="58547">
                  <c:v>2.9364000000000001E-2</c:v>
                </c:pt>
                <c:pt idx="58548">
                  <c:v>2.9391799999999999E-2</c:v>
                </c:pt>
                <c:pt idx="58549">
                  <c:v>2.9376800000000002E-2</c:v>
                </c:pt>
                <c:pt idx="58550">
                  <c:v>2.9318899999999998E-2</c:v>
                </c:pt>
                <c:pt idx="58551">
                  <c:v>2.9218000000000001E-2</c:v>
                </c:pt>
                <c:pt idx="58552">
                  <c:v>2.90744E-2</c:v>
                </c:pt>
                <c:pt idx="58553">
                  <c:v>2.88881E-2</c:v>
                </c:pt>
                <c:pt idx="58554">
                  <c:v>2.8659199999999999E-2</c:v>
                </c:pt>
                <c:pt idx="58555">
                  <c:v>2.8388E-2</c:v>
                </c:pt>
                <c:pt idx="58556">
                  <c:v>2.80749E-2</c:v>
                </c:pt>
                <c:pt idx="58557">
                  <c:v>2.77203E-2</c:v>
                </c:pt>
                <c:pt idx="58558">
                  <c:v>2.7324600000000001E-2</c:v>
                </c:pt>
                <c:pt idx="58559">
                  <c:v>2.68883E-2</c:v>
                </c:pt>
                <c:pt idx="58560">
                  <c:v>2.6412000000000001E-2</c:v>
                </c:pt>
                <c:pt idx="58561">
                  <c:v>2.58964E-2</c:v>
                </c:pt>
                <c:pt idx="58562">
                  <c:v>2.5342099999999999E-2</c:v>
                </c:pt>
                <c:pt idx="58563">
                  <c:v>2.4750000000000001E-2</c:v>
                </c:pt>
                <c:pt idx="58564">
                  <c:v>2.4120900000000001E-2</c:v>
                </c:pt>
                <c:pt idx="58565">
                  <c:v>2.34556E-2</c:v>
                </c:pt>
                <c:pt idx="58566">
                  <c:v>2.27552E-2</c:v>
                </c:pt>
                <c:pt idx="58567">
                  <c:v>2.2020499999999998E-2</c:v>
                </c:pt>
                <c:pt idx="58568">
                  <c:v>2.1252799999999999E-2</c:v>
                </c:pt>
                <c:pt idx="58569">
                  <c:v>2.0452999999999999E-2</c:v>
                </c:pt>
                <c:pt idx="58570">
                  <c:v>1.9622400000000002E-2</c:v>
                </c:pt>
                <c:pt idx="58571">
                  <c:v>1.87622E-2</c:v>
                </c:pt>
                <c:pt idx="58572">
                  <c:v>1.78735E-2</c:v>
                </c:pt>
                <c:pt idx="58573">
                  <c:v>1.6957799999999999E-2</c:v>
                </c:pt>
                <c:pt idx="58574">
                  <c:v>1.60164E-2</c:v>
                </c:pt>
                <c:pt idx="58575">
                  <c:v>1.5050600000000001E-2</c:v>
                </c:pt>
                <c:pt idx="58576">
                  <c:v>1.40619E-2</c:v>
                </c:pt>
                <c:pt idx="58577">
                  <c:v>1.3051800000000001E-2</c:v>
                </c:pt>
                <c:pt idx="58578">
                  <c:v>1.20217E-2</c:v>
                </c:pt>
                <c:pt idx="58579">
                  <c:v>1.0973200000000001E-2</c:v>
                </c:pt>
                <c:pt idx="58580" formatCode="0.00E+00">
                  <c:v>9.9078900000000008E-3</c:v>
                </c:pt>
                <c:pt idx="58581" formatCode="0.00E+00">
                  <c:v>8.8272799999999998E-3</c:v>
                </c:pt>
                <c:pt idx="58582" formatCode="0.00E+00">
                  <c:v>7.7330000000000003E-3</c:v>
                </c:pt>
                <c:pt idx="58583" formatCode="0.00E+00">
                  <c:v>6.6267100000000001E-3</c:v>
                </c:pt>
                <c:pt idx="58584" formatCode="0.00E+00">
                  <c:v>5.5100399999999999E-3</c:v>
                </c:pt>
                <c:pt idx="58585" formatCode="0.00E+00">
                  <c:v>4.3846800000000002E-3</c:v>
                </c:pt>
                <c:pt idx="58586" formatCode="0.00E+00">
                  <c:v>3.2523000000000001E-3</c:v>
                </c:pt>
                <c:pt idx="58587" formatCode="0.00E+00">
                  <c:v>2.1146099999999998E-3</c:v>
                </c:pt>
                <c:pt idx="58588" formatCode="0.00E+00">
                  <c:v>9.7329600000000001E-4</c:v>
                </c:pt>
                <c:pt idx="58589" formatCode="0.00E+00">
                  <c:v>-1.6991900000000001E-4</c:v>
                </c:pt>
                <c:pt idx="58590" formatCode="0.00E+00">
                  <c:v>-1.31332E-3</c:v>
                </c:pt>
                <c:pt idx="58591" formatCode="0.00E+00">
                  <c:v>-2.4551999999999998E-3</c:v>
                </c:pt>
                <c:pt idx="58592" formatCode="0.00E+00">
                  <c:v>-3.59385E-3</c:v>
                </c:pt>
                <c:pt idx="58593" formatCode="0.00E+00">
                  <c:v>-4.7275499999999996E-3</c:v>
                </c:pt>
                <c:pt idx="58594" formatCode="0.00E+00">
                  <c:v>-5.8546099999999997E-3</c:v>
                </c:pt>
                <c:pt idx="58595" formatCode="0.00E+00">
                  <c:v>-6.9733299999999998E-3</c:v>
                </c:pt>
                <c:pt idx="58596" formatCode="0.00E+00">
                  <c:v>-8.0820500000000003E-3</c:v>
                </c:pt>
                <c:pt idx="58597" formatCode="0.00E+00">
                  <c:v>-9.1791000000000008E-3</c:v>
                </c:pt>
                <c:pt idx="58598">
                  <c:v>-1.0262800000000001E-2</c:v>
                </c:pt>
                <c:pt idx="58599">
                  <c:v>-1.1331600000000001E-2</c:v>
                </c:pt>
                <c:pt idx="58600">
                  <c:v>-1.23839E-2</c:v>
                </c:pt>
                <c:pt idx="58601">
                  <c:v>-1.3418100000000001E-2</c:v>
                </c:pt>
                <c:pt idx="58602">
                  <c:v>-1.44326E-2</c:v>
                </c:pt>
                <c:pt idx="58603">
                  <c:v>-1.5426E-2</c:v>
                </c:pt>
                <c:pt idx="58604">
                  <c:v>-1.63967E-2</c:v>
                </c:pt>
                <c:pt idx="58605">
                  <c:v>-1.7343299999999999E-2</c:v>
                </c:pt>
                <c:pt idx="58606">
                  <c:v>-1.8264499999999999E-2</c:v>
                </c:pt>
                <c:pt idx="58607">
                  <c:v>-1.91588E-2</c:v>
                </c:pt>
                <c:pt idx="58608">
                  <c:v>-2.0025000000000001E-2</c:v>
                </c:pt>
                <c:pt idx="58609">
                  <c:v>-2.08617E-2</c:v>
                </c:pt>
                <c:pt idx="58610">
                  <c:v>-2.1667700000000002E-2</c:v>
                </c:pt>
                <c:pt idx="58611">
                  <c:v>-2.2441900000000001E-2</c:v>
                </c:pt>
                <c:pt idx="58612">
                  <c:v>-2.3182999999999999E-2</c:v>
                </c:pt>
                <c:pt idx="58613">
                  <c:v>-2.3890100000000001E-2</c:v>
                </c:pt>
                <c:pt idx="58614">
                  <c:v>-2.45621E-2</c:v>
                </c:pt>
                <c:pt idx="58615">
                  <c:v>-2.5198000000000002E-2</c:v>
                </c:pt>
                <c:pt idx="58616">
                  <c:v>-2.5796900000000001E-2</c:v>
                </c:pt>
                <c:pt idx="58617">
                  <c:v>-2.63579E-2</c:v>
                </c:pt>
                <c:pt idx="58618">
                  <c:v>-2.6880299999999999E-2</c:v>
                </c:pt>
                <c:pt idx="58619">
                  <c:v>-2.73633E-2</c:v>
                </c:pt>
                <c:pt idx="58620">
                  <c:v>-2.7806299999999999E-2</c:v>
                </c:pt>
                <c:pt idx="58621">
                  <c:v>-2.82086E-2</c:v>
                </c:pt>
                <c:pt idx="58622">
                  <c:v>-2.85697E-2</c:v>
                </c:pt>
                <c:pt idx="58623">
                  <c:v>-2.8889000000000001E-2</c:v>
                </c:pt>
                <c:pt idx="58624">
                  <c:v>-2.91662E-2</c:v>
                </c:pt>
                <c:pt idx="58625">
                  <c:v>-2.9401E-2</c:v>
                </c:pt>
                <c:pt idx="58626">
                  <c:v>-2.9593000000000001E-2</c:v>
                </c:pt>
                <c:pt idx="58627">
                  <c:v>-2.9742000000000001E-2</c:v>
                </c:pt>
                <c:pt idx="58628">
                  <c:v>-2.9847800000000001E-2</c:v>
                </c:pt>
                <c:pt idx="58629">
                  <c:v>-2.99104E-2</c:v>
                </c:pt>
                <c:pt idx="58630">
                  <c:v>-2.9929799999999999E-2</c:v>
                </c:pt>
                <c:pt idx="58631">
                  <c:v>-2.9905899999999999E-2</c:v>
                </c:pt>
                <c:pt idx="58632">
                  <c:v>-2.9838900000000002E-2</c:v>
                </c:pt>
                <c:pt idx="58633">
                  <c:v>-2.9729100000000001E-2</c:v>
                </c:pt>
                <c:pt idx="58634">
                  <c:v>-2.9576499999999999E-2</c:v>
                </c:pt>
                <c:pt idx="58635">
                  <c:v>-2.9381600000000001E-2</c:v>
                </c:pt>
                <c:pt idx="58636">
                  <c:v>-2.9144699999999999E-2</c:v>
                </c:pt>
                <c:pt idx="58637">
                  <c:v>-2.8866300000000001E-2</c:v>
                </c:pt>
                <c:pt idx="58638">
                  <c:v>-2.8546800000000001E-2</c:v>
                </c:pt>
                <c:pt idx="58639">
                  <c:v>-2.8186800000000001E-2</c:v>
                </c:pt>
                <c:pt idx="58640">
                  <c:v>-2.77869E-2</c:v>
                </c:pt>
                <c:pt idx="58641">
                  <c:v>-2.7347900000000001E-2</c:v>
                </c:pt>
                <c:pt idx="58642">
                  <c:v>-2.6870399999999999E-2</c:v>
                </c:pt>
                <c:pt idx="58643">
                  <c:v>-2.6355300000000002E-2</c:v>
                </c:pt>
                <c:pt idx="58644">
                  <c:v>-2.58035E-2</c:v>
                </c:pt>
                <c:pt idx="58645">
                  <c:v>-2.52158E-2</c:v>
                </c:pt>
                <c:pt idx="58646">
                  <c:v>-2.4593199999999999E-2</c:v>
                </c:pt>
                <c:pt idx="58647">
                  <c:v>-2.3936700000000002E-2</c:v>
                </c:pt>
                <c:pt idx="58648">
                  <c:v>-2.3247400000000001E-2</c:v>
                </c:pt>
                <c:pt idx="58649">
                  <c:v>-2.2526299999999999E-2</c:v>
                </c:pt>
                <c:pt idx="58650">
                  <c:v>-2.17748E-2</c:v>
                </c:pt>
                <c:pt idx="58651">
                  <c:v>-2.0993899999999999E-2</c:v>
                </c:pt>
                <c:pt idx="58652">
                  <c:v>-2.0185000000000002E-2</c:v>
                </c:pt>
                <c:pt idx="58653">
                  <c:v>-1.93492E-2</c:v>
                </c:pt>
                <c:pt idx="58654">
                  <c:v>-1.8487900000000002E-2</c:v>
                </c:pt>
                <c:pt idx="58655">
                  <c:v>-1.76025E-2</c:v>
                </c:pt>
                <c:pt idx="58656">
                  <c:v>-1.6694400000000002E-2</c:v>
                </c:pt>
                <c:pt idx="58657">
                  <c:v>-1.5765000000000001E-2</c:v>
                </c:pt>
                <c:pt idx="58658">
                  <c:v>-1.4815699999999999E-2</c:v>
                </c:pt>
                <c:pt idx="58659">
                  <c:v>-1.3847999999999999E-2</c:v>
                </c:pt>
                <c:pt idx="58660">
                  <c:v>-1.2863400000000001E-2</c:v>
                </c:pt>
                <c:pt idx="58661">
                  <c:v>-1.1863500000000001E-2</c:v>
                </c:pt>
                <c:pt idx="58662">
                  <c:v>-1.08497E-2</c:v>
                </c:pt>
                <c:pt idx="58663" formatCode="0.00E+00">
                  <c:v>-9.8235900000000001E-3</c:v>
                </c:pt>
                <c:pt idx="58664" formatCode="0.00E+00">
                  <c:v>-8.7868100000000008E-3</c:v>
                </c:pt>
                <c:pt idx="58665" formatCode="0.00E+00">
                  <c:v>-7.7408800000000003E-3</c:v>
                </c:pt>
                <c:pt idx="58666" formatCode="0.00E+00">
                  <c:v>-6.6874100000000004E-3</c:v>
                </c:pt>
                <c:pt idx="58667" formatCode="0.00E+00">
                  <c:v>-5.6279800000000003E-3</c:v>
                </c:pt>
                <c:pt idx="58668" formatCode="0.00E+00">
                  <c:v>-4.5641900000000001E-3</c:v>
                </c:pt>
                <c:pt idx="58669" formatCode="0.00E+00">
                  <c:v>-3.4976199999999999E-3</c:v>
                </c:pt>
                <c:pt idx="58670" formatCode="0.00E+00">
                  <c:v>-2.4298800000000001E-3</c:v>
                </c:pt>
                <c:pt idx="58671" formatCode="0.00E+00">
                  <c:v>-1.3625499999999999E-3</c:v>
                </c:pt>
                <c:pt idx="58672" formatCode="0.00E+00">
                  <c:v>-2.9721499999999998E-4</c:v>
                </c:pt>
                <c:pt idx="58673" formatCode="0.00E+00">
                  <c:v>7.6455800000000003E-4</c:v>
                </c:pt>
                <c:pt idx="58674" formatCode="0.00E+00">
                  <c:v>1.82121E-3</c:v>
                </c:pt>
                <c:pt idx="58675" formatCode="0.00E+00">
                  <c:v>2.87119E-3</c:v>
                </c:pt>
                <c:pt idx="58676" formatCode="0.00E+00">
                  <c:v>3.9129799999999999E-3</c:v>
                </c:pt>
                <c:pt idx="58677" formatCode="0.00E+00">
                  <c:v>4.9450700000000002E-3</c:v>
                </c:pt>
                <c:pt idx="58678" formatCode="0.00E+00">
                  <c:v>5.9659700000000001E-3</c:v>
                </c:pt>
                <c:pt idx="58679" formatCode="0.00E+00">
                  <c:v>6.9742199999999997E-3</c:v>
                </c:pt>
                <c:pt idx="58680" formatCode="0.00E+00">
                  <c:v>7.9683900000000005E-3</c:v>
                </c:pt>
                <c:pt idx="58681" formatCode="0.00E+00">
                  <c:v>8.9470699999999997E-3</c:v>
                </c:pt>
                <c:pt idx="58682" formatCode="0.00E+00">
                  <c:v>9.9088800000000001E-3</c:v>
                </c:pt>
                <c:pt idx="58683">
                  <c:v>1.0852499999999999E-2</c:v>
                </c:pt>
                <c:pt idx="58684">
                  <c:v>1.17766E-2</c:v>
                </c:pt>
                <c:pt idx="58685">
                  <c:v>1.2679899999999999E-2</c:v>
                </c:pt>
                <c:pt idx="58686">
                  <c:v>1.3561200000000001E-2</c:v>
                </c:pt>
                <c:pt idx="58687">
                  <c:v>1.44192E-2</c:v>
                </c:pt>
                <c:pt idx="58688">
                  <c:v>1.52529E-2</c:v>
                </c:pt>
                <c:pt idx="58689">
                  <c:v>1.6061200000000001E-2</c:v>
                </c:pt>
                <c:pt idx="58690">
                  <c:v>1.6842900000000001E-2</c:v>
                </c:pt>
                <c:pt idx="58691">
                  <c:v>1.7597100000000001E-2</c:v>
                </c:pt>
                <c:pt idx="58692">
                  <c:v>1.83228E-2</c:v>
                </c:pt>
                <c:pt idx="58693">
                  <c:v>1.9019100000000001E-2</c:v>
                </c:pt>
                <c:pt idx="58694">
                  <c:v>1.9685000000000001E-2</c:v>
                </c:pt>
                <c:pt idx="58695">
                  <c:v>2.0319899999999998E-2</c:v>
                </c:pt>
                <c:pt idx="58696">
                  <c:v>2.0923000000000001E-2</c:v>
                </c:pt>
                <c:pt idx="58697">
                  <c:v>2.1493499999999999E-2</c:v>
                </c:pt>
                <c:pt idx="58698">
                  <c:v>2.20308E-2</c:v>
                </c:pt>
                <c:pt idx="58699">
                  <c:v>2.25343E-2</c:v>
                </c:pt>
                <c:pt idx="58700">
                  <c:v>2.30035E-2</c:v>
                </c:pt>
                <c:pt idx="58701">
                  <c:v>2.3437800000000002E-2</c:v>
                </c:pt>
                <c:pt idx="58702">
                  <c:v>2.3837000000000001E-2</c:v>
                </c:pt>
                <c:pt idx="58703">
                  <c:v>2.42005E-2</c:v>
                </c:pt>
                <c:pt idx="58704">
                  <c:v>2.45282E-2</c:v>
                </c:pt>
                <c:pt idx="58705">
                  <c:v>2.48197E-2</c:v>
                </c:pt>
                <c:pt idx="58706">
                  <c:v>2.5074800000000001E-2</c:v>
                </c:pt>
                <c:pt idx="58707">
                  <c:v>2.52935E-2</c:v>
                </c:pt>
                <c:pt idx="58708">
                  <c:v>2.54757E-2</c:v>
                </c:pt>
                <c:pt idx="58709">
                  <c:v>2.56213E-2</c:v>
                </c:pt>
                <c:pt idx="58710">
                  <c:v>2.57304E-2</c:v>
                </c:pt>
                <c:pt idx="58711">
                  <c:v>2.5803099999999999E-2</c:v>
                </c:pt>
                <c:pt idx="58712">
                  <c:v>2.5839600000000001E-2</c:v>
                </c:pt>
                <c:pt idx="58713">
                  <c:v>2.5839999999999998E-2</c:v>
                </c:pt>
                <c:pt idx="58714">
                  <c:v>2.58046E-2</c:v>
                </c:pt>
                <c:pt idx="58715">
                  <c:v>2.5733800000000001E-2</c:v>
                </c:pt>
                <c:pt idx="58716">
                  <c:v>2.5628000000000001E-2</c:v>
                </c:pt>
                <c:pt idx="58717">
                  <c:v>2.54875E-2</c:v>
                </c:pt>
                <c:pt idx="58718">
                  <c:v>2.53128E-2</c:v>
                </c:pt>
                <c:pt idx="58719">
                  <c:v>2.5104600000000001E-2</c:v>
                </c:pt>
                <c:pt idx="58720">
                  <c:v>2.4863300000000001E-2</c:v>
                </c:pt>
                <c:pt idx="58721">
                  <c:v>2.45896E-2</c:v>
                </c:pt>
                <c:pt idx="58722">
                  <c:v>2.4284199999999999E-2</c:v>
                </c:pt>
                <c:pt idx="58723">
                  <c:v>2.3947800000000002E-2</c:v>
                </c:pt>
                <c:pt idx="58724">
                  <c:v>2.3581100000000001E-2</c:v>
                </c:pt>
                <c:pt idx="58725">
                  <c:v>2.3185000000000001E-2</c:v>
                </c:pt>
                <c:pt idx="58726">
                  <c:v>2.27604E-2</c:v>
                </c:pt>
                <c:pt idx="58727">
                  <c:v>2.2308000000000001E-2</c:v>
                </c:pt>
                <c:pt idx="58728">
                  <c:v>2.1828899999999998E-2</c:v>
                </c:pt>
                <c:pt idx="58729">
                  <c:v>2.1324099999999999E-2</c:v>
                </c:pt>
                <c:pt idx="58730">
                  <c:v>2.0794400000000001E-2</c:v>
                </c:pt>
                <c:pt idx="58731">
                  <c:v>2.0240899999999999E-2</c:v>
                </c:pt>
                <c:pt idx="58732">
                  <c:v>1.96647E-2</c:v>
                </c:pt>
                <c:pt idx="58733">
                  <c:v>1.9066900000000001E-2</c:v>
                </c:pt>
                <c:pt idx="58734">
                  <c:v>1.84485E-2</c:v>
                </c:pt>
                <c:pt idx="58735">
                  <c:v>1.7810800000000002E-2</c:v>
                </c:pt>
                <c:pt idx="58736">
                  <c:v>1.7154800000000001E-2</c:v>
                </c:pt>
                <c:pt idx="58737">
                  <c:v>1.6481699999999998E-2</c:v>
                </c:pt>
                <c:pt idx="58738">
                  <c:v>1.5792799999999999E-2</c:v>
                </c:pt>
                <c:pt idx="58739">
                  <c:v>1.5089200000000001E-2</c:v>
                </c:pt>
                <c:pt idx="58740">
                  <c:v>1.43722E-2</c:v>
                </c:pt>
                <c:pt idx="58741">
                  <c:v>1.3642899999999999E-2</c:v>
                </c:pt>
                <c:pt idx="58742">
                  <c:v>1.29026E-2</c:v>
                </c:pt>
                <c:pt idx="58743">
                  <c:v>1.21526E-2</c:v>
                </c:pt>
                <c:pt idx="58744">
                  <c:v>1.13942E-2</c:v>
                </c:pt>
                <c:pt idx="58745">
                  <c:v>1.06284E-2</c:v>
                </c:pt>
                <c:pt idx="58746" formatCode="0.00E+00">
                  <c:v>9.8566999999999995E-3</c:v>
                </c:pt>
                <c:pt idx="58747" formatCode="0.00E+00">
                  <c:v>9.0802299999999999E-3</c:v>
                </c:pt>
                <c:pt idx="58748" formatCode="0.00E+00">
                  <c:v>8.3002500000000003E-3</c:v>
                </c:pt>
                <c:pt idx="58749" formatCode="0.00E+00">
                  <c:v>7.5180100000000003E-3</c:v>
                </c:pt>
                <c:pt idx="58750" formatCode="0.00E+00">
                  <c:v>6.7347199999999996E-3</c:v>
                </c:pt>
                <c:pt idx="58751" formatCode="0.00E+00">
                  <c:v>5.9516100000000004E-3</c:v>
                </c:pt>
                <c:pt idx="58752" formatCode="0.00E+00">
                  <c:v>5.16988E-3</c:v>
                </c:pt>
                <c:pt idx="58753" formatCode="0.00E+00">
                  <c:v>4.3907099999999999E-3</c:v>
                </c:pt>
                <c:pt idx="58754" formatCode="0.00E+00">
                  <c:v>3.6152799999999998E-3</c:v>
                </c:pt>
                <c:pt idx="58755" formatCode="0.00E+00">
                  <c:v>2.8447400000000001E-3</c:v>
                </c:pt>
                <c:pt idx="58756" formatCode="0.00E+00">
                  <c:v>2.0802199999999998E-3</c:v>
                </c:pt>
                <c:pt idx="58757" formatCode="0.00E+00">
                  <c:v>1.32284E-3</c:v>
                </c:pt>
                <c:pt idx="58758" formatCode="0.00E+00">
                  <c:v>5.7366299999999997E-4</c:v>
                </c:pt>
                <c:pt idx="58759" formatCode="0.00E+00">
                  <c:v>-1.6623500000000001E-4</c:v>
                </c:pt>
                <c:pt idx="58760" formatCode="0.00E+00">
                  <c:v>-8.9582799999999999E-4</c:v>
                </c:pt>
                <c:pt idx="58761" formatCode="0.00E+00">
                  <c:v>-1.61411E-3</c:v>
                </c:pt>
                <c:pt idx="58762" formatCode="0.00E+00">
                  <c:v>-2.3201200000000002E-3</c:v>
                </c:pt>
                <c:pt idx="58763" formatCode="0.00E+00">
                  <c:v>-3.0129100000000002E-3</c:v>
                </c:pt>
                <c:pt idx="58764" formatCode="0.00E+00">
                  <c:v>-3.6915699999999999E-3</c:v>
                </c:pt>
                <c:pt idx="58765" formatCode="0.00E+00">
                  <c:v>-4.3552399999999998E-3</c:v>
                </c:pt>
                <c:pt idx="58766" formatCode="0.00E+00">
                  <c:v>-5.00308E-3</c:v>
                </c:pt>
                <c:pt idx="58767" formatCode="0.00E+00">
                  <c:v>-5.6343000000000001E-3</c:v>
                </c:pt>
                <c:pt idx="58768" formatCode="0.00E+00">
                  <c:v>-6.2481400000000001E-3</c:v>
                </c:pt>
                <c:pt idx="58769" formatCode="0.00E+00">
                  <c:v>-6.8438700000000002E-3</c:v>
                </c:pt>
                <c:pt idx="58770" formatCode="0.00E+00">
                  <c:v>-7.4208299999999998E-3</c:v>
                </c:pt>
                <c:pt idx="58771" formatCode="0.00E+00">
                  <c:v>-7.9783700000000003E-3</c:v>
                </c:pt>
                <c:pt idx="58772" formatCode="0.00E+00">
                  <c:v>-8.5158999999999999E-3</c:v>
                </c:pt>
                <c:pt idx="58773" formatCode="0.00E+00">
                  <c:v>-9.0328700000000001E-3</c:v>
                </c:pt>
                <c:pt idx="58774" formatCode="0.00E+00">
                  <c:v>-9.5287700000000006E-3</c:v>
                </c:pt>
                <c:pt idx="58775">
                  <c:v>-1.0003099999999999E-2</c:v>
                </c:pt>
                <c:pt idx="58776">
                  <c:v>-1.0455600000000001E-2</c:v>
                </c:pt>
                <c:pt idx="58777">
                  <c:v>-1.08857E-2</c:v>
                </c:pt>
                <c:pt idx="58778">
                  <c:v>-1.12931E-2</c:v>
                </c:pt>
                <c:pt idx="58779">
                  <c:v>-1.16776E-2</c:v>
                </c:pt>
                <c:pt idx="58780">
                  <c:v>-1.20389E-2</c:v>
                </c:pt>
                <c:pt idx="58781">
                  <c:v>-1.23769E-2</c:v>
                </c:pt>
                <c:pt idx="58782">
                  <c:v>-1.2691300000000001E-2</c:v>
                </c:pt>
                <c:pt idx="58783">
                  <c:v>-1.29821E-2</c:v>
                </c:pt>
                <c:pt idx="58784">
                  <c:v>-1.3249199999999999E-2</c:v>
                </c:pt>
                <c:pt idx="58785">
                  <c:v>-1.34927E-2</c:v>
                </c:pt>
                <c:pt idx="58786">
                  <c:v>-1.37124E-2</c:v>
                </c:pt>
                <c:pt idx="58787">
                  <c:v>-1.39086E-2</c:v>
                </c:pt>
                <c:pt idx="58788">
                  <c:v>-1.4081400000000001E-2</c:v>
                </c:pt>
                <c:pt idx="58789">
                  <c:v>-1.42308E-2</c:v>
                </c:pt>
                <c:pt idx="58790">
                  <c:v>-1.4357200000000001E-2</c:v>
                </c:pt>
                <c:pt idx="58791">
                  <c:v>-1.4460600000000001E-2</c:v>
                </c:pt>
                <c:pt idx="58792">
                  <c:v>-1.4541500000000001E-2</c:v>
                </c:pt>
                <c:pt idx="58793">
                  <c:v>-1.4600200000000001E-2</c:v>
                </c:pt>
                <c:pt idx="58794">
                  <c:v>-1.4637000000000001E-2</c:v>
                </c:pt>
                <c:pt idx="58795">
                  <c:v>-1.46523E-2</c:v>
                </c:pt>
                <c:pt idx="58796">
                  <c:v>-1.46465E-2</c:v>
                </c:pt>
                <c:pt idx="58797">
                  <c:v>-1.46202E-2</c:v>
                </c:pt>
                <c:pt idx="58798">
                  <c:v>-1.45737E-2</c:v>
                </c:pt>
                <c:pt idx="58799">
                  <c:v>-1.45078E-2</c:v>
                </c:pt>
                <c:pt idx="58800">
                  <c:v>-1.44228E-2</c:v>
                </c:pt>
                <c:pt idx="58801">
                  <c:v>-1.4319500000000001E-2</c:v>
                </c:pt>
                <c:pt idx="58802">
                  <c:v>-1.41984E-2</c:v>
                </c:pt>
                <c:pt idx="58803">
                  <c:v>-1.40602E-2</c:v>
                </c:pt>
                <c:pt idx="58804">
                  <c:v>-1.3905600000000001E-2</c:v>
                </c:pt>
                <c:pt idx="58805">
                  <c:v>-1.3735300000000001E-2</c:v>
                </c:pt>
                <c:pt idx="58806">
                  <c:v>-1.35499E-2</c:v>
                </c:pt>
                <c:pt idx="58807">
                  <c:v>-1.33502E-2</c:v>
                </c:pt>
                <c:pt idx="58808">
                  <c:v>-1.3137100000000001E-2</c:v>
                </c:pt>
                <c:pt idx="58809">
                  <c:v>-1.29111E-2</c:v>
                </c:pt>
                <c:pt idx="58810">
                  <c:v>-1.26733E-2</c:v>
                </c:pt>
                <c:pt idx="58811">
                  <c:v>-1.24242E-2</c:v>
                </c:pt>
                <c:pt idx="58812">
                  <c:v>-1.21648E-2</c:v>
                </c:pt>
                <c:pt idx="58813">
                  <c:v>-1.1895899999999999E-2</c:v>
                </c:pt>
                <c:pt idx="58814">
                  <c:v>-1.16183E-2</c:v>
                </c:pt>
                <c:pt idx="58815">
                  <c:v>-1.1332800000000001E-2</c:v>
                </c:pt>
                <c:pt idx="58816">
                  <c:v>-1.1040299999999999E-2</c:v>
                </c:pt>
                <c:pt idx="58817">
                  <c:v>-1.07416E-2</c:v>
                </c:pt>
                <c:pt idx="58818">
                  <c:v>-1.04376E-2</c:v>
                </c:pt>
                <c:pt idx="58819">
                  <c:v>-1.0129000000000001E-2</c:v>
                </c:pt>
                <c:pt idx="58820" formatCode="0.00E+00">
                  <c:v>-9.8167700000000007E-3</c:v>
                </c:pt>
                <c:pt idx="58821" formatCode="0.00E+00">
                  <c:v>-9.5016800000000002E-3</c:v>
                </c:pt>
                <c:pt idx="58822" formatCode="0.00E+00">
                  <c:v>-9.1845499999999997E-3</c:v>
                </c:pt>
                <c:pt idx="58823" formatCode="0.00E+00">
                  <c:v>-8.8662099999999994E-3</c:v>
                </c:pt>
                <c:pt idx="58824" formatCode="0.00E+00">
                  <c:v>-8.5474599999999998E-3</c:v>
                </c:pt>
                <c:pt idx="58825" formatCode="0.00E+00">
                  <c:v>-8.2290699999999998E-3</c:v>
                </c:pt>
                <c:pt idx="58826" formatCode="0.00E+00">
                  <c:v>-7.9118499999999998E-3</c:v>
                </c:pt>
                <c:pt idx="58827" formatCode="0.00E+00">
                  <c:v>-7.5965299999999998E-3</c:v>
                </c:pt>
                <c:pt idx="58828" formatCode="0.00E+00">
                  <c:v>-7.2838699999999996E-3</c:v>
                </c:pt>
                <c:pt idx="58829" formatCode="0.00E+00">
                  <c:v>-6.9745800000000002E-3</c:v>
                </c:pt>
                <c:pt idx="58830" formatCode="0.00E+00">
                  <c:v>-6.6693899999999999E-3</c:v>
                </c:pt>
                <c:pt idx="58831" formatCode="0.00E+00">
                  <c:v>-6.3689599999999999E-3</c:v>
                </c:pt>
                <c:pt idx="58832" formatCode="0.00E+00">
                  <c:v>-6.0739599999999998E-3</c:v>
                </c:pt>
                <c:pt idx="58833" formatCode="0.00E+00">
                  <c:v>-5.78503E-3</c:v>
                </c:pt>
                <c:pt idx="58834" formatCode="0.00E+00">
                  <c:v>-5.5027799999999997E-3</c:v>
                </c:pt>
                <c:pt idx="58835" formatCode="0.00E+00">
                  <c:v>-5.2278000000000003E-3</c:v>
                </c:pt>
                <c:pt idx="58836" formatCode="0.00E+00">
                  <c:v>-4.9606299999999997E-3</c:v>
                </c:pt>
                <c:pt idx="58837" formatCode="0.00E+00">
                  <c:v>-4.7018099999999998E-3</c:v>
                </c:pt>
                <c:pt idx="58838" formatCode="0.00E+00">
                  <c:v>-4.4518400000000003E-3</c:v>
                </c:pt>
                <c:pt idx="58839" formatCode="0.00E+00">
                  <c:v>-4.2111800000000001E-3</c:v>
                </c:pt>
                <c:pt idx="58840" formatCode="0.00E+00">
                  <c:v>-3.9802800000000001E-3</c:v>
                </c:pt>
                <c:pt idx="58841" formatCode="0.00E+00">
                  <c:v>-3.7595300000000001E-3</c:v>
                </c:pt>
                <c:pt idx="58842" formatCode="0.00E+00">
                  <c:v>-3.5493E-3</c:v>
                </c:pt>
                <c:pt idx="58843" formatCode="0.00E+00">
                  <c:v>-3.34994E-3</c:v>
                </c:pt>
                <c:pt idx="58844" formatCode="0.00E+00">
                  <c:v>-3.1617300000000002E-3</c:v>
                </c:pt>
                <c:pt idx="58845" formatCode="0.00E+00">
                  <c:v>-2.98496E-3</c:v>
                </c:pt>
                <c:pt idx="58846" formatCode="0.00E+00">
                  <c:v>-2.81985E-3</c:v>
                </c:pt>
                <c:pt idx="58847" formatCode="0.00E+00">
                  <c:v>-2.6665999999999999E-3</c:v>
                </c:pt>
                <c:pt idx="58848" formatCode="0.00E+00">
                  <c:v>-2.5253599999999999E-3</c:v>
                </c:pt>
                <c:pt idx="58849" formatCode="0.00E+00">
                  <c:v>-2.3962599999999999E-3</c:v>
                </c:pt>
                <c:pt idx="58850" formatCode="0.00E+00">
                  <c:v>-2.2793900000000001E-3</c:v>
                </c:pt>
                <c:pt idx="58851" formatCode="0.00E+00">
                  <c:v>-2.1748000000000002E-3</c:v>
                </c:pt>
                <c:pt idx="58852" formatCode="0.00E+00">
                  <c:v>-2.0825000000000001E-3</c:v>
                </c:pt>
                <c:pt idx="58853" formatCode="0.00E+00">
                  <c:v>-2.0024700000000001E-3</c:v>
                </c:pt>
                <c:pt idx="58854" formatCode="0.00E+00">
                  <c:v>-1.9346400000000001E-3</c:v>
                </c:pt>
                <c:pt idx="58855" formatCode="0.00E+00">
                  <c:v>-1.87893E-3</c:v>
                </c:pt>
                <c:pt idx="58856" formatCode="0.00E+00">
                  <c:v>-1.8352100000000001E-3</c:v>
                </c:pt>
                <c:pt idx="58857" formatCode="0.00E+00">
                  <c:v>-1.80331E-3</c:v>
                </c:pt>
                <c:pt idx="58858" formatCode="0.00E+00">
                  <c:v>-1.7830299999999999E-3</c:v>
                </c:pt>
                <c:pt idx="58859" formatCode="0.00E+00">
                  <c:v>-1.7741300000000001E-3</c:v>
                </c:pt>
                <c:pt idx="58860" formatCode="0.00E+00">
                  <c:v>-1.77636E-3</c:v>
                </c:pt>
                <c:pt idx="58861" formatCode="0.00E+00">
                  <c:v>-1.7894E-3</c:v>
                </c:pt>
                <c:pt idx="58862" formatCode="0.00E+00">
                  <c:v>-1.8129299999999999E-3</c:v>
                </c:pt>
                <c:pt idx="58863" formatCode="0.00E+00">
                  <c:v>-1.84658E-3</c:v>
                </c:pt>
                <c:pt idx="58864" formatCode="0.00E+00">
                  <c:v>-1.88996E-3</c:v>
                </c:pt>
                <c:pt idx="58865" formatCode="0.00E+00">
                  <c:v>-1.94264E-3</c:v>
                </c:pt>
                <c:pt idx="58866" formatCode="0.00E+00">
                  <c:v>-2.0041799999999999E-3</c:v>
                </c:pt>
                <c:pt idx="58867" formatCode="0.00E+00">
                  <c:v>-2.0741000000000002E-3</c:v>
                </c:pt>
                <c:pt idx="58868" formatCode="0.00E+00">
                  <c:v>-2.1518900000000001E-3</c:v>
                </c:pt>
                <c:pt idx="58869" formatCode="0.00E+00">
                  <c:v>-2.2370200000000002E-3</c:v>
                </c:pt>
                <c:pt idx="58870" formatCode="0.00E+00">
                  <c:v>-2.3289399999999998E-3</c:v>
                </c:pt>
                <c:pt idx="58871" formatCode="0.00E+00">
                  <c:v>-2.4270699999999999E-3</c:v>
                </c:pt>
                <c:pt idx="58872" formatCode="0.00E+00">
                  <c:v>-2.53082E-3</c:v>
                </c:pt>
                <c:pt idx="58873" formatCode="0.00E+00">
                  <c:v>-2.6395799999999999E-3</c:v>
                </c:pt>
                <c:pt idx="58874" formatCode="0.00E+00">
                  <c:v>-2.7526999999999999E-3</c:v>
                </c:pt>
                <c:pt idx="58875" formatCode="0.00E+00">
                  <c:v>-2.8695399999999999E-3</c:v>
                </c:pt>
                <c:pt idx="58876" formatCode="0.00E+00">
                  <c:v>-2.9894399999999999E-3</c:v>
                </c:pt>
                <c:pt idx="58877" formatCode="0.00E+00">
                  <c:v>-3.1117200000000001E-3</c:v>
                </c:pt>
                <c:pt idx="58878" formatCode="0.00E+00">
                  <c:v>-3.2356799999999999E-3</c:v>
                </c:pt>
                <c:pt idx="58879" formatCode="0.00E+00">
                  <c:v>-3.3606299999999999E-3</c:v>
                </c:pt>
                <c:pt idx="58880" formatCode="0.00E+00">
                  <c:v>-3.48585E-3</c:v>
                </c:pt>
                <c:pt idx="58881" formatCode="0.00E+00">
                  <c:v>-3.61064E-3</c:v>
                </c:pt>
                <c:pt idx="58882" formatCode="0.00E+00">
                  <c:v>-3.7342600000000001E-3</c:v>
                </c:pt>
                <c:pt idx="58883" formatCode="0.00E+00">
                  <c:v>-3.8560000000000001E-3</c:v>
                </c:pt>
                <c:pt idx="58884" formatCode="0.00E+00">
                  <c:v>-3.9751300000000003E-3</c:v>
                </c:pt>
                <c:pt idx="58885" formatCode="0.00E+00">
                  <c:v>-4.0909099999999997E-3</c:v>
                </c:pt>
                <c:pt idx="58886" formatCode="0.00E+00">
                  <c:v>-4.2026399999999997E-3</c:v>
                </c:pt>
                <c:pt idx="58887" formatCode="0.00E+00">
                  <c:v>-4.3095700000000004E-3</c:v>
                </c:pt>
                <c:pt idx="58888" formatCode="0.00E+00">
                  <c:v>-4.411E-3</c:v>
                </c:pt>
                <c:pt idx="58889" formatCode="0.00E+00">
                  <c:v>-4.50622E-3</c:v>
                </c:pt>
                <c:pt idx="58890" formatCode="0.00E+00">
                  <c:v>-4.5945200000000004E-3</c:v>
                </c:pt>
                <c:pt idx="58891" formatCode="0.00E+00">
                  <c:v>-4.6752199999999999E-3</c:v>
                </c:pt>
                <c:pt idx="58892" formatCode="0.00E+00">
                  <c:v>-4.7476200000000001E-3</c:v>
                </c:pt>
                <c:pt idx="58893" formatCode="0.00E+00">
                  <c:v>-4.8110699999999998E-3</c:v>
                </c:pt>
                <c:pt idx="58894" formatCode="0.00E+00">
                  <c:v>-4.8649100000000001E-3</c:v>
                </c:pt>
                <c:pt idx="58895" formatCode="0.00E+00">
                  <c:v>-4.9085099999999996E-3</c:v>
                </c:pt>
                <c:pt idx="58896" formatCode="0.00E+00">
                  <c:v>-4.9412600000000003E-3</c:v>
                </c:pt>
                <c:pt idx="58897" formatCode="0.00E+00">
                  <c:v>-4.9625399999999997E-3</c:v>
                </c:pt>
                <c:pt idx="58898" formatCode="0.00E+00">
                  <c:v>-4.9717900000000002E-3</c:v>
                </c:pt>
                <c:pt idx="58899" formatCode="0.00E+00">
                  <c:v>-4.9684600000000001E-3</c:v>
                </c:pt>
                <c:pt idx="58900" formatCode="0.00E+00">
                  <c:v>-4.9520099999999997E-3</c:v>
                </c:pt>
                <c:pt idx="58901" formatCode="0.00E+00">
                  <c:v>-4.9219399999999996E-3</c:v>
                </c:pt>
                <c:pt idx="58902" formatCode="0.00E+00">
                  <c:v>-4.87777E-3</c:v>
                </c:pt>
                <c:pt idx="58903" formatCode="0.00E+00">
                  <c:v>-4.81906E-3</c:v>
                </c:pt>
                <c:pt idx="58904" formatCode="0.00E+00">
                  <c:v>-4.7453800000000004E-3</c:v>
                </c:pt>
                <c:pt idx="58905" formatCode="0.00E+00">
                  <c:v>-4.6563500000000001E-3</c:v>
                </c:pt>
                <c:pt idx="58906" formatCode="0.00E+00">
                  <c:v>-4.5516100000000002E-3</c:v>
                </c:pt>
                <c:pt idx="58907" formatCode="0.00E+00">
                  <c:v>-4.4308300000000002E-3</c:v>
                </c:pt>
                <c:pt idx="58908" formatCode="0.00E+00">
                  <c:v>-4.2937299999999999E-3</c:v>
                </c:pt>
                <c:pt idx="58909" formatCode="0.00E+00">
                  <c:v>-4.1400400000000002E-3</c:v>
                </c:pt>
                <c:pt idx="58910" formatCode="0.00E+00">
                  <c:v>-3.9695399999999997E-3</c:v>
                </c:pt>
                <c:pt idx="58911" formatCode="0.00E+00">
                  <c:v>-3.7820499999999999E-3</c:v>
                </c:pt>
                <c:pt idx="58912" formatCode="0.00E+00">
                  <c:v>-3.5774299999999999E-3</c:v>
                </c:pt>
                <c:pt idx="58913" formatCode="0.00E+00">
                  <c:v>-3.3555600000000001E-3</c:v>
                </c:pt>
                <c:pt idx="58914" formatCode="0.00E+00">
                  <c:v>-3.1163699999999998E-3</c:v>
                </c:pt>
                <c:pt idx="58915" formatCode="0.00E+00">
                  <c:v>-2.8598199999999999E-3</c:v>
                </c:pt>
                <c:pt idx="58916" formatCode="0.00E+00">
                  <c:v>-2.5859300000000002E-3</c:v>
                </c:pt>
                <c:pt idx="58917" formatCode="0.00E+00">
                  <c:v>-2.29474E-3</c:v>
                </c:pt>
                <c:pt idx="58918" formatCode="0.00E+00">
                  <c:v>-1.9863300000000001E-3</c:v>
                </c:pt>
                <c:pt idx="58919" formatCode="0.00E+00">
                  <c:v>-1.6608300000000001E-3</c:v>
                </c:pt>
                <c:pt idx="58920" formatCode="0.00E+00">
                  <c:v>-1.3184099999999999E-3</c:v>
                </c:pt>
                <c:pt idx="58921" formatCode="0.00E+00">
                  <c:v>-9.5926400000000004E-4</c:v>
                </c:pt>
                <c:pt idx="58922" formatCode="0.00E+00">
                  <c:v>-5.83649E-4</c:v>
                </c:pt>
                <c:pt idx="58923" formatCode="0.00E+00">
                  <c:v>-1.9184700000000001E-4</c:v>
                </c:pt>
                <c:pt idx="58924" formatCode="0.00E+00">
                  <c:v>2.15816E-4</c:v>
                </c:pt>
                <c:pt idx="58925" formatCode="0.00E+00">
                  <c:v>6.3897300000000004E-4</c:v>
                </c:pt>
                <c:pt idx="58926" formatCode="0.00E+00">
                  <c:v>1.07722E-3</c:v>
                </c:pt>
                <c:pt idx="58927" formatCode="0.00E+00">
                  <c:v>1.5301100000000001E-3</c:v>
                </c:pt>
                <c:pt idx="58928" formatCode="0.00E+00">
                  <c:v>1.9971699999999999E-3</c:v>
                </c:pt>
                <c:pt idx="58929" formatCode="0.00E+00">
                  <c:v>2.4778700000000001E-3</c:v>
                </c:pt>
                <c:pt idx="58930" formatCode="0.00E+00">
                  <c:v>2.9716600000000001E-3</c:v>
                </c:pt>
                <c:pt idx="58931" formatCode="0.00E+00">
                  <c:v>3.4779400000000001E-3</c:v>
                </c:pt>
                <c:pt idx="58932" formatCode="0.00E+00">
                  <c:v>3.9960799999999999E-3</c:v>
                </c:pt>
                <c:pt idx="58933" formatCode="0.00E+00">
                  <c:v>4.5254300000000004E-3</c:v>
                </c:pt>
                <c:pt idx="58934" formatCode="0.00E+00">
                  <c:v>5.0652700000000002E-3</c:v>
                </c:pt>
                <c:pt idx="58935" formatCode="0.00E+00">
                  <c:v>5.61489E-3</c:v>
                </c:pt>
                <c:pt idx="58936" formatCode="0.00E+00">
                  <c:v>6.17353E-3</c:v>
                </c:pt>
                <c:pt idx="58937" formatCode="0.00E+00">
                  <c:v>6.7403799999999998E-3</c:v>
                </c:pt>
                <c:pt idx="58938" formatCode="0.00E+00">
                  <c:v>7.3146299999999999E-3</c:v>
                </c:pt>
                <c:pt idx="58939" formatCode="0.00E+00">
                  <c:v>7.8954300000000002E-3</c:v>
                </c:pt>
                <c:pt idx="58940" formatCode="0.00E+00">
                  <c:v>8.4819000000000006E-3</c:v>
                </c:pt>
                <c:pt idx="58941" formatCode="0.00E+00">
                  <c:v>9.0731400000000004E-3</c:v>
                </c:pt>
                <c:pt idx="58942" formatCode="0.00E+00">
                  <c:v>9.6682299999999999E-3</c:v>
                </c:pt>
                <c:pt idx="58943">
                  <c:v>1.02662E-2</c:v>
                </c:pt>
                <c:pt idx="58944">
                  <c:v>1.08661E-2</c:v>
                </c:pt>
                <c:pt idx="58945">
                  <c:v>1.1467E-2</c:v>
                </c:pt>
                <c:pt idx="58946">
                  <c:v>1.20678E-2</c:v>
                </c:pt>
                <c:pt idx="58947">
                  <c:v>1.2667599999999999E-2</c:v>
                </c:pt>
                <c:pt idx="58948">
                  <c:v>1.32652E-2</c:v>
                </c:pt>
                <c:pt idx="58949">
                  <c:v>1.3859700000000001E-2</c:v>
                </c:pt>
                <c:pt idx="58950">
                  <c:v>1.44499E-2</c:v>
                </c:pt>
                <c:pt idx="58951">
                  <c:v>1.50349E-2</c:v>
                </c:pt>
                <c:pt idx="58952">
                  <c:v>1.56136E-2</c:v>
                </c:pt>
                <c:pt idx="58953">
                  <c:v>1.6184799999999999E-2</c:v>
                </c:pt>
                <c:pt idx="58954">
                  <c:v>1.6747499999999998E-2</c:v>
                </c:pt>
                <c:pt idx="58955">
                  <c:v>1.7300599999999999E-2</c:v>
                </c:pt>
                <c:pt idx="58956">
                  <c:v>1.7843100000000001E-2</c:v>
                </c:pt>
                <c:pt idx="58957">
                  <c:v>1.8373899999999999E-2</c:v>
                </c:pt>
                <c:pt idx="58958">
                  <c:v>1.88919E-2</c:v>
                </c:pt>
                <c:pt idx="58959">
                  <c:v>1.9396E-2</c:v>
                </c:pt>
                <c:pt idx="58960">
                  <c:v>1.9885199999999999E-2</c:v>
                </c:pt>
                <c:pt idx="58961">
                  <c:v>2.0358500000000002E-2</c:v>
                </c:pt>
                <c:pt idx="58962">
                  <c:v>2.0814699999999998E-2</c:v>
                </c:pt>
                <c:pt idx="58963">
                  <c:v>2.1253000000000001E-2</c:v>
                </c:pt>
                <c:pt idx="58964">
                  <c:v>2.1672299999999999E-2</c:v>
                </c:pt>
                <c:pt idx="58965">
                  <c:v>2.20716E-2</c:v>
                </c:pt>
                <c:pt idx="58966">
                  <c:v>2.2450000000000001E-2</c:v>
                </c:pt>
                <c:pt idx="58967">
                  <c:v>2.28065E-2</c:v>
                </c:pt>
                <c:pt idx="58968">
                  <c:v>2.31402E-2</c:v>
                </c:pt>
                <c:pt idx="58969">
                  <c:v>2.34503E-2</c:v>
                </c:pt>
                <c:pt idx="58970">
                  <c:v>2.3735900000000001E-2</c:v>
                </c:pt>
                <c:pt idx="58971">
                  <c:v>2.3996099999999999E-2</c:v>
                </c:pt>
                <c:pt idx="58972">
                  <c:v>2.42302E-2</c:v>
                </c:pt>
                <c:pt idx="58973">
                  <c:v>2.4437400000000001E-2</c:v>
                </c:pt>
                <c:pt idx="58974">
                  <c:v>2.4617E-2</c:v>
                </c:pt>
                <c:pt idx="58975">
                  <c:v>2.4768499999999999E-2</c:v>
                </c:pt>
                <c:pt idx="58976">
                  <c:v>2.4891300000000002E-2</c:v>
                </c:pt>
                <c:pt idx="58977">
                  <c:v>2.4984599999999999E-2</c:v>
                </c:pt>
                <c:pt idx="58978">
                  <c:v>2.5048000000000001E-2</c:v>
                </c:pt>
                <c:pt idx="58979">
                  <c:v>2.5080700000000001E-2</c:v>
                </c:pt>
                <c:pt idx="58980">
                  <c:v>2.50821E-2</c:v>
                </c:pt>
                <c:pt idx="58981">
                  <c:v>2.5051899999999998E-2</c:v>
                </c:pt>
                <c:pt idx="58982">
                  <c:v>2.4989399999999998E-2</c:v>
                </c:pt>
                <c:pt idx="58983">
                  <c:v>2.4894400000000001E-2</c:v>
                </c:pt>
                <c:pt idx="58984">
                  <c:v>2.4766400000000001E-2</c:v>
                </c:pt>
                <c:pt idx="58985">
                  <c:v>2.4605200000000001E-2</c:v>
                </c:pt>
                <c:pt idx="58986">
                  <c:v>2.4410500000000002E-2</c:v>
                </c:pt>
                <c:pt idx="58987">
                  <c:v>2.4182100000000002E-2</c:v>
                </c:pt>
                <c:pt idx="58988">
                  <c:v>2.3919699999999999E-2</c:v>
                </c:pt>
                <c:pt idx="58989">
                  <c:v>2.36233E-2</c:v>
                </c:pt>
                <c:pt idx="58990">
                  <c:v>2.3293000000000001E-2</c:v>
                </c:pt>
                <c:pt idx="58991">
                  <c:v>2.29286E-2</c:v>
                </c:pt>
                <c:pt idx="58992">
                  <c:v>2.25302E-2</c:v>
                </c:pt>
                <c:pt idx="58993">
                  <c:v>2.20979E-2</c:v>
                </c:pt>
                <c:pt idx="58994">
                  <c:v>2.1631899999999999E-2</c:v>
                </c:pt>
                <c:pt idx="58995">
                  <c:v>2.11322E-2</c:v>
                </c:pt>
                <c:pt idx="58996">
                  <c:v>2.05994E-2</c:v>
                </c:pt>
                <c:pt idx="58997">
                  <c:v>2.0033800000000001E-2</c:v>
                </c:pt>
                <c:pt idx="58998">
                  <c:v>1.9435999999999998E-2</c:v>
                </c:pt>
                <c:pt idx="58999">
                  <c:v>1.8806300000000001E-2</c:v>
                </c:pt>
                <c:pt idx="59000">
                  <c:v>1.8144899999999999E-2</c:v>
                </c:pt>
                <c:pt idx="59001">
                  <c:v>1.7452499999999999E-2</c:v>
                </c:pt>
                <c:pt idx="59002">
                  <c:v>1.6729600000000001E-2</c:v>
                </c:pt>
                <c:pt idx="59003">
                  <c:v>1.5977000000000002E-2</c:v>
                </c:pt>
                <c:pt idx="59004">
                  <c:v>1.51954E-2</c:v>
                </c:pt>
                <c:pt idx="59005">
                  <c:v>1.4385800000000001E-2</c:v>
                </c:pt>
                <c:pt idx="59006">
                  <c:v>1.3549E-2</c:v>
                </c:pt>
                <c:pt idx="59007">
                  <c:v>1.2685399999999999E-2</c:v>
                </c:pt>
                <c:pt idx="59008">
                  <c:v>1.1795999999999999E-2</c:v>
                </c:pt>
                <c:pt idx="59009">
                  <c:v>1.08816E-2</c:v>
                </c:pt>
                <c:pt idx="59010" formatCode="0.00E+00">
                  <c:v>9.9434299999999996E-3</c:v>
                </c:pt>
                <c:pt idx="59011" formatCode="0.00E+00">
                  <c:v>8.9823400000000001E-3</c:v>
                </c:pt>
                <c:pt idx="59012" formatCode="0.00E+00">
                  <c:v>7.9993800000000004E-3</c:v>
                </c:pt>
                <c:pt idx="59013" formatCode="0.00E+00">
                  <c:v>6.9956599999999999E-3</c:v>
                </c:pt>
                <c:pt idx="59014" formatCode="0.00E+00">
                  <c:v>5.9723099999999998E-3</c:v>
                </c:pt>
                <c:pt idx="59015" formatCode="0.00E+00">
                  <c:v>4.9305199999999999E-3</c:v>
                </c:pt>
                <c:pt idx="59016" formatCode="0.00E+00">
                  <c:v>3.87149E-3</c:v>
                </c:pt>
                <c:pt idx="59017" formatCode="0.00E+00">
                  <c:v>2.7962799999999999E-3</c:v>
                </c:pt>
                <c:pt idx="59018" formatCode="0.00E+00">
                  <c:v>1.7062100000000001E-3</c:v>
                </c:pt>
                <c:pt idx="59019" formatCode="0.00E+00">
                  <c:v>6.0293599999999999E-4</c:v>
                </c:pt>
                <c:pt idx="59020" formatCode="0.00E+00">
                  <c:v>-5.1217799999999996E-4</c:v>
                </c:pt>
                <c:pt idx="59021" formatCode="0.00E+00">
                  <c:v>-1.6384500000000001E-3</c:v>
                </c:pt>
                <c:pt idx="59022" formatCode="0.00E+00">
                  <c:v>-2.7755100000000001E-3</c:v>
                </c:pt>
                <c:pt idx="59023" formatCode="0.00E+00">
                  <c:v>-3.9221200000000003E-3</c:v>
                </c:pt>
                <c:pt idx="59024" formatCode="0.00E+00">
                  <c:v>-5.0758000000000001E-3</c:v>
                </c:pt>
                <c:pt idx="59025" formatCode="0.00E+00">
                  <c:v>-6.2339300000000004E-3</c:v>
                </c:pt>
                <c:pt idx="59026" formatCode="0.00E+00">
                  <c:v>-7.3946899999999998E-3</c:v>
                </c:pt>
                <c:pt idx="59027" formatCode="0.00E+00">
                  <c:v>-8.5567899999999999E-3</c:v>
                </c:pt>
                <c:pt idx="59028" formatCode="0.00E+00">
                  <c:v>-9.7188499999999994E-3</c:v>
                </c:pt>
                <c:pt idx="59029">
                  <c:v>-1.08793E-2</c:v>
                </c:pt>
                <c:pt idx="59030">
                  <c:v>-1.20366E-2</c:v>
                </c:pt>
                <c:pt idx="59031">
                  <c:v>-1.31895E-2</c:v>
                </c:pt>
                <c:pt idx="59032">
                  <c:v>-1.43365E-2</c:v>
                </c:pt>
                <c:pt idx="59033">
                  <c:v>-1.5476E-2</c:v>
                </c:pt>
                <c:pt idx="59034">
                  <c:v>-1.6606900000000001E-2</c:v>
                </c:pt>
                <c:pt idx="59035">
                  <c:v>-1.7727799999999998E-2</c:v>
                </c:pt>
                <c:pt idx="59036">
                  <c:v>-1.8837699999999999E-2</c:v>
                </c:pt>
                <c:pt idx="59037">
                  <c:v>-1.99353E-2</c:v>
                </c:pt>
                <c:pt idx="59038">
                  <c:v>-2.1019300000000001E-2</c:v>
                </c:pt>
                <c:pt idx="59039">
                  <c:v>-2.2088400000000001E-2</c:v>
                </c:pt>
                <c:pt idx="59040">
                  <c:v>-2.3141200000000001E-2</c:v>
                </c:pt>
                <c:pt idx="59041">
                  <c:v>-2.41765E-2</c:v>
                </c:pt>
                <c:pt idx="59042">
                  <c:v>-2.5192800000000001E-2</c:v>
                </c:pt>
                <c:pt idx="59043">
                  <c:v>-2.6188099999999999E-2</c:v>
                </c:pt>
                <c:pt idx="59044">
                  <c:v>-2.7160500000000001E-2</c:v>
                </c:pt>
                <c:pt idx="59045">
                  <c:v>-2.8108399999999999E-2</c:v>
                </c:pt>
                <c:pt idx="59046">
                  <c:v>-2.9031299999999999E-2</c:v>
                </c:pt>
                <c:pt idx="59047">
                  <c:v>-2.9928799999999998E-2</c:v>
                </c:pt>
                <c:pt idx="59048">
                  <c:v>-3.0800399999999999E-2</c:v>
                </c:pt>
                <c:pt idx="59049">
                  <c:v>-3.1644899999999997E-2</c:v>
                </c:pt>
                <c:pt idx="59050">
                  <c:v>-3.24611E-2</c:v>
                </c:pt>
                <c:pt idx="59051">
                  <c:v>-3.3247400000000003E-2</c:v>
                </c:pt>
                <c:pt idx="59052">
                  <c:v>-3.4001900000000002E-2</c:v>
                </c:pt>
                <c:pt idx="59053">
                  <c:v>-3.4722500000000003E-2</c:v>
                </c:pt>
                <c:pt idx="59054">
                  <c:v>-3.5407599999999997E-2</c:v>
                </c:pt>
                <c:pt idx="59055">
                  <c:v>-3.6056699999999997E-2</c:v>
                </c:pt>
                <c:pt idx="59056">
                  <c:v>-3.6670099999999997E-2</c:v>
                </c:pt>
                <c:pt idx="59057">
                  <c:v>-3.7247000000000002E-2</c:v>
                </c:pt>
                <c:pt idx="59058">
                  <c:v>-3.7786100000000003E-2</c:v>
                </c:pt>
                <c:pt idx="59059">
                  <c:v>-3.8286199999999999E-2</c:v>
                </c:pt>
                <c:pt idx="59060">
                  <c:v>-3.87471E-2</c:v>
                </c:pt>
                <c:pt idx="59061">
                  <c:v>-3.91689E-2</c:v>
                </c:pt>
                <c:pt idx="59062">
                  <c:v>-3.9551200000000002E-2</c:v>
                </c:pt>
                <c:pt idx="59063">
                  <c:v>-3.9892999999999998E-2</c:v>
                </c:pt>
                <c:pt idx="59064">
                  <c:v>-4.01935E-2</c:v>
                </c:pt>
                <c:pt idx="59065">
                  <c:v>-4.0452099999999998E-2</c:v>
                </c:pt>
                <c:pt idx="59066">
                  <c:v>-4.0668200000000002E-2</c:v>
                </c:pt>
                <c:pt idx="59067">
                  <c:v>-4.0841000000000002E-2</c:v>
                </c:pt>
                <c:pt idx="59068">
                  <c:v>-4.0969800000000001E-2</c:v>
                </c:pt>
                <c:pt idx="59069">
                  <c:v>-4.1054199999999999E-2</c:v>
                </c:pt>
                <c:pt idx="59070">
                  <c:v>-4.1094400000000003E-2</c:v>
                </c:pt>
                <c:pt idx="59071">
                  <c:v>-4.10909E-2</c:v>
                </c:pt>
                <c:pt idx="59072">
                  <c:v>-4.1044299999999999E-2</c:v>
                </c:pt>
                <c:pt idx="59073">
                  <c:v>-4.0954299999999999E-2</c:v>
                </c:pt>
                <c:pt idx="59074">
                  <c:v>-4.08204E-2</c:v>
                </c:pt>
                <c:pt idx="59075">
                  <c:v>-4.0642400000000002E-2</c:v>
                </c:pt>
                <c:pt idx="59076">
                  <c:v>-4.0420600000000001E-2</c:v>
                </c:pt>
                <c:pt idx="59077">
                  <c:v>-4.01556E-2</c:v>
                </c:pt>
                <c:pt idx="59078">
                  <c:v>-3.98482E-2</c:v>
                </c:pt>
                <c:pt idx="59079">
                  <c:v>-3.9498600000000002E-2</c:v>
                </c:pt>
                <c:pt idx="59080">
                  <c:v>-3.91069E-2</c:v>
                </c:pt>
                <c:pt idx="59081">
                  <c:v>-3.8674300000000002E-2</c:v>
                </c:pt>
                <c:pt idx="59082">
                  <c:v>-3.8202199999999999E-2</c:v>
                </c:pt>
                <c:pt idx="59083">
                  <c:v>-3.7691599999999999E-2</c:v>
                </c:pt>
                <c:pt idx="59084">
                  <c:v>-3.7144000000000003E-2</c:v>
                </c:pt>
                <c:pt idx="59085">
                  <c:v>-3.6561000000000003E-2</c:v>
                </c:pt>
                <c:pt idx="59086">
                  <c:v>-3.5943000000000003E-2</c:v>
                </c:pt>
                <c:pt idx="59087">
                  <c:v>-3.5289899999999999E-2</c:v>
                </c:pt>
                <c:pt idx="59088">
                  <c:v>-3.4601899999999998E-2</c:v>
                </c:pt>
                <c:pt idx="59089">
                  <c:v>-3.3880100000000003E-2</c:v>
                </c:pt>
                <c:pt idx="59090">
                  <c:v>-3.3126099999999999E-2</c:v>
                </c:pt>
                <c:pt idx="59091">
                  <c:v>-3.2340500000000001E-2</c:v>
                </c:pt>
                <c:pt idx="59092">
                  <c:v>-3.1523299999999997E-2</c:v>
                </c:pt>
                <c:pt idx="59093">
                  <c:v>-3.06752E-2</c:v>
                </c:pt>
                <c:pt idx="59094">
                  <c:v>-2.97976E-2</c:v>
                </c:pt>
                <c:pt idx="59095">
                  <c:v>-2.88922E-2</c:v>
                </c:pt>
                <c:pt idx="59096">
                  <c:v>-2.79604E-2</c:v>
                </c:pt>
                <c:pt idx="59097">
                  <c:v>-2.70035E-2</c:v>
                </c:pt>
                <c:pt idx="59098">
                  <c:v>-2.6022799999999999E-2</c:v>
                </c:pt>
                <c:pt idx="59099">
                  <c:v>-2.5019900000000001E-2</c:v>
                </c:pt>
                <c:pt idx="59100">
                  <c:v>-2.3996099999999999E-2</c:v>
                </c:pt>
                <c:pt idx="59101">
                  <c:v>-2.2952199999999999E-2</c:v>
                </c:pt>
                <c:pt idx="59102">
                  <c:v>-2.1889100000000002E-2</c:v>
                </c:pt>
                <c:pt idx="59103">
                  <c:v>-2.0808299999999998E-2</c:v>
                </c:pt>
                <c:pt idx="59104">
                  <c:v>-1.97115E-2</c:v>
                </c:pt>
                <c:pt idx="59105">
                  <c:v>-1.8599999999999998E-2</c:v>
                </c:pt>
                <c:pt idx="59106">
                  <c:v>-1.7474199999999999E-2</c:v>
                </c:pt>
                <c:pt idx="59107">
                  <c:v>-1.6334899999999999E-2</c:v>
                </c:pt>
                <c:pt idx="59108">
                  <c:v>-1.51845E-2</c:v>
                </c:pt>
                <c:pt idx="59109">
                  <c:v>-1.40263E-2</c:v>
                </c:pt>
                <c:pt idx="59110">
                  <c:v>-1.28626E-2</c:v>
                </c:pt>
                <c:pt idx="59111">
                  <c:v>-1.1694400000000001E-2</c:v>
                </c:pt>
                <c:pt idx="59112">
                  <c:v>-1.0522200000000001E-2</c:v>
                </c:pt>
                <c:pt idx="59113" formatCode="0.00E+00">
                  <c:v>-9.3475799999999994E-3</c:v>
                </c:pt>
                <c:pt idx="59114" formatCode="0.00E+00">
                  <c:v>-8.1729599999999999E-3</c:v>
                </c:pt>
                <c:pt idx="59115" formatCode="0.00E+00">
                  <c:v>-7.0000799999999997E-3</c:v>
                </c:pt>
                <c:pt idx="59116" formatCode="0.00E+00">
                  <c:v>-5.8297000000000002E-3</c:v>
                </c:pt>
                <c:pt idx="59117" formatCode="0.00E+00">
                  <c:v>-4.66249E-3</c:v>
                </c:pt>
                <c:pt idx="59118" formatCode="0.00E+00">
                  <c:v>-3.4998E-3</c:v>
                </c:pt>
                <c:pt idx="59119" formatCode="0.00E+00">
                  <c:v>-2.3429900000000001E-3</c:v>
                </c:pt>
                <c:pt idx="59120" formatCode="0.00E+00">
                  <c:v>-1.19272E-3</c:v>
                </c:pt>
                <c:pt idx="59121" formatCode="0.00E+00">
                  <c:v>-5.0079800000000001E-5</c:v>
                </c:pt>
                <c:pt idx="59122" formatCode="0.00E+00">
                  <c:v>1.08212E-3</c:v>
                </c:pt>
                <c:pt idx="59123" formatCode="0.00E+00">
                  <c:v>2.2006E-3</c:v>
                </c:pt>
                <c:pt idx="59124" formatCode="0.00E+00">
                  <c:v>3.3039200000000001E-3</c:v>
                </c:pt>
                <c:pt idx="59125" formatCode="0.00E+00">
                  <c:v>4.3924400000000001E-3</c:v>
                </c:pt>
                <c:pt idx="59126" formatCode="0.00E+00">
                  <c:v>5.4660100000000003E-3</c:v>
                </c:pt>
                <c:pt idx="59127" formatCode="0.00E+00">
                  <c:v>6.5230000000000002E-3</c:v>
                </c:pt>
                <c:pt idx="59128" formatCode="0.00E+00">
                  <c:v>7.5615500000000002E-3</c:v>
                </c:pt>
                <c:pt idx="59129" formatCode="0.00E+00">
                  <c:v>8.5800100000000008E-3</c:v>
                </c:pt>
                <c:pt idx="59130" formatCode="0.00E+00">
                  <c:v>9.5769099999999992E-3</c:v>
                </c:pt>
                <c:pt idx="59131">
                  <c:v>1.0551700000000001E-2</c:v>
                </c:pt>
                <c:pt idx="59132">
                  <c:v>1.15041E-2</c:v>
                </c:pt>
                <c:pt idx="59133">
                  <c:v>1.24327E-2</c:v>
                </c:pt>
                <c:pt idx="59134">
                  <c:v>1.33352E-2</c:v>
                </c:pt>
                <c:pt idx="59135">
                  <c:v>1.42098E-2</c:v>
                </c:pt>
                <c:pt idx="59136">
                  <c:v>1.5056099999999999E-2</c:v>
                </c:pt>
                <c:pt idx="59137">
                  <c:v>1.5873600000000002E-2</c:v>
                </c:pt>
                <c:pt idx="59138">
                  <c:v>1.6661499999999999E-2</c:v>
                </c:pt>
                <c:pt idx="59139">
                  <c:v>1.7418699999999999E-2</c:v>
                </c:pt>
                <c:pt idx="59140">
                  <c:v>1.81447E-2</c:v>
                </c:pt>
                <c:pt idx="59141">
                  <c:v>1.8839499999999999E-2</c:v>
                </c:pt>
                <c:pt idx="59142">
                  <c:v>1.9502700000000001E-2</c:v>
                </c:pt>
                <c:pt idx="59143">
                  <c:v>2.01326E-2</c:v>
                </c:pt>
                <c:pt idx="59144">
                  <c:v>2.0727499999999999E-2</c:v>
                </c:pt>
                <c:pt idx="59145">
                  <c:v>2.1287199999999999E-2</c:v>
                </c:pt>
                <c:pt idx="59146">
                  <c:v>2.1811899999999999E-2</c:v>
                </c:pt>
                <c:pt idx="59147">
                  <c:v>2.2301399999999999E-2</c:v>
                </c:pt>
                <c:pt idx="59148">
                  <c:v>2.2754900000000002E-2</c:v>
                </c:pt>
                <c:pt idx="59149">
                  <c:v>2.3172499999999999E-2</c:v>
                </c:pt>
                <c:pt idx="59150">
                  <c:v>2.3554599999999998E-2</c:v>
                </c:pt>
                <c:pt idx="59151">
                  <c:v>2.3900600000000001E-2</c:v>
                </c:pt>
                <c:pt idx="59152">
                  <c:v>2.4208500000000001E-2</c:v>
                </c:pt>
                <c:pt idx="59153">
                  <c:v>2.4476600000000001E-2</c:v>
                </c:pt>
                <c:pt idx="59154">
                  <c:v>2.4705299999999999E-2</c:v>
                </c:pt>
                <c:pt idx="59155">
                  <c:v>2.4895799999999999E-2</c:v>
                </c:pt>
                <c:pt idx="59156">
                  <c:v>2.5048999999999998E-2</c:v>
                </c:pt>
                <c:pt idx="59157">
                  <c:v>2.5165400000000001E-2</c:v>
                </c:pt>
                <c:pt idx="59158">
                  <c:v>2.5244300000000001E-2</c:v>
                </c:pt>
                <c:pt idx="59159">
                  <c:v>2.5284600000000001E-2</c:v>
                </c:pt>
                <c:pt idx="59160">
                  <c:v>2.52871E-2</c:v>
                </c:pt>
                <c:pt idx="59161">
                  <c:v>2.52543E-2</c:v>
                </c:pt>
                <c:pt idx="59162">
                  <c:v>2.5187899999999999E-2</c:v>
                </c:pt>
                <c:pt idx="59163">
                  <c:v>2.50873E-2</c:v>
                </c:pt>
                <c:pt idx="59164">
                  <c:v>2.49518E-2</c:v>
                </c:pt>
                <c:pt idx="59165">
                  <c:v>2.4780900000000002E-2</c:v>
                </c:pt>
                <c:pt idx="59166">
                  <c:v>2.4575300000000001E-2</c:v>
                </c:pt>
                <c:pt idx="59167">
                  <c:v>2.4335699999999998E-2</c:v>
                </c:pt>
                <c:pt idx="59168">
                  <c:v>2.4063299999999999E-2</c:v>
                </c:pt>
                <c:pt idx="59169">
                  <c:v>2.376E-2</c:v>
                </c:pt>
                <c:pt idx="59170">
                  <c:v>2.34282E-2</c:v>
                </c:pt>
                <c:pt idx="59171">
                  <c:v>2.3067799999999999E-2</c:v>
                </c:pt>
                <c:pt idx="59172">
                  <c:v>2.26769E-2</c:v>
                </c:pt>
                <c:pt idx="59173">
                  <c:v>2.2254900000000001E-2</c:v>
                </c:pt>
                <c:pt idx="59174">
                  <c:v>2.1803300000000001E-2</c:v>
                </c:pt>
                <c:pt idx="59175">
                  <c:v>2.1322899999999999E-2</c:v>
                </c:pt>
                <c:pt idx="59176">
                  <c:v>2.0814200000000001E-2</c:v>
                </c:pt>
                <c:pt idx="59177">
                  <c:v>2.0278000000000001E-2</c:v>
                </c:pt>
                <c:pt idx="59178">
                  <c:v>1.9716000000000001E-2</c:v>
                </c:pt>
                <c:pt idx="59179">
                  <c:v>1.91307E-2</c:v>
                </c:pt>
                <c:pt idx="59180">
                  <c:v>1.8523299999999999E-2</c:v>
                </c:pt>
                <c:pt idx="59181">
                  <c:v>1.7894299999999998E-2</c:v>
                </c:pt>
                <c:pt idx="59182">
                  <c:v>1.7243999999999999E-2</c:v>
                </c:pt>
                <c:pt idx="59183">
                  <c:v>1.65726E-2</c:v>
                </c:pt>
                <c:pt idx="59184">
                  <c:v>1.5879399999999998E-2</c:v>
                </c:pt>
                <c:pt idx="59185">
                  <c:v>1.5164199999999999E-2</c:v>
                </c:pt>
                <c:pt idx="59186">
                  <c:v>1.44274E-2</c:v>
                </c:pt>
                <c:pt idx="59187">
                  <c:v>1.367E-2</c:v>
                </c:pt>
                <c:pt idx="59188">
                  <c:v>1.2894299999999999E-2</c:v>
                </c:pt>
                <c:pt idx="59189">
                  <c:v>1.21031E-2</c:v>
                </c:pt>
                <c:pt idx="59190">
                  <c:v>1.1298300000000001E-2</c:v>
                </c:pt>
                <c:pt idx="59191">
                  <c:v>1.0481000000000001E-2</c:v>
                </c:pt>
                <c:pt idx="59192" formatCode="0.00E+00">
                  <c:v>9.6525699999999992E-3</c:v>
                </c:pt>
                <c:pt idx="59193" formatCode="0.00E+00">
                  <c:v>8.8152500000000002E-3</c:v>
                </c:pt>
                <c:pt idx="59194" formatCode="0.00E+00">
                  <c:v>7.97081E-3</c:v>
                </c:pt>
                <c:pt idx="59195" formatCode="0.00E+00">
                  <c:v>7.1195800000000004E-3</c:v>
                </c:pt>
                <c:pt idx="59196" formatCode="0.00E+00">
                  <c:v>6.2607000000000001E-3</c:v>
                </c:pt>
                <c:pt idx="59197" formatCode="0.00E+00">
                  <c:v>5.3935199999999997E-3</c:v>
                </c:pt>
                <c:pt idx="59198" formatCode="0.00E+00">
                  <c:v>4.5181800000000001E-3</c:v>
                </c:pt>
                <c:pt idx="59199" formatCode="0.00E+00">
                  <c:v>3.6349799999999999E-3</c:v>
                </c:pt>
                <c:pt idx="59200" formatCode="0.00E+00">
                  <c:v>2.7442399999999998E-3</c:v>
                </c:pt>
                <c:pt idx="59201" formatCode="0.00E+00">
                  <c:v>1.84683E-3</c:v>
                </c:pt>
                <c:pt idx="59202" formatCode="0.00E+00">
                  <c:v>9.4401999999999995E-4</c:v>
                </c:pt>
                <c:pt idx="59203" formatCode="0.00E+00">
                  <c:v>3.6950299999999998E-5</c:v>
                </c:pt>
                <c:pt idx="59204" formatCode="0.00E+00">
                  <c:v>-8.7375300000000001E-4</c:v>
                </c:pt>
                <c:pt idx="59205" formatCode="0.00E+00">
                  <c:v>-1.7876700000000001E-3</c:v>
                </c:pt>
                <c:pt idx="59206" formatCode="0.00E+00">
                  <c:v>-2.7044500000000002E-3</c:v>
                </c:pt>
                <c:pt idx="59207" formatCode="0.00E+00">
                  <c:v>-3.6233200000000002E-3</c:v>
                </c:pt>
                <c:pt idx="59208" formatCode="0.00E+00">
                  <c:v>-4.5421699999999999E-3</c:v>
                </c:pt>
                <c:pt idx="59209" formatCode="0.00E+00">
                  <c:v>-5.4591400000000003E-3</c:v>
                </c:pt>
                <c:pt idx="59210" formatCode="0.00E+00">
                  <c:v>-6.3745199999999998E-3</c:v>
                </c:pt>
                <c:pt idx="59211" formatCode="0.00E+00">
                  <c:v>-7.2890999999999997E-3</c:v>
                </c:pt>
                <c:pt idx="59212" formatCode="0.00E+00">
                  <c:v>-8.2019199999999997E-3</c:v>
                </c:pt>
                <c:pt idx="59213" formatCode="0.00E+00">
                  <c:v>-9.1106399999999997E-3</c:v>
                </c:pt>
                <c:pt idx="59214">
                  <c:v>-1.0013299999999999E-2</c:v>
                </c:pt>
                <c:pt idx="59215">
                  <c:v>-1.09094E-2</c:v>
                </c:pt>
                <c:pt idx="59216">
                  <c:v>-1.1799199999999999E-2</c:v>
                </c:pt>
                <c:pt idx="59217">
                  <c:v>-1.26821E-2</c:v>
                </c:pt>
                <c:pt idx="59218">
                  <c:v>-1.3556199999999999E-2</c:v>
                </c:pt>
                <c:pt idx="59219">
                  <c:v>-1.4419700000000001E-2</c:v>
                </c:pt>
                <c:pt idx="59220">
                  <c:v>-1.52712E-2</c:v>
                </c:pt>
                <c:pt idx="59221">
                  <c:v>-1.61099E-2</c:v>
                </c:pt>
                <c:pt idx="59222">
                  <c:v>-1.6933500000000001E-2</c:v>
                </c:pt>
                <c:pt idx="59223">
                  <c:v>-1.7739399999999999E-2</c:v>
                </c:pt>
                <c:pt idx="59224">
                  <c:v>-1.85268E-2</c:v>
                </c:pt>
                <c:pt idx="59225">
                  <c:v>-1.9297000000000002E-2</c:v>
                </c:pt>
                <c:pt idx="59226">
                  <c:v>-2.0051800000000002E-2</c:v>
                </c:pt>
                <c:pt idx="59227">
                  <c:v>-2.0792399999999999E-2</c:v>
                </c:pt>
                <c:pt idx="59228">
                  <c:v>-2.1519699999999999E-2</c:v>
                </c:pt>
                <c:pt idx="59229">
                  <c:v>-2.2233099999999999E-2</c:v>
                </c:pt>
                <c:pt idx="59230">
                  <c:v>-2.2932399999999999E-2</c:v>
                </c:pt>
                <c:pt idx="59231">
                  <c:v>-2.3617800000000001E-2</c:v>
                </c:pt>
                <c:pt idx="59232">
                  <c:v>-2.42899E-2</c:v>
                </c:pt>
                <c:pt idx="59233">
                  <c:v>-2.49488E-2</c:v>
                </c:pt>
                <c:pt idx="59234">
                  <c:v>-2.5593999999999999E-2</c:v>
                </c:pt>
                <c:pt idx="59235">
                  <c:v>-2.6224000000000001E-2</c:v>
                </c:pt>
                <c:pt idx="59236">
                  <c:v>-2.6837400000000001E-2</c:v>
                </c:pt>
                <c:pt idx="59237">
                  <c:v>-2.7433900000000001E-2</c:v>
                </c:pt>
                <c:pt idx="59238">
                  <c:v>-2.8015100000000001E-2</c:v>
                </c:pt>
                <c:pt idx="59239">
                  <c:v>-2.85819E-2</c:v>
                </c:pt>
                <c:pt idx="59240">
                  <c:v>-2.9134E-2</c:v>
                </c:pt>
                <c:pt idx="59241">
                  <c:v>-2.96697E-2</c:v>
                </c:pt>
                <c:pt idx="59242">
                  <c:v>-3.01867E-2</c:v>
                </c:pt>
                <c:pt idx="59243">
                  <c:v>-3.0683800000000001E-2</c:v>
                </c:pt>
                <c:pt idx="59244">
                  <c:v>-3.1161000000000001E-2</c:v>
                </c:pt>
                <c:pt idx="59245">
                  <c:v>-3.1618300000000002E-2</c:v>
                </c:pt>
                <c:pt idx="59246">
                  <c:v>-3.2055199999999999E-2</c:v>
                </c:pt>
                <c:pt idx="59247">
                  <c:v>-3.2471899999999998E-2</c:v>
                </c:pt>
                <c:pt idx="59248">
                  <c:v>-3.2869599999999999E-2</c:v>
                </c:pt>
                <c:pt idx="59249">
                  <c:v>-3.3249899999999999E-2</c:v>
                </c:pt>
                <c:pt idx="59250">
                  <c:v>-3.36136E-2</c:v>
                </c:pt>
                <c:pt idx="59251">
                  <c:v>-3.3960799999999999E-2</c:v>
                </c:pt>
                <c:pt idx="59252">
                  <c:v>-3.4291500000000003E-2</c:v>
                </c:pt>
                <c:pt idx="59253">
                  <c:v>-3.4605200000000003E-2</c:v>
                </c:pt>
                <c:pt idx="59254">
                  <c:v>-3.4901599999999998E-2</c:v>
                </c:pt>
                <c:pt idx="59255">
                  <c:v>-3.5181900000000002E-2</c:v>
                </c:pt>
                <c:pt idx="59256">
                  <c:v>-3.5446699999999998E-2</c:v>
                </c:pt>
                <c:pt idx="59257">
                  <c:v>-3.56946E-2</c:v>
                </c:pt>
                <c:pt idx="59258">
                  <c:v>-3.5925499999999999E-2</c:v>
                </c:pt>
                <c:pt idx="59259">
                  <c:v>-3.6142000000000001E-2</c:v>
                </c:pt>
                <c:pt idx="59260">
                  <c:v>-3.6346799999999999E-2</c:v>
                </c:pt>
                <c:pt idx="59261">
                  <c:v>-3.6540700000000002E-2</c:v>
                </c:pt>
                <c:pt idx="59262">
                  <c:v>-3.6724899999999998E-2</c:v>
                </c:pt>
                <c:pt idx="59263">
                  <c:v>-3.6901700000000003E-2</c:v>
                </c:pt>
                <c:pt idx="59264">
                  <c:v>-3.7071800000000002E-2</c:v>
                </c:pt>
                <c:pt idx="59265">
                  <c:v>-3.7234400000000001E-2</c:v>
                </c:pt>
                <c:pt idx="59266">
                  <c:v>-3.7388299999999999E-2</c:v>
                </c:pt>
                <c:pt idx="59267">
                  <c:v>-3.7532900000000001E-2</c:v>
                </c:pt>
                <c:pt idx="59268">
                  <c:v>-3.7667800000000001E-2</c:v>
                </c:pt>
                <c:pt idx="59269">
                  <c:v>-3.77918E-2</c:v>
                </c:pt>
                <c:pt idx="59270">
                  <c:v>-3.7905099999999997E-2</c:v>
                </c:pt>
                <c:pt idx="59271">
                  <c:v>-3.8010099999999998E-2</c:v>
                </c:pt>
                <c:pt idx="59272">
                  <c:v>-3.81091E-2</c:v>
                </c:pt>
                <c:pt idx="59273">
                  <c:v>-3.8202699999999999E-2</c:v>
                </c:pt>
                <c:pt idx="59274">
                  <c:v>-3.8291100000000002E-2</c:v>
                </c:pt>
                <c:pt idx="59275">
                  <c:v>-3.8373900000000002E-2</c:v>
                </c:pt>
                <c:pt idx="59276">
                  <c:v>-3.8450499999999999E-2</c:v>
                </c:pt>
                <c:pt idx="59277">
                  <c:v>-3.8520199999999997E-2</c:v>
                </c:pt>
                <c:pt idx="59278">
                  <c:v>-3.8583600000000003E-2</c:v>
                </c:pt>
                <c:pt idx="59279">
                  <c:v>-3.86419E-2</c:v>
                </c:pt>
                <c:pt idx="59280">
                  <c:v>-3.8695899999999998E-2</c:v>
                </c:pt>
                <c:pt idx="59281">
                  <c:v>-3.8746299999999997E-2</c:v>
                </c:pt>
                <c:pt idx="59282">
                  <c:v>-3.8794000000000002E-2</c:v>
                </c:pt>
                <c:pt idx="59283">
                  <c:v>-3.8839600000000002E-2</c:v>
                </c:pt>
                <c:pt idx="59284">
                  <c:v>-3.88844E-2</c:v>
                </c:pt>
                <c:pt idx="59285">
                  <c:v>-3.89293E-2</c:v>
                </c:pt>
                <c:pt idx="59286">
                  <c:v>-3.8973599999999997E-2</c:v>
                </c:pt>
                <c:pt idx="59287">
                  <c:v>-3.9016799999999997E-2</c:v>
                </c:pt>
                <c:pt idx="59288">
                  <c:v>-3.9059000000000003E-2</c:v>
                </c:pt>
                <c:pt idx="59289">
                  <c:v>-3.9100900000000001E-2</c:v>
                </c:pt>
                <c:pt idx="59290">
                  <c:v>-3.9143200000000003E-2</c:v>
                </c:pt>
                <c:pt idx="59291">
                  <c:v>-3.9185900000000003E-2</c:v>
                </c:pt>
                <c:pt idx="59292">
                  <c:v>-3.9227400000000003E-2</c:v>
                </c:pt>
                <c:pt idx="59293">
                  <c:v>-3.9267000000000003E-2</c:v>
                </c:pt>
                <c:pt idx="59294">
                  <c:v>-3.9306199999999999E-2</c:v>
                </c:pt>
                <c:pt idx="59295">
                  <c:v>-3.9346300000000001E-2</c:v>
                </c:pt>
                <c:pt idx="59296">
                  <c:v>-3.9385999999999997E-2</c:v>
                </c:pt>
                <c:pt idx="59297">
                  <c:v>-3.9424000000000001E-2</c:v>
                </c:pt>
                <c:pt idx="59298">
                  <c:v>-3.9461099999999999E-2</c:v>
                </c:pt>
                <c:pt idx="59299">
                  <c:v>-3.9498499999999999E-2</c:v>
                </c:pt>
                <c:pt idx="59300">
                  <c:v>-3.9536700000000001E-2</c:v>
                </c:pt>
                <c:pt idx="59301">
                  <c:v>-3.95748E-2</c:v>
                </c:pt>
                <c:pt idx="59302">
                  <c:v>-3.9611899999999999E-2</c:v>
                </c:pt>
                <c:pt idx="59303">
                  <c:v>-3.96472E-2</c:v>
                </c:pt>
                <c:pt idx="59304">
                  <c:v>-3.9679499999999999E-2</c:v>
                </c:pt>
                <c:pt idx="59305">
                  <c:v>-3.9708E-2</c:v>
                </c:pt>
                <c:pt idx="59306">
                  <c:v>-3.9732799999999999E-2</c:v>
                </c:pt>
                <c:pt idx="59307">
                  <c:v>-3.9754999999999999E-2</c:v>
                </c:pt>
                <c:pt idx="59308">
                  <c:v>-3.9774700000000003E-2</c:v>
                </c:pt>
                <c:pt idx="59309">
                  <c:v>-3.9789199999999997E-2</c:v>
                </c:pt>
                <c:pt idx="59310">
                  <c:v>-3.9794499999999997E-2</c:v>
                </c:pt>
                <c:pt idx="59311">
                  <c:v>-3.9787500000000003E-2</c:v>
                </c:pt>
                <c:pt idx="59312">
                  <c:v>-3.9767299999999998E-2</c:v>
                </c:pt>
                <c:pt idx="59313">
                  <c:v>-3.9733499999999998E-2</c:v>
                </c:pt>
                <c:pt idx="59314">
                  <c:v>-3.9687100000000003E-2</c:v>
                </c:pt>
                <c:pt idx="59315">
                  <c:v>-3.9629699999999997E-2</c:v>
                </c:pt>
                <c:pt idx="59316">
                  <c:v>-3.9561399999999997E-2</c:v>
                </c:pt>
                <c:pt idx="59317">
                  <c:v>-3.9480899999999999E-2</c:v>
                </c:pt>
                <c:pt idx="59318">
                  <c:v>-3.9388600000000003E-2</c:v>
                </c:pt>
                <c:pt idx="59319">
                  <c:v>-3.9287099999999998E-2</c:v>
                </c:pt>
                <c:pt idx="59320">
                  <c:v>-3.9178299999999999E-2</c:v>
                </c:pt>
                <c:pt idx="59321">
                  <c:v>-3.9062600000000003E-2</c:v>
                </c:pt>
                <c:pt idx="59322">
                  <c:v>-3.8939599999999998E-2</c:v>
                </c:pt>
                <c:pt idx="59323">
                  <c:v>-3.8808799999999997E-2</c:v>
                </c:pt>
                <c:pt idx="59324">
                  <c:v>-3.8669799999999997E-2</c:v>
                </c:pt>
                <c:pt idx="59325">
                  <c:v>-3.8522099999999997E-2</c:v>
                </c:pt>
                <c:pt idx="59326">
                  <c:v>-3.8365099999999999E-2</c:v>
                </c:pt>
                <c:pt idx="59327">
                  <c:v>-3.8197299999999997E-2</c:v>
                </c:pt>
                <c:pt idx="59328">
                  <c:v>-3.8015899999999998E-2</c:v>
                </c:pt>
                <c:pt idx="59329">
                  <c:v>-3.7818400000000002E-2</c:v>
                </c:pt>
                <c:pt idx="59330">
                  <c:v>-3.7602299999999998E-2</c:v>
                </c:pt>
                <c:pt idx="59331">
                  <c:v>-3.7365299999999997E-2</c:v>
                </c:pt>
                <c:pt idx="59332">
                  <c:v>-3.7106699999999999E-2</c:v>
                </c:pt>
                <c:pt idx="59333">
                  <c:v>-3.6825200000000002E-2</c:v>
                </c:pt>
                <c:pt idx="59334">
                  <c:v>-3.6518099999999998E-2</c:v>
                </c:pt>
                <c:pt idx="59335">
                  <c:v>-3.6185099999999998E-2</c:v>
                </c:pt>
                <c:pt idx="59336">
                  <c:v>-3.5828100000000002E-2</c:v>
                </c:pt>
                <c:pt idx="59337">
                  <c:v>-3.5449300000000003E-2</c:v>
                </c:pt>
                <c:pt idx="59338">
                  <c:v>-3.5049400000000001E-2</c:v>
                </c:pt>
                <c:pt idx="59339">
                  <c:v>-3.46285E-2</c:v>
                </c:pt>
                <c:pt idx="59340">
                  <c:v>-3.41862E-2</c:v>
                </c:pt>
                <c:pt idx="59341">
                  <c:v>-3.37212E-2</c:v>
                </c:pt>
                <c:pt idx="59342">
                  <c:v>-3.3232900000000003E-2</c:v>
                </c:pt>
                <c:pt idx="59343">
                  <c:v>-3.2721800000000002E-2</c:v>
                </c:pt>
                <c:pt idx="59344">
                  <c:v>-3.2189000000000002E-2</c:v>
                </c:pt>
                <c:pt idx="59345">
                  <c:v>-3.1634799999999998E-2</c:v>
                </c:pt>
                <c:pt idx="59346">
                  <c:v>-3.10595E-2</c:v>
                </c:pt>
                <c:pt idx="59347">
                  <c:v>-3.0464499999999999E-2</c:v>
                </c:pt>
                <c:pt idx="59348">
                  <c:v>-2.9852400000000001E-2</c:v>
                </c:pt>
                <c:pt idx="59349">
                  <c:v>-2.9225500000000001E-2</c:v>
                </c:pt>
                <c:pt idx="59350">
                  <c:v>-2.8585300000000001E-2</c:v>
                </c:pt>
                <c:pt idx="59351">
                  <c:v>-2.7932999999999999E-2</c:v>
                </c:pt>
                <c:pt idx="59352">
                  <c:v>-2.7268799999999999E-2</c:v>
                </c:pt>
                <c:pt idx="59353">
                  <c:v>-2.6591400000000001E-2</c:v>
                </c:pt>
                <c:pt idx="59354">
                  <c:v>-2.5898500000000001E-2</c:v>
                </c:pt>
                <c:pt idx="59355">
                  <c:v>-2.5189199999999998E-2</c:v>
                </c:pt>
                <c:pt idx="59356">
                  <c:v>-2.4464099999999999E-2</c:v>
                </c:pt>
                <c:pt idx="59357">
                  <c:v>-2.3723399999999999E-2</c:v>
                </c:pt>
                <c:pt idx="59358">
                  <c:v>-2.2967700000000001E-2</c:v>
                </c:pt>
                <c:pt idx="59359">
                  <c:v>-2.2198200000000001E-2</c:v>
                </c:pt>
                <c:pt idx="59360">
                  <c:v>-2.1415E-2</c:v>
                </c:pt>
                <c:pt idx="59361">
                  <c:v>-2.0616499999999999E-2</c:v>
                </c:pt>
                <c:pt idx="59362">
                  <c:v>-1.98014E-2</c:v>
                </c:pt>
                <c:pt idx="59363">
                  <c:v>-1.8971200000000001E-2</c:v>
                </c:pt>
                <c:pt idx="59364">
                  <c:v>-1.81283E-2</c:v>
                </c:pt>
                <c:pt idx="59365">
                  <c:v>-1.7274299999999999E-2</c:v>
                </c:pt>
                <c:pt idx="59366">
                  <c:v>-1.6410500000000001E-2</c:v>
                </c:pt>
                <c:pt idx="59367">
                  <c:v>-1.5538400000000001E-2</c:v>
                </c:pt>
                <c:pt idx="59368">
                  <c:v>-1.4660100000000001E-2</c:v>
                </c:pt>
                <c:pt idx="59369">
                  <c:v>-1.37766E-2</c:v>
                </c:pt>
                <c:pt idx="59370">
                  <c:v>-1.28884E-2</c:v>
                </c:pt>
                <c:pt idx="59371">
                  <c:v>-1.1997300000000001E-2</c:v>
                </c:pt>
                <c:pt idx="59372">
                  <c:v>-1.1105800000000001E-2</c:v>
                </c:pt>
                <c:pt idx="59373">
                  <c:v>-1.02139E-2</c:v>
                </c:pt>
                <c:pt idx="59374" formatCode="0.00E+00">
                  <c:v>-9.3198399999999994E-3</c:v>
                </c:pt>
                <c:pt idx="59375" formatCode="0.00E+00">
                  <c:v>-8.4239199999999997E-3</c:v>
                </c:pt>
                <c:pt idx="59376" formatCode="0.00E+00">
                  <c:v>-7.5282600000000002E-3</c:v>
                </c:pt>
                <c:pt idx="59377" formatCode="0.00E+00">
                  <c:v>-6.6344200000000002E-3</c:v>
                </c:pt>
                <c:pt idx="59378" formatCode="0.00E+00">
                  <c:v>-5.7419799999999998E-3</c:v>
                </c:pt>
                <c:pt idx="59379" formatCode="0.00E+00">
                  <c:v>-4.84959E-3</c:v>
                </c:pt>
                <c:pt idx="59380" formatCode="0.00E+00">
                  <c:v>-3.9565299999999998E-3</c:v>
                </c:pt>
                <c:pt idx="59381" formatCode="0.00E+00">
                  <c:v>-3.0638800000000002E-3</c:v>
                </c:pt>
                <c:pt idx="59382" formatCode="0.00E+00">
                  <c:v>-2.1740100000000001E-3</c:v>
                </c:pt>
                <c:pt idx="59383" formatCode="0.00E+00">
                  <c:v>-1.2889100000000001E-3</c:v>
                </c:pt>
                <c:pt idx="59384" formatCode="0.00E+00">
                  <c:v>-4.0988400000000001E-4</c:v>
                </c:pt>
                <c:pt idx="59385" formatCode="0.00E+00">
                  <c:v>4.6131500000000001E-4</c:v>
                </c:pt>
                <c:pt idx="59386" formatCode="0.00E+00">
                  <c:v>1.32259E-3</c:v>
                </c:pt>
                <c:pt idx="59387" formatCode="0.00E+00">
                  <c:v>2.17242E-3</c:v>
                </c:pt>
                <c:pt idx="59388" formatCode="0.00E+00">
                  <c:v>3.0098099999999999E-3</c:v>
                </c:pt>
                <c:pt idx="59389" formatCode="0.00E+00">
                  <c:v>3.8339799999999999E-3</c:v>
                </c:pt>
                <c:pt idx="59390" formatCode="0.00E+00">
                  <c:v>4.64512E-3</c:v>
                </c:pt>
                <c:pt idx="59391" formatCode="0.00E+00">
                  <c:v>5.4435999999999998E-3</c:v>
                </c:pt>
                <c:pt idx="59392" formatCode="0.00E+00">
                  <c:v>6.2279400000000004E-3</c:v>
                </c:pt>
                <c:pt idx="59393" formatCode="0.00E+00">
                  <c:v>6.9954600000000002E-3</c:v>
                </c:pt>
                <c:pt idx="59394" formatCode="0.00E+00">
                  <c:v>7.7446800000000003E-3</c:v>
                </c:pt>
                <c:pt idx="59395" formatCode="0.00E+00">
                  <c:v>8.4749700000000001E-3</c:v>
                </c:pt>
                <c:pt idx="59396" formatCode="0.00E+00">
                  <c:v>9.1856500000000001E-3</c:v>
                </c:pt>
                <c:pt idx="59397" formatCode="0.00E+00">
                  <c:v>9.8775800000000004E-3</c:v>
                </c:pt>
                <c:pt idx="59398">
                  <c:v>1.05527E-2</c:v>
                </c:pt>
                <c:pt idx="59399">
                  <c:v>1.12111E-2</c:v>
                </c:pt>
                <c:pt idx="59400">
                  <c:v>1.1851499999999999E-2</c:v>
                </c:pt>
                <c:pt idx="59401">
                  <c:v>1.2473400000000001E-2</c:v>
                </c:pt>
                <c:pt idx="59402">
                  <c:v>1.3075700000000001E-2</c:v>
                </c:pt>
                <c:pt idx="59403">
                  <c:v>1.36565E-2</c:v>
                </c:pt>
                <c:pt idx="59404">
                  <c:v>1.42138E-2</c:v>
                </c:pt>
                <c:pt idx="59405">
                  <c:v>1.4745899999999999E-2</c:v>
                </c:pt>
                <c:pt idx="59406">
                  <c:v>1.5250400000000001E-2</c:v>
                </c:pt>
                <c:pt idx="59407">
                  <c:v>1.5723399999999998E-2</c:v>
                </c:pt>
                <c:pt idx="59408">
                  <c:v>1.6161100000000001E-2</c:v>
                </c:pt>
                <c:pt idx="59409">
                  <c:v>1.6560999999999999E-2</c:v>
                </c:pt>
                <c:pt idx="59410">
                  <c:v>1.69219E-2</c:v>
                </c:pt>
                <c:pt idx="59411">
                  <c:v>1.72438E-2</c:v>
                </c:pt>
                <c:pt idx="59412">
                  <c:v>1.7528800000000001E-2</c:v>
                </c:pt>
                <c:pt idx="59413">
                  <c:v>1.77795E-2</c:v>
                </c:pt>
                <c:pt idx="59414">
                  <c:v>1.79962E-2</c:v>
                </c:pt>
                <c:pt idx="59415">
                  <c:v>1.8175799999999999E-2</c:v>
                </c:pt>
                <c:pt idx="59416">
                  <c:v>1.8313400000000001E-2</c:v>
                </c:pt>
                <c:pt idx="59417">
                  <c:v>1.8407E-2</c:v>
                </c:pt>
                <c:pt idx="59418">
                  <c:v>1.8459099999999999E-2</c:v>
                </c:pt>
                <c:pt idx="59419">
                  <c:v>1.84748E-2</c:v>
                </c:pt>
                <c:pt idx="59420">
                  <c:v>1.8457600000000001E-2</c:v>
                </c:pt>
                <c:pt idx="59421">
                  <c:v>1.8408600000000001E-2</c:v>
                </c:pt>
                <c:pt idx="59422">
                  <c:v>1.8328400000000002E-2</c:v>
                </c:pt>
                <c:pt idx="59423">
                  <c:v>1.82182E-2</c:v>
                </c:pt>
                <c:pt idx="59424">
                  <c:v>1.8076999999999999E-2</c:v>
                </c:pt>
                <c:pt idx="59425">
                  <c:v>1.7901E-2</c:v>
                </c:pt>
                <c:pt idx="59426">
                  <c:v>1.76866E-2</c:v>
                </c:pt>
                <c:pt idx="59427">
                  <c:v>1.7432300000000001E-2</c:v>
                </c:pt>
                <c:pt idx="59428">
                  <c:v>1.7138400000000002E-2</c:v>
                </c:pt>
                <c:pt idx="59429">
                  <c:v>1.6805199999999999E-2</c:v>
                </c:pt>
                <c:pt idx="59430">
                  <c:v>1.6434299999999999E-2</c:v>
                </c:pt>
                <c:pt idx="59431">
                  <c:v>1.6026700000000001E-2</c:v>
                </c:pt>
                <c:pt idx="59432">
                  <c:v>1.5582800000000001E-2</c:v>
                </c:pt>
                <c:pt idx="59433">
                  <c:v>1.51021E-2</c:v>
                </c:pt>
                <c:pt idx="59434">
                  <c:v>1.4584700000000001E-2</c:v>
                </c:pt>
                <c:pt idx="59435">
                  <c:v>1.40301E-2</c:v>
                </c:pt>
                <c:pt idx="59436">
                  <c:v>1.3436399999999999E-2</c:v>
                </c:pt>
                <c:pt idx="59437">
                  <c:v>1.28027E-2</c:v>
                </c:pt>
                <c:pt idx="59438">
                  <c:v>1.2130200000000001E-2</c:v>
                </c:pt>
                <c:pt idx="59439">
                  <c:v>1.1421000000000001E-2</c:v>
                </c:pt>
                <c:pt idx="59440">
                  <c:v>1.06777E-2</c:v>
                </c:pt>
                <c:pt idx="59441" formatCode="0.00E+00">
                  <c:v>9.9032300000000007E-3</c:v>
                </c:pt>
                <c:pt idx="59442" formatCode="0.00E+00">
                  <c:v>9.0996500000000008E-3</c:v>
                </c:pt>
                <c:pt idx="59443" formatCode="0.00E+00">
                  <c:v>8.2662900000000008E-3</c:v>
                </c:pt>
                <c:pt idx="59444" formatCode="0.00E+00">
                  <c:v>7.4004700000000001E-3</c:v>
                </c:pt>
                <c:pt idx="59445" formatCode="0.00E+00">
                  <c:v>6.5008799999999997E-3</c:v>
                </c:pt>
                <c:pt idx="59446" formatCode="0.00E+00">
                  <c:v>5.5694400000000002E-3</c:v>
                </c:pt>
                <c:pt idx="59447" formatCode="0.00E+00">
                  <c:v>4.6104600000000003E-3</c:v>
                </c:pt>
                <c:pt idx="59448" formatCode="0.00E+00">
                  <c:v>3.6281799999999999E-3</c:v>
                </c:pt>
                <c:pt idx="59449" formatCode="0.00E+00">
                  <c:v>2.6239100000000001E-3</c:v>
                </c:pt>
                <c:pt idx="59450" formatCode="0.00E+00">
                  <c:v>1.5958400000000001E-3</c:v>
                </c:pt>
                <c:pt idx="59451" formatCode="0.00E+00">
                  <c:v>5.4148900000000003E-4</c:v>
                </c:pt>
                <c:pt idx="59452" formatCode="0.00E+00">
                  <c:v>-5.4016399999999999E-4</c:v>
                </c:pt>
                <c:pt idx="59453" formatCode="0.00E+00">
                  <c:v>-1.64864E-3</c:v>
                </c:pt>
                <c:pt idx="59454" formatCode="0.00E+00">
                  <c:v>-2.7833799999999998E-3</c:v>
                </c:pt>
                <c:pt idx="59455" formatCode="0.00E+00">
                  <c:v>-3.9437400000000003E-3</c:v>
                </c:pt>
                <c:pt idx="59456" formatCode="0.00E+00">
                  <c:v>-5.1274199999999997E-3</c:v>
                </c:pt>
                <c:pt idx="59457" formatCode="0.00E+00">
                  <c:v>-6.3308799999999997E-3</c:v>
                </c:pt>
                <c:pt idx="59458" formatCode="0.00E+00">
                  <c:v>-7.5520300000000004E-3</c:v>
                </c:pt>
                <c:pt idx="59459" formatCode="0.00E+00">
                  <c:v>-8.7913799999999997E-3</c:v>
                </c:pt>
                <c:pt idx="59460">
                  <c:v>-1.00499E-2</c:v>
                </c:pt>
                <c:pt idx="59461">
                  <c:v>-1.13265E-2</c:v>
                </c:pt>
                <c:pt idx="59462">
                  <c:v>-1.2619E-2</c:v>
                </c:pt>
                <c:pt idx="59463">
                  <c:v>-1.39244E-2</c:v>
                </c:pt>
                <c:pt idx="59464">
                  <c:v>-1.52392E-2</c:v>
                </c:pt>
                <c:pt idx="59465">
                  <c:v>-1.6560499999999999E-2</c:v>
                </c:pt>
                <c:pt idx="59466">
                  <c:v>-1.7887400000000001E-2</c:v>
                </c:pt>
                <c:pt idx="59467">
                  <c:v>-1.92201E-2</c:v>
                </c:pt>
                <c:pt idx="59468">
                  <c:v>-2.0558099999999999E-2</c:v>
                </c:pt>
                <c:pt idx="59469">
                  <c:v>-2.1900900000000001E-2</c:v>
                </c:pt>
                <c:pt idx="59470">
                  <c:v>-2.32477E-2</c:v>
                </c:pt>
                <c:pt idx="59471">
                  <c:v>-2.45971E-2</c:v>
                </c:pt>
                <c:pt idx="59472">
                  <c:v>-2.5947499999999998E-2</c:v>
                </c:pt>
                <c:pt idx="59473">
                  <c:v>-2.72985E-2</c:v>
                </c:pt>
                <c:pt idx="59474">
                  <c:v>-2.8648099999999999E-2</c:v>
                </c:pt>
                <c:pt idx="59475">
                  <c:v>-2.9993599999999999E-2</c:v>
                </c:pt>
                <c:pt idx="59476">
                  <c:v>-3.1332499999999999E-2</c:v>
                </c:pt>
                <c:pt idx="59477">
                  <c:v>-3.2663499999999998E-2</c:v>
                </c:pt>
                <c:pt idx="59478">
                  <c:v>-3.3986099999999998E-2</c:v>
                </c:pt>
                <c:pt idx="59479">
                  <c:v>-3.5299799999999999E-2</c:v>
                </c:pt>
                <c:pt idx="59480">
                  <c:v>-3.6604299999999999E-2</c:v>
                </c:pt>
                <c:pt idx="59481">
                  <c:v>-3.7897100000000003E-2</c:v>
                </c:pt>
                <c:pt idx="59482">
                  <c:v>-3.9174399999999998E-2</c:v>
                </c:pt>
                <c:pt idx="59483">
                  <c:v>-4.0433999999999998E-2</c:v>
                </c:pt>
                <c:pt idx="59484">
                  <c:v>-4.1674999999999997E-2</c:v>
                </c:pt>
                <c:pt idx="59485">
                  <c:v>-4.28961E-2</c:v>
                </c:pt>
                <c:pt idx="59486">
                  <c:v>-4.40959E-2</c:v>
                </c:pt>
                <c:pt idx="59487">
                  <c:v>-4.5274500000000002E-2</c:v>
                </c:pt>
                <c:pt idx="59488">
                  <c:v>-4.6432000000000001E-2</c:v>
                </c:pt>
                <c:pt idx="59489">
                  <c:v>-4.7566600000000001E-2</c:v>
                </c:pt>
                <c:pt idx="59490">
                  <c:v>-4.8676700000000003E-2</c:v>
                </c:pt>
                <c:pt idx="59491">
                  <c:v>-4.9763399999999999E-2</c:v>
                </c:pt>
                <c:pt idx="59492">
                  <c:v>-5.0827499999999998E-2</c:v>
                </c:pt>
                <c:pt idx="59493">
                  <c:v>-5.1867400000000001E-2</c:v>
                </c:pt>
                <c:pt idx="59494">
                  <c:v>-5.2880000000000003E-2</c:v>
                </c:pt>
                <c:pt idx="59495">
                  <c:v>-5.3864299999999997E-2</c:v>
                </c:pt>
                <c:pt idx="59496">
                  <c:v>-5.48207E-2</c:v>
                </c:pt>
                <c:pt idx="59497">
                  <c:v>-5.5748300000000001E-2</c:v>
                </c:pt>
                <c:pt idx="59498">
                  <c:v>-5.6644E-2</c:v>
                </c:pt>
                <c:pt idx="59499">
                  <c:v>-5.7504699999999999E-2</c:v>
                </c:pt>
                <c:pt idx="59500">
                  <c:v>-5.83271E-2</c:v>
                </c:pt>
                <c:pt idx="59501">
                  <c:v>-5.9108300000000003E-2</c:v>
                </c:pt>
                <c:pt idx="59502">
                  <c:v>-5.9847200000000003E-2</c:v>
                </c:pt>
                <c:pt idx="59503">
                  <c:v>-6.0546299999999997E-2</c:v>
                </c:pt>
                <c:pt idx="59504">
                  <c:v>-6.1208899999999997E-2</c:v>
                </c:pt>
                <c:pt idx="59505">
                  <c:v>-6.1834600000000003E-2</c:v>
                </c:pt>
                <c:pt idx="59506">
                  <c:v>-6.2419200000000001E-2</c:v>
                </c:pt>
                <c:pt idx="59507">
                  <c:v>-6.2957100000000002E-2</c:v>
                </c:pt>
                <c:pt idx="59508">
                  <c:v>-6.3445500000000002E-2</c:v>
                </c:pt>
                <c:pt idx="59509">
                  <c:v>-6.38851E-2</c:v>
                </c:pt>
                <c:pt idx="59510">
                  <c:v>-6.4276899999999998E-2</c:v>
                </c:pt>
                <c:pt idx="59511">
                  <c:v>-6.4621100000000001E-2</c:v>
                </c:pt>
                <c:pt idx="59512">
                  <c:v>-6.4919500000000005E-2</c:v>
                </c:pt>
                <c:pt idx="59513">
                  <c:v>-6.5174399999999993E-2</c:v>
                </c:pt>
                <c:pt idx="59514">
                  <c:v>-6.5387299999999995E-2</c:v>
                </c:pt>
                <c:pt idx="59515">
                  <c:v>-6.55583E-2</c:v>
                </c:pt>
                <c:pt idx="59516">
                  <c:v>-6.5687400000000007E-2</c:v>
                </c:pt>
                <c:pt idx="59517">
                  <c:v>-6.57745E-2</c:v>
                </c:pt>
                <c:pt idx="59518">
                  <c:v>-6.5819600000000006E-2</c:v>
                </c:pt>
                <c:pt idx="59519">
                  <c:v>-6.5823000000000007E-2</c:v>
                </c:pt>
                <c:pt idx="59520">
                  <c:v>-6.5785200000000002E-2</c:v>
                </c:pt>
                <c:pt idx="59521">
                  <c:v>-6.5706799999999996E-2</c:v>
                </c:pt>
                <c:pt idx="59522">
                  <c:v>-6.5587400000000004E-2</c:v>
                </c:pt>
                <c:pt idx="59523">
                  <c:v>-6.5426499999999999E-2</c:v>
                </c:pt>
                <c:pt idx="59524">
                  <c:v>-6.5223699999999996E-2</c:v>
                </c:pt>
                <c:pt idx="59525">
                  <c:v>-6.49782E-2</c:v>
                </c:pt>
                <c:pt idx="59526">
                  <c:v>-6.4688800000000005E-2</c:v>
                </c:pt>
                <c:pt idx="59527">
                  <c:v>-6.4354400000000006E-2</c:v>
                </c:pt>
                <c:pt idx="59528">
                  <c:v>-6.3974400000000001E-2</c:v>
                </c:pt>
                <c:pt idx="59529">
                  <c:v>-6.3548900000000005E-2</c:v>
                </c:pt>
                <c:pt idx="59530">
                  <c:v>-6.30777E-2</c:v>
                </c:pt>
                <c:pt idx="59531">
                  <c:v>-6.2561500000000006E-2</c:v>
                </c:pt>
                <c:pt idx="59532">
                  <c:v>-6.2002799999999997E-2</c:v>
                </c:pt>
                <c:pt idx="59533">
                  <c:v>-6.1404E-2</c:v>
                </c:pt>
                <c:pt idx="59534">
                  <c:v>-6.0765100000000002E-2</c:v>
                </c:pt>
                <c:pt idx="59535">
                  <c:v>-6.0084199999999997E-2</c:v>
                </c:pt>
                <c:pt idx="59536">
                  <c:v>-5.93623E-2</c:v>
                </c:pt>
                <c:pt idx="59537">
                  <c:v>-5.86034E-2</c:v>
                </c:pt>
                <c:pt idx="59538">
                  <c:v>-5.7811599999999998E-2</c:v>
                </c:pt>
                <c:pt idx="59539">
                  <c:v>-5.6988900000000002E-2</c:v>
                </c:pt>
                <c:pt idx="59540">
                  <c:v>-5.6135999999999998E-2</c:v>
                </c:pt>
                <c:pt idx="59541">
                  <c:v>-5.52536E-2</c:v>
                </c:pt>
                <c:pt idx="59542">
                  <c:v>-5.4343599999999999E-2</c:v>
                </c:pt>
                <c:pt idx="59543">
                  <c:v>-5.3407099999999999E-2</c:v>
                </c:pt>
                <c:pt idx="59544">
                  <c:v>-5.2443200000000002E-2</c:v>
                </c:pt>
                <c:pt idx="59545">
                  <c:v>-5.1450599999999999E-2</c:v>
                </c:pt>
                <c:pt idx="59546">
                  <c:v>-5.0429500000000002E-2</c:v>
                </c:pt>
                <c:pt idx="59547">
                  <c:v>-4.9381800000000003E-2</c:v>
                </c:pt>
                <c:pt idx="59548">
                  <c:v>-4.8310199999999998E-2</c:v>
                </c:pt>
                <c:pt idx="59549">
                  <c:v>-4.7215500000000001E-2</c:v>
                </c:pt>
                <c:pt idx="59550">
                  <c:v>-4.6097100000000002E-2</c:v>
                </c:pt>
                <c:pt idx="59551">
                  <c:v>-4.4953899999999998E-2</c:v>
                </c:pt>
                <c:pt idx="59552">
                  <c:v>-4.3785900000000003E-2</c:v>
                </c:pt>
                <c:pt idx="59553">
                  <c:v>-4.2594600000000003E-2</c:v>
                </c:pt>
                <c:pt idx="59554">
                  <c:v>-4.13829E-2</c:v>
                </c:pt>
                <c:pt idx="59555">
                  <c:v>-4.0153800000000003E-2</c:v>
                </c:pt>
                <c:pt idx="59556">
                  <c:v>-3.8910399999999998E-2</c:v>
                </c:pt>
                <c:pt idx="59557">
                  <c:v>-3.7654600000000003E-2</c:v>
                </c:pt>
                <c:pt idx="59558">
                  <c:v>-3.6386799999999997E-2</c:v>
                </c:pt>
                <c:pt idx="59559">
                  <c:v>-3.5107199999999998E-2</c:v>
                </c:pt>
                <c:pt idx="59560">
                  <c:v>-3.3817399999999997E-2</c:v>
                </c:pt>
                <c:pt idx="59561">
                  <c:v>-3.2518600000000002E-2</c:v>
                </c:pt>
                <c:pt idx="59562">
                  <c:v>-3.1210399999999999E-2</c:v>
                </c:pt>
                <c:pt idx="59563">
                  <c:v>-2.9892100000000001E-2</c:v>
                </c:pt>
                <c:pt idx="59564">
                  <c:v>-2.8565299999999998E-2</c:v>
                </c:pt>
                <c:pt idx="59565">
                  <c:v>-2.72337E-2</c:v>
                </c:pt>
                <c:pt idx="59566">
                  <c:v>-2.59011E-2</c:v>
                </c:pt>
                <c:pt idx="59567">
                  <c:v>-2.4569199999999999E-2</c:v>
                </c:pt>
                <c:pt idx="59568">
                  <c:v>-2.3239900000000001E-2</c:v>
                </c:pt>
                <c:pt idx="59569">
                  <c:v>-2.1915E-2</c:v>
                </c:pt>
                <c:pt idx="59570">
                  <c:v>-2.0596400000000001E-2</c:v>
                </c:pt>
                <c:pt idx="59571">
                  <c:v>-1.9285099999999999E-2</c:v>
                </c:pt>
                <c:pt idx="59572">
                  <c:v>-1.7982000000000001E-2</c:v>
                </c:pt>
                <c:pt idx="59573">
                  <c:v>-1.66883E-2</c:v>
                </c:pt>
                <c:pt idx="59574">
                  <c:v>-1.5405800000000001E-2</c:v>
                </c:pt>
                <c:pt idx="59575">
                  <c:v>-1.4134600000000001E-2</c:v>
                </c:pt>
                <c:pt idx="59576">
                  <c:v>-1.2874200000000001E-2</c:v>
                </c:pt>
                <c:pt idx="59577">
                  <c:v>-1.1625399999999999E-2</c:v>
                </c:pt>
                <c:pt idx="59578">
                  <c:v>-1.039E-2</c:v>
                </c:pt>
                <c:pt idx="59579" formatCode="0.00E+00">
                  <c:v>-9.1696199999999999E-3</c:v>
                </c:pt>
                <c:pt idx="59580" formatCode="0.00E+00">
                  <c:v>-7.9658200000000002E-3</c:v>
                </c:pt>
                <c:pt idx="59581" formatCode="0.00E+00">
                  <c:v>-6.7789499999999997E-3</c:v>
                </c:pt>
                <c:pt idx="59582" formatCode="0.00E+00">
                  <c:v>-5.60832E-3</c:v>
                </c:pt>
                <c:pt idx="59583" formatCode="0.00E+00">
                  <c:v>-4.4536300000000001E-3</c:v>
                </c:pt>
                <c:pt idx="59584" formatCode="0.00E+00">
                  <c:v>-3.3154899999999999E-3</c:v>
                </c:pt>
                <c:pt idx="59585" formatCode="0.00E+00">
                  <c:v>-2.19527E-3</c:v>
                </c:pt>
                <c:pt idx="59586" formatCode="0.00E+00">
                  <c:v>-1.09505E-3</c:v>
                </c:pt>
                <c:pt idx="59587" formatCode="0.00E+00">
                  <c:v>-1.6642300000000002E-5</c:v>
                </c:pt>
                <c:pt idx="59588" formatCode="0.00E+00">
                  <c:v>1.03922E-3</c:v>
                </c:pt>
                <c:pt idx="59589" formatCode="0.00E+00">
                  <c:v>2.0727300000000001E-3</c:v>
                </c:pt>
                <c:pt idx="59590" formatCode="0.00E+00">
                  <c:v>3.0833700000000002E-3</c:v>
                </c:pt>
                <c:pt idx="59591" formatCode="0.00E+00">
                  <c:v>4.0695000000000002E-3</c:v>
                </c:pt>
                <c:pt idx="59592" formatCode="0.00E+00">
                  <c:v>5.0306400000000003E-3</c:v>
                </c:pt>
                <c:pt idx="59593" formatCode="0.00E+00">
                  <c:v>5.9677899999999997E-3</c:v>
                </c:pt>
                <c:pt idx="59594" formatCode="0.00E+00">
                  <c:v>6.8812500000000002E-3</c:v>
                </c:pt>
                <c:pt idx="59595" formatCode="0.00E+00">
                  <c:v>7.7697799999999996E-3</c:v>
                </c:pt>
                <c:pt idx="59596" formatCode="0.00E+00">
                  <c:v>8.6313899999999992E-3</c:v>
                </c:pt>
                <c:pt idx="59597" formatCode="0.00E+00">
                  <c:v>9.4642300000000006E-3</c:v>
                </c:pt>
                <c:pt idx="59598">
                  <c:v>1.02673E-2</c:v>
                </c:pt>
                <c:pt idx="59599">
                  <c:v>1.1040599999999999E-2</c:v>
                </c:pt>
                <c:pt idx="59600">
                  <c:v>1.17836E-2</c:v>
                </c:pt>
                <c:pt idx="59601">
                  <c:v>1.2492899999999999E-2</c:v>
                </c:pt>
                <c:pt idx="59602">
                  <c:v>1.3169699999999999E-2</c:v>
                </c:pt>
                <c:pt idx="59603">
                  <c:v>1.3828500000000001E-2</c:v>
                </c:pt>
                <c:pt idx="59604">
                  <c:v>1.4472799999999999E-2</c:v>
                </c:pt>
                <c:pt idx="59605">
                  <c:v>1.50838E-2</c:v>
                </c:pt>
                <c:pt idx="59606">
                  <c:v>1.56554E-2</c:v>
                </c:pt>
                <c:pt idx="59607">
                  <c:v>1.6197099999999999E-2</c:v>
                </c:pt>
                <c:pt idx="59608">
                  <c:v>1.6708899999999999E-2</c:v>
                </c:pt>
                <c:pt idx="59609">
                  <c:v>1.7186099999999999E-2</c:v>
                </c:pt>
                <c:pt idx="59610">
                  <c:v>1.76282E-2</c:v>
                </c:pt>
                <c:pt idx="59611">
                  <c:v>1.8036900000000002E-2</c:v>
                </c:pt>
                <c:pt idx="59612">
                  <c:v>1.8414099999999999E-2</c:v>
                </c:pt>
                <c:pt idx="59613">
                  <c:v>1.8761199999999999E-2</c:v>
                </c:pt>
                <c:pt idx="59614">
                  <c:v>1.90777E-2</c:v>
                </c:pt>
                <c:pt idx="59615">
                  <c:v>1.9362799999999999E-2</c:v>
                </c:pt>
                <c:pt idx="59616">
                  <c:v>1.96156E-2</c:v>
                </c:pt>
                <c:pt idx="59617">
                  <c:v>1.9836699999999999E-2</c:v>
                </c:pt>
                <c:pt idx="59618">
                  <c:v>2.0027400000000001E-2</c:v>
                </c:pt>
                <c:pt idx="59619">
                  <c:v>2.0187400000000001E-2</c:v>
                </c:pt>
                <c:pt idx="59620">
                  <c:v>2.0314599999999999E-2</c:v>
                </c:pt>
                <c:pt idx="59621">
                  <c:v>2.04067E-2</c:v>
                </c:pt>
                <c:pt idx="59622">
                  <c:v>2.0462899999999999E-2</c:v>
                </c:pt>
                <c:pt idx="59623">
                  <c:v>2.0483100000000001E-2</c:v>
                </c:pt>
                <c:pt idx="59624">
                  <c:v>2.0468500000000001E-2</c:v>
                </c:pt>
                <c:pt idx="59625">
                  <c:v>2.0419799999999998E-2</c:v>
                </c:pt>
                <c:pt idx="59626">
                  <c:v>2.0338100000000001E-2</c:v>
                </c:pt>
                <c:pt idx="59627">
                  <c:v>2.02244E-2</c:v>
                </c:pt>
                <c:pt idx="59628">
                  <c:v>2.00807E-2</c:v>
                </c:pt>
                <c:pt idx="59629">
                  <c:v>1.9909300000000001E-2</c:v>
                </c:pt>
                <c:pt idx="59630">
                  <c:v>1.9710800000000001E-2</c:v>
                </c:pt>
                <c:pt idx="59631">
                  <c:v>1.94854E-2</c:v>
                </c:pt>
                <c:pt idx="59632">
                  <c:v>1.92347E-2</c:v>
                </c:pt>
                <c:pt idx="59633">
                  <c:v>1.8960399999999999E-2</c:v>
                </c:pt>
                <c:pt idx="59634">
                  <c:v>1.86634E-2</c:v>
                </c:pt>
                <c:pt idx="59635">
                  <c:v>1.83444E-2</c:v>
                </c:pt>
                <c:pt idx="59636">
                  <c:v>1.8004599999999999E-2</c:v>
                </c:pt>
                <c:pt idx="59637">
                  <c:v>1.76451E-2</c:v>
                </c:pt>
                <c:pt idx="59638">
                  <c:v>1.72672E-2</c:v>
                </c:pt>
                <c:pt idx="59639">
                  <c:v>1.68716E-2</c:v>
                </c:pt>
                <c:pt idx="59640">
                  <c:v>1.64587E-2</c:v>
                </c:pt>
                <c:pt idx="59641">
                  <c:v>1.6029000000000002E-2</c:v>
                </c:pt>
                <c:pt idx="59642">
                  <c:v>1.5583E-2</c:v>
                </c:pt>
                <c:pt idx="59643">
                  <c:v>1.5120400000000001E-2</c:v>
                </c:pt>
                <c:pt idx="59644">
                  <c:v>1.46412E-2</c:v>
                </c:pt>
                <c:pt idx="59645">
                  <c:v>1.41466E-2</c:v>
                </c:pt>
                <c:pt idx="59646">
                  <c:v>1.36381E-2</c:v>
                </c:pt>
                <c:pt idx="59647">
                  <c:v>1.3117E-2</c:v>
                </c:pt>
                <c:pt idx="59648">
                  <c:v>1.25845E-2</c:v>
                </c:pt>
                <c:pt idx="59649">
                  <c:v>1.20421E-2</c:v>
                </c:pt>
                <c:pt idx="59650">
                  <c:v>1.14907E-2</c:v>
                </c:pt>
                <c:pt idx="59651">
                  <c:v>1.0931400000000001E-2</c:v>
                </c:pt>
                <c:pt idx="59652">
                  <c:v>1.0364999999999999E-2</c:v>
                </c:pt>
                <c:pt idx="59653" formatCode="0.00E+00">
                  <c:v>9.7918699999999994E-3</c:v>
                </c:pt>
                <c:pt idx="59654" formatCode="0.00E+00">
                  <c:v>9.2122200000000001E-3</c:v>
                </c:pt>
                <c:pt idx="59655" formatCode="0.00E+00">
                  <c:v>8.6256300000000004E-3</c:v>
                </c:pt>
                <c:pt idx="59656" formatCode="0.00E+00">
                  <c:v>8.0309300000000004E-3</c:v>
                </c:pt>
                <c:pt idx="59657" formatCode="0.00E+00">
                  <c:v>7.4272299999999999E-3</c:v>
                </c:pt>
                <c:pt idx="59658" formatCode="0.00E+00">
                  <c:v>6.8152200000000003E-3</c:v>
                </c:pt>
                <c:pt idx="59659" formatCode="0.00E+00">
                  <c:v>6.1969399999999997E-3</c:v>
                </c:pt>
                <c:pt idx="59660" formatCode="0.00E+00">
                  <c:v>5.5737099999999999E-3</c:v>
                </c:pt>
                <c:pt idx="59661" formatCode="0.00E+00">
                  <c:v>4.9458799999999997E-3</c:v>
                </c:pt>
                <c:pt idx="59662" formatCode="0.00E+00">
                  <c:v>4.3145800000000002E-3</c:v>
                </c:pt>
                <c:pt idx="59663" formatCode="0.00E+00">
                  <c:v>3.68199E-3</c:v>
                </c:pt>
                <c:pt idx="59664" formatCode="0.00E+00">
                  <c:v>3.0497599999999999E-3</c:v>
                </c:pt>
                <c:pt idx="59665" formatCode="0.00E+00">
                  <c:v>2.4185600000000002E-3</c:v>
                </c:pt>
                <c:pt idx="59666" formatCode="0.00E+00">
                  <c:v>1.78874E-3</c:v>
                </c:pt>
                <c:pt idx="59667" formatCode="0.00E+00">
                  <c:v>1.1599500000000001E-3</c:v>
                </c:pt>
                <c:pt idx="59668" formatCode="0.00E+00">
                  <c:v>5.3154400000000001E-4</c:v>
                </c:pt>
                <c:pt idx="59669" formatCode="0.00E+00">
                  <c:v>-9.5094900000000003E-5</c:v>
                </c:pt>
                <c:pt idx="59670" formatCode="0.00E+00">
                  <c:v>-7.1712800000000004E-4</c:v>
                </c:pt>
                <c:pt idx="59671" formatCode="0.00E+00">
                  <c:v>-1.333E-3</c:v>
                </c:pt>
                <c:pt idx="59672" formatCode="0.00E+00">
                  <c:v>-1.94356E-3</c:v>
                </c:pt>
                <c:pt idx="59673" formatCode="0.00E+00">
                  <c:v>-2.5509600000000001E-3</c:v>
                </c:pt>
                <c:pt idx="59674" formatCode="0.00E+00">
                  <c:v>-3.1569300000000001E-3</c:v>
                </c:pt>
                <c:pt idx="59675" formatCode="0.00E+00">
                  <c:v>-3.7626299999999999E-3</c:v>
                </c:pt>
                <c:pt idx="59676" formatCode="0.00E+00">
                  <c:v>-4.3684300000000004E-3</c:v>
                </c:pt>
                <c:pt idx="59677" formatCode="0.00E+00">
                  <c:v>-4.9726199999999996E-3</c:v>
                </c:pt>
                <c:pt idx="59678" formatCode="0.00E+00">
                  <c:v>-5.5735400000000001E-3</c:v>
                </c:pt>
                <c:pt idx="59679" formatCode="0.00E+00">
                  <c:v>-6.1718500000000004E-3</c:v>
                </c:pt>
                <c:pt idx="59680" formatCode="0.00E+00">
                  <c:v>-6.7683500000000002E-3</c:v>
                </c:pt>
                <c:pt idx="59681" formatCode="0.00E+00">
                  <c:v>-7.3633099999999996E-3</c:v>
                </c:pt>
                <c:pt idx="59682" formatCode="0.00E+00">
                  <c:v>-7.9579100000000003E-3</c:v>
                </c:pt>
                <c:pt idx="59683" formatCode="0.00E+00">
                  <c:v>-8.5528400000000008E-3</c:v>
                </c:pt>
                <c:pt idx="59684" formatCode="0.00E+00">
                  <c:v>-9.1470900000000001E-3</c:v>
                </c:pt>
                <c:pt idx="59685" formatCode="0.00E+00">
                  <c:v>-9.7394700000000001E-3</c:v>
                </c:pt>
                <c:pt idx="59686">
                  <c:v>-1.0329100000000001E-2</c:v>
                </c:pt>
                <c:pt idx="59687">
                  <c:v>-1.09151E-2</c:v>
                </c:pt>
                <c:pt idx="59688">
                  <c:v>-1.14988E-2</c:v>
                </c:pt>
                <c:pt idx="59689">
                  <c:v>-1.20822E-2</c:v>
                </c:pt>
                <c:pt idx="59690">
                  <c:v>-1.2657399999999999E-2</c:v>
                </c:pt>
                <c:pt idx="59691">
                  <c:v>-1.3211499999999999E-2</c:v>
                </c:pt>
                <c:pt idx="59692">
                  <c:v>-1.37529E-2</c:v>
                </c:pt>
                <c:pt idx="59693">
                  <c:v>-1.42971E-2</c:v>
                </c:pt>
                <c:pt idx="59694">
                  <c:v>-1.48396E-2</c:v>
                </c:pt>
                <c:pt idx="59695">
                  <c:v>-1.5374499999999999E-2</c:v>
                </c:pt>
                <c:pt idx="59696">
                  <c:v>-1.5905699999999998E-2</c:v>
                </c:pt>
                <c:pt idx="59697">
                  <c:v>-1.6435200000000001E-2</c:v>
                </c:pt>
                <c:pt idx="59698">
                  <c:v>-1.69617E-2</c:v>
                </c:pt>
                <c:pt idx="59699">
                  <c:v>-1.74845E-2</c:v>
                </c:pt>
                <c:pt idx="59700">
                  <c:v>-1.80032E-2</c:v>
                </c:pt>
                <c:pt idx="59701">
                  <c:v>-1.85179E-2</c:v>
                </c:pt>
                <c:pt idx="59702">
                  <c:v>-1.9029399999999998E-2</c:v>
                </c:pt>
                <c:pt idx="59703">
                  <c:v>-1.95385E-2</c:v>
                </c:pt>
                <c:pt idx="59704">
                  <c:v>-2.00456E-2</c:v>
                </c:pt>
                <c:pt idx="59705">
                  <c:v>-2.0551E-2</c:v>
                </c:pt>
                <c:pt idx="59706">
                  <c:v>-2.1055399999999998E-2</c:v>
                </c:pt>
                <c:pt idx="59707">
                  <c:v>-2.15598E-2</c:v>
                </c:pt>
                <c:pt idx="59708">
                  <c:v>-2.2065000000000001E-2</c:v>
                </c:pt>
                <c:pt idx="59709">
                  <c:v>-2.2571899999999999E-2</c:v>
                </c:pt>
                <c:pt idx="59710">
                  <c:v>-2.30811E-2</c:v>
                </c:pt>
                <c:pt idx="59711">
                  <c:v>-2.3592399999999999E-2</c:v>
                </c:pt>
                <c:pt idx="59712">
                  <c:v>-2.4104500000000001E-2</c:v>
                </c:pt>
                <c:pt idx="59713">
                  <c:v>-2.4615999999999999E-2</c:v>
                </c:pt>
                <c:pt idx="59714">
                  <c:v>-2.5126200000000001E-2</c:v>
                </c:pt>
                <c:pt idx="59715">
                  <c:v>-2.5634199999999999E-2</c:v>
                </c:pt>
                <c:pt idx="59716">
                  <c:v>-2.61394E-2</c:v>
                </c:pt>
                <c:pt idx="59717">
                  <c:v>-2.6641499999999999E-2</c:v>
                </c:pt>
                <c:pt idx="59718">
                  <c:v>-2.7140299999999999E-2</c:v>
                </c:pt>
                <c:pt idx="59719">
                  <c:v>-2.7635400000000001E-2</c:v>
                </c:pt>
                <c:pt idx="59720">
                  <c:v>-2.8126200000000001E-2</c:v>
                </c:pt>
                <c:pt idx="59721">
                  <c:v>-2.8612800000000001E-2</c:v>
                </c:pt>
                <c:pt idx="59722">
                  <c:v>-2.90943E-2</c:v>
                </c:pt>
                <c:pt idx="59723">
                  <c:v>-2.9569999999999999E-2</c:v>
                </c:pt>
                <c:pt idx="59724">
                  <c:v>-3.0039799999999998E-2</c:v>
                </c:pt>
                <c:pt idx="59725">
                  <c:v>-3.0503800000000001E-2</c:v>
                </c:pt>
                <c:pt idx="59726">
                  <c:v>-3.0962E-2</c:v>
                </c:pt>
                <c:pt idx="59727">
                  <c:v>-3.1414699999999997E-2</c:v>
                </c:pt>
                <c:pt idx="59728">
                  <c:v>-3.1862000000000001E-2</c:v>
                </c:pt>
                <c:pt idx="59729">
                  <c:v>-3.2304100000000002E-2</c:v>
                </c:pt>
                <c:pt idx="59730">
                  <c:v>-3.2740999999999999E-2</c:v>
                </c:pt>
                <c:pt idx="59731">
                  <c:v>-3.3172699999999999E-2</c:v>
                </c:pt>
                <c:pt idx="59732">
                  <c:v>-3.3599200000000003E-2</c:v>
                </c:pt>
                <c:pt idx="59733">
                  <c:v>-3.4020099999999998E-2</c:v>
                </c:pt>
                <c:pt idx="59734">
                  <c:v>-3.4434899999999997E-2</c:v>
                </c:pt>
                <c:pt idx="59735">
                  <c:v>-3.4843199999999998E-2</c:v>
                </c:pt>
                <c:pt idx="59736">
                  <c:v>-3.52448E-2</c:v>
                </c:pt>
                <c:pt idx="59737">
                  <c:v>-3.56391E-2</c:v>
                </c:pt>
                <c:pt idx="59738">
                  <c:v>-3.6025500000000002E-2</c:v>
                </c:pt>
                <c:pt idx="59739">
                  <c:v>-3.6402900000000002E-2</c:v>
                </c:pt>
                <c:pt idx="59740">
                  <c:v>-3.6769999999999997E-2</c:v>
                </c:pt>
                <c:pt idx="59741">
                  <c:v>-3.7125600000000002E-2</c:v>
                </c:pt>
                <c:pt idx="59742">
                  <c:v>-3.74694E-2</c:v>
                </c:pt>
                <c:pt idx="59743">
                  <c:v>-3.7802099999999998E-2</c:v>
                </c:pt>
                <c:pt idx="59744">
                  <c:v>-3.8124100000000001E-2</c:v>
                </c:pt>
                <c:pt idx="59745">
                  <c:v>-3.8435799999999999E-2</c:v>
                </c:pt>
                <c:pt idx="59746">
                  <c:v>-3.8736899999999998E-2</c:v>
                </c:pt>
                <c:pt idx="59747">
                  <c:v>-3.9026999999999999E-2</c:v>
                </c:pt>
                <c:pt idx="59748">
                  <c:v>-3.93055E-2</c:v>
                </c:pt>
                <c:pt idx="59749">
                  <c:v>-3.95714E-2</c:v>
                </c:pt>
                <c:pt idx="59750">
                  <c:v>-3.9823200000000003E-2</c:v>
                </c:pt>
                <c:pt idx="59751">
                  <c:v>-4.0059999999999998E-2</c:v>
                </c:pt>
                <c:pt idx="59752">
                  <c:v>-4.0280900000000001E-2</c:v>
                </c:pt>
                <c:pt idx="59753">
                  <c:v>-4.0486099999999997E-2</c:v>
                </c:pt>
                <c:pt idx="59754">
                  <c:v>-4.0675999999999997E-2</c:v>
                </c:pt>
                <c:pt idx="59755">
                  <c:v>-4.0851100000000001E-2</c:v>
                </c:pt>
                <c:pt idx="59756">
                  <c:v>-4.1010400000000002E-2</c:v>
                </c:pt>
                <c:pt idx="59757">
                  <c:v>-4.1151699999999999E-2</c:v>
                </c:pt>
                <c:pt idx="59758">
                  <c:v>-4.1272700000000002E-2</c:v>
                </c:pt>
                <c:pt idx="59759">
                  <c:v>-4.1373100000000003E-2</c:v>
                </c:pt>
                <c:pt idx="59760">
                  <c:v>-4.1453299999999998E-2</c:v>
                </c:pt>
                <c:pt idx="59761">
                  <c:v>-4.1513599999999998E-2</c:v>
                </c:pt>
                <c:pt idx="59762">
                  <c:v>-4.1554199999999999E-2</c:v>
                </c:pt>
                <c:pt idx="59763">
                  <c:v>-4.1575800000000003E-2</c:v>
                </c:pt>
                <c:pt idx="59764">
                  <c:v>-4.1577999999999997E-2</c:v>
                </c:pt>
                <c:pt idx="59765">
                  <c:v>-4.1558100000000001E-2</c:v>
                </c:pt>
                <c:pt idx="59766">
                  <c:v>-4.1514599999999999E-2</c:v>
                </c:pt>
                <c:pt idx="59767">
                  <c:v>-4.1448499999999999E-2</c:v>
                </c:pt>
                <c:pt idx="59768">
                  <c:v>-4.1361500000000002E-2</c:v>
                </c:pt>
                <c:pt idx="59769">
                  <c:v>-4.1254100000000002E-2</c:v>
                </c:pt>
                <c:pt idx="59770">
                  <c:v>-4.1125599999999998E-2</c:v>
                </c:pt>
                <c:pt idx="59771">
                  <c:v>-4.0974499999999997E-2</c:v>
                </c:pt>
                <c:pt idx="59772">
                  <c:v>-4.0799599999999998E-2</c:v>
                </c:pt>
                <c:pt idx="59773">
                  <c:v>-4.0600400000000002E-2</c:v>
                </c:pt>
                <c:pt idx="59774">
                  <c:v>-4.0376200000000001E-2</c:v>
                </c:pt>
                <c:pt idx="59775">
                  <c:v>-4.01264E-2</c:v>
                </c:pt>
                <c:pt idx="59776">
                  <c:v>-3.9851200000000003E-2</c:v>
                </c:pt>
                <c:pt idx="59777">
                  <c:v>-3.9551000000000003E-2</c:v>
                </c:pt>
                <c:pt idx="59778">
                  <c:v>-3.9226499999999997E-2</c:v>
                </c:pt>
                <c:pt idx="59779">
                  <c:v>-3.8878200000000002E-2</c:v>
                </c:pt>
                <c:pt idx="59780">
                  <c:v>-3.8505600000000001E-2</c:v>
                </c:pt>
                <c:pt idx="59781">
                  <c:v>-3.8108000000000003E-2</c:v>
                </c:pt>
                <c:pt idx="59782">
                  <c:v>-3.7685099999999999E-2</c:v>
                </c:pt>
                <c:pt idx="59783">
                  <c:v>-3.7237199999999998E-2</c:v>
                </c:pt>
                <c:pt idx="59784">
                  <c:v>-3.6763499999999998E-2</c:v>
                </c:pt>
                <c:pt idx="59785">
                  <c:v>-3.6262500000000003E-2</c:v>
                </c:pt>
                <c:pt idx="59786">
                  <c:v>-3.5734200000000001E-2</c:v>
                </c:pt>
                <c:pt idx="59787">
                  <c:v>-3.5178399999999999E-2</c:v>
                </c:pt>
                <c:pt idx="59788">
                  <c:v>-3.4595599999999997E-2</c:v>
                </c:pt>
                <c:pt idx="59789">
                  <c:v>-3.39864E-2</c:v>
                </c:pt>
                <c:pt idx="59790">
                  <c:v>-3.3350699999999997E-2</c:v>
                </c:pt>
                <c:pt idx="59791">
                  <c:v>-3.2688599999999998E-2</c:v>
                </c:pt>
                <c:pt idx="59792">
                  <c:v>-3.2000399999999998E-2</c:v>
                </c:pt>
                <c:pt idx="59793">
                  <c:v>-3.1286300000000003E-2</c:v>
                </c:pt>
                <c:pt idx="59794">
                  <c:v>-3.05467E-2</c:v>
                </c:pt>
                <c:pt idx="59795">
                  <c:v>-2.97814E-2</c:v>
                </c:pt>
                <c:pt idx="59796">
                  <c:v>-2.8990599999999998E-2</c:v>
                </c:pt>
                <c:pt idx="59797">
                  <c:v>-2.81747E-2</c:v>
                </c:pt>
                <c:pt idx="59798">
                  <c:v>-2.7334600000000001E-2</c:v>
                </c:pt>
                <c:pt idx="59799">
                  <c:v>-2.64706E-2</c:v>
                </c:pt>
                <c:pt idx="59800">
                  <c:v>-2.5582899999999999E-2</c:v>
                </c:pt>
                <c:pt idx="59801">
                  <c:v>-2.46714E-2</c:v>
                </c:pt>
                <c:pt idx="59802">
                  <c:v>-2.3735900000000001E-2</c:v>
                </c:pt>
                <c:pt idx="59803">
                  <c:v>-2.27768E-2</c:v>
                </c:pt>
                <c:pt idx="59804">
                  <c:v>-2.1794600000000001E-2</c:v>
                </c:pt>
                <c:pt idx="59805">
                  <c:v>-2.07899E-2</c:v>
                </c:pt>
                <c:pt idx="59806">
                  <c:v>-1.97634E-2</c:v>
                </c:pt>
                <c:pt idx="59807">
                  <c:v>-1.8716099999999999E-2</c:v>
                </c:pt>
                <c:pt idx="59808">
                  <c:v>-1.76487E-2</c:v>
                </c:pt>
                <c:pt idx="59809">
                  <c:v>-1.6561699999999999E-2</c:v>
                </c:pt>
                <c:pt idx="59810">
                  <c:v>-1.5455699999999999E-2</c:v>
                </c:pt>
                <c:pt idx="59811">
                  <c:v>-1.4331E-2</c:v>
                </c:pt>
                <c:pt idx="59812">
                  <c:v>-1.31883E-2</c:v>
                </c:pt>
                <c:pt idx="59813">
                  <c:v>-1.2028199999999999E-2</c:v>
                </c:pt>
                <c:pt idx="59814">
                  <c:v>-1.0851100000000001E-2</c:v>
                </c:pt>
                <c:pt idx="59815" formatCode="0.00E+00">
                  <c:v>-9.6577099999999999E-3</c:v>
                </c:pt>
                <c:pt idx="59816" formatCode="0.00E+00">
                  <c:v>-8.4494700000000006E-3</c:v>
                </c:pt>
                <c:pt idx="59817" formatCode="0.00E+00">
                  <c:v>-7.228E-3</c:v>
                </c:pt>
                <c:pt idx="59818" formatCode="0.00E+00">
                  <c:v>-5.9945099999999998E-3</c:v>
                </c:pt>
                <c:pt idx="59819" formatCode="0.00E+00">
                  <c:v>-4.7499600000000001E-3</c:v>
                </c:pt>
                <c:pt idx="59820" formatCode="0.00E+00">
                  <c:v>-3.49541E-3</c:v>
                </c:pt>
                <c:pt idx="59821" formatCode="0.00E+00">
                  <c:v>-2.2318099999999999E-3</c:v>
                </c:pt>
                <c:pt idx="59822" formatCode="0.00E+00">
                  <c:v>-9.6023799999999998E-4</c:v>
                </c:pt>
                <c:pt idx="59823" formatCode="0.00E+00">
                  <c:v>3.1794899999999999E-4</c:v>
                </c:pt>
                <c:pt idx="59824" formatCode="0.00E+00">
                  <c:v>1.6014200000000001E-3</c:v>
                </c:pt>
                <c:pt idx="59825" formatCode="0.00E+00">
                  <c:v>2.8890600000000002E-3</c:v>
                </c:pt>
                <c:pt idx="59826" formatCode="0.00E+00">
                  <c:v>4.1799000000000003E-3</c:v>
                </c:pt>
                <c:pt idx="59827" formatCode="0.00E+00">
                  <c:v>5.4728399999999996E-3</c:v>
                </c:pt>
                <c:pt idx="59828" formatCode="0.00E+00">
                  <c:v>6.7667100000000004E-3</c:v>
                </c:pt>
                <c:pt idx="59829" formatCode="0.00E+00">
                  <c:v>8.0604000000000006E-3</c:v>
                </c:pt>
                <c:pt idx="59830" formatCode="0.00E+00">
                  <c:v>9.3527899999999997E-3</c:v>
                </c:pt>
                <c:pt idx="59831">
                  <c:v>1.06426E-2</c:v>
                </c:pt>
                <c:pt idx="59832">
                  <c:v>1.1928599999999999E-2</c:v>
                </c:pt>
                <c:pt idx="59833">
                  <c:v>1.32094E-2</c:v>
                </c:pt>
                <c:pt idx="59834">
                  <c:v>1.44838E-2</c:v>
                </c:pt>
                <c:pt idx="59835">
                  <c:v>1.5750400000000001E-2</c:v>
                </c:pt>
                <c:pt idx="59836">
                  <c:v>1.70084E-2</c:v>
                </c:pt>
                <c:pt idx="59837">
                  <c:v>1.82569E-2</c:v>
                </c:pt>
                <c:pt idx="59838">
                  <c:v>1.94947E-2</c:v>
                </c:pt>
                <c:pt idx="59839">
                  <c:v>2.0720700000000002E-2</c:v>
                </c:pt>
                <c:pt idx="59840">
                  <c:v>2.19337E-2</c:v>
                </c:pt>
                <c:pt idx="59841">
                  <c:v>2.3132199999999999E-2</c:v>
                </c:pt>
                <c:pt idx="59842">
                  <c:v>2.4314599999999999E-2</c:v>
                </c:pt>
                <c:pt idx="59843">
                  <c:v>2.5479499999999999E-2</c:v>
                </c:pt>
                <c:pt idx="59844">
                  <c:v>2.6625699999999999E-2</c:v>
                </c:pt>
                <c:pt idx="59845">
                  <c:v>2.7752499999999999E-2</c:v>
                </c:pt>
                <c:pt idx="59846">
                  <c:v>2.8858499999999999E-2</c:v>
                </c:pt>
                <c:pt idx="59847">
                  <c:v>2.9942300000000002E-2</c:v>
                </c:pt>
                <c:pt idx="59848">
                  <c:v>3.1002200000000001E-2</c:v>
                </c:pt>
                <c:pt idx="59849">
                  <c:v>3.20369E-2</c:v>
                </c:pt>
                <c:pt idx="59850">
                  <c:v>3.3044999999999998E-2</c:v>
                </c:pt>
                <c:pt idx="59851">
                  <c:v>3.4025100000000003E-2</c:v>
                </c:pt>
                <c:pt idx="59852">
                  <c:v>3.4976199999999999E-2</c:v>
                </c:pt>
                <c:pt idx="59853">
                  <c:v>3.5897400000000003E-2</c:v>
                </c:pt>
                <c:pt idx="59854">
                  <c:v>3.6787599999999997E-2</c:v>
                </c:pt>
                <c:pt idx="59855">
                  <c:v>3.7645699999999997E-2</c:v>
                </c:pt>
                <c:pt idx="59856">
                  <c:v>3.8470799999999999E-2</c:v>
                </c:pt>
                <c:pt idx="59857">
                  <c:v>3.9262400000000003E-2</c:v>
                </c:pt>
                <c:pt idx="59858">
                  <c:v>4.0019899999999997E-2</c:v>
                </c:pt>
                <c:pt idx="59859">
                  <c:v>4.0742300000000002E-2</c:v>
                </c:pt>
                <c:pt idx="59860">
                  <c:v>4.1428199999999998E-2</c:v>
                </c:pt>
                <c:pt idx="59861">
                  <c:v>4.2076599999999999E-2</c:v>
                </c:pt>
                <c:pt idx="59862">
                  <c:v>4.2687099999999999E-2</c:v>
                </c:pt>
                <c:pt idx="59863">
                  <c:v>4.3258999999999999E-2</c:v>
                </c:pt>
                <c:pt idx="59864">
                  <c:v>4.3791499999999997E-2</c:v>
                </c:pt>
                <c:pt idx="59865">
                  <c:v>4.4283799999999998E-2</c:v>
                </c:pt>
                <c:pt idx="59866">
                  <c:v>4.4734799999999998E-2</c:v>
                </c:pt>
                <c:pt idx="59867">
                  <c:v>4.5143999999999997E-2</c:v>
                </c:pt>
                <c:pt idx="59868">
                  <c:v>4.5510700000000001E-2</c:v>
                </c:pt>
                <c:pt idx="59869">
                  <c:v>4.5834300000000001E-2</c:v>
                </c:pt>
                <c:pt idx="59870">
                  <c:v>4.6114099999999998E-2</c:v>
                </c:pt>
                <c:pt idx="59871">
                  <c:v>4.6349899999999999E-2</c:v>
                </c:pt>
                <c:pt idx="59872">
                  <c:v>4.6541199999999998E-2</c:v>
                </c:pt>
                <c:pt idx="59873">
                  <c:v>4.6687800000000002E-2</c:v>
                </c:pt>
                <c:pt idx="59874">
                  <c:v>4.6789600000000001E-2</c:v>
                </c:pt>
                <c:pt idx="59875">
                  <c:v>4.6846699999999998E-2</c:v>
                </c:pt>
                <c:pt idx="59876">
                  <c:v>4.6859100000000001E-2</c:v>
                </c:pt>
                <c:pt idx="59877">
                  <c:v>4.6826399999999997E-2</c:v>
                </c:pt>
                <c:pt idx="59878">
                  <c:v>4.6748600000000001E-2</c:v>
                </c:pt>
                <c:pt idx="59879">
                  <c:v>4.6625399999999997E-2</c:v>
                </c:pt>
                <c:pt idx="59880">
                  <c:v>4.6456699999999997E-2</c:v>
                </c:pt>
                <c:pt idx="59881">
                  <c:v>4.6242600000000002E-2</c:v>
                </c:pt>
                <c:pt idx="59882">
                  <c:v>4.5983000000000003E-2</c:v>
                </c:pt>
                <c:pt idx="59883">
                  <c:v>4.56779E-2</c:v>
                </c:pt>
                <c:pt idx="59884">
                  <c:v>4.5327600000000003E-2</c:v>
                </c:pt>
                <c:pt idx="59885">
                  <c:v>4.4932300000000001E-2</c:v>
                </c:pt>
                <c:pt idx="59886">
                  <c:v>4.4492299999999999E-2</c:v>
                </c:pt>
                <c:pt idx="59887">
                  <c:v>4.4008100000000001E-2</c:v>
                </c:pt>
                <c:pt idx="59888">
                  <c:v>4.3479999999999998E-2</c:v>
                </c:pt>
                <c:pt idx="59889">
                  <c:v>4.2908500000000002E-2</c:v>
                </c:pt>
                <c:pt idx="59890">
                  <c:v>4.2293999999999998E-2</c:v>
                </c:pt>
                <c:pt idx="59891">
                  <c:v>4.1637300000000002E-2</c:v>
                </c:pt>
                <c:pt idx="59892">
                  <c:v>4.0939000000000003E-2</c:v>
                </c:pt>
                <c:pt idx="59893">
                  <c:v>4.0199899999999997E-2</c:v>
                </c:pt>
                <c:pt idx="59894">
                  <c:v>3.9420400000000001E-2</c:v>
                </c:pt>
                <c:pt idx="59895">
                  <c:v>3.86009E-2</c:v>
                </c:pt>
                <c:pt idx="59896">
                  <c:v>3.7742400000000002E-2</c:v>
                </c:pt>
                <c:pt idx="59897">
                  <c:v>3.6845799999999998E-2</c:v>
                </c:pt>
                <c:pt idx="59898">
                  <c:v>3.5912300000000001E-2</c:v>
                </c:pt>
                <c:pt idx="59899">
                  <c:v>3.49427E-2</c:v>
                </c:pt>
                <c:pt idx="59900">
                  <c:v>3.3938200000000002E-2</c:v>
                </c:pt>
                <c:pt idx="59901">
                  <c:v>3.2899699999999997E-2</c:v>
                </c:pt>
                <c:pt idx="59902">
                  <c:v>3.1828599999999999E-2</c:v>
                </c:pt>
                <c:pt idx="59903">
                  <c:v>3.0725800000000001E-2</c:v>
                </c:pt>
                <c:pt idx="59904">
                  <c:v>2.9592400000000001E-2</c:v>
                </c:pt>
                <c:pt idx="59905">
                  <c:v>2.8429599999999999E-2</c:v>
                </c:pt>
                <c:pt idx="59906">
                  <c:v>2.72389E-2</c:v>
                </c:pt>
                <c:pt idx="59907">
                  <c:v>2.6021200000000001E-2</c:v>
                </c:pt>
                <c:pt idx="59908">
                  <c:v>2.4777799999999999E-2</c:v>
                </c:pt>
                <c:pt idx="59909">
                  <c:v>2.3510099999999999E-2</c:v>
                </c:pt>
                <c:pt idx="59910">
                  <c:v>2.2219800000000001E-2</c:v>
                </c:pt>
                <c:pt idx="59911">
                  <c:v>2.09085E-2</c:v>
                </c:pt>
                <c:pt idx="59912">
                  <c:v>1.9577299999999999E-2</c:v>
                </c:pt>
                <c:pt idx="59913">
                  <c:v>1.82276E-2</c:v>
                </c:pt>
                <c:pt idx="59914">
                  <c:v>1.6860900000000002E-2</c:v>
                </c:pt>
                <c:pt idx="59915">
                  <c:v>1.54786E-2</c:v>
                </c:pt>
                <c:pt idx="59916">
                  <c:v>1.40819E-2</c:v>
                </c:pt>
                <c:pt idx="59917">
                  <c:v>1.26722E-2</c:v>
                </c:pt>
                <c:pt idx="59918">
                  <c:v>1.12511E-2</c:v>
                </c:pt>
                <c:pt idx="59919" formatCode="0.00E+00">
                  <c:v>9.82011E-3</c:v>
                </c:pt>
                <c:pt idx="59920" formatCode="0.00E+00">
                  <c:v>8.3809599999999998E-3</c:v>
                </c:pt>
                <c:pt idx="59921" formatCode="0.00E+00">
                  <c:v>6.9351600000000001E-3</c:v>
                </c:pt>
                <c:pt idx="59922" formatCode="0.00E+00">
                  <c:v>5.48418E-3</c:v>
                </c:pt>
                <c:pt idx="59923" formatCode="0.00E+00">
                  <c:v>4.0295399999999999E-3</c:v>
                </c:pt>
                <c:pt idx="59924" formatCode="0.00E+00">
                  <c:v>2.5729500000000001E-3</c:v>
                </c:pt>
                <c:pt idx="59925" formatCode="0.00E+00">
                  <c:v>1.11607E-3</c:v>
                </c:pt>
                <c:pt idx="59926" formatCode="0.00E+00">
                  <c:v>-3.3955999999999998E-4</c:v>
                </c:pt>
                <c:pt idx="59927" formatCode="0.00E+00">
                  <c:v>-1.79247E-3</c:v>
                </c:pt>
                <c:pt idx="59928" formatCode="0.00E+00">
                  <c:v>-3.2411800000000002E-3</c:v>
                </c:pt>
                <c:pt idx="59929" formatCode="0.00E+00">
                  <c:v>-4.68426E-3</c:v>
                </c:pt>
                <c:pt idx="59930" formatCode="0.00E+00">
                  <c:v>-6.1202599999999998E-3</c:v>
                </c:pt>
                <c:pt idx="59931" formatCode="0.00E+00">
                  <c:v>-7.5476700000000002E-3</c:v>
                </c:pt>
                <c:pt idx="59932" formatCode="0.00E+00">
                  <c:v>-8.9648100000000001E-3</c:v>
                </c:pt>
                <c:pt idx="59933">
                  <c:v>-1.0370000000000001E-2</c:v>
                </c:pt>
                <c:pt idx="59934">
                  <c:v>-1.17617E-2</c:v>
                </c:pt>
                <c:pt idx="59935">
                  <c:v>-1.31386E-2</c:v>
                </c:pt>
                <c:pt idx="59936">
                  <c:v>-1.44993E-2</c:v>
                </c:pt>
                <c:pt idx="59937">
                  <c:v>-1.5842599999999998E-2</c:v>
                </c:pt>
                <c:pt idx="59938">
                  <c:v>-1.7167000000000002E-2</c:v>
                </c:pt>
                <c:pt idx="59939">
                  <c:v>-1.84713E-2</c:v>
                </c:pt>
                <c:pt idx="59940">
                  <c:v>-1.9754299999999999E-2</c:v>
                </c:pt>
                <c:pt idx="59941">
                  <c:v>-2.10149E-2</c:v>
                </c:pt>
                <c:pt idx="59942">
                  <c:v>-2.22515E-2</c:v>
                </c:pt>
                <c:pt idx="59943">
                  <c:v>-2.34627E-2</c:v>
                </c:pt>
                <c:pt idx="59944">
                  <c:v>-2.4647100000000002E-2</c:v>
                </c:pt>
                <c:pt idx="59945">
                  <c:v>-2.5803300000000001E-2</c:v>
                </c:pt>
                <c:pt idx="59946">
                  <c:v>-2.6930300000000001E-2</c:v>
                </c:pt>
                <c:pt idx="59947">
                  <c:v>-2.8026800000000001E-2</c:v>
                </c:pt>
                <c:pt idx="59948">
                  <c:v>-2.9091700000000002E-2</c:v>
                </c:pt>
                <c:pt idx="59949">
                  <c:v>-3.0124100000000001E-2</c:v>
                </c:pt>
                <c:pt idx="59950">
                  <c:v>-3.1123100000000001E-2</c:v>
                </c:pt>
                <c:pt idx="59951">
                  <c:v>-3.20878E-2</c:v>
                </c:pt>
                <c:pt idx="59952">
                  <c:v>-3.3017400000000002E-2</c:v>
                </c:pt>
                <c:pt idx="59953">
                  <c:v>-3.3910999999999997E-2</c:v>
                </c:pt>
                <c:pt idx="59954">
                  <c:v>-3.4767600000000003E-2</c:v>
                </c:pt>
                <c:pt idx="59955">
                  <c:v>-3.5586399999999997E-2</c:v>
                </c:pt>
                <c:pt idx="59956">
                  <c:v>-3.6366799999999998E-2</c:v>
                </c:pt>
                <c:pt idx="59957">
                  <c:v>-3.7108099999999998E-2</c:v>
                </c:pt>
                <c:pt idx="59958">
                  <c:v>-3.7809700000000002E-2</c:v>
                </c:pt>
                <c:pt idx="59959">
                  <c:v>-3.8471199999999997E-2</c:v>
                </c:pt>
                <c:pt idx="59960">
                  <c:v>-3.9091899999999999E-2</c:v>
                </c:pt>
                <c:pt idx="59961">
                  <c:v>-3.9671100000000001E-2</c:v>
                </c:pt>
                <c:pt idx="59962">
                  <c:v>-4.0208099999999997E-2</c:v>
                </c:pt>
                <c:pt idx="59963">
                  <c:v>-4.0702500000000003E-2</c:v>
                </c:pt>
                <c:pt idx="59964">
                  <c:v>-4.1153799999999997E-2</c:v>
                </c:pt>
                <c:pt idx="59965">
                  <c:v>-4.1561899999999999E-2</c:v>
                </c:pt>
                <c:pt idx="59966">
                  <c:v>-4.1926600000000001E-2</c:v>
                </c:pt>
                <c:pt idx="59967">
                  <c:v>-4.2248000000000001E-2</c:v>
                </c:pt>
                <c:pt idx="59968">
                  <c:v>-4.2526000000000001E-2</c:v>
                </c:pt>
                <c:pt idx="59969">
                  <c:v>-4.2760800000000002E-2</c:v>
                </c:pt>
                <c:pt idx="59970">
                  <c:v>-4.2952400000000002E-2</c:v>
                </c:pt>
                <c:pt idx="59971">
                  <c:v>-4.3100699999999999E-2</c:v>
                </c:pt>
                <c:pt idx="59972">
                  <c:v>-4.3205800000000003E-2</c:v>
                </c:pt>
                <c:pt idx="59973">
                  <c:v>-4.3268000000000001E-2</c:v>
                </c:pt>
                <c:pt idx="59974">
                  <c:v>-4.3287100000000002E-2</c:v>
                </c:pt>
                <c:pt idx="59975">
                  <c:v>-4.3263500000000003E-2</c:v>
                </c:pt>
                <c:pt idx="59976">
                  <c:v>-4.3197199999999998E-2</c:v>
                </c:pt>
                <c:pt idx="59977">
                  <c:v>-4.3088300000000003E-2</c:v>
                </c:pt>
                <c:pt idx="59978">
                  <c:v>-4.2936799999999997E-2</c:v>
                </c:pt>
                <c:pt idx="59979">
                  <c:v>-4.2743200000000002E-2</c:v>
                </c:pt>
                <c:pt idx="59980">
                  <c:v>-4.2507799999999998E-2</c:v>
                </c:pt>
                <c:pt idx="59981">
                  <c:v>-4.2231100000000001E-2</c:v>
                </c:pt>
                <c:pt idx="59982">
                  <c:v>-4.1914300000000002E-2</c:v>
                </c:pt>
                <c:pt idx="59983">
                  <c:v>-4.1558400000000002E-2</c:v>
                </c:pt>
                <c:pt idx="59984">
                  <c:v>-4.1164300000000001E-2</c:v>
                </c:pt>
                <c:pt idx="59985">
                  <c:v>-4.0731900000000001E-2</c:v>
                </c:pt>
                <c:pt idx="59986">
                  <c:v>-4.02618E-2</c:v>
                </c:pt>
                <c:pt idx="59987">
                  <c:v>-3.9754499999999998E-2</c:v>
                </c:pt>
                <c:pt idx="59988">
                  <c:v>-3.9210599999999998E-2</c:v>
                </c:pt>
                <c:pt idx="59989">
                  <c:v>-3.8630699999999997E-2</c:v>
                </c:pt>
                <c:pt idx="59990">
                  <c:v>-3.8015500000000001E-2</c:v>
                </c:pt>
                <c:pt idx="59991">
                  <c:v>-3.7365799999999998E-2</c:v>
                </c:pt>
                <c:pt idx="59992">
                  <c:v>-3.6682300000000001E-2</c:v>
                </c:pt>
                <c:pt idx="59993">
                  <c:v>-3.5965900000000002E-2</c:v>
                </c:pt>
                <c:pt idx="59994">
                  <c:v>-3.52178E-2</c:v>
                </c:pt>
                <c:pt idx="59995">
                  <c:v>-3.44391E-2</c:v>
                </c:pt>
                <c:pt idx="59996">
                  <c:v>-3.3631300000000003E-2</c:v>
                </c:pt>
                <c:pt idx="59997">
                  <c:v>-3.2794999999999998E-2</c:v>
                </c:pt>
                <c:pt idx="59998">
                  <c:v>-3.1931099999999997E-2</c:v>
                </c:pt>
                <c:pt idx="59999">
                  <c:v>-3.1040499999999999E-2</c:v>
                </c:pt>
                <c:pt idx="60000">
                  <c:v>-3.01242E-2</c:v>
                </c:pt>
                <c:pt idx="60001">
                  <c:v>-2.9182900000000001E-2</c:v>
                </c:pt>
                <c:pt idx="60002">
                  <c:v>-2.8217900000000001E-2</c:v>
                </c:pt>
                <c:pt idx="60003">
                  <c:v>-2.7230299999999999E-2</c:v>
                </c:pt>
                <c:pt idx="60004">
                  <c:v>-2.6221499999999998E-2</c:v>
                </c:pt>
                <c:pt idx="60005">
                  <c:v>-2.5192699999999998E-2</c:v>
                </c:pt>
                <c:pt idx="60006">
                  <c:v>-2.4145199999999999E-2</c:v>
                </c:pt>
                <c:pt idx="60007">
                  <c:v>-2.3080099999999999E-2</c:v>
                </c:pt>
                <c:pt idx="60008">
                  <c:v>-2.1999000000000001E-2</c:v>
                </c:pt>
                <c:pt idx="60009">
                  <c:v>-2.0902899999999999E-2</c:v>
                </c:pt>
                <c:pt idx="60010">
                  <c:v>-1.9793100000000001E-2</c:v>
                </c:pt>
                <c:pt idx="60011">
                  <c:v>-1.8670699999999998E-2</c:v>
                </c:pt>
                <c:pt idx="60012">
                  <c:v>-1.7536599999999999E-2</c:v>
                </c:pt>
                <c:pt idx="60013">
                  <c:v>-1.6391699999999999E-2</c:v>
                </c:pt>
                <c:pt idx="60014">
                  <c:v>-1.5236899999999999E-2</c:v>
                </c:pt>
                <c:pt idx="60015">
                  <c:v>-1.40734E-2</c:v>
                </c:pt>
                <c:pt idx="60016">
                  <c:v>-1.2902200000000001E-2</c:v>
                </c:pt>
                <c:pt idx="60017">
                  <c:v>-1.1724699999999999E-2</c:v>
                </c:pt>
                <c:pt idx="60018">
                  <c:v>-1.05419E-2</c:v>
                </c:pt>
                <c:pt idx="60019" formatCode="0.00E+00">
                  <c:v>-9.3549800000000006E-3</c:v>
                </c:pt>
                <c:pt idx="60020" formatCode="0.00E+00">
                  <c:v>-8.1646800000000005E-3</c:v>
                </c:pt>
                <c:pt idx="60021" formatCode="0.00E+00">
                  <c:v>-6.9719100000000004E-3</c:v>
                </c:pt>
                <c:pt idx="60022" formatCode="0.00E+00">
                  <c:v>-5.7778600000000001E-3</c:v>
                </c:pt>
                <c:pt idx="60023" formatCode="0.00E+00">
                  <c:v>-4.5841099999999997E-3</c:v>
                </c:pt>
                <c:pt idx="60024" formatCode="0.00E+00">
                  <c:v>-3.3923E-3</c:v>
                </c:pt>
                <c:pt idx="60025" formatCode="0.00E+00">
                  <c:v>-2.2036400000000002E-3</c:v>
                </c:pt>
                <c:pt idx="60026" formatCode="0.00E+00">
                  <c:v>-1.0191E-3</c:v>
                </c:pt>
                <c:pt idx="60027" formatCode="0.00E+00">
                  <c:v>1.6027500000000001E-4</c:v>
                </c:pt>
                <c:pt idx="60028" formatCode="0.00E+00">
                  <c:v>1.33343E-3</c:v>
                </c:pt>
                <c:pt idx="60029" formatCode="0.00E+00">
                  <c:v>2.49971E-3</c:v>
                </c:pt>
                <c:pt idx="60030" formatCode="0.00E+00">
                  <c:v>3.6587E-3</c:v>
                </c:pt>
                <c:pt idx="60031" formatCode="0.00E+00">
                  <c:v>4.8096900000000001E-3</c:v>
                </c:pt>
                <c:pt idx="60032" formatCode="0.00E+00">
                  <c:v>5.9516300000000003E-3</c:v>
                </c:pt>
                <c:pt idx="60033" formatCode="0.00E+00">
                  <c:v>7.0835300000000002E-3</c:v>
                </c:pt>
                <c:pt idx="60034" formatCode="0.00E+00">
                  <c:v>8.2047000000000005E-3</c:v>
                </c:pt>
                <c:pt idx="60035" formatCode="0.00E+00">
                  <c:v>9.3146600000000006E-3</c:v>
                </c:pt>
                <c:pt idx="60036">
                  <c:v>1.04128E-2</c:v>
                </c:pt>
                <c:pt idx="60037">
                  <c:v>1.1498400000000001E-2</c:v>
                </c:pt>
                <c:pt idx="60038">
                  <c:v>1.25703E-2</c:v>
                </c:pt>
                <c:pt idx="60039">
                  <c:v>1.36282E-2</c:v>
                </c:pt>
                <c:pt idx="60040">
                  <c:v>1.4671200000000001E-2</c:v>
                </c:pt>
                <c:pt idx="60041">
                  <c:v>1.56986E-2</c:v>
                </c:pt>
                <c:pt idx="60042">
                  <c:v>1.6709399999999999E-2</c:v>
                </c:pt>
                <c:pt idx="60043">
                  <c:v>1.7702800000000001E-2</c:v>
                </c:pt>
                <c:pt idx="60044">
                  <c:v>1.8678299999999998E-2</c:v>
                </c:pt>
                <c:pt idx="60045">
                  <c:v>1.9635199999999998E-2</c:v>
                </c:pt>
                <c:pt idx="60046">
                  <c:v>2.05726E-2</c:v>
                </c:pt>
                <c:pt idx="60047">
                  <c:v>2.1489999999999999E-2</c:v>
                </c:pt>
                <c:pt idx="60048">
                  <c:v>2.2386799999999998E-2</c:v>
                </c:pt>
                <c:pt idx="60049">
                  <c:v>2.3262999999999999E-2</c:v>
                </c:pt>
                <c:pt idx="60050">
                  <c:v>2.41186E-2</c:v>
                </c:pt>
                <c:pt idx="60051">
                  <c:v>2.4953699999999999E-2</c:v>
                </c:pt>
                <c:pt idx="60052">
                  <c:v>2.57679E-2</c:v>
                </c:pt>
                <c:pt idx="60053">
                  <c:v>2.65607E-2</c:v>
                </c:pt>
                <c:pt idx="60054">
                  <c:v>2.73318E-2</c:v>
                </c:pt>
                <c:pt idx="60055">
                  <c:v>2.80808E-2</c:v>
                </c:pt>
                <c:pt idx="60056">
                  <c:v>2.8807300000000001E-2</c:v>
                </c:pt>
                <c:pt idx="60057">
                  <c:v>2.9510999999999999E-2</c:v>
                </c:pt>
                <c:pt idx="60058">
                  <c:v>3.0191599999999999E-2</c:v>
                </c:pt>
                <c:pt idx="60059">
                  <c:v>3.0848799999999999E-2</c:v>
                </c:pt>
                <c:pt idx="60060">
                  <c:v>3.1482400000000001E-2</c:v>
                </c:pt>
                <c:pt idx="60061">
                  <c:v>3.20924E-2</c:v>
                </c:pt>
                <c:pt idx="60062">
                  <c:v>3.2678499999999999E-2</c:v>
                </c:pt>
                <c:pt idx="60063">
                  <c:v>3.3240800000000001E-2</c:v>
                </c:pt>
                <c:pt idx="60064">
                  <c:v>3.3779400000000001E-2</c:v>
                </c:pt>
                <c:pt idx="60065">
                  <c:v>3.42948E-2</c:v>
                </c:pt>
                <c:pt idx="60066">
                  <c:v>3.4786999999999998E-2</c:v>
                </c:pt>
                <c:pt idx="60067">
                  <c:v>3.5256000000000003E-2</c:v>
                </c:pt>
                <c:pt idx="60068">
                  <c:v>3.5702200000000003E-2</c:v>
                </c:pt>
                <c:pt idx="60069">
                  <c:v>3.6125299999999999E-2</c:v>
                </c:pt>
                <c:pt idx="60070">
                  <c:v>3.65247E-2</c:v>
                </c:pt>
                <c:pt idx="60071">
                  <c:v>3.6900099999999998E-2</c:v>
                </c:pt>
                <c:pt idx="60072">
                  <c:v>3.7251600000000003E-2</c:v>
                </c:pt>
                <c:pt idx="60073">
                  <c:v>3.7579700000000001E-2</c:v>
                </c:pt>
                <c:pt idx="60074">
                  <c:v>3.7885000000000002E-2</c:v>
                </c:pt>
                <c:pt idx="60075">
                  <c:v>3.8167699999999999E-2</c:v>
                </c:pt>
                <c:pt idx="60076">
                  <c:v>3.8427999999999997E-2</c:v>
                </c:pt>
                <c:pt idx="60077">
                  <c:v>3.8665900000000003E-2</c:v>
                </c:pt>
                <c:pt idx="60078">
                  <c:v>3.8881600000000002E-2</c:v>
                </c:pt>
                <c:pt idx="60079">
                  <c:v>3.9075400000000003E-2</c:v>
                </c:pt>
                <c:pt idx="60080">
                  <c:v>3.9247999999999998E-2</c:v>
                </c:pt>
                <c:pt idx="60081">
                  <c:v>3.9399999999999998E-2</c:v>
                </c:pt>
                <c:pt idx="60082">
                  <c:v>3.9531299999999998E-2</c:v>
                </c:pt>
                <c:pt idx="60083">
                  <c:v>3.9641900000000001E-2</c:v>
                </c:pt>
                <c:pt idx="60084">
                  <c:v>3.9731799999999998E-2</c:v>
                </c:pt>
                <c:pt idx="60085">
                  <c:v>3.9801299999999998E-2</c:v>
                </c:pt>
                <c:pt idx="60086">
                  <c:v>3.9850499999999997E-2</c:v>
                </c:pt>
                <c:pt idx="60087">
                  <c:v>3.9879600000000001E-2</c:v>
                </c:pt>
                <c:pt idx="60088">
                  <c:v>3.9889099999999997E-2</c:v>
                </c:pt>
                <c:pt idx="60089">
                  <c:v>3.9879499999999998E-2</c:v>
                </c:pt>
                <c:pt idx="60090">
                  <c:v>3.9851499999999998E-2</c:v>
                </c:pt>
                <c:pt idx="60091">
                  <c:v>3.9805800000000002E-2</c:v>
                </c:pt>
                <c:pt idx="60092">
                  <c:v>3.97425E-2</c:v>
                </c:pt>
                <c:pt idx="60093">
                  <c:v>3.9662000000000003E-2</c:v>
                </c:pt>
                <c:pt idx="60094">
                  <c:v>3.9564099999999998E-2</c:v>
                </c:pt>
                <c:pt idx="60095">
                  <c:v>3.9448999999999998E-2</c:v>
                </c:pt>
                <c:pt idx="60096">
                  <c:v>3.9316700000000003E-2</c:v>
                </c:pt>
                <c:pt idx="60097">
                  <c:v>3.9167399999999998E-2</c:v>
                </c:pt>
                <c:pt idx="60098">
                  <c:v>3.90017E-2</c:v>
                </c:pt>
                <c:pt idx="60099">
                  <c:v>3.8820100000000003E-2</c:v>
                </c:pt>
                <c:pt idx="60100">
                  <c:v>3.8622799999999999E-2</c:v>
                </c:pt>
                <c:pt idx="60101">
                  <c:v>3.8410399999999997E-2</c:v>
                </c:pt>
                <c:pt idx="60102">
                  <c:v>3.81832E-2</c:v>
                </c:pt>
                <c:pt idx="60103">
                  <c:v>3.7941700000000002E-2</c:v>
                </c:pt>
                <c:pt idx="60104">
                  <c:v>3.76861E-2</c:v>
                </c:pt>
                <c:pt idx="60105">
                  <c:v>3.74168E-2</c:v>
                </c:pt>
                <c:pt idx="60106">
                  <c:v>3.7134100000000003E-2</c:v>
                </c:pt>
                <c:pt idx="60107">
                  <c:v>3.6838299999999997E-2</c:v>
                </c:pt>
                <c:pt idx="60108">
                  <c:v>3.6529699999999998E-2</c:v>
                </c:pt>
                <c:pt idx="60109">
                  <c:v>3.6208499999999998E-2</c:v>
                </c:pt>
                <c:pt idx="60110">
                  <c:v>3.5874999999999997E-2</c:v>
                </c:pt>
                <c:pt idx="60111">
                  <c:v>3.5528799999999999E-2</c:v>
                </c:pt>
                <c:pt idx="60112">
                  <c:v>3.5169899999999997E-2</c:v>
                </c:pt>
                <c:pt idx="60113">
                  <c:v>3.4798500000000003E-2</c:v>
                </c:pt>
                <c:pt idx="60114">
                  <c:v>3.4415000000000001E-2</c:v>
                </c:pt>
                <c:pt idx="60115">
                  <c:v>3.4019500000000001E-2</c:v>
                </c:pt>
                <c:pt idx="60116">
                  <c:v>3.3612400000000001E-2</c:v>
                </c:pt>
                <c:pt idx="60117">
                  <c:v>3.3194099999999997E-2</c:v>
                </c:pt>
                <c:pt idx="60118">
                  <c:v>3.2765000000000002E-2</c:v>
                </c:pt>
                <c:pt idx="60119">
                  <c:v>3.2325600000000003E-2</c:v>
                </c:pt>
                <c:pt idx="60120">
                  <c:v>3.1875599999999997E-2</c:v>
                </c:pt>
                <c:pt idx="60121">
                  <c:v>3.14153E-2</c:v>
                </c:pt>
                <c:pt idx="60122">
                  <c:v>3.0945E-2</c:v>
                </c:pt>
                <c:pt idx="60123">
                  <c:v>3.0465200000000001E-2</c:v>
                </c:pt>
                <c:pt idx="60124">
                  <c:v>2.9976200000000001E-2</c:v>
                </c:pt>
                <c:pt idx="60125">
                  <c:v>2.9478000000000001E-2</c:v>
                </c:pt>
                <c:pt idx="60126">
                  <c:v>2.8970800000000001E-2</c:v>
                </c:pt>
                <c:pt idx="60127">
                  <c:v>2.84546E-2</c:v>
                </c:pt>
                <c:pt idx="60128">
                  <c:v>2.7929699999999998E-2</c:v>
                </c:pt>
                <c:pt idx="60129">
                  <c:v>2.73954E-2</c:v>
                </c:pt>
                <c:pt idx="60130">
                  <c:v>2.68515E-2</c:v>
                </c:pt>
                <c:pt idx="60131">
                  <c:v>2.6298100000000001E-2</c:v>
                </c:pt>
                <c:pt idx="60132">
                  <c:v>2.5735600000000001E-2</c:v>
                </c:pt>
                <c:pt idx="60133">
                  <c:v>2.5164200000000001E-2</c:v>
                </c:pt>
                <c:pt idx="60134">
                  <c:v>2.45842E-2</c:v>
                </c:pt>
                <c:pt idx="60135">
                  <c:v>2.3995800000000001E-2</c:v>
                </c:pt>
                <c:pt idx="60136">
                  <c:v>2.33989E-2</c:v>
                </c:pt>
                <c:pt idx="60137">
                  <c:v>2.2793600000000001E-2</c:v>
                </c:pt>
                <c:pt idx="60138">
                  <c:v>2.2180399999999999E-2</c:v>
                </c:pt>
                <c:pt idx="60139">
                  <c:v>2.15593E-2</c:v>
                </c:pt>
                <c:pt idx="60140">
                  <c:v>2.0930299999999999E-2</c:v>
                </c:pt>
                <c:pt idx="60141">
                  <c:v>2.0293700000000001E-2</c:v>
                </c:pt>
                <c:pt idx="60142">
                  <c:v>1.9649699999999999E-2</c:v>
                </c:pt>
                <c:pt idx="60143">
                  <c:v>1.89988E-2</c:v>
                </c:pt>
                <c:pt idx="60144">
                  <c:v>1.8341099999999999E-2</c:v>
                </c:pt>
                <c:pt idx="60145">
                  <c:v>1.7676600000000001E-2</c:v>
                </c:pt>
                <c:pt idx="60146">
                  <c:v>1.70054E-2</c:v>
                </c:pt>
                <c:pt idx="60147">
                  <c:v>1.6327600000000001E-2</c:v>
                </c:pt>
                <c:pt idx="60148">
                  <c:v>1.5643399999999998E-2</c:v>
                </c:pt>
                <c:pt idx="60149">
                  <c:v>1.49528E-2</c:v>
                </c:pt>
                <c:pt idx="60150">
                  <c:v>1.4255800000000001E-2</c:v>
                </c:pt>
                <c:pt idx="60151">
                  <c:v>1.3552700000000001E-2</c:v>
                </c:pt>
                <c:pt idx="60152">
                  <c:v>1.28437E-2</c:v>
                </c:pt>
                <c:pt idx="60153">
                  <c:v>1.21289E-2</c:v>
                </c:pt>
                <c:pt idx="60154">
                  <c:v>1.1408400000000001E-2</c:v>
                </c:pt>
                <c:pt idx="60155">
                  <c:v>1.06827E-2</c:v>
                </c:pt>
                <c:pt idx="60156" formatCode="0.00E+00">
                  <c:v>9.9520100000000007E-3</c:v>
                </c:pt>
                <c:pt idx="60157" formatCode="0.00E+00">
                  <c:v>9.2165000000000007E-3</c:v>
                </c:pt>
                <c:pt idx="60158" formatCode="0.00E+00">
                  <c:v>8.4762199999999996E-3</c:v>
                </c:pt>
                <c:pt idx="60159" formatCode="0.00E+00">
                  <c:v>7.7310800000000004E-3</c:v>
                </c:pt>
                <c:pt idx="60160" formatCode="0.00E+00">
                  <c:v>6.9813399999999999E-3</c:v>
                </c:pt>
                <c:pt idx="60161" formatCode="0.00E+00">
                  <c:v>6.2276099999999997E-3</c:v>
                </c:pt>
                <c:pt idx="60162" formatCode="0.00E+00">
                  <c:v>5.4703499999999997E-3</c:v>
                </c:pt>
                <c:pt idx="60163" formatCode="0.00E+00">
                  <c:v>4.7096000000000004E-3</c:v>
                </c:pt>
                <c:pt idx="60164" formatCode="0.00E+00">
                  <c:v>3.9452799999999998E-3</c:v>
                </c:pt>
                <c:pt idx="60165" formatCode="0.00E+00">
                  <c:v>3.17754E-3</c:v>
                </c:pt>
                <c:pt idx="60166" formatCode="0.00E+00">
                  <c:v>2.4068499999999999E-3</c:v>
                </c:pt>
                <c:pt idx="60167" formatCode="0.00E+00">
                  <c:v>1.6339799999999999E-3</c:v>
                </c:pt>
                <c:pt idx="60168" formatCode="0.00E+00">
                  <c:v>8.5974000000000001E-4</c:v>
                </c:pt>
                <c:pt idx="60169" formatCode="0.00E+00">
                  <c:v>8.4651400000000001E-5</c:v>
                </c:pt>
                <c:pt idx="60170" formatCode="0.00E+00">
                  <c:v>-6.9104799999999999E-4</c:v>
                </c:pt>
                <c:pt idx="60171" formatCode="0.00E+00">
                  <c:v>-1.46715E-3</c:v>
                </c:pt>
                <c:pt idx="60172" formatCode="0.00E+00">
                  <c:v>-2.2433900000000001E-3</c:v>
                </c:pt>
                <c:pt idx="60173" formatCode="0.00E+00">
                  <c:v>-3.01951E-3</c:v>
                </c:pt>
                <c:pt idx="60174" formatCode="0.00E+00">
                  <c:v>-3.7952099999999998E-3</c:v>
                </c:pt>
                <c:pt idx="60175" formatCode="0.00E+00">
                  <c:v>-4.5702199999999998E-3</c:v>
                </c:pt>
                <c:pt idx="60176" formatCode="0.00E+00">
                  <c:v>-5.3441000000000001E-3</c:v>
                </c:pt>
                <c:pt idx="60177" formatCode="0.00E+00">
                  <c:v>-6.1160499999999996E-3</c:v>
                </c:pt>
                <c:pt idx="60178" formatCode="0.00E+00">
                  <c:v>-6.8851199999999998E-3</c:v>
                </c:pt>
                <c:pt idx="60179" formatCode="0.00E+00">
                  <c:v>-7.6506200000000003E-3</c:v>
                </c:pt>
                <c:pt idx="60180" formatCode="0.00E+00">
                  <c:v>-8.4120700000000007E-3</c:v>
                </c:pt>
                <c:pt idx="60181" formatCode="0.00E+00">
                  <c:v>-9.1688800000000008E-3</c:v>
                </c:pt>
                <c:pt idx="60182" formatCode="0.00E+00">
                  <c:v>-9.9204299999999992E-3</c:v>
                </c:pt>
                <c:pt idx="60183">
                  <c:v>-1.06663E-2</c:v>
                </c:pt>
                <c:pt idx="60184">
                  <c:v>-1.1406100000000001E-2</c:v>
                </c:pt>
                <c:pt idx="60185">
                  <c:v>-1.2139499999999999E-2</c:v>
                </c:pt>
                <c:pt idx="60186">
                  <c:v>-1.2865700000000001E-2</c:v>
                </c:pt>
                <c:pt idx="60187">
                  <c:v>-1.3584300000000001E-2</c:v>
                </c:pt>
                <c:pt idx="60188">
                  <c:v>-1.4294899999999999E-2</c:v>
                </c:pt>
                <c:pt idx="60189">
                  <c:v>-1.4997E-2</c:v>
                </c:pt>
                <c:pt idx="60190">
                  <c:v>-1.56899E-2</c:v>
                </c:pt>
                <c:pt idx="60191">
                  <c:v>-1.6373200000000001E-2</c:v>
                </c:pt>
                <c:pt idx="60192">
                  <c:v>-1.7046100000000002E-2</c:v>
                </c:pt>
                <c:pt idx="60193">
                  <c:v>-1.7708100000000001E-2</c:v>
                </c:pt>
                <c:pt idx="60194">
                  <c:v>-1.8358599999999999E-2</c:v>
                </c:pt>
                <c:pt idx="60195">
                  <c:v>-1.8996900000000001E-2</c:v>
                </c:pt>
                <c:pt idx="60196">
                  <c:v>-1.9622299999999999E-2</c:v>
                </c:pt>
                <c:pt idx="60197">
                  <c:v>-2.0234200000000001E-2</c:v>
                </c:pt>
                <c:pt idx="60198">
                  <c:v>-2.0831800000000001E-2</c:v>
                </c:pt>
                <c:pt idx="60199">
                  <c:v>-2.14144E-2</c:v>
                </c:pt>
                <c:pt idx="60200">
                  <c:v>-2.1981299999999999E-2</c:v>
                </c:pt>
                <c:pt idx="60201">
                  <c:v>-2.2531800000000001E-2</c:v>
                </c:pt>
                <c:pt idx="60202">
                  <c:v>-2.30653E-2</c:v>
                </c:pt>
                <c:pt idx="60203">
                  <c:v>-2.3581399999999999E-2</c:v>
                </c:pt>
                <c:pt idx="60204">
                  <c:v>-2.4079699999999999E-2</c:v>
                </c:pt>
                <c:pt idx="60205">
                  <c:v>-2.4559600000000001E-2</c:v>
                </c:pt>
                <c:pt idx="60206">
                  <c:v>-2.5020299999999999E-2</c:v>
                </c:pt>
                <c:pt idx="60207">
                  <c:v>-2.5460799999999999E-2</c:v>
                </c:pt>
                <c:pt idx="60208">
                  <c:v>-2.5880400000000001E-2</c:v>
                </c:pt>
                <c:pt idx="60209">
                  <c:v>-2.6278599999999999E-2</c:v>
                </c:pt>
                <c:pt idx="60210">
                  <c:v>-2.6654500000000001E-2</c:v>
                </c:pt>
                <c:pt idx="60211">
                  <c:v>-2.7007799999999998E-2</c:v>
                </c:pt>
                <c:pt idx="60212">
                  <c:v>-2.7337899999999998E-2</c:v>
                </c:pt>
                <c:pt idx="60213">
                  <c:v>-2.76444E-2</c:v>
                </c:pt>
                <c:pt idx="60214">
                  <c:v>-2.7926800000000002E-2</c:v>
                </c:pt>
                <c:pt idx="60215">
                  <c:v>-2.8184600000000001E-2</c:v>
                </c:pt>
                <c:pt idx="60216">
                  <c:v>-2.8417600000000001E-2</c:v>
                </c:pt>
                <c:pt idx="60217">
                  <c:v>-2.8625299999999999E-2</c:v>
                </c:pt>
                <c:pt idx="60218">
                  <c:v>-2.88075E-2</c:v>
                </c:pt>
                <c:pt idx="60219">
                  <c:v>-2.8963599999999999E-2</c:v>
                </c:pt>
                <c:pt idx="60220">
                  <c:v>-2.9093000000000001E-2</c:v>
                </c:pt>
                <c:pt idx="60221">
                  <c:v>-2.91948E-2</c:v>
                </c:pt>
                <c:pt idx="60222">
                  <c:v>-2.9268300000000001E-2</c:v>
                </c:pt>
                <c:pt idx="60223">
                  <c:v>-2.9313100000000002E-2</c:v>
                </c:pt>
                <c:pt idx="60224">
                  <c:v>-2.93291E-2</c:v>
                </c:pt>
                <c:pt idx="60225">
                  <c:v>-2.9316200000000001E-2</c:v>
                </c:pt>
                <c:pt idx="60226">
                  <c:v>-2.92742E-2</c:v>
                </c:pt>
                <c:pt idx="60227">
                  <c:v>-2.9203199999999999E-2</c:v>
                </c:pt>
                <c:pt idx="60228">
                  <c:v>-2.9102699999999999E-2</c:v>
                </c:pt>
                <c:pt idx="60229">
                  <c:v>-2.8972600000000001E-2</c:v>
                </c:pt>
                <c:pt idx="60230">
                  <c:v>-2.8812399999999998E-2</c:v>
                </c:pt>
                <c:pt idx="60231">
                  <c:v>-2.8622100000000001E-2</c:v>
                </c:pt>
                <c:pt idx="60232">
                  <c:v>-2.84015E-2</c:v>
                </c:pt>
                <c:pt idx="60233">
                  <c:v>-2.8150499999999998E-2</c:v>
                </c:pt>
                <c:pt idx="60234">
                  <c:v>-2.7869000000000001E-2</c:v>
                </c:pt>
                <c:pt idx="60235">
                  <c:v>-2.7556899999999999E-2</c:v>
                </c:pt>
                <c:pt idx="60236">
                  <c:v>-2.7214100000000001E-2</c:v>
                </c:pt>
                <c:pt idx="60237">
                  <c:v>-2.6840699999999999E-2</c:v>
                </c:pt>
                <c:pt idx="60238">
                  <c:v>-2.64368E-2</c:v>
                </c:pt>
                <c:pt idx="60239">
                  <c:v>-2.6002399999999998E-2</c:v>
                </c:pt>
                <c:pt idx="60240">
                  <c:v>-2.5537799999999999E-2</c:v>
                </c:pt>
                <c:pt idx="60241">
                  <c:v>-2.5042999999999999E-2</c:v>
                </c:pt>
                <c:pt idx="60242">
                  <c:v>-2.4518000000000002E-2</c:v>
                </c:pt>
                <c:pt idx="60243">
                  <c:v>-2.39632E-2</c:v>
                </c:pt>
                <c:pt idx="60244">
                  <c:v>-2.3378800000000002E-2</c:v>
                </c:pt>
                <c:pt idx="60245">
                  <c:v>-2.27651E-2</c:v>
                </c:pt>
                <c:pt idx="60246">
                  <c:v>-2.2122599999999999E-2</c:v>
                </c:pt>
                <c:pt idx="60247">
                  <c:v>-2.14518E-2</c:v>
                </c:pt>
                <c:pt idx="60248">
                  <c:v>-2.0752699999999999E-2</c:v>
                </c:pt>
                <c:pt idx="60249">
                  <c:v>-2.00257E-2</c:v>
                </c:pt>
                <c:pt idx="60250">
                  <c:v>-1.9271400000000001E-2</c:v>
                </c:pt>
                <c:pt idx="60251">
                  <c:v>-1.8490599999999999E-2</c:v>
                </c:pt>
                <c:pt idx="60252">
                  <c:v>-1.7683600000000001E-2</c:v>
                </c:pt>
                <c:pt idx="60253">
                  <c:v>-1.6850799999999999E-2</c:v>
                </c:pt>
                <c:pt idx="60254">
                  <c:v>-1.5992800000000001E-2</c:v>
                </c:pt>
                <c:pt idx="60255">
                  <c:v>-1.511E-2</c:v>
                </c:pt>
                <c:pt idx="60256">
                  <c:v>-1.42031E-2</c:v>
                </c:pt>
                <c:pt idx="60257">
                  <c:v>-1.32727E-2</c:v>
                </c:pt>
                <c:pt idx="60258">
                  <c:v>-1.2319699999999999E-2</c:v>
                </c:pt>
                <c:pt idx="60259">
                  <c:v>-1.13448E-2</c:v>
                </c:pt>
                <c:pt idx="60260">
                  <c:v>-1.0348700000000001E-2</c:v>
                </c:pt>
                <c:pt idx="60261" formatCode="0.00E+00">
                  <c:v>-9.3322400000000003E-3</c:v>
                </c:pt>
                <c:pt idx="60262" formatCode="0.00E+00">
                  <c:v>-8.2961400000000005E-3</c:v>
                </c:pt>
                <c:pt idx="60263" formatCode="0.00E+00">
                  <c:v>-7.2413800000000004E-3</c:v>
                </c:pt>
                <c:pt idx="60264" formatCode="0.00E+00">
                  <c:v>-6.1688400000000001E-3</c:v>
                </c:pt>
                <c:pt idx="60265" formatCode="0.00E+00">
                  <c:v>-5.07933E-3</c:v>
                </c:pt>
                <c:pt idx="60266" formatCode="0.00E+00">
                  <c:v>-3.9736600000000004E-3</c:v>
                </c:pt>
                <c:pt idx="60267" formatCode="0.00E+00">
                  <c:v>-2.8526799999999998E-3</c:v>
                </c:pt>
                <c:pt idx="60268" formatCode="0.00E+00">
                  <c:v>-1.71726E-3</c:v>
                </c:pt>
                <c:pt idx="60269" formatCode="0.00E+00">
                  <c:v>-5.68266E-4</c:v>
                </c:pt>
                <c:pt idx="60270" formatCode="0.00E+00">
                  <c:v>5.9338499999999998E-4</c:v>
                </c:pt>
                <c:pt idx="60271" formatCode="0.00E+00">
                  <c:v>1.7666100000000001E-3</c:v>
                </c:pt>
                <c:pt idx="60272" formatCode="0.00E+00">
                  <c:v>2.9501900000000001E-3</c:v>
                </c:pt>
                <c:pt idx="60273" formatCode="0.00E+00">
                  <c:v>4.14299E-3</c:v>
                </c:pt>
                <c:pt idx="60274" formatCode="0.00E+00">
                  <c:v>5.3438799999999996E-3</c:v>
                </c:pt>
                <c:pt idx="60275" formatCode="0.00E+00">
                  <c:v>6.5516799999999998E-3</c:v>
                </c:pt>
                <c:pt idx="60276" formatCode="0.00E+00">
                  <c:v>7.7652099999999998E-3</c:v>
                </c:pt>
                <c:pt idx="60277" formatCode="0.00E+00">
                  <c:v>8.9834000000000008E-3</c:v>
                </c:pt>
                <c:pt idx="60278">
                  <c:v>1.02053E-2</c:v>
                </c:pt>
                <c:pt idx="60279">
                  <c:v>1.14298E-2</c:v>
                </c:pt>
                <c:pt idx="60280">
                  <c:v>1.2655599999999999E-2</c:v>
                </c:pt>
                <c:pt idx="60281">
                  <c:v>1.38818E-2</c:v>
                </c:pt>
                <c:pt idx="60282">
                  <c:v>1.5107000000000001E-2</c:v>
                </c:pt>
                <c:pt idx="60283">
                  <c:v>1.6330299999999999E-2</c:v>
                </c:pt>
                <c:pt idx="60284">
                  <c:v>1.75505E-2</c:v>
                </c:pt>
                <c:pt idx="60285">
                  <c:v>1.8766600000000001E-2</c:v>
                </c:pt>
                <c:pt idx="60286">
                  <c:v>1.9977399999999999E-2</c:v>
                </c:pt>
                <c:pt idx="60287">
                  <c:v>2.11819E-2</c:v>
                </c:pt>
                <c:pt idx="60288">
                  <c:v>2.2379E-2</c:v>
                </c:pt>
                <c:pt idx="60289">
                  <c:v>2.3567500000000002E-2</c:v>
                </c:pt>
                <c:pt idx="60290">
                  <c:v>2.4746299999999999E-2</c:v>
                </c:pt>
                <c:pt idx="60291">
                  <c:v>2.5914099999999999E-2</c:v>
                </c:pt>
                <c:pt idx="60292">
                  <c:v>2.7069699999999999E-2</c:v>
                </c:pt>
                <c:pt idx="60293">
                  <c:v>2.8212000000000001E-2</c:v>
                </c:pt>
                <c:pt idx="60294">
                  <c:v>2.9339799999999999E-2</c:v>
                </c:pt>
                <c:pt idx="60295">
                  <c:v>3.0452199999999999E-2</c:v>
                </c:pt>
                <c:pt idx="60296">
                  <c:v>3.1548199999999998E-2</c:v>
                </c:pt>
                <c:pt idx="60297">
                  <c:v>3.2626799999999997E-2</c:v>
                </c:pt>
                <c:pt idx="60298">
                  <c:v>3.3686800000000003E-2</c:v>
                </c:pt>
                <c:pt idx="60299">
                  <c:v>3.4727300000000003E-2</c:v>
                </c:pt>
                <c:pt idx="60300">
                  <c:v>3.57472E-2</c:v>
                </c:pt>
                <c:pt idx="60301">
                  <c:v>3.6745300000000002E-2</c:v>
                </c:pt>
                <c:pt idx="60302">
                  <c:v>3.7720700000000003E-2</c:v>
                </c:pt>
                <c:pt idx="60303">
                  <c:v>3.8672199999999997E-2</c:v>
                </c:pt>
                <c:pt idx="60304">
                  <c:v>3.9598899999999999E-2</c:v>
                </c:pt>
                <c:pt idx="60305">
                  <c:v>4.0499800000000002E-2</c:v>
                </c:pt>
                <c:pt idx="60306">
                  <c:v>4.1373899999999998E-2</c:v>
                </c:pt>
                <c:pt idx="60307">
                  <c:v>4.2220500000000001E-2</c:v>
                </c:pt>
                <c:pt idx="60308">
                  <c:v>4.3038800000000002E-2</c:v>
                </c:pt>
                <c:pt idx="60309">
                  <c:v>4.3827999999999999E-2</c:v>
                </c:pt>
                <c:pt idx="60310">
                  <c:v>4.4587300000000003E-2</c:v>
                </c:pt>
                <c:pt idx="60311">
                  <c:v>4.5316099999999998E-2</c:v>
                </c:pt>
                <c:pt idx="60312">
                  <c:v>4.6013499999999999E-2</c:v>
                </c:pt>
                <c:pt idx="60313">
                  <c:v>4.6678699999999997E-2</c:v>
                </c:pt>
                <c:pt idx="60314">
                  <c:v>4.7310900000000003E-2</c:v>
                </c:pt>
                <c:pt idx="60315">
                  <c:v>4.7909599999999997E-2</c:v>
                </c:pt>
                <c:pt idx="60316">
                  <c:v>4.8474099999999999E-2</c:v>
                </c:pt>
                <c:pt idx="60317">
                  <c:v>4.90038E-2</c:v>
                </c:pt>
                <c:pt idx="60318">
                  <c:v>4.9498100000000003E-2</c:v>
                </c:pt>
                <c:pt idx="60319">
                  <c:v>4.9956500000000001E-2</c:v>
                </c:pt>
                <c:pt idx="60320">
                  <c:v>5.0378699999999998E-2</c:v>
                </c:pt>
                <c:pt idx="60321">
                  <c:v>5.0763999999999997E-2</c:v>
                </c:pt>
                <c:pt idx="60322">
                  <c:v>5.1112299999999999E-2</c:v>
                </c:pt>
                <c:pt idx="60323">
                  <c:v>5.1423000000000003E-2</c:v>
                </c:pt>
                <c:pt idx="60324">
                  <c:v>5.1695999999999999E-2</c:v>
                </c:pt>
                <c:pt idx="60325">
                  <c:v>5.1930900000000002E-2</c:v>
                </c:pt>
                <c:pt idx="60326">
                  <c:v>5.2127600000000003E-2</c:v>
                </c:pt>
                <c:pt idx="60327">
                  <c:v>5.2285900000000003E-2</c:v>
                </c:pt>
                <c:pt idx="60328">
                  <c:v>5.2405599999999997E-2</c:v>
                </c:pt>
                <c:pt idx="60329">
                  <c:v>5.24868E-2</c:v>
                </c:pt>
                <c:pt idx="60330">
                  <c:v>5.2529100000000002E-2</c:v>
                </c:pt>
                <c:pt idx="60331">
                  <c:v>5.25324E-2</c:v>
                </c:pt>
                <c:pt idx="60332">
                  <c:v>5.2496899999999999E-2</c:v>
                </c:pt>
                <c:pt idx="60333">
                  <c:v>5.24226E-2</c:v>
                </c:pt>
                <c:pt idx="60334">
                  <c:v>5.2309399999999999E-2</c:v>
                </c:pt>
                <c:pt idx="60335">
                  <c:v>5.21574E-2</c:v>
                </c:pt>
                <c:pt idx="60336">
                  <c:v>5.19668E-2</c:v>
                </c:pt>
                <c:pt idx="60337">
                  <c:v>5.1737499999999999E-2</c:v>
                </c:pt>
                <c:pt idx="60338">
                  <c:v>5.14697E-2</c:v>
                </c:pt>
                <c:pt idx="60339">
                  <c:v>5.1163800000000002E-2</c:v>
                </c:pt>
                <c:pt idx="60340">
                  <c:v>5.08201E-2</c:v>
                </c:pt>
                <c:pt idx="60341">
                  <c:v>5.0438999999999998E-2</c:v>
                </c:pt>
                <c:pt idx="60342">
                  <c:v>5.0020799999999997E-2</c:v>
                </c:pt>
                <c:pt idx="60343">
                  <c:v>4.9565999999999999E-2</c:v>
                </c:pt>
                <c:pt idx="60344">
                  <c:v>4.9075000000000001E-2</c:v>
                </c:pt>
                <c:pt idx="60345">
                  <c:v>4.8548399999999998E-2</c:v>
                </c:pt>
                <c:pt idx="60346">
                  <c:v>4.7986599999999997E-2</c:v>
                </c:pt>
                <c:pt idx="60347">
                  <c:v>4.73902E-2</c:v>
                </c:pt>
                <c:pt idx="60348">
                  <c:v>4.6759799999999997E-2</c:v>
                </c:pt>
                <c:pt idx="60349">
                  <c:v>4.6095799999999999E-2</c:v>
                </c:pt>
                <c:pt idx="60350">
                  <c:v>4.5399099999999998E-2</c:v>
                </c:pt>
                <c:pt idx="60351">
                  <c:v>4.4670099999999997E-2</c:v>
                </c:pt>
                <c:pt idx="60352">
                  <c:v>4.3909799999999999E-2</c:v>
                </c:pt>
                <c:pt idx="60353">
                  <c:v>4.3118799999999999E-2</c:v>
                </c:pt>
                <c:pt idx="60354">
                  <c:v>4.2298099999999998E-2</c:v>
                </c:pt>
                <c:pt idx="60355">
                  <c:v>4.1448499999999999E-2</c:v>
                </c:pt>
                <c:pt idx="60356">
                  <c:v>4.0570799999999997E-2</c:v>
                </c:pt>
                <c:pt idx="60357">
                  <c:v>3.9666100000000003E-2</c:v>
                </c:pt>
                <c:pt idx="60358">
                  <c:v>3.8735100000000001E-2</c:v>
                </c:pt>
                <c:pt idx="60359">
                  <c:v>3.7778699999999998E-2</c:v>
                </c:pt>
                <c:pt idx="60360">
                  <c:v>3.6797799999999999E-2</c:v>
                </c:pt>
                <c:pt idx="60361">
                  <c:v>3.5793499999999999E-2</c:v>
                </c:pt>
                <c:pt idx="60362">
                  <c:v>3.47668E-2</c:v>
                </c:pt>
                <c:pt idx="60363">
                  <c:v>3.37188E-2</c:v>
                </c:pt>
                <c:pt idx="60364">
                  <c:v>3.2650600000000002E-2</c:v>
                </c:pt>
                <c:pt idx="60365">
                  <c:v>3.1563500000000001E-2</c:v>
                </c:pt>
                <c:pt idx="60366">
                  <c:v>3.04584E-2</c:v>
                </c:pt>
                <c:pt idx="60367">
                  <c:v>2.9336399999999999E-2</c:v>
                </c:pt>
                <c:pt idx="60368">
                  <c:v>2.81988E-2</c:v>
                </c:pt>
                <c:pt idx="60369">
                  <c:v>2.7046799999999999E-2</c:v>
                </c:pt>
                <c:pt idx="60370">
                  <c:v>2.5881600000000001E-2</c:v>
                </c:pt>
                <c:pt idx="60371">
                  <c:v>2.4704299999999998E-2</c:v>
                </c:pt>
                <c:pt idx="60372">
                  <c:v>2.3515999999999999E-2</c:v>
                </c:pt>
                <c:pt idx="60373">
                  <c:v>2.2317799999999999E-2</c:v>
                </c:pt>
                <c:pt idx="60374">
                  <c:v>2.1110799999999999E-2</c:v>
                </c:pt>
                <c:pt idx="60375">
                  <c:v>1.9896299999999999E-2</c:v>
                </c:pt>
                <c:pt idx="60376">
                  <c:v>1.8675400000000002E-2</c:v>
                </c:pt>
                <c:pt idx="60377">
                  <c:v>1.7449300000000001E-2</c:v>
                </c:pt>
                <c:pt idx="60378">
                  <c:v>1.6219500000000001E-2</c:v>
                </c:pt>
                <c:pt idx="60379">
                  <c:v>1.4987199999999999E-2</c:v>
                </c:pt>
                <c:pt idx="60380">
                  <c:v>1.3753400000000001E-2</c:v>
                </c:pt>
                <c:pt idx="60381">
                  <c:v>1.2519300000000001E-2</c:v>
                </c:pt>
                <c:pt idx="60382">
                  <c:v>1.12859E-2</c:v>
                </c:pt>
                <c:pt idx="60383">
                  <c:v>1.00544E-2</c:v>
                </c:pt>
                <c:pt idx="60384" formatCode="0.00E+00">
                  <c:v>8.8260300000000003E-3</c:v>
                </c:pt>
                <c:pt idx="60385" formatCode="0.00E+00">
                  <c:v>7.6021099999999996E-3</c:v>
                </c:pt>
                <c:pt idx="60386" formatCode="0.00E+00">
                  <c:v>6.3837700000000004E-3</c:v>
                </c:pt>
                <c:pt idx="60387" formatCode="0.00E+00">
                  <c:v>5.1721500000000004E-3</c:v>
                </c:pt>
                <c:pt idx="60388" formatCode="0.00E+00">
                  <c:v>3.9683899999999996E-3</c:v>
                </c:pt>
                <c:pt idx="60389" formatCode="0.00E+00">
                  <c:v>2.7736599999999998E-3</c:v>
                </c:pt>
                <c:pt idx="60390" formatCode="0.00E+00">
                  <c:v>1.5891600000000001E-3</c:v>
                </c:pt>
                <c:pt idx="60391" formatCode="0.00E+00">
                  <c:v>4.1606400000000001E-4</c:v>
                </c:pt>
                <c:pt idx="60392" formatCode="0.00E+00">
                  <c:v>-7.4451300000000003E-4</c:v>
                </c:pt>
                <c:pt idx="60393" formatCode="0.00E+00">
                  <c:v>-1.8915099999999999E-3</c:v>
                </c:pt>
                <c:pt idx="60394" formatCode="0.00E+00">
                  <c:v>-3.02381E-3</c:v>
                </c:pt>
                <c:pt idx="60395" formatCode="0.00E+00">
                  <c:v>-4.1402899999999996E-3</c:v>
                </c:pt>
                <c:pt idx="60396" formatCode="0.00E+00">
                  <c:v>-5.2398100000000001E-3</c:v>
                </c:pt>
                <c:pt idx="60397" formatCode="0.00E+00">
                  <c:v>-6.3213499999999999E-3</c:v>
                </c:pt>
                <c:pt idx="60398" formatCode="0.00E+00">
                  <c:v>-7.3839800000000001E-3</c:v>
                </c:pt>
                <c:pt idx="60399" formatCode="0.00E+00">
                  <c:v>-8.4269099999999993E-3</c:v>
                </c:pt>
                <c:pt idx="60400" formatCode="0.00E+00">
                  <c:v>-9.4494000000000002E-3</c:v>
                </c:pt>
                <c:pt idx="60401">
                  <c:v>-1.04507E-2</c:v>
                </c:pt>
                <c:pt idx="60402">
                  <c:v>-1.1429999999999999E-2</c:v>
                </c:pt>
                <c:pt idx="60403">
                  <c:v>-1.2386599999999999E-2</c:v>
                </c:pt>
                <c:pt idx="60404">
                  <c:v>-1.33197E-2</c:v>
                </c:pt>
                <c:pt idx="60405">
                  <c:v>-1.4228599999999999E-2</c:v>
                </c:pt>
                <c:pt idx="60406">
                  <c:v>-1.51126E-2</c:v>
                </c:pt>
                <c:pt idx="60407">
                  <c:v>-1.5970999999999999E-2</c:v>
                </c:pt>
                <c:pt idx="60408">
                  <c:v>-1.6803200000000001E-2</c:v>
                </c:pt>
                <c:pt idx="60409">
                  <c:v>-1.7608700000000001E-2</c:v>
                </c:pt>
                <c:pt idx="60410">
                  <c:v>-1.8387000000000001E-2</c:v>
                </c:pt>
                <c:pt idx="60411">
                  <c:v>-1.9137600000000001E-2</c:v>
                </c:pt>
                <c:pt idx="60412">
                  <c:v>-1.98599E-2</c:v>
                </c:pt>
                <c:pt idx="60413">
                  <c:v>-2.0553200000000001E-2</c:v>
                </c:pt>
                <c:pt idx="60414">
                  <c:v>-2.1217099999999999E-2</c:v>
                </c:pt>
                <c:pt idx="60415">
                  <c:v>-2.1851200000000001E-2</c:v>
                </c:pt>
                <c:pt idx="60416">
                  <c:v>-2.2455099999999999E-2</c:v>
                </c:pt>
                <c:pt idx="60417">
                  <c:v>-2.30285E-2</c:v>
                </c:pt>
                <c:pt idx="60418">
                  <c:v>-2.3571399999999999E-2</c:v>
                </c:pt>
                <c:pt idx="60419">
                  <c:v>-2.40836E-2</c:v>
                </c:pt>
                <c:pt idx="60420">
                  <c:v>-2.4565E-2</c:v>
                </c:pt>
                <c:pt idx="60421">
                  <c:v>-2.50154E-2</c:v>
                </c:pt>
                <c:pt idx="60422">
                  <c:v>-2.5434999999999999E-2</c:v>
                </c:pt>
                <c:pt idx="60423">
                  <c:v>-2.5823499999999999E-2</c:v>
                </c:pt>
                <c:pt idx="60424">
                  <c:v>-2.6181099999999999E-2</c:v>
                </c:pt>
                <c:pt idx="60425">
                  <c:v>-2.6507800000000002E-2</c:v>
                </c:pt>
                <c:pt idx="60426">
                  <c:v>-2.68037E-2</c:v>
                </c:pt>
                <c:pt idx="60427">
                  <c:v>-2.70688E-2</c:v>
                </c:pt>
                <c:pt idx="60428">
                  <c:v>-2.73031E-2</c:v>
                </c:pt>
                <c:pt idx="60429">
                  <c:v>-2.7506699999999999E-2</c:v>
                </c:pt>
                <c:pt idx="60430">
                  <c:v>-2.76799E-2</c:v>
                </c:pt>
                <c:pt idx="60431">
                  <c:v>-2.7822900000000001E-2</c:v>
                </c:pt>
                <c:pt idx="60432">
                  <c:v>-2.79358E-2</c:v>
                </c:pt>
                <c:pt idx="60433">
                  <c:v>-2.8018899999999999E-2</c:v>
                </c:pt>
                <c:pt idx="60434">
                  <c:v>-2.80725E-2</c:v>
                </c:pt>
                <c:pt idx="60435">
                  <c:v>-2.8096800000000002E-2</c:v>
                </c:pt>
                <c:pt idx="60436">
                  <c:v>-2.8092300000000001E-2</c:v>
                </c:pt>
                <c:pt idx="60437">
                  <c:v>-2.8059299999999999E-2</c:v>
                </c:pt>
                <c:pt idx="60438">
                  <c:v>-2.79983E-2</c:v>
                </c:pt>
                <c:pt idx="60439">
                  <c:v>-2.7909699999999999E-2</c:v>
                </c:pt>
                <c:pt idx="60440">
                  <c:v>-2.7794099999999999E-2</c:v>
                </c:pt>
                <c:pt idx="60441">
                  <c:v>-2.76519E-2</c:v>
                </c:pt>
                <c:pt idx="60442">
                  <c:v>-2.7483500000000001E-2</c:v>
                </c:pt>
                <c:pt idx="60443">
                  <c:v>-2.7289000000000001E-2</c:v>
                </c:pt>
                <c:pt idx="60444">
                  <c:v>-2.7068999999999999E-2</c:v>
                </c:pt>
                <c:pt idx="60445">
                  <c:v>-2.6824000000000001E-2</c:v>
                </c:pt>
                <c:pt idx="60446">
                  <c:v>-2.6554600000000001E-2</c:v>
                </c:pt>
                <c:pt idx="60447">
                  <c:v>-2.6261300000000001E-2</c:v>
                </c:pt>
                <c:pt idx="60448">
                  <c:v>-2.5944700000000001E-2</c:v>
                </c:pt>
                <c:pt idx="60449">
                  <c:v>-2.5605200000000002E-2</c:v>
                </c:pt>
                <c:pt idx="60450">
                  <c:v>-2.5243499999999999E-2</c:v>
                </c:pt>
                <c:pt idx="60451">
                  <c:v>-2.4860199999999999E-2</c:v>
                </c:pt>
                <c:pt idx="60452">
                  <c:v>-2.4455899999999999E-2</c:v>
                </c:pt>
                <c:pt idx="60453">
                  <c:v>-2.40311E-2</c:v>
                </c:pt>
                <c:pt idx="60454">
                  <c:v>-2.3586599999999999E-2</c:v>
                </c:pt>
                <c:pt idx="60455">
                  <c:v>-2.3122899999999998E-2</c:v>
                </c:pt>
                <c:pt idx="60456">
                  <c:v>-2.26406E-2</c:v>
                </c:pt>
                <c:pt idx="60457">
                  <c:v>-2.2140099999999999E-2</c:v>
                </c:pt>
                <c:pt idx="60458">
                  <c:v>-2.1621899999999999E-2</c:v>
                </c:pt>
                <c:pt idx="60459">
                  <c:v>-2.1086799999999999E-2</c:v>
                </c:pt>
                <c:pt idx="60460">
                  <c:v>-2.0535500000000002E-2</c:v>
                </c:pt>
                <c:pt idx="60461">
                  <c:v>-1.9968900000000001E-2</c:v>
                </c:pt>
                <c:pt idx="60462">
                  <c:v>-1.93878E-2</c:v>
                </c:pt>
                <c:pt idx="60463">
                  <c:v>-1.8792799999999998E-2</c:v>
                </c:pt>
                <c:pt idx="60464">
                  <c:v>-1.8184499999999999E-2</c:v>
                </c:pt>
                <c:pt idx="60465">
                  <c:v>-1.7563499999999999E-2</c:v>
                </c:pt>
                <c:pt idx="60466">
                  <c:v>-1.6930299999999999E-2</c:v>
                </c:pt>
                <c:pt idx="60467">
                  <c:v>-1.6285399999999998E-2</c:v>
                </c:pt>
                <c:pt idx="60468">
                  <c:v>-1.56297E-2</c:v>
                </c:pt>
                <c:pt idx="60469">
                  <c:v>-1.4964E-2</c:v>
                </c:pt>
                <c:pt idx="60470">
                  <c:v>-1.42892E-2</c:v>
                </c:pt>
                <c:pt idx="60471">
                  <c:v>-1.36055E-2</c:v>
                </c:pt>
                <c:pt idx="60472">
                  <c:v>-1.29135E-2</c:v>
                </c:pt>
                <c:pt idx="60473">
                  <c:v>-1.22136E-2</c:v>
                </c:pt>
                <c:pt idx="60474">
                  <c:v>-1.15064E-2</c:v>
                </c:pt>
                <c:pt idx="60475">
                  <c:v>-1.07922E-2</c:v>
                </c:pt>
                <c:pt idx="60476">
                  <c:v>-1.00716E-2</c:v>
                </c:pt>
                <c:pt idx="60477" formatCode="0.00E+00">
                  <c:v>-9.3453400000000006E-3</c:v>
                </c:pt>
                <c:pt idx="60478" formatCode="0.00E+00">
                  <c:v>-8.6138699999999992E-3</c:v>
                </c:pt>
                <c:pt idx="60479" formatCode="0.00E+00">
                  <c:v>-7.8776999999999996E-3</c:v>
                </c:pt>
                <c:pt idx="60480" formatCode="0.00E+00">
                  <c:v>-7.1371400000000002E-3</c:v>
                </c:pt>
                <c:pt idx="60481" formatCode="0.00E+00">
                  <c:v>-6.3923399999999998E-3</c:v>
                </c:pt>
                <c:pt idx="60482" formatCode="0.00E+00">
                  <c:v>-5.6433000000000004E-3</c:v>
                </c:pt>
                <c:pt idx="60483" formatCode="0.00E+00">
                  <c:v>-4.8903000000000002E-3</c:v>
                </c:pt>
                <c:pt idx="60484" formatCode="0.00E+00">
                  <c:v>-4.1342999999999996E-3</c:v>
                </c:pt>
                <c:pt idx="60485" formatCode="0.00E+00">
                  <c:v>-3.37638E-3</c:v>
                </c:pt>
                <c:pt idx="60486" formatCode="0.00E+00">
                  <c:v>-2.61714E-3</c:v>
                </c:pt>
                <c:pt idx="60487" formatCode="0.00E+00">
                  <c:v>-1.8571600000000001E-3</c:v>
                </c:pt>
                <c:pt idx="60488" formatCode="0.00E+00">
                  <c:v>-1.09717E-3</c:v>
                </c:pt>
                <c:pt idx="60489" formatCode="0.00E+00">
                  <c:v>-3.3778600000000002E-4</c:v>
                </c:pt>
                <c:pt idx="60490" formatCode="0.00E+00">
                  <c:v>4.20529E-4</c:v>
                </c:pt>
                <c:pt idx="60491" formatCode="0.00E+00">
                  <c:v>1.1773E-3</c:v>
                </c:pt>
                <c:pt idx="60492" formatCode="0.00E+00">
                  <c:v>1.9319700000000001E-3</c:v>
                </c:pt>
                <c:pt idx="60493" formatCode="0.00E+00">
                  <c:v>2.6840100000000001E-3</c:v>
                </c:pt>
                <c:pt idx="60494" formatCode="0.00E+00">
                  <c:v>3.4329899999999999E-3</c:v>
                </c:pt>
                <c:pt idx="60495" formatCode="0.00E+00">
                  <c:v>4.1783899999999997E-3</c:v>
                </c:pt>
                <c:pt idx="60496" formatCode="0.00E+00">
                  <c:v>4.9195899999999997E-3</c:v>
                </c:pt>
                <c:pt idx="60497" formatCode="0.00E+00">
                  <c:v>5.6559799999999997E-3</c:v>
                </c:pt>
                <c:pt idx="60498" formatCode="0.00E+00">
                  <c:v>6.38705E-3</c:v>
                </c:pt>
                <c:pt idx="60499" formatCode="0.00E+00">
                  <c:v>7.1125099999999998E-3</c:v>
                </c:pt>
                <c:pt idx="60500" formatCode="0.00E+00">
                  <c:v>7.8320899999999999E-3</c:v>
                </c:pt>
                <c:pt idx="60501" formatCode="0.00E+00">
                  <c:v>8.5454199999999998E-3</c:v>
                </c:pt>
                <c:pt idx="60502" formatCode="0.00E+00">
                  <c:v>9.2521200000000008E-3</c:v>
                </c:pt>
                <c:pt idx="60503" formatCode="0.00E+00">
                  <c:v>9.9519199999999995E-3</c:v>
                </c:pt>
                <c:pt idx="60504">
                  <c:v>1.0644499999999999E-2</c:v>
                </c:pt>
                <c:pt idx="60505">
                  <c:v>1.13296E-2</c:v>
                </c:pt>
                <c:pt idx="60506">
                  <c:v>1.20067E-2</c:v>
                </c:pt>
                <c:pt idx="60507">
                  <c:v>1.26753E-2</c:v>
                </c:pt>
                <c:pt idx="60508">
                  <c:v>1.3335100000000001E-2</c:v>
                </c:pt>
                <c:pt idx="60509">
                  <c:v>1.39858E-2</c:v>
                </c:pt>
                <c:pt idx="60510">
                  <c:v>1.4626999999999999E-2</c:v>
                </c:pt>
                <c:pt idx="60511">
                  <c:v>1.5258300000000001E-2</c:v>
                </c:pt>
                <c:pt idx="60512">
                  <c:v>1.5879299999999999E-2</c:v>
                </c:pt>
                <c:pt idx="60513">
                  <c:v>1.6489699999999999E-2</c:v>
                </c:pt>
                <c:pt idx="60514">
                  <c:v>1.7089199999999999E-2</c:v>
                </c:pt>
                <c:pt idx="60515">
                  <c:v>1.7677600000000002E-2</c:v>
                </c:pt>
                <c:pt idx="60516">
                  <c:v>1.8254300000000001E-2</c:v>
                </c:pt>
                <c:pt idx="60517">
                  <c:v>1.8819300000000001E-2</c:v>
                </c:pt>
                <c:pt idx="60518">
                  <c:v>1.9372E-2</c:v>
                </c:pt>
                <c:pt idx="60519">
                  <c:v>1.9912300000000001E-2</c:v>
                </c:pt>
                <c:pt idx="60520">
                  <c:v>2.04399E-2</c:v>
                </c:pt>
                <c:pt idx="60521">
                  <c:v>2.0954500000000001E-2</c:v>
                </c:pt>
                <c:pt idx="60522">
                  <c:v>2.1455999999999999E-2</c:v>
                </c:pt>
                <c:pt idx="60523">
                  <c:v>2.1944000000000002E-2</c:v>
                </c:pt>
                <c:pt idx="60524">
                  <c:v>2.24187E-2</c:v>
                </c:pt>
                <c:pt idx="60525">
                  <c:v>2.2879699999999999E-2</c:v>
                </c:pt>
                <c:pt idx="60526">
                  <c:v>2.3327000000000001E-2</c:v>
                </c:pt>
                <c:pt idx="60527">
                  <c:v>2.3760300000000002E-2</c:v>
                </c:pt>
                <c:pt idx="60528">
                  <c:v>2.4179300000000001E-2</c:v>
                </c:pt>
                <c:pt idx="60529">
                  <c:v>2.4583799999999999E-2</c:v>
                </c:pt>
                <c:pt idx="60530">
                  <c:v>2.4973800000000001E-2</c:v>
                </c:pt>
                <c:pt idx="60531">
                  <c:v>2.5349400000000001E-2</c:v>
                </c:pt>
                <c:pt idx="60532">
                  <c:v>2.5710500000000001E-2</c:v>
                </c:pt>
                <c:pt idx="60533">
                  <c:v>2.6057E-2</c:v>
                </c:pt>
                <c:pt idx="60534">
                  <c:v>2.6388999999999999E-2</c:v>
                </c:pt>
                <c:pt idx="60535">
                  <c:v>2.6706299999999999E-2</c:v>
                </c:pt>
                <c:pt idx="60536">
                  <c:v>2.7008799999999999E-2</c:v>
                </c:pt>
                <c:pt idx="60537">
                  <c:v>2.7296600000000001E-2</c:v>
                </c:pt>
                <c:pt idx="60538">
                  <c:v>2.75696E-2</c:v>
                </c:pt>
                <c:pt idx="60539">
                  <c:v>2.78277E-2</c:v>
                </c:pt>
                <c:pt idx="60540">
                  <c:v>2.8070999999999999E-2</c:v>
                </c:pt>
                <c:pt idx="60541">
                  <c:v>2.8299299999999999E-2</c:v>
                </c:pt>
                <c:pt idx="60542">
                  <c:v>2.8512599999999999E-2</c:v>
                </c:pt>
                <c:pt idx="60543">
                  <c:v>2.8710900000000001E-2</c:v>
                </c:pt>
                <c:pt idx="60544">
                  <c:v>2.8894599999999999E-2</c:v>
                </c:pt>
                <c:pt idx="60545">
                  <c:v>2.9063599999999998E-2</c:v>
                </c:pt>
                <c:pt idx="60546">
                  <c:v>2.92181E-2</c:v>
                </c:pt>
                <c:pt idx="60547">
                  <c:v>2.9357999999999999E-2</c:v>
                </c:pt>
                <c:pt idx="60548">
                  <c:v>2.9483499999999999E-2</c:v>
                </c:pt>
                <c:pt idx="60549">
                  <c:v>2.95943E-2</c:v>
                </c:pt>
                <c:pt idx="60550">
                  <c:v>2.9690600000000001E-2</c:v>
                </c:pt>
                <c:pt idx="60551">
                  <c:v>2.9772400000000001E-2</c:v>
                </c:pt>
                <c:pt idx="60552">
                  <c:v>2.9840100000000001E-2</c:v>
                </c:pt>
                <c:pt idx="60553">
                  <c:v>2.9893800000000002E-2</c:v>
                </c:pt>
                <c:pt idx="60554">
                  <c:v>2.99338E-2</c:v>
                </c:pt>
                <c:pt idx="60555">
                  <c:v>2.99601E-2</c:v>
                </c:pt>
                <c:pt idx="60556">
                  <c:v>2.99724E-2</c:v>
                </c:pt>
                <c:pt idx="60557">
                  <c:v>2.9970900000000002E-2</c:v>
                </c:pt>
                <c:pt idx="60558">
                  <c:v>2.9955599999999999E-2</c:v>
                </c:pt>
                <c:pt idx="60559">
                  <c:v>2.9926899999999999E-2</c:v>
                </c:pt>
                <c:pt idx="60560">
                  <c:v>2.9884899999999999E-2</c:v>
                </c:pt>
                <c:pt idx="60561">
                  <c:v>2.98298E-2</c:v>
                </c:pt>
                <c:pt idx="60562">
                  <c:v>2.9761900000000001E-2</c:v>
                </c:pt>
                <c:pt idx="60563">
                  <c:v>2.9681300000000001E-2</c:v>
                </c:pt>
                <c:pt idx="60564">
                  <c:v>2.9588099999999999E-2</c:v>
                </c:pt>
                <c:pt idx="60565">
                  <c:v>2.94822E-2</c:v>
                </c:pt>
                <c:pt idx="60566">
                  <c:v>2.93637E-2</c:v>
                </c:pt>
                <c:pt idx="60567">
                  <c:v>2.92328E-2</c:v>
                </c:pt>
                <c:pt idx="60568">
                  <c:v>2.9090000000000001E-2</c:v>
                </c:pt>
                <c:pt idx="60569">
                  <c:v>2.8935800000000001E-2</c:v>
                </c:pt>
                <c:pt idx="60570">
                  <c:v>2.8770799999999999E-2</c:v>
                </c:pt>
                <c:pt idx="60571">
                  <c:v>2.8594700000000001E-2</c:v>
                </c:pt>
                <c:pt idx="60572">
                  <c:v>2.84067E-2</c:v>
                </c:pt>
                <c:pt idx="60573">
                  <c:v>2.82069E-2</c:v>
                </c:pt>
                <c:pt idx="60574">
                  <c:v>2.7995599999999999E-2</c:v>
                </c:pt>
                <c:pt idx="60575">
                  <c:v>2.7772700000000001E-2</c:v>
                </c:pt>
                <c:pt idx="60576">
                  <c:v>2.7538300000000002E-2</c:v>
                </c:pt>
                <c:pt idx="60577">
                  <c:v>2.7292299999999999E-2</c:v>
                </c:pt>
                <c:pt idx="60578">
                  <c:v>2.7034900000000001E-2</c:v>
                </c:pt>
                <c:pt idx="60579">
                  <c:v>2.6766100000000001E-2</c:v>
                </c:pt>
                <c:pt idx="60580">
                  <c:v>2.64859E-2</c:v>
                </c:pt>
                <c:pt idx="60581">
                  <c:v>2.61943E-2</c:v>
                </c:pt>
                <c:pt idx="60582">
                  <c:v>2.58911E-2</c:v>
                </c:pt>
                <c:pt idx="60583">
                  <c:v>2.5576399999999999E-2</c:v>
                </c:pt>
                <c:pt idx="60584">
                  <c:v>2.5250000000000002E-2</c:v>
                </c:pt>
                <c:pt idx="60585">
                  <c:v>2.4912E-2</c:v>
                </c:pt>
                <c:pt idx="60586">
                  <c:v>2.45626E-2</c:v>
                </c:pt>
                <c:pt idx="60587">
                  <c:v>2.4202000000000001E-2</c:v>
                </c:pt>
                <c:pt idx="60588">
                  <c:v>2.38301E-2</c:v>
                </c:pt>
                <c:pt idx="60589">
                  <c:v>2.34469E-2</c:v>
                </c:pt>
                <c:pt idx="60590">
                  <c:v>2.3052699999999999E-2</c:v>
                </c:pt>
                <c:pt idx="60591">
                  <c:v>2.2647500000000001E-2</c:v>
                </c:pt>
                <c:pt idx="60592">
                  <c:v>2.2231600000000001E-2</c:v>
                </c:pt>
                <c:pt idx="60593">
                  <c:v>2.18053E-2</c:v>
                </c:pt>
                <c:pt idx="60594">
                  <c:v>2.1368399999999999E-2</c:v>
                </c:pt>
                <c:pt idx="60595">
                  <c:v>2.0920999999999999E-2</c:v>
                </c:pt>
                <c:pt idx="60596">
                  <c:v>2.0463100000000001E-2</c:v>
                </c:pt>
                <c:pt idx="60597">
                  <c:v>1.9994899999999999E-2</c:v>
                </c:pt>
                <c:pt idx="60598">
                  <c:v>1.95164E-2</c:v>
                </c:pt>
                <c:pt idx="60599">
                  <c:v>1.9027800000000001E-2</c:v>
                </c:pt>
                <c:pt idx="60600">
                  <c:v>1.8529E-2</c:v>
                </c:pt>
                <c:pt idx="60601">
                  <c:v>1.80202E-2</c:v>
                </c:pt>
                <c:pt idx="60602">
                  <c:v>1.7501300000000001E-2</c:v>
                </c:pt>
                <c:pt idx="60603">
                  <c:v>1.6972399999999999E-2</c:v>
                </c:pt>
                <c:pt idx="60604">
                  <c:v>1.6433699999999999E-2</c:v>
                </c:pt>
                <c:pt idx="60605">
                  <c:v>1.5885300000000002E-2</c:v>
                </c:pt>
                <c:pt idx="60606">
                  <c:v>1.5327199999999999E-2</c:v>
                </c:pt>
                <c:pt idx="60607">
                  <c:v>1.4759700000000001E-2</c:v>
                </c:pt>
                <c:pt idx="60608">
                  <c:v>1.41829E-2</c:v>
                </c:pt>
                <c:pt idx="60609">
                  <c:v>1.35969E-2</c:v>
                </c:pt>
                <c:pt idx="60610">
                  <c:v>1.30017E-2</c:v>
                </c:pt>
                <c:pt idx="60611">
                  <c:v>1.23976E-2</c:v>
                </c:pt>
                <c:pt idx="60612">
                  <c:v>1.17847E-2</c:v>
                </c:pt>
                <c:pt idx="60613">
                  <c:v>1.11634E-2</c:v>
                </c:pt>
                <c:pt idx="60614">
                  <c:v>1.05337E-2</c:v>
                </c:pt>
                <c:pt idx="60615" formatCode="0.00E+00">
                  <c:v>9.8959700000000005E-3</c:v>
                </c:pt>
                <c:pt idx="60616" formatCode="0.00E+00">
                  <c:v>9.2502999999999995E-3</c:v>
                </c:pt>
                <c:pt idx="60617" formatCode="0.00E+00">
                  <c:v>8.5968599999999996E-3</c:v>
                </c:pt>
                <c:pt idx="60618" formatCode="0.00E+00">
                  <c:v>7.9358999999999992E-3</c:v>
                </c:pt>
                <c:pt idx="60619" formatCode="0.00E+00">
                  <c:v>7.2677499999999999E-3</c:v>
                </c:pt>
                <c:pt idx="60620" formatCode="0.00E+00">
                  <c:v>6.5928200000000001E-3</c:v>
                </c:pt>
                <c:pt idx="60621" formatCode="0.00E+00">
                  <c:v>5.9114299999999996E-3</c:v>
                </c:pt>
                <c:pt idx="60622" formatCode="0.00E+00">
                  <c:v>5.2238600000000003E-3</c:v>
                </c:pt>
                <c:pt idx="60623" formatCode="0.00E+00">
                  <c:v>4.5304400000000002E-3</c:v>
                </c:pt>
                <c:pt idx="60624" formatCode="0.00E+00">
                  <c:v>3.8314899999999999E-3</c:v>
                </c:pt>
                <c:pt idx="60625" formatCode="0.00E+00">
                  <c:v>3.1273799999999999E-3</c:v>
                </c:pt>
                <c:pt idx="60626" formatCode="0.00E+00">
                  <c:v>2.4184800000000002E-3</c:v>
                </c:pt>
                <c:pt idx="60627" formatCode="0.00E+00">
                  <c:v>1.70517E-3</c:v>
                </c:pt>
                <c:pt idx="60628" formatCode="0.00E+00">
                  <c:v>9.878039999999999E-4</c:v>
                </c:pt>
                <c:pt idx="60629" formatCode="0.00E+00">
                  <c:v>2.6681600000000001E-4</c:v>
                </c:pt>
                <c:pt idx="60630" formatCode="0.00E+00">
                  <c:v>-4.57307E-4</c:v>
                </c:pt>
                <c:pt idx="60631" formatCode="0.00E+00">
                  <c:v>-1.18406E-3</c:v>
                </c:pt>
                <c:pt idx="60632" formatCode="0.00E+00">
                  <c:v>-1.9129800000000001E-3</c:v>
                </c:pt>
                <c:pt idx="60633" formatCode="0.00E+00">
                  <c:v>-2.64357E-3</c:v>
                </c:pt>
                <c:pt idx="60634" formatCode="0.00E+00">
                  <c:v>-3.37536E-3</c:v>
                </c:pt>
                <c:pt idx="60635" formatCode="0.00E+00">
                  <c:v>-4.1078399999999998E-3</c:v>
                </c:pt>
                <c:pt idx="60636" formatCode="0.00E+00">
                  <c:v>-4.8405100000000001E-3</c:v>
                </c:pt>
                <c:pt idx="60637" formatCode="0.00E+00">
                  <c:v>-5.5728599999999998E-3</c:v>
                </c:pt>
                <c:pt idx="60638" formatCode="0.00E+00">
                  <c:v>-6.3043200000000004E-3</c:v>
                </c:pt>
                <c:pt idx="60639" formatCode="0.00E+00">
                  <c:v>-7.0342399999999998E-3</c:v>
                </c:pt>
                <c:pt idx="60640" formatCode="0.00E+00">
                  <c:v>-7.7619300000000002E-3</c:v>
                </c:pt>
                <c:pt idx="60641" formatCode="0.00E+00">
                  <c:v>-8.4867099999999997E-3</c:v>
                </c:pt>
                <c:pt idx="60642" formatCode="0.00E+00">
                  <c:v>-9.2080100000000008E-3</c:v>
                </c:pt>
                <c:pt idx="60643" formatCode="0.00E+00">
                  <c:v>-9.9253699999999993E-3</c:v>
                </c:pt>
                <c:pt idx="60644">
                  <c:v>-1.06383E-2</c:v>
                </c:pt>
                <c:pt idx="60645">
                  <c:v>-1.1346200000000001E-2</c:v>
                </c:pt>
                <c:pt idx="60646">
                  <c:v>-1.2048400000000001E-2</c:v>
                </c:pt>
                <c:pt idx="60647">
                  <c:v>-1.2744399999999999E-2</c:v>
                </c:pt>
                <c:pt idx="60648">
                  <c:v>-1.34334E-2</c:v>
                </c:pt>
                <c:pt idx="60649">
                  <c:v>-1.41149E-2</c:v>
                </c:pt>
                <c:pt idx="60650">
                  <c:v>-1.47884E-2</c:v>
                </c:pt>
                <c:pt idx="60651">
                  <c:v>-1.5453E-2</c:v>
                </c:pt>
                <c:pt idx="60652">
                  <c:v>-1.61082E-2</c:v>
                </c:pt>
                <c:pt idx="60653">
                  <c:v>-1.67536E-2</c:v>
                </c:pt>
                <c:pt idx="60654">
                  <c:v>-1.7388299999999999E-2</c:v>
                </c:pt>
                <c:pt idx="60655">
                  <c:v>-1.8011900000000001E-2</c:v>
                </c:pt>
                <c:pt idx="60656">
                  <c:v>-1.8623600000000001E-2</c:v>
                </c:pt>
                <c:pt idx="60657">
                  <c:v>-1.9222699999999999E-2</c:v>
                </c:pt>
                <c:pt idx="60658">
                  <c:v>-1.9808599999999999E-2</c:v>
                </c:pt>
                <c:pt idx="60659">
                  <c:v>-2.0380700000000002E-2</c:v>
                </c:pt>
                <c:pt idx="60660">
                  <c:v>-2.0938499999999999E-2</c:v>
                </c:pt>
                <c:pt idx="60661">
                  <c:v>-2.14811E-2</c:v>
                </c:pt>
                <c:pt idx="60662">
                  <c:v>-2.2008E-2</c:v>
                </c:pt>
                <c:pt idx="60663">
                  <c:v>-2.25186E-2</c:v>
                </c:pt>
                <c:pt idx="60664">
                  <c:v>-2.3012299999999999E-2</c:v>
                </c:pt>
                <c:pt idx="60665">
                  <c:v>-2.34884E-2</c:v>
                </c:pt>
                <c:pt idx="60666">
                  <c:v>-2.3946499999999999E-2</c:v>
                </c:pt>
                <c:pt idx="60667">
                  <c:v>-2.4386000000000001E-2</c:v>
                </c:pt>
                <c:pt idx="60668">
                  <c:v>-2.48062E-2</c:v>
                </c:pt>
                <c:pt idx="60669">
                  <c:v>-2.5206900000000001E-2</c:v>
                </c:pt>
                <c:pt idx="60670">
                  <c:v>-2.5587599999999999E-2</c:v>
                </c:pt>
                <c:pt idx="60671">
                  <c:v>-2.5947700000000001E-2</c:v>
                </c:pt>
                <c:pt idx="60672">
                  <c:v>-2.6286899999999998E-2</c:v>
                </c:pt>
                <c:pt idx="60673">
                  <c:v>-2.66045E-2</c:v>
                </c:pt>
                <c:pt idx="60674">
                  <c:v>-2.69E-2</c:v>
                </c:pt>
                <c:pt idx="60675">
                  <c:v>-2.7172999999999999E-2</c:v>
                </c:pt>
                <c:pt idx="60676">
                  <c:v>-2.7423099999999999E-2</c:v>
                </c:pt>
                <c:pt idx="60677">
                  <c:v>-2.7649799999999999E-2</c:v>
                </c:pt>
                <c:pt idx="60678">
                  <c:v>-2.7852700000000001E-2</c:v>
                </c:pt>
                <c:pt idx="60679">
                  <c:v>-2.8031500000000001E-2</c:v>
                </c:pt>
                <c:pt idx="60680">
                  <c:v>-2.8185600000000002E-2</c:v>
                </c:pt>
                <c:pt idx="60681">
                  <c:v>-2.83149E-2</c:v>
                </c:pt>
                <c:pt idx="60682">
                  <c:v>-2.8419E-2</c:v>
                </c:pt>
                <c:pt idx="60683">
                  <c:v>-2.84979E-2</c:v>
                </c:pt>
                <c:pt idx="60684">
                  <c:v>-2.8551199999999999E-2</c:v>
                </c:pt>
                <c:pt idx="60685">
                  <c:v>-2.85785E-2</c:v>
                </c:pt>
                <c:pt idx="60686">
                  <c:v>-2.8579799999999999E-2</c:v>
                </c:pt>
                <c:pt idx="60687">
                  <c:v>-2.8554699999999999E-2</c:v>
                </c:pt>
                <c:pt idx="60688">
                  <c:v>-2.85031E-2</c:v>
                </c:pt>
                <c:pt idx="60689">
                  <c:v>-2.8424899999999999E-2</c:v>
                </c:pt>
                <c:pt idx="60690">
                  <c:v>-2.8320100000000001E-2</c:v>
                </c:pt>
                <c:pt idx="60691">
                  <c:v>-2.8188499999999998E-2</c:v>
                </c:pt>
                <c:pt idx="60692">
                  <c:v>-2.8029999999999999E-2</c:v>
                </c:pt>
                <c:pt idx="60693">
                  <c:v>-2.7844600000000001E-2</c:v>
                </c:pt>
                <c:pt idx="60694">
                  <c:v>-2.7632400000000001E-2</c:v>
                </c:pt>
                <c:pt idx="60695">
                  <c:v>-2.7393399999999998E-2</c:v>
                </c:pt>
                <c:pt idx="60696">
                  <c:v>-2.7127600000000002E-2</c:v>
                </c:pt>
                <c:pt idx="60697">
                  <c:v>-2.6835100000000001E-2</c:v>
                </c:pt>
                <c:pt idx="60698">
                  <c:v>-2.65162E-2</c:v>
                </c:pt>
                <c:pt idx="60699">
                  <c:v>-2.6171099999999999E-2</c:v>
                </c:pt>
                <c:pt idx="60700">
                  <c:v>-2.58E-2</c:v>
                </c:pt>
                <c:pt idx="60701">
                  <c:v>-2.5403100000000001E-2</c:v>
                </c:pt>
                <c:pt idx="60702">
                  <c:v>-2.4980599999999999E-2</c:v>
                </c:pt>
                <c:pt idx="60703">
                  <c:v>-2.45328E-2</c:v>
                </c:pt>
                <c:pt idx="60704">
                  <c:v>-2.4060100000000001E-2</c:v>
                </c:pt>
                <c:pt idx="60705">
                  <c:v>-2.3562799999999998E-2</c:v>
                </c:pt>
                <c:pt idx="60706">
                  <c:v>-2.3041200000000001E-2</c:v>
                </c:pt>
                <c:pt idx="60707">
                  <c:v>-2.24958E-2</c:v>
                </c:pt>
                <c:pt idx="60708">
                  <c:v>-2.1926899999999999E-2</c:v>
                </c:pt>
                <c:pt idx="60709">
                  <c:v>-2.1334800000000001E-2</c:v>
                </c:pt>
                <c:pt idx="60710">
                  <c:v>-2.0720200000000001E-2</c:v>
                </c:pt>
                <c:pt idx="60711">
                  <c:v>-2.0083299999999998E-2</c:v>
                </c:pt>
                <c:pt idx="60712">
                  <c:v>-1.9424899999999998E-2</c:v>
                </c:pt>
                <c:pt idx="60713">
                  <c:v>-1.8745499999999998E-2</c:v>
                </c:pt>
                <c:pt idx="60714">
                  <c:v>-1.8045800000000001E-2</c:v>
                </c:pt>
                <c:pt idx="60715">
                  <c:v>-1.7326399999999999E-2</c:v>
                </c:pt>
                <c:pt idx="60716">
                  <c:v>-1.6587899999999999E-2</c:v>
                </c:pt>
                <c:pt idx="60717">
                  <c:v>-1.5831000000000001E-2</c:v>
                </c:pt>
                <c:pt idx="60718">
                  <c:v>-1.5056399999999999E-2</c:v>
                </c:pt>
                <c:pt idx="60719">
                  <c:v>-1.42647E-2</c:v>
                </c:pt>
                <c:pt idx="60720">
                  <c:v>-1.34567E-2</c:v>
                </c:pt>
                <c:pt idx="60721">
                  <c:v>-1.26331E-2</c:v>
                </c:pt>
                <c:pt idx="60722">
                  <c:v>-1.1794799999999999E-2</c:v>
                </c:pt>
                <c:pt idx="60723">
                  <c:v>-1.0942500000000001E-2</c:v>
                </c:pt>
                <c:pt idx="60724">
                  <c:v>-1.0076999999999999E-2</c:v>
                </c:pt>
                <c:pt idx="60725" formatCode="0.00E+00">
                  <c:v>-9.1993100000000005E-3</c:v>
                </c:pt>
                <c:pt idx="60726" formatCode="0.00E+00">
                  <c:v>-8.3101400000000006E-3</c:v>
                </c:pt>
                <c:pt idx="60727" formatCode="0.00E+00">
                  <c:v>-7.4105000000000004E-3</c:v>
                </c:pt>
                <c:pt idx="60728" formatCode="0.00E+00">
                  <c:v>-6.5012899999999998E-3</c:v>
                </c:pt>
                <c:pt idx="60729" formatCode="0.00E+00">
                  <c:v>-5.5833999999999996E-3</c:v>
                </c:pt>
                <c:pt idx="60730" formatCode="0.00E+00">
                  <c:v>-4.6577399999999996E-3</c:v>
                </c:pt>
                <c:pt idx="60731" formatCode="0.00E+00">
                  <c:v>-3.7252499999999998E-3</c:v>
                </c:pt>
                <c:pt idx="60732" formatCode="0.00E+00">
                  <c:v>-2.78692E-3</c:v>
                </c:pt>
                <c:pt idx="60733" formatCode="0.00E+00">
                  <c:v>-1.8437200000000001E-3</c:v>
                </c:pt>
                <c:pt idx="60734" formatCode="0.00E+00">
                  <c:v>-8.9663799999999995E-4</c:v>
                </c:pt>
                <c:pt idx="60735" formatCode="0.00E+00">
                  <c:v>5.3365500000000003E-5</c:v>
                </c:pt>
                <c:pt idx="60736" formatCode="0.00E+00">
                  <c:v>1.0053E-3</c:v>
                </c:pt>
                <c:pt idx="60737" formatCode="0.00E+00">
                  <c:v>1.9581799999999999E-3</c:v>
                </c:pt>
                <c:pt idx="60738" formatCode="0.00E+00">
                  <c:v>2.91106E-3</c:v>
                </c:pt>
                <c:pt idx="60739" formatCode="0.00E+00">
                  <c:v>3.86288E-3</c:v>
                </c:pt>
                <c:pt idx="60740" formatCode="0.00E+00">
                  <c:v>4.8125800000000003E-3</c:v>
                </c:pt>
                <c:pt idx="60741" formatCode="0.00E+00">
                  <c:v>5.7591400000000003E-3</c:v>
                </c:pt>
                <c:pt idx="60742" formatCode="0.00E+00">
                  <c:v>6.7016100000000002E-3</c:v>
                </c:pt>
                <c:pt idx="60743" formatCode="0.00E+00">
                  <c:v>7.6390299999999998E-3</c:v>
                </c:pt>
                <c:pt idx="60744" formatCode="0.00E+00">
                  <c:v>8.5703600000000008E-3</c:v>
                </c:pt>
                <c:pt idx="60745" formatCode="0.00E+00">
                  <c:v>9.4946500000000003E-3</c:v>
                </c:pt>
                <c:pt idx="60746">
                  <c:v>1.0410900000000001E-2</c:v>
                </c:pt>
                <c:pt idx="60747">
                  <c:v>1.13182E-2</c:v>
                </c:pt>
                <c:pt idx="60748">
                  <c:v>1.2215500000000001E-2</c:v>
                </c:pt>
                <c:pt idx="60749">
                  <c:v>1.3102000000000001E-2</c:v>
                </c:pt>
                <c:pt idx="60750">
                  <c:v>1.39766E-2</c:v>
                </c:pt>
                <c:pt idx="60751">
                  <c:v>1.48384E-2</c:v>
                </c:pt>
                <c:pt idx="60752">
                  <c:v>1.5686499999999999E-2</c:v>
                </c:pt>
                <c:pt idx="60753">
                  <c:v>1.652E-2</c:v>
                </c:pt>
                <c:pt idx="60754">
                  <c:v>1.7338099999999999E-2</c:v>
                </c:pt>
                <c:pt idx="60755">
                  <c:v>1.814E-2</c:v>
                </c:pt>
                <c:pt idx="60756">
                  <c:v>1.89246E-2</c:v>
                </c:pt>
                <c:pt idx="60757">
                  <c:v>1.9691400000000001E-2</c:v>
                </c:pt>
                <c:pt idx="60758">
                  <c:v>2.0439300000000001E-2</c:v>
                </c:pt>
                <c:pt idx="60759">
                  <c:v>2.1167700000000001E-2</c:v>
                </c:pt>
                <c:pt idx="60760">
                  <c:v>2.1875800000000001E-2</c:v>
                </c:pt>
                <c:pt idx="60761">
                  <c:v>2.2562700000000002E-2</c:v>
                </c:pt>
                <c:pt idx="60762">
                  <c:v>2.3227899999999999E-2</c:v>
                </c:pt>
                <c:pt idx="60763">
                  <c:v>2.3870599999999999E-2</c:v>
                </c:pt>
                <c:pt idx="60764">
                  <c:v>2.4490100000000001E-2</c:v>
                </c:pt>
                <c:pt idx="60765">
                  <c:v>2.5085900000000001E-2</c:v>
                </c:pt>
                <c:pt idx="60766">
                  <c:v>2.5657300000000001E-2</c:v>
                </c:pt>
                <c:pt idx="60767">
                  <c:v>2.6203600000000001E-2</c:v>
                </c:pt>
                <c:pt idx="60768">
                  <c:v>2.6724399999999999E-2</c:v>
                </c:pt>
                <c:pt idx="60769">
                  <c:v>2.72191E-2</c:v>
                </c:pt>
                <c:pt idx="60770">
                  <c:v>2.7687300000000001E-2</c:v>
                </c:pt>
                <c:pt idx="60771">
                  <c:v>2.8128500000000001E-2</c:v>
                </c:pt>
                <c:pt idx="60772">
                  <c:v>2.85422E-2</c:v>
                </c:pt>
                <c:pt idx="60773">
                  <c:v>2.8928100000000002E-2</c:v>
                </c:pt>
                <c:pt idx="60774">
                  <c:v>2.92859E-2</c:v>
                </c:pt>
                <c:pt idx="60775">
                  <c:v>2.9615099999999998E-2</c:v>
                </c:pt>
                <c:pt idx="60776">
                  <c:v>2.9915500000000001E-2</c:v>
                </c:pt>
                <c:pt idx="60777">
                  <c:v>3.01868E-2</c:v>
                </c:pt>
                <c:pt idx="60778">
                  <c:v>3.0428699999999999E-2</c:v>
                </c:pt>
                <c:pt idx="60779">
                  <c:v>3.06412E-2</c:v>
                </c:pt>
                <c:pt idx="60780">
                  <c:v>3.08241E-2</c:v>
                </c:pt>
                <c:pt idx="60781">
                  <c:v>3.09771E-2</c:v>
                </c:pt>
                <c:pt idx="60782">
                  <c:v>3.1100200000000001E-2</c:v>
                </c:pt>
                <c:pt idx="60783">
                  <c:v>3.11934E-2</c:v>
                </c:pt>
                <c:pt idx="60784">
                  <c:v>3.1256600000000002E-2</c:v>
                </c:pt>
                <c:pt idx="60785">
                  <c:v>3.12898E-2</c:v>
                </c:pt>
                <c:pt idx="60786">
                  <c:v>3.1293099999999997E-2</c:v>
                </c:pt>
                <c:pt idx="60787">
                  <c:v>3.1266599999999999E-2</c:v>
                </c:pt>
                <c:pt idx="60788">
                  <c:v>3.1210399999999999E-2</c:v>
                </c:pt>
                <c:pt idx="60789">
                  <c:v>3.1124599999999999E-2</c:v>
                </c:pt>
                <c:pt idx="60790">
                  <c:v>3.1009399999999999E-2</c:v>
                </c:pt>
                <c:pt idx="60791">
                  <c:v>3.0865099999999999E-2</c:v>
                </c:pt>
                <c:pt idx="60792">
                  <c:v>3.0691800000000002E-2</c:v>
                </c:pt>
                <c:pt idx="60793">
                  <c:v>3.049E-2</c:v>
                </c:pt>
                <c:pt idx="60794">
                  <c:v>3.02598E-2</c:v>
                </c:pt>
                <c:pt idx="60795">
                  <c:v>3.0001699999999999E-2</c:v>
                </c:pt>
                <c:pt idx="60796">
                  <c:v>2.9716099999999999E-2</c:v>
                </c:pt>
                <c:pt idx="60797">
                  <c:v>2.94033E-2</c:v>
                </c:pt>
                <c:pt idx="60798">
                  <c:v>2.9063800000000001E-2</c:v>
                </c:pt>
                <c:pt idx="60799">
                  <c:v>2.8698000000000001E-2</c:v>
                </c:pt>
                <c:pt idx="60800">
                  <c:v>2.8306499999999998E-2</c:v>
                </c:pt>
                <c:pt idx="60801">
                  <c:v>2.7889799999999999E-2</c:v>
                </c:pt>
                <c:pt idx="60802">
                  <c:v>2.7448400000000001E-2</c:v>
                </c:pt>
                <c:pt idx="60803">
                  <c:v>2.6983E-2</c:v>
                </c:pt>
                <c:pt idx="60804">
                  <c:v>2.6494E-2</c:v>
                </c:pt>
                <c:pt idx="60805">
                  <c:v>2.59822E-2</c:v>
                </c:pt>
                <c:pt idx="60806">
                  <c:v>2.5448200000000001E-2</c:v>
                </c:pt>
                <c:pt idx="60807">
                  <c:v>2.4892600000000001E-2</c:v>
                </c:pt>
                <c:pt idx="60808">
                  <c:v>2.43162E-2</c:v>
                </c:pt>
                <c:pt idx="60809">
                  <c:v>2.37196E-2</c:v>
                </c:pt>
                <c:pt idx="60810">
                  <c:v>2.3103599999999998E-2</c:v>
                </c:pt>
                <c:pt idx="60811">
                  <c:v>2.24689E-2</c:v>
                </c:pt>
                <c:pt idx="60812">
                  <c:v>2.18164E-2</c:v>
                </c:pt>
                <c:pt idx="60813">
                  <c:v>2.1146700000000001E-2</c:v>
                </c:pt>
                <c:pt idx="60814">
                  <c:v>2.0460699999999998E-2</c:v>
                </c:pt>
                <c:pt idx="60815">
                  <c:v>1.9759200000000001E-2</c:v>
                </c:pt>
                <c:pt idx="60816">
                  <c:v>1.9042900000000001E-2</c:v>
                </c:pt>
                <c:pt idx="60817">
                  <c:v>1.8312700000000001E-2</c:v>
                </c:pt>
                <c:pt idx="60818">
                  <c:v>1.7569499999999998E-2</c:v>
                </c:pt>
                <c:pt idx="60819">
                  <c:v>1.6814099999999998E-2</c:v>
                </c:pt>
                <c:pt idx="60820">
                  <c:v>1.60473E-2</c:v>
                </c:pt>
                <c:pt idx="60821">
                  <c:v>1.52701E-2</c:v>
                </c:pt>
                <c:pt idx="60822">
                  <c:v>1.44832E-2</c:v>
                </c:pt>
                <c:pt idx="60823">
                  <c:v>1.3687599999999999E-2</c:v>
                </c:pt>
                <c:pt idx="60824">
                  <c:v>1.2884100000000001E-2</c:v>
                </c:pt>
                <c:pt idx="60825">
                  <c:v>1.20737E-2</c:v>
                </c:pt>
                <c:pt idx="60826">
                  <c:v>1.12572E-2</c:v>
                </c:pt>
                <c:pt idx="60827">
                  <c:v>1.04355E-2</c:v>
                </c:pt>
                <c:pt idx="60828" formatCode="0.00E+00">
                  <c:v>9.6094400000000003E-3</c:v>
                </c:pt>
                <c:pt idx="60829" formatCode="0.00E+00">
                  <c:v>8.7799499999999999E-3</c:v>
                </c:pt>
                <c:pt idx="60830" formatCode="0.00E+00">
                  <c:v>7.9478900000000009E-3</c:v>
                </c:pt>
                <c:pt idx="60831" formatCode="0.00E+00">
                  <c:v>7.1141299999999998E-3</c:v>
                </c:pt>
                <c:pt idx="60832" formatCode="0.00E+00">
                  <c:v>6.2795400000000001E-3</c:v>
                </c:pt>
                <c:pt idx="60833" formatCode="0.00E+00">
                  <c:v>5.4449700000000004E-3</c:v>
                </c:pt>
                <c:pt idx="60834" formatCode="0.00E+00">
                  <c:v>4.6112899999999997E-3</c:v>
                </c:pt>
                <c:pt idx="60835" formatCode="0.00E+00">
                  <c:v>3.77934E-3</c:v>
                </c:pt>
                <c:pt idx="60836" formatCode="0.00E+00">
                  <c:v>2.9499499999999998E-3</c:v>
                </c:pt>
                <c:pt idx="60837" formatCode="0.00E+00">
                  <c:v>2.1239399999999999E-3</c:v>
                </c:pt>
                <c:pt idx="60838" formatCode="0.00E+00">
                  <c:v>1.3021199999999999E-3</c:v>
                </c:pt>
                <c:pt idx="60839" formatCode="0.00E+00">
                  <c:v>4.8529900000000002E-4</c:v>
                </c:pt>
                <c:pt idx="60840" formatCode="0.00E+00">
                  <c:v>-3.2574200000000001E-4</c:v>
                </c:pt>
                <c:pt idx="60841" formatCode="0.00E+00">
                  <c:v>-1.1302300000000001E-3</c:v>
                </c:pt>
                <c:pt idx="60842" formatCode="0.00E+00">
                  <c:v>-1.9274100000000001E-3</c:v>
                </c:pt>
                <c:pt idx="60843" formatCode="0.00E+00">
                  <c:v>-2.7165399999999999E-3</c:v>
                </c:pt>
                <c:pt idx="60844" formatCode="0.00E+00">
                  <c:v>-3.4968999999999998E-3</c:v>
                </c:pt>
                <c:pt idx="60845" formatCode="0.00E+00">
                  <c:v>-4.2677899999999996E-3</c:v>
                </c:pt>
                <c:pt idx="60846" formatCode="0.00E+00">
                  <c:v>-5.0285099999999999E-3</c:v>
                </c:pt>
                <c:pt idx="60847" formatCode="0.00E+00">
                  <c:v>-5.7783899999999996E-3</c:v>
                </c:pt>
                <c:pt idx="60848" formatCode="0.00E+00">
                  <c:v>-6.5167999999999997E-3</c:v>
                </c:pt>
                <c:pt idx="60849" formatCode="0.00E+00">
                  <c:v>-7.2430999999999997E-3</c:v>
                </c:pt>
                <c:pt idx="60850" formatCode="0.00E+00">
                  <c:v>-7.9566800000000007E-3</c:v>
                </c:pt>
                <c:pt idx="60851" formatCode="0.00E+00">
                  <c:v>-8.65696E-3</c:v>
                </c:pt>
                <c:pt idx="60852" formatCode="0.00E+00">
                  <c:v>-9.3433800000000001E-3</c:v>
                </c:pt>
                <c:pt idx="60853">
                  <c:v>-1.0015400000000001E-2</c:v>
                </c:pt>
                <c:pt idx="60854">
                  <c:v>-1.06725E-2</c:v>
                </c:pt>
                <c:pt idx="60855">
                  <c:v>-1.13142E-2</c:v>
                </c:pt>
                <c:pt idx="60856">
                  <c:v>-1.19399E-2</c:v>
                </c:pt>
                <c:pt idx="60857">
                  <c:v>-1.25494E-2</c:v>
                </c:pt>
                <c:pt idx="60858">
                  <c:v>-1.31421E-2</c:v>
                </c:pt>
                <c:pt idx="60859">
                  <c:v>-1.3717699999999999E-2</c:v>
                </c:pt>
                <c:pt idx="60860">
                  <c:v>-1.4275700000000001E-2</c:v>
                </c:pt>
                <c:pt idx="60861">
                  <c:v>-1.48159E-2</c:v>
                </c:pt>
                <c:pt idx="60862">
                  <c:v>-1.53378E-2</c:v>
                </c:pt>
                <c:pt idx="60863">
                  <c:v>-1.5841299999999999E-2</c:v>
                </c:pt>
                <c:pt idx="60864">
                  <c:v>-1.63261E-2</c:v>
                </c:pt>
                <c:pt idx="60865">
                  <c:v>-1.6791799999999999E-2</c:v>
                </c:pt>
                <c:pt idx="60866">
                  <c:v>-1.7238300000000002E-2</c:v>
                </c:pt>
                <c:pt idx="60867">
                  <c:v>-1.7665400000000001E-2</c:v>
                </c:pt>
                <c:pt idx="60868">
                  <c:v>-1.8072899999999999E-2</c:v>
                </c:pt>
                <c:pt idx="60869">
                  <c:v>-1.84607E-2</c:v>
                </c:pt>
                <c:pt idx="60870">
                  <c:v>-1.8828600000000001E-2</c:v>
                </c:pt>
                <c:pt idx="60871">
                  <c:v>-1.9176599999999999E-2</c:v>
                </c:pt>
                <c:pt idx="60872">
                  <c:v>-1.95046E-2</c:v>
                </c:pt>
                <c:pt idx="60873">
                  <c:v>-1.98125E-2</c:v>
                </c:pt>
                <c:pt idx="60874">
                  <c:v>-2.0100300000000001E-2</c:v>
                </c:pt>
                <c:pt idx="60875">
                  <c:v>-2.03681E-2</c:v>
                </c:pt>
                <c:pt idx="60876">
                  <c:v>-2.06158E-2</c:v>
                </c:pt>
                <c:pt idx="60877">
                  <c:v>-2.0843500000000001E-2</c:v>
                </c:pt>
                <c:pt idx="60878">
                  <c:v>-2.1051199999999999E-2</c:v>
                </c:pt>
                <c:pt idx="60879">
                  <c:v>-2.12391E-2</c:v>
                </c:pt>
                <c:pt idx="60880">
                  <c:v>-2.1407300000000001E-2</c:v>
                </c:pt>
                <c:pt idx="60881">
                  <c:v>-2.1555899999999999E-2</c:v>
                </c:pt>
                <c:pt idx="60882">
                  <c:v>-2.1684999999999999E-2</c:v>
                </c:pt>
                <c:pt idx="60883">
                  <c:v>-2.1794899999999999E-2</c:v>
                </c:pt>
                <c:pt idx="60884">
                  <c:v>-2.1885700000000001E-2</c:v>
                </c:pt>
                <c:pt idx="60885">
                  <c:v>-2.1957600000000001E-2</c:v>
                </c:pt>
                <c:pt idx="60886">
                  <c:v>-2.20109E-2</c:v>
                </c:pt>
                <c:pt idx="60887">
                  <c:v>-2.2045800000000001E-2</c:v>
                </c:pt>
                <c:pt idx="60888">
                  <c:v>-2.2062499999999999E-2</c:v>
                </c:pt>
                <c:pt idx="60889">
                  <c:v>-2.2061399999999998E-2</c:v>
                </c:pt>
                <c:pt idx="60890">
                  <c:v>-2.2042800000000001E-2</c:v>
                </c:pt>
                <c:pt idx="60891">
                  <c:v>-2.2006899999999999E-2</c:v>
                </c:pt>
                <c:pt idx="60892">
                  <c:v>-2.1954100000000001E-2</c:v>
                </c:pt>
                <c:pt idx="60893">
                  <c:v>-2.1884600000000001E-2</c:v>
                </c:pt>
                <c:pt idx="60894">
                  <c:v>-2.1798999999999999E-2</c:v>
                </c:pt>
                <c:pt idx="60895">
                  <c:v>-2.1697399999999999E-2</c:v>
                </c:pt>
                <c:pt idx="60896">
                  <c:v>-2.15803E-2</c:v>
                </c:pt>
                <c:pt idx="60897">
                  <c:v>-2.1448100000000001E-2</c:v>
                </c:pt>
                <c:pt idx="60898">
                  <c:v>-2.1301199999999999E-2</c:v>
                </c:pt>
                <c:pt idx="60899">
                  <c:v>-2.11398E-2</c:v>
                </c:pt>
                <c:pt idx="60900">
                  <c:v>-2.09645E-2</c:v>
                </c:pt>
                <c:pt idx="60901">
                  <c:v>-2.0775700000000001E-2</c:v>
                </c:pt>
                <c:pt idx="60902">
                  <c:v>-2.05738E-2</c:v>
                </c:pt>
                <c:pt idx="60903">
                  <c:v>-2.0359100000000002E-2</c:v>
                </c:pt>
                <c:pt idx="60904">
                  <c:v>-2.01321E-2</c:v>
                </c:pt>
                <c:pt idx="60905">
                  <c:v>-1.9893299999999999E-2</c:v>
                </c:pt>
                <c:pt idx="60906">
                  <c:v>-1.96431E-2</c:v>
                </c:pt>
                <c:pt idx="60907">
                  <c:v>-1.9381900000000001E-2</c:v>
                </c:pt>
                <c:pt idx="60908">
                  <c:v>-1.9110100000000001E-2</c:v>
                </c:pt>
                <c:pt idx="60909">
                  <c:v>-1.8828299999999999E-2</c:v>
                </c:pt>
                <c:pt idx="60910">
                  <c:v>-1.85367E-2</c:v>
                </c:pt>
                <c:pt idx="60911">
                  <c:v>-1.8235899999999999E-2</c:v>
                </c:pt>
                <c:pt idx="60912">
                  <c:v>-1.7926299999999999E-2</c:v>
                </c:pt>
                <c:pt idx="60913">
                  <c:v>-1.76083E-2</c:v>
                </c:pt>
                <c:pt idx="60914">
                  <c:v>-1.72823E-2</c:v>
                </c:pt>
                <c:pt idx="60915">
                  <c:v>-1.69488E-2</c:v>
                </c:pt>
                <c:pt idx="60916">
                  <c:v>-1.66082E-2</c:v>
                </c:pt>
                <c:pt idx="60917">
                  <c:v>-1.6261000000000001E-2</c:v>
                </c:pt>
                <c:pt idx="60918">
                  <c:v>-1.5907399999999999E-2</c:v>
                </c:pt>
                <c:pt idx="60919">
                  <c:v>-1.5547999999999999E-2</c:v>
                </c:pt>
                <c:pt idx="60920">
                  <c:v>-1.51831E-2</c:v>
                </c:pt>
                <c:pt idx="60921">
                  <c:v>-1.48132E-2</c:v>
                </c:pt>
                <c:pt idx="60922">
                  <c:v>-1.4438599999999999E-2</c:v>
                </c:pt>
                <c:pt idx="60923">
                  <c:v>-1.40596E-2</c:v>
                </c:pt>
                <c:pt idx="60924">
                  <c:v>-1.36767E-2</c:v>
                </c:pt>
                <c:pt idx="60925">
                  <c:v>-1.32903E-2</c:v>
                </c:pt>
                <c:pt idx="60926">
                  <c:v>-1.29006E-2</c:v>
                </c:pt>
                <c:pt idx="60927">
                  <c:v>-1.2508E-2</c:v>
                </c:pt>
                <c:pt idx="60928">
                  <c:v>-1.2113000000000001E-2</c:v>
                </c:pt>
                <c:pt idx="60929">
                  <c:v>-1.17156E-2</c:v>
                </c:pt>
                <c:pt idx="60930">
                  <c:v>-1.1316400000000001E-2</c:v>
                </c:pt>
                <c:pt idx="60931">
                  <c:v>-1.0915599999999999E-2</c:v>
                </c:pt>
                <c:pt idx="60932">
                  <c:v>-1.05135E-2</c:v>
                </c:pt>
                <c:pt idx="60933">
                  <c:v>-1.01104E-2</c:v>
                </c:pt>
                <c:pt idx="60934" formatCode="0.00E+00">
                  <c:v>-9.7065399999999996E-3</c:v>
                </c:pt>
                <c:pt idx="60935" formatCode="0.00E+00">
                  <c:v>-9.3022000000000001E-3</c:v>
                </c:pt>
                <c:pt idx="60936" formatCode="0.00E+00">
                  <c:v>-8.8976300000000001E-3</c:v>
                </c:pt>
                <c:pt idx="60937" formatCode="0.00E+00">
                  <c:v>-8.4930600000000002E-3</c:v>
                </c:pt>
                <c:pt idx="60938" formatCode="0.00E+00">
                  <c:v>-8.0887400000000005E-3</c:v>
                </c:pt>
                <c:pt idx="60939" formatCode="0.00E+00">
                  <c:v>-7.6848799999999998E-3</c:v>
                </c:pt>
                <c:pt idx="60940" formatCode="0.00E+00">
                  <c:v>-7.2816799999999996E-3</c:v>
                </c:pt>
                <c:pt idx="60941" formatCode="0.00E+00">
                  <c:v>-6.8793400000000003E-3</c:v>
                </c:pt>
                <c:pt idx="60942" formatCode="0.00E+00">
                  <c:v>-6.47805E-3</c:v>
                </c:pt>
                <c:pt idx="60943" formatCode="0.00E+00">
                  <c:v>-6.0779900000000001E-3</c:v>
                </c:pt>
                <c:pt idx="60944" formatCode="0.00E+00">
                  <c:v>-5.6793E-3</c:v>
                </c:pt>
                <c:pt idx="60945" formatCode="0.00E+00">
                  <c:v>-5.2821600000000002E-3</c:v>
                </c:pt>
                <c:pt idx="60946" formatCode="0.00E+00">
                  <c:v>-4.8866999999999999E-3</c:v>
                </c:pt>
                <c:pt idx="60947" formatCode="0.00E+00">
                  <c:v>-4.4930400000000002E-3</c:v>
                </c:pt>
                <c:pt idx="60948" formatCode="0.00E+00">
                  <c:v>-4.1013300000000003E-3</c:v>
                </c:pt>
                <c:pt idx="60949" formatCode="0.00E+00">
                  <c:v>-3.7116499999999999E-3</c:v>
                </c:pt>
                <c:pt idx="60950" formatCode="0.00E+00">
                  <c:v>-3.3241299999999998E-3</c:v>
                </c:pt>
                <c:pt idx="60951" formatCode="0.00E+00">
                  <c:v>-2.9388600000000002E-3</c:v>
                </c:pt>
                <c:pt idx="60952" formatCode="0.00E+00">
                  <c:v>-2.5559100000000002E-3</c:v>
                </c:pt>
                <c:pt idx="60953" formatCode="0.00E+00">
                  <c:v>-2.1753599999999999E-3</c:v>
                </c:pt>
                <c:pt idx="60954" formatCode="0.00E+00">
                  <c:v>-1.79729E-3</c:v>
                </c:pt>
                <c:pt idx="60955" formatCode="0.00E+00">
                  <c:v>-1.4217500000000001E-3</c:v>
                </c:pt>
                <c:pt idx="60956" formatCode="0.00E+00">
                  <c:v>-1.04879E-3</c:v>
                </c:pt>
                <c:pt idx="60957" formatCode="0.00E+00">
                  <c:v>-6.7846499999999995E-4</c:v>
                </c:pt>
                <c:pt idx="60958" formatCode="0.00E+00">
                  <c:v>-3.1080600000000001E-4</c:v>
                </c:pt>
                <c:pt idx="60959" formatCode="0.00E+00">
                  <c:v>5.4154699999999998E-5</c:v>
                </c:pt>
                <c:pt idx="60960" formatCode="0.00E+00">
                  <c:v>4.1638899999999997E-4</c:v>
                </c:pt>
                <c:pt idx="60961" formatCode="0.00E+00">
                  <c:v>7.7587800000000003E-4</c:v>
                </c:pt>
                <c:pt idx="60962" formatCode="0.00E+00">
                  <c:v>1.13261E-3</c:v>
                </c:pt>
                <c:pt idx="60963" formatCode="0.00E+00">
                  <c:v>1.4865600000000001E-3</c:v>
                </c:pt>
                <c:pt idx="60964" formatCode="0.00E+00">
                  <c:v>1.83774E-3</c:v>
                </c:pt>
                <c:pt idx="60965" formatCode="0.00E+00">
                  <c:v>2.1861300000000001E-3</c:v>
                </c:pt>
                <c:pt idx="60966" formatCode="0.00E+00">
                  <c:v>2.5317500000000001E-3</c:v>
                </c:pt>
                <c:pt idx="60967" formatCode="0.00E+00">
                  <c:v>2.8745799999999998E-3</c:v>
                </c:pt>
                <c:pt idx="60968" formatCode="0.00E+00">
                  <c:v>3.2146499999999999E-3</c:v>
                </c:pt>
                <c:pt idx="60969" formatCode="0.00E+00">
                  <c:v>3.55194E-3</c:v>
                </c:pt>
                <c:pt idx="60970" formatCode="0.00E+00">
                  <c:v>3.8864899999999998E-3</c:v>
                </c:pt>
                <c:pt idx="60971" formatCode="0.00E+00">
                  <c:v>4.2182799999999996E-3</c:v>
                </c:pt>
                <c:pt idx="60972" formatCode="0.00E+00">
                  <c:v>4.5473400000000004E-3</c:v>
                </c:pt>
                <c:pt idx="60973" formatCode="0.00E+00">
                  <c:v>4.8736700000000001E-3</c:v>
                </c:pt>
                <c:pt idx="60974" formatCode="0.00E+00">
                  <c:v>5.1972800000000003E-3</c:v>
                </c:pt>
                <c:pt idx="60975" formatCode="0.00E+00">
                  <c:v>5.5181800000000001E-3</c:v>
                </c:pt>
                <c:pt idx="60976" formatCode="0.00E+00">
                  <c:v>5.8363699999999996E-3</c:v>
                </c:pt>
                <c:pt idx="60977" formatCode="0.00E+00">
                  <c:v>6.1518700000000003E-3</c:v>
                </c:pt>
                <c:pt idx="60978" formatCode="0.00E+00">
                  <c:v>6.4646800000000004E-3</c:v>
                </c:pt>
                <c:pt idx="60979" formatCode="0.00E+00">
                  <c:v>6.7747900000000002E-3</c:v>
                </c:pt>
                <c:pt idx="60980" formatCode="0.00E+00">
                  <c:v>7.0822000000000003E-3</c:v>
                </c:pt>
                <c:pt idx="60981" formatCode="0.00E+00">
                  <c:v>7.3869000000000001E-3</c:v>
                </c:pt>
                <c:pt idx="60982" formatCode="0.00E+00">
                  <c:v>7.6888900000000003E-3</c:v>
                </c:pt>
                <c:pt idx="60983" formatCode="0.00E+00">
                  <c:v>7.9881499999999994E-3</c:v>
                </c:pt>
                <c:pt idx="60984" formatCode="0.00E+00">
                  <c:v>8.2846599999999992E-3</c:v>
                </c:pt>
                <c:pt idx="60985" formatCode="0.00E+00">
                  <c:v>8.5783999999999999E-3</c:v>
                </c:pt>
                <c:pt idx="60986" formatCode="0.00E+00">
                  <c:v>8.8693299999999999E-3</c:v>
                </c:pt>
                <c:pt idx="60987" formatCode="0.00E+00">
                  <c:v>9.1574199999999994E-3</c:v>
                </c:pt>
                <c:pt idx="60988" formatCode="0.00E+00">
                  <c:v>9.4426300000000005E-3</c:v>
                </c:pt>
                <c:pt idx="60989" formatCode="0.00E+00">
                  <c:v>9.7249099999999998E-3</c:v>
                </c:pt>
                <c:pt idx="60990">
                  <c:v>1.00042E-2</c:v>
                </c:pt>
                <c:pt idx="60991">
                  <c:v>1.02805E-2</c:v>
                </c:pt>
                <c:pt idx="60992">
                  <c:v>1.05536E-2</c:v>
                </c:pt>
                <c:pt idx="60993">
                  <c:v>1.0823599999999999E-2</c:v>
                </c:pt>
                <c:pt idx="60994">
                  <c:v>1.1090300000000001E-2</c:v>
                </c:pt>
                <c:pt idx="60995">
                  <c:v>1.13536E-2</c:v>
                </c:pt>
                <c:pt idx="60996">
                  <c:v>1.16136E-2</c:v>
                </c:pt>
                <c:pt idx="60997">
                  <c:v>1.1869899999999999E-2</c:v>
                </c:pt>
                <c:pt idx="60998">
                  <c:v>1.2122600000000001E-2</c:v>
                </c:pt>
                <c:pt idx="60999">
                  <c:v>1.2371500000000001E-2</c:v>
                </c:pt>
                <c:pt idx="61000">
                  <c:v>1.2616499999999999E-2</c:v>
                </c:pt>
                <c:pt idx="61001">
                  <c:v>1.2857499999999999E-2</c:v>
                </c:pt>
                <c:pt idx="61002">
                  <c:v>1.30942E-2</c:v>
                </c:pt>
                <c:pt idx="61003">
                  <c:v>1.33267E-2</c:v>
                </c:pt>
                <c:pt idx="61004">
                  <c:v>1.3554699999999999E-2</c:v>
                </c:pt>
                <c:pt idx="61005">
                  <c:v>1.3778E-2</c:v>
                </c:pt>
                <c:pt idx="61006">
                  <c:v>1.39965E-2</c:v>
                </c:pt>
                <c:pt idx="61007">
                  <c:v>1.421E-2</c:v>
                </c:pt>
                <c:pt idx="61008">
                  <c:v>1.44184E-2</c:v>
                </c:pt>
                <c:pt idx="61009">
                  <c:v>1.46213E-2</c:v>
                </c:pt>
                <c:pt idx="61010">
                  <c:v>1.4818700000000001E-2</c:v>
                </c:pt>
                <c:pt idx="61011">
                  <c:v>1.50104E-2</c:v>
                </c:pt>
                <c:pt idx="61012">
                  <c:v>1.5195999999999999E-2</c:v>
                </c:pt>
                <c:pt idx="61013">
                  <c:v>1.53755E-2</c:v>
                </c:pt>
                <c:pt idx="61014">
                  <c:v>1.5548599999999999E-2</c:v>
                </c:pt>
                <c:pt idx="61015">
                  <c:v>1.5715E-2</c:v>
                </c:pt>
                <c:pt idx="61016">
                  <c:v>1.5874599999999999E-2</c:v>
                </c:pt>
                <c:pt idx="61017">
                  <c:v>1.6027099999999999E-2</c:v>
                </c:pt>
                <c:pt idx="61018">
                  <c:v>1.6172300000000001E-2</c:v>
                </c:pt>
                <c:pt idx="61019">
                  <c:v>1.6310000000000002E-2</c:v>
                </c:pt>
                <c:pt idx="61020">
                  <c:v>1.6439800000000001E-2</c:v>
                </c:pt>
                <c:pt idx="61021">
                  <c:v>1.6561599999999999E-2</c:v>
                </c:pt>
                <c:pt idx="61022">
                  <c:v>1.6675100000000002E-2</c:v>
                </c:pt>
                <c:pt idx="61023">
                  <c:v>1.678E-2</c:v>
                </c:pt>
                <c:pt idx="61024">
                  <c:v>1.6876200000000001E-2</c:v>
                </c:pt>
                <c:pt idx="61025">
                  <c:v>1.69634E-2</c:v>
                </c:pt>
                <c:pt idx="61026">
                  <c:v>1.7041199999999999E-2</c:v>
                </c:pt>
                <c:pt idx="61027">
                  <c:v>1.7109599999999999E-2</c:v>
                </c:pt>
                <c:pt idx="61028">
                  <c:v>1.7168200000000002E-2</c:v>
                </c:pt>
                <c:pt idx="61029">
                  <c:v>1.7216800000000001E-2</c:v>
                </c:pt>
                <c:pt idx="61030">
                  <c:v>1.7255199999999998E-2</c:v>
                </c:pt>
                <c:pt idx="61031">
                  <c:v>1.7283E-2</c:v>
                </c:pt>
                <c:pt idx="61032">
                  <c:v>1.7300200000000002E-2</c:v>
                </c:pt>
                <c:pt idx="61033">
                  <c:v>1.73064E-2</c:v>
                </c:pt>
                <c:pt idx="61034">
                  <c:v>1.7301500000000001E-2</c:v>
                </c:pt>
                <c:pt idx="61035">
                  <c:v>1.7285200000000001E-2</c:v>
                </c:pt>
                <c:pt idx="61036">
                  <c:v>1.72573E-2</c:v>
                </c:pt>
                <c:pt idx="61037">
                  <c:v>1.72176E-2</c:v>
                </c:pt>
                <c:pt idx="61038">
                  <c:v>1.7166000000000001E-2</c:v>
                </c:pt>
                <c:pt idx="61039">
                  <c:v>1.7102099999999999E-2</c:v>
                </c:pt>
                <c:pt idx="61040">
                  <c:v>1.70259E-2</c:v>
                </c:pt>
                <c:pt idx="61041">
                  <c:v>1.6937199999999999E-2</c:v>
                </c:pt>
                <c:pt idx="61042">
                  <c:v>1.6835800000000001E-2</c:v>
                </c:pt>
                <c:pt idx="61043">
                  <c:v>1.67215E-2</c:v>
                </c:pt>
                <c:pt idx="61044">
                  <c:v>1.6594299999999999E-2</c:v>
                </c:pt>
                <c:pt idx="61045">
                  <c:v>1.64539E-2</c:v>
                </c:pt>
                <c:pt idx="61046">
                  <c:v>1.63004E-2</c:v>
                </c:pt>
                <c:pt idx="61047">
                  <c:v>1.6133499999999999E-2</c:v>
                </c:pt>
                <c:pt idx="61048">
                  <c:v>1.5953100000000001E-2</c:v>
                </c:pt>
                <c:pt idx="61049">
                  <c:v>1.57593E-2</c:v>
                </c:pt>
                <c:pt idx="61050">
                  <c:v>1.55519E-2</c:v>
                </c:pt>
                <c:pt idx="61051">
                  <c:v>1.5330999999999999E-2</c:v>
                </c:pt>
                <c:pt idx="61052">
                  <c:v>1.50963E-2</c:v>
                </c:pt>
                <c:pt idx="61053">
                  <c:v>1.4848E-2</c:v>
                </c:pt>
                <c:pt idx="61054">
                  <c:v>1.4586E-2</c:v>
                </c:pt>
                <c:pt idx="61055">
                  <c:v>1.4310399999999999E-2</c:v>
                </c:pt>
                <c:pt idx="61056">
                  <c:v>1.40211E-2</c:v>
                </c:pt>
                <c:pt idx="61057">
                  <c:v>1.3718299999999999E-2</c:v>
                </c:pt>
                <c:pt idx="61058">
                  <c:v>1.34019E-2</c:v>
                </c:pt>
                <c:pt idx="61059">
                  <c:v>1.30721E-2</c:v>
                </c:pt>
                <c:pt idx="61060">
                  <c:v>1.27289E-2</c:v>
                </c:pt>
                <c:pt idx="61061">
                  <c:v>1.23725E-2</c:v>
                </c:pt>
                <c:pt idx="61062">
                  <c:v>1.2003E-2</c:v>
                </c:pt>
                <c:pt idx="61063">
                  <c:v>1.1620500000000001E-2</c:v>
                </c:pt>
                <c:pt idx="61064">
                  <c:v>1.1225199999999999E-2</c:v>
                </c:pt>
                <c:pt idx="61065">
                  <c:v>1.08174E-2</c:v>
                </c:pt>
                <c:pt idx="61066">
                  <c:v>1.0397099999999999E-2</c:v>
                </c:pt>
                <c:pt idx="61067" formatCode="0.00E+00">
                  <c:v>9.9646500000000002E-3</c:v>
                </c:pt>
                <c:pt idx="61068" formatCode="0.00E+00">
                  <c:v>9.5202700000000008E-3</c:v>
                </c:pt>
                <c:pt idx="61069" formatCode="0.00E+00">
                  <c:v>9.0642199999999996E-3</c:v>
                </c:pt>
                <c:pt idx="61070" formatCode="0.00E+00">
                  <c:v>8.5967700000000001E-3</c:v>
                </c:pt>
                <c:pt idx="61071" formatCode="0.00E+00">
                  <c:v>8.1182100000000007E-3</c:v>
                </c:pt>
                <c:pt idx="61072" formatCode="0.00E+00">
                  <c:v>7.6288600000000003E-3</c:v>
                </c:pt>
                <c:pt idx="61073" formatCode="0.00E+00">
                  <c:v>7.1290499999999996E-3</c:v>
                </c:pt>
                <c:pt idx="61074" formatCode="0.00E+00">
                  <c:v>6.6191399999999999E-3</c:v>
                </c:pt>
                <c:pt idx="61075" formatCode="0.00E+00">
                  <c:v>6.09948E-3</c:v>
                </c:pt>
                <c:pt idx="61076" formatCode="0.00E+00">
                  <c:v>5.5704600000000002E-3</c:v>
                </c:pt>
                <c:pt idx="61077" formatCode="0.00E+00">
                  <c:v>5.0324799999999998E-3</c:v>
                </c:pt>
                <c:pt idx="61078" formatCode="0.00E+00">
                  <c:v>4.4859499999999998E-3</c:v>
                </c:pt>
                <c:pt idx="61079" formatCode="0.00E+00">
                  <c:v>3.9313200000000003E-3</c:v>
                </c:pt>
                <c:pt idx="61080" formatCode="0.00E+00">
                  <c:v>3.3690299999999999E-3</c:v>
                </c:pt>
                <c:pt idx="61081" formatCode="0.00E+00">
                  <c:v>2.79955E-3</c:v>
                </c:pt>
                <c:pt idx="61082" formatCode="0.00E+00">
                  <c:v>2.2233499999999998E-3</c:v>
                </c:pt>
                <c:pt idx="61083" formatCode="0.00E+00">
                  <c:v>1.64094E-3</c:v>
                </c:pt>
                <c:pt idx="61084" formatCode="0.00E+00">
                  <c:v>1.0528099999999999E-3</c:v>
                </c:pt>
                <c:pt idx="61085" formatCode="0.00E+00">
                  <c:v>4.5950199999999998E-4</c:v>
                </c:pt>
                <c:pt idx="61086" formatCode="0.00E+00">
                  <c:v>-1.3846099999999999E-4</c:v>
                </c:pt>
                <c:pt idx="61087" formatCode="0.00E+00">
                  <c:v>-7.4052700000000005E-4</c:v>
                </c:pt>
                <c:pt idx="61088" formatCode="0.00E+00">
                  <c:v>-1.34614E-3</c:v>
                </c:pt>
                <c:pt idx="61089" formatCode="0.00E+00">
                  <c:v>-1.9547200000000001E-3</c:v>
                </c:pt>
                <c:pt idx="61090" formatCode="0.00E+00">
                  <c:v>-2.5656799999999999E-3</c:v>
                </c:pt>
                <c:pt idx="61091" formatCode="0.00E+00">
                  <c:v>-3.1784500000000002E-3</c:v>
                </c:pt>
                <c:pt idx="61092" formatCode="0.00E+00">
                  <c:v>-3.79241E-3</c:v>
                </c:pt>
                <c:pt idx="61093" formatCode="0.00E+00">
                  <c:v>-4.4069599999999997E-3</c:v>
                </c:pt>
                <c:pt idx="61094" formatCode="0.00E+00">
                  <c:v>-5.02148E-3</c:v>
                </c:pt>
                <c:pt idx="61095" formatCode="0.00E+00">
                  <c:v>-5.63534E-3</c:v>
                </c:pt>
                <c:pt idx="61096" formatCode="0.00E+00">
                  <c:v>-6.2479199999999997E-3</c:v>
                </c:pt>
                <c:pt idx="61097" formatCode="0.00E+00">
                  <c:v>-6.8585699999999996E-3</c:v>
                </c:pt>
                <c:pt idx="61098" formatCode="0.00E+00">
                  <c:v>-7.46665E-3</c:v>
                </c:pt>
                <c:pt idx="61099" formatCode="0.00E+00">
                  <c:v>-8.0715300000000004E-3</c:v>
                </c:pt>
                <c:pt idx="61100" formatCode="0.00E+00">
                  <c:v>-8.6725499999999994E-3</c:v>
                </c:pt>
                <c:pt idx="61101" formatCode="0.00E+00">
                  <c:v>-9.2690700000000008E-3</c:v>
                </c:pt>
                <c:pt idx="61102" formatCode="0.00E+00">
                  <c:v>-9.8604299999999999E-3</c:v>
                </c:pt>
                <c:pt idx="61103">
                  <c:v>-1.0446E-2</c:v>
                </c:pt>
                <c:pt idx="61104">
                  <c:v>-1.1025099999999999E-2</c:v>
                </c:pt>
                <c:pt idx="61105">
                  <c:v>-1.1597E-2</c:v>
                </c:pt>
                <c:pt idx="61106">
                  <c:v>-1.21613E-2</c:v>
                </c:pt>
                <c:pt idx="61107">
                  <c:v>-1.27171E-2</c:v>
                </c:pt>
                <c:pt idx="61108">
                  <c:v>-1.32639E-2</c:v>
                </c:pt>
                <c:pt idx="61109">
                  <c:v>-1.3801000000000001E-2</c:v>
                </c:pt>
                <c:pt idx="61110">
                  <c:v>-1.43278E-2</c:v>
                </c:pt>
                <c:pt idx="61111">
                  <c:v>-1.48436E-2</c:v>
                </c:pt>
                <c:pt idx="61112">
                  <c:v>-1.5348000000000001E-2</c:v>
                </c:pt>
                <c:pt idx="61113">
                  <c:v>-1.5840099999999999E-2</c:v>
                </c:pt>
                <c:pt idx="61114">
                  <c:v>-1.63196E-2</c:v>
                </c:pt>
                <c:pt idx="61115">
                  <c:v>-1.6785700000000001E-2</c:v>
                </c:pt>
                <c:pt idx="61116">
                  <c:v>-1.72379E-2</c:v>
                </c:pt>
                <c:pt idx="61117">
                  <c:v>-1.76756E-2</c:v>
                </c:pt>
                <c:pt idx="61118">
                  <c:v>-1.8098300000000001E-2</c:v>
                </c:pt>
                <c:pt idx="61119">
                  <c:v>-1.8505500000000001E-2</c:v>
                </c:pt>
                <c:pt idx="61120">
                  <c:v>-1.88966E-2</c:v>
                </c:pt>
                <c:pt idx="61121">
                  <c:v>-1.9271099999999999E-2</c:v>
                </c:pt>
                <c:pt idx="61122">
                  <c:v>-1.96285E-2</c:v>
                </c:pt>
                <c:pt idx="61123">
                  <c:v>-1.9968400000000001E-2</c:v>
                </c:pt>
                <c:pt idx="61124">
                  <c:v>-2.0290300000000001E-2</c:v>
                </c:pt>
                <c:pt idx="61125">
                  <c:v>-2.05937E-2</c:v>
                </c:pt>
                <c:pt idx="61126">
                  <c:v>-2.0878299999999999E-2</c:v>
                </c:pt>
                <c:pt idx="61127">
                  <c:v>-2.1143700000000001E-2</c:v>
                </c:pt>
                <c:pt idx="61128">
                  <c:v>-2.1389399999999999E-2</c:v>
                </c:pt>
                <c:pt idx="61129">
                  <c:v>-2.1615200000000001E-2</c:v>
                </c:pt>
                <c:pt idx="61130">
                  <c:v>-2.1820599999999999E-2</c:v>
                </c:pt>
                <c:pt idx="61131">
                  <c:v>-2.2005400000000001E-2</c:v>
                </c:pt>
                <c:pt idx="61132">
                  <c:v>-2.2169299999999999E-2</c:v>
                </c:pt>
                <c:pt idx="61133">
                  <c:v>-2.2312100000000001E-2</c:v>
                </c:pt>
                <c:pt idx="61134">
                  <c:v>-2.2433399999999999E-2</c:v>
                </c:pt>
                <c:pt idx="61135">
                  <c:v>-2.2533000000000001E-2</c:v>
                </c:pt>
                <c:pt idx="61136">
                  <c:v>-2.26108E-2</c:v>
                </c:pt>
                <c:pt idx="61137">
                  <c:v>-2.2666700000000001E-2</c:v>
                </c:pt>
                <c:pt idx="61138">
                  <c:v>-2.2700399999999999E-2</c:v>
                </c:pt>
                <c:pt idx="61139">
                  <c:v>-2.2711800000000001E-2</c:v>
                </c:pt>
                <c:pt idx="61140">
                  <c:v>-2.27009E-2</c:v>
                </c:pt>
                <c:pt idx="61141">
                  <c:v>-2.26676E-2</c:v>
                </c:pt>
                <c:pt idx="61142">
                  <c:v>-2.2611900000000001E-2</c:v>
                </c:pt>
                <c:pt idx="61143">
                  <c:v>-2.25337E-2</c:v>
                </c:pt>
                <c:pt idx="61144">
                  <c:v>-2.2433000000000002E-2</c:v>
                </c:pt>
                <c:pt idx="61145">
                  <c:v>-2.231E-2</c:v>
                </c:pt>
                <c:pt idx="61146">
                  <c:v>-2.2164699999999999E-2</c:v>
                </c:pt>
                <c:pt idx="61147">
                  <c:v>-2.1997099999999999E-2</c:v>
                </c:pt>
                <c:pt idx="61148">
                  <c:v>-2.1807400000000001E-2</c:v>
                </c:pt>
                <c:pt idx="61149">
                  <c:v>-2.1595799999999998E-2</c:v>
                </c:pt>
                <c:pt idx="61150">
                  <c:v>-2.13625E-2</c:v>
                </c:pt>
                <c:pt idx="61151">
                  <c:v>-2.1107500000000001E-2</c:v>
                </c:pt>
                <c:pt idx="61152">
                  <c:v>-2.0831300000000001E-2</c:v>
                </c:pt>
                <c:pt idx="61153">
                  <c:v>-2.0534E-2</c:v>
                </c:pt>
                <c:pt idx="61154">
                  <c:v>-2.0215899999999998E-2</c:v>
                </c:pt>
                <c:pt idx="61155">
                  <c:v>-1.9877300000000001E-2</c:v>
                </c:pt>
                <c:pt idx="61156">
                  <c:v>-1.9518600000000001E-2</c:v>
                </c:pt>
                <c:pt idx="61157">
                  <c:v>-1.91401E-2</c:v>
                </c:pt>
                <c:pt idx="61158">
                  <c:v>-1.87423E-2</c:v>
                </c:pt>
                <c:pt idx="61159">
                  <c:v>-1.8325399999999999E-2</c:v>
                </c:pt>
                <c:pt idx="61160">
                  <c:v>-1.789E-2</c:v>
                </c:pt>
                <c:pt idx="61161">
                  <c:v>-1.7436500000000001E-2</c:v>
                </c:pt>
                <c:pt idx="61162">
                  <c:v>-1.6965500000000001E-2</c:v>
                </c:pt>
                <c:pt idx="61163">
                  <c:v>-1.64773E-2</c:v>
                </c:pt>
                <c:pt idx="61164">
                  <c:v>-1.5972500000000001E-2</c:v>
                </c:pt>
                <c:pt idx="61165">
                  <c:v>-1.5451700000000001E-2</c:v>
                </c:pt>
                <c:pt idx="61166">
                  <c:v>-1.4915400000000001E-2</c:v>
                </c:pt>
                <c:pt idx="61167">
                  <c:v>-1.4364200000000001E-2</c:v>
                </c:pt>
                <c:pt idx="61168">
                  <c:v>-1.3798700000000001E-2</c:v>
                </c:pt>
                <c:pt idx="61169">
                  <c:v>-1.32196E-2</c:v>
                </c:pt>
                <c:pt idx="61170">
                  <c:v>-1.26274E-2</c:v>
                </c:pt>
                <c:pt idx="61171">
                  <c:v>-1.20229E-2</c:v>
                </c:pt>
                <c:pt idx="61172">
                  <c:v>-1.1406700000000001E-2</c:v>
                </c:pt>
                <c:pt idx="61173">
                  <c:v>-1.07794E-2</c:v>
                </c:pt>
                <c:pt idx="61174">
                  <c:v>-1.0141799999999999E-2</c:v>
                </c:pt>
                <c:pt idx="61175" formatCode="0.00E+00">
                  <c:v>-9.4945700000000008E-3</c:v>
                </c:pt>
                <c:pt idx="61176" formatCode="0.00E+00">
                  <c:v>-8.8384599999999994E-3</c:v>
                </c:pt>
                <c:pt idx="61177" formatCode="0.00E+00">
                  <c:v>-8.1741999999999995E-3</c:v>
                </c:pt>
                <c:pt idx="61178" formatCode="0.00E+00">
                  <c:v>-7.5025200000000004E-3</c:v>
                </c:pt>
                <c:pt idx="61179" formatCode="0.00E+00">
                  <c:v>-6.8241700000000001E-3</c:v>
                </c:pt>
                <c:pt idx="61180" formatCode="0.00E+00">
                  <c:v>-6.1399200000000001E-3</c:v>
                </c:pt>
                <c:pt idx="61181" formatCode="0.00E+00">
                  <c:v>-5.4505300000000003E-3</c:v>
                </c:pt>
                <c:pt idx="61182" formatCode="0.00E+00">
                  <c:v>-4.7567699999999996E-3</c:v>
                </c:pt>
                <c:pt idx="61183" formatCode="0.00E+00">
                  <c:v>-4.0594300000000002E-3</c:v>
                </c:pt>
                <c:pt idx="61184" formatCode="0.00E+00">
                  <c:v>-3.3592800000000001E-3</c:v>
                </c:pt>
                <c:pt idx="61185" formatCode="0.00E+00">
                  <c:v>-2.6571199999999998E-3</c:v>
                </c:pt>
                <c:pt idx="61186" formatCode="0.00E+00">
                  <c:v>-1.9537199999999999E-3</c:v>
                </c:pt>
                <c:pt idx="61187" formatCode="0.00E+00">
                  <c:v>-1.2498699999999999E-3</c:v>
                </c:pt>
                <c:pt idx="61188" formatCode="0.00E+00">
                  <c:v>-5.4636099999999998E-4</c:v>
                </c:pt>
                <c:pt idx="61189" formatCode="0.00E+00">
                  <c:v>1.56019E-4</c:v>
                </c:pt>
                <c:pt idx="61190" formatCode="0.00E+00">
                  <c:v>8.5649100000000002E-4</c:v>
                </c:pt>
                <c:pt idx="61191" formatCode="0.00E+00">
                  <c:v>1.55427E-3</c:v>
                </c:pt>
                <c:pt idx="61192" formatCode="0.00E+00">
                  <c:v>2.24859E-3</c:v>
                </c:pt>
                <c:pt idx="61193" formatCode="0.00E+00">
                  <c:v>2.93867E-3</c:v>
                </c:pt>
                <c:pt idx="61194" formatCode="0.00E+00">
                  <c:v>3.6237600000000002E-3</c:v>
                </c:pt>
                <c:pt idx="61195" formatCode="0.00E+00">
                  <c:v>4.3030899999999999E-3</c:v>
                </c:pt>
                <c:pt idx="61196" formatCode="0.00E+00">
                  <c:v>4.97592E-3</c:v>
                </c:pt>
                <c:pt idx="61197" formatCode="0.00E+00">
                  <c:v>5.6415099999999998E-3</c:v>
                </c:pt>
                <c:pt idx="61198" formatCode="0.00E+00">
                  <c:v>6.2991399999999999E-3</c:v>
                </c:pt>
                <c:pt idx="61199" formatCode="0.00E+00">
                  <c:v>6.9480799999999997E-3</c:v>
                </c:pt>
                <c:pt idx="61200" formatCode="0.00E+00">
                  <c:v>7.5876399999999997E-3</c:v>
                </c:pt>
                <c:pt idx="61201" formatCode="0.00E+00">
                  <c:v>8.2171199999999996E-3</c:v>
                </c:pt>
                <c:pt idx="61202" formatCode="0.00E+00">
                  <c:v>8.8358499999999993E-3</c:v>
                </c:pt>
                <c:pt idx="61203" formatCode="0.00E+00">
                  <c:v>9.4431600000000008E-3</c:v>
                </c:pt>
                <c:pt idx="61204">
                  <c:v>1.0038399999999999E-2</c:v>
                </c:pt>
                <c:pt idx="61205">
                  <c:v>1.0621E-2</c:v>
                </c:pt>
                <c:pt idx="61206">
                  <c:v>1.1190200000000001E-2</c:v>
                </c:pt>
                <c:pt idx="61207">
                  <c:v>1.17456E-2</c:v>
                </c:pt>
                <c:pt idx="61208">
                  <c:v>1.2286500000000001E-2</c:v>
                </c:pt>
                <c:pt idx="61209">
                  <c:v>1.28124E-2</c:v>
                </c:pt>
                <c:pt idx="61210">
                  <c:v>1.3322799999999999E-2</c:v>
                </c:pt>
                <c:pt idx="61211">
                  <c:v>1.3816999999999999E-2</c:v>
                </c:pt>
                <c:pt idx="61212">
                  <c:v>1.42948E-2</c:v>
                </c:pt>
                <c:pt idx="61213">
                  <c:v>1.47555E-2</c:v>
                </c:pt>
                <c:pt idx="61214">
                  <c:v>1.5198700000000001E-2</c:v>
                </c:pt>
                <c:pt idx="61215">
                  <c:v>1.5624000000000001E-2</c:v>
                </c:pt>
                <c:pt idx="61216">
                  <c:v>1.60311E-2</c:v>
                </c:pt>
                <c:pt idx="61217">
                  <c:v>1.64195E-2</c:v>
                </c:pt>
                <c:pt idx="61218">
                  <c:v>1.67888E-2</c:v>
                </c:pt>
                <c:pt idx="61219">
                  <c:v>1.7138899999999999E-2</c:v>
                </c:pt>
                <c:pt idx="61220">
                  <c:v>1.74693E-2</c:v>
                </c:pt>
                <c:pt idx="61221">
                  <c:v>1.7779799999999998E-2</c:v>
                </c:pt>
                <c:pt idx="61222">
                  <c:v>1.8070099999999999E-2</c:v>
                </c:pt>
                <c:pt idx="61223">
                  <c:v>1.8340100000000002E-2</c:v>
                </c:pt>
                <c:pt idx="61224">
                  <c:v>1.8589499999999998E-2</c:v>
                </c:pt>
                <c:pt idx="61225">
                  <c:v>1.88182E-2</c:v>
                </c:pt>
                <c:pt idx="61226">
                  <c:v>1.9026000000000001E-2</c:v>
                </c:pt>
                <c:pt idx="61227">
                  <c:v>1.9212799999999999E-2</c:v>
                </c:pt>
                <c:pt idx="61228">
                  <c:v>1.93785E-2</c:v>
                </c:pt>
                <c:pt idx="61229">
                  <c:v>1.9523100000000002E-2</c:v>
                </c:pt>
                <c:pt idx="61230">
                  <c:v>1.9646500000000001E-2</c:v>
                </c:pt>
                <c:pt idx="61231">
                  <c:v>1.97488E-2</c:v>
                </c:pt>
                <c:pt idx="61232">
                  <c:v>1.9829900000000001E-2</c:v>
                </c:pt>
                <c:pt idx="61233">
                  <c:v>1.9889899999999999E-2</c:v>
                </c:pt>
                <c:pt idx="61234">
                  <c:v>1.9928899999999999E-2</c:v>
                </c:pt>
                <c:pt idx="61235">
                  <c:v>1.99469E-2</c:v>
                </c:pt>
                <c:pt idx="61236">
                  <c:v>1.9944099999999999E-2</c:v>
                </c:pt>
                <c:pt idx="61237">
                  <c:v>1.99206E-2</c:v>
                </c:pt>
                <c:pt idx="61238">
                  <c:v>1.9876700000000001E-2</c:v>
                </c:pt>
                <c:pt idx="61239">
                  <c:v>1.98125E-2</c:v>
                </c:pt>
                <c:pt idx="61240">
                  <c:v>1.9728200000000001E-2</c:v>
                </c:pt>
                <c:pt idx="61241">
                  <c:v>1.9624099999999998E-2</c:v>
                </c:pt>
                <c:pt idx="61242">
                  <c:v>1.9500400000000001E-2</c:v>
                </c:pt>
                <c:pt idx="61243">
                  <c:v>1.93575E-2</c:v>
                </c:pt>
                <c:pt idx="61244">
                  <c:v>1.91956E-2</c:v>
                </c:pt>
                <c:pt idx="61245">
                  <c:v>1.9015199999999999E-2</c:v>
                </c:pt>
                <c:pt idx="61246">
                  <c:v>1.88164E-2</c:v>
                </c:pt>
                <c:pt idx="61247">
                  <c:v>1.8599899999999999E-2</c:v>
                </c:pt>
                <c:pt idx="61248">
                  <c:v>1.8365800000000002E-2</c:v>
                </c:pt>
                <c:pt idx="61249">
                  <c:v>1.8114700000000001E-2</c:v>
                </c:pt>
                <c:pt idx="61250">
                  <c:v>1.7846999999999998E-2</c:v>
                </c:pt>
                <c:pt idx="61251">
                  <c:v>1.7563100000000002E-2</c:v>
                </c:pt>
                <c:pt idx="61252">
                  <c:v>1.7263500000000001E-2</c:v>
                </c:pt>
                <c:pt idx="61253">
                  <c:v>1.69488E-2</c:v>
                </c:pt>
                <c:pt idx="61254">
                  <c:v>1.66193E-2</c:v>
                </c:pt>
                <c:pt idx="61255">
                  <c:v>1.6275600000000001E-2</c:v>
                </c:pt>
                <c:pt idx="61256">
                  <c:v>1.59182E-2</c:v>
                </c:pt>
                <c:pt idx="61257">
                  <c:v>1.5547699999999999E-2</c:v>
                </c:pt>
                <c:pt idx="61258">
                  <c:v>1.51647E-2</c:v>
                </c:pt>
                <c:pt idx="61259">
                  <c:v>1.4769600000000001E-2</c:v>
                </c:pt>
                <c:pt idx="61260">
                  <c:v>1.43631E-2</c:v>
                </c:pt>
                <c:pt idx="61261">
                  <c:v>1.39458E-2</c:v>
                </c:pt>
                <c:pt idx="61262">
                  <c:v>1.3518199999999999E-2</c:v>
                </c:pt>
                <c:pt idx="61263">
                  <c:v>1.3081000000000001E-2</c:v>
                </c:pt>
                <c:pt idx="61264">
                  <c:v>1.26347E-2</c:v>
                </c:pt>
                <c:pt idx="61265">
                  <c:v>1.218E-2</c:v>
                </c:pt>
                <c:pt idx="61266">
                  <c:v>1.1717399999999999E-2</c:v>
                </c:pt>
                <c:pt idx="61267">
                  <c:v>1.1247699999999999E-2</c:v>
                </c:pt>
                <c:pt idx="61268">
                  <c:v>1.07714E-2</c:v>
                </c:pt>
                <c:pt idx="61269">
                  <c:v>1.0289100000000001E-2</c:v>
                </c:pt>
                <c:pt idx="61270" formatCode="0.00E+00">
                  <c:v>9.8014999999999994E-3</c:v>
                </c:pt>
                <c:pt idx="61271" formatCode="0.00E+00">
                  <c:v>9.3092000000000001E-3</c:v>
                </c:pt>
                <c:pt idx="61272" formatCode="0.00E+00">
                  <c:v>8.8128300000000007E-3</c:v>
                </c:pt>
                <c:pt idx="61273" formatCode="0.00E+00">
                  <c:v>8.3130099999999992E-3</c:v>
                </c:pt>
                <c:pt idx="61274" formatCode="0.00E+00">
                  <c:v>7.8103599999999997E-3</c:v>
                </c:pt>
                <c:pt idx="61275" formatCode="0.00E+00">
                  <c:v>7.3055100000000003E-3</c:v>
                </c:pt>
                <c:pt idx="61276" formatCode="0.00E+00">
                  <c:v>6.7990500000000001E-3</c:v>
                </c:pt>
                <c:pt idx="61277" formatCode="0.00E+00">
                  <c:v>6.2916100000000004E-3</c:v>
                </c:pt>
                <c:pt idx="61278" formatCode="0.00E+00">
                  <c:v>5.7837899999999996E-3</c:v>
                </c:pt>
                <c:pt idx="61279" formatCode="0.00E+00">
                  <c:v>5.2761700000000002E-3</c:v>
                </c:pt>
                <c:pt idx="61280" formatCode="0.00E+00">
                  <c:v>4.7693500000000003E-3</c:v>
                </c:pt>
                <c:pt idx="61281" formatCode="0.00E+00">
                  <c:v>4.26392E-3</c:v>
                </c:pt>
                <c:pt idx="61282" formatCode="0.00E+00">
                  <c:v>3.7604299999999999E-3</c:v>
                </c:pt>
                <c:pt idx="61283" formatCode="0.00E+00">
                  <c:v>3.2594500000000001E-3</c:v>
                </c:pt>
                <c:pt idx="61284" formatCode="0.00E+00">
                  <c:v>2.7615399999999998E-3</c:v>
                </c:pt>
                <c:pt idx="61285" formatCode="0.00E+00">
                  <c:v>2.2672199999999999E-3</c:v>
                </c:pt>
                <c:pt idx="61286" formatCode="0.00E+00">
                  <c:v>1.7770399999999999E-3</c:v>
                </c:pt>
                <c:pt idx="61287" formatCode="0.00E+00">
                  <c:v>1.2914999999999999E-3</c:v>
                </c:pt>
                <c:pt idx="61288" formatCode="0.00E+00">
                  <c:v>8.1109800000000001E-4</c:v>
                </c:pt>
                <c:pt idx="61289" formatCode="0.00E+00">
                  <c:v>3.3633399999999998E-4</c:v>
                </c:pt>
                <c:pt idx="61290" formatCode="0.00E+00">
                  <c:v>-1.32323E-4</c:v>
                </c:pt>
                <c:pt idx="61291" formatCode="0.00E+00">
                  <c:v>-5.9441500000000005E-4</c:v>
                </c:pt>
                <c:pt idx="61292" formatCode="0.00E+00">
                  <c:v>-1.0495000000000001E-3</c:v>
                </c:pt>
                <c:pt idx="61293" formatCode="0.00E+00">
                  <c:v>-1.4971400000000001E-3</c:v>
                </c:pt>
                <c:pt idx="61294" formatCode="0.00E+00">
                  <c:v>-1.9369400000000001E-3</c:v>
                </c:pt>
                <c:pt idx="61295" formatCode="0.00E+00">
                  <c:v>-2.3684999999999999E-3</c:v>
                </c:pt>
                <c:pt idx="61296" formatCode="0.00E+00">
                  <c:v>-2.7914400000000001E-3</c:v>
                </c:pt>
                <c:pt idx="61297" formatCode="0.00E+00">
                  <c:v>-3.2053899999999998E-3</c:v>
                </c:pt>
                <c:pt idx="61298" formatCode="0.00E+00">
                  <c:v>-3.6100300000000002E-3</c:v>
                </c:pt>
                <c:pt idx="61299" formatCode="0.00E+00">
                  <c:v>-4.0050099999999998E-3</c:v>
                </c:pt>
                <c:pt idx="61300" formatCode="0.00E+00">
                  <c:v>-4.3900500000000004E-3</c:v>
                </c:pt>
                <c:pt idx="61301" formatCode="0.00E+00">
                  <c:v>-4.7648500000000002E-3</c:v>
                </c:pt>
                <c:pt idx="61302" formatCode="0.00E+00">
                  <c:v>-5.12913E-3</c:v>
                </c:pt>
                <c:pt idx="61303" formatCode="0.00E+00">
                  <c:v>-5.4826600000000003E-3</c:v>
                </c:pt>
                <c:pt idx="61304" formatCode="0.00E+00">
                  <c:v>-5.8252099999999999E-3</c:v>
                </c:pt>
                <c:pt idx="61305" formatCode="0.00E+00">
                  <c:v>-6.1565500000000002E-3</c:v>
                </c:pt>
                <c:pt idx="61306" formatCode="0.00E+00">
                  <c:v>-6.4764999999999996E-3</c:v>
                </c:pt>
                <c:pt idx="61307" formatCode="0.00E+00">
                  <c:v>-6.78489E-3</c:v>
                </c:pt>
                <c:pt idx="61308" formatCode="0.00E+00">
                  <c:v>-7.0815599999999998E-3</c:v>
                </c:pt>
                <c:pt idx="61309" formatCode="0.00E+00">
                  <c:v>-7.3663699999999997E-3</c:v>
                </c:pt>
                <c:pt idx="61310" formatCode="0.00E+00">
                  <c:v>-7.6392200000000004E-3</c:v>
                </c:pt>
                <c:pt idx="61311" formatCode="0.00E+00">
                  <c:v>-7.9000000000000008E-3</c:v>
                </c:pt>
                <c:pt idx="61312" formatCode="0.00E+00">
                  <c:v>-8.1486400000000004E-3</c:v>
                </c:pt>
                <c:pt idx="61313" formatCode="0.00E+00">
                  <c:v>-8.3850799999999996E-3</c:v>
                </c:pt>
                <c:pt idx="61314" formatCode="0.00E+00">
                  <c:v>-8.6092800000000004E-3</c:v>
                </c:pt>
                <c:pt idx="61315" formatCode="0.00E+00">
                  <c:v>-8.8212099999999995E-3</c:v>
                </c:pt>
                <c:pt idx="61316" formatCode="0.00E+00">
                  <c:v>-9.0208800000000002E-3</c:v>
                </c:pt>
                <c:pt idx="61317" formatCode="0.00E+00">
                  <c:v>-9.2083000000000009E-3</c:v>
                </c:pt>
                <c:pt idx="61318" formatCode="0.00E+00">
                  <c:v>-9.3834899999999995E-3</c:v>
                </c:pt>
                <c:pt idx="61319" formatCode="0.00E+00">
                  <c:v>-9.5465099999999994E-3</c:v>
                </c:pt>
                <c:pt idx="61320" formatCode="0.00E+00">
                  <c:v>-9.6974299999999999E-3</c:v>
                </c:pt>
                <c:pt idx="61321" formatCode="0.00E+00">
                  <c:v>-9.8363300000000008E-3</c:v>
                </c:pt>
                <c:pt idx="61322" formatCode="0.00E+00">
                  <c:v>-9.9632899999999996E-3</c:v>
                </c:pt>
                <c:pt idx="61323">
                  <c:v>-1.00784E-2</c:v>
                </c:pt>
                <c:pt idx="61324">
                  <c:v>-1.0181900000000001E-2</c:v>
                </c:pt>
                <c:pt idx="61325">
                  <c:v>-1.0273900000000001E-2</c:v>
                </c:pt>
                <c:pt idx="61326">
                  <c:v>-1.03544E-2</c:v>
                </c:pt>
                <c:pt idx="61327">
                  <c:v>-1.0423699999999999E-2</c:v>
                </c:pt>
                <c:pt idx="61328">
                  <c:v>-1.0482099999999999E-2</c:v>
                </c:pt>
                <c:pt idx="61329">
                  <c:v>-1.0529500000000001E-2</c:v>
                </c:pt>
                <c:pt idx="61330">
                  <c:v>-1.05664E-2</c:v>
                </c:pt>
                <c:pt idx="61331">
                  <c:v>-1.0592900000000001E-2</c:v>
                </c:pt>
                <c:pt idx="61332">
                  <c:v>-1.0609199999999999E-2</c:v>
                </c:pt>
                <c:pt idx="61333">
                  <c:v>-1.06155E-2</c:v>
                </c:pt>
                <c:pt idx="61334">
                  <c:v>-1.06122E-2</c:v>
                </c:pt>
                <c:pt idx="61335">
                  <c:v>-1.05995E-2</c:v>
                </c:pt>
                <c:pt idx="61336">
                  <c:v>-1.0577700000000001E-2</c:v>
                </c:pt>
                <c:pt idx="61337">
                  <c:v>-1.05469E-2</c:v>
                </c:pt>
                <c:pt idx="61338">
                  <c:v>-1.0507600000000001E-2</c:v>
                </c:pt>
                <c:pt idx="61339">
                  <c:v>-1.0460000000000001E-2</c:v>
                </c:pt>
                <c:pt idx="61340">
                  <c:v>-1.0404399999999999E-2</c:v>
                </c:pt>
                <c:pt idx="61341">
                  <c:v>-1.0341100000000001E-2</c:v>
                </c:pt>
                <c:pt idx="61342">
                  <c:v>-1.0270400000000001E-2</c:v>
                </c:pt>
                <c:pt idx="61343">
                  <c:v>-1.01926E-2</c:v>
                </c:pt>
                <c:pt idx="61344">
                  <c:v>-1.01081E-2</c:v>
                </c:pt>
                <c:pt idx="61345">
                  <c:v>-1.0017099999999999E-2</c:v>
                </c:pt>
                <c:pt idx="61346" formatCode="0.00E+00">
                  <c:v>-9.9199100000000005E-3</c:v>
                </c:pt>
                <c:pt idx="61347" formatCode="0.00E+00">
                  <c:v>-9.8169399999999997E-3</c:v>
                </c:pt>
                <c:pt idx="61348" formatCode="0.00E+00">
                  <c:v>-9.7084600000000004E-3</c:v>
                </c:pt>
                <c:pt idx="61349" formatCode="0.00E+00">
                  <c:v>-9.5948000000000006E-3</c:v>
                </c:pt>
                <c:pt idx="61350" formatCode="0.00E+00">
                  <c:v>-9.4762600000000002E-3</c:v>
                </c:pt>
                <c:pt idx="61351" formatCode="0.00E+00">
                  <c:v>-9.3531799999999991E-3</c:v>
                </c:pt>
                <c:pt idx="61352" formatCode="0.00E+00">
                  <c:v>-9.2258500000000007E-3</c:v>
                </c:pt>
                <c:pt idx="61353" formatCode="0.00E+00">
                  <c:v>-9.0945899999999996E-3</c:v>
                </c:pt>
                <c:pt idx="61354" formatCode="0.00E+00">
                  <c:v>-8.9597099999999992E-3</c:v>
                </c:pt>
                <c:pt idx="61355" formatCode="0.00E+00">
                  <c:v>-8.8215199999999994E-3</c:v>
                </c:pt>
                <c:pt idx="61356" formatCode="0.00E+00">
                  <c:v>-8.6803100000000001E-3</c:v>
                </c:pt>
                <c:pt idx="61357" formatCode="0.00E+00">
                  <c:v>-8.5363799999999997E-3</c:v>
                </c:pt>
                <c:pt idx="61358" formatCode="0.00E+00">
                  <c:v>-8.3900199999999998E-3</c:v>
                </c:pt>
                <c:pt idx="61359" formatCode="0.00E+00">
                  <c:v>-8.2415100000000005E-3</c:v>
                </c:pt>
                <c:pt idx="61360" formatCode="0.00E+00">
                  <c:v>-8.0911400000000001E-3</c:v>
                </c:pt>
                <c:pt idx="61361" formatCode="0.00E+00">
                  <c:v>-7.9391600000000007E-3</c:v>
                </c:pt>
                <c:pt idx="61362" formatCode="0.00E+00">
                  <c:v>-7.7858600000000003E-3</c:v>
                </c:pt>
                <c:pt idx="61363" formatCode="0.00E+00">
                  <c:v>-7.6314699999999996E-3</c:v>
                </c:pt>
                <c:pt idx="61364" formatCode="0.00E+00">
                  <c:v>-7.4762500000000003E-3</c:v>
                </c:pt>
                <c:pt idx="61365" formatCode="0.00E+00">
                  <c:v>-7.32045E-3</c:v>
                </c:pt>
                <c:pt idx="61366" formatCode="0.00E+00">
                  <c:v>-7.1642800000000003E-3</c:v>
                </c:pt>
                <c:pt idx="61367" formatCode="0.00E+00">
                  <c:v>-7.0079799999999996E-3</c:v>
                </c:pt>
                <c:pt idx="61368" formatCode="0.00E+00">
                  <c:v>-6.8517500000000002E-3</c:v>
                </c:pt>
                <c:pt idx="61369" formatCode="0.00E+00">
                  <c:v>-6.6957900000000001E-3</c:v>
                </c:pt>
                <c:pt idx="61370" formatCode="0.00E+00">
                  <c:v>-6.5403099999999997E-3</c:v>
                </c:pt>
                <c:pt idx="61371" formatCode="0.00E+00">
                  <c:v>-6.3854699999999999E-3</c:v>
                </c:pt>
                <c:pt idx="61372" formatCode="0.00E+00">
                  <c:v>-6.2314700000000002E-3</c:v>
                </c:pt>
                <c:pt idx="61373" formatCode="0.00E+00">
                  <c:v>-6.0784400000000001E-3</c:v>
                </c:pt>
                <c:pt idx="61374" formatCode="0.00E+00">
                  <c:v>-5.92655E-3</c:v>
                </c:pt>
                <c:pt idx="61375" formatCode="0.00E+00">
                  <c:v>-5.7759400000000002E-3</c:v>
                </c:pt>
                <c:pt idx="61376" formatCode="0.00E+00">
                  <c:v>-5.6267299999999999E-3</c:v>
                </c:pt>
                <c:pt idx="61377" formatCode="0.00E+00">
                  <c:v>-5.4790400000000001E-3</c:v>
                </c:pt>
                <c:pt idx="61378" formatCode="0.00E+00">
                  <c:v>-5.3329700000000002E-3</c:v>
                </c:pt>
                <c:pt idx="61379" formatCode="0.00E+00">
                  <c:v>-5.1886299999999996E-3</c:v>
                </c:pt>
                <c:pt idx="61380" formatCode="0.00E+00">
                  <c:v>-5.0461000000000004E-3</c:v>
                </c:pt>
                <c:pt idx="61381" formatCode="0.00E+00">
                  <c:v>-4.9054499999999996E-3</c:v>
                </c:pt>
                <c:pt idx="61382" formatCode="0.00E+00">
                  <c:v>-4.7667300000000003E-3</c:v>
                </c:pt>
                <c:pt idx="61383" formatCode="0.00E+00">
                  <c:v>-4.6300100000000004E-3</c:v>
                </c:pt>
                <c:pt idx="61384" formatCode="0.00E+00">
                  <c:v>-4.4953299999999996E-3</c:v>
                </c:pt>
                <c:pt idx="61385" formatCode="0.00E+00">
                  <c:v>-4.3626999999999997E-3</c:v>
                </c:pt>
                <c:pt idx="61386" formatCode="0.00E+00">
                  <c:v>-4.2321499999999996E-3</c:v>
                </c:pt>
                <c:pt idx="61387" formatCode="0.00E+00">
                  <c:v>-4.1036900000000001E-3</c:v>
                </c:pt>
                <c:pt idx="61388" formatCode="0.00E+00">
                  <c:v>-3.9773200000000003E-3</c:v>
                </c:pt>
                <c:pt idx="61389" formatCode="0.00E+00">
                  <c:v>-3.85302E-3</c:v>
                </c:pt>
                <c:pt idx="61390" formatCode="0.00E+00">
                  <c:v>-3.73077E-3</c:v>
                </c:pt>
                <c:pt idx="61391" formatCode="0.00E+00">
                  <c:v>-3.6105500000000001E-3</c:v>
                </c:pt>
                <c:pt idx="61392" formatCode="0.00E+00">
                  <c:v>-3.4922999999999998E-3</c:v>
                </c:pt>
                <c:pt idx="61393" formatCode="0.00E+00">
                  <c:v>-3.3759699999999998E-3</c:v>
                </c:pt>
                <c:pt idx="61394" formatCode="0.00E+00">
                  <c:v>-3.26152E-3</c:v>
                </c:pt>
                <c:pt idx="61395" formatCode="0.00E+00">
                  <c:v>-3.1488800000000002E-3</c:v>
                </c:pt>
                <c:pt idx="61396" formatCode="0.00E+00">
                  <c:v>-3.0379600000000001E-3</c:v>
                </c:pt>
                <c:pt idx="61397" formatCode="0.00E+00">
                  <c:v>-2.9286899999999999E-3</c:v>
                </c:pt>
                <c:pt idx="61398" formatCode="0.00E+00">
                  <c:v>-2.8209699999999999E-3</c:v>
                </c:pt>
                <c:pt idx="61399" formatCode="0.00E+00">
                  <c:v>-2.7147199999999999E-3</c:v>
                </c:pt>
                <c:pt idx="61400" formatCode="0.00E+00">
                  <c:v>-2.60983E-3</c:v>
                </c:pt>
                <c:pt idx="61401" formatCode="0.00E+00">
                  <c:v>-2.5061800000000002E-3</c:v>
                </c:pt>
                <c:pt idx="61402" formatCode="0.00E+00">
                  <c:v>-2.4036700000000001E-3</c:v>
                </c:pt>
                <c:pt idx="61403" formatCode="0.00E+00">
                  <c:v>-2.30218E-3</c:v>
                </c:pt>
                <c:pt idx="61404" formatCode="0.00E+00">
                  <c:v>-2.2015799999999999E-3</c:v>
                </c:pt>
                <c:pt idx="61405" formatCode="0.00E+00">
                  <c:v>-2.1017499999999999E-3</c:v>
                </c:pt>
                <c:pt idx="61406" formatCode="0.00E+00">
                  <c:v>-2.0025500000000001E-3</c:v>
                </c:pt>
                <c:pt idx="61407" formatCode="0.00E+00">
                  <c:v>-1.9038499999999999E-3</c:v>
                </c:pt>
                <c:pt idx="61408" formatCode="0.00E+00">
                  <c:v>-1.8055199999999999E-3</c:v>
                </c:pt>
                <c:pt idx="61409" formatCode="0.00E+00">
                  <c:v>-1.7074099999999999E-3</c:v>
                </c:pt>
                <c:pt idx="61410" formatCode="0.00E+00">
                  <c:v>-1.60939E-3</c:v>
                </c:pt>
                <c:pt idx="61411" formatCode="0.00E+00">
                  <c:v>-1.5112999999999999E-3</c:v>
                </c:pt>
                <c:pt idx="61412" formatCode="0.00E+00">
                  <c:v>-1.4130200000000001E-3</c:v>
                </c:pt>
                <c:pt idx="61413" formatCode="0.00E+00">
                  <c:v>-1.3143899999999999E-3</c:v>
                </c:pt>
                <c:pt idx="61414" formatCode="0.00E+00">
                  <c:v>-1.21528E-3</c:v>
                </c:pt>
                <c:pt idx="61415" formatCode="0.00E+00">
                  <c:v>-1.1155500000000001E-3</c:v>
                </c:pt>
                <c:pt idx="61416" formatCode="0.00E+00">
                  <c:v>-1.01505E-3</c:v>
                </c:pt>
                <c:pt idx="61417" formatCode="0.00E+00">
                  <c:v>-9.1365000000000001E-4</c:v>
                </c:pt>
                <c:pt idx="61418" formatCode="0.00E+00">
                  <c:v>-8.1121199999999996E-4</c:v>
                </c:pt>
                <c:pt idx="61419" formatCode="0.00E+00">
                  <c:v>-7.0760400000000002E-4</c:v>
                </c:pt>
                <c:pt idx="61420" formatCode="0.00E+00">
                  <c:v>-6.0269700000000002E-4</c:v>
                </c:pt>
                <c:pt idx="61421" formatCode="0.00E+00">
                  <c:v>-4.9636700000000005E-4</c:v>
                </c:pt>
                <c:pt idx="61422" formatCode="0.00E+00">
                  <c:v>-3.8849300000000001E-4</c:v>
                </c:pt>
                <c:pt idx="61423" formatCode="0.00E+00">
                  <c:v>-2.7895900000000001E-4</c:v>
                </c:pt>
                <c:pt idx="61424" formatCode="0.00E+00">
                  <c:v>-1.6765399999999999E-4</c:v>
                </c:pt>
                <c:pt idx="61425" formatCode="0.00E+00">
                  <c:v>-5.44737E-5</c:v>
                </c:pt>
                <c:pt idx="61426" formatCode="0.00E+00">
                  <c:v>6.0681799999999999E-5</c:v>
                </c:pt>
                <c:pt idx="61427" formatCode="0.00E+00">
                  <c:v>1.7790500000000001E-4</c:v>
                </c:pt>
                <c:pt idx="61428" formatCode="0.00E+00">
                  <c:v>2.9728000000000003E-4</c:v>
                </c:pt>
                <c:pt idx="61429" formatCode="0.00E+00">
                  <c:v>4.1888800000000002E-4</c:v>
                </c:pt>
                <c:pt idx="61430" formatCode="0.00E+00">
                  <c:v>5.4279800000000004E-4</c:v>
                </c:pt>
                <c:pt idx="61431" formatCode="0.00E+00">
                  <c:v>6.6907299999999996E-4</c:v>
                </c:pt>
                <c:pt idx="61432" formatCode="0.00E+00">
                  <c:v>7.9776900000000004E-4</c:v>
                </c:pt>
                <c:pt idx="61433" formatCode="0.00E+00">
                  <c:v>9.2893200000000004E-4</c:v>
                </c:pt>
                <c:pt idx="61434" formatCode="0.00E+00">
                  <c:v>1.0625999999999999E-3</c:v>
                </c:pt>
                <c:pt idx="61435" formatCode="0.00E+00">
                  <c:v>1.1988000000000001E-3</c:v>
                </c:pt>
                <c:pt idx="61436" formatCode="0.00E+00">
                  <c:v>1.3375500000000001E-3</c:v>
                </c:pt>
                <c:pt idx="61437" formatCode="0.00E+00">
                  <c:v>1.47887E-3</c:v>
                </c:pt>
                <c:pt idx="61438" formatCode="0.00E+00">
                  <c:v>1.6227399999999999E-3</c:v>
                </c:pt>
                <c:pt idx="61439" formatCode="0.00E+00">
                  <c:v>1.76917E-3</c:v>
                </c:pt>
                <c:pt idx="61440" formatCode="0.00E+00">
                  <c:v>1.91814E-3</c:v>
                </c:pt>
                <c:pt idx="61441" formatCode="0.00E+00">
                  <c:v>2.0696E-3</c:v>
                </c:pt>
                <c:pt idx="61442" formatCode="0.00E+00">
                  <c:v>2.22353E-3</c:v>
                </c:pt>
                <c:pt idx="61443" formatCode="0.00E+00">
                  <c:v>2.3798700000000001E-3</c:v>
                </c:pt>
                <c:pt idx="61444" formatCode="0.00E+00">
                  <c:v>2.53856E-3</c:v>
                </c:pt>
                <c:pt idx="61445" formatCode="0.00E+00">
                  <c:v>2.6995299999999999E-3</c:v>
                </c:pt>
                <c:pt idx="61446" formatCode="0.00E+00">
                  <c:v>2.8627000000000001E-3</c:v>
                </c:pt>
                <c:pt idx="61447" formatCode="0.00E+00">
                  <c:v>3.02798E-3</c:v>
                </c:pt>
                <c:pt idx="61448" formatCode="0.00E+00">
                  <c:v>3.1952600000000001E-3</c:v>
                </c:pt>
                <c:pt idx="61449" formatCode="0.00E+00">
                  <c:v>3.3644299999999999E-3</c:v>
                </c:pt>
                <c:pt idx="61450" formatCode="0.00E+00">
                  <c:v>3.5353799999999999E-3</c:v>
                </c:pt>
                <c:pt idx="61451" formatCode="0.00E+00">
                  <c:v>3.7079600000000002E-3</c:v>
                </c:pt>
                <c:pt idx="61452" formatCode="0.00E+00">
                  <c:v>3.8820299999999999E-3</c:v>
                </c:pt>
                <c:pt idx="61453" formatCode="0.00E+00">
                  <c:v>4.0574399999999998E-3</c:v>
                </c:pt>
                <c:pt idx="61454" formatCode="0.00E+00">
                  <c:v>4.2340299999999997E-3</c:v>
                </c:pt>
                <c:pt idx="61455" formatCode="0.00E+00">
                  <c:v>4.4116299999999997E-3</c:v>
                </c:pt>
                <c:pt idx="61456" formatCode="0.00E+00">
                  <c:v>4.59006E-3</c:v>
                </c:pt>
                <c:pt idx="61457" formatCode="0.00E+00">
                  <c:v>4.76912E-3</c:v>
                </c:pt>
                <c:pt idx="61458" formatCode="0.00E+00">
                  <c:v>4.9486199999999999E-3</c:v>
                </c:pt>
                <c:pt idx="61459" formatCode="0.00E+00">
                  <c:v>5.1283500000000003E-3</c:v>
                </c:pt>
                <c:pt idx="61460" formatCode="0.00E+00">
                  <c:v>5.3080999999999996E-3</c:v>
                </c:pt>
                <c:pt idx="61461" formatCode="0.00E+00">
                  <c:v>5.4876500000000002E-3</c:v>
                </c:pt>
                <c:pt idx="61462" formatCode="0.00E+00">
                  <c:v>5.6667599999999999E-3</c:v>
                </c:pt>
                <c:pt idx="61463" formatCode="0.00E+00">
                  <c:v>5.8452E-3</c:v>
                </c:pt>
                <c:pt idx="61464" formatCode="0.00E+00">
                  <c:v>6.0227199999999996E-3</c:v>
                </c:pt>
                <c:pt idx="61465" formatCode="0.00E+00">
                  <c:v>6.19909E-3</c:v>
                </c:pt>
                <c:pt idx="61466" formatCode="0.00E+00">
                  <c:v>6.3740300000000001E-3</c:v>
                </c:pt>
                <c:pt idx="61467" formatCode="0.00E+00">
                  <c:v>6.5472899999999999E-3</c:v>
                </c:pt>
                <c:pt idx="61468" formatCode="0.00E+00">
                  <c:v>6.7186199999999998E-3</c:v>
                </c:pt>
                <c:pt idx="61469" formatCode="0.00E+00">
                  <c:v>6.8877299999999999E-3</c:v>
                </c:pt>
                <c:pt idx="61470" formatCode="0.00E+00">
                  <c:v>7.05435E-3</c:v>
                </c:pt>
                <c:pt idx="61471" formatCode="0.00E+00">
                  <c:v>7.2182100000000001E-3</c:v>
                </c:pt>
                <c:pt idx="61472" formatCode="0.00E+00">
                  <c:v>7.37903E-3</c:v>
                </c:pt>
                <c:pt idx="61473" formatCode="0.00E+00">
                  <c:v>7.5365199999999997E-3</c:v>
                </c:pt>
                <c:pt idx="61474" formatCode="0.00E+00">
                  <c:v>7.69041E-3</c:v>
                </c:pt>
                <c:pt idx="61475" formatCode="0.00E+00">
                  <c:v>7.8404100000000008E-3</c:v>
                </c:pt>
                <c:pt idx="61476" formatCode="0.00E+00">
                  <c:v>7.9862400000000004E-3</c:v>
                </c:pt>
                <c:pt idx="61477" formatCode="0.00E+00">
                  <c:v>8.1276000000000004E-3</c:v>
                </c:pt>
                <c:pt idx="61478" formatCode="0.00E+00">
                  <c:v>8.2642099999999993E-3</c:v>
                </c:pt>
                <c:pt idx="61479" formatCode="0.00E+00">
                  <c:v>8.3958000000000001E-3</c:v>
                </c:pt>
                <c:pt idx="61480" formatCode="0.00E+00">
                  <c:v>8.5220699999999996E-3</c:v>
                </c:pt>
                <c:pt idx="61481" formatCode="0.00E+00">
                  <c:v>8.6427599999999993E-3</c:v>
                </c:pt>
                <c:pt idx="61482" formatCode="0.00E+00">
                  <c:v>8.7575699999999992E-3</c:v>
                </c:pt>
                <c:pt idx="61483" formatCode="0.00E+00">
                  <c:v>8.8662399999999992E-3</c:v>
                </c:pt>
                <c:pt idx="61484" formatCode="0.00E+00">
                  <c:v>8.9685000000000008E-3</c:v>
                </c:pt>
                <c:pt idx="61485" formatCode="0.00E+00">
                  <c:v>9.0640800000000004E-3</c:v>
                </c:pt>
                <c:pt idx="61486" formatCode="0.00E+00">
                  <c:v>9.1527299999999995E-3</c:v>
                </c:pt>
                <c:pt idx="61487" formatCode="0.00E+00">
                  <c:v>9.2341799999999998E-3</c:v>
                </c:pt>
                <c:pt idx="61488" formatCode="0.00E+00">
                  <c:v>9.3081899999999992E-3</c:v>
                </c:pt>
                <c:pt idx="61489" formatCode="0.00E+00">
                  <c:v>9.3745200000000008E-3</c:v>
                </c:pt>
                <c:pt idx="61490" formatCode="0.00E+00">
                  <c:v>9.4329300000000008E-3</c:v>
                </c:pt>
                <c:pt idx="61491" formatCode="0.00E+00">
                  <c:v>9.4831900000000007E-3</c:v>
                </c:pt>
                <c:pt idx="61492" formatCode="0.00E+00">
                  <c:v>9.5250999999999999E-3</c:v>
                </c:pt>
                <c:pt idx="61493" formatCode="0.00E+00">
                  <c:v>9.5584299999999997E-3</c:v>
                </c:pt>
                <c:pt idx="61494" formatCode="0.00E+00">
                  <c:v>9.5829899999999996E-3</c:v>
                </c:pt>
                <c:pt idx="61495" formatCode="0.00E+00">
                  <c:v>9.5986000000000005E-3</c:v>
                </c:pt>
                <c:pt idx="61496" formatCode="0.00E+00">
                  <c:v>9.6050600000000003E-3</c:v>
                </c:pt>
                <c:pt idx="61497" formatCode="0.00E+00">
                  <c:v>9.6022099999999999E-3</c:v>
                </c:pt>
                <c:pt idx="61498" formatCode="0.00E+00">
                  <c:v>9.5899000000000002E-3</c:v>
                </c:pt>
                <c:pt idx="61499" formatCode="0.00E+00">
                  <c:v>9.5679800000000002E-3</c:v>
                </c:pt>
                <c:pt idx="61500" formatCode="0.00E+00">
                  <c:v>9.5363099999999992E-3</c:v>
                </c:pt>
                <c:pt idx="61501" formatCode="0.00E+00">
                  <c:v>9.4947699999999996E-3</c:v>
                </c:pt>
                <c:pt idx="61502" formatCode="0.00E+00">
                  <c:v>9.4432600000000002E-3</c:v>
                </c:pt>
                <c:pt idx="61503" formatCode="0.00E+00">
                  <c:v>9.3816799999999999E-3</c:v>
                </c:pt>
                <c:pt idx="61504" formatCode="0.00E+00">
                  <c:v>9.3099500000000009E-3</c:v>
                </c:pt>
                <c:pt idx="61505" formatCode="0.00E+00">
                  <c:v>9.2280000000000001E-3</c:v>
                </c:pt>
                <c:pt idx="61506" formatCode="0.00E+00">
                  <c:v>9.1357799999999996E-3</c:v>
                </c:pt>
                <c:pt idx="61507" formatCode="0.00E+00">
                  <c:v>9.0332499999999996E-3</c:v>
                </c:pt>
                <c:pt idx="61508" formatCode="0.00E+00">
                  <c:v>8.9203900000000003E-3</c:v>
                </c:pt>
                <c:pt idx="61509" formatCode="0.00E+00">
                  <c:v>8.7971899999999999E-3</c:v>
                </c:pt>
                <c:pt idx="61510" formatCode="0.00E+00">
                  <c:v>8.6636500000000002E-3</c:v>
                </c:pt>
                <c:pt idx="61511" formatCode="0.00E+00">
                  <c:v>8.5197999999999992E-3</c:v>
                </c:pt>
                <c:pt idx="61512" formatCode="0.00E+00">
                  <c:v>8.3656700000000004E-3</c:v>
                </c:pt>
                <c:pt idx="61513" formatCode="0.00E+00">
                  <c:v>8.2013099999999999E-3</c:v>
                </c:pt>
                <c:pt idx="61514" formatCode="0.00E+00">
                  <c:v>8.0268000000000006E-3</c:v>
                </c:pt>
                <c:pt idx="61515" formatCode="0.00E+00">
                  <c:v>7.8422200000000004E-3</c:v>
                </c:pt>
                <c:pt idx="61516" formatCode="0.00E+00">
                  <c:v>7.6476699999999996E-3</c:v>
                </c:pt>
                <c:pt idx="61517" formatCode="0.00E+00">
                  <c:v>7.4432600000000002E-3</c:v>
                </c:pt>
                <c:pt idx="61518" formatCode="0.00E+00">
                  <c:v>7.2291300000000003E-3</c:v>
                </c:pt>
                <c:pt idx="61519" formatCode="0.00E+00">
                  <c:v>7.00542E-3</c:v>
                </c:pt>
                <c:pt idx="61520" formatCode="0.00E+00">
                  <c:v>6.7722900000000003E-3</c:v>
                </c:pt>
                <c:pt idx="61521" formatCode="0.00E+00">
                  <c:v>6.5299299999999998E-3</c:v>
                </c:pt>
                <c:pt idx="61522" formatCode="0.00E+00">
                  <c:v>6.27853E-3</c:v>
                </c:pt>
                <c:pt idx="61523" formatCode="0.00E+00">
                  <c:v>6.0182899999999999E-3</c:v>
                </c:pt>
                <c:pt idx="61524" formatCode="0.00E+00">
                  <c:v>5.7494399999999998E-3</c:v>
                </c:pt>
                <c:pt idx="61525" formatCode="0.00E+00">
                  <c:v>5.4722299999999998E-3</c:v>
                </c:pt>
                <c:pt idx="61526" formatCode="0.00E+00">
                  <c:v>5.1869000000000004E-3</c:v>
                </c:pt>
                <c:pt idx="61527" formatCode="0.00E+00">
                  <c:v>4.8937199999999998E-3</c:v>
                </c:pt>
                <c:pt idx="61528" formatCode="0.00E+00">
                  <c:v>4.59297E-3</c:v>
                </c:pt>
                <c:pt idx="61529" formatCode="0.00E+00">
                  <c:v>4.28496E-3</c:v>
                </c:pt>
                <c:pt idx="61530" formatCode="0.00E+00">
                  <c:v>3.9699799999999997E-3</c:v>
                </c:pt>
                <c:pt idx="61531" formatCode="0.00E+00">
                  <c:v>3.6483700000000002E-3</c:v>
                </c:pt>
                <c:pt idx="61532" formatCode="0.00E+00">
                  <c:v>3.32045E-3</c:v>
                </c:pt>
                <c:pt idx="61533" formatCode="0.00E+00">
                  <c:v>2.98658E-3</c:v>
                </c:pt>
                <c:pt idx="61534" formatCode="0.00E+00">
                  <c:v>2.6471099999999998E-3</c:v>
                </c:pt>
                <c:pt idx="61535" formatCode="0.00E+00">
                  <c:v>2.3024199999999999E-3</c:v>
                </c:pt>
                <c:pt idx="61536" formatCode="0.00E+00">
                  <c:v>1.9528900000000001E-3</c:v>
                </c:pt>
                <c:pt idx="61537" formatCode="0.00E+00">
                  <c:v>1.5989000000000001E-3</c:v>
                </c:pt>
                <c:pt idx="61538" formatCode="0.00E+00">
                  <c:v>1.2408600000000001E-3</c:v>
                </c:pt>
                <c:pt idx="61539" formatCode="0.00E+00">
                  <c:v>8.7917500000000005E-4</c:v>
                </c:pt>
                <c:pt idx="61540" formatCode="0.00E+00">
                  <c:v>5.14274E-4</c:v>
                </c:pt>
                <c:pt idx="61541" formatCode="0.00E+00">
                  <c:v>1.4658100000000001E-4</c:v>
                </c:pt>
                <c:pt idx="61542" formatCode="0.00E+00">
                  <c:v>-2.2347E-4</c:v>
                </c:pt>
                <c:pt idx="61543" formatCode="0.00E+00">
                  <c:v>-5.9543699999999998E-4</c:v>
                </c:pt>
                <c:pt idx="61544" formatCode="0.00E+00">
                  <c:v>-9.6887000000000004E-4</c:v>
                </c:pt>
                <c:pt idx="61545" formatCode="0.00E+00">
                  <c:v>-1.3433200000000001E-3</c:v>
                </c:pt>
                <c:pt idx="61546" formatCode="0.00E+00">
                  <c:v>-1.71832E-3</c:v>
                </c:pt>
                <c:pt idx="61547" formatCode="0.00E+00">
                  <c:v>-2.09341E-3</c:v>
                </c:pt>
                <c:pt idx="61548" formatCode="0.00E+00">
                  <c:v>-2.4681199999999999E-3</c:v>
                </c:pt>
                <c:pt idx="61549" formatCode="0.00E+00">
                  <c:v>-2.84199E-3</c:v>
                </c:pt>
                <c:pt idx="61550" formatCode="0.00E+00">
                  <c:v>-3.2145400000000001E-3</c:v>
                </c:pt>
                <c:pt idx="61551" formatCode="0.00E+00">
                  <c:v>-3.5853E-3</c:v>
                </c:pt>
                <c:pt idx="61552" formatCode="0.00E+00">
                  <c:v>-3.9537900000000004E-3</c:v>
                </c:pt>
                <c:pt idx="61553" formatCode="0.00E+00">
                  <c:v>-4.3195400000000002E-3</c:v>
                </c:pt>
                <c:pt idx="61554" formatCode="0.00E+00">
                  <c:v>-4.68207E-3</c:v>
                </c:pt>
                <c:pt idx="61555" formatCode="0.00E+00">
                  <c:v>-5.0409199999999999E-3</c:v>
                </c:pt>
                <c:pt idx="61556" formatCode="0.00E+00">
                  <c:v>-5.3956100000000003E-3</c:v>
                </c:pt>
                <c:pt idx="61557" formatCode="0.00E+00">
                  <c:v>-5.7456699999999996E-3</c:v>
                </c:pt>
                <c:pt idx="61558" formatCode="0.00E+00">
                  <c:v>-6.0906399999999996E-3</c:v>
                </c:pt>
                <c:pt idx="61559" formatCode="0.00E+00">
                  <c:v>-6.4300700000000004E-3</c:v>
                </c:pt>
                <c:pt idx="61560" formatCode="0.00E+00">
                  <c:v>-6.7634799999999997E-3</c:v>
                </c:pt>
                <c:pt idx="61561" formatCode="0.00E+00">
                  <c:v>-7.0904499999999999E-3</c:v>
                </c:pt>
                <c:pt idx="61562" formatCode="0.00E+00">
                  <c:v>-7.4105200000000003E-3</c:v>
                </c:pt>
                <c:pt idx="61563" formatCode="0.00E+00">
                  <c:v>-7.7232500000000001E-3</c:v>
                </c:pt>
                <c:pt idx="61564" formatCode="0.00E+00">
                  <c:v>-8.0282200000000008E-3</c:v>
                </c:pt>
                <c:pt idx="61565" formatCode="0.00E+00">
                  <c:v>-8.3250200000000007E-3</c:v>
                </c:pt>
                <c:pt idx="61566" formatCode="0.00E+00">
                  <c:v>-8.6132199999999996E-3</c:v>
                </c:pt>
                <c:pt idx="61567" formatCode="0.00E+00">
                  <c:v>-8.8924299999999998E-3</c:v>
                </c:pt>
                <c:pt idx="61568" formatCode="0.00E+00">
                  <c:v>-9.1622600000000002E-3</c:v>
                </c:pt>
                <c:pt idx="61569" formatCode="0.00E+00">
                  <c:v>-9.4223299999999996E-3</c:v>
                </c:pt>
                <c:pt idx="61570" formatCode="0.00E+00">
                  <c:v>-9.6722700000000002E-3</c:v>
                </c:pt>
                <c:pt idx="61571" formatCode="0.00E+00">
                  <c:v>-9.9117300000000005E-3</c:v>
                </c:pt>
                <c:pt idx="61572">
                  <c:v>-1.0140400000000001E-2</c:v>
                </c:pt>
                <c:pt idx="61573">
                  <c:v>-1.03578E-2</c:v>
                </c:pt>
                <c:pt idx="61574">
                  <c:v>-1.0563899999999999E-2</c:v>
                </c:pt>
                <c:pt idx="61575">
                  <c:v>-1.07581E-2</c:v>
                </c:pt>
                <c:pt idx="61576">
                  <c:v>-1.09403E-2</c:v>
                </c:pt>
                <c:pt idx="61577">
                  <c:v>-1.1110200000000001E-2</c:v>
                </c:pt>
                <c:pt idx="61578">
                  <c:v>-1.12675E-2</c:v>
                </c:pt>
                <c:pt idx="61579">
                  <c:v>-1.1411900000000001E-2</c:v>
                </c:pt>
                <c:pt idx="61580">
                  <c:v>-1.1543400000000001E-2</c:v>
                </c:pt>
                <c:pt idx="61581">
                  <c:v>-1.1661599999999999E-2</c:v>
                </c:pt>
                <c:pt idx="61582">
                  <c:v>-1.17664E-2</c:v>
                </c:pt>
                <c:pt idx="61583">
                  <c:v>-1.18575E-2</c:v>
                </c:pt>
                <c:pt idx="61584">
                  <c:v>-1.1934999999999999E-2</c:v>
                </c:pt>
                <c:pt idx="61585">
                  <c:v>-1.19986E-2</c:v>
                </c:pt>
                <c:pt idx="61586">
                  <c:v>-1.20482E-2</c:v>
                </c:pt>
                <c:pt idx="61587">
                  <c:v>-1.2083699999999999E-2</c:v>
                </c:pt>
                <c:pt idx="61588">
                  <c:v>-1.2104999999999999E-2</c:v>
                </c:pt>
                <c:pt idx="61589">
                  <c:v>-1.21122E-2</c:v>
                </c:pt>
                <c:pt idx="61590">
                  <c:v>-1.2105100000000001E-2</c:v>
                </c:pt>
                <c:pt idx="61591">
                  <c:v>-1.2083699999999999E-2</c:v>
                </c:pt>
                <c:pt idx="61592">
                  <c:v>-1.2048100000000001E-2</c:v>
                </c:pt>
                <c:pt idx="61593">
                  <c:v>-1.19983E-2</c:v>
                </c:pt>
                <c:pt idx="61594">
                  <c:v>-1.1934200000000001E-2</c:v>
                </c:pt>
                <c:pt idx="61595">
                  <c:v>-1.18561E-2</c:v>
                </c:pt>
                <c:pt idx="61596">
                  <c:v>-1.1763900000000001E-2</c:v>
                </c:pt>
                <c:pt idx="61597">
                  <c:v>-1.16577E-2</c:v>
                </c:pt>
                <c:pt idx="61598">
                  <c:v>-1.15377E-2</c:v>
                </c:pt>
                <c:pt idx="61599">
                  <c:v>-1.14041E-2</c:v>
                </c:pt>
                <c:pt idx="61600">
                  <c:v>-1.12569E-2</c:v>
                </c:pt>
                <c:pt idx="61601">
                  <c:v>-1.1096399999999999E-2</c:v>
                </c:pt>
                <c:pt idx="61602">
                  <c:v>-1.09227E-2</c:v>
                </c:pt>
                <c:pt idx="61603">
                  <c:v>-1.07361E-2</c:v>
                </c:pt>
                <c:pt idx="61604">
                  <c:v>-1.0536800000000001E-2</c:v>
                </c:pt>
                <c:pt idx="61605">
                  <c:v>-1.0325000000000001E-2</c:v>
                </c:pt>
                <c:pt idx="61606">
                  <c:v>-1.01011E-2</c:v>
                </c:pt>
                <c:pt idx="61607" formatCode="0.00E+00">
                  <c:v>-9.8652299999999991E-3</c:v>
                </c:pt>
                <c:pt idx="61608" formatCode="0.00E+00">
                  <c:v>-9.6177999999999993E-3</c:v>
                </c:pt>
                <c:pt idx="61609" formatCode="0.00E+00">
                  <c:v>-9.3590900000000005E-3</c:v>
                </c:pt>
                <c:pt idx="61610" formatCode="0.00E+00">
                  <c:v>-9.0894400000000007E-3</c:v>
                </c:pt>
                <c:pt idx="61611" formatCode="0.00E+00">
                  <c:v>-8.8091899999999997E-3</c:v>
                </c:pt>
                <c:pt idx="61612" formatCode="0.00E+00">
                  <c:v>-8.5187200000000005E-3</c:v>
                </c:pt>
                <c:pt idx="61613" formatCode="0.00E+00">
                  <c:v>-8.2184100000000006E-3</c:v>
                </c:pt>
                <c:pt idx="61614" formatCode="0.00E+00">
                  <c:v>-7.9086299999999998E-3</c:v>
                </c:pt>
                <c:pt idx="61615" formatCode="0.00E+00">
                  <c:v>-7.5897999999999998E-3</c:v>
                </c:pt>
                <c:pt idx="61616" formatCode="0.00E+00">
                  <c:v>-7.2623499999999999E-3</c:v>
                </c:pt>
                <c:pt idx="61617" formatCode="0.00E+00">
                  <c:v>-6.9266800000000002E-3</c:v>
                </c:pt>
                <c:pt idx="61618" formatCode="0.00E+00">
                  <c:v>-6.5832599999999996E-3</c:v>
                </c:pt>
                <c:pt idx="61619" formatCode="0.00E+00">
                  <c:v>-6.23253E-3</c:v>
                </c:pt>
                <c:pt idx="61620" formatCode="0.00E+00">
                  <c:v>-5.8749500000000003E-3</c:v>
                </c:pt>
                <c:pt idx="61621" formatCode="0.00E+00">
                  <c:v>-5.5109900000000003E-3</c:v>
                </c:pt>
                <c:pt idx="61622" formatCode="0.00E+00">
                  <c:v>-5.1411399999999998E-3</c:v>
                </c:pt>
                <c:pt idx="61623" formatCode="0.00E+00">
                  <c:v>-4.7658800000000001E-3</c:v>
                </c:pt>
                <c:pt idx="61624" formatCode="0.00E+00">
                  <c:v>-4.3857100000000001E-3</c:v>
                </c:pt>
                <c:pt idx="61625" formatCode="0.00E+00">
                  <c:v>-4.0011200000000004E-3</c:v>
                </c:pt>
                <c:pt idx="61626" formatCode="0.00E+00">
                  <c:v>-3.6126399999999999E-3</c:v>
                </c:pt>
                <c:pt idx="61627" formatCode="0.00E+00">
                  <c:v>-3.22076E-3</c:v>
                </c:pt>
                <c:pt idx="61628" formatCode="0.00E+00">
                  <c:v>-2.8260099999999999E-3</c:v>
                </c:pt>
                <c:pt idx="61629" formatCode="0.00E+00">
                  <c:v>-2.4289099999999998E-3</c:v>
                </c:pt>
                <c:pt idx="61630" formatCode="0.00E+00">
                  <c:v>-2.0299799999999998E-3</c:v>
                </c:pt>
                <c:pt idx="61631" formatCode="0.00E+00">
                  <c:v>-1.62974E-3</c:v>
                </c:pt>
                <c:pt idx="61632" formatCode="0.00E+00">
                  <c:v>-1.2287299999999999E-3</c:v>
                </c:pt>
                <c:pt idx="61633" formatCode="0.00E+00">
                  <c:v>-8.2746000000000002E-4</c:v>
                </c:pt>
                <c:pt idx="61634" formatCode="0.00E+00">
                  <c:v>-4.2646900000000001E-4</c:v>
                </c:pt>
                <c:pt idx="61635" formatCode="0.00E+00">
                  <c:v>-2.62775E-5</c:v>
                </c:pt>
                <c:pt idx="61636" formatCode="0.00E+00">
                  <c:v>3.7259000000000001E-4</c:v>
                </c:pt>
                <c:pt idx="61637" formatCode="0.00E+00">
                  <c:v>7.6961300000000005E-4</c:v>
                </c:pt>
                <c:pt idx="61638" formatCode="0.00E+00">
                  <c:v>1.16428E-3</c:v>
                </c:pt>
                <c:pt idx="61639" formatCode="0.00E+00">
                  <c:v>1.55606E-3</c:v>
                </c:pt>
                <c:pt idx="61640" formatCode="0.00E+00">
                  <c:v>1.94447E-3</c:v>
                </c:pt>
                <c:pt idx="61641" formatCode="0.00E+00">
                  <c:v>2.32899E-3</c:v>
                </c:pt>
                <c:pt idx="61642" formatCode="0.00E+00">
                  <c:v>2.7091200000000002E-3</c:v>
                </c:pt>
                <c:pt idx="61643" formatCode="0.00E+00">
                  <c:v>3.0843899999999998E-3</c:v>
                </c:pt>
                <c:pt idx="61644" formatCode="0.00E+00">
                  <c:v>3.4543099999999999E-3</c:v>
                </c:pt>
                <c:pt idx="61645" formatCode="0.00E+00">
                  <c:v>3.8184099999999999E-3</c:v>
                </c:pt>
                <c:pt idx="61646" formatCode="0.00E+00">
                  <c:v>4.1762099999999996E-3</c:v>
                </c:pt>
                <c:pt idx="61647" formatCode="0.00E+00">
                  <c:v>4.5272799999999998E-3</c:v>
                </c:pt>
                <c:pt idx="61648" formatCode="0.00E+00">
                  <c:v>4.8711700000000002E-3</c:v>
                </c:pt>
                <c:pt idx="61649" formatCode="0.00E+00">
                  <c:v>5.2074399999999998E-3</c:v>
                </c:pt>
                <c:pt idx="61650" formatCode="0.00E+00">
                  <c:v>5.5356800000000003E-3</c:v>
                </c:pt>
                <c:pt idx="61651" formatCode="0.00E+00">
                  <c:v>5.8554699999999998E-3</c:v>
                </c:pt>
                <c:pt idx="61652" formatCode="0.00E+00">
                  <c:v>6.1664399999999996E-3</c:v>
                </c:pt>
                <c:pt idx="61653" formatCode="0.00E+00">
                  <c:v>6.4681799999999996E-3</c:v>
                </c:pt>
                <c:pt idx="61654" formatCode="0.00E+00">
                  <c:v>6.76035E-3</c:v>
                </c:pt>
                <c:pt idx="61655" formatCode="0.00E+00">
                  <c:v>7.0425799999999997E-3</c:v>
                </c:pt>
                <c:pt idx="61656" formatCode="0.00E+00">
                  <c:v>7.3145399999999996E-3</c:v>
                </c:pt>
                <c:pt idx="61657" formatCode="0.00E+00">
                  <c:v>7.5759E-3</c:v>
                </c:pt>
                <c:pt idx="61658" formatCode="0.00E+00">
                  <c:v>7.8263699999999992E-3</c:v>
                </c:pt>
                <c:pt idx="61659" formatCode="0.00E+00">
                  <c:v>8.0656500000000006E-3</c:v>
                </c:pt>
                <c:pt idx="61660" formatCode="0.00E+00">
                  <c:v>8.2934700000000007E-3</c:v>
                </c:pt>
                <c:pt idx="61661" formatCode="0.00E+00">
                  <c:v>8.5095799999999992E-3</c:v>
                </c:pt>
                <c:pt idx="61662" formatCode="0.00E+00">
                  <c:v>8.7137399999999993E-3</c:v>
                </c:pt>
                <c:pt idx="61663" formatCode="0.00E+00">
                  <c:v>8.9057200000000006E-3</c:v>
                </c:pt>
                <c:pt idx="61664" formatCode="0.00E+00">
                  <c:v>9.0853400000000008E-3</c:v>
                </c:pt>
                <c:pt idx="61665" formatCode="0.00E+00">
                  <c:v>9.2523899999999992E-3</c:v>
                </c:pt>
                <c:pt idx="61666" formatCode="0.00E+00">
                  <c:v>9.4067300000000003E-3</c:v>
                </c:pt>
                <c:pt idx="61667" formatCode="0.00E+00">
                  <c:v>9.5481999999999997E-3</c:v>
                </c:pt>
                <c:pt idx="61668" formatCode="0.00E+00">
                  <c:v>9.6766700000000001E-3</c:v>
                </c:pt>
                <c:pt idx="61669" formatCode="0.00E+00">
                  <c:v>9.7920500000000001E-3</c:v>
                </c:pt>
                <c:pt idx="61670" formatCode="0.00E+00">
                  <c:v>9.8942300000000004E-3</c:v>
                </c:pt>
                <c:pt idx="61671" formatCode="0.00E+00">
                  <c:v>9.9831499999999997E-3</c:v>
                </c:pt>
                <c:pt idx="61672">
                  <c:v>1.00588E-2</c:v>
                </c:pt>
                <c:pt idx="61673">
                  <c:v>1.0121E-2</c:v>
                </c:pt>
                <c:pt idx="61674">
                  <c:v>1.0169900000000001E-2</c:v>
                </c:pt>
                <c:pt idx="61675">
                  <c:v>1.0205499999999999E-2</c:v>
                </c:pt>
                <c:pt idx="61676">
                  <c:v>1.0227699999999999E-2</c:v>
                </c:pt>
                <c:pt idx="61677">
                  <c:v>1.02367E-2</c:v>
                </c:pt>
                <c:pt idx="61678">
                  <c:v>1.0232399999999999E-2</c:v>
                </c:pt>
                <c:pt idx="61679">
                  <c:v>1.02151E-2</c:v>
                </c:pt>
                <c:pt idx="61680">
                  <c:v>1.01846E-2</c:v>
                </c:pt>
                <c:pt idx="61681">
                  <c:v>1.0141300000000001E-2</c:v>
                </c:pt>
                <c:pt idx="61682">
                  <c:v>1.0085200000000001E-2</c:v>
                </c:pt>
                <c:pt idx="61683">
                  <c:v>1.0016499999999999E-2</c:v>
                </c:pt>
                <c:pt idx="61684" formatCode="0.00E+00">
                  <c:v>9.9353400000000008E-3</c:v>
                </c:pt>
                <c:pt idx="61685" formatCode="0.00E+00">
                  <c:v>9.8419200000000005E-3</c:v>
                </c:pt>
                <c:pt idx="61686" formatCode="0.00E+00">
                  <c:v>9.7364500000000007E-3</c:v>
                </c:pt>
                <c:pt idx="61687" formatCode="0.00E+00">
                  <c:v>9.6191499999999999E-3</c:v>
                </c:pt>
                <c:pt idx="61688" formatCode="0.00E+00">
                  <c:v>9.4902500000000004E-3</c:v>
                </c:pt>
                <c:pt idx="61689" formatCode="0.00E+00">
                  <c:v>9.3500200000000006E-3</c:v>
                </c:pt>
                <c:pt idx="61690" formatCode="0.00E+00">
                  <c:v>9.1987200000000005E-3</c:v>
                </c:pt>
                <c:pt idx="61691" formatCode="0.00E+00">
                  <c:v>9.0366300000000004E-3</c:v>
                </c:pt>
                <c:pt idx="61692" formatCode="0.00E+00">
                  <c:v>8.8640500000000001E-3</c:v>
                </c:pt>
                <c:pt idx="61693" formatCode="0.00E+00">
                  <c:v>8.6812899999999995E-3</c:v>
                </c:pt>
                <c:pt idx="61694" formatCode="0.00E+00">
                  <c:v>8.4886800000000002E-3</c:v>
                </c:pt>
                <c:pt idx="61695" formatCode="0.00E+00">
                  <c:v>8.2865400000000002E-3</c:v>
                </c:pt>
                <c:pt idx="61696" formatCode="0.00E+00">
                  <c:v>8.0752399999999992E-3</c:v>
                </c:pt>
                <c:pt idx="61697" formatCode="0.00E+00">
                  <c:v>7.8551200000000002E-3</c:v>
                </c:pt>
                <c:pt idx="61698" formatCode="0.00E+00">
                  <c:v>7.6265600000000001E-3</c:v>
                </c:pt>
                <c:pt idx="61699" formatCode="0.00E+00">
                  <c:v>7.3899300000000003E-3</c:v>
                </c:pt>
                <c:pt idx="61700" formatCode="0.00E+00">
                  <c:v>7.1456200000000001E-3</c:v>
                </c:pt>
                <c:pt idx="61701" formatCode="0.00E+00">
                  <c:v>6.8940399999999997E-3</c:v>
                </c:pt>
                <c:pt idx="61702" formatCode="0.00E+00">
                  <c:v>6.6355900000000002E-3</c:v>
                </c:pt>
                <c:pt idx="61703" formatCode="0.00E+00">
                  <c:v>6.3706700000000002E-3</c:v>
                </c:pt>
                <c:pt idx="61704" formatCode="0.00E+00">
                  <c:v>6.0997100000000004E-3</c:v>
                </c:pt>
                <c:pt idx="61705" formatCode="0.00E+00">
                  <c:v>5.8231400000000001E-3</c:v>
                </c:pt>
                <c:pt idx="61706" formatCode="0.00E+00">
                  <c:v>5.5413900000000002E-3</c:v>
                </c:pt>
                <c:pt idx="61707" formatCode="0.00E+00">
                  <c:v>5.25488E-3</c:v>
                </c:pt>
                <c:pt idx="61708" formatCode="0.00E+00">
                  <c:v>4.9640700000000001E-3</c:v>
                </c:pt>
                <c:pt idx="61709" formatCode="0.00E+00">
                  <c:v>4.6693899999999998E-3</c:v>
                </c:pt>
                <c:pt idx="61710" formatCode="0.00E+00">
                  <c:v>4.3712899999999999E-3</c:v>
                </c:pt>
                <c:pt idx="61711" formatCode="0.00E+00">
                  <c:v>4.0702100000000003E-3</c:v>
                </c:pt>
                <c:pt idx="61712" formatCode="0.00E+00">
                  <c:v>3.7666100000000001E-3</c:v>
                </c:pt>
                <c:pt idx="61713" formatCode="0.00E+00">
                  <c:v>3.4609300000000001E-3</c:v>
                </c:pt>
                <c:pt idx="61714" formatCode="0.00E+00">
                  <c:v>3.1536200000000002E-3</c:v>
                </c:pt>
                <c:pt idx="61715" formatCode="0.00E+00">
                  <c:v>2.84513E-3</c:v>
                </c:pt>
                <c:pt idx="61716" formatCode="0.00E+00">
                  <c:v>2.5358999999999998E-3</c:v>
                </c:pt>
                <c:pt idx="61717" formatCode="0.00E+00">
                  <c:v>2.22638E-3</c:v>
                </c:pt>
                <c:pt idx="61718" formatCode="0.00E+00">
                  <c:v>1.9170000000000001E-3</c:v>
                </c:pt>
                <c:pt idx="61719" formatCode="0.00E+00">
                  <c:v>1.6082100000000001E-3</c:v>
                </c:pt>
                <c:pt idx="61720" formatCode="0.00E+00">
                  <c:v>1.30043E-3</c:v>
                </c:pt>
                <c:pt idx="61721" formatCode="0.00E+00">
                  <c:v>9.9408900000000008E-4</c:v>
                </c:pt>
                <c:pt idx="61722" formatCode="0.00E+00">
                  <c:v>6.8961599999999999E-4</c:v>
                </c:pt>
                <c:pt idx="61723" formatCode="0.00E+00">
                  <c:v>3.8741999999999997E-4</c:v>
                </c:pt>
                <c:pt idx="61724" formatCode="0.00E+00">
                  <c:v>8.7910899999999999E-5</c:v>
                </c:pt>
                <c:pt idx="61725" formatCode="0.00E+00">
                  <c:v>-2.0851100000000001E-4</c:v>
                </c:pt>
                <c:pt idx="61726" formatCode="0.00E+00">
                  <c:v>-5.0145300000000001E-4</c:v>
                </c:pt>
                <c:pt idx="61727" formatCode="0.00E+00">
                  <c:v>-7.9053000000000001E-4</c:v>
                </c:pt>
                <c:pt idx="61728" formatCode="0.00E+00">
                  <c:v>-1.07537E-3</c:v>
                </c:pt>
                <c:pt idx="61729" formatCode="0.00E+00">
                  <c:v>-1.3556E-3</c:v>
                </c:pt>
                <c:pt idx="61730" formatCode="0.00E+00">
                  <c:v>-1.6308799999999999E-3</c:v>
                </c:pt>
                <c:pt idx="61731" formatCode="0.00E+00">
                  <c:v>-1.9008499999999999E-3</c:v>
                </c:pt>
                <c:pt idx="61732" formatCode="0.00E+00">
                  <c:v>-2.1651800000000001E-3</c:v>
                </c:pt>
                <c:pt idx="61733" formatCode="0.00E+00">
                  <c:v>-2.42356E-3</c:v>
                </c:pt>
                <c:pt idx="61734" formatCode="0.00E+00">
                  <c:v>-2.6756599999999998E-3</c:v>
                </c:pt>
                <c:pt idx="61735" formatCode="0.00E+00">
                  <c:v>-2.9212000000000001E-3</c:v>
                </c:pt>
                <c:pt idx="61736" formatCode="0.00E+00">
                  <c:v>-3.1598899999999998E-3</c:v>
                </c:pt>
                <c:pt idx="61737" formatCode="0.00E+00">
                  <c:v>-3.3914599999999998E-3</c:v>
                </c:pt>
                <c:pt idx="61738" formatCode="0.00E+00">
                  <c:v>-3.6156500000000002E-3</c:v>
                </c:pt>
                <c:pt idx="61739" formatCode="0.00E+00">
                  <c:v>-3.83221E-3</c:v>
                </c:pt>
                <c:pt idx="61740" formatCode="0.00E+00">
                  <c:v>-4.0409199999999999E-3</c:v>
                </c:pt>
                <c:pt idx="61741" formatCode="0.00E+00">
                  <c:v>-4.2415600000000001E-3</c:v>
                </c:pt>
                <c:pt idx="61742" formatCode="0.00E+00">
                  <c:v>-4.43393E-3</c:v>
                </c:pt>
                <c:pt idx="61743" formatCode="0.00E+00">
                  <c:v>-4.6178399999999998E-3</c:v>
                </c:pt>
                <c:pt idx="61744" formatCode="0.00E+00">
                  <c:v>-4.7931199999999997E-3</c:v>
                </c:pt>
                <c:pt idx="61745" formatCode="0.00E+00">
                  <c:v>-4.9596099999999997E-3</c:v>
                </c:pt>
                <c:pt idx="61746" formatCode="0.00E+00">
                  <c:v>-5.1171799999999998E-3</c:v>
                </c:pt>
                <c:pt idx="61747" formatCode="0.00E+00">
                  <c:v>-5.26569E-3</c:v>
                </c:pt>
                <c:pt idx="61748" formatCode="0.00E+00">
                  <c:v>-5.4050399999999998E-3</c:v>
                </c:pt>
                <c:pt idx="61749" formatCode="0.00E+00">
                  <c:v>-5.5351200000000001E-3</c:v>
                </c:pt>
                <c:pt idx="61750" formatCode="0.00E+00">
                  <c:v>-5.6558700000000003E-3</c:v>
                </c:pt>
                <c:pt idx="61751" formatCode="0.00E+00">
                  <c:v>-5.76721E-3</c:v>
                </c:pt>
                <c:pt idx="61752" formatCode="0.00E+00">
                  <c:v>-5.8691000000000004E-3</c:v>
                </c:pt>
                <c:pt idx="61753" formatCode="0.00E+00">
                  <c:v>-5.9614999999999998E-3</c:v>
                </c:pt>
                <c:pt idx="61754" formatCode="0.00E+00">
                  <c:v>-6.0443900000000002E-3</c:v>
                </c:pt>
                <c:pt idx="61755" formatCode="0.00E+00">
                  <c:v>-6.1177799999999997E-3</c:v>
                </c:pt>
                <c:pt idx="61756" formatCode="0.00E+00">
                  <c:v>-6.1816600000000003E-3</c:v>
                </c:pt>
                <c:pt idx="61757" formatCode="0.00E+00">
                  <c:v>-6.2360699999999998E-3</c:v>
                </c:pt>
                <c:pt idx="61758" formatCode="0.00E+00">
                  <c:v>-6.2810499999999998E-3</c:v>
                </c:pt>
                <c:pt idx="61759" formatCode="0.00E+00">
                  <c:v>-6.31666E-3</c:v>
                </c:pt>
                <c:pt idx="61760" formatCode="0.00E+00">
                  <c:v>-6.34295E-3</c:v>
                </c:pt>
                <c:pt idx="61761" formatCode="0.00E+00">
                  <c:v>-6.36003E-3</c:v>
                </c:pt>
                <c:pt idx="61762" formatCode="0.00E+00">
                  <c:v>-6.3679799999999996E-3</c:v>
                </c:pt>
                <c:pt idx="61763" formatCode="0.00E+00">
                  <c:v>-6.3669099999999999E-3</c:v>
                </c:pt>
                <c:pt idx="61764" formatCode="0.00E+00">
                  <c:v>-6.35696E-3</c:v>
                </c:pt>
                <c:pt idx="61765" formatCode="0.00E+00">
                  <c:v>-6.3382500000000001E-3</c:v>
                </c:pt>
                <c:pt idx="61766" formatCode="0.00E+00">
                  <c:v>-6.3109400000000001E-3</c:v>
                </c:pt>
                <c:pt idx="61767" formatCode="0.00E+00">
                  <c:v>-6.27518E-3</c:v>
                </c:pt>
                <c:pt idx="61768" formatCode="0.00E+00">
                  <c:v>-6.2311500000000004E-3</c:v>
                </c:pt>
                <c:pt idx="61769" formatCode="0.00E+00">
                  <c:v>-6.1790300000000003E-3</c:v>
                </c:pt>
                <c:pt idx="61770" formatCode="0.00E+00">
                  <c:v>-6.1190200000000002E-3</c:v>
                </c:pt>
                <c:pt idx="61771" formatCode="0.00E+00">
                  <c:v>-6.0513199999999998E-3</c:v>
                </c:pt>
                <c:pt idx="61772" formatCode="0.00E+00">
                  <c:v>-5.9761500000000004E-3</c:v>
                </c:pt>
                <c:pt idx="61773" formatCode="0.00E+00">
                  <c:v>-5.8937299999999998E-3</c:v>
                </c:pt>
                <c:pt idx="61774" formatCode="0.00E+00">
                  <c:v>-5.8043000000000001E-3</c:v>
                </c:pt>
                <c:pt idx="61775" formatCode="0.00E+00">
                  <c:v>-5.7080899999999999E-3</c:v>
                </c:pt>
                <c:pt idx="61776" formatCode="0.00E+00">
                  <c:v>-5.6053700000000001E-3</c:v>
                </c:pt>
                <c:pt idx="61777" formatCode="0.00E+00">
                  <c:v>-5.4963700000000004E-3</c:v>
                </c:pt>
                <c:pt idx="61778" formatCode="0.00E+00">
                  <c:v>-5.3813799999999998E-3</c:v>
                </c:pt>
                <c:pt idx="61779" formatCode="0.00E+00">
                  <c:v>-5.2606500000000004E-3</c:v>
                </c:pt>
                <c:pt idx="61780" formatCode="0.00E+00">
                  <c:v>-5.1344700000000004E-3</c:v>
                </c:pt>
                <c:pt idx="61781" formatCode="0.00E+00">
                  <c:v>-5.0031199999999998E-3</c:v>
                </c:pt>
                <c:pt idx="61782" formatCode="0.00E+00">
                  <c:v>-4.8668799999999996E-3</c:v>
                </c:pt>
                <c:pt idx="61783" formatCode="0.00E+00">
                  <c:v>-4.7260499999999999E-3</c:v>
                </c:pt>
                <c:pt idx="61784" formatCode="0.00E+00">
                  <c:v>-4.5809199999999996E-3</c:v>
                </c:pt>
                <c:pt idx="61785" formatCode="0.00E+00">
                  <c:v>-4.4317799999999997E-3</c:v>
                </c:pt>
                <c:pt idx="61786" formatCode="0.00E+00">
                  <c:v>-4.2789500000000001E-3</c:v>
                </c:pt>
                <c:pt idx="61787" formatCode="0.00E+00">
                  <c:v>-4.1227099999999999E-3</c:v>
                </c:pt>
                <c:pt idx="61788" formatCode="0.00E+00">
                  <c:v>-3.9633799999999999E-3</c:v>
                </c:pt>
                <c:pt idx="61789" formatCode="0.00E+00">
                  <c:v>-3.8012599999999999E-3</c:v>
                </c:pt>
                <c:pt idx="61790" formatCode="0.00E+00">
                  <c:v>-3.6366599999999999E-3</c:v>
                </c:pt>
                <c:pt idx="61791" formatCode="0.00E+00">
                  <c:v>-3.4698699999999999E-3</c:v>
                </c:pt>
                <c:pt idx="61792" formatCode="0.00E+00">
                  <c:v>-3.3012100000000002E-3</c:v>
                </c:pt>
                <c:pt idx="61793" formatCode="0.00E+00">
                  <c:v>-3.1309699999999998E-3</c:v>
                </c:pt>
                <c:pt idx="61794" formatCode="0.00E+00">
                  <c:v>-2.9594600000000001E-3</c:v>
                </c:pt>
                <c:pt idx="61795" formatCode="0.00E+00">
                  <c:v>-2.7869700000000002E-3</c:v>
                </c:pt>
                <c:pt idx="61796" formatCode="0.00E+00">
                  <c:v>-2.6138099999999998E-3</c:v>
                </c:pt>
                <c:pt idx="61797" formatCode="0.00E+00">
                  <c:v>-2.4402600000000001E-3</c:v>
                </c:pt>
                <c:pt idx="61798" formatCode="0.00E+00">
                  <c:v>-2.2666100000000001E-3</c:v>
                </c:pt>
                <c:pt idx="61799" formatCode="0.00E+00">
                  <c:v>-2.0931499999999998E-3</c:v>
                </c:pt>
                <c:pt idx="61800" formatCode="0.00E+00">
                  <c:v>-1.92016E-3</c:v>
                </c:pt>
                <c:pt idx="61801" formatCode="0.00E+00">
                  <c:v>-1.7479100000000001E-3</c:v>
                </c:pt>
                <c:pt idx="61802" formatCode="0.00E+00">
                  <c:v>-1.5766700000000001E-3</c:v>
                </c:pt>
                <c:pt idx="61803" formatCode="0.00E+00">
                  <c:v>-1.40671E-3</c:v>
                </c:pt>
                <c:pt idx="61804" formatCode="0.00E+00">
                  <c:v>-1.2382700000000001E-3</c:v>
                </c:pt>
                <c:pt idx="61805" formatCode="0.00E+00">
                  <c:v>-1.07161E-3</c:v>
                </c:pt>
                <c:pt idx="61806" formatCode="0.00E+00">
                  <c:v>-9.0697100000000001E-4</c:v>
                </c:pt>
                <c:pt idx="61807" formatCode="0.00E+00">
                  <c:v>-7.4458800000000002E-4</c:v>
                </c:pt>
                <c:pt idx="61808" formatCode="0.00E+00">
                  <c:v>-5.8468699999999997E-4</c:v>
                </c:pt>
                <c:pt idx="61809" formatCode="0.00E+00">
                  <c:v>-4.27484E-4</c:v>
                </c:pt>
                <c:pt idx="61810" formatCode="0.00E+00">
                  <c:v>-2.7319099999999999E-4</c:v>
                </c:pt>
                <c:pt idx="61811" formatCode="0.00E+00">
                  <c:v>-1.22006E-4</c:v>
                </c:pt>
                <c:pt idx="61812" formatCode="0.00E+00">
                  <c:v>2.5877600000000001E-5</c:v>
                </c:pt>
                <c:pt idx="61813" formatCode="0.00E+00">
                  <c:v>1.7027899999999999E-4</c:v>
                </c:pt>
                <c:pt idx="61814" formatCode="0.00E+00">
                  <c:v>3.11026E-4</c:v>
                </c:pt>
                <c:pt idx="61815" formatCode="0.00E+00">
                  <c:v>4.4795600000000001E-4</c:v>
                </c:pt>
                <c:pt idx="61816" formatCode="0.00E+00">
                  <c:v>5.8091600000000001E-4</c:v>
                </c:pt>
                <c:pt idx="61817" formatCode="0.00E+00">
                  <c:v>7.0976500000000001E-4</c:v>
                </c:pt>
                <c:pt idx="61818" formatCode="0.00E+00">
                  <c:v>8.34372E-4</c:v>
                </c:pt>
                <c:pt idx="61819" formatCode="0.00E+00">
                  <c:v>9.5461400000000001E-4</c:v>
                </c:pt>
                <c:pt idx="61820" formatCode="0.00E+00">
                  <c:v>1.0703799999999999E-3</c:v>
                </c:pt>
                <c:pt idx="61821" formatCode="0.00E+00">
                  <c:v>1.1815700000000001E-3</c:v>
                </c:pt>
                <c:pt idx="61822" formatCode="0.00E+00">
                  <c:v>1.2880999999999999E-3</c:v>
                </c:pt>
                <c:pt idx="61823" formatCode="0.00E+00">
                  <c:v>1.38989E-3</c:v>
                </c:pt>
                <c:pt idx="61824" formatCode="0.00E+00">
                  <c:v>1.4868699999999999E-3</c:v>
                </c:pt>
                <c:pt idx="61825" formatCode="0.00E+00">
                  <c:v>1.57898E-3</c:v>
                </c:pt>
                <c:pt idx="61826" formatCode="0.00E+00">
                  <c:v>1.66618E-3</c:v>
                </c:pt>
                <c:pt idx="61827" formatCode="0.00E+00">
                  <c:v>1.74843E-3</c:v>
                </c:pt>
                <c:pt idx="61828" formatCode="0.00E+00">
                  <c:v>1.8257E-3</c:v>
                </c:pt>
                <c:pt idx="61829" formatCode="0.00E+00">
                  <c:v>1.8979999999999999E-3</c:v>
                </c:pt>
                <c:pt idx="61830" formatCode="0.00E+00">
                  <c:v>1.9653000000000001E-3</c:v>
                </c:pt>
                <c:pt idx="61831" formatCode="0.00E+00">
                  <c:v>2.02761E-3</c:v>
                </c:pt>
                <c:pt idx="61832" formatCode="0.00E+00">
                  <c:v>2.0849699999999998E-3</c:v>
                </c:pt>
                <c:pt idx="61833" formatCode="0.00E+00">
                  <c:v>2.1373799999999999E-3</c:v>
                </c:pt>
                <c:pt idx="61834" formatCode="0.00E+00">
                  <c:v>2.1848900000000001E-3</c:v>
                </c:pt>
                <c:pt idx="61835" formatCode="0.00E+00">
                  <c:v>2.2275400000000001E-3</c:v>
                </c:pt>
                <c:pt idx="61836" formatCode="0.00E+00">
                  <c:v>2.2653899999999999E-3</c:v>
                </c:pt>
                <c:pt idx="61837" formatCode="0.00E+00">
                  <c:v>2.2985000000000002E-3</c:v>
                </c:pt>
                <c:pt idx="61838" formatCode="0.00E+00">
                  <c:v>2.3269599999999999E-3</c:v>
                </c:pt>
                <c:pt idx="61839" formatCode="0.00E+00">
                  <c:v>2.3508299999999999E-3</c:v>
                </c:pt>
                <c:pt idx="61840" formatCode="0.00E+00">
                  <c:v>2.3702100000000002E-3</c:v>
                </c:pt>
                <c:pt idx="61841" formatCode="0.00E+00">
                  <c:v>2.3852000000000001E-3</c:v>
                </c:pt>
                <c:pt idx="61842" formatCode="0.00E+00">
                  <c:v>2.3959099999999998E-3</c:v>
                </c:pt>
                <c:pt idx="61843" formatCode="0.00E+00">
                  <c:v>2.40245E-3</c:v>
                </c:pt>
                <c:pt idx="61844" formatCode="0.00E+00">
                  <c:v>2.4049399999999999E-3</c:v>
                </c:pt>
                <c:pt idx="61845" formatCode="0.00E+00">
                  <c:v>2.4034999999999998E-3</c:v>
                </c:pt>
                <c:pt idx="61846" formatCode="0.00E+00">
                  <c:v>2.39828E-3</c:v>
                </c:pt>
                <c:pt idx="61847" formatCode="0.00E+00">
                  <c:v>2.3894099999999998E-3</c:v>
                </c:pt>
                <c:pt idx="61848" formatCode="0.00E+00">
                  <c:v>2.37704E-3</c:v>
                </c:pt>
                <c:pt idx="61849" formatCode="0.00E+00">
                  <c:v>2.3613100000000001E-3</c:v>
                </c:pt>
                <c:pt idx="61850" formatCode="0.00E+00">
                  <c:v>2.3423900000000002E-3</c:v>
                </c:pt>
                <c:pt idx="61851" formatCode="0.00E+00">
                  <c:v>2.3204300000000001E-3</c:v>
                </c:pt>
                <c:pt idx="61852" formatCode="0.00E+00">
                  <c:v>2.2955900000000001E-3</c:v>
                </c:pt>
                <c:pt idx="61853" formatCode="0.00E+00">
                  <c:v>2.2680500000000002E-3</c:v>
                </c:pt>
                <c:pt idx="61854" formatCode="0.00E+00">
                  <c:v>2.2379700000000002E-3</c:v>
                </c:pt>
                <c:pt idx="61855" formatCode="0.00E+00">
                  <c:v>2.2055199999999999E-3</c:v>
                </c:pt>
                <c:pt idx="61856" formatCode="0.00E+00">
                  <c:v>2.17089E-3</c:v>
                </c:pt>
                <c:pt idx="61857" formatCode="0.00E+00">
                  <c:v>2.1342399999999999E-3</c:v>
                </c:pt>
                <c:pt idx="61858" formatCode="0.00E+00">
                  <c:v>2.0957599999999999E-3</c:v>
                </c:pt>
                <c:pt idx="61859" formatCode="0.00E+00">
                  <c:v>2.0556200000000002E-3</c:v>
                </c:pt>
                <c:pt idx="61860" formatCode="0.00E+00">
                  <c:v>2.0140100000000001E-3</c:v>
                </c:pt>
                <c:pt idx="61861" formatCode="0.00E+00">
                  <c:v>1.97109E-3</c:v>
                </c:pt>
                <c:pt idx="61862" formatCode="0.00E+00">
                  <c:v>1.92706E-3</c:v>
                </c:pt>
                <c:pt idx="61863" formatCode="0.00E+00">
                  <c:v>1.8821E-3</c:v>
                </c:pt>
                <c:pt idx="61864" formatCode="0.00E+00">
                  <c:v>1.83636E-3</c:v>
                </c:pt>
                <c:pt idx="61865" formatCode="0.00E+00">
                  <c:v>1.7900500000000001E-3</c:v>
                </c:pt>
                <c:pt idx="61866" formatCode="0.00E+00">
                  <c:v>1.74332E-3</c:v>
                </c:pt>
                <c:pt idx="61867" formatCode="0.00E+00">
                  <c:v>1.69634E-3</c:v>
                </c:pt>
                <c:pt idx="61868" formatCode="0.00E+00">
                  <c:v>1.6492900000000001E-3</c:v>
                </c:pt>
                <c:pt idx="61869" formatCode="0.00E+00">
                  <c:v>1.6023400000000001E-3</c:v>
                </c:pt>
                <c:pt idx="61870" formatCode="0.00E+00">
                  <c:v>1.5556299999999999E-3</c:v>
                </c:pt>
                <c:pt idx="61871" formatCode="0.00E+00">
                  <c:v>1.5093299999999999E-3</c:v>
                </c:pt>
                <c:pt idx="61872" formatCode="0.00E+00">
                  <c:v>1.4636E-3</c:v>
                </c:pt>
                <c:pt idx="61873" formatCode="0.00E+00">
                  <c:v>1.41858E-3</c:v>
                </c:pt>
                <c:pt idx="61874" formatCode="0.00E+00">
                  <c:v>1.37441E-3</c:v>
                </c:pt>
                <c:pt idx="61875" formatCode="0.00E+00">
                  <c:v>1.3312300000000001E-3</c:v>
                </c:pt>
                <c:pt idx="61876" formatCode="0.00E+00">
                  <c:v>1.28918E-3</c:v>
                </c:pt>
                <c:pt idx="61877" formatCode="0.00E+00">
                  <c:v>1.2483800000000001E-3</c:v>
                </c:pt>
                <c:pt idx="61878" formatCode="0.00E+00">
                  <c:v>1.2089500000000001E-3</c:v>
                </c:pt>
                <c:pt idx="61879" formatCode="0.00E+00">
                  <c:v>1.1710100000000001E-3</c:v>
                </c:pt>
                <c:pt idx="61880" formatCode="0.00E+00">
                  <c:v>1.13466E-3</c:v>
                </c:pt>
                <c:pt idx="61881" formatCode="0.00E+00">
                  <c:v>1.10001E-3</c:v>
                </c:pt>
                <c:pt idx="61882" formatCode="0.00E+00">
                  <c:v>1.0671400000000001E-3</c:v>
                </c:pt>
                <c:pt idx="61883" formatCode="0.00E+00">
                  <c:v>1.0361400000000001E-3</c:v>
                </c:pt>
                <c:pt idx="61884" formatCode="0.00E+00">
                  <c:v>1.00709E-3</c:v>
                </c:pt>
                <c:pt idx="61885" formatCode="0.00E+00">
                  <c:v>9.8006900000000008E-4</c:v>
                </c:pt>
                <c:pt idx="61886" formatCode="0.00E+00">
                  <c:v>9.5513E-4</c:v>
                </c:pt>
                <c:pt idx="61887" formatCode="0.00E+00">
                  <c:v>9.32331E-4</c:v>
                </c:pt>
                <c:pt idx="61888" formatCode="0.00E+00">
                  <c:v>9.1171799999999995E-4</c:v>
                </c:pt>
                <c:pt idx="61889" formatCode="0.00E+00">
                  <c:v>8.9333200000000005E-4</c:v>
                </c:pt>
                <c:pt idx="61890" formatCode="0.00E+00">
                  <c:v>8.7720199999999999E-4</c:v>
                </c:pt>
                <c:pt idx="61891" formatCode="0.00E+00">
                  <c:v>8.6335100000000005E-4</c:v>
                </c:pt>
                <c:pt idx="61892" formatCode="0.00E+00">
                  <c:v>8.5179400000000001E-4</c:v>
                </c:pt>
                <c:pt idx="61893" formatCode="0.00E+00">
                  <c:v>8.4253699999999997E-4</c:v>
                </c:pt>
                <c:pt idx="61894" formatCode="0.00E+00">
                  <c:v>8.35577E-4</c:v>
                </c:pt>
                <c:pt idx="61895" formatCode="0.00E+00">
                  <c:v>8.3090400000000004E-4</c:v>
                </c:pt>
                <c:pt idx="61896" formatCode="0.00E+00">
                  <c:v>8.2850000000000003E-4</c:v>
                </c:pt>
                <c:pt idx="61897" formatCode="0.00E+00">
                  <c:v>8.2833699999999995E-4</c:v>
                </c:pt>
                <c:pt idx="61898" formatCode="0.00E+00">
                  <c:v>8.3038100000000004E-4</c:v>
                </c:pt>
                <c:pt idx="61899" formatCode="0.00E+00">
                  <c:v>8.3458999999999996E-4</c:v>
                </c:pt>
                <c:pt idx="61900" formatCode="0.00E+00">
                  <c:v>8.4091199999999997E-4</c:v>
                </c:pt>
                <c:pt idx="61901" formatCode="0.00E+00">
                  <c:v>8.4929000000000005E-4</c:v>
                </c:pt>
                <c:pt idx="61902" formatCode="0.00E+00">
                  <c:v>8.5965900000000003E-4</c:v>
                </c:pt>
                <c:pt idx="61903" formatCode="0.00E+00">
                  <c:v>8.7194400000000004E-4</c:v>
                </c:pt>
                <c:pt idx="61904" formatCode="0.00E+00">
                  <c:v>8.8606600000000002E-4</c:v>
                </c:pt>
                <c:pt idx="61905" formatCode="0.00E+00">
                  <c:v>9.0193700000000001E-4</c:v>
                </c:pt>
                <c:pt idx="61906" formatCode="0.00E+00">
                  <c:v>9.1946499999999995E-4</c:v>
                </c:pt>
                <c:pt idx="61907" formatCode="0.00E+00">
                  <c:v>9.3854799999999999E-4</c:v>
                </c:pt>
                <c:pt idx="61908" formatCode="0.00E+00">
                  <c:v>9.5908099999999997E-4</c:v>
                </c:pt>
                <c:pt idx="61909" formatCode="0.00E+00">
                  <c:v>9.8094999999999996E-4</c:v>
                </c:pt>
                <c:pt idx="61910" formatCode="0.00E+00">
                  <c:v>1.0040400000000001E-3</c:v>
                </c:pt>
                <c:pt idx="61911" formatCode="0.00E+00">
                  <c:v>1.02822E-3</c:v>
                </c:pt>
                <c:pt idx="61912" formatCode="0.00E+00">
                  <c:v>1.0533700000000001E-3</c:v>
                </c:pt>
                <c:pt idx="61913" formatCode="0.00E+00">
                  <c:v>1.07935E-3</c:v>
                </c:pt>
                <c:pt idx="61914" formatCode="0.00E+00">
                  <c:v>1.1060200000000001E-3</c:v>
                </c:pt>
                <c:pt idx="61915" formatCode="0.00E+00">
                  <c:v>1.1332499999999999E-3</c:v>
                </c:pt>
                <c:pt idx="61916" formatCode="0.00E+00">
                  <c:v>1.1608899999999999E-3</c:v>
                </c:pt>
                <c:pt idx="61917" formatCode="0.00E+00">
                  <c:v>1.18878E-3</c:v>
                </c:pt>
                <c:pt idx="61918" formatCode="0.00E+00">
                  <c:v>1.21678E-3</c:v>
                </c:pt>
                <c:pt idx="61919" formatCode="0.00E+00">
                  <c:v>1.2447300000000001E-3</c:v>
                </c:pt>
                <c:pt idx="61920" formatCode="0.00E+00">
                  <c:v>1.2724800000000001E-3</c:v>
                </c:pt>
                <c:pt idx="61921" formatCode="0.00E+00">
                  <c:v>1.2998599999999999E-3</c:v>
                </c:pt>
                <c:pt idx="61922" formatCode="0.00E+00">
                  <c:v>1.32671E-3</c:v>
                </c:pt>
                <c:pt idx="61923" formatCode="0.00E+00">
                  <c:v>1.3528800000000001E-3</c:v>
                </c:pt>
                <c:pt idx="61924" formatCode="0.00E+00">
                  <c:v>1.3781900000000001E-3</c:v>
                </c:pt>
                <c:pt idx="61925" formatCode="0.00E+00">
                  <c:v>1.4025000000000001E-3</c:v>
                </c:pt>
                <c:pt idx="61926" formatCode="0.00E+00">
                  <c:v>1.42563E-3</c:v>
                </c:pt>
                <c:pt idx="61927" formatCode="0.00E+00">
                  <c:v>1.44743E-3</c:v>
                </c:pt>
                <c:pt idx="61928" formatCode="0.00E+00">
                  <c:v>1.46773E-3</c:v>
                </c:pt>
                <c:pt idx="61929" formatCode="0.00E+00">
                  <c:v>1.48638E-3</c:v>
                </c:pt>
                <c:pt idx="61930" formatCode="0.00E+00">
                  <c:v>1.50321E-3</c:v>
                </c:pt>
                <c:pt idx="61931" formatCode="0.00E+00">
                  <c:v>1.5180700000000001E-3</c:v>
                </c:pt>
                <c:pt idx="61932" formatCode="0.00E+00">
                  <c:v>1.53082E-3</c:v>
                </c:pt>
                <c:pt idx="61933" formatCode="0.00E+00">
                  <c:v>1.5412799999999999E-3</c:v>
                </c:pt>
                <c:pt idx="61934" formatCode="0.00E+00">
                  <c:v>1.54934E-3</c:v>
                </c:pt>
                <c:pt idx="61935" formatCode="0.00E+00">
                  <c:v>1.5548300000000001E-3</c:v>
                </c:pt>
                <c:pt idx="61936" formatCode="0.00E+00">
                  <c:v>1.55762E-3</c:v>
                </c:pt>
                <c:pt idx="61937" formatCode="0.00E+00">
                  <c:v>1.5575700000000001E-3</c:v>
                </c:pt>
                <c:pt idx="61938" formatCode="0.00E+00">
                  <c:v>1.55456E-3</c:v>
                </c:pt>
                <c:pt idx="61939" formatCode="0.00E+00">
                  <c:v>1.5484699999999999E-3</c:v>
                </c:pt>
                <c:pt idx="61940" formatCode="0.00E+00">
                  <c:v>1.5391700000000001E-3</c:v>
                </c:pt>
                <c:pt idx="61941" formatCode="0.00E+00">
                  <c:v>1.52655E-3</c:v>
                </c:pt>
                <c:pt idx="61942" formatCode="0.00E+00">
                  <c:v>1.5104999999999999E-3</c:v>
                </c:pt>
                <c:pt idx="61943" formatCode="0.00E+00">
                  <c:v>1.4909299999999999E-3</c:v>
                </c:pt>
                <c:pt idx="61944" formatCode="0.00E+00">
                  <c:v>1.4677399999999999E-3</c:v>
                </c:pt>
                <c:pt idx="61945" formatCode="0.00E+00">
                  <c:v>1.44085E-3</c:v>
                </c:pt>
                <c:pt idx="61946" formatCode="0.00E+00">
                  <c:v>1.41018E-3</c:v>
                </c:pt>
                <c:pt idx="61947" formatCode="0.00E+00">
                  <c:v>1.37565E-3</c:v>
                </c:pt>
                <c:pt idx="61948" formatCode="0.00E+00">
                  <c:v>1.3372099999999999E-3</c:v>
                </c:pt>
                <c:pt idx="61949" formatCode="0.00E+00">
                  <c:v>1.2948E-3</c:v>
                </c:pt>
                <c:pt idx="61950" formatCode="0.00E+00">
                  <c:v>1.2483800000000001E-3</c:v>
                </c:pt>
                <c:pt idx="61951" formatCode="0.00E+00">
                  <c:v>1.1979E-3</c:v>
                </c:pt>
                <c:pt idx="61952" formatCode="0.00E+00">
                  <c:v>1.1433400000000001E-3</c:v>
                </c:pt>
                <c:pt idx="61953" formatCode="0.00E+00">
                  <c:v>1.08468E-3</c:v>
                </c:pt>
                <c:pt idx="61954" formatCode="0.00E+00">
                  <c:v>1.0219000000000001E-3</c:v>
                </c:pt>
                <c:pt idx="61955" formatCode="0.00E+00">
                  <c:v>9.5501699999999995E-4</c:v>
                </c:pt>
                <c:pt idx="61956" formatCode="0.00E+00">
                  <c:v>8.8402299999999995E-4</c:v>
                </c:pt>
                <c:pt idx="61957" formatCode="0.00E+00">
                  <c:v>8.0894099999999998E-4</c:v>
                </c:pt>
                <c:pt idx="61958" formatCode="0.00E+00">
                  <c:v>7.2979700000000002E-4</c:v>
                </c:pt>
                <c:pt idx="61959" formatCode="0.00E+00">
                  <c:v>6.46628E-4</c:v>
                </c:pt>
                <c:pt idx="61960" formatCode="0.00E+00">
                  <c:v>5.5947899999999999E-4</c:v>
                </c:pt>
                <c:pt idx="61961" formatCode="0.00E+00">
                  <c:v>4.68407E-4</c:v>
                </c:pt>
                <c:pt idx="61962" formatCode="0.00E+00">
                  <c:v>3.7347699999999999E-4</c:v>
                </c:pt>
                <c:pt idx="61963" formatCode="0.00E+00">
                  <c:v>2.7476399999999999E-4</c:v>
                </c:pt>
                <c:pt idx="61964" formatCode="0.00E+00">
                  <c:v>1.72351E-4</c:v>
                </c:pt>
                <c:pt idx="61965" formatCode="0.00E+00">
                  <c:v>6.6333699999999998E-5</c:v>
                </c:pt>
                <c:pt idx="61966" formatCode="0.00E+00">
                  <c:v>-4.3185400000000002E-5</c:v>
                </c:pt>
                <c:pt idx="61967" formatCode="0.00E+00">
                  <c:v>-1.56093E-4</c:v>
                </c:pt>
                <c:pt idx="61968" formatCode="0.00E+00">
                  <c:v>-2.72269E-4</c:v>
                </c:pt>
                <c:pt idx="61969" formatCode="0.00E+00">
                  <c:v>-3.9157999999999999E-4</c:v>
                </c:pt>
                <c:pt idx="61970" formatCode="0.00E+00">
                  <c:v>-5.1388699999999998E-4</c:v>
                </c:pt>
                <c:pt idx="61971" formatCode="0.00E+00">
                  <c:v>-6.3904200000000004E-4</c:v>
                </c:pt>
                <c:pt idx="61972" formatCode="0.00E+00">
                  <c:v>-7.6688699999999995E-4</c:v>
                </c:pt>
                <c:pt idx="61973" formatCode="0.00E+00">
                  <c:v>-8.9725799999999995E-4</c:v>
                </c:pt>
                <c:pt idx="61974" formatCode="0.00E+00">
                  <c:v>-1.02998E-3</c:v>
                </c:pt>
                <c:pt idx="61975" formatCode="0.00E+00">
                  <c:v>-1.1648699999999999E-3</c:v>
                </c:pt>
                <c:pt idx="61976" formatCode="0.00E+00">
                  <c:v>-1.30174E-3</c:v>
                </c:pt>
                <c:pt idx="61977" formatCode="0.00E+00">
                  <c:v>-1.4404000000000001E-3</c:v>
                </c:pt>
                <c:pt idx="61978" formatCode="0.00E+00">
                  <c:v>-1.5806399999999999E-3</c:v>
                </c:pt>
                <c:pt idx="61979" formatCode="0.00E+00">
                  <c:v>-1.72225E-3</c:v>
                </c:pt>
                <c:pt idx="61980" formatCode="0.00E+00">
                  <c:v>-1.86502E-3</c:v>
                </c:pt>
                <c:pt idx="61981" formatCode="0.00E+00">
                  <c:v>-2.0087199999999999E-3</c:v>
                </c:pt>
                <c:pt idx="61982" formatCode="0.00E+00">
                  <c:v>-2.1531200000000001E-3</c:v>
                </c:pt>
                <c:pt idx="61983" formatCode="0.00E+00">
                  <c:v>-2.2980000000000001E-3</c:v>
                </c:pt>
                <c:pt idx="61984" formatCode="0.00E+00">
                  <c:v>-2.4431100000000001E-3</c:v>
                </c:pt>
                <c:pt idx="61985" formatCode="0.00E+00">
                  <c:v>-2.5882100000000001E-3</c:v>
                </c:pt>
                <c:pt idx="61986" formatCode="0.00E+00">
                  <c:v>-2.7330599999999998E-3</c:v>
                </c:pt>
                <c:pt idx="61987" formatCode="0.00E+00">
                  <c:v>-2.8774E-3</c:v>
                </c:pt>
                <c:pt idx="61988" formatCode="0.00E+00">
                  <c:v>-3.0209799999999999E-3</c:v>
                </c:pt>
                <c:pt idx="61989" formatCode="0.00E+00">
                  <c:v>-3.1635500000000002E-3</c:v>
                </c:pt>
                <c:pt idx="61990" formatCode="0.00E+00">
                  <c:v>-3.3048399999999999E-3</c:v>
                </c:pt>
                <c:pt idx="61991" formatCode="0.00E+00">
                  <c:v>-3.4445999999999999E-3</c:v>
                </c:pt>
                <c:pt idx="61992" formatCode="0.00E+00">
                  <c:v>-3.5825599999999998E-3</c:v>
                </c:pt>
                <c:pt idx="61993" formatCode="0.00E+00">
                  <c:v>-3.7184700000000002E-3</c:v>
                </c:pt>
                <c:pt idx="61994" formatCode="0.00E+00">
                  <c:v>-3.8520500000000001E-3</c:v>
                </c:pt>
                <c:pt idx="61995" formatCode="0.00E+00">
                  <c:v>-3.9830500000000001E-3</c:v>
                </c:pt>
                <c:pt idx="61996" formatCode="0.00E+00">
                  <c:v>-4.1111999999999998E-3</c:v>
                </c:pt>
                <c:pt idx="61997" formatCode="0.00E+00">
                  <c:v>-4.2362399999999996E-3</c:v>
                </c:pt>
                <c:pt idx="61998" formatCode="0.00E+00">
                  <c:v>-4.3579100000000004E-3</c:v>
                </c:pt>
                <c:pt idx="61999" formatCode="0.00E+00">
                  <c:v>-4.4759500000000002E-3</c:v>
                </c:pt>
                <c:pt idx="62000" formatCode="0.00E+00">
                  <c:v>-4.5901099999999997E-3</c:v>
                </c:pt>
                <c:pt idx="62001" formatCode="0.00E+00">
                  <c:v>-4.7001400000000002E-3</c:v>
                </c:pt>
                <c:pt idx="62002" formatCode="0.00E+00">
                  <c:v>-4.8057799999999999E-3</c:v>
                </c:pt>
                <c:pt idx="62003" formatCode="0.00E+00">
                  <c:v>-4.9067900000000003E-3</c:v>
                </c:pt>
                <c:pt idx="62004" formatCode="0.00E+00">
                  <c:v>-5.0029300000000001E-3</c:v>
                </c:pt>
                <c:pt idx="62005" formatCode="0.00E+00">
                  <c:v>-5.0939599999999998E-3</c:v>
                </c:pt>
                <c:pt idx="62006" formatCode="0.00E+00">
                  <c:v>-5.1796500000000001E-3</c:v>
                </c:pt>
                <c:pt idx="62007" formatCode="0.00E+00">
                  <c:v>-5.2597800000000004E-3</c:v>
                </c:pt>
                <c:pt idx="62008" formatCode="0.00E+00">
                  <c:v>-5.3341300000000003E-3</c:v>
                </c:pt>
                <c:pt idx="62009" formatCode="0.00E+00">
                  <c:v>-5.4024800000000003E-3</c:v>
                </c:pt>
                <c:pt idx="62010" formatCode="0.00E+00">
                  <c:v>-5.4646399999999998E-3</c:v>
                </c:pt>
                <c:pt idx="62011" formatCode="0.00E+00">
                  <c:v>-5.5204E-3</c:v>
                </c:pt>
                <c:pt idx="62012" formatCode="0.00E+00">
                  <c:v>-5.5695800000000002E-3</c:v>
                </c:pt>
                <c:pt idx="62013" formatCode="0.00E+00">
                  <c:v>-5.6119999999999998E-3</c:v>
                </c:pt>
                <c:pt idx="62014" formatCode="0.00E+00">
                  <c:v>-5.6474799999999999E-3</c:v>
                </c:pt>
                <c:pt idx="62015" formatCode="0.00E+00">
                  <c:v>-5.6758599999999996E-3</c:v>
                </c:pt>
                <c:pt idx="62016" formatCode="0.00E+00">
                  <c:v>-5.6969899999999999E-3</c:v>
                </c:pt>
                <c:pt idx="62017" formatCode="0.00E+00">
                  <c:v>-5.7107299999999998E-3</c:v>
                </c:pt>
                <c:pt idx="62018" formatCode="0.00E+00">
                  <c:v>-5.7169400000000002E-3</c:v>
                </c:pt>
                <c:pt idx="62019" formatCode="0.00E+00">
                  <c:v>-5.7155000000000001E-3</c:v>
                </c:pt>
                <c:pt idx="62020" formatCode="0.00E+00">
                  <c:v>-5.7063000000000001E-3</c:v>
                </c:pt>
                <c:pt idx="62021" formatCode="0.00E+00">
                  <c:v>-5.6892499999999999E-3</c:v>
                </c:pt>
                <c:pt idx="62022" formatCode="0.00E+00">
                  <c:v>-5.66425E-3</c:v>
                </c:pt>
                <c:pt idx="62023" formatCode="0.00E+00">
                  <c:v>-5.6312200000000001E-3</c:v>
                </c:pt>
                <c:pt idx="62024" formatCode="0.00E+00">
                  <c:v>-5.5901099999999997E-3</c:v>
                </c:pt>
                <c:pt idx="62025" formatCode="0.00E+00">
                  <c:v>-5.5408499999999999E-3</c:v>
                </c:pt>
                <c:pt idx="62026" formatCode="0.00E+00">
                  <c:v>-5.4834200000000001E-3</c:v>
                </c:pt>
                <c:pt idx="62027" formatCode="0.00E+00">
                  <c:v>-5.4177799999999996E-3</c:v>
                </c:pt>
                <c:pt idx="62028" formatCode="0.00E+00">
                  <c:v>-5.3439200000000003E-3</c:v>
                </c:pt>
                <c:pt idx="62029" formatCode="0.00E+00">
                  <c:v>-5.2618300000000003E-3</c:v>
                </c:pt>
                <c:pt idx="62030" formatCode="0.00E+00">
                  <c:v>-5.1715299999999997E-3</c:v>
                </c:pt>
                <c:pt idx="62031" formatCode="0.00E+00">
                  <c:v>-5.07304E-3</c:v>
                </c:pt>
                <c:pt idx="62032" formatCode="0.00E+00">
                  <c:v>-4.9664000000000002E-3</c:v>
                </c:pt>
                <c:pt idx="62033" formatCode="0.00E+00">
                  <c:v>-4.8516699999999998E-3</c:v>
                </c:pt>
                <c:pt idx="62034" formatCode="0.00E+00">
                  <c:v>-4.7288900000000004E-3</c:v>
                </c:pt>
                <c:pt idx="62035" formatCode="0.00E+00">
                  <c:v>-4.5981599999999996E-3</c:v>
                </c:pt>
                <c:pt idx="62036" formatCode="0.00E+00">
                  <c:v>-4.4595600000000004E-3</c:v>
                </c:pt>
                <c:pt idx="62037" formatCode="0.00E+00">
                  <c:v>-4.3131999999999997E-3</c:v>
                </c:pt>
                <c:pt idx="62038" formatCode="0.00E+00">
                  <c:v>-4.1591900000000001E-3</c:v>
                </c:pt>
                <c:pt idx="62039" formatCode="0.00E+00">
                  <c:v>-3.9976600000000001E-3</c:v>
                </c:pt>
                <c:pt idx="62040" formatCode="0.00E+00">
                  <c:v>-3.8287500000000001E-3</c:v>
                </c:pt>
                <c:pt idx="62041" formatCode="0.00E+00">
                  <c:v>-3.65263E-3</c:v>
                </c:pt>
                <c:pt idx="62042" formatCode="0.00E+00">
                  <c:v>-3.4694600000000002E-3</c:v>
                </c:pt>
                <c:pt idx="62043" formatCode="0.00E+00">
                  <c:v>-3.27941E-3</c:v>
                </c:pt>
                <c:pt idx="62044" formatCode="0.00E+00">
                  <c:v>-3.08268E-3</c:v>
                </c:pt>
                <c:pt idx="62045" formatCode="0.00E+00">
                  <c:v>-2.8794900000000002E-3</c:v>
                </c:pt>
                <c:pt idx="62046" formatCode="0.00E+00">
                  <c:v>-2.6700299999999999E-3</c:v>
                </c:pt>
                <c:pt idx="62047" formatCode="0.00E+00">
                  <c:v>-2.4545499999999998E-3</c:v>
                </c:pt>
                <c:pt idx="62048" formatCode="0.00E+00">
                  <c:v>-2.2332799999999998E-3</c:v>
                </c:pt>
                <c:pt idx="62049" formatCode="0.00E+00">
                  <c:v>-2.0064700000000002E-3</c:v>
                </c:pt>
                <c:pt idx="62050" formatCode="0.00E+00">
                  <c:v>-1.7743800000000001E-3</c:v>
                </c:pt>
                <c:pt idx="62051" formatCode="0.00E+00">
                  <c:v>-1.53729E-3</c:v>
                </c:pt>
                <c:pt idx="62052" formatCode="0.00E+00">
                  <c:v>-1.29547E-3</c:v>
                </c:pt>
                <c:pt idx="62053" formatCode="0.00E+00">
                  <c:v>-1.04922E-3</c:v>
                </c:pt>
                <c:pt idx="62054" formatCode="0.00E+00">
                  <c:v>-7.9882800000000002E-4</c:v>
                </c:pt>
                <c:pt idx="62055" formatCode="0.00E+00">
                  <c:v>-5.4461500000000003E-4</c:v>
                </c:pt>
                <c:pt idx="62056" formatCode="0.00E+00">
                  <c:v>-2.8689299999999998E-4</c:v>
                </c:pt>
                <c:pt idx="62057" formatCode="0.00E+00">
                  <c:v>-2.5987300000000001E-5</c:v>
                </c:pt>
                <c:pt idx="62058" formatCode="0.00E+00">
                  <c:v>2.3777E-4</c:v>
                </c:pt>
                <c:pt idx="62059" formatCode="0.00E+00">
                  <c:v>5.0404099999999999E-4</c:v>
                </c:pt>
                <c:pt idx="62060" formatCode="0.00E+00">
                  <c:v>7.7247800000000005E-4</c:v>
                </c:pt>
                <c:pt idx="62061" formatCode="0.00E+00">
                  <c:v>1.04273E-3</c:v>
                </c:pt>
                <c:pt idx="62062" formatCode="0.00E+00">
                  <c:v>1.3144400000000001E-3</c:v>
                </c:pt>
                <c:pt idx="62063" formatCode="0.00E+00">
                  <c:v>1.5872499999999999E-3</c:v>
                </c:pt>
                <c:pt idx="62064" formatCode="0.00E+00">
                  <c:v>1.86079E-3</c:v>
                </c:pt>
                <c:pt idx="62065" formatCode="0.00E+00">
                  <c:v>2.1346899999999999E-3</c:v>
                </c:pt>
                <c:pt idx="62066" formatCode="0.00E+00">
                  <c:v>2.40858E-3</c:v>
                </c:pt>
                <c:pt idx="62067" formatCode="0.00E+00">
                  <c:v>2.6820799999999999E-3</c:v>
                </c:pt>
                <c:pt idx="62068" formatCode="0.00E+00">
                  <c:v>2.95481E-3</c:v>
                </c:pt>
                <c:pt idx="62069" formatCode="0.00E+00">
                  <c:v>3.2263999999999999E-3</c:v>
                </c:pt>
                <c:pt idx="62070" formatCode="0.00E+00">
                  <c:v>3.4964699999999998E-3</c:v>
                </c:pt>
                <c:pt idx="62071" formatCode="0.00E+00">
                  <c:v>3.7646200000000002E-3</c:v>
                </c:pt>
                <c:pt idx="62072" formatCode="0.00E+00">
                  <c:v>4.0304900000000003E-3</c:v>
                </c:pt>
                <c:pt idx="62073" formatCode="0.00E+00">
                  <c:v>4.2936900000000002E-3</c:v>
                </c:pt>
                <c:pt idx="62074" formatCode="0.00E+00">
                  <c:v>4.55384E-3</c:v>
                </c:pt>
                <c:pt idx="62075" formatCode="0.00E+00">
                  <c:v>4.8105700000000001E-3</c:v>
                </c:pt>
                <c:pt idx="62076" formatCode="0.00E+00">
                  <c:v>5.0635000000000003E-3</c:v>
                </c:pt>
                <c:pt idx="62077" formatCode="0.00E+00">
                  <c:v>5.31227E-3</c:v>
                </c:pt>
                <c:pt idx="62078" formatCode="0.00E+00">
                  <c:v>5.5564999999999998E-3</c:v>
                </c:pt>
                <c:pt idx="62079" formatCode="0.00E+00">
                  <c:v>5.7958300000000001E-3</c:v>
                </c:pt>
                <c:pt idx="62080" formatCode="0.00E+00">
                  <c:v>6.0299100000000003E-3</c:v>
                </c:pt>
                <c:pt idx="62081" formatCode="0.00E+00">
                  <c:v>6.2583700000000001E-3</c:v>
                </c:pt>
                <c:pt idx="62082" formatCode="0.00E+00">
                  <c:v>6.4808799999999996E-3</c:v>
                </c:pt>
                <c:pt idx="62083" formatCode="0.00E+00">
                  <c:v>6.6971000000000001E-3</c:v>
                </c:pt>
                <c:pt idx="62084" formatCode="0.00E+00">
                  <c:v>6.9066800000000001E-3</c:v>
                </c:pt>
                <c:pt idx="62085" formatCode="0.00E+00">
                  <c:v>7.1093099999999998E-3</c:v>
                </c:pt>
                <c:pt idx="62086" formatCode="0.00E+00">
                  <c:v>7.3046700000000001E-3</c:v>
                </c:pt>
                <c:pt idx="62087" formatCode="0.00E+00">
                  <c:v>7.4924500000000003E-3</c:v>
                </c:pt>
                <c:pt idx="62088" formatCode="0.00E+00">
                  <c:v>7.6723499999999997E-3</c:v>
                </c:pt>
                <c:pt idx="62089" formatCode="0.00E+00">
                  <c:v>7.8440699999999999E-3</c:v>
                </c:pt>
                <c:pt idx="62090" formatCode="0.00E+00">
                  <c:v>8.0073499999999999E-3</c:v>
                </c:pt>
                <c:pt idx="62091" formatCode="0.00E+00">
                  <c:v>8.1619099999999997E-3</c:v>
                </c:pt>
                <c:pt idx="62092" formatCode="0.00E+00">
                  <c:v>8.3074900000000007E-3</c:v>
                </c:pt>
                <c:pt idx="62093" formatCode="0.00E+00">
                  <c:v>8.4438499999999993E-3</c:v>
                </c:pt>
                <c:pt idx="62094" formatCode="0.00E+00">
                  <c:v>8.5707500000000002E-3</c:v>
                </c:pt>
                <c:pt idx="62095" formatCode="0.00E+00">
                  <c:v>8.6879699999999997E-3</c:v>
                </c:pt>
                <c:pt idx="62096" formatCode="0.00E+00">
                  <c:v>8.7953000000000007E-3</c:v>
                </c:pt>
                <c:pt idx="62097" formatCode="0.00E+00">
                  <c:v>8.8925400000000009E-3</c:v>
                </c:pt>
                <c:pt idx="62098" formatCode="0.00E+00">
                  <c:v>8.9794999999999996E-3</c:v>
                </c:pt>
                <c:pt idx="62099" formatCode="0.00E+00">
                  <c:v>9.0560299999999996E-3</c:v>
                </c:pt>
                <c:pt idx="62100" formatCode="0.00E+00">
                  <c:v>9.1219500000000002E-3</c:v>
                </c:pt>
                <c:pt idx="62101" formatCode="0.00E+00">
                  <c:v>9.1771400000000003E-3</c:v>
                </c:pt>
                <c:pt idx="62102" formatCode="0.00E+00">
                  <c:v>9.2214600000000008E-3</c:v>
                </c:pt>
                <c:pt idx="62103" formatCode="0.00E+00">
                  <c:v>9.2548000000000005E-3</c:v>
                </c:pt>
                <c:pt idx="62104" formatCode="0.00E+00">
                  <c:v>9.2770500000000002E-3</c:v>
                </c:pt>
                <c:pt idx="62105" formatCode="0.00E+00">
                  <c:v>9.2881500000000002E-3</c:v>
                </c:pt>
                <c:pt idx="62106" formatCode="0.00E+00">
                  <c:v>9.2880199999999993E-3</c:v>
                </c:pt>
                <c:pt idx="62107" formatCode="0.00E+00">
                  <c:v>9.2766099999999994E-3</c:v>
                </c:pt>
                <c:pt idx="62108" formatCode="0.00E+00">
                  <c:v>9.2538800000000008E-3</c:v>
                </c:pt>
                <c:pt idx="62109" formatCode="0.00E+00">
                  <c:v>9.2198100000000002E-3</c:v>
                </c:pt>
                <c:pt idx="62110" formatCode="0.00E+00">
                  <c:v>9.1743999999999992E-3</c:v>
                </c:pt>
                <c:pt idx="62111" formatCode="0.00E+00">
                  <c:v>9.1176499999999997E-3</c:v>
                </c:pt>
                <c:pt idx="62112" formatCode="0.00E+00">
                  <c:v>9.0495999999999997E-3</c:v>
                </c:pt>
                <c:pt idx="62113" formatCode="0.00E+00">
                  <c:v>8.9702800000000006E-3</c:v>
                </c:pt>
                <c:pt idx="62114" formatCode="0.00E+00">
                  <c:v>8.8797500000000005E-3</c:v>
                </c:pt>
                <c:pt idx="62115" formatCode="0.00E+00">
                  <c:v>8.7780900000000005E-3</c:v>
                </c:pt>
                <c:pt idx="62116" formatCode="0.00E+00">
                  <c:v>8.6653700000000004E-3</c:v>
                </c:pt>
                <c:pt idx="62117" formatCode="0.00E+00">
                  <c:v>8.5417199999999992E-3</c:v>
                </c:pt>
                <c:pt idx="62118" formatCode="0.00E+00">
                  <c:v>8.4072399999999999E-3</c:v>
                </c:pt>
                <c:pt idx="62119" formatCode="0.00E+00">
                  <c:v>8.2620699999999998E-3</c:v>
                </c:pt>
                <c:pt idx="62120" formatCode="0.00E+00">
                  <c:v>8.1063699999999999E-3</c:v>
                </c:pt>
                <c:pt idx="62121" formatCode="0.00E+00">
                  <c:v>7.9402899999999992E-3</c:v>
                </c:pt>
                <c:pt idx="62122" formatCode="0.00E+00">
                  <c:v>7.76401E-3</c:v>
                </c:pt>
                <c:pt idx="62123" formatCode="0.00E+00">
                  <c:v>7.5777300000000004E-3</c:v>
                </c:pt>
                <c:pt idx="62124" formatCode="0.00E+00">
                  <c:v>7.38165E-3</c:v>
                </c:pt>
                <c:pt idx="62125" formatCode="0.00E+00">
                  <c:v>7.17601E-3</c:v>
                </c:pt>
                <c:pt idx="62126" formatCode="0.00E+00">
                  <c:v>6.9610200000000001E-3</c:v>
                </c:pt>
                <c:pt idx="62127" formatCode="0.00E+00">
                  <c:v>6.7369400000000003E-3</c:v>
                </c:pt>
                <c:pt idx="62128" formatCode="0.00E+00">
                  <c:v>6.5040300000000001E-3</c:v>
                </c:pt>
                <c:pt idx="62129" formatCode="0.00E+00">
                  <c:v>6.2625700000000003E-3</c:v>
                </c:pt>
                <c:pt idx="62130" formatCode="0.00E+00">
                  <c:v>6.0128400000000002E-3</c:v>
                </c:pt>
                <c:pt idx="62131" formatCode="0.00E+00">
                  <c:v>5.7551299999999998E-3</c:v>
                </c:pt>
                <c:pt idx="62132" formatCode="0.00E+00">
                  <c:v>5.4897499999999998E-3</c:v>
                </c:pt>
                <c:pt idx="62133" formatCode="0.00E+00">
                  <c:v>5.2170300000000001E-3</c:v>
                </c:pt>
                <c:pt idx="62134" formatCode="0.00E+00">
                  <c:v>4.9372900000000004E-3</c:v>
                </c:pt>
                <c:pt idx="62135" formatCode="0.00E+00">
                  <c:v>4.6508799999999996E-3</c:v>
                </c:pt>
                <c:pt idx="62136" formatCode="0.00E+00">
                  <c:v>4.35813E-3</c:v>
                </c:pt>
                <c:pt idx="62137" formatCode="0.00E+00">
                  <c:v>4.0594200000000002E-3</c:v>
                </c:pt>
                <c:pt idx="62138" formatCode="0.00E+00">
                  <c:v>3.75509E-3</c:v>
                </c:pt>
                <c:pt idx="62139" formatCode="0.00E+00">
                  <c:v>3.44554E-3</c:v>
                </c:pt>
                <c:pt idx="62140" formatCode="0.00E+00">
                  <c:v>3.1311400000000001E-3</c:v>
                </c:pt>
                <c:pt idx="62141" formatCode="0.00E+00">
                  <c:v>2.8122799999999999E-3</c:v>
                </c:pt>
                <c:pt idx="62142" formatCode="0.00E+00">
                  <c:v>2.48935E-3</c:v>
                </c:pt>
                <c:pt idx="62143" formatCode="0.00E+00">
                  <c:v>2.1627500000000002E-3</c:v>
                </c:pt>
                <c:pt idx="62144" formatCode="0.00E+00">
                  <c:v>1.83289E-3</c:v>
                </c:pt>
                <c:pt idx="62145" formatCode="0.00E+00">
                  <c:v>1.50018E-3</c:v>
                </c:pt>
                <c:pt idx="62146" formatCode="0.00E+00">
                  <c:v>1.1650300000000001E-3</c:v>
                </c:pt>
                <c:pt idx="62147" formatCode="0.00E+00">
                  <c:v>8.2784999999999998E-4</c:v>
                </c:pt>
                <c:pt idx="62148" formatCode="0.00E+00">
                  <c:v>4.8907099999999999E-4</c:v>
                </c:pt>
                <c:pt idx="62149" formatCode="0.00E+00">
                  <c:v>1.49109E-4</c:v>
                </c:pt>
                <c:pt idx="62150" formatCode="0.00E+00">
                  <c:v>-1.9161100000000001E-4</c:v>
                </c:pt>
                <c:pt idx="62151" formatCode="0.00E+00">
                  <c:v>-5.3266700000000001E-4</c:v>
                </c:pt>
                <c:pt idx="62152" formatCode="0.00E+00">
                  <c:v>-8.7363399999999998E-4</c:v>
                </c:pt>
                <c:pt idx="62153" formatCode="0.00E+00">
                  <c:v>-1.2140899999999999E-3</c:v>
                </c:pt>
                <c:pt idx="62154" formatCode="0.00E+00">
                  <c:v>-1.55361E-3</c:v>
                </c:pt>
                <c:pt idx="62155" formatCode="0.00E+00">
                  <c:v>-1.8917700000000001E-3</c:v>
                </c:pt>
                <c:pt idx="62156" formatCode="0.00E+00">
                  <c:v>-2.2281599999999999E-3</c:v>
                </c:pt>
                <c:pt idx="62157" formatCode="0.00E+00">
                  <c:v>-2.5623500000000001E-3</c:v>
                </c:pt>
                <c:pt idx="62158" formatCode="0.00E+00">
                  <c:v>-2.8939399999999998E-3</c:v>
                </c:pt>
                <c:pt idx="62159" formatCode="0.00E+00">
                  <c:v>-3.22252E-3</c:v>
                </c:pt>
                <c:pt idx="62160" formatCode="0.00E+00">
                  <c:v>-3.5476800000000001E-3</c:v>
                </c:pt>
                <c:pt idx="62161" formatCode="0.00E+00">
                  <c:v>-3.86901E-3</c:v>
                </c:pt>
                <c:pt idx="62162" formatCode="0.00E+00">
                  <c:v>-4.1861399999999997E-3</c:v>
                </c:pt>
                <c:pt idx="62163" formatCode="0.00E+00">
                  <c:v>-4.4986699999999998E-3</c:v>
                </c:pt>
                <c:pt idx="62164" formatCode="0.00E+00">
                  <c:v>-4.80621E-3</c:v>
                </c:pt>
                <c:pt idx="62165" formatCode="0.00E+00">
                  <c:v>-5.1083999999999999E-3</c:v>
                </c:pt>
                <c:pt idx="62166" formatCode="0.00E+00">
                  <c:v>-5.40487E-3</c:v>
                </c:pt>
                <c:pt idx="62167" formatCode="0.00E+00">
                  <c:v>-5.6952599999999997E-3</c:v>
                </c:pt>
                <c:pt idx="62168" formatCode="0.00E+00">
                  <c:v>-5.9792300000000003E-3</c:v>
                </c:pt>
                <c:pt idx="62169" formatCode="0.00E+00">
                  <c:v>-6.2564200000000004E-3</c:v>
                </c:pt>
                <c:pt idx="62170" formatCode="0.00E+00">
                  <c:v>-6.5265200000000001E-3</c:v>
                </c:pt>
                <c:pt idx="62171" formatCode="0.00E+00">
                  <c:v>-6.7891999999999996E-3</c:v>
                </c:pt>
                <c:pt idx="62172" formatCode="0.00E+00">
                  <c:v>-7.0441599999999998E-3</c:v>
                </c:pt>
                <c:pt idx="62173" formatCode="0.00E+00">
                  <c:v>-7.2910900000000001E-3</c:v>
                </c:pt>
                <c:pt idx="62174" formatCode="0.00E+00">
                  <c:v>-7.5297100000000002E-3</c:v>
                </c:pt>
                <c:pt idx="62175" formatCode="0.00E+00">
                  <c:v>-7.7597400000000002E-3</c:v>
                </c:pt>
                <c:pt idx="62176" formatCode="0.00E+00">
                  <c:v>-7.9809200000000007E-3</c:v>
                </c:pt>
                <c:pt idx="62177" formatCode="0.00E+00">
                  <c:v>-8.1930100000000006E-3</c:v>
                </c:pt>
                <c:pt idx="62178" formatCode="0.00E+00">
                  <c:v>-8.3957500000000004E-3</c:v>
                </c:pt>
                <c:pt idx="62179" formatCode="0.00E+00">
                  <c:v>-8.5889299999999998E-3</c:v>
                </c:pt>
                <c:pt idx="62180" formatCode="0.00E+00">
                  <c:v>-8.7723300000000001E-3</c:v>
                </c:pt>
                <c:pt idx="62181" formatCode="0.00E+00">
                  <c:v>-8.9457600000000005E-3</c:v>
                </c:pt>
                <c:pt idx="62182" formatCode="0.00E+00">
                  <c:v>-9.1090400000000005E-3</c:v>
                </c:pt>
                <c:pt idx="62183" formatCode="0.00E+00">
                  <c:v>-9.2619899999999995E-3</c:v>
                </c:pt>
                <c:pt idx="62184" formatCode="0.00E+00">
                  <c:v>-9.40445E-3</c:v>
                </c:pt>
                <c:pt idx="62185" formatCode="0.00E+00">
                  <c:v>-9.5362899999999994E-3</c:v>
                </c:pt>
                <c:pt idx="62186" formatCode="0.00E+00">
                  <c:v>-9.6573800000000001E-3</c:v>
                </c:pt>
                <c:pt idx="62187" formatCode="0.00E+00">
                  <c:v>-9.7675999999999995E-3</c:v>
                </c:pt>
                <c:pt idx="62188" formatCode="0.00E+00">
                  <c:v>-9.8668599999999999E-3</c:v>
                </c:pt>
                <c:pt idx="62189" formatCode="0.00E+00">
                  <c:v>-9.9550799999999998E-3</c:v>
                </c:pt>
                <c:pt idx="62190">
                  <c:v>-1.00322E-2</c:v>
                </c:pt>
                <c:pt idx="62191">
                  <c:v>-1.00981E-2</c:v>
                </c:pt>
                <c:pt idx="62192">
                  <c:v>-1.01528E-2</c:v>
                </c:pt>
                <c:pt idx="62193">
                  <c:v>-1.01963E-2</c:v>
                </c:pt>
                <c:pt idx="62194">
                  <c:v>-1.0228599999999999E-2</c:v>
                </c:pt>
                <c:pt idx="62195">
                  <c:v>-1.0249599999999999E-2</c:v>
                </c:pt>
                <c:pt idx="62196">
                  <c:v>-1.02595E-2</c:v>
                </c:pt>
                <c:pt idx="62197">
                  <c:v>-1.0258099999999999E-2</c:v>
                </c:pt>
                <c:pt idx="62198">
                  <c:v>-1.0245600000000001E-2</c:v>
                </c:pt>
                <c:pt idx="62199">
                  <c:v>-1.02221E-2</c:v>
                </c:pt>
                <c:pt idx="62200">
                  <c:v>-1.01876E-2</c:v>
                </c:pt>
                <c:pt idx="62201">
                  <c:v>-1.0142200000000001E-2</c:v>
                </c:pt>
                <c:pt idx="62202">
                  <c:v>-1.0085999999999999E-2</c:v>
                </c:pt>
                <c:pt idx="62203">
                  <c:v>-1.00191E-2</c:v>
                </c:pt>
                <c:pt idx="62204" formatCode="0.00E+00">
                  <c:v>-9.9417099999999994E-3</c:v>
                </c:pt>
                <c:pt idx="62205" formatCode="0.00E+00">
                  <c:v>-9.8539300000000003E-3</c:v>
                </c:pt>
                <c:pt idx="62206" formatCode="0.00E+00">
                  <c:v>-9.7558999999999996E-3</c:v>
                </c:pt>
                <c:pt idx="62207" formatCode="0.00E+00">
                  <c:v>-9.6478199999999997E-3</c:v>
                </c:pt>
                <c:pt idx="62208" formatCode="0.00E+00">
                  <c:v>-9.5298599999999994E-3</c:v>
                </c:pt>
                <c:pt idx="62209" formatCode="0.00E+00">
                  <c:v>-9.4022199999999993E-3</c:v>
                </c:pt>
                <c:pt idx="62210" formatCode="0.00E+00">
                  <c:v>-9.2650900000000001E-3</c:v>
                </c:pt>
                <c:pt idx="62211" formatCode="0.00E+00">
                  <c:v>-9.1187000000000004E-3</c:v>
                </c:pt>
                <c:pt idx="62212" formatCode="0.00E+00">
                  <c:v>-8.9632700000000006E-3</c:v>
                </c:pt>
                <c:pt idx="62213" formatCode="0.00E+00">
                  <c:v>-8.7990399999999993E-3</c:v>
                </c:pt>
                <c:pt idx="62214" formatCode="0.00E+00">
                  <c:v>-8.6262600000000002E-3</c:v>
                </c:pt>
                <c:pt idx="62215" formatCode="0.00E+00">
                  <c:v>-8.4451700000000001E-3</c:v>
                </c:pt>
                <c:pt idx="62216" formatCode="0.00E+00">
                  <c:v>-8.2560600000000008E-3</c:v>
                </c:pt>
                <c:pt idx="62217" formatCode="0.00E+00">
                  <c:v>-8.0591800000000009E-3</c:v>
                </c:pt>
                <c:pt idx="62218" formatCode="0.00E+00">
                  <c:v>-7.8548200000000002E-3</c:v>
                </c:pt>
                <c:pt idx="62219" formatCode="0.00E+00">
                  <c:v>-7.6432699999999998E-3</c:v>
                </c:pt>
                <c:pt idx="62220" formatCode="0.00E+00">
                  <c:v>-7.4248200000000004E-3</c:v>
                </c:pt>
                <c:pt idx="62221" formatCode="0.00E+00">
                  <c:v>-7.1997800000000002E-3</c:v>
                </c:pt>
                <c:pt idx="62222" formatCode="0.00E+00">
                  <c:v>-6.9684500000000002E-3</c:v>
                </c:pt>
                <c:pt idx="62223" formatCode="0.00E+00">
                  <c:v>-6.73115E-3</c:v>
                </c:pt>
                <c:pt idx="62224" formatCode="0.00E+00">
                  <c:v>-6.4882000000000004E-3</c:v>
                </c:pt>
                <c:pt idx="62225" formatCode="0.00E+00">
                  <c:v>-6.2399100000000004E-3</c:v>
                </c:pt>
                <c:pt idx="62226" formatCode="0.00E+00">
                  <c:v>-5.9866099999999998E-3</c:v>
                </c:pt>
                <c:pt idx="62227" formatCode="0.00E+00">
                  <c:v>-5.7286400000000001E-3</c:v>
                </c:pt>
                <c:pt idx="62228" formatCode="0.00E+00">
                  <c:v>-5.4663300000000001E-3</c:v>
                </c:pt>
                <c:pt idx="62229" formatCode="0.00E+00">
                  <c:v>-5.2000199999999996E-3</c:v>
                </c:pt>
                <c:pt idx="62230" formatCode="0.00E+00">
                  <c:v>-4.9300300000000002E-3</c:v>
                </c:pt>
                <c:pt idx="62231" formatCode="0.00E+00">
                  <c:v>-4.6567199999999996E-3</c:v>
                </c:pt>
                <c:pt idx="62232" formatCode="0.00E+00">
                  <c:v>-4.3804200000000003E-3</c:v>
                </c:pt>
                <c:pt idx="62233" formatCode="0.00E+00">
                  <c:v>-4.1014700000000003E-3</c:v>
                </c:pt>
                <c:pt idx="62234" formatCode="0.00E+00">
                  <c:v>-3.82022E-3</c:v>
                </c:pt>
                <c:pt idx="62235" formatCode="0.00E+00">
                  <c:v>-3.5369899999999998E-3</c:v>
                </c:pt>
                <c:pt idx="62236" formatCode="0.00E+00">
                  <c:v>-3.2521400000000002E-3</c:v>
                </c:pt>
                <c:pt idx="62237" formatCode="0.00E+00">
                  <c:v>-2.9659999999999999E-3</c:v>
                </c:pt>
                <c:pt idx="62238" formatCode="0.00E+00">
                  <c:v>-2.6789000000000001E-3</c:v>
                </c:pt>
                <c:pt idx="62239" formatCode="0.00E+00">
                  <c:v>-2.3911800000000001E-3</c:v>
                </c:pt>
                <c:pt idx="62240" formatCode="0.00E+00">
                  <c:v>-2.1031600000000002E-3</c:v>
                </c:pt>
                <c:pt idx="62241" formatCode="0.00E+00">
                  <c:v>-1.81518E-3</c:v>
                </c:pt>
                <c:pt idx="62242" formatCode="0.00E+00">
                  <c:v>-1.5275499999999999E-3</c:v>
                </c:pt>
                <c:pt idx="62243" formatCode="0.00E+00">
                  <c:v>-1.24059E-3</c:v>
                </c:pt>
                <c:pt idx="62244" formatCode="0.00E+00">
                  <c:v>-9.5462599999999998E-4</c:v>
                </c:pt>
                <c:pt idx="62245" formatCode="0.00E+00">
                  <c:v>-6.6995200000000003E-4</c:v>
                </c:pt>
                <c:pt idx="62246" formatCode="0.00E+00">
                  <c:v>-3.8687500000000001E-4</c:v>
                </c:pt>
                <c:pt idx="62247" formatCode="0.00E+00">
                  <c:v>-1.0569300000000001E-4</c:v>
                </c:pt>
                <c:pt idx="62248" formatCode="0.00E+00">
                  <c:v>1.7330500000000001E-4</c:v>
                </c:pt>
                <c:pt idx="62249" formatCode="0.00E+00">
                  <c:v>4.4983399999999998E-4</c:v>
                </c:pt>
                <c:pt idx="62250" formatCode="0.00E+00">
                  <c:v>7.2361799999999998E-4</c:v>
                </c:pt>
                <c:pt idx="62251" formatCode="0.00E+00">
                  <c:v>9.9438700000000001E-4</c:v>
                </c:pt>
                <c:pt idx="62252" formatCode="0.00E+00">
                  <c:v>1.2618799999999999E-3</c:v>
                </c:pt>
                <c:pt idx="62253" formatCode="0.00E+00">
                  <c:v>1.5258400000000001E-3</c:v>
                </c:pt>
                <c:pt idx="62254" formatCode="0.00E+00">
                  <c:v>1.7860300000000001E-3</c:v>
                </c:pt>
                <c:pt idx="62255" formatCode="0.00E+00">
                  <c:v>2.0422000000000001E-3</c:v>
                </c:pt>
                <c:pt idx="62256" formatCode="0.00E+00">
                  <c:v>2.2941300000000001E-3</c:v>
                </c:pt>
                <c:pt idx="62257" formatCode="0.00E+00">
                  <c:v>2.5415899999999998E-3</c:v>
                </c:pt>
                <c:pt idx="62258" formatCode="0.00E+00">
                  <c:v>2.7843899999999999E-3</c:v>
                </c:pt>
                <c:pt idx="62259" formatCode="0.00E+00">
                  <c:v>3.0223099999999998E-3</c:v>
                </c:pt>
                <c:pt idx="62260" formatCode="0.00E+00">
                  <c:v>3.25516E-3</c:v>
                </c:pt>
                <c:pt idx="62261" formatCode="0.00E+00">
                  <c:v>3.48277E-3</c:v>
                </c:pt>
                <c:pt idx="62262" formatCode="0.00E+00">
                  <c:v>3.7049600000000002E-3</c:v>
                </c:pt>
                <c:pt idx="62263" formatCode="0.00E+00">
                  <c:v>3.9215700000000001E-3</c:v>
                </c:pt>
                <c:pt idx="62264" formatCode="0.00E+00">
                  <c:v>4.1324400000000002E-3</c:v>
                </c:pt>
                <c:pt idx="62265" formatCode="0.00E+00">
                  <c:v>4.3374399999999997E-3</c:v>
                </c:pt>
                <c:pt idx="62266" formatCode="0.00E+00">
                  <c:v>4.5364300000000001E-3</c:v>
                </c:pt>
                <c:pt idx="62267" formatCode="0.00E+00">
                  <c:v>4.7292799999999998E-3</c:v>
                </c:pt>
                <c:pt idx="62268" formatCode="0.00E+00">
                  <c:v>4.9159E-3</c:v>
                </c:pt>
                <c:pt idx="62269" formatCode="0.00E+00">
                  <c:v>5.0961699999999997E-3</c:v>
                </c:pt>
                <c:pt idx="62270" formatCode="0.00E+00">
                  <c:v>5.2700100000000003E-3</c:v>
                </c:pt>
                <c:pt idx="62271" formatCode="0.00E+00">
                  <c:v>5.4373299999999998E-3</c:v>
                </c:pt>
                <c:pt idx="62272" formatCode="0.00E+00">
                  <c:v>5.5980700000000001E-3</c:v>
                </c:pt>
                <c:pt idx="62273" formatCode="0.00E+00">
                  <c:v>5.7521600000000001E-3</c:v>
                </c:pt>
                <c:pt idx="62274" formatCode="0.00E+00">
                  <c:v>5.8995499999999999E-3</c:v>
                </c:pt>
                <c:pt idx="62275" formatCode="0.00E+00">
                  <c:v>6.0402099999999999E-3</c:v>
                </c:pt>
                <c:pt idx="62276" formatCode="0.00E+00">
                  <c:v>6.1740900000000001E-3</c:v>
                </c:pt>
                <c:pt idx="62277" formatCode="0.00E+00">
                  <c:v>6.3011899999999999E-3</c:v>
                </c:pt>
                <c:pt idx="62278" formatCode="0.00E+00">
                  <c:v>6.4214800000000002E-3</c:v>
                </c:pt>
                <c:pt idx="62279" formatCode="0.00E+00">
                  <c:v>6.5349600000000002E-3</c:v>
                </c:pt>
                <c:pt idx="62280" formatCode="0.00E+00">
                  <c:v>6.6416499999999998E-3</c:v>
                </c:pt>
                <c:pt idx="62281" formatCode="0.00E+00">
                  <c:v>6.7415599999999997E-3</c:v>
                </c:pt>
                <c:pt idx="62282" formatCode="0.00E+00">
                  <c:v>6.8347E-3</c:v>
                </c:pt>
                <c:pt idx="62283" formatCode="0.00E+00">
                  <c:v>6.9211200000000002E-3</c:v>
                </c:pt>
                <c:pt idx="62284" formatCode="0.00E+00">
                  <c:v>7.0008500000000003E-3</c:v>
                </c:pt>
                <c:pt idx="62285" formatCode="0.00E+00">
                  <c:v>7.0739499999999999E-3</c:v>
                </c:pt>
                <c:pt idx="62286" formatCode="0.00E+00">
                  <c:v>7.1404700000000003E-3</c:v>
                </c:pt>
                <c:pt idx="62287" formatCode="0.00E+00">
                  <c:v>7.2004800000000004E-3</c:v>
                </c:pt>
                <c:pt idx="62288" formatCode="0.00E+00">
                  <c:v>7.2540499999999997E-3</c:v>
                </c:pt>
                <c:pt idx="62289" formatCode="0.00E+00">
                  <c:v>7.3012499999999996E-3</c:v>
                </c:pt>
                <c:pt idx="62290" formatCode="0.00E+00">
                  <c:v>7.3421700000000003E-3</c:v>
                </c:pt>
                <c:pt idx="62291" formatCode="0.00E+00">
                  <c:v>7.3769200000000004E-3</c:v>
                </c:pt>
                <c:pt idx="62292" formatCode="0.00E+00">
                  <c:v>7.4055700000000002E-3</c:v>
                </c:pt>
                <c:pt idx="62293" formatCode="0.00E+00">
                  <c:v>7.42824E-3</c:v>
                </c:pt>
                <c:pt idx="62294" formatCode="0.00E+00">
                  <c:v>7.44504E-3</c:v>
                </c:pt>
                <c:pt idx="62295" formatCode="0.00E+00">
                  <c:v>7.4560700000000004E-3</c:v>
                </c:pt>
                <c:pt idx="62296" formatCode="0.00E+00">
                  <c:v>7.4614700000000004E-3</c:v>
                </c:pt>
                <c:pt idx="62297" formatCode="0.00E+00">
                  <c:v>7.4613500000000003E-3</c:v>
                </c:pt>
                <c:pt idx="62298" formatCode="0.00E+00">
                  <c:v>7.45584E-3</c:v>
                </c:pt>
                <c:pt idx="62299" formatCode="0.00E+00">
                  <c:v>7.4450799999999998E-3</c:v>
                </c:pt>
                <c:pt idx="62300" formatCode="0.00E+00">
                  <c:v>7.4291899999999996E-3</c:v>
                </c:pt>
                <c:pt idx="62301" formatCode="0.00E+00">
                  <c:v>7.4083100000000004E-3</c:v>
                </c:pt>
                <c:pt idx="62302" formatCode="0.00E+00">
                  <c:v>7.3825899999999996E-3</c:v>
                </c:pt>
                <c:pt idx="62303" formatCode="0.00E+00">
                  <c:v>7.3521699999999999E-3</c:v>
                </c:pt>
                <c:pt idx="62304" formatCode="0.00E+00">
                  <c:v>7.3171900000000003E-3</c:v>
                </c:pt>
                <c:pt idx="62305" formatCode="0.00E+00">
                  <c:v>7.2778000000000001E-3</c:v>
                </c:pt>
                <c:pt idx="62306" formatCode="0.00E+00">
                  <c:v>7.23415E-3</c:v>
                </c:pt>
                <c:pt idx="62307" formatCode="0.00E+00">
                  <c:v>7.18638E-3</c:v>
                </c:pt>
                <c:pt idx="62308" formatCode="0.00E+00">
                  <c:v>7.1346500000000002E-3</c:v>
                </c:pt>
                <c:pt idx="62309" formatCode="0.00E+00">
                  <c:v>7.0790999999999996E-3</c:v>
                </c:pt>
                <c:pt idx="62310" formatCode="0.00E+00">
                  <c:v>7.01988E-3</c:v>
                </c:pt>
                <c:pt idx="62311" formatCode="0.00E+00">
                  <c:v>6.9571399999999997E-3</c:v>
                </c:pt>
                <c:pt idx="62312" formatCode="0.00E+00">
                  <c:v>6.8910300000000002E-3</c:v>
                </c:pt>
                <c:pt idx="62313" formatCode="0.00E+00">
                  <c:v>6.8217E-3</c:v>
                </c:pt>
                <c:pt idx="62314" formatCode="0.00E+00">
                  <c:v>6.7492899999999998E-3</c:v>
                </c:pt>
                <c:pt idx="62315" formatCode="0.00E+00">
                  <c:v>6.6739499999999997E-3</c:v>
                </c:pt>
                <c:pt idx="62316" formatCode="0.00E+00">
                  <c:v>6.5958199999999996E-3</c:v>
                </c:pt>
                <c:pt idx="62317" formatCode="0.00E+00">
                  <c:v>6.5150299999999998E-3</c:v>
                </c:pt>
                <c:pt idx="62318" formatCode="0.00E+00">
                  <c:v>6.4317300000000001E-3</c:v>
                </c:pt>
                <c:pt idx="62319" formatCode="0.00E+00">
                  <c:v>6.3460499999999998E-3</c:v>
                </c:pt>
                <c:pt idx="62320" formatCode="0.00E+00">
                  <c:v>6.2581299999999998E-3</c:v>
                </c:pt>
                <c:pt idx="62321" formatCode="0.00E+00">
                  <c:v>6.1680800000000003E-3</c:v>
                </c:pt>
                <c:pt idx="62322" formatCode="0.00E+00">
                  <c:v>6.0760399999999996E-3</c:v>
                </c:pt>
                <c:pt idx="62323" formatCode="0.00E+00">
                  <c:v>5.9821199999999996E-3</c:v>
                </c:pt>
                <c:pt idx="62324" formatCode="0.00E+00">
                  <c:v>5.8864499999999997E-3</c:v>
                </c:pt>
                <c:pt idx="62325" formatCode="0.00E+00">
                  <c:v>5.7891399999999999E-3</c:v>
                </c:pt>
                <c:pt idx="62326" formatCode="0.00E+00">
                  <c:v>5.6902899999999998E-3</c:v>
                </c:pt>
                <c:pt idx="62327" formatCode="0.00E+00">
                  <c:v>5.5900100000000003E-3</c:v>
                </c:pt>
                <c:pt idx="62328" formatCode="0.00E+00">
                  <c:v>5.48841E-3</c:v>
                </c:pt>
                <c:pt idx="62329" formatCode="0.00E+00">
                  <c:v>5.3855700000000001E-3</c:v>
                </c:pt>
                <c:pt idx="62330" formatCode="0.00E+00">
                  <c:v>5.2815800000000001E-3</c:v>
                </c:pt>
                <c:pt idx="62331" formatCode="0.00E+00">
                  <c:v>5.1765400000000003E-3</c:v>
                </c:pt>
                <c:pt idx="62332" formatCode="0.00E+00">
                  <c:v>5.0705300000000002E-3</c:v>
                </c:pt>
                <c:pt idx="62333" formatCode="0.00E+00">
                  <c:v>4.9636100000000002E-3</c:v>
                </c:pt>
                <c:pt idx="62334" formatCode="0.00E+00">
                  <c:v>4.85586E-3</c:v>
                </c:pt>
                <c:pt idx="62335" formatCode="0.00E+00">
                  <c:v>4.74735E-3</c:v>
                </c:pt>
                <c:pt idx="62336" formatCode="0.00E+00">
                  <c:v>4.6381299999999999E-3</c:v>
                </c:pt>
                <c:pt idx="62337" formatCode="0.00E+00">
                  <c:v>4.5282600000000001E-3</c:v>
                </c:pt>
                <c:pt idx="62338" formatCode="0.00E+00">
                  <c:v>4.4177900000000004E-3</c:v>
                </c:pt>
                <c:pt idx="62339" formatCode="0.00E+00">
                  <c:v>4.3067599999999998E-3</c:v>
                </c:pt>
                <c:pt idx="62340" formatCode="0.00E+00">
                  <c:v>4.1952100000000004E-3</c:v>
                </c:pt>
                <c:pt idx="62341" formatCode="0.00E+00">
                  <c:v>4.0831799999999996E-3</c:v>
                </c:pt>
                <c:pt idx="62342" formatCode="0.00E+00">
                  <c:v>3.9706899999999998E-3</c:v>
                </c:pt>
                <c:pt idx="62343" formatCode="0.00E+00">
                  <c:v>3.8577699999999999E-3</c:v>
                </c:pt>
                <c:pt idx="62344" formatCode="0.00E+00">
                  <c:v>3.7444399999999999E-3</c:v>
                </c:pt>
                <c:pt idx="62345" formatCode="0.00E+00">
                  <c:v>3.6307100000000001E-3</c:v>
                </c:pt>
                <c:pt idx="62346" formatCode="0.00E+00">
                  <c:v>3.51659E-3</c:v>
                </c:pt>
                <c:pt idx="62347" formatCode="0.00E+00">
                  <c:v>3.40209E-3</c:v>
                </c:pt>
                <c:pt idx="62348" formatCode="0.00E+00">
                  <c:v>3.2872000000000001E-3</c:v>
                </c:pt>
                <c:pt idx="62349" formatCode="0.00E+00">
                  <c:v>3.1719199999999999E-3</c:v>
                </c:pt>
                <c:pt idx="62350" formatCode="0.00E+00">
                  <c:v>3.05624E-3</c:v>
                </c:pt>
                <c:pt idx="62351" formatCode="0.00E+00">
                  <c:v>2.9401499999999999E-3</c:v>
                </c:pt>
                <c:pt idx="62352" formatCode="0.00E+00">
                  <c:v>2.8236300000000002E-3</c:v>
                </c:pt>
                <c:pt idx="62353" formatCode="0.00E+00">
                  <c:v>2.70667E-3</c:v>
                </c:pt>
                <c:pt idx="62354" formatCode="0.00E+00">
                  <c:v>2.58924E-3</c:v>
                </c:pt>
                <c:pt idx="62355" formatCode="0.00E+00">
                  <c:v>2.47131E-3</c:v>
                </c:pt>
                <c:pt idx="62356" formatCode="0.00E+00">
                  <c:v>2.35286E-3</c:v>
                </c:pt>
                <c:pt idx="62357" formatCode="0.00E+00">
                  <c:v>2.23384E-3</c:v>
                </c:pt>
                <c:pt idx="62358" formatCode="0.00E+00">
                  <c:v>2.1142399999999999E-3</c:v>
                </c:pt>
                <c:pt idx="62359" formatCode="0.00E+00">
                  <c:v>1.9940000000000001E-3</c:v>
                </c:pt>
                <c:pt idx="62360" formatCode="0.00E+00">
                  <c:v>1.8730999999999999E-3</c:v>
                </c:pt>
                <c:pt idx="62361" formatCode="0.00E+00">
                  <c:v>1.7514799999999999E-3</c:v>
                </c:pt>
                <c:pt idx="62362" formatCode="0.00E+00">
                  <c:v>1.62912E-3</c:v>
                </c:pt>
                <c:pt idx="62363" formatCode="0.00E+00">
                  <c:v>1.50596E-3</c:v>
                </c:pt>
                <c:pt idx="62364" formatCode="0.00E+00">
                  <c:v>1.38196E-3</c:v>
                </c:pt>
                <c:pt idx="62365" formatCode="0.00E+00">
                  <c:v>1.2570700000000001E-3</c:v>
                </c:pt>
                <c:pt idx="62366" formatCode="0.00E+00">
                  <c:v>1.13126E-3</c:v>
                </c:pt>
                <c:pt idx="62367" formatCode="0.00E+00">
                  <c:v>1.0044800000000001E-3</c:v>
                </c:pt>
                <c:pt idx="62368" formatCode="0.00E+00">
                  <c:v>8.7666899999999995E-4</c:v>
                </c:pt>
                <c:pt idx="62369" formatCode="0.00E+00">
                  <c:v>7.4779999999999996E-4</c:v>
                </c:pt>
                <c:pt idx="62370" formatCode="0.00E+00">
                  <c:v>6.1782299999999998E-4</c:v>
                </c:pt>
                <c:pt idx="62371" formatCode="0.00E+00">
                  <c:v>4.8669700000000002E-4</c:v>
                </c:pt>
                <c:pt idx="62372" formatCode="0.00E+00">
                  <c:v>3.5438100000000002E-4</c:v>
                </c:pt>
                <c:pt idx="62373" formatCode="0.00E+00">
                  <c:v>2.2083399999999999E-4</c:v>
                </c:pt>
                <c:pt idx="62374" formatCode="0.00E+00">
                  <c:v>8.60201E-5</c:v>
                </c:pt>
                <c:pt idx="62375" formatCode="0.00E+00">
                  <c:v>-5.0095900000000003E-5</c:v>
                </c:pt>
                <c:pt idx="62376" formatCode="0.00E+00">
                  <c:v>-1.8754700000000001E-4</c:v>
                </c:pt>
                <c:pt idx="62377" formatCode="0.00E+00">
                  <c:v>-3.2636200000000002E-4</c:v>
                </c:pt>
                <c:pt idx="62378" formatCode="0.00E+00">
                  <c:v>-4.66568E-4</c:v>
                </c:pt>
                <c:pt idx="62379" formatCode="0.00E+00">
                  <c:v>-6.0818899999999997E-4</c:v>
                </c:pt>
                <c:pt idx="62380" formatCode="0.00E+00">
                  <c:v>-7.5124299999999996E-4</c:v>
                </c:pt>
                <c:pt idx="62381" formatCode="0.00E+00">
                  <c:v>-8.95746E-4</c:v>
                </c:pt>
                <c:pt idx="62382" formatCode="0.00E+00">
                  <c:v>-1.0417099999999999E-3</c:v>
                </c:pt>
                <c:pt idx="62383" formatCode="0.00E+00">
                  <c:v>-1.18914E-3</c:v>
                </c:pt>
                <c:pt idx="62384" formatCode="0.00E+00">
                  <c:v>-1.3380499999999999E-3</c:v>
                </c:pt>
                <c:pt idx="62385" formatCode="0.00E+00">
                  <c:v>-1.4884200000000001E-3</c:v>
                </c:pt>
                <c:pt idx="62386" formatCode="0.00E+00">
                  <c:v>-1.64025E-3</c:v>
                </c:pt>
                <c:pt idx="62387" formatCode="0.00E+00">
                  <c:v>-1.7935399999999999E-3</c:v>
                </c:pt>
                <c:pt idx="62388" formatCode="0.00E+00">
                  <c:v>-1.9482499999999999E-3</c:v>
                </c:pt>
                <c:pt idx="62389" formatCode="0.00E+00">
                  <c:v>-2.1043699999999999E-3</c:v>
                </c:pt>
                <c:pt idx="62390" formatCode="0.00E+00">
                  <c:v>-2.26187E-3</c:v>
                </c:pt>
                <c:pt idx="62391" formatCode="0.00E+00">
                  <c:v>-2.4207199999999999E-3</c:v>
                </c:pt>
                <c:pt idx="62392" formatCode="0.00E+00">
                  <c:v>-2.5808699999999999E-3</c:v>
                </c:pt>
                <c:pt idx="62393" formatCode="0.00E+00">
                  <c:v>-2.7422700000000002E-3</c:v>
                </c:pt>
                <c:pt idx="62394" formatCode="0.00E+00">
                  <c:v>-2.9048799999999999E-3</c:v>
                </c:pt>
                <c:pt idx="62395" formatCode="0.00E+00">
                  <c:v>-3.0686300000000001E-3</c:v>
                </c:pt>
                <c:pt idx="62396" formatCode="0.00E+00">
                  <c:v>-3.2334600000000001E-3</c:v>
                </c:pt>
                <c:pt idx="62397" formatCode="0.00E+00">
                  <c:v>-3.3992900000000001E-3</c:v>
                </c:pt>
                <c:pt idx="62398" formatCode="0.00E+00">
                  <c:v>-3.5660499999999999E-3</c:v>
                </c:pt>
                <c:pt idx="62399" formatCode="0.00E+00">
                  <c:v>-3.7336499999999998E-3</c:v>
                </c:pt>
                <c:pt idx="62400" formatCode="0.00E+00">
                  <c:v>-3.9019900000000001E-3</c:v>
                </c:pt>
                <c:pt idx="62401" formatCode="0.00E+00">
                  <c:v>-4.0709800000000001E-3</c:v>
                </c:pt>
                <c:pt idx="62402" formatCode="0.00E+00">
                  <c:v>-4.2405200000000002E-3</c:v>
                </c:pt>
                <c:pt idx="62403" formatCode="0.00E+00">
                  <c:v>-4.4104900000000004E-3</c:v>
                </c:pt>
                <c:pt idx="62404" formatCode="0.00E+00">
                  <c:v>-4.5807699999999996E-3</c:v>
                </c:pt>
                <c:pt idx="62405" formatCode="0.00E+00">
                  <c:v>-4.7512300000000004E-3</c:v>
                </c:pt>
                <c:pt idx="62406" formatCode="0.00E+00">
                  <c:v>-4.9217499999999999E-3</c:v>
                </c:pt>
                <c:pt idx="62407" formatCode="0.00E+00">
                  <c:v>-5.0921899999999999E-3</c:v>
                </c:pt>
                <c:pt idx="62408" formatCode="0.00E+00">
                  <c:v>-5.2624100000000004E-3</c:v>
                </c:pt>
                <c:pt idx="62409" formatCode="0.00E+00">
                  <c:v>-5.4322499999999996E-3</c:v>
                </c:pt>
                <c:pt idx="62410" formatCode="0.00E+00">
                  <c:v>-5.6015500000000003E-3</c:v>
                </c:pt>
                <c:pt idx="62411" formatCode="0.00E+00">
                  <c:v>-5.7701699999999998E-3</c:v>
                </c:pt>
                <c:pt idx="62412" formatCode="0.00E+00">
                  <c:v>-5.9379200000000002E-3</c:v>
                </c:pt>
                <c:pt idx="62413" formatCode="0.00E+00">
                  <c:v>-6.1046399999999997E-3</c:v>
                </c:pt>
                <c:pt idx="62414" formatCode="0.00E+00">
                  <c:v>-6.2701399999999996E-3</c:v>
                </c:pt>
                <c:pt idx="62415" formatCode="0.00E+00">
                  <c:v>-6.4342499999999999E-3</c:v>
                </c:pt>
                <c:pt idx="62416" formatCode="0.00E+00">
                  <c:v>-6.59678E-3</c:v>
                </c:pt>
                <c:pt idx="62417" formatCode="0.00E+00">
                  <c:v>-6.7575400000000002E-3</c:v>
                </c:pt>
                <c:pt idx="62418" formatCode="0.00E+00">
                  <c:v>-6.9163200000000001E-3</c:v>
                </c:pt>
                <c:pt idx="62419" formatCode="0.00E+00">
                  <c:v>-7.0729199999999999E-3</c:v>
                </c:pt>
                <c:pt idx="62420" formatCode="0.00E+00">
                  <c:v>-7.2271499999999999E-3</c:v>
                </c:pt>
                <c:pt idx="62421" formatCode="0.00E+00">
                  <c:v>-7.3787999999999996E-3</c:v>
                </c:pt>
                <c:pt idx="62422" formatCode="0.00E+00">
                  <c:v>-7.5276500000000003E-3</c:v>
                </c:pt>
                <c:pt idx="62423" formatCode="0.00E+00">
                  <c:v>-7.6734899999999998E-3</c:v>
                </c:pt>
                <c:pt idx="62424" formatCode="0.00E+00">
                  <c:v>-7.8160999999999994E-3</c:v>
                </c:pt>
                <c:pt idx="62425" formatCode="0.00E+00">
                  <c:v>-7.9552600000000005E-3</c:v>
                </c:pt>
                <c:pt idx="62426" formatCode="0.00E+00">
                  <c:v>-8.0907600000000007E-3</c:v>
                </c:pt>
                <c:pt idx="62427" formatCode="0.00E+00">
                  <c:v>-8.2223699999999997E-3</c:v>
                </c:pt>
                <c:pt idx="62428" formatCode="0.00E+00">
                  <c:v>-8.3498700000000006E-3</c:v>
                </c:pt>
                <c:pt idx="62429" formatCode="0.00E+00">
                  <c:v>-8.4730299999999995E-3</c:v>
                </c:pt>
                <c:pt idx="62430" formatCode="0.00E+00">
                  <c:v>-8.5916299999999994E-3</c:v>
                </c:pt>
                <c:pt idx="62431" formatCode="0.00E+00">
                  <c:v>-8.70545E-3</c:v>
                </c:pt>
                <c:pt idx="62432" formatCode="0.00E+00">
                  <c:v>-8.8142700000000008E-3</c:v>
                </c:pt>
                <c:pt idx="62433" formatCode="0.00E+00">
                  <c:v>-8.9178499999999997E-3</c:v>
                </c:pt>
                <c:pt idx="62434" formatCode="0.00E+00">
                  <c:v>-9.0159799999999998E-3</c:v>
                </c:pt>
                <c:pt idx="62435" formatCode="0.00E+00">
                  <c:v>-9.1084400000000006E-3</c:v>
                </c:pt>
                <c:pt idx="62436" formatCode="0.00E+00">
                  <c:v>-9.19501E-3</c:v>
                </c:pt>
                <c:pt idx="62437" formatCode="0.00E+00">
                  <c:v>-9.2754799999999991E-3</c:v>
                </c:pt>
                <c:pt idx="62438" formatCode="0.00E+00">
                  <c:v>-9.3496199999999995E-3</c:v>
                </c:pt>
                <c:pt idx="62439" formatCode="0.00E+00">
                  <c:v>-9.4172400000000003E-3</c:v>
                </c:pt>
                <c:pt idx="62440" formatCode="0.00E+00">
                  <c:v>-9.4781299999999995E-3</c:v>
                </c:pt>
                <c:pt idx="62441" formatCode="0.00E+00">
                  <c:v>-9.53209E-3</c:v>
                </c:pt>
                <c:pt idx="62442" formatCode="0.00E+00">
                  <c:v>-9.5789099999999995E-3</c:v>
                </c:pt>
                <c:pt idx="62443" formatCode="0.00E+00">
                  <c:v>-9.6184200000000008E-3</c:v>
                </c:pt>
                <c:pt idx="62444" formatCode="0.00E+00">
                  <c:v>-9.6504099999999999E-3</c:v>
                </c:pt>
                <c:pt idx="62445" formatCode="0.00E+00">
                  <c:v>-9.6747199999999995E-3</c:v>
                </c:pt>
                <c:pt idx="62446" formatCode="0.00E+00">
                  <c:v>-9.6911600000000007E-3</c:v>
                </c:pt>
                <c:pt idx="62447" formatCode="0.00E+00">
                  <c:v>-9.6995699999999994E-3</c:v>
                </c:pt>
                <c:pt idx="62448" formatCode="0.00E+00">
                  <c:v>-9.6997899999999998E-3</c:v>
                </c:pt>
                <c:pt idx="62449" formatCode="0.00E+00">
                  <c:v>-9.6916699999999995E-3</c:v>
                </c:pt>
                <c:pt idx="62450" formatCode="0.00E+00">
                  <c:v>-9.6750499999999993E-3</c:v>
                </c:pt>
                <c:pt idx="62451" formatCode="0.00E+00">
                  <c:v>-9.64981E-3</c:v>
                </c:pt>
                <c:pt idx="62452" formatCode="0.00E+00">
                  <c:v>-9.6158000000000007E-3</c:v>
                </c:pt>
                <c:pt idx="62453" formatCode="0.00E+00">
                  <c:v>-9.5729200000000004E-3</c:v>
                </c:pt>
                <c:pt idx="62454" formatCode="0.00E+00">
                  <c:v>-9.5210499999999997E-3</c:v>
                </c:pt>
                <c:pt idx="62455" formatCode="0.00E+00">
                  <c:v>-9.4600900000000009E-3</c:v>
                </c:pt>
                <c:pt idx="62456" formatCode="0.00E+00">
                  <c:v>-9.3899499999999993E-3</c:v>
                </c:pt>
                <c:pt idx="62457" formatCode="0.00E+00">
                  <c:v>-9.3105400000000008E-3</c:v>
                </c:pt>
                <c:pt idx="62458" formatCode="0.00E+00">
                  <c:v>-9.2217900000000005E-3</c:v>
                </c:pt>
                <c:pt idx="62459" formatCode="0.00E+00">
                  <c:v>-9.1236500000000005E-3</c:v>
                </c:pt>
                <c:pt idx="62460" formatCode="0.00E+00">
                  <c:v>-9.0160599999999994E-3</c:v>
                </c:pt>
                <c:pt idx="62461" formatCode="0.00E+00">
                  <c:v>-8.8989900000000007E-3</c:v>
                </c:pt>
                <c:pt idx="62462" formatCode="0.00E+00">
                  <c:v>-8.7724099999999996E-3</c:v>
                </c:pt>
                <c:pt idx="62463" formatCode="0.00E+00">
                  <c:v>-8.6362999999999995E-3</c:v>
                </c:pt>
                <c:pt idx="62464" formatCode="0.00E+00">
                  <c:v>-8.4906500000000006E-3</c:v>
                </c:pt>
                <c:pt idx="62465" formatCode="0.00E+00">
                  <c:v>-8.3354899999999992E-3</c:v>
                </c:pt>
                <c:pt idx="62466" formatCode="0.00E+00">
                  <c:v>-8.1708300000000005E-3</c:v>
                </c:pt>
                <c:pt idx="62467" formatCode="0.00E+00">
                  <c:v>-7.9966900000000007E-3</c:v>
                </c:pt>
                <c:pt idx="62468" formatCode="0.00E+00">
                  <c:v>-7.8131399999999997E-3</c:v>
                </c:pt>
                <c:pt idx="62469" formatCode="0.00E+00">
                  <c:v>-7.6202099999999997E-3</c:v>
                </c:pt>
                <c:pt idx="62470" formatCode="0.00E+00">
                  <c:v>-7.4180000000000001E-3</c:v>
                </c:pt>
                <c:pt idx="62471" formatCode="0.00E+00">
                  <c:v>-7.2065699999999998E-3</c:v>
                </c:pt>
                <c:pt idx="62472" formatCode="0.00E+00">
                  <c:v>-6.9860299999999998E-3</c:v>
                </c:pt>
                <c:pt idx="62473" formatCode="0.00E+00">
                  <c:v>-6.7564900000000004E-3</c:v>
                </c:pt>
                <c:pt idx="62474" formatCode="0.00E+00">
                  <c:v>-6.51806E-3</c:v>
                </c:pt>
                <c:pt idx="62475" formatCode="0.00E+00">
                  <c:v>-6.2708900000000003E-3</c:v>
                </c:pt>
                <c:pt idx="62476" formatCode="0.00E+00">
                  <c:v>-6.0151099999999997E-3</c:v>
                </c:pt>
                <c:pt idx="62477" formatCode="0.00E+00">
                  <c:v>-5.7508999999999998E-3</c:v>
                </c:pt>
                <c:pt idx="62478" formatCode="0.00E+00">
                  <c:v>-5.4784200000000003E-3</c:v>
                </c:pt>
                <c:pt idx="62479" formatCode="0.00E+00">
                  <c:v>-5.1978600000000003E-3</c:v>
                </c:pt>
                <c:pt idx="62480" formatCode="0.00E+00">
                  <c:v>-4.9094200000000003E-3</c:v>
                </c:pt>
                <c:pt idx="62481" formatCode="0.00E+00">
                  <c:v>-4.6132999999999999E-3</c:v>
                </c:pt>
                <c:pt idx="62482" formatCode="0.00E+00">
                  <c:v>-4.3097400000000003E-3</c:v>
                </c:pt>
                <c:pt idx="62483" formatCode="0.00E+00">
                  <c:v>-3.9989700000000001E-3</c:v>
                </c:pt>
                <c:pt idx="62484" formatCode="0.00E+00">
                  <c:v>-3.6812400000000001E-3</c:v>
                </c:pt>
                <c:pt idx="62485" formatCode="0.00E+00">
                  <c:v>-3.3567900000000001E-3</c:v>
                </c:pt>
                <c:pt idx="62486" formatCode="0.00E+00">
                  <c:v>-3.0259100000000001E-3</c:v>
                </c:pt>
                <c:pt idx="62487" formatCode="0.00E+00">
                  <c:v>-2.6888799999999998E-3</c:v>
                </c:pt>
                <c:pt idx="62488" formatCode="0.00E+00">
                  <c:v>-2.3459800000000001E-3</c:v>
                </c:pt>
                <c:pt idx="62489" formatCode="0.00E+00">
                  <c:v>-1.99753E-3</c:v>
                </c:pt>
                <c:pt idx="62490" formatCode="0.00E+00">
                  <c:v>-1.64383E-3</c:v>
                </c:pt>
                <c:pt idx="62491" formatCode="0.00E+00">
                  <c:v>-1.2852E-3</c:v>
                </c:pt>
                <c:pt idx="62492" formatCode="0.00E+00">
                  <c:v>-9.2199199999999995E-4</c:v>
                </c:pt>
                <c:pt idx="62493" formatCode="0.00E+00">
                  <c:v>-5.5453399999999997E-4</c:v>
                </c:pt>
                <c:pt idx="62494" formatCode="0.00E+00">
                  <c:v>-1.8318100000000001E-4</c:v>
                </c:pt>
                <c:pt idx="62495" formatCode="0.00E+00">
                  <c:v>1.9170799999999999E-4</c:v>
                </c:pt>
                <c:pt idx="62496" formatCode="0.00E+00">
                  <c:v>5.6976300000000004E-4</c:v>
                </c:pt>
                <c:pt idx="62497" formatCode="0.00E+00">
                  <c:v>9.5060999999999995E-4</c:v>
                </c:pt>
                <c:pt idx="62498" formatCode="0.00E+00">
                  <c:v>1.33387E-3</c:v>
                </c:pt>
                <c:pt idx="62499" formatCode="0.00E+00">
                  <c:v>1.7191400000000001E-3</c:v>
                </c:pt>
                <c:pt idx="62500" formatCode="0.00E+00">
                  <c:v>2.1060300000000001E-3</c:v>
                </c:pt>
                <c:pt idx="62501" formatCode="0.00E+00">
                  <c:v>2.4941500000000001E-3</c:v>
                </c:pt>
                <c:pt idx="62502" formatCode="0.00E+00">
                  <c:v>2.8830800000000001E-3</c:v>
                </c:pt>
                <c:pt idx="62503" formatCode="0.00E+00">
                  <c:v>3.2724E-3</c:v>
                </c:pt>
                <c:pt idx="62504" formatCode="0.00E+00">
                  <c:v>3.6617099999999999E-3</c:v>
                </c:pt>
                <c:pt idx="62505" formatCode="0.00E+00">
                  <c:v>4.0505799999999998E-3</c:v>
                </c:pt>
                <c:pt idx="62506" formatCode="0.00E+00">
                  <c:v>4.4386E-3</c:v>
                </c:pt>
                <c:pt idx="62507" formatCode="0.00E+00">
                  <c:v>4.8253200000000001E-3</c:v>
                </c:pt>
                <c:pt idx="62508" formatCode="0.00E+00">
                  <c:v>5.2103200000000001E-3</c:v>
                </c:pt>
                <c:pt idx="62509" formatCode="0.00E+00">
                  <c:v>5.5931799999999997E-3</c:v>
                </c:pt>
                <c:pt idx="62510" formatCode="0.00E+00">
                  <c:v>5.9734599999999999E-3</c:v>
                </c:pt>
                <c:pt idx="62511" formatCode="0.00E+00">
                  <c:v>6.3507299999999997E-3</c:v>
                </c:pt>
                <c:pt idx="62512" formatCode="0.00E+00">
                  <c:v>6.7245600000000001E-3</c:v>
                </c:pt>
                <c:pt idx="62513" formatCode="0.00E+00">
                  <c:v>7.0945100000000001E-3</c:v>
                </c:pt>
                <c:pt idx="62514" formatCode="0.00E+00">
                  <c:v>7.4601499999999996E-3</c:v>
                </c:pt>
                <c:pt idx="62515" formatCode="0.00E+00">
                  <c:v>7.8210699999999994E-3</c:v>
                </c:pt>
                <c:pt idx="62516" formatCode="0.00E+00">
                  <c:v>8.1768199999999996E-3</c:v>
                </c:pt>
                <c:pt idx="62517" formatCode="0.00E+00">
                  <c:v>8.5269899999999999E-3</c:v>
                </c:pt>
                <c:pt idx="62518" formatCode="0.00E+00">
                  <c:v>8.8711599999999995E-3</c:v>
                </c:pt>
                <c:pt idx="62519" formatCode="0.00E+00">
                  <c:v>9.2089200000000006E-3</c:v>
                </c:pt>
                <c:pt idx="62520" formatCode="0.00E+00">
                  <c:v>9.5398500000000008E-3</c:v>
                </c:pt>
                <c:pt idx="62521" formatCode="0.00E+00">
                  <c:v>9.8635400000000005E-3</c:v>
                </c:pt>
                <c:pt idx="62522">
                  <c:v>1.01796E-2</c:v>
                </c:pt>
                <c:pt idx="62523">
                  <c:v>1.04876E-2</c:v>
                </c:pt>
                <c:pt idx="62524">
                  <c:v>1.07873E-2</c:v>
                </c:pt>
                <c:pt idx="62525">
                  <c:v>1.10781E-2</c:v>
                </c:pt>
                <c:pt idx="62526">
                  <c:v>1.13598E-2</c:v>
                </c:pt>
                <c:pt idx="62527">
                  <c:v>1.1632E-2</c:v>
                </c:pt>
                <c:pt idx="62528">
                  <c:v>1.1894200000000001E-2</c:v>
                </c:pt>
                <c:pt idx="62529">
                  <c:v>1.21463E-2</c:v>
                </c:pt>
                <c:pt idx="62530">
                  <c:v>1.2387799999999999E-2</c:v>
                </c:pt>
                <c:pt idx="62531">
                  <c:v>1.26185E-2</c:v>
                </c:pt>
                <c:pt idx="62532">
                  <c:v>1.2838E-2</c:v>
                </c:pt>
                <c:pt idx="62533">
                  <c:v>1.3045899999999999E-2</c:v>
                </c:pt>
                <c:pt idx="62534">
                  <c:v>1.3242200000000001E-2</c:v>
                </c:pt>
                <c:pt idx="62535">
                  <c:v>1.34263E-2</c:v>
                </c:pt>
                <c:pt idx="62536">
                  <c:v>1.35982E-2</c:v>
                </c:pt>
                <c:pt idx="62537">
                  <c:v>1.3757500000000001E-2</c:v>
                </c:pt>
                <c:pt idx="62538">
                  <c:v>1.3904100000000001E-2</c:v>
                </c:pt>
                <c:pt idx="62539">
                  <c:v>1.4037600000000001E-2</c:v>
                </c:pt>
                <c:pt idx="62540">
                  <c:v>1.4157899999999999E-2</c:v>
                </c:pt>
                <c:pt idx="62541">
                  <c:v>1.4264799999999999E-2</c:v>
                </c:pt>
                <c:pt idx="62542">
                  <c:v>1.43581E-2</c:v>
                </c:pt>
                <c:pt idx="62543">
                  <c:v>1.44376E-2</c:v>
                </c:pt>
                <c:pt idx="62544">
                  <c:v>1.45033E-2</c:v>
                </c:pt>
                <c:pt idx="62545">
                  <c:v>1.4554900000000001E-2</c:v>
                </c:pt>
                <c:pt idx="62546">
                  <c:v>1.45924E-2</c:v>
                </c:pt>
                <c:pt idx="62547">
                  <c:v>1.4615700000000001E-2</c:v>
                </c:pt>
                <c:pt idx="62548">
                  <c:v>1.46246E-2</c:v>
                </c:pt>
                <c:pt idx="62549">
                  <c:v>1.4619200000000001E-2</c:v>
                </c:pt>
                <c:pt idx="62550">
                  <c:v>1.4599300000000001E-2</c:v>
                </c:pt>
                <c:pt idx="62551">
                  <c:v>1.4565E-2</c:v>
                </c:pt>
                <c:pt idx="62552">
                  <c:v>1.45162E-2</c:v>
                </c:pt>
                <c:pt idx="62553">
                  <c:v>1.4452899999999999E-2</c:v>
                </c:pt>
                <c:pt idx="62554">
                  <c:v>1.4375199999999999E-2</c:v>
                </c:pt>
                <c:pt idx="62555">
                  <c:v>1.4283000000000001E-2</c:v>
                </c:pt>
                <c:pt idx="62556">
                  <c:v>1.41765E-2</c:v>
                </c:pt>
                <c:pt idx="62557">
                  <c:v>1.4055700000000001E-2</c:v>
                </c:pt>
                <c:pt idx="62558">
                  <c:v>1.3920699999999999E-2</c:v>
                </c:pt>
                <c:pt idx="62559">
                  <c:v>1.37716E-2</c:v>
                </c:pt>
                <c:pt idx="62560">
                  <c:v>1.3608500000000001E-2</c:v>
                </c:pt>
                <c:pt idx="62561">
                  <c:v>1.34316E-2</c:v>
                </c:pt>
                <c:pt idx="62562">
                  <c:v>1.3240999999999999E-2</c:v>
                </c:pt>
                <c:pt idx="62563">
                  <c:v>1.3036799999999999E-2</c:v>
                </c:pt>
                <c:pt idx="62564">
                  <c:v>1.28194E-2</c:v>
                </c:pt>
                <c:pt idx="62565">
                  <c:v>1.2588800000000001E-2</c:v>
                </c:pt>
                <c:pt idx="62566">
                  <c:v>1.23453E-2</c:v>
                </c:pt>
                <c:pt idx="62567">
                  <c:v>1.20891E-2</c:v>
                </c:pt>
                <c:pt idx="62568">
                  <c:v>1.1820499999999999E-2</c:v>
                </c:pt>
                <c:pt idx="62569">
                  <c:v>1.1539799999999999E-2</c:v>
                </c:pt>
                <c:pt idx="62570">
                  <c:v>1.1247099999999999E-2</c:v>
                </c:pt>
                <c:pt idx="62571">
                  <c:v>1.09429E-2</c:v>
                </c:pt>
                <c:pt idx="62572">
                  <c:v>1.06274E-2</c:v>
                </c:pt>
                <c:pt idx="62573">
                  <c:v>1.03009E-2</c:v>
                </c:pt>
                <c:pt idx="62574" formatCode="0.00E+00">
                  <c:v>9.9638399999999998E-3</c:v>
                </c:pt>
                <c:pt idx="62575" formatCode="0.00E+00">
                  <c:v>9.6164600000000003E-3</c:v>
                </c:pt>
                <c:pt idx="62576" formatCode="0.00E+00">
                  <c:v>9.2591600000000007E-3</c:v>
                </c:pt>
                <c:pt idx="62577" formatCode="0.00E+00">
                  <c:v>8.8923000000000006E-3</c:v>
                </c:pt>
                <c:pt idx="62578" formatCode="0.00E+00">
                  <c:v>8.5162699999999994E-3</c:v>
                </c:pt>
                <c:pt idx="62579" formatCode="0.00E+00">
                  <c:v>8.1314500000000001E-3</c:v>
                </c:pt>
                <c:pt idx="62580" formatCode="0.00E+00">
                  <c:v>7.7382500000000003E-3</c:v>
                </c:pt>
                <c:pt idx="62581" formatCode="0.00E+00">
                  <c:v>7.3370900000000001E-3</c:v>
                </c:pt>
                <c:pt idx="62582" formatCode="0.00E+00">
                  <c:v>6.9283699999999997E-3</c:v>
                </c:pt>
                <c:pt idx="62583" formatCode="0.00E+00">
                  <c:v>6.5125399999999998E-3</c:v>
                </c:pt>
                <c:pt idx="62584" formatCode="0.00E+00">
                  <c:v>6.0900299999999997E-3</c:v>
                </c:pt>
                <c:pt idx="62585" formatCode="0.00E+00">
                  <c:v>5.6612900000000002E-3</c:v>
                </c:pt>
                <c:pt idx="62586" formatCode="0.00E+00">
                  <c:v>5.2267600000000004E-3</c:v>
                </c:pt>
                <c:pt idx="62587" formatCode="0.00E+00">
                  <c:v>4.7869100000000001E-3</c:v>
                </c:pt>
                <c:pt idx="62588" formatCode="0.00E+00">
                  <c:v>4.3422000000000001E-3</c:v>
                </c:pt>
                <c:pt idx="62589" formatCode="0.00E+00">
                  <c:v>3.89311E-3</c:v>
                </c:pt>
                <c:pt idx="62590" formatCode="0.00E+00">
                  <c:v>3.4401000000000002E-3</c:v>
                </c:pt>
                <c:pt idx="62591" formatCode="0.00E+00">
                  <c:v>2.98366E-3</c:v>
                </c:pt>
                <c:pt idx="62592" formatCode="0.00E+00">
                  <c:v>2.5242699999999999E-3</c:v>
                </c:pt>
                <c:pt idx="62593" formatCode="0.00E+00">
                  <c:v>2.0624100000000002E-3</c:v>
                </c:pt>
                <c:pt idx="62594" formatCode="0.00E+00">
                  <c:v>1.5985699999999999E-3</c:v>
                </c:pt>
                <c:pt idx="62595" formatCode="0.00E+00">
                  <c:v>1.1332499999999999E-3</c:v>
                </c:pt>
                <c:pt idx="62596" formatCode="0.00E+00">
                  <c:v>6.6692900000000002E-4</c:v>
                </c:pt>
                <c:pt idx="62597" formatCode="0.00E+00">
                  <c:v>2.00099E-4</c:v>
                </c:pt>
                <c:pt idx="62598" formatCode="0.00E+00">
                  <c:v>-2.6674700000000001E-4</c:v>
                </c:pt>
                <c:pt idx="62599" formatCode="0.00E+00">
                  <c:v>-7.3312099999999999E-4</c:v>
                </c:pt>
                <c:pt idx="62600" formatCode="0.00E+00">
                  <c:v>-1.19853E-3</c:v>
                </c:pt>
                <c:pt idx="62601" formatCode="0.00E+00">
                  <c:v>-1.6624999999999999E-3</c:v>
                </c:pt>
                <c:pt idx="62602" formatCode="0.00E+00">
                  <c:v>-2.1245399999999998E-3</c:v>
                </c:pt>
                <c:pt idx="62603" formatCode="0.00E+00">
                  <c:v>-2.5841599999999998E-3</c:v>
                </c:pt>
                <c:pt idx="62604" formatCode="0.00E+00">
                  <c:v>-3.0409E-3</c:v>
                </c:pt>
                <c:pt idx="62605" formatCode="0.00E+00">
                  <c:v>-3.4942800000000002E-3</c:v>
                </c:pt>
                <c:pt idx="62606" formatCode="0.00E+00">
                  <c:v>-3.9438399999999997E-3</c:v>
                </c:pt>
                <c:pt idx="62607" formatCode="0.00E+00">
                  <c:v>-4.3890999999999999E-3</c:v>
                </c:pt>
                <c:pt idx="62608" formatCode="0.00E+00">
                  <c:v>-4.8296299999999997E-3</c:v>
                </c:pt>
                <c:pt idx="62609" formatCode="0.00E+00">
                  <c:v>-5.2649699999999999E-3</c:v>
                </c:pt>
                <c:pt idx="62610" formatCode="0.00E+00">
                  <c:v>-5.6946699999999998E-3</c:v>
                </c:pt>
                <c:pt idx="62611" formatCode="0.00E+00">
                  <c:v>-6.1183100000000001E-3</c:v>
                </c:pt>
                <c:pt idx="62612" formatCode="0.00E+00">
                  <c:v>-6.5354599999999999E-3</c:v>
                </c:pt>
                <c:pt idx="62613" formatCode="0.00E+00">
                  <c:v>-6.9457E-3</c:v>
                </c:pt>
                <c:pt idx="62614" formatCode="0.00E+00">
                  <c:v>-7.3486300000000001E-3</c:v>
                </c:pt>
                <c:pt idx="62615" formatCode="0.00E+00">
                  <c:v>-7.74385E-3</c:v>
                </c:pt>
                <c:pt idx="62616" formatCode="0.00E+00">
                  <c:v>-8.1309699999999995E-3</c:v>
                </c:pt>
                <c:pt idx="62617" formatCode="0.00E+00">
                  <c:v>-8.5096200000000007E-3</c:v>
                </c:pt>
                <c:pt idx="62618" formatCode="0.00E+00">
                  <c:v>-8.8794200000000007E-3</c:v>
                </c:pt>
                <c:pt idx="62619" formatCode="0.00E+00">
                  <c:v>-9.2400299999999998E-3</c:v>
                </c:pt>
                <c:pt idx="62620" formatCode="0.00E+00">
                  <c:v>-9.5911099999999999E-3</c:v>
                </c:pt>
                <c:pt idx="62621" formatCode="0.00E+00">
                  <c:v>-9.9323199999999997E-3</c:v>
                </c:pt>
                <c:pt idx="62622">
                  <c:v>-1.02633E-2</c:v>
                </c:pt>
                <c:pt idx="62623">
                  <c:v>-1.05839E-2</c:v>
                </c:pt>
                <c:pt idx="62624">
                  <c:v>-1.08936E-2</c:v>
                </c:pt>
                <c:pt idx="62625">
                  <c:v>-1.11924E-2</c:v>
                </c:pt>
                <c:pt idx="62626">
                  <c:v>-1.1479700000000001E-2</c:v>
                </c:pt>
                <c:pt idx="62627">
                  <c:v>-1.17555E-2</c:v>
                </c:pt>
                <c:pt idx="62628">
                  <c:v>-1.20196E-2</c:v>
                </c:pt>
                <c:pt idx="62629">
                  <c:v>-1.2271499999999999E-2</c:v>
                </c:pt>
                <c:pt idx="62630">
                  <c:v>-1.25113E-2</c:v>
                </c:pt>
                <c:pt idx="62631">
                  <c:v>-1.2738599999999999E-2</c:v>
                </c:pt>
                <c:pt idx="62632">
                  <c:v>-1.2953299999999999E-2</c:v>
                </c:pt>
                <c:pt idx="62633">
                  <c:v>-1.31553E-2</c:v>
                </c:pt>
                <c:pt idx="62634">
                  <c:v>-1.33443E-2</c:v>
                </c:pt>
                <c:pt idx="62635">
                  <c:v>-1.35204E-2</c:v>
                </c:pt>
                <c:pt idx="62636">
                  <c:v>-1.36832E-2</c:v>
                </c:pt>
                <c:pt idx="62637">
                  <c:v>-1.3832799999999999E-2</c:v>
                </c:pt>
                <c:pt idx="62638">
                  <c:v>-1.39691E-2</c:v>
                </c:pt>
                <c:pt idx="62639">
                  <c:v>-1.4092E-2</c:v>
                </c:pt>
                <c:pt idx="62640">
                  <c:v>-1.4201399999999999E-2</c:v>
                </c:pt>
                <c:pt idx="62641">
                  <c:v>-1.4297300000000001E-2</c:v>
                </c:pt>
                <c:pt idx="62642">
                  <c:v>-1.4379599999999999E-2</c:v>
                </c:pt>
                <c:pt idx="62643">
                  <c:v>-1.44485E-2</c:v>
                </c:pt>
                <c:pt idx="62644">
                  <c:v>-1.4503800000000001E-2</c:v>
                </c:pt>
                <c:pt idx="62645">
                  <c:v>-1.45457E-2</c:v>
                </c:pt>
                <c:pt idx="62646">
                  <c:v>-1.4574E-2</c:v>
                </c:pt>
                <c:pt idx="62647">
                  <c:v>-1.4589E-2</c:v>
                </c:pt>
                <c:pt idx="62648">
                  <c:v>-1.45906E-2</c:v>
                </c:pt>
                <c:pt idx="62649">
                  <c:v>-1.4579E-2</c:v>
                </c:pt>
                <c:pt idx="62650">
                  <c:v>-1.45542E-2</c:v>
                </c:pt>
                <c:pt idx="62651">
                  <c:v>-1.4516299999999999E-2</c:v>
                </c:pt>
                <c:pt idx="62652">
                  <c:v>-1.4465499999999999E-2</c:v>
                </c:pt>
                <c:pt idx="62653">
                  <c:v>-1.44019E-2</c:v>
                </c:pt>
                <c:pt idx="62654">
                  <c:v>-1.4325600000000001E-2</c:v>
                </c:pt>
                <c:pt idx="62655">
                  <c:v>-1.42369E-2</c:v>
                </c:pt>
                <c:pt idx="62656">
                  <c:v>-1.41358E-2</c:v>
                </c:pt>
                <c:pt idx="62657">
                  <c:v>-1.40226E-2</c:v>
                </c:pt>
                <c:pt idx="62658">
                  <c:v>-1.38975E-2</c:v>
                </c:pt>
                <c:pt idx="62659">
                  <c:v>-1.3760700000000001E-2</c:v>
                </c:pt>
                <c:pt idx="62660">
                  <c:v>-1.3612300000000001E-2</c:v>
                </c:pt>
                <c:pt idx="62661">
                  <c:v>-1.34527E-2</c:v>
                </c:pt>
                <c:pt idx="62662">
                  <c:v>-1.3282E-2</c:v>
                </c:pt>
                <c:pt idx="62663">
                  <c:v>-1.31006E-2</c:v>
                </c:pt>
                <c:pt idx="62664">
                  <c:v>-1.2908599999999999E-2</c:v>
                </c:pt>
                <c:pt idx="62665">
                  <c:v>-1.27064E-2</c:v>
                </c:pt>
                <c:pt idx="62666">
                  <c:v>-1.24942E-2</c:v>
                </c:pt>
                <c:pt idx="62667">
                  <c:v>-1.22723E-2</c:v>
                </c:pt>
                <c:pt idx="62668">
                  <c:v>-1.2041E-2</c:v>
                </c:pt>
                <c:pt idx="62669">
                  <c:v>-1.18006E-2</c:v>
                </c:pt>
                <c:pt idx="62670">
                  <c:v>-1.1551499999999999E-2</c:v>
                </c:pt>
                <c:pt idx="62671">
                  <c:v>-1.12938E-2</c:v>
                </c:pt>
                <c:pt idx="62672">
                  <c:v>-1.1028E-2</c:v>
                </c:pt>
                <c:pt idx="62673">
                  <c:v>-1.07543E-2</c:v>
                </c:pt>
                <c:pt idx="62674">
                  <c:v>-1.04732E-2</c:v>
                </c:pt>
                <c:pt idx="62675">
                  <c:v>-1.0184800000000001E-2</c:v>
                </c:pt>
                <c:pt idx="62676" formatCode="0.00E+00">
                  <c:v>-9.88962E-3</c:v>
                </c:pt>
                <c:pt idx="62677" formatCode="0.00E+00">
                  <c:v>-9.5879299999999997E-3</c:v>
                </c:pt>
                <c:pt idx="62678" formatCode="0.00E+00">
                  <c:v>-9.2800799999999996E-3</c:v>
                </c:pt>
                <c:pt idx="62679" formatCode="0.00E+00">
                  <c:v>-8.9664199999999993E-3</c:v>
                </c:pt>
                <c:pt idx="62680" formatCode="0.00E+00">
                  <c:v>-8.6473000000000001E-3</c:v>
                </c:pt>
                <c:pt idx="62681" formatCode="0.00E+00">
                  <c:v>-8.3230600000000002E-3</c:v>
                </c:pt>
                <c:pt idx="62682" formatCode="0.00E+00">
                  <c:v>-7.9940500000000008E-3</c:v>
                </c:pt>
                <c:pt idx="62683" formatCode="0.00E+00">
                  <c:v>-7.6606299999999999E-3</c:v>
                </c:pt>
                <c:pt idx="62684" formatCode="0.00E+00">
                  <c:v>-7.3231399999999997E-3</c:v>
                </c:pt>
                <c:pt idx="62685" formatCode="0.00E+00">
                  <c:v>-6.9819299999999999E-3</c:v>
                </c:pt>
                <c:pt idx="62686" formatCode="0.00E+00">
                  <c:v>-6.6373600000000001E-3</c:v>
                </c:pt>
                <c:pt idx="62687" formatCode="0.00E+00">
                  <c:v>-6.2897700000000001E-3</c:v>
                </c:pt>
                <c:pt idx="62688" formatCode="0.00E+00">
                  <c:v>-5.9395000000000003E-3</c:v>
                </c:pt>
                <c:pt idx="62689" formatCode="0.00E+00">
                  <c:v>-5.5869099999999996E-3</c:v>
                </c:pt>
                <c:pt idx="62690" formatCode="0.00E+00">
                  <c:v>-5.2323300000000003E-3</c:v>
                </c:pt>
                <c:pt idx="62691" formatCode="0.00E+00">
                  <c:v>-4.8761000000000004E-3</c:v>
                </c:pt>
                <c:pt idx="62692" formatCode="0.00E+00">
                  <c:v>-4.5185700000000004E-3</c:v>
                </c:pt>
                <c:pt idx="62693" formatCode="0.00E+00">
                  <c:v>-4.1600500000000002E-3</c:v>
                </c:pt>
                <c:pt idx="62694" formatCode="0.00E+00">
                  <c:v>-3.80088E-3</c:v>
                </c:pt>
                <c:pt idx="62695" formatCode="0.00E+00">
                  <c:v>-3.44138E-3</c:v>
                </c:pt>
                <c:pt idx="62696" formatCode="0.00E+00">
                  <c:v>-3.0818799999999999E-3</c:v>
                </c:pt>
                <c:pt idx="62697" formatCode="0.00E+00">
                  <c:v>-2.7226799999999999E-3</c:v>
                </c:pt>
                <c:pt idx="62698" formatCode="0.00E+00">
                  <c:v>-2.3640900000000001E-3</c:v>
                </c:pt>
                <c:pt idx="62699" formatCode="0.00E+00">
                  <c:v>-2.0064200000000001E-3</c:v>
                </c:pt>
                <c:pt idx="62700" formatCode="0.00E+00">
                  <c:v>-1.64997E-3</c:v>
                </c:pt>
                <c:pt idx="62701" formatCode="0.00E+00">
                  <c:v>-1.29502E-3</c:v>
                </c:pt>
                <c:pt idx="62702" formatCode="0.00E+00">
                  <c:v>-9.4185700000000005E-4</c:v>
                </c:pt>
                <c:pt idx="62703" formatCode="0.00E+00">
                  <c:v>-5.9076500000000004E-4</c:v>
                </c:pt>
                <c:pt idx="62704" formatCode="0.00E+00">
                  <c:v>-2.4201299999999999E-4</c:v>
                </c:pt>
                <c:pt idx="62705" formatCode="0.00E+00">
                  <c:v>1.04138E-4</c:v>
                </c:pt>
                <c:pt idx="62706" formatCode="0.00E+00">
                  <c:v>4.47429E-4</c:v>
                </c:pt>
                <c:pt idx="62707" formatCode="0.00E+00">
                  <c:v>7.8761200000000003E-4</c:v>
                </c:pt>
                <c:pt idx="62708" formatCode="0.00E+00">
                  <c:v>1.1244499999999999E-3</c:v>
                </c:pt>
                <c:pt idx="62709" formatCode="0.00E+00">
                  <c:v>1.4576999999999999E-3</c:v>
                </c:pt>
                <c:pt idx="62710" formatCode="0.00E+00">
                  <c:v>1.78714E-3</c:v>
                </c:pt>
                <c:pt idx="62711" formatCode="0.00E+00">
                  <c:v>2.1125599999999999E-3</c:v>
                </c:pt>
                <c:pt idx="62712" formatCode="0.00E+00">
                  <c:v>2.4337400000000002E-3</c:v>
                </c:pt>
                <c:pt idx="62713" formatCode="0.00E+00">
                  <c:v>2.75049E-3</c:v>
                </c:pt>
                <c:pt idx="62714" formatCode="0.00E+00">
                  <c:v>3.0626099999999999E-3</c:v>
                </c:pt>
                <c:pt idx="62715" formatCode="0.00E+00">
                  <c:v>3.3699099999999998E-3</c:v>
                </c:pt>
                <c:pt idx="62716" formatCode="0.00E+00">
                  <c:v>3.6722299999999999E-3</c:v>
                </c:pt>
                <c:pt idx="62717" formatCode="0.00E+00">
                  <c:v>3.9693999999999997E-3</c:v>
                </c:pt>
                <c:pt idx="62718" formatCode="0.00E+00">
                  <c:v>4.2612500000000003E-3</c:v>
                </c:pt>
                <c:pt idx="62719" formatCode="0.00E+00">
                  <c:v>4.5476300000000004E-3</c:v>
                </c:pt>
                <c:pt idx="62720" formatCode="0.00E+00">
                  <c:v>4.82841E-3</c:v>
                </c:pt>
                <c:pt idx="62721" formatCode="0.00E+00">
                  <c:v>5.1034599999999998E-3</c:v>
                </c:pt>
                <c:pt idx="62722" formatCode="0.00E+00">
                  <c:v>5.3726299999999998E-3</c:v>
                </c:pt>
                <c:pt idx="62723" formatCode="0.00E+00">
                  <c:v>5.6358299999999997E-3</c:v>
                </c:pt>
                <c:pt idx="62724" formatCode="0.00E+00">
                  <c:v>5.8929400000000002E-3</c:v>
                </c:pt>
                <c:pt idx="62725" formatCode="0.00E+00">
                  <c:v>6.1438700000000001E-3</c:v>
                </c:pt>
                <c:pt idx="62726" formatCode="0.00E+00">
                  <c:v>6.38851E-3</c:v>
                </c:pt>
                <c:pt idx="62727" formatCode="0.00E+00">
                  <c:v>6.6267899999999996E-3</c:v>
                </c:pt>
                <c:pt idx="62728" formatCode="0.00E+00">
                  <c:v>6.8586200000000002E-3</c:v>
                </c:pt>
                <c:pt idx="62729" formatCode="0.00E+00">
                  <c:v>7.0839500000000003E-3</c:v>
                </c:pt>
                <c:pt idx="62730" formatCode="0.00E+00">
                  <c:v>7.3027099999999996E-3</c:v>
                </c:pt>
                <c:pt idx="62731" formatCode="0.00E+00">
                  <c:v>7.51485E-3</c:v>
                </c:pt>
                <c:pt idx="62732" formatCode="0.00E+00">
                  <c:v>7.7203200000000001E-3</c:v>
                </c:pt>
                <c:pt idx="62733" formatCode="0.00E+00">
                  <c:v>7.9190800000000002E-3</c:v>
                </c:pt>
                <c:pt idx="62734" formatCode="0.00E+00">
                  <c:v>8.1110999999999996E-3</c:v>
                </c:pt>
                <c:pt idx="62735" formatCode="0.00E+00">
                  <c:v>8.2963499999999992E-3</c:v>
                </c:pt>
                <c:pt idx="62736" formatCode="0.00E+00">
                  <c:v>8.4748199999999992E-3</c:v>
                </c:pt>
                <c:pt idx="62737" formatCode="0.00E+00">
                  <c:v>8.6464999999999997E-3</c:v>
                </c:pt>
                <c:pt idx="62738" formatCode="0.00E+00">
                  <c:v>8.8113700000000007E-3</c:v>
                </c:pt>
                <c:pt idx="62739" formatCode="0.00E+00">
                  <c:v>8.9694300000000005E-3</c:v>
                </c:pt>
                <c:pt idx="62740" formatCode="0.00E+00">
                  <c:v>9.1207000000000007E-3</c:v>
                </c:pt>
                <c:pt idx="62741" formatCode="0.00E+00">
                  <c:v>9.2651699999999997E-3</c:v>
                </c:pt>
                <c:pt idx="62742" formatCode="0.00E+00">
                  <c:v>9.4028800000000006E-3</c:v>
                </c:pt>
                <c:pt idx="62743" formatCode="0.00E+00">
                  <c:v>9.5338200000000001E-3</c:v>
                </c:pt>
                <c:pt idx="62744" formatCode="0.00E+00">
                  <c:v>9.6580499999999996E-3</c:v>
                </c:pt>
                <c:pt idx="62745" formatCode="0.00E+00">
                  <c:v>9.7755700000000008E-3</c:v>
                </c:pt>
                <c:pt idx="62746" formatCode="0.00E+00">
                  <c:v>9.8864199999999999E-3</c:v>
                </c:pt>
                <c:pt idx="62747" formatCode="0.00E+00">
                  <c:v>9.9906500000000002E-3</c:v>
                </c:pt>
                <c:pt idx="62748">
                  <c:v>1.00883E-2</c:v>
                </c:pt>
                <c:pt idx="62749">
                  <c:v>1.01794E-2</c:v>
                </c:pt>
                <c:pt idx="62750">
                  <c:v>1.0264000000000001E-2</c:v>
                </c:pt>
                <c:pt idx="62751">
                  <c:v>1.0342199999999999E-2</c:v>
                </c:pt>
                <c:pt idx="62752">
                  <c:v>1.0414E-2</c:v>
                </c:pt>
                <c:pt idx="62753">
                  <c:v>1.04794E-2</c:v>
                </c:pt>
                <c:pt idx="62754">
                  <c:v>1.05386E-2</c:v>
                </c:pt>
                <c:pt idx="62755">
                  <c:v>1.05915E-2</c:v>
                </c:pt>
                <c:pt idx="62756">
                  <c:v>1.06383E-2</c:v>
                </c:pt>
                <c:pt idx="62757">
                  <c:v>1.0678999999999999E-2</c:v>
                </c:pt>
                <c:pt idx="62758">
                  <c:v>1.07137E-2</c:v>
                </c:pt>
                <c:pt idx="62759">
                  <c:v>1.0742399999999999E-2</c:v>
                </c:pt>
                <c:pt idx="62760">
                  <c:v>1.07653E-2</c:v>
                </c:pt>
                <c:pt idx="62761">
                  <c:v>1.07823E-2</c:v>
                </c:pt>
                <c:pt idx="62762">
                  <c:v>1.0793499999999999E-2</c:v>
                </c:pt>
                <c:pt idx="62763">
                  <c:v>1.0799100000000001E-2</c:v>
                </c:pt>
                <c:pt idx="62764">
                  <c:v>1.0799E-2</c:v>
                </c:pt>
                <c:pt idx="62765">
                  <c:v>1.07934E-2</c:v>
                </c:pt>
                <c:pt idx="62766">
                  <c:v>1.07823E-2</c:v>
                </c:pt>
                <c:pt idx="62767">
                  <c:v>1.07657E-2</c:v>
                </c:pt>
                <c:pt idx="62768">
                  <c:v>1.07438E-2</c:v>
                </c:pt>
                <c:pt idx="62769">
                  <c:v>1.07166E-2</c:v>
                </c:pt>
                <c:pt idx="62770">
                  <c:v>1.06842E-2</c:v>
                </c:pt>
                <c:pt idx="62771">
                  <c:v>1.0646600000000001E-2</c:v>
                </c:pt>
                <c:pt idx="62772">
                  <c:v>1.0603899999999999E-2</c:v>
                </c:pt>
                <c:pt idx="62773">
                  <c:v>1.05562E-2</c:v>
                </c:pt>
                <c:pt idx="62774">
                  <c:v>1.0503500000000001E-2</c:v>
                </c:pt>
                <c:pt idx="62775">
                  <c:v>1.04458E-2</c:v>
                </c:pt>
                <c:pt idx="62776">
                  <c:v>1.03833E-2</c:v>
                </c:pt>
                <c:pt idx="62777">
                  <c:v>1.0315899999999999E-2</c:v>
                </c:pt>
                <c:pt idx="62778">
                  <c:v>1.0243800000000001E-2</c:v>
                </c:pt>
                <c:pt idx="62779">
                  <c:v>1.0167000000000001E-2</c:v>
                </c:pt>
                <c:pt idx="62780">
                  <c:v>1.0085500000000001E-2</c:v>
                </c:pt>
                <c:pt idx="62781" formatCode="0.00E+00">
                  <c:v>9.9994100000000002E-3</c:v>
                </c:pt>
                <c:pt idx="62782" formatCode="0.00E+00">
                  <c:v>9.9087199999999993E-3</c:v>
                </c:pt>
                <c:pt idx="62783" formatCode="0.00E+00">
                  <c:v>9.8134999999999993E-3</c:v>
                </c:pt>
                <c:pt idx="62784" formatCode="0.00E+00">
                  <c:v>9.7137899999999999E-3</c:v>
                </c:pt>
                <c:pt idx="62785" formatCode="0.00E+00">
                  <c:v>9.6096199999999993E-3</c:v>
                </c:pt>
                <c:pt idx="62786" formatCode="0.00E+00">
                  <c:v>9.5010500000000005E-3</c:v>
                </c:pt>
                <c:pt idx="62787" formatCode="0.00E+00">
                  <c:v>9.38809E-3</c:v>
                </c:pt>
                <c:pt idx="62788" formatCode="0.00E+00">
                  <c:v>9.2707999999999992E-3</c:v>
                </c:pt>
                <c:pt idx="62789" formatCode="0.00E+00">
                  <c:v>9.1491899999999998E-3</c:v>
                </c:pt>
                <c:pt idx="62790" formatCode="0.00E+00">
                  <c:v>9.0232999999999997E-3</c:v>
                </c:pt>
                <c:pt idx="62791" formatCode="0.00E+00">
                  <c:v>8.8931600000000006E-3</c:v>
                </c:pt>
                <c:pt idx="62792" formatCode="0.00E+00">
                  <c:v>8.7588000000000006E-3</c:v>
                </c:pt>
                <c:pt idx="62793" formatCode="0.00E+00">
                  <c:v>8.6202399999999995E-3</c:v>
                </c:pt>
                <c:pt idx="62794" formatCode="0.00E+00">
                  <c:v>8.4775200000000005E-3</c:v>
                </c:pt>
                <c:pt idx="62795" formatCode="0.00E+00">
                  <c:v>8.3306500000000002E-3</c:v>
                </c:pt>
                <c:pt idx="62796" formatCode="0.00E+00">
                  <c:v>8.1796500000000001E-3</c:v>
                </c:pt>
                <c:pt idx="62797" formatCode="0.00E+00">
                  <c:v>8.02456E-3</c:v>
                </c:pt>
                <c:pt idx="62798" formatCode="0.00E+00">
                  <c:v>7.8653999999999998E-3</c:v>
                </c:pt>
                <c:pt idx="62799" formatCode="0.00E+00">
                  <c:v>7.7021800000000003E-3</c:v>
                </c:pt>
                <c:pt idx="62800" formatCode="0.00E+00">
                  <c:v>7.5349199999999996E-3</c:v>
                </c:pt>
                <c:pt idx="62801" formatCode="0.00E+00">
                  <c:v>7.3636600000000002E-3</c:v>
                </c:pt>
                <c:pt idx="62802" formatCode="0.00E+00">
                  <c:v>7.1884000000000002E-3</c:v>
                </c:pt>
                <c:pt idx="62803" formatCode="0.00E+00">
                  <c:v>7.0091700000000003E-3</c:v>
                </c:pt>
                <c:pt idx="62804" formatCode="0.00E+00">
                  <c:v>6.8259999999999996E-3</c:v>
                </c:pt>
                <c:pt idx="62805" formatCode="0.00E+00">
                  <c:v>6.6388899999999997E-3</c:v>
                </c:pt>
                <c:pt idx="62806" formatCode="0.00E+00">
                  <c:v>6.4478900000000004E-3</c:v>
                </c:pt>
                <c:pt idx="62807" formatCode="0.00E+00">
                  <c:v>6.2529999999999999E-3</c:v>
                </c:pt>
                <c:pt idx="62808" formatCode="0.00E+00">
                  <c:v>6.0542599999999997E-3</c:v>
                </c:pt>
                <c:pt idx="62809" formatCode="0.00E+00">
                  <c:v>5.8516899999999997E-3</c:v>
                </c:pt>
                <c:pt idx="62810" formatCode="0.00E+00">
                  <c:v>5.6453199999999997E-3</c:v>
                </c:pt>
                <c:pt idx="62811" formatCode="0.00E+00">
                  <c:v>5.4351699999999996E-3</c:v>
                </c:pt>
                <c:pt idx="62812" formatCode="0.00E+00">
                  <c:v>5.22128E-3</c:v>
                </c:pt>
                <c:pt idx="62813" formatCode="0.00E+00">
                  <c:v>5.0036899999999999E-3</c:v>
                </c:pt>
                <c:pt idx="62814" formatCode="0.00E+00">
                  <c:v>4.7824199999999999E-3</c:v>
                </c:pt>
                <c:pt idx="62815" formatCode="0.00E+00">
                  <c:v>4.5575099999999999E-3</c:v>
                </c:pt>
                <c:pt idx="62816" formatCode="0.00E+00">
                  <c:v>4.3290100000000003E-3</c:v>
                </c:pt>
                <c:pt idx="62817" formatCode="0.00E+00">
                  <c:v>4.0969500000000002E-3</c:v>
                </c:pt>
                <c:pt idx="62818" formatCode="0.00E+00">
                  <c:v>3.8613900000000001E-3</c:v>
                </c:pt>
                <c:pt idx="62819" formatCode="0.00E+00">
                  <c:v>3.6223700000000002E-3</c:v>
                </c:pt>
                <c:pt idx="62820" formatCode="0.00E+00">
                  <c:v>3.3799500000000001E-3</c:v>
                </c:pt>
                <c:pt idx="62821" formatCode="0.00E+00">
                  <c:v>3.1341799999999999E-3</c:v>
                </c:pt>
                <c:pt idx="62822" formatCode="0.00E+00">
                  <c:v>2.8851200000000001E-3</c:v>
                </c:pt>
                <c:pt idx="62823" formatCode="0.00E+00">
                  <c:v>2.63284E-3</c:v>
                </c:pt>
                <c:pt idx="62824" formatCode="0.00E+00">
                  <c:v>2.3774E-3</c:v>
                </c:pt>
                <c:pt idx="62825" formatCode="0.00E+00">
                  <c:v>2.1188800000000001E-3</c:v>
                </c:pt>
                <c:pt idx="62826" formatCode="0.00E+00">
                  <c:v>1.85736E-3</c:v>
                </c:pt>
                <c:pt idx="62827" formatCode="0.00E+00">
                  <c:v>1.5929200000000001E-3</c:v>
                </c:pt>
                <c:pt idx="62828" formatCode="0.00E+00">
                  <c:v>1.32563E-3</c:v>
                </c:pt>
                <c:pt idx="62829" formatCode="0.00E+00">
                  <c:v>1.05561E-3</c:v>
                </c:pt>
                <c:pt idx="62830" formatCode="0.00E+00">
                  <c:v>7.8293000000000004E-4</c:v>
                </c:pt>
                <c:pt idx="62831" formatCode="0.00E+00">
                  <c:v>5.0770700000000004E-4</c:v>
                </c:pt>
                <c:pt idx="62832" formatCode="0.00E+00">
                  <c:v>2.3004199999999999E-4</c:v>
                </c:pt>
                <c:pt idx="62833" formatCode="0.00E+00">
                  <c:v>-4.9950900000000003E-5</c:v>
                </c:pt>
                <c:pt idx="62834" formatCode="0.00E+00">
                  <c:v>-3.3215600000000001E-4</c:v>
                </c:pt>
                <c:pt idx="62835" formatCode="0.00E+00">
                  <c:v>-6.1644900000000003E-4</c:v>
                </c:pt>
                <c:pt idx="62836" formatCode="0.00E+00">
                  <c:v>-9.0270300000000003E-4</c:v>
                </c:pt>
                <c:pt idx="62837" formatCode="0.00E+00">
                  <c:v>-1.19078E-3</c:v>
                </c:pt>
                <c:pt idx="62838" formatCode="0.00E+00">
                  <c:v>-1.48055E-3</c:v>
                </c:pt>
                <c:pt idx="62839" formatCode="0.00E+00">
                  <c:v>-1.7718600000000001E-3</c:v>
                </c:pt>
                <c:pt idx="62840" formatCode="0.00E+00">
                  <c:v>-2.06456E-3</c:v>
                </c:pt>
                <c:pt idx="62841" formatCode="0.00E+00">
                  <c:v>-2.35849E-3</c:v>
                </c:pt>
                <c:pt idx="62842" formatCode="0.00E+00">
                  <c:v>-2.6535E-3</c:v>
                </c:pt>
                <c:pt idx="62843" formatCode="0.00E+00">
                  <c:v>-2.94941E-3</c:v>
                </c:pt>
                <c:pt idx="62844" formatCode="0.00E+00">
                  <c:v>-3.2460499999999999E-3</c:v>
                </c:pt>
                <c:pt idx="62845" formatCode="0.00E+00">
                  <c:v>-3.54324E-3</c:v>
                </c:pt>
                <c:pt idx="62846" formatCode="0.00E+00">
                  <c:v>-3.8408000000000001E-3</c:v>
                </c:pt>
                <c:pt idx="62847" formatCode="0.00E+00">
                  <c:v>-4.1385399999999996E-3</c:v>
                </c:pt>
                <c:pt idx="62848" formatCode="0.00E+00">
                  <c:v>-4.43626E-3</c:v>
                </c:pt>
                <c:pt idx="62849" formatCode="0.00E+00">
                  <c:v>-4.7337600000000001E-3</c:v>
                </c:pt>
                <c:pt idx="62850" formatCode="0.00E+00">
                  <c:v>-5.03083E-3</c:v>
                </c:pt>
                <c:pt idx="62851" formatCode="0.00E+00">
                  <c:v>-5.3272700000000003E-3</c:v>
                </c:pt>
                <c:pt idx="62852" formatCode="0.00E+00">
                  <c:v>-5.6228600000000004E-3</c:v>
                </c:pt>
                <c:pt idx="62853" formatCode="0.00E+00">
                  <c:v>-5.9173699999999999E-3</c:v>
                </c:pt>
                <c:pt idx="62854" formatCode="0.00E+00">
                  <c:v>-6.2105900000000002E-3</c:v>
                </c:pt>
                <c:pt idx="62855" formatCode="0.00E+00">
                  <c:v>-6.50228E-3</c:v>
                </c:pt>
                <c:pt idx="62856" formatCode="0.00E+00">
                  <c:v>-6.7922199999999999E-3</c:v>
                </c:pt>
                <c:pt idx="62857" formatCode="0.00E+00">
                  <c:v>-7.0801500000000003E-3</c:v>
                </c:pt>
                <c:pt idx="62858" formatCode="0.00E+00">
                  <c:v>-7.3658500000000002E-3</c:v>
                </c:pt>
                <c:pt idx="62859" formatCode="0.00E+00">
                  <c:v>-7.6490600000000001E-3</c:v>
                </c:pt>
                <c:pt idx="62860" formatCode="0.00E+00">
                  <c:v>-7.9295400000000005E-3</c:v>
                </c:pt>
                <c:pt idx="62861" formatCode="0.00E+00">
                  <c:v>-8.2070300000000006E-3</c:v>
                </c:pt>
                <c:pt idx="62862" formatCode="0.00E+00">
                  <c:v>-8.4812900000000007E-3</c:v>
                </c:pt>
                <c:pt idx="62863" formatCode="0.00E+00">
                  <c:v>-8.7520600000000007E-3</c:v>
                </c:pt>
                <c:pt idx="62864" formatCode="0.00E+00">
                  <c:v>-9.0190700000000006E-3</c:v>
                </c:pt>
                <c:pt idx="62865" formatCode="0.00E+00">
                  <c:v>-9.2820699999999999E-3</c:v>
                </c:pt>
                <c:pt idx="62866" formatCode="0.00E+00">
                  <c:v>-9.5407900000000004E-3</c:v>
                </c:pt>
                <c:pt idx="62867" formatCode="0.00E+00">
                  <c:v>-9.7949700000000001E-3</c:v>
                </c:pt>
                <c:pt idx="62868">
                  <c:v>-1.0044300000000001E-2</c:v>
                </c:pt>
                <c:pt idx="62869">
                  <c:v>-1.02886E-2</c:v>
                </c:pt>
                <c:pt idx="62870">
                  <c:v>-1.05276E-2</c:v>
                </c:pt>
                <c:pt idx="62871">
                  <c:v>-1.0761E-2</c:v>
                </c:pt>
                <c:pt idx="62872">
                  <c:v>-1.09885E-2</c:v>
                </c:pt>
                <c:pt idx="62873">
                  <c:v>-1.1209800000000001E-2</c:v>
                </c:pt>
                <c:pt idx="62874">
                  <c:v>-1.1424800000000001E-2</c:v>
                </c:pt>
                <c:pt idx="62875">
                  <c:v>-1.16331E-2</c:v>
                </c:pt>
                <c:pt idx="62876">
                  <c:v>-1.18345E-2</c:v>
                </c:pt>
                <c:pt idx="62877">
                  <c:v>-1.20287E-2</c:v>
                </c:pt>
                <c:pt idx="62878">
                  <c:v>-1.2215500000000001E-2</c:v>
                </c:pt>
                <c:pt idx="62879">
                  <c:v>-1.23946E-2</c:v>
                </c:pt>
                <c:pt idx="62880">
                  <c:v>-1.2565700000000001E-2</c:v>
                </c:pt>
                <c:pt idx="62881">
                  <c:v>-1.2728700000000001E-2</c:v>
                </c:pt>
                <c:pt idx="62882">
                  <c:v>-1.2883199999999999E-2</c:v>
                </c:pt>
                <c:pt idx="62883">
                  <c:v>-1.30291E-2</c:v>
                </c:pt>
                <c:pt idx="62884">
                  <c:v>-1.31661E-2</c:v>
                </c:pt>
                <c:pt idx="62885">
                  <c:v>-1.3294E-2</c:v>
                </c:pt>
                <c:pt idx="62886">
                  <c:v>-1.3412500000000001E-2</c:v>
                </c:pt>
                <c:pt idx="62887">
                  <c:v>-1.3521500000000001E-2</c:v>
                </c:pt>
                <c:pt idx="62888">
                  <c:v>-1.3620699999999999E-2</c:v>
                </c:pt>
                <c:pt idx="62889">
                  <c:v>-1.371E-2</c:v>
                </c:pt>
                <c:pt idx="62890">
                  <c:v>-1.37891E-2</c:v>
                </c:pt>
                <c:pt idx="62891">
                  <c:v>-1.38578E-2</c:v>
                </c:pt>
                <c:pt idx="62892">
                  <c:v>-1.3916E-2</c:v>
                </c:pt>
                <c:pt idx="62893">
                  <c:v>-1.39636E-2</c:v>
                </c:pt>
                <c:pt idx="62894">
                  <c:v>-1.4000200000000001E-2</c:v>
                </c:pt>
                <c:pt idx="62895">
                  <c:v>-1.4025900000000001E-2</c:v>
                </c:pt>
                <c:pt idx="62896">
                  <c:v>-1.40404E-2</c:v>
                </c:pt>
                <c:pt idx="62897">
                  <c:v>-1.40436E-2</c:v>
                </c:pt>
                <c:pt idx="62898">
                  <c:v>-1.40354E-2</c:v>
                </c:pt>
                <c:pt idx="62899">
                  <c:v>-1.40156E-2</c:v>
                </c:pt>
                <c:pt idx="62900">
                  <c:v>-1.39843E-2</c:v>
                </c:pt>
                <c:pt idx="62901">
                  <c:v>-1.3941200000000001E-2</c:v>
                </c:pt>
                <c:pt idx="62902">
                  <c:v>-1.3886300000000001E-2</c:v>
                </c:pt>
                <c:pt idx="62903">
                  <c:v>-1.38195E-2</c:v>
                </c:pt>
                <c:pt idx="62904">
                  <c:v>-1.3740799999999999E-2</c:v>
                </c:pt>
                <c:pt idx="62905">
                  <c:v>-1.36501E-2</c:v>
                </c:pt>
                <c:pt idx="62906">
                  <c:v>-1.3547399999999999E-2</c:v>
                </c:pt>
                <c:pt idx="62907">
                  <c:v>-1.3432700000000001E-2</c:v>
                </c:pt>
                <c:pt idx="62908">
                  <c:v>-1.3305900000000001E-2</c:v>
                </c:pt>
                <c:pt idx="62909">
                  <c:v>-1.3167099999999999E-2</c:v>
                </c:pt>
                <c:pt idx="62910">
                  <c:v>-1.30162E-2</c:v>
                </c:pt>
                <c:pt idx="62911">
                  <c:v>-1.28533E-2</c:v>
                </c:pt>
                <c:pt idx="62912">
                  <c:v>-1.2678500000000001E-2</c:v>
                </c:pt>
                <c:pt idx="62913">
                  <c:v>-1.2491800000000001E-2</c:v>
                </c:pt>
                <c:pt idx="62914">
                  <c:v>-1.2293200000000001E-2</c:v>
                </c:pt>
                <c:pt idx="62915">
                  <c:v>-1.2082900000000001E-2</c:v>
                </c:pt>
                <c:pt idx="62916">
                  <c:v>-1.1860900000000001E-2</c:v>
                </c:pt>
                <c:pt idx="62917">
                  <c:v>-1.16274E-2</c:v>
                </c:pt>
                <c:pt idx="62918">
                  <c:v>-1.1382400000000001E-2</c:v>
                </c:pt>
                <c:pt idx="62919">
                  <c:v>-1.11261E-2</c:v>
                </c:pt>
                <c:pt idx="62920">
                  <c:v>-1.0858700000000001E-2</c:v>
                </c:pt>
                <c:pt idx="62921">
                  <c:v>-1.0580300000000001E-2</c:v>
                </c:pt>
                <c:pt idx="62922">
                  <c:v>-1.0291099999999999E-2</c:v>
                </c:pt>
                <c:pt idx="62923" formatCode="0.00E+00">
                  <c:v>-9.9911900000000005E-3</c:v>
                </c:pt>
                <c:pt idx="62924" formatCode="0.00E+00">
                  <c:v>-9.6808899999999993E-3</c:v>
                </c:pt>
                <c:pt idx="62925" formatCode="0.00E+00">
                  <c:v>-9.3603799999999997E-3</c:v>
                </c:pt>
                <c:pt idx="62926" formatCode="0.00E+00">
                  <c:v>-9.0298700000000006E-3</c:v>
                </c:pt>
                <c:pt idx="62927" formatCode="0.00E+00">
                  <c:v>-8.6896200000000003E-3</c:v>
                </c:pt>
                <c:pt idx="62928" formatCode="0.00E+00">
                  <c:v>-8.3398599999999993E-3</c:v>
                </c:pt>
                <c:pt idx="62929" formatCode="0.00E+00">
                  <c:v>-7.9808599999999993E-3</c:v>
                </c:pt>
                <c:pt idx="62930" formatCode="0.00E+00">
                  <c:v>-7.6128999999999997E-3</c:v>
                </c:pt>
                <c:pt idx="62931" formatCode="0.00E+00">
                  <c:v>-7.2362700000000004E-3</c:v>
                </c:pt>
                <c:pt idx="62932" formatCode="0.00E+00">
                  <c:v>-6.8512599999999996E-3</c:v>
                </c:pt>
                <c:pt idx="62933" formatCode="0.00E+00">
                  <c:v>-6.45818E-3</c:v>
                </c:pt>
                <c:pt idx="62934" formatCode="0.00E+00">
                  <c:v>-6.0573600000000003E-3</c:v>
                </c:pt>
                <c:pt idx="62935" formatCode="0.00E+00">
                  <c:v>-5.6491299999999996E-3</c:v>
                </c:pt>
                <c:pt idx="62936" formatCode="0.00E+00">
                  <c:v>-5.2338300000000001E-3</c:v>
                </c:pt>
                <c:pt idx="62937" formatCode="0.00E+00">
                  <c:v>-4.8118199999999996E-3</c:v>
                </c:pt>
                <c:pt idx="62938" formatCode="0.00E+00">
                  <c:v>-4.3834499999999997E-3</c:v>
                </c:pt>
                <c:pt idx="62939" formatCode="0.00E+00">
                  <c:v>-3.9490899999999997E-3</c:v>
                </c:pt>
                <c:pt idx="62940" formatCode="0.00E+00">
                  <c:v>-3.50914E-3</c:v>
                </c:pt>
                <c:pt idx="62941" formatCode="0.00E+00">
                  <c:v>-3.0639700000000001E-3</c:v>
                </c:pt>
                <c:pt idx="62942" formatCode="0.00E+00">
                  <c:v>-2.6139900000000001E-3</c:v>
                </c:pt>
                <c:pt idx="62943" formatCode="0.00E+00">
                  <c:v>-2.1596100000000002E-3</c:v>
                </c:pt>
                <c:pt idx="62944" formatCode="0.00E+00">
                  <c:v>-1.70122E-3</c:v>
                </c:pt>
                <c:pt idx="62945" formatCode="0.00E+00">
                  <c:v>-1.23927E-3</c:v>
                </c:pt>
                <c:pt idx="62946" formatCode="0.00E+00">
                  <c:v>-7.7415999999999997E-4</c:v>
                </c:pt>
                <c:pt idx="62947" formatCode="0.00E+00">
                  <c:v>-3.0633800000000002E-4</c:v>
                </c:pt>
                <c:pt idx="62948" formatCode="0.00E+00">
                  <c:v>1.6376100000000001E-4</c:v>
                </c:pt>
                <c:pt idx="62949" formatCode="0.00E+00">
                  <c:v>6.3569600000000005E-4</c:v>
                </c:pt>
                <c:pt idx="62950" formatCode="0.00E+00">
                  <c:v>1.1090200000000001E-3</c:v>
                </c:pt>
                <c:pt idx="62951" formatCode="0.00E+00">
                  <c:v>1.5832699999999999E-3</c:v>
                </c:pt>
                <c:pt idx="62952" formatCode="0.00E+00">
                  <c:v>2.0580099999999999E-3</c:v>
                </c:pt>
                <c:pt idx="62953" formatCode="0.00E+00">
                  <c:v>2.5327700000000002E-3</c:v>
                </c:pt>
                <c:pt idx="62954" formatCode="0.00E+00">
                  <c:v>3.00709E-3</c:v>
                </c:pt>
                <c:pt idx="62955" formatCode="0.00E+00">
                  <c:v>3.48051E-3</c:v>
                </c:pt>
                <c:pt idx="62956" formatCode="0.00E+00">
                  <c:v>3.9525699999999999E-3</c:v>
                </c:pt>
                <c:pt idx="62957" formatCode="0.00E+00">
                  <c:v>4.4227900000000002E-3</c:v>
                </c:pt>
                <c:pt idx="62958" formatCode="0.00E+00">
                  <c:v>4.8907200000000003E-3</c:v>
                </c:pt>
                <c:pt idx="62959" formatCode="0.00E+00">
                  <c:v>5.3558900000000003E-3</c:v>
                </c:pt>
                <c:pt idx="62960" formatCode="0.00E+00">
                  <c:v>5.8178400000000003E-3</c:v>
                </c:pt>
                <c:pt idx="62961" formatCode="0.00E+00">
                  <c:v>6.2760999999999997E-3</c:v>
                </c:pt>
                <c:pt idx="62962" formatCode="0.00E+00">
                  <c:v>6.7302100000000004E-3</c:v>
                </c:pt>
                <c:pt idx="62963" formatCode="0.00E+00">
                  <c:v>7.1797099999999997E-3</c:v>
                </c:pt>
                <c:pt idx="62964" formatCode="0.00E+00">
                  <c:v>7.6241499999999997E-3</c:v>
                </c:pt>
                <c:pt idx="62965" formatCode="0.00E+00">
                  <c:v>8.0630800000000002E-3</c:v>
                </c:pt>
                <c:pt idx="62966" formatCode="0.00E+00">
                  <c:v>8.4960499999999998E-3</c:v>
                </c:pt>
                <c:pt idx="62967" formatCode="0.00E+00">
                  <c:v>8.9226099999999992E-3</c:v>
                </c:pt>
                <c:pt idx="62968" formatCode="0.00E+00">
                  <c:v>9.3423399999999993E-3</c:v>
                </c:pt>
                <c:pt idx="62969" formatCode="0.00E+00">
                  <c:v>9.7547799999999994E-3</c:v>
                </c:pt>
                <c:pt idx="62970">
                  <c:v>1.01595E-2</c:v>
                </c:pt>
                <c:pt idx="62971">
                  <c:v>1.05562E-2</c:v>
                </c:pt>
                <c:pt idx="62972">
                  <c:v>1.0944300000000001E-2</c:v>
                </c:pt>
                <c:pt idx="62973">
                  <c:v>1.1323400000000001E-2</c:v>
                </c:pt>
                <c:pt idx="62974">
                  <c:v>1.16933E-2</c:v>
                </c:pt>
                <c:pt idx="62975">
                  <c:v>1.2053400000000001E-2</c:v>
                </c:pt>
                <c:pt idx="62976">
                  <c:v>1.24034E-2</c:v>
                </c:pt>
                <c:pt idx="62977">
                  <c:v>1.2743000000000001E-2</c:v>
                </c:pt>
                <c:pt idx="62978">
                  <c:v>1.30717E-2</c:v>
                </c:pt>
                <c:pt idx="62979">
                  <c:v>1.33893E-2</c:v>
                </c:pt>
                <c:pt idx="62980">
                  <c:v>1.36954E-2</c:v>
                </c:pt>
                <c:pt idx="62981">
                  <c:v>1.39896E-2</c:v>
                </c:pt>
                <c:pt idx="62982">
                  <c:v>1.42717E-2</c:v>
                </c:pt>
                <c:pt idx="62983">
                  <c:v>1.4541399999999999E-2</c:v>
                </c:pt>
                <c:pt idx="62984">
                  <c:v>1.47984E-2</c:v>
                </c:pt>
                <c:pt idx="62985">
                  <c:v>1.50423E-2</c:v>
                </c:pt>
                <c:pt idx="62986">
                  <c:v>1.5273E-2</c:v>
                </c:pt>
                <c:pt idx="62987">
                  <c:v>1.5490200000000001E-2</c:v>
                </c:pt>
                <c:pt idx="62988">
                  <c:v>1.5693700000000001E-2</c:v>
                </c:pt>
                <c:pt idx="62989">
                  <c:v>1.5883100000000001E-2</c:v>
                </c:pt>
                <c:pt idx="62990">
                  <c:v>1.60585E-2</c:v>
                </c:pt>
                <c:pt idx="62991">
                  <c:v>1.6219500000000001E-2</c:v>
                </c:pt>
                <c:pt idx="62992">
                  <c:v>1.6365899999999999E-2</c:v>
                </c:pt>
                <c:pt idx="62993">
                  <c:v>1.6497700000000001E-2</c:v>
                </c:pt>
                <c:pt idx="62994">
                  <c:v>1.66146E-2</c:v>
                </c:pt>
                <c:pt idx="62995">
                  <c:v>1.6716600000000002E-2</c:v>
                </c:pt>
                <c:pt idx="62996">
                  <c:v>1.6803499999999999E-2</c:v>
                </c:pt>
                <c:pt idx="62997">
                  <c:v>1.6875299999999999E-2</c:v>
                </c:pt>
                <c:pt idx="62998">
                  <c:v>1.69318E-2</c:v>
                </c:pt>
                <c:pt idx="62999">
                  <c:v>1.6972999999999999E-2</c:v>
                </c:pt>
                <c:pt idx="63000">
                  <c:v>1.6998900000000001E-2</c:v>
                </c:pt>
                <c:pt idx="63001">
                  <c:v>1.7009400000000001E-2</c:v>
                </c:pt>
                <c:pt idx="63002">
                  <c:v>1.7004499999999999E-2</c:v>
                </c:pt>
                <c:pt idx="63003">
                  <c:v>1.6984099999999999E-2</c:v>
                </c:pt>
                <c:pt idx="63004">
                  <c:v>1.6948499999999998E-2</c:v>
                </c:pt>
                <c:pt idx="63005">
                  <c:v>1.68974E-2</c:v>
                </c:pt>
                <c:pt idx="63006">
                  <c:v>1.6831100000000002E-2</c:v>
                </c:pt>
                <c:pt idx="63007">
                  <c:v>1.67496E-2</c:v>
                </c:pt>
                <c:pt idx="63008">
                  <c:v>1.6652900000000002E-2</c:v>
                </c:pt>
                <c:pt idx="63009">
                  <c:v>1.65411E-2</c:v>
                </c:pt>
                <c:pt idx="63010">
                  <c:v>1.6414499999999999E-2</c:v>
                </c:pt>
                <c:pt idx="63011">
                  <c:v>1.6272999999999999E-2</c:v>
                </c:pt>
                <c:pt idx="63012">
                  <c:v>1.61169E-2</c:v>
                </c:pt>
                <c:pt idx="63013">
                  <c:v>1.59463E-2</c:v>
                </c:pt>
                <c:pt idx="63014">
                  <c:v>1.5761399999999998E-2</c:v>
                </c:pt>
                <c:pt idx="63015">
                  <c:v>1.5562400000000001E-2</c:v>
                </c:pt>
                <c:pt idx="63016">
                  <c:v>1.5349399999999999E-2</c:v>
                </c:pt>
                <c:pt idx="63017">
                  <c:v>1.51228E-2</c:v>
                </c:pt>
                <c:pt idx="63018">
                  <c:v>1.48827E-2</c:v>
                </c:pt>
                <c:pt idx="63019">
                  <c:v>1.4629400000000001E-2</c:v>
                </c:pt>
                <c:pt idx="63020">
                  <c:v>1.43632E-2</c:v>
                </c:pt>
                <c:pt idx="63021">
                  <c:v>1.4084299999999999E-2</c:v>
                </c:pt>
                <c:pt idx="63022">
                  <c:v>1.3793E-2</c:v>
                </c:pt>
                <c:pt idx="63023">
                  <c:v>1.3489599999999999E-2</c:v>
                </c:pt>
                <c:pt idx="63024">
                  <c:v>1.3174399999999999E-2</c:v>
                </c:pt>
                <c:pt idx="63025">
                  <c:v>1.2847799999999999E-2</c:v>
                </c:pt>
                <c:pt idx="63026">
                  <c:v>1.25101E-2</c:v>
                </c:pt>
                <c:pt idx="63027">
                  <c:v>1.21616E-2</c:v>
                </c:pt>
                <c:pt idx="63028">
                  <c:v>1.18028E-2</c:v>
                </c:pt>
                <c:pt idx="63029">
                  <c:v>1.14339E-2</c:v>
                </c:pt>
                <c:pt idx="63030">
                  <c:v>1.1055300000000001E-2</c:v>
                </c:pt>
                <c:pt idx="63031">
                  <c:v>1.06674E-2</c:v>
                </c:pt>
                <c:pt idx="63032">
                  <c:v>1.0270700000000001E-2</c:v>
                </c:pt>
                <c:pt idx="63033" formatCode="0.00E+00">
                  <c:v>9.8654399999999996E-3</c:v>
                </c:pt>
                <c:pt idx="63034" formatCode="0.00E+00">
                  <c:v>9.4521399999999995E-3</c:v>
                </c:pt>
                <c:pt idx="63035" formatCode="0.00E+00">
                  <c:v>9.0311799999999998E-3</c:v>
                </c:pt>
                <c:pt idx="63036" formatCode="0.00E+00">
                  <c:v>8.6029899999999996E-3</c:v>
                </c:pt>
                <c:pt idx="63037" formatCode="0.00E+00">
                  <c:v>8.1679999999999999E-3</c:v>
                </c:pt>
                <c:pt idx="63038" formatCode="0.00E+00">
                  <c:v>7.72663E-3</c:v>
                </c:pt>
                <c:pt idx="63039" formatCode="0.00E+00">
                  <c:v>7.2793399999999996E-3</c:v>
                </c:pt>
                <c:pt idx="63040" formatCode="0.00E+00">
                  <c:v>6.8265599999999997E-3</c:v>
                </c:pt>
                <c:pt idx="63041" formatCode="0.00E+00">
                  <c:v>6.3687400000000003E-3</c:v>
                </c:pt>
                <c:pt idx="63042" formatCode="0.00E+00">
                  <c:v>5.9063299999999996E-3</c:v>
                </c:pt>
                <c:pt idx="63043" formatCode="0.00E+00">
                  <c:v>5.4397999999999998E-3</c:v>
                </c:pt>
                <c:pt idx="63044" formatCode="0.00E+00">
                  <c:v>4.9695800000000004E-3</c:v>
                </c:pt>
                <c:pt idx="63045" formatCode="0.00E+00">
                  <c:v>4.49615E-3</c:v>
                </c:pt>
                <c:pt idx="63046" formatCode="0.00E+00">
                  <c:v>4.0199700000000003E-3</c:v>
                </c:pt>
                <c:pt idx="63047" formatCode="0.00E+00">
                  <c:v>3.5414800000000001E-3</c:v>
                </c:pt>
                <c:pt idx="63048" formatCode="0.00E+00">
                  <c:v>3.0611599999999998E-3</c:v>
                </c:pt>
                <c:pt idx="63049" formatCode="0.00E+00">
                  <c:v>2.57946E-3</c:v>
                </c:pt>
                <c:pt idx="63050" formatCode="0.00E+00">
                  <c:v>2.0968499999999999E-3</c:v>
                </c:pt>
                <c:pt idx="63051" formatCode="0.00E+00">
                  <c:v>1.61378E-3</c:v>
                </c:pt>
                <c:pt idx="63052" formatCode="0.00E+00">
                  <c:v>1.1307000000000001E-3</c:v>
                </c:pt>
                <c:pt idx="63053" formatCode="0.00E+00">
                  <c:v>6.4807899999999997E-4</c:v>
                </c:pt>
                <c:pt idx="63054" formatCode="0.00E+00">
                  <c:v>1.6635599999999999E-4</c:v>
                </c:pt>
                <c:pt idx="63055" formatCode="0.00E+00">
                  <c:v>-3.1401699999999999E-4</c:v>
                </c:pt>
                <c:pt idx="63056" formatCode="0.00E+00">
                  <c:v>-7.9259899999999995E-4</c:v>
                </c:pt>
                <c:pt idx="63057" formatCode="0.00E+00">
                  <c:v>-1.26895E-3</c:v>
                </c:pt>
                <c:pt idx="63058" formatCode="0.00E+00">
                  <c:v>-1.74263E-3</c:v>
                </c:pt>
                <c:pt idx="63059" formatCode="0.00E+00">
                  <c:v>-2.2132200000000001E-3</c:v>
                </c:pt>
                <c:pt idx="63060" formatCode="0.00E+00">
                  <c:v>-2.6802900000000001E-3</c:v>
                </c:pt>
                <c:pt idx="63061" formatCode="0.00E+00">
                  <c:v>-3.14343E-3</c:v>
                </c:pt>
                <c:pt idx="63062" formatCode="0.00E+00">
                  <c:v>-3.6022200000000002E-3</c:v>
                </c:pt>
                <c:pt idx="63063" formatCode="0.00E+00">
                  <c:v>-4.0562599999999999E-3</c:v>
                </c:pt>
                <c:pt idx="63064" formatCode="0.00E+00">
                  <c:v>-4.5051600000000002E-3</c:v>
                </c:pt>
                <c:pt idx="63065" formatCode="0.00E+00">
                  <c:v>-4.9485299999999996E-3</c:v>
                </c:pt>
                <c:pt idx="63066" formatCode="0.00E+00">
                  <c:v>-5.3859800000000003E-3</c:v>
                </c:pt>
                <c:pt idx="63067" formatCode="0.00E+00">
                  <c:v>-5.81716E-3</c:v>
                </c:pt>
                <c:pt idx="63068" formatCode="0.00E+00">
                  <c:v>-6.2416800000000003E-3</c:v>
                </c:pt>
                <c:pt idx="63069" formatCode="0.00E+00">
                  <c:v>-6.6592099999999996E-3</c:v>
                </c:pt>
                <c:pt idx="63070" formatCode="0.00E+00">
                  <c:v>-7.0694E-3</c:v>
                </c:pt>
                <c:pt idx="63071" formatCode="0.00E+00">
                  <c:v>-7.47192E-3</c:v>
                </c:pt>
                <c:pt idx="63072" formatCode="0.00E+00">
                  <c:v>-7.8664300000000006E-3</c:v>
                </c:pt>
                <c:pt idx="63073" formatCode="0.00E+00">
                  <c:v>-8.2526400000000003E-3</c:v>
                </c:pt>
                <c:pt idx="63074" formatCode="0.00E+00">
                  <c:v>-8.6302299999999992E-3</c:v>
                </c:pt>
                <c:pt idx="63075" formatCode="0.00E+00">
                  <c:v>-8.9989200000000005E-3</c:v>
                </c:pt>
                <c:pt idx="63076" formatCode="0.00E+00">
                  <c:v>-9.3584299999999992E-3</c:v>
                </c:pt>
                <c:pt idx="63077" formatCode="0.00E+00">
                  <c:v>-9.7084800000000002E-3</c:v>
                </c:pt>
                <c:pt idx="63078">
                  <c:v>-1.00488E-2</c:v>
                </c:pt>
                <c:pt idx="63079">
                  <c:v>-1.03792E-2</c:v>
                </c:pt>
                <c:pt idx="63080">
                  <c:v>-1.06994E-2</c:v>
                </c:pt>
                <c:pt idx="63081">
                  <c:v>-1.10092E-2</c:v>
                </c:pt>
                <c:pt idx="63082">
                  <c:v>-1.13084E-2</c:v>
                </c:pt>
                <c:pt idx="63083">
                  <c:v>-1.1596800000000001E-2</c:v>
                </c:pt>
                <c:pt idx="63084">
                  <c:v>-1.18742E-2</c:v>
                </c:pt>
                <c:pt idx="63085">
                  <c:v>-1.2140400000000001E-2</c:v>
                </c:pt>
                <c:pt idx="63086">
                  <c:v>-1.23952E-2</c:v>
                </c:pt>
                <c:pt idx="63087">
                  <c:v>-1.26386E-2</c:v>
                </c:pt>
                <c:pt idx="63088">
                  <c:v>-1.2870400000000001E-2</c:v>
                </c:pt>
                <c:pt idx="63089">
                  <c:v>-1.30905E-2</c:v>
                </c:pt>
                <c:pt idx="63090">
                  <c:v>-1.32987E-2</c:v>
                </c:pt>
                <c:pt idx="63091">
                  <c:v>-1.3495E-2</c:v>
                </c:pt>
                <c:pt idx="63092">
                  <c:v>-1.36793E-2</c:v>
                </c:pt>
                <c:pt idx="63093">
                  <c:v>-1.3851499999999999E-2</c:v>
                </c:pt>
                <c:pt idx="63094">
                  <c:v>-1.40115E-2</c:v>
                </c:pt>
                <c:pt idx="63095">
                  <c:v>-1.4159400000000001E-2</c:v>
                </c:pt>
                <c:pt idx="63096">
                  <c:v>-1.4295E-2</c:v>
                </c:pt>
                <c:pt idx="63097">
                  <c:v>-1.44183E-2</c:v>
                </c:pt>
                <c:pt idx="63098">
                  <c:v>-1.4529500000000001E-2</c:v>
                </c:pt>
                <c:pt idx="63099">
                  <c:v>-1.46283E-2</c:v>
                </c:pt>
                <c:pt idx="63100">
                  <c:v>-1.47149E-2</c:v>
                </c:pt>
                <c:pt idx="63101">
                  <c:v>-1.47893E-2</c:v>
                </c:pt>
                <c:pt idx="63102">
                  <c:v>-1.48515E-2</c:v>
                </c:pt>
                <c:pt idx="63103">
                  <c:v>-1.49015E-2</c:v>
                </c:pt>
                <c:pt idx="63104">
                  <c:v>-1.49395E-2</c:v>
                </c:pt>
                <c:pt idx="63105">
                  <c:v>-1.49654E-2</c:v>
                </c:pt>
                <c:pt idx="63106">
                  <c:v>-1.49795E-2</c:v>
                </c:pt>
                <c:pt idx="63107">
                  <c:v>-1.4981700000000001E-2</c:v>
                </c:pt>
                <c:pt idx="63108">
                  <c:v>-1.49721E-2</c:v>
                </c:pt>
                <c:pt idx="63109">
                  <c:v>-1.49509E-2</c:v>
                </c:pt>
                <c:pt idx="63110">
                  <c:v>-1.49182E-2</c:v>
                </c:pt>
                <c:pt idx="63111">
                  <c:v>-1.4874099999999999E-2</c:v>
                </c:pt>
                <c:pt idx="63112">
                  <c:v>-1.4818700000000001E-2</c:v>
                </c:pt>
                <c:pt idx="63113">
                  <c:v>-1.47522E-2</c:v>
                </c:pt>
                <c:pt idx="63114">
                  <c:v>-1.46748E-2</c:v>
                </c:pt>
                <c:pt idx="63115">
                  <c:v>-1.45866E-2</c:v>
                </c:pt>
                <c:pt idx="63116">
                  <c:v>-1.4487699999999999E-2</c:v>
                </c:pt>
                <c:pt idx="63117">
                  <c:v>-1.43784E-2</c:v>
                </c:pt>
                <c:pt idx="63118">
                  <c:v>-1.42589E-2</c:v>
                </c:pt>
                <c:pt idx="63119">
                  <c:v>-1.41292E-2</c:v>
                </c:pt>
                <c:pt idx="63120">
                  <c:v>-1.3989700000000001E-2</c:v>
                </c:pt>
                <c:pt idx="63121">
                  <c:v>-1.38405E-2</c:v>
                </c:pt>
                <c:pt idx="63122">
                  <c:v>-1.3681799999999999E-2</c:v>
                </c:pt>
                <c:pt idx="63123">
                  <c:v>-1.3513900000000001E-2</c:v>
                </c:pt>
                <c:pt idx="63124">
                  <c:v>-1.33369E-2</c:v>
                </c:pt>
                <c:pt idx="63125">
                  <c:v>-1.3151100000000001E-2</c:v>
                </c:pt>
                <c:pt idx="63126">
                  <c:v>-1.2956799999999999E-2</c:v>
                </c:pt>
                <c:pt idx="63127">
                  <c:v>-1.2754E-2</c:v>
                </c:pt>
                <c:pt idx="63128">
                  <c:v>-1.2543199999999999E-2</c:v>
                </c:pt>
                <c:pt idx="63129">
                  <c:v>-1.2324399999999999E-2</c:v>
                </c:pt>
                <c:pt idx="63130">
                  <c:v>-1.2097999999999999E-2</c:v>
                </c:pt>
                <c:pt idx="63131">
                  <c:v>-1.1864299999999999E-2</c:v>
                </c:pt>
                <c:pt idx="63132">
                  <c:v>-1.16233E-2</c:v>
                </c:pt>
                <c:pt idx="63133">
                  <c:v>-1.13755E-2</c:v>
                </c:pt>
                <c:pt idx="63134">
                  <c:v>-1.1121000000000001E-2</c:v>
                </c:pt>
                <c:pt idx="63135">
                  <c:v>-1.08602E-2</c:v>
                </c:pt>
                <c:pt idx="63136">
                  <c:v>-1.0593099999999999E-2</c:v>
                </c:pt>
                <c:pt idx="63137">
                  <c:v>-1.03202E-2</c:v>
                </c:pt>
                <c:pt idx="63138">
                  <c:v>-1.0041700000000001E-2</c:v>
                </c:pt>
                <c:pt idx="63139" formatCode="0.00E+00">
                  <c:v>-9.7578000000000005E-3</c:v>
                </c:pt>
                <c:pt idx="63140" formatCode="0.00E+00">
                  <c:v>-9.4687799999999996E-3</c:v>
                </c:pt>
                <c:pt idx="63141" formatCode="0.00E+00">
                  <c:v>-9.1748899999999998E-3</c:v>
                </c:pt>
                <c:pt idx="63142" formatCode="0.00E+00">
                  <c:v>-8.8763899999999996E-3</c:v>
                </c:pt>
                <c:pt idx="63143" formatCode="0.00E+00">
                  <c:v>-8.5735399999999993E-3</c:v>
                </c:pt>
                <c:pt idx="63144" formatCode="0.00E+00">
                  <c:v>-8.2666000000000007E-3</c:v>
                </c:pt>
                <c:pt idx="63145" formatCode="0.00E+00">
                  <c:v>-7.9558000000000007E-3</c:v>
                </c:pt>
                <c:pt idx="63146" formatCode="0.00E+00">
                  <c:v>-7.6414100000000004E-3</c:v>
                </c:pt>
                <c:pt idx="63147" formatCode="0.00E+00">
                  <c:v>-7.3236799999999999E-3</c:v>
                </c:pt>
                <c:pt idx="63148" formatCode="0.00E+00">
                  <c:v>-7.0028499999999997E-3</c:v>
                </c:pt>
                <c:pt idx="63149" formatCode="0.00E+00">
                  <c:v>-6.6791699999999999E-3</c:v>
                </c:pt>
                <c:pt idx="63150" formatCode="0.00E+00">
                  <c:v>-6.3528899999999999E-3</c:v>
                </c:pt>
                <c:pt idx="63151" formatCode="0.00E+00">
                  <c:v>-6.0242400000000002E-3</c:v>
                </c:pt>
                <c:pt idx="63152" formatCode="0.00E+00">
                  <c:v>-5.69346E-3</c:v>
                </c:pt>
                <c:pt idx="63153" formatCode="0.00E+00">
                  <c:v>-5.3607899999999998E-3</c:v>
                </c:pt>
                <c:pt idx="63154" formatCode="0.00E+00">
                  <c:v>-5.0264699999999999E-3</c:v>
                </c:pt>
                <c:pt idx="63155" formatCode="0.00E+00">
                  <c:v>-4.6907199999999998E-3</c:v>
                </c:pt>
                <c:pt idx="63156" formatCode="0.00E+00">
                  <c:v>-4.3537699999999999E-3</c:v>
                </c:pt>
                <c:pt idx="63157" formatCode="0.00E+00">
                  <c:v>-4.0158399999999997E-3</c:v>
                </c:pt>
                <c:pt idx="63158" formatCode="0.00E+00">
                  <c:v>-3.6771600000000001E-3</c:v>
                </c:pt>
                <c:pt idx="63159" formatCode="0.00E+00">
                  <c:v>-3.3379500000000001E-3</c:v>
                </c:pt>
                <c:pt idx="63160" formatCode="0.00E+00">
                  <c:v>-2.99841E-3</c:v>
                </c:pt>
                <c:pt idx="63161" formatCode="0.00E+00">
                  <c:v>-2.65876E-3</c:v>
                </c:pt>
                <c:pt idx="63162" formatCode="0.00E+00">
                  <c:v>-2.3192E-3</c:v>
                </c:pt>
                <c:pt idx="63163" formatCode="0.00E+00">
                  <c:v>-1.97993E-3</c:v>
                </c:pt>
                <c:pt idx="63164" formatCode="0.00E+00">
                  <c:v>-1.64116E-3</c:v>
                </c:pt>
                <c:pt idx="63165" formatCode="0.00E+00">
                  <c:v>-1.3030800000000001E-3</c:v>
                </c:pt>
                <c:pt idx="63166" formatCode="0.00E+00">
                  <c:v>-9.6587400000000003E-4</c:v>
                </c:pt>
                <c:pt idx="63167" formatCode="0.00E+00">
                  <c:v>-6.2973700000000001E-4</c:v>
                </c:pt>
                <c:pt idx="63168" formatCode="0.00E+00">
                  <c:v>-2.9484800000000001E-4</c:v>
                </c:pt>
                <c:pt idx="63169" formatCode="0.00E+00">
                  <c:v>3.8612899999999998E-5</c:v>
                </c:pt>
                <c:pt idx="63170" formatCode="0.00E+00">
                  <c:v>3.7047099999999998E-4</c:v>
                </c:pt>
                <c:pt idx="63171" formatCode="0.00E+00">
                  <c:v>7.0055499999999995E-4</c:v>
                </c:pt>
                <c:pt idx="63172" formatCode="0.00E+00">
                  <c:v>1.0287E-3</c:v>
                </c:pt>
                <c:pt idx="63173" formatCode="0.00E+00">
                  <c:v>1.3547399999999999E-3</c:v>
                </c:pt>
                <c:pt idx="63174" formatCode="0.00E+00">
                  <c:v>1.67851E-3</c:v>
                </c:pt>
                <c:pt idx="63175" formatCode="0.00E+00">
                  <c:v>1.9998699999999999E-3</c:v>
                </c:pt>
                <c:pt idx="63176" formatCode="0.00E+00">
                  <c:v>2.3186600000000002E-3</c:v>
                </c:pt>
                <c:pt idx="63177" formatCode="0.00E+00">
                  <c:v>2.6347300000000001E-3</c:v>
                </c:pt>
                <c:pt idx="63178" formatCode="0.00E+00">
                  <c:v>2.94794E-3</c:v>
                </c:pt>
                <c:pt idx="63179" formatCode="0.00E+00">
                  <c:v>3.2581400000000001E-3</c:v>
                </c:pt>
                <c:pt idx="63180" formatCode="0.00E+00">
                  <c:v>3.5652100000000001E-3</c:v>
                </c:pt>
                <c:pt idx="63181" formatCode="0.00E+00">
                  <c:v>3.869E-3</c:v>
                </c:pt>
                <c:pt idx="63182" formatCode="0.00E+00">
                  <c:v>4.1694000000000002E-3</c:v>
                </c:pt>
                <c:pt idx="63183" formatCode="0.00E+00">
                  <c:v>4.4662599999999997E-3</c:v>
                </c:pt>
                <c:pt idx="63184" formatCode="0.00E+00">
                  <c:v>4.75947E-3</c:v>
                </c:pt>
                <c:pt idx="63185" formatCode="0.00E+00">
                  <c:v>5.0489100000000002E-3</c:v>
                </c:pt>
                <c:pt idx="63186" formatCode="0.00E+00">
                  <c:v>5.3344600000000001E-3</c:v>
                </c:pt>
                <c:pt idx="63187" formatCode="0.00E+00">
                  <c:v>5.6160100000000003E-3</c:v>
                </c:pt>
                <c:pt idx="63188" formatCode="0.00E+00">
                  <c:v>5.8934399999999998E-3</c:v>
                </c:pt>
                <c:pt idx="63189" formatCode="0.00E+00">
                  <c:v>6.1666500000000001E-3</c:v>
                </c:pt>
                <c:pt idx="63190" formatCode="0.00E+00">
                  <c:v>6.43554E-3</c:v>
                </c:pt>
                <c:pt idx="63191" formatCode="0.00E+00">
                  <c:v>6.6999900000000003E-3</c:v>
                </c:pt>
                <c:pt idx="63192" formatCode="0.00E+00">
                  <c:v>6.9599099999999997E-3</c:v>
                </c:pt>
                <c:pt idx="63193" formatCode="0.00E+00">
                  <c:v>7.2152099999999997E-3</c:v>
                </c:pt>
                <c:pt idx="63194" formatCode="0.00E+00">
                  <c:v>7.46577E-3</c:v>
                </c:pt>
                <c:pt idx="63195" formatCode="0.00E+00">
                  <c:v>7.7115200000000004E-3</c:v>
                </c:pt>
                <c:pt idx="63196" formatCode="0.00E+00">
                  <c:v>7.9523700000000003E-3</c:v>
                </c:pt>
                <c:pt idx="63197" formatCode="0.00E+00">
                  <c:v>8.1882099999999996E-3</c:v>
                </c:pt>
                <c:pt idx="63198" formatCode="0.00E+00">
                  <c:v>8.4189599999999996E-3</c:v>
                </c:pt>
                <c:pt idx="63199" formatCode="0.00E+00">
                  <c:v>8.6445500000000008E-3</c:v>
                </c:pt>
                <c:pt idx="63200" formatCode="0.00E+00">
                  <c:v>8.8648800000000003E-3</c:v>
                </c:pt>
                <c:pt idx="63201" formatCode="0.00E+00">
                  <c:v>9.0798700000000003E-3</c:v>
                </c:pt>
                <c:pt idx="63202" formatCode="0.00E+00">
                  <c:v>9.2894399999999995E-3</c:v>
                </c:pt>
                <c:pt idx="63203" formatCode="0.00E+00">
                  <c:v>9.4935100000000001E-3</c:v>
                </c:pt>
                <c:pt idx="63204" formatCode="0.00E+00">
                  <c:v>9.6920099999999992E-3</c:v>
                </c:pt>
                <c:pt idx="63205" formatCode="0.00E+00">
                  <c:v>9.8848600000000005E-3</c:v>
                </c:pt>
                <c:pt idx="63206">
                  <c:v>1.0071999999999999E-2</c:v>
                </c:pt>
                <c:pt idx="63207">
                  <c:v>1.02533E-2</c:v>
                </c:pt>
                <c:pt idx="63208">
                  <c:v>1.0428700000000001E-2</c:v>
                </c:pt>
                <c:pt idx="63209">
                  <c:v>1.05982E-2</c:v>
                </c:pt>
                <c:pt idx="63210">
                  <c:v>1.0761700000000001E-2</c:v>
                </c:pt>
                <c:pt idx="63211">
                  <c:v>1.0919099999999999E-2</c:v>
                </c:pt>
                <c:pt idx="63212">
                  <c:v>1.1070399999999999E-2</c:v>
                </c:pt>
                <c:pt idx="63213">
                  <c:v>1.12154E-2</c:v>
                </c:pt>
                <c:pt idx="63214">
                  <c:v>1.1354100000000001E-2</c:v>
                </c:pt>
                <c:pt idx="63215">
                  <c:v>1.14865E-2</c:v>
                </c:pt>
                <c:pt idx="63216">
                  <c:v>1.16125E-2</c:v>
                </c:pt>
                <c:pt idx="63217">
                  <c:v>1.17319E-2</c:v>
                </c:pt>
                <c:pt idx="63218">
                  <c:v>1.1844800000000001E-2</c:v>
                </c:pt>
                <c:pt idx="63219">
                  <c:v>1.1951099999999999E-2</c:v>
                </c:pt>
                <c:pt idx="63220">
                  <c:v>1.20508E-2</c:v>
                </c:pt>
                <c:pt idx="63221">
                  <c:v>1.21437E-2</c:v>
                </c:pt>
                <c:pt idx="63222">
                  <c:v>1.2229800000000001E-2</c:v>
                </c:pt>
                <c:pt idx="63223">
                  <c:v>1.2309E-2</c:v>
                </c:pt>
                <c:pt idx="63224">
                  <c:v>1.2381400000000001E-2</c:v>
                </c:pt>
                <c:pt idx="63225">
                  <c:v>1.2446799999999999E-2</c:v>
                </c:pt>
                <c:pt idx="63226">
                  <c:v>1.25051E-2</c:v>
                </c:pt>
                <c:pt idx="63227">
                  <c:v>1.2556400000000001E-2</c:v>
                </c:pt>
                <c:pt idx="63228">
                  <c:v>1.2600500000000001E-2</c:v>
                </c:pt>
                <c:pt idx="63229">
                  <c:v>1.2637499999999999E-2</c:v>
                </c:pt>
                <c:pt idx="63230">
                  <c:v>1.26672E-2</c:v>
                </c:pt>
                <c:pt idx="63231">
                  <c:v>1.2689600000000001E-2</c:v>
                </c:pt>
                <c:pt idx="63232">
                  <c:v>1.2704699999999999E-2</c:v>
                </c:pt>
                <c:pt idx="63233">
                  <c:v>1.27124E-2</c:v>
                </c:pt>
                <c:pt idx="63234">
                  <c:v>1.27127E-2</c:v>
                </c:pt>
                <c:pt idx="63235">
                  <c:v>1.27055E-2</c:v>
                </c:pt>
                <c:pt idx="63236">
                  <c:v>1.26909E-2</c:v>
                </c:pt>
                <c:pt idx="63237">
                  <c:v>1.26686E-2</c:v>
                </c:pt>
                <c:pt idx="63238">
                  <c:v>1.26388E-2</c:v>
                </c:pt>
                <c:pt idx="63239">
                  <c:v>1.26014E-2</c:v>
                </c:pt>
                <c:pt idx="63240">
                  <c:v>1.2556299999999999E-2</c:v>
                </c:pt>
                <c:pt idx="63241">
                  <c:v>1.25036E-2</c:v>
                </c:pt>
                <c:pt idx="63242">
                  <c:v>1.24432E-2</c:v>
                </c:pt>
                <c:pt idx="63243">
                  <c:v>1.2375000000000001E-2</c:v>
                </c:pt>
                <c:pt idx="63244">
                  <c:v>1.22991E-2</c:v>
                </c:pt>
                <c:pt idx="63245">
                  <c:v>1.22154E-2</c:v>
                </c:pt>
                <c:pt idx="63246">
                  <c:v>1.21239E-2</c:v>
                </c:pt>
                <c:pt idx="63247">
                  <c:v>1.2024699999999999E-2</c:v>
                </c:pt>
                <c:pt idx="63248">
                  <c:v>1.19177E-2</c:v>
                </c:pt>
                <c:pt idx="63249">
                  <c:v>1.18029E-2</c:v>
                </c:pt>
                <c:pt idx="63250">
                  <c:v>1.1680299999999999E-2</c:v>
                </c:pt>
                <c:pt idx="63251">
                  <c:v>1.15499E-2</c:v>
                </c:pt>
                <c:pt idx="63252">
                  <c:v>1.14117E-2</c:v>
                </c:pt>
                <c:pt idx="63253">
                  <c:v>1.1265799999999999E-2</c:v>
                </c:pt>
                <c:pt idx="63254">
                  <c:v>1.11121E-2</c:v>
                </c:pt>
                <c:pt idx="63255">
                  <c:v>1.0950700000000001E-2</c:v>
                </c:pt>
                <c:pt idx="63256">
                  <c:v>1.0781600000000001E-2</c:v>
                </c:pt>
                <c:pt idx="63257">
                  <c:v>1.06049E-2</c:v>
                </c:pt>
                <c:pt idx="63258">
                  <c:v>1.0420499999999999E-2</c:v>
                </c:pt>
                <c:pt idx="63259">
                  <c:v>1.0228599999999999E-2</c:v>
                </c:pt>
                <c:pt idx="63260">
                  <c:v>1.0029100000000001E-2</c:v>
                </c:pt>
                <c:pt idx="63261" formatCode="0.00E+00">
                  <c:v>9.8222299999999995E-3</c:v>
                </c:pt>
                <c:pt idx="63262" formatCode="0.00E+00">
                  <c:v>9.6079000000000008E-3</c:v>
                </c:pt>
                <c:pt idx="63263" formatCode="0.00E+00">
                  <c:v>9.3862300000000006E-3</c:v>
                </c:pt>
                <c:pt idx="63264" formatCode="0.00E+00">
                  <c:v>9.1572900000000002E-3</c:v>
                </c:pt>
                <c:pt idx="63265" formatCode="0.00E+00">
                  <c:v>8.9211700000000008E-3</c:v>
                </c:pt>
                <c:pt idx="63266" formatCode="0.00E+00">
                  <c:v>8.6779400000000003E-3</c:v>
                </c:pt>
                <c:pt idx="63267" formatCode="0.00E+00">
                  <c:v>8.4276999999999998E-3</c:v>
                </c:pt>
                <c:pt idx="63268" formatCode="0.00E+00">
                  <c:v>8.1705500000000004E-3</c:v>
                </c:pt>
                <c:pt idx="63269" formatCode="0.00E+00">
                  <c:v>7.9065899999999998E-3</c:v>
                </c:pt>
                <c:pt idx="63270" formatCode="0.00E+00">
                  <c:v>7.63593E-3</c:v>
                </c:pt>
                <c:pt idx="63271" formatCode="0.00E+00">
                  <c:v>7.3586900000000002E-3</c:v>
                </c:pt>
                <c:pt idx="63272" formatCode="0.00E+00">
                  <c:v>7.0749899999999998E-3</c:v>
                </c:pt>
                <c:pt idx="63273" formatCode="0.00E+00">
                  <c:v>6.7849599999999996E-3</c:v>
                </c:pt>
                <c:pt idx="63274" formatCode="0.00E+00">
                  <c:v>6.4887499999999997E-3</c:v>
                </c:pt>
                <c:pt idx="63275" formatCode="0.00E+00">
                  <c:v>6.1865000000000002E-3</c:v>
                </c:pt>
                <c:pt idx="63276" formatCode="0.00E+00">
                  <c:v>5.87836E-3</c:v>
                </c:pt>
                <c:pt idx="63277" formatCode="0.00E+00">
                  <c:v>5.5644800000000001E-3</c:v>
                </c:pt>
                <c:pt idx="63278" formatCode="0.00E+00">
                  <c:v>5.2450400000000003E-3</c:v>
                </c:pt>
                <c:pt idx="63279" formatCode="0.00E+00">
                  <c:v>4.9201999999999996E-3</c:v>
                </c:pt>
                <c:pt idx="63280" formatCode="0.00E+00">
                  <c:v>4.5901400000000004E-3</c:v>
                </c:pt>
                <c:pt idx="63281" formatCode="0.00E+00">
                  <c:v>4.2550599999999997E-3</c:v>
                </c:pt>
                <c:pt idx="63282" formatCode="0.00E+00">
                  <c:v>3.9151400000000001E-3</c:v>
                </c:pt>
                <c:pt idx="63283" formatCode="0.00E+00">
                  <c:v>3.5705799999999998E-3</c:v>
                </c:pt>
                <c:pt idx="63284" formatCode="0.00E+00">
                  <c:v>3.2215999999999998E-3</c:v>
                </c:pt>
                <c:pt idx="63285" formatCode="0.00E+00">
                  <c:v>2.8683900000000002E-3</c:v>
                </c:pt>
                <c:pt idx="63286" formatCode="0.00E+00">
                  <c:v>2.5111899999999999E-3</c:v>
                </c:pt>
                <c:pt idx="63287" formatCode="0.00E+00">
                  <c:v>2.15022E-3</c:v>
                </c:pt>
                <c:pt idx="63288" formatCode="0.00E+00">
                  <c:v>1.78571E-3</c:v>
                </c:pt>
                <c:pt idx="63289" formatCode="0.00E+00">
                  <c:v>1.4178999999999999E-3</c:v>
                </c:pt>
                <c:pt idx="63290" formatCode="0.00E+00">
                  <c:v>1.0470399999999999E-3</c:v>
                </c:pt>
                <c:pt idx="63291" formatCode="0.00E+00">
                  <c:v>6.7337699999999996E-4</c:v>
                </c:pt>
                <c:pt idx="63292" formatCode="0.00E+00">
                  <c:v>2.9716699999999998E-4</c:v>
                </c:pt>
                <c:pt idx="63293" formatCode="0.00E+00">
                  <c:v>-8.1326499999999995E-5</c:v>
                </c:pt>
                <c:pt idx="63294" formatCode="0.00E+00">
                  <c:v>-4.61834E-4</c:v>
                </c:pt>
                <c:pt idx="63295" formatCode="0.00E+00">
                  <c:v>-8.44081E-4</c:v>
                </c:pt>
                <c:pt idx="63296" formatCode="0.00E+00">
                  <c:v>-1.2277900000000001E-3</c:v>
                </c:pt>
                <c:pt idx="63297" formatCode="0.00E+00">
                  <c:v>-1.61268E-3</c:v>
                </c:pt>
                <c:pt idx="63298" formatCode="0.00E+00">
                  <c:v>-1.9984500000000001E-3</c:v>
                </c:pt>
                <c:pt idx="63299" formatCode="0.00E+00">
                  <c:v>-2.3848200000000002E-3</c:v>
                </c:pt>
                <c:pt idx="63300" formatCode="0.00E+00">
                  <c:v>-2.7714800000000002E-3</c:v>
                </c:pt>
                <c:pt idx="63301" formatCode="0.00E+00">
                  <c:v>-3.1581399999999998E-3</c:v>
                </c:pt>
                <c:pt idx="63302" formatCode="0.00E+00">
                  <c:v>-3.5444999999999999E-3</c:v>
                </c:pt>
                <c:pt idx="63303" formatCode="0.00E+00">
                  <c:v>-3.9302299999999998E-3</c:v>
                </c:pt>
                <c:pt idx="63304" formatCode="0.00E+00">
                  <c:v>-4.3150200000000001E-3</c:v>
                </c:pt>
                <c:pt idx="63305" formatCode="0.00E+00">
                  <c:v>-4.6985799999999999E-3</c:v>
                </c:pt>
                <c:pt idx="63306" formatCode="0.00E+00">
                  <c:v>-5.0805599999999996E-3</c:v>
                </c:pt>
                <c:pt idx="63307" formatCode="0.00E+00">
                  <c:v>-5.46066E-3</c:v>
                </c:pt>
                <c:pt idx="63308" formatCode="0.00E+00">
                  <c:v>-5.8385499999999996E-3</c:v>
                </c:pt>
                <c:pt idx="63309" formatCode="0.00E+00">
                  <c:v>-6.2138999999999996E-3</c:v>
                </c:pt>
                <c:pt idx="63310" formatCode="0.00E+00">
                  <c:v>-6.5864000000000001E-3</c:v>
                </c:pt>
                <c:pt idx="63311" formatCode="0.00E+00">
                  <c:v>-6.9557000000000004E-3</c:v>
                </c:pt>
                <c:pt idx="63312" formatCode="0.00E+00">
                  <c:v>-7.3214999999999999E-3</c:v>
                </c:pt>
                <c:pt idx="63313" formatCode="0.00E+00">
                  <c:v>-7.6834399999999997E-3</c:v>
                </c:pt>
                <c:pt idx="63314" formatCode="0.00E+00">
                  <c:v>-8.04122E-3</c:v>
                </c:pt>
                <c:pt idx="63315" formatCode="0.00E+00">
                  <c:v>-8.3944899999999992E-3</c:v>
                </c:pt>
                <c:pt idx="63316" formatCode="0.00E+00">
                  <c:v>-8.7429399999999994E-3</c:v>
                </c:pt>
                <c:pt idx="63317" formatCode="0.00E+00">
                  <c:v>-9.0862300000000007E-3</c:v>
                </c:pt>
                <c:pt idx="63318" formatCode="0.00E+00">
                  <c:v>-9.4240499999999998E-3</c:v>
                </c:pt>
                <c:pt idx="63319" formatCode="0.00E+00">
                  <c:v>-9.7560600000000004E-3</c:v>
                </c:pt>
                <c:pt idx="63320">
                  <c:v>-1.00819E-2</c:v>
                </c:pt>
                <c:pt idx="63321">
                  <c:v>-1.04014E-2</c:v>
                </c:pt>
                <c:pt idx="63322">
                  <c:v>-1.0714100000000001E-2</c:v>
                </c:pt>
                <c:pt idx="63323">
                  <c:v>-1.10197E-2</c:v>
                </c:pt>
                <c:pt idx="63324">
                  <c:v>-1.1317900000000001E-2</c:v>
                </c:pt>
                <c:pt idx="63325">
                  <c:v>-1.16084E-2</c:v>
                </c:pt>
                <c:pt idx="63326">
                  <c:v>-1.1891000000000001E-2</c:v>
                </c:pt>
                <c:pt idx="63327">
                  <c:v>-1.2165199999999999E-2</c:v>
                </c:pt>
                <c:pt idx="63328">
                  <c:v>-1.24309E-2</c:v>
                </c:pt>
                <c:pt idx="63329">
                  <c:v>-1.2687800000000001E-2</c:v>
                </c:pt>
                <c:pt idx="63330">
                  <c:v>-1.2935500000000001E-2</c:v>
                </c:pt>
                <c:pt idx="63331">
                  <c:v>-1.31737E-2</c:v>
                </c:pt>
                <c:pt idx="63332">
                  <c:v>-1.3402300000000001E-2</c:v>
                </c:pt>
                <c:pt idx="63333">
                  <c:v>-1.3620999999999999E-2</c:v>
                </c:pt>
                <c:pt idx="63334">
                  <c:v>-1.38295E-2</c:v>
                </c:pt>
                <c:pt idx="63335">
                  <c:v>-1.40275E-2</c:v>
                </c:pt>
                <c:pt idx="63336">
                  <c:v>-1.4214900000000001E-2</c:v>
                </c:pt>
                <c:pt idx="63337">
                  <c:v>-1.4391299999999999E-2</c:v>
                </c:pt>
                <c:pt idx="63338">
                  <c:v>-1.4556700000000001E-2</c:v>
                </c:pt>
                <c:pt idx="63339">
                  <c:v>-1.47107E-2</c:v>
                </c:pt>
                <c:pt idx="63340">
                  <c:v>-1.48532E-2</c:v>
                </c:pt>
                <c:pt idx="63341">
                  <c:v>-1.4984000000000001E-2</c:v>
                </c:pt>
                <c:pt idx="63342">
                  <c:v>-1.5102900000000001E-2</c:v>
                </c:pt>
                <c:pt idx="63343">
                  <c:v>-1.52097E-2</c:v>
                </c:pt>
                <c:pt idx="63344">
                  <c:v>-1.53042E-2</c:v>
                </c:pt>
                <c:pt idx="63345">
                  <c:v>-1.53864E-2</c:v>
                </c:pt>
                <c:pt idx="63346">
                  <c:v>-1.54561E-2</c:v>
                </c:pt>
                <c:pt idx="63347">
                  <c:v>-1.55132E-2</c:v>
                </c:pt>
                <c:pt idx="63348">
                  <c:v>-1.5557400000000001E-2</c:v>
                </c:pt>
                <c:pt idx="63349">
                  <c:v>-1.5588899999999999E-2</c:v>
                </c:pt>
                <c:pt idx="63350">
                  <c:v>-1.5607299999999999E-2</c:v>
                </c:pt>
                <c:pt idx="63351">
                  <c:v>-1.56128E-2</c:v>
                </c:pt>
                <c:pt idx="63352">
                  <c:v>-1.56051E-2</c:v>
                </c:pt>
                <c:pt idx="63353">
                  <c:v>-1.5584300000000001E-2</c:v>
                </c:pt>
                <c:pt idx="63354">
                  <c:v>-1.55503E-2</c:v>
                </c:pt>
                <c:pt idx="63355">
                  <c:v>-1.5502999999999999E-2</c:v>
                </c:pt>
                <c:pt idx="63356">
                  <c:v>-1.5442600000000001E-2</c:v>
                </c:pt>
                <c:pt idx="63357">
                  <c:v>-1.53689E-2</c:v>
                </c:pt>
                <c:pt idx="63358">
                  <c:v>-1.5281899999999999E-2</c:v>
                </c:pt>
                <c:pt idx="63359">
                  <c:v>-1.5181800000000001E-2</c:v>
                </c:pt>
                <c:pt idx="63360">
                  <c:v>-1.50685E-2</c:v>
                </c:pt>
                <c:pt idx="63361">
                  <c:v>-1.4942E-2</c:v>
                </c:pt>
                <c:pt idx="63362">
                  <c:v>-1.4802600000000001E-2</c:v>
                </c:pt>
                <c:pt idx="63363">
                  <c:v>-1.4650099999999999E-2</c:v>
                </c:pt>
                <c:pt idx="63364">
                  <c:v>-1.4484800000000001E-2</c:v>
                </c:pt>
                <c:pt idx="63365">
                  <c:v>-1.4306599999999999E-2</c:v>
                </c:pt>
                <c:pt idx="63366">
                  <c:v>-1.41158E-2</c:v>
                </c:pt>
                <c:pt idx="63367">
                  <c:v>-1.39125E-2</c:v>
                </c:pt>
                <c:pt idx="63368">
                  <c:v>-1.36968E-2</c:v>
                </c:pt>
                <c:pt idx="63369">
                  <c:v>-1.3468900000000001E-2</c:v>
                </c:pt>
                <c:pt idx="63370">
                  <c:v>-1.3228800000000001E-2</c:v>
                </c:pt>
                <c:pt idx="63371">
                  <c:v>-1.29769E-2</c:v>
                </c:pt>
                <c:pt idx="63372">
                  <c:v>-1.27134E-2</c:v>
                </c:pt>
                <c:pt idx="63373">
                  <c:v>-1.2438299999999999E-2</c:v>
                </c:pt>
                <c:pt idx="63374">
                  <c:v>-1.2152E-2</c:v>
                </c:pt>
                <c:pt idx="63375">
                  <c:v>-1.18546E-2</c:v>
                </c:pt>
                <c:pt idx="63376">
                  <c:v>-1.1546499999999999E-2</c:v>
                </c:pt>
                <c:pt idx="63377">
                  <c:v>-1.1227900000000001E-2</c:v>
                </c:pt>
                <c:pt idx="63378">
                  <c:v>-1.0899000000000001E-2</c:v>
                </c:pt>
                <c:pt idx="63379">
                  <c:v>-1.0560099999999999E-2</c:v>
                </c:pt>
                <c:pt idx="63380">
                  <c:v>-1.02115E-2</c:v>
                </c:pt>
                <c:pt idx="63381" formatCode="0.00E+00">
                  <c:v>-9.8534999999999994E-3</c:v>
                </c:pt>
                <c:pt idx="63382" formatCode="0.00E+00">
                  <c:v>-9.4864500000000004E-3</c:v>
                </c:pt>
                <c:pt idx="63383" formatCode="0.00E+00">
                  <c:v>-9.1106299999999998E-3</c:v>
                </c:pt>
                <c:pt idx="63384" formatCode="0.00E+00">
                  <c:v>-8.7263900000000005E-3</c:v>
                </c:pt>
                <c:pt idx="63385" formatCode="0.00E+00">
                  <c:v>-8.3340600000000008E-3</c:v>
                </c:pt>
                <c:pt idx="63386" formatCode="0.00E+00">
                  <c:v>-7.9339800000000002E-3</c:v>
                </c:pt>
                <c:pt idx="63387" formatCode="0.00E+00">
                  <c:v>-7.52653E-3</c:v>
                </c:pt>
                <c:pt idx="63388" formatCode="0.00E+00">
                  <c:v>-7.11205E-3</c:v>
                </c:pt>
                <c:pt idx="63389" formatCode="0.00E+00">
                  <c:v>-6.6909400000000003E-3</c:v>
                </c:pt>
                <c:pt idx="63390" formatCode="0.00E+00">
                  <c:v>-6.2635599999999996E-3</c:v>
                </c:pt>
                <c:pt idx="63391" formatCode="0.00E+00">
                  <c:v>-5.83031E-3</c:v>
                </c:pt>
                <c:pt idx="63392" formatCode="0.00E+00">
                  <c:v>-5.39158E-3</c:v>
                </c:pt>
                <c:pt idx="63393" formatCode="0.00E+00">
                  <c:v>-4.9477799999999997E-3</c:v>
                </c:pt>
                <c:pt idx="63394" formatCode="0.00E+00">
                  <c:v>-4.4993000000000003E-3</c:v>
                </c:pt>
                <c:pt idx="63395" formatCode="0.00E+00">
                  <c:v>-4.0465700000000002E-3</c:v>
                </c:pt>
                <c:pt idx="63396" formatCode="0.00E+00">
                  <c:v>-3.5899999999999999E-3</c:v>
                </c:pt>
                <c:pt idx="63397" formatCode="0.00E+00">
                  <c:v>-3.1300199999999999E-3</c:v>
                </c:pt>
                <c:pt idx="63398" formatCode="0.00E+00">
                  <c:v>-2.6670399999999999E-3</c:v>
                </c:pt>
                <c:pt idx="63399" formatCode="0.00E+00">
                  <c:v>-2.2015099999999998E-3</c:v>
                </c:pt>
                <c:pt idx="63400" formatCode="0.00E+00">
                  <c:v>-1.7338399999999999E-3</c:v>
                </c:pt>
                <c:pt idx="63401" formatCode="0.00E+00">
                  <c:v>-1.2644799999999999E-3</c:v>
                </c:pt>
                <c:pt idx="63402" formatCode="0.00E+00">
                  <c:v>-7.9386799999999998E-4</c:v>
                </c:pt>
                <c:pt idx="63403" formatCode="0.00E+00">
                  <c:v>-3.2243899999999999E-4</c:v>
                </c:pt>
                <c:pt idx="63404" formatCode="0.00E+00">
                  <c:v>1.4936600000000001E-4</c:v>
                </c:pt>
                <c:pt idx="63405" formatCode="0.00E+00">
                  <c:v>6.2110699999999997E-4</c:v>
                </c:pt>
                <c:pt idx="63406" formatCode="0.00E+00">
                  <c:v>1.09234E-3</c:v>
                </c:pt>
                <c:pt idx="63407" formatCode="0.00E+00">
                  <c:v>1.56263E-3</c:v>
                </c:pt>
                <c:pt idx="63408" formatCode="0.00E+00">
                  <c:v>2.0315300000000001E-3</c:v>
                </c:pt>
                <c:pt idx="63409" formatCode="0.00E+00">
                  <c:v>2.4986100000000001E-3</c:v>
                </c:pt>
                <c:pt idx="63410" formatCode="0.00E+00">
                  <c:v>2.96342E-3</c:v>
                </c:pt>
                <c:pt idx="63411" formatCode="0.00E+00">
                  <c:v>3.4255399999999999E-3</c:v>
                </c:pt>
                <c:pt idx="63412" formatCode="0.00E+00">
                  <c:v>3.8845300000000002E-3</c:v>
                </c:pt>
                <c:pt idx="63413" formatCode="0.00E+00">
                  <c:v>4.3399600000000003E-3</c:v>
                </c:pt>
                <c:pt idx="63414" formatCode="0.00E+00">
                  <c:v>4.7914100000000003E-3</c:v>
                </c:pt>
                <c:pt idx="63415" formatCode="0.00E+00">
                  <c:v>5.2384700000000003E-3</c:v>
                </c:pt>
                <c:pt idx="63416" formatCode="0.00E+00">
                  <c:v>5.6807000000000003E-3</c:v>
                </c:pt>
                <c:pt idx="63417" formatCode="0.00E+00">
                  <c:v>6.1177100000000002E-3</c:v>
                </c:pt>
                <c:pt idx="63418" formatCode="0.00E+00">
                  <c:v>6.5490799999999997E-3</c:v>
                </c:pt>
                <c:pt idx="63419" formatCode="0.00E+00">
                  <c:v>6.9744300000000002E-3</c:v>
                </c:pt>
                <c:pt idx="63420" formatCode="0.00E+00">
                  <c:v>7.3933499999999999E-3</c:v>
                </c:pt>
                <c:pt idx="63421" formatCode="0.00E+00">
                  <c:v>7.8054600000000002E-3</c:v>
                </c:pt>
                <c:pt idx="63422" formatCode="0.00E+00">
                  <c:v>8.2103799999999998E-3</c:v>
                </c:pt>
                <c:pt idx="63423" formatCode="0.00E+00">
                  <c:v>8.6077500000000008E-3</c:v>
                </c:pt>
                <c:pt idx="63424" formatCode="0.00E+00">
                  <c:v>8.9972000000000003E-3</c:v>
                </c:pt>
                <c:pt idx="63425" formatCode="0.00E+00">
                  <c:v>9.3783700000000005E-3</c:v>
                </c:pt>
                <c:pt idx="63426" formatCode="0.00E+00">
                  <c:v>9.7509299999999997E-3</c:v>
                </c:pt>
                <c:pt idx="63427">
                  <c:v>1.01145E-2</c:v>
                </c:pt>
                <c:pt idx="63428">
                  <c:v>1.04689E-2</c:v>
                </c:pt>
                <c:pt idx="63429">
                  <c:v>1.08136E-2</c:v>
                </c:pt>
                <c:pt idx="63430">
                  <c:v>1.1148399999999999E-2</c:v>
                </c:pt>
                <c:pt idx="63431">
                  <c:v>1.1473000000000001E-2</c:v>
                </c:pt>
                <c:pt idx="63432">
                  <c:v>1.1787199999999999E-2</c:v>
                </c:pt>
                <c:pt idx="63433">
                  <c:v>1.20906E-2</c:v>
                </c:pt>
                <c:pt idx="63434">
                  <c:v>1.2383E-2</c:v>
                </c:pt>
                <c:pt idx="63435">
                  <c:v>1.2664099999999999E-2</c:v>
                </c:pt>
                <c:pt idx="63436">
                  <c:v>1.2933699999999999E-2</c:v>
                </c:pt>
                <c:pt idx="63437">
                  <c:v>1.31916E-2</c:v>
                </c:pt>
                <c:pt idx="63438">
                  <c:v>1.3437599999999999E-2</c:v>
                </c:pt>
                <c:pt idx="63439">
                  <c:v>1.36714E-2</c:v>
                </c:pt>
                <c:pt idx="63440">
                  <c:v>1.3893000000000001E-2</c:v>
                </c:pt>
                <c:pt idx="63441">
                  <c:v>1.4102E-2</c:v>
                </c:pt>
                <c:pt idx="63442">
                  <c:v>1.42983E-2</c:v>
                </c:pt>
                <c:pt idx="63443">
                  <c:v>1.4481900000000001E-2</c:v>
                </c:pt>
                <c:pt idx="63444">
                  <c:v>1.4652500000000001E-2</c:v>
                </c:pt>
                <c:pt idx="63445">
                  <c:v>1.481E-2</c:v>
                </c:pt>
                <c:pt idx="63446">
                  <c:v>1.49544E-2</c:v>
                </c:pt>
                <c:pt idx="63447">
                  <c:v>1.50855E-2</c:v>
                </c:pt>
                <c:pt idx="63448">
                  <c:v>1.5203299999999999E-2</c:v>
                </c:pt>
                <c:pt idx="63449">
                  <c:v>1.5307599999999999E-2</c:v>
                </c:pt>
                <c:pt idx="63450">
                  <c:v>1.5398500000000001E-2</c:v>
                </c:pt>
                <c:pt idx="63451">
                  <c:v>1.5476E-2</c:v>
                </c:pt>
                <c:pt idx="63452">
                  <c:v>1.5539799999999999E-2</c:v>
                </c:pt>
                <c:pt idx="63453">
                  <c:v>1.55902E-2</c:v>
                </c:pt>
                <c:pt idx="63454">
                  <c:v>1.5626999999999999E-2</c:v>
                </c:pt>
                <c:pt idx="63455">
                  <c:v>1.5650299999999999E-2</c:v>
                </c:pt>
                <c:pt idx="63456">
                  <c:v>1.56601E-2</c:v>
                </c:pt>
                <c:pt idx="63457">
                  <c:v>1.56565E-2</c:v>
                </c:pt>
                <c:pt idx="63458">
                  <c:v>1.5639500000000001E-2</c:v>
                </c:pt>
                <c:pt idx="63459">
                  <c:v>1.56092E-2</c:v>
                </c:pt>
                <c:pt idx="63460">
                  <c:v>1.5565600000000001E-2</c:v>
                </c:pt>
                <c:pt idx="63461">
                  <c:v>1.5508900000000001E-2</c:v>
                </c:pt>
                <c:pt idx="63462">
                  <c:v>1.54392E-2</c:v>
                </c:pt>
                <c:pt idx="63463">
                  <c:v>1.53565E-2</c:v>
                </c:pt>
                <c:pt idx="63464">
                  <c:v>1.52611E-2</c:v>
                </c:pt>
                <c:pt idx="63465">
                  <c:v>1.5153E-2</c:v>
                </c:pt>
                <c:pt idx="63466">
                  <c:v>1.5032500000000001E-2</c:v>
                </c:pt>
                <c:pt idx="63467">
                  <c:v>1.4899600000000001E-2</c:v>
                </c:pt>
                <c:pt idx="63468">
                  <c:v>1.47546E-2</c:v>
                </c:pt>
                <c:pt idx="63469">
                  <c:v>1.4597600000000001E-2</c:v>
                </c:pt>
                <c:pt idx="63470">
                  <c:v>1.44289E-2</c:v>
                </c:pt>
                <c:pt idx="63471">
                  <c:v>1.42487E-2</c:v>
                </c:pt>
                <c:pt idx="63472">
                  <c:v>1.4057200000000001E-2</c:v>
                </c:pt>
                <c:pt idx="63473">
                  <c:v>1.38545E-2</c:v>
                </c:pt>
                <c:pt idx="63474">
                  <c:v>1.36411E-2</c:v>
                </c:pt>
                <c:pt idx="63475">
                  <c:v>1.3417E-2</c:v>
                </c:pt>
                <c:pt idx="63476">
                  <c:v>1.3182599999999999E-2</c:v>
                </c:pt>
                <c:pt idx="63477">
                  <c:v>1.2938099999999999E-2</c:v>
                </c:pt>
                <c:pt idx="63478">
                  <c:v>1.26838E-2</c:v>
                </c:pt>
                <c:pt idx="63479">
                  <c:v>1.242E-2</c:v>
                </c:pt>
                <c:pt idx="63480">
                  <c:v>1.2147E-2</c:v>
                </c:pt>
                <c:pt idx="63481">
                  <c:v>1.18651E-2</c:v>
                </c:pt>
                <c:pt idx="63482">
                  <c:v>1.15745E-2</c:v>
                </c:pt>
                <c:pt idx="63483">
                  <c:v>1.12756E-2</c:v>
                </c:pt>
                <c:pt idx="63484">
                  <c:v>1.09687E-2</c:v>
                </c:pt>
                <c:pt idx="63485">
                  <c:v>1.06541E-2</c:v>
                </c:pt>
                <c:pt idx="63486">
                  <c:v>1.03322E-2</c:v>
                </c:pt>
                <c:pt idx="63487">
                  <c:v>1.00032E-2</c:v>
                </c:pt>
                <c:pt idx="63488" formatCode="0.00E+00">
                  <c:v>9.6675600000000004E-3</c:v>
                </c:pt>
                <c:pt idx="63489" formatCode="0.00E+00">
                  <c:v>9.3255400000000002E-3</c:v>
                </c:pt>
                <c:pt idx="63490" formatCode="0.00E+00">
                  <c:v>8.9774899999999994E-3</c:v>
                </c:pt>
                <c:pt idx="63491" formatCode="0.00E+00">
                  <c:v>8.6237699999999994E-3</c:v>
                </c:pt>
                <c:pt idx="63492" formatCode="0.00E+00">
                  <c:v>8.2647299999999996E-3</c:v>
                </c:pt>
                <c:pt idx="63493" formatCode="0.00E+00">
                  <c:v>7.9007000000000001E-3</c:v>
                </c:pt>
                <c:pt idx="63494" formatCode="0.00E+00">
                  <c:v>7.5320400000000003E-3</c:v>
                </c:pt>
                <c:pt idx="63495" formatCode="0.00E+00">
                  <c:v>7.1590999999999998E-3</c:v>
                </c:pt>
                <c:pt idx="63496" formatCode="0.00E+00">
                  <c:v>6.7822400000000001E-3</c:v>
                </c:pt>
                <c:pt idx="63497" formatCode="0.00E+00">
                  <c:v>6.4018E-3</c:v>
                </c:pt>
                <c:pt idx="63498" formatCode="0.00E+00">
                  <c:v>6.0181399999999999E-3</c:v>
                </c:pt>
                <c:pt idx="63499" formatCode="0.00E+00">
                  <c:v>5.6316200000000004E-3</c:v>
                </c:pt>
                <c:pt idx="63500" formatCode="0.00E+00">
                  <c:v>5.2425800000000002E-3</c:v>
                </c:pt>
                <c:pt idx="63501" formatCode="0.00E+00">
                  <c:v>4.8513699999999998E-3</c:v>
                </c:pt>
                <c:pt idx="63502" formatCode="0.00E+00">
                  <c:v>4.4583499999999998E-3</c:v>
                </c:pt>
                <c:pt idx="63503" formatCode="0.00E+00">
                  <c:v>4.0638599999999999E-3</c:v>
                </c:pt>
                <c:pt idx="63504" formatCode="0.00E+00">
                  <c:v>3.6682500000000001E-3</c:v>
                </c:pt>
                <c:pt idx="63505" formatCode="0.00E+00">
                  <c:v>3.2718600000000001E-3</c:v>
                </c:pt>
                <c:pt idx="63506" formatCode="0.00E+00">
                  <c:v>2.8750400000000001E-3</c:v>
                </c:pt>
                <c:pt idx="63507" formatCode="0.00E+00">
                  <c:v>2.4781199999999999E-3</c:v>
                </c:pt>
                <c:pt idx="63508" formatCode="0.00E+00">
                  <c:v>2.0814399999999999E-3</c:v>
                </c:pt>
                <c:pt idx="63509" formatCode="0.00E+00">
                  <c:v>1.6853199999999999E-3</c:v>
                </c:pt>
                <c:pt idx="63510" formatCode="0.00E+00">
                  <c:v>1.2901E-3</c:v>
                </c:pt>
                <c:pt idx="63511" formatCode="0.00E+00">
                  <c:v>8.9608699999999995E-4</c:v>
                </c:pt>
                <c:pt idx="63512" formatCode="0.00E+00">
                  <c:v>5.0361099999999995E-4</c:v>
                </c:pt>
                <c:pt idx="63513" formatCode="0.00E+00">
                  <c:v>1.1298099999999999E-4</c:v>
                </c:pt>
                <c:pt idx="63514" formatCode="0.00E+00">
                  <c:v>-2.7549600000000002E-4</c:v>
                </c:pt>
                <c:pt idx="63515" formatCode="0.00E+00">
                  <c:v>-6.6151800000000005E-4</c:v>
                </c:pt>
                <c:pt idx="63516" formatCode="0.00E+00">
                  <c:v>-1.0447900000000001E-3</c:v>
                </c:pt>
                <c:pt idx="63517" formatCode="0.00E+00">
                  <c:v>-1.4250199999999999E-3</c:v>
                </c:pt>
                <c:pt idx="63518" formatCode="0.00E+00">
                  <c:v>-1.80192E-3</c:v>
                </c:pt>
                <c:pt idx="63519" formatCode="0.00E+00">
                  <c:v>-2.1752099999999999E-3</c:v>
                </c:pt>
                <c:pt idx="63520" formatCode="0.00E+00">
                  <c:v>-2.54463E-3</c:v>
                </c:pt>
                <c:pt idx="63521" formatCode="0.00E+00">
                  <c:v>-2.9099099999999999E-3</c:v>
                </c:pt>
                <c:pt idx="63522" formatCode="0.00E+00">
                  <c:v>-3.27079E-3</c:v>
                </c:pt>
                <c:pt idx="63523" formatCode="0.00E+00">
                  <c:v>-3.6270299999999998E-3</c:v>
                </c:pt>
                <c:pt idx="63524" formatCode="0.00E+00">
                  <c:v>-3.9783600000000002E-3</c:v>
                </c:pt>
                <c:pt idx="63525" formatCode="0.00E+00">
                  <c:v>-4.3245699999999998E-3</c:v>
                </c:pt>
                <c:pt idx="63526" formatCode="0.00E+00">
                  <c:v>-4.66542E-3</c:v>
                </c:pt>
                <c:pt idx="63527" formatCode="0.00E+00">
                  <c:v>-5.0007000000000003E-3</c:v>
                </c:pt>
                <c:pt idx="63528" formatCode="0.00E+00">
                  <c:v>-5.3301800000000003E-3</c:v>
                </c:pt>
                <c:pt idx="63529" formatCode="0.00E+00">
                  <c:v>-5.6536599999999996E-3</c:v>
                </c:pt>
                <c:pt idx="63530" formatCode="0.00E+00">
                  <c:v>-5.97095E-3</c:v>
                </c:pt>
                <c:pt idx="63531" formatCode="0.00E+00">
                  <c:v>-6.2818500000000003E-3</c:v>
                </c:pt>
                <c:pt idx="63532" formatCode="0.00E+00">
                  <c:v>-6.5861899999999996E-3</c:v>
                </c:pt>
                <c:pt idx="63533" formatCode="0.00E+00">
                  <c:v>-6.8837799999999999E-3</c:v>
                </c:pt>
                <c:pt idx="63534" formatCode="0.00E+00">
                  <c:v>-7.1744799999999996E-3</c:v>
                </c:pt>
                <c:pt idx="63535" formatCode="0.00E+00">
                  <c:v>-7.4580999999999996E-3</c:v>
                </c:pt>
                <c:pt idx="63536" formatCode="0.00E+00">
                  <c:v>-7.7345199999999999E-3</c:v>
                </c:pt>
                <c:pt idx="63537" formatCode="0.00E+00">
                  <c:v>-8.0035799999999997E-3</c:v>
                </c:pt>
                <c:pt idx="63538" formatCode="0.00E+00">
                  <c:v>-8.2651600000000006E-3</c:v>
                </c:pt>
                <c:pt idx="63539" formatCode="0.00E+00">
                  <c:v>-8.5191299999999998E-3</c:v>
                </c:pt>
                <c:pt idx="63540" formatCode="0.00E+00">
                  <c:v>-8.7653699999999998E-3</c:v>
                </c:pt>
                <c:pt idx="63541" formatCode="0.00E+00">
                  <c:v>-9.0037699999999995E-3</c:v>
                </c:pt>
                <c:pt idx="63542" formatCode="0.00E+00">
                  <c:v>-9.2342399999999995E-3</c:v>
                </c:pt>
                <c:pt idx="63543" formatCode="0.00E+00">
                  <c:v>-9.4566700000000004E-3</c:v>
                </c:pt>
                <c:pt idx="63544" formatCode="0.00E+00">
                  <c:v>-9.6710000000000008E-3</c:v>
                </c:pt>
                <c:pt idx="63545" formatCode="0.00E+00">
                  <c:v>-9.8771299999999996E-3</c:v>
                </c:pt>
                <c:pt idx="63546">
                  <c:v>-1.0075000000000001E-2</c:v>
                </c:pt>
                <c:pt idx="63547">
                  <c:v>-1.0264499999999999E-2</c:v>
                </c:pt>
                <c:pt idx="63548">
                  <c:v>-1.04457E-2</c:v>
                </c:pt>
                <c:pt idx="63549">
                  <c:v>-1.0618499999999999E-2</c:v>
                </c:pt>
                <c:pt idx="63550">
                  <c:v>-1.0782699999999999E-2</c:v>
                </c:pt>
                <c:pt idx="63551">
                  <c:v>-1.09385E-2</c:v>
                </c:pt>
                <c:pt idx="63552">
                  <c:v>-1.10858E-2</c:v>
                </c:pt>
                <c:pt idx="63553">
                  <c:v>-1.12245E-2</c:v>
                </c:pt>
                <c:pt idx="63554">
                  <c:v>-1.1354599999999999E-2</c:v>
                </c:pt>
                <c:pt idx="63555">
                  <c:v>-1.1476200000000001E-2</c:v>
                </c:pt>
                <c:pt idx="63556">
                  <c:v>-1.15893E-2</c:v>
                </c:pt>
                <c:pt idx="63557">
                  <c:v>-1.1693800000000001E-2</c:v>
                </c:pt>
                <c:pt idx="63558">
                  <c:v>-1.17897E-2</c:v>
                </c:pt>
                <c:pt idx="63559">
                  <c:v>-1.1877199999999999E-2</c:v>
                </c:pt>
                <c:pt idx="63560">
                  <c:v>-1.1956100000000001E-2</c:v>
                </c:pt>
                <c:pt idx="63561">
                  <c:v>-1.20266E-2</c:v>
                </c:pt>
                <c:pt idx="63562">
                  <c:v>-1.20886E-2</c:v>
                </c:pt>
                <c:pt idx="63563">
                  <c:v>-1.2142200000000001E-2</c:v>
                </c:pt>
                <c:pt idx="63564">
                  <c:v>-1.21876E-2</c:v>
                </c:pt>
                <c:pt idx="63565">
                  <c:v>-1.22246E-2</c:v>
                </c:pt>
                <c:pt idx="63566">
                  <c:v>-1.22533E-2</c:v>
                </c:pt>
                <c:pt idx="63567">
                  <c:v>-1.2273900000000001E-2</c:v>
                </c:pt>
                <c:pt idx="63568">
                  <c:v>-1.2286399999999999E-2</c:v>
                </c:pt>
                <c:pt idx="63569">
                  <c:v>-1.22909E-2</c:v>
                </c:pt>
                <c:pt idx="63570">
                  <c:v>-1.2287299999999999E-2</c:v>
                </c:pt>
                <c:pt idx="63571">
                  <c:v>-1.2275899999999999E-2</c:v>
                </c:pt>
                <c:pt idx="63572">
                  <c:v>-1.2256700000000001E-2</c:v>
                </c:pt>
                <c:pt idx="63573">
                  <c:v>-1.22297E-2</c:v>
                </c:pt>
                <c:pt idx="63574">
                  <c:v>-1.21951E-2</c:v>
                </c:pt>
                <c:pt idx="63575">
                  <c:v>-1.2152899999999999E-2</c:v>
                </c:pt>
                <c:pt idx="63576">
                  <c:v>-1.21032E-2</c:v>
                </c:pt>
                <c:pt idx="63577">
                  <c:v>-1.20462E-2</c:v>
                </c:pt>
                <c:pt idx="63578">
                  <c:v>-1.19819E-2</c:v>
                </c:pt>
                <c:pt idx="63579">
                  <c:v>-1.19104E-2</c:v>
                </c:pt>
                <c:pt idx="63580">
                  <c:v>-1.18318E-2</c:v>
                </c:pt>
                <c:pt idx="63581">
                  <c:v>-1.1746299999999999E-2</c:v>
                </c:pt>
                <c:pt idx="63582">
                  <c:v>-1.16539E-2</c:v>
                </c:pt>
                <c:pt idx="63583">
                  <c:v>-1.1554699999999999E-2</c:v>
                </c:pt>
                <c:pt idx="63584">
                  <c:v>-1.14489E-2</c:v>
                </c:pt>
                <c:pt idx="63585">
                  <c:v>-1.13366E-2</c:v>
                </c:pt>
                <c:pt idx="63586">
                  <c:v>-1.12178E-2</c:v>
                </c:pt>
                <c:pt idx="63587">
                  <c:v>-1.10927E-2</c:v>
                </c:pt>
                <c:pt idx="63588">
                  <c:v>-1.09614E-2</c:v>
                </c:pt>
                <c:pt idx="63589">
                  <c:v>-1.08241E-2</c:v>
                </c:pt>
                <c:pt idx="63590">
                  <c:v>-1.06807E-2</c:v>
                </c:pt>
                <c:pt idx="63591">
                  <c:v>-1.0531499999999999E-2</c:v>
                </c:pt>
                <c:pt idx="63592">
                  <c:v>-1.03766E-2</c:v>
                </c:pt>
                <c:pt idx="63593">
                  <c:v>-1.0216100000000001E-2</c:v>
                </c:pt>
                <c:pt idx="63594">
                  <c:v>-1.005E-2</c:v>
                </c:pt>
                <c:pt idx="63595" formatCode="0.00E+00">
                  <c:v>-9.8785899999999996E-3</c:v>
                </c:pt>
                <c:pt idx="63596" formatCode="0.00E+00">
                  <c:v>-9.7019099999999994E-3</c:v>
                </c:pt>
                <c:pt idx="63597" formatCode="0.00E+00">
                  <c:v>-9.5200800000000002E-3</c:v>
                </c:pt>
                <c:pt idx="63598" formatCode="0.00E+00">
                  <c:v>-9.3332299999999997E-3</c:v>
                </c:pt>
                <c:pt idx="63599" formatCode="0.00E+00">
                  <c:v>-9.1414900000000004E-3</c:v>
                </c:pt>
                <c:pt idx="63600" formatCode="0.00E+00">
                  <c:v>-8.9449600000000001E-3</c:v>
                </c:pt>
                <c:pt idx="63601" formatCode="0.00E+00">
                  <c:v>-8.7437699999999997E-3</c:v>
                </c:pt>
                <c:pt idx="63602" formatCode="0.00E+00">
                  <c:v>-8.5380400000000002E-3</c:v>
                </c:pt>
                <c:pt idx="63603" formatCode="0.00E+00">
                  <c:v>-8.3278899999999993E-3</c:v>
                </c:pt>
                <c:pt idx="63604" formatCode="0.00E+00">
                  <c:v>-8.1134399999999995E-3</c:v>
                </c:pt>
                <c:pt idx="63605" formatCode="0.00E+00">
                  <c:v>-7.8948200000000003E-3</c:v>
                </c:pt>
                <c:pt idx="63606" formatCode="0.00E+00">
                  <c:v>-7.6721300000000001E-3</c:v>
                </c:pt>
                <c:pt idx="63607" formatCode="0.00E+00">
                  <c:v>-7.4455099999999998E-3</c:v>
                </c:pt>
                <c:pt idx="63608" formatCode="0.00E+00">
                  <c:v>-7.2150699999999996E-3</c:v>
                </c:pt>
                <c:pt idx="63609" formatCode="0.00E+00">
                  <c:v>-6.9809299999999998E-3</c:v>
                </c:pt>
                <c:pt idx="63610" formatCode="0.00E+00">
                  <c:v>-6.7432100000000003E-3</c:v>
                </c:pt>
                <c:pt idx="63611" formatCode="0.00E+00">
                  <c:v>-6.5020399999999997E-3</c:v>
                </c:pt>
                <c:pt idx="63612" formatCode="0.00E+00">
                  <c:v>-6.2575299999999999E-3</c:v>
                </c:pt>
                <c:pt idx="63613" formatCode="0.00E+00">
                  <c:v>-6.00981E-3</c:v>
                </c:pt>
                <c:pt idx="63614" formatCode="0.00E+00">
                  <c:v>-5.7589900000000003E-3</c:v>
                </c:pt>
                <c:pt idx="63615" formatCode="0.00E+00">
                  <c:v>-5.5051900000000001E-3</c:v>
                </c:pt>
                <c:pt idx="63616" formatCode="0.00E+00">
                  <c:v>-5.2485400000000003E-3</c:v>
                </c:pt>
                <c:pt idx="63617" formatCode="0.00E+00">
                  <c:v>-4.9891600000000003E-3</c:v>
                </c:pt>
                <c:pt idx="63618" formatCode="0.00E+00">
                  <c:v>-4.7271600000000002E-3</c:v>
                </c:pt>
                <c:pt idx="63619" formatCode="0.00E+00">
                  <c:v>-4.4626800000000001E-3</c:v>
                </c:pt>
                <c:pt idx="63620" formatCode="0.00E+00">
                  <c:v>-4.1958200000000003E-3</c:v>
                </c:pt>
                <c:pt idx="63621" formatCode="0.00E+00">
                  <c:v>-3.9267199999999999E-3</c:v>
                </c:pt>
                <c:pt idx="63622" formatCode="0.00E+00">
                  <c:v>-3.65549E-3</c:v>
                </c:pt>
                <c:pt idx="63623" formatCode="0.00E+00">
                  <c:v>-3.3822600000000002E-3</c:v>
                </c:pt>
                <c:pt idx="63624" formatCode="0.00E+00">
                  <c:v>-3.1071499999999999E-3</c:v>
                </c:pt>
                <c:pt idx="63625" formatCode="0.00E+00">
                  <c:v>-2.8302900000000001E-3</c:v>
                </c:pt>
                <c:pt idx="63626" formatCode="0.00E+00">
                  <c:v>-2.5517999999999999E-3</c:v>
                </c:pt>
                <c:pt idx="63627" formatCode="0.00E+00">
                  <c:v>-2.27181E-3</c:v>
                </c:pt>
                <c:pt idx="63628" formatCode="0.00E+00">
                  <c:v>-1.99044E-3</c:v>
                </c:pt>
                <c:pt idx="63629" formatCode="0.00E+00">
                  <c:v>-1.7078200000000001E-3</c:v>
                </c:pt>
                <c:pt idx="63630" formatCode="0.00E+00">
                  <c:v>-1.4240699999999999E-3</c:v>
                </c:pt>
                <c:pt idx="63631" formatCode="0.00E+00">
                  <c:v>-1.13933E-3</c:v>
                </c:pt>
                <c:pt idx="63632" formatCode="0.00E+00">
                  <c:v>-8.5373100000000004E-4</c:v>
                </c:pt>
                <c:pt idx="63633" formatCode="0.00E+00">
                  <c:v>-5.6739400000000004E-4</c:v>
                </c:pt>
                <c:pt idx="63634" formatCode="0.00E+00">
                  <c:v>-2.8045499999999998E-4</c:v>
                </c:pt>
                <c:pt idx="63635" formatCode="0.00E+00">
                  <c:v>6.9518899999999996E-6</c:v>
                </c:pt>
                <c:pt idx="63636" formatCode="0.00E+00">
                  <c:v>2.9469400000000002E-4</c:v>
                </c:pt>
                <c:pt idx="63637" formatCode="0.00E+00">
                  <c:v>5.8263499999999997E-4</c:v>
                </c:pt>
                <c:pt idx="63638" formatCode="0.00E+00">
                  <c:v>8.7063899999999998E-4</c:v>
                </c:pt>
                <c:pt idx="63639" formatCode="0.00E+00">
                  <c:v>1.15857E-3</c:v>
                </c:pt>
                <c:pt idx="63640" formatCode="0.00E+00">
                  <c:v>1.4462800000000001E-3</c:v>
                </c:pt>
                <c:pt idx="63641" formatCode="0.00E+00">
                  <c:v>1.7336400000000001E-3</c:v>
                </c:pt>
                <c:pt idx="63642" formatCode="0.00E+00">
                  <c:v>2.0205100000000001E-3</c:v>
                </c:pt>
                <c:pt idx="63643" formatCode="0.00E+00">
                  <c:v>2.3067299999999999E-3</c:v>
                </c:pt>
                <c:pt idx="63644" formatCode="0.00E+00">
                  <c:v>2.59217E-3</c:v>
                </c:pt>
                <c:pt idx="63645" formatCode="0.00E+00">
                  <c:v>2.87667E-3</c:v>
                </c:pt>
                <c:pt idx="63646" formatCode="0.00E+00">
                  <c:v>3.1600999999999999E-3</c:v>
                </c:pt>
                <c:pt idx="63647" formatCode="0.00E+00">
                  <c:v>3.4423000000000001E-3</c:v>
                </c:pt>
                <c:pt idx="63648" formatCode="0.00E+00">
                  <c:v>3.7231199999999999E-3</c:v>
                </c:pt>
                <c:pt idx="63649" formatCode="0.00E+00">
                  <c:v>4.0024099999999996E-3</c:v>
                </c:pt>
                <c:pt idx="63650" formatCode="0.00E+00">
                  <c:v>4.2800199999999998E-3</c:v>
                </c:pt>
                <c:pt idx="63651" formatCode="0.00E+00">
                  <c:v>4.5557799999999997E-3</c:v>
                </c:pt>
                <c:pt idx="63652" formatCode="0.00E+00">
                  <c:v>4.8295600000000001E-3</c:v>
                </c:pt>
                <c:pt idx="63653" formatCode="0.00E+00">
                  <c:v>5.1011800000000003E-3</c:v>
                </c:pt>
                <c:pt idx="63654" formatCode="0.00E+00">
                  <c:v>5.3704800000000004E-3</c:v>
                </c:pt>
                <c:pt idx="63655" formatCode="0.00E+00">
                  <c:v>5.6373200000000004E-3</c:v>
                </c:pt>
                <c:pt idx="63656" formatCode="0.00E+00">
                  <c:v>5.9015200000000004E-3</c:v>
                </c:pt>
                <c:pt idx="63657" formatCode="0.00E+00">
                  <c:v>6.1629299999999996E-3</c:v>
                </c:pt>
                <c:pt idx="63658" formatCode="0.00E+00">
                  <c:v>6.42138E-3</c:v>
                </c:pt>
                <c:pt idx="63659" formatCode="0.00E+00">
                  <c:v>6.6767099999999998E-3</c:v>
                </c:pt>
                <c:pt idx="63660" formatCode="0.00E+00">
                  <c:v>6.92875E-3</c:v>
                </c:pt>
                <c:pt idx="63661" formatCode="0.00E+00">
                  <c:v>7.17733E-3</c:v>
                </c:pt>
                <c:pt idx="63662" formatCode="0.00E+00">
                  <c:v>7.4222899999999998E-3</c:v>
                </c:pt>
                <c:pt idx="63663" formatCode="0.00E+00">
                  <c:v>7.6634600000000004E-3</c:v>
                </c:pt>
                <c:pt idx="63664" formatCode="0.00E+00">
                  <c:v>7.9006700000000003E-3</c:v>
                </c:pt>
                <c:pt idx="63665" formatCode="0.00E+00">
                  <c:v>8.1337600000000003E-3</c:v>
                </c:pt>
                <c:pt idx="63666" formatCode="0.00E+00">
                  <c:v>8.3625499999999998E-3</c:v>
                </c:pt>
                <c:pt idx="63667" formatCode="0.00E+00">
                  <c:v>8.5868699999999999E-3</c:v>
                </c:pt>
                <c:pt idx="63668" formatCode="0.00E+00">
                  <c:v>8.8065599999999997E-3</c:v>
                </c:pt>
                <c:pt idx="63669" formatCode="0.00E+00">
                  <c:v>9.0214400000000004E-3</c:v>
                </c:pt>
                <c:pt idx="63670" formatCode="0.00E+00">
                  <c:v>9.2313499999999993E-3</c:v>
                </c:pt>
                <c:pt idx="63671" formatCode="0.00E+00">
                  <c:v>9.4361199999999992E-3</c:v>
                </c:pt>
                <c:pt idx="63672" formatCode="0.00E+00">
                  <c:v>9.6355899999999994E-3</c:v>
                </c:pt>
                <c:pt idx="63673" formatCode="0.00E+00">
                  <c:v>9.8295699999999993E-3</c:v>
                </c:pt>
                <c:pt idx="63674">
                  <c:v>1.00179E-2</c:v>
                </c:pt>
                <c:pt idx="63675">
                  <c:v>1.02004E-2</c:v>
                </c:pt>
                <c:pt idx="63676">
                  <c:v>1.0377000000000001E-2</c:v>
                </c:pt>
                <c:pt idx="63677">
                  <c:v>1.05474E-2</c:v>
                </c:pt>
                <c:pt idx="63678">
                  <c:v>1.0711500000000001E-2</c:v>
                </c:pt>
                <c:pt idx="63679">
                  <c:v>1.0869200000000001E-2</c:v>
                </c:pt>
                <c:pt idx="63680">
                  <c:v>1.10203E-2</c:v>
                </c:pt>
                <c:pt idx="63681">
                  <c:v>1.1164500000000001E-2</c:v>
                </c:pt>
                <c:pt idx="63682">
                  <c:v>1.13019E-2</c:v>
                </c:pt>
                <c:pt idx="63683">
                  <c:v>1.14322E-2</c:v>
                </c:pt>
                <c:pt idx="63684">
                  <c:v>1.1555299999999999E-2</c:v>
                </c:pt>
                <c:pt idx="63685">
                  <c:v>1.1671000000000001E-2</c:v>
                </c:pt>
                <c:pt idx="63686">
                  <c:v>1.1779100000000001E-2</c:v>
                </c:pt>
                <c:pt idx="63687">
                  <c:v>1.18797E-2</c:v>
                </c:pt>
                <c:pt idx="63688">
                  <c:v>1.1972500000000001E-2</c:v>
                </c:pt>
                <c:pt idx="63689">
                  <c:v>1.20573E-2</c:v>
                </c:pt>
                <c:pt idx="63690">
                  <c:v>1.21341E-2</c:v>
                </c:pt>
                <c:pt idx="63691">
                  <c:v>1.22028E-2</c:v>
                </c:pt>
                <c:pt idx="63692">
                  <c:v>1.22632E-2</c:v>
                </c:pt>
                <c:pt idx="63693">
                  <c:v>1.23152E-2</c:v>
                </c:pt>
                <c:pt idx="63694">
                  <c:v>1.23587E-2</c:v>
                </c:pt>
                <c:pt idx="63695">
                  <c:v>1.2393599999999999E-2</c:v>
                </c:pt>
                <c:pt idx="63696">
                  <c:v>1.24198E-2</c:v>
                </c:pt>
                <c:pt idx="63697">
                  <c:v>1.2437200000000001E-2</c:v>
                </c:pt>
                <c:pt idx="63698">
                  <c:v>1.2445700000000001E-2</c:v>
                </c:pt>
                <c:pt idx="63699">
                  <c:v>1.2445299999999999E-2</c:v>
                </c:pt>
                <c:pt idx="63700">
                  <c:v>1.24359E-2</c:v>
                </c:pt>
                <c:pt idx="63701">
                  <c:v>1.2417299999999999E-2</c:v>
                </c:pt>
                <c:pt idx="63702">
                  <c:v>1.2389600000000001E-2</c:v>
                </c:pt>
                <c:pt idx="63703">
                  <c:v>1.2352699999999999E-2</c:v>
                </c:pt>
                <c:pt idx="63704">
                  <c:v>1.23065E-2</c:v>
                </c:pt>
                <c:pt idx="63705">
                  <c:v>1.2251099999999999E-2</c:v>
                </c:pt>
                <c:pt idx="63706">
                  <c:v>1.2186300000000001E-2</c:v>
                </c:pt>
                <c:pt idx="63707">
                  <c:v>1.2112100000000001E-2</c:v>
                </c:pt>
                <c:pt idx="63708">
                  <c:v>1.20286E-2</c:v>
                </c:pt>
                <c:pt idx="63709">
                  <c:v>1.19357E-2</c:v>
                </c:pt>
                <c:pt idx="63710">
                  <c:v>1.1833400000000001E-2</c:v>
                </c:pt>
                <c:pt idx="63711">
                  <c:v>1.1721799999999999E-2</c:v>
                </c:pt>
                <c:pt idx="63712">
                  <c:v>1.16007E-2</c:v>
                </c:pt>
                <c:pt idx="63713">
                  <c:v>1.14704E-2</c:v>
                </c:pt>
                <c:pt idx="63714">
                  <c:v>1.1330700000000001E-2</c:v>
                </c:pt>
                <c:pt idx="63715">
                  <c:v>1.11818E-2</c:v>
                </c:pt>
                <c:pt idx="63716">
                  <c:v>1.10236E-2</c:v>
                </c:pt>
                <c:pt idx="63717">
                  <c:v>1.0856299999999999E-2</c:v>
                </c:pt>
                <c:pt idx="63718">
                  <c:v>1.0679900000000001E-2</c:v>
                </c:pt>
                <c:pt idx="63719">
                  <c:v>1.04945E-2</c:v>
                </c:pt>
                <c:pt idx="63720">
                  <c:v>1.03001E-2</c:v>
                </c:pt>
                <c:pt idx="63721">
                  <c:v>1.0096900000000001E-2</c:v>
                </c:pt>
                <c:pt idx="63722" formatCode="0.00E+00">
                  <c:v>9.8849300000000001E-3</c:v>
                </c:pt>
                <c:pt idx="63723" formatCode="0.00E+00">
                  <c:v>9.6643600000000003E-3</c:v>
                </c:pt>
                <c:pt idx="63724" formatCode="0.00E+00">
                  <c:v>9.4352700000000008E-3</c:v>
                </c:pt>
                <c:pt idx="63725" formatCode="0.00E+00">
                  <c:v>9.1978000000000008E-3</c:v>
                </c:pt>
                <c:pt idx="63726" formatCode="0.00E+00">
                  <c:v>8.9520899999999994E-3</c:v>
                </c:pt>
                <c:pt idx="63727" formatCode="0.00E+00">
                  <c:v>8.6982899999999991E-3</c:v>
                </c:pt>
                <c:pt idx="63728" formatCode="0.00E+00">
                  <c:v>8.4365499999999993E-3</c:v>
                </c:pt>
                <c:pt idx="63729" formatCode="0.00E+00">
                  <c:v>8.1670300000000005E-3</c:v>
                </c:pt>
                <c:pt idx="63730" formatCode="0.00E+00">
                  <c:v>7.88991E-3</c:v>
                </c:pt>
                <c:pt idx="63731" formatCode="0.00E+00">
                  <c:v>7.6053800000000001E-3</c:v>
                </c:pt>
                <c:pt idx="63732" formatCode="0.00E+00">
                  <c:v>7.3136199999999998E-3</c:v>
                </c:pt>
                <c:pt idx="63733" formatCode="0.00E+00">
                  <c:v>7.0148299999999997E-3</c:v>
                </c:pt>
                <c:pt idx="63734" formatCode="0.00E+00">
                  <c:v>6.7092200000000001E-3</c:v>
                </c:pt>
                <c:pt idx="63735" formatCode="0.00E+00">
                  <c:v>6.3970099999999998E-3</c:v>
                </c:pt>
                <c:pt idx="63736" formatCode="0.00E+00">
                  <c:v>6.0784200000000002E-3</c:v>
                </c:pt>
                <c:pt idx="63737" formatCode="0.00E+00">
                  <c:v>5.7536799999999997E-3</c:v>
                </c:pt>
                <c:pt idx="63738" formatCode="0.00E+00">
                  <c:v>5.4230399999999996E-3</c:v>
                </c:pt>
                <c:pt idx="63739" formatCode="0.00E+00">
                  <c:v>5.0867400000000002E-3</c:v>
                </c:pt>
                <c:pt idx="63740" formatCode="0.00E+00">
                  <c:v>4.7450399999999998E-3</c:v>
                </c:pt>
                <c:pt idx="63741" formatCode="0.00E+00">
                  <c:v>4.3981999999999997E-3</c:v>
                </c:pt>
                <c:pt idx="63742" formatCode="0.00E+00">
                  <c:v>4.0464899999999998E-3</c:v>
                </c:pt>
                <c:pt idx="63743" formatCode="0.00E+00">
                  <c:v>3.6901899999999999E-3</c:v>
                </c:pt>
                <c:pt idx="63744" formatCode="0.00E+00">
                  <c:v>3.32958E-3</c:v>
                </c:pt>
                <c:pt idx="63745" formatCode="0.00E+00">
                  <c:v>2.9649500000000001E-3</c:v>
                </c:pt>
                <c:pt idx="63746" formatCode="0.00E+00">
                  <c:v>2.5966000000000001E-3</c:v>
                </c:pt>
                <c:pt idx="63747" formatCode="0.00E+00">
                  <c:v>2.2248300000000001E-3</c:v>
                </c:pt>
                <c:pt idx="63748" formatCode="0.00E+00">
                  <c:v>1.8499499999999999E-3</c:v>
                </c:pt>
                <c:pt idx="63749" formatCode="0.00E+00">
                  <c:v>1.47226E-3</c:v>
                </c:pt>
                <c:pt idx="63750" formatCode="0.00E+00">
                  <c:v>1.09209E-3</c:v>
                </c:pt>
                <c:pt idx="63751" formatCode="0.00E+00">
                  <c:v>7.0976800000000005E-4</c:v>
                </c:pt>
                <c:pt idx="63752" formatCode="0.00E+00">
                  <c:v>3.2560800000000002E-4</c:v>
                </c:pt>
                <c:pt idx="63753" formatCode="0.00E+00">
                  <c:v>-6.0053699999999997E-5</c:v>
                </c:pt>
                <c:pt idx="63754" formatCode="0.00E+00">
                  <c:v>-4.4688200000000001E-4</c:v>
                </c:pt>
                <c:pt idx="63755" formatCode="0.00E+00">
                  <c:v>-8.3454000000000004E-4</c:v>
                </c:pt>
                <c:pt idx="63756" formatCode="0.00E+00">
                  <c:v>-1.22269E-3</c:v>
                </c:pt>
                <c:pt idx="63757" formatCode="0.00E+00">
                  <c:v>-1.61097E-3</c:v>
                </c:pt>
                <c:pt idx="63758" formatCode="0.00E+00">
                  <c:v>-1.99906E-3</c:v>
                </c:pt>
                <c:pt idx="63759" formatCode="0.00E+00">
                  <c:v>-2.3865900000000001E-3</c:v>
                </c:pt>
                <c:pt idx="63760" formatCode="0.00E+00">
                  <c:v>-2.7732299999999998E-3</c:v>
                </c:pt>
                <c:pt idx="63761" formatCode="0.00E+00">
                  <c:v>-3.1586100000000001E-3</c:v>
                </c:pt>
                <c:pt idx="63762" formatCode="0.00E+00">
                  <c:v>-3.5423799999999999E-3</c:v>
                </c:pt>
                <c:pt idx="63763" formatCode="0.00E+00">
                  <c:v>-3.9242000000000001E-3</c:v>
                </c:pt>
                <c:pt idx="63764" formatCode="0.00E+00">
                  <c:v>-4.3037099999999997E-3</c:v>
                </c:pt>
                <c:pt idx="63765" formatCode="0.00E+00">
                  <c:v>-4.6805500000000003E-3</c:v>
                </c:pt>
                <c:pt idx="63766" formatCode="0.00E+00">
                  <c:v>-5.0543799999999998E-3</c:v>
                </c:pt>
                <c:pt idx="63767" formatCode="0.00E+00">
                  <c:v>-5.4248500000000002E-3</c:v>
                </c:pt>
                <c:pt idx="63768" formatCode="0.00E+00">
                  <c:v>-5.7916E-3</c:v>
                </c:pt>
                <c:pt idx="63769" formatCode="0.00E+00">
                  <c:v>-6.1542899999999998E-3</c:v>
                </c:pt>
                <c:pt idx="63770" formatCode="0.00E+00">
                  <c:v>-6.5125699999999996E-3</c:v>
                </c:pt>
                <c:pt idx="63771" formatCode="0.00E+00">
                  <c:v>-6.8661E-3</c:v>
                </c:pt>
                <c:pt idx="63772" formatCode="0.00E+00">
                  <c:v>-7.2145500000000001E-3</c:v>
                </c:pt>
                <c:pt idx="63773" formatCode="0.00E+00">
                  <c:v>-7.5575599999999996E-3</c:v>
                </c:pt>
                <c:pt idx="63774" formatCode="0.00E+00">
                  <c:v>-7.8948300000000003E-3</c:v>
                </c:pt>
                <c:pt idx="63775" formatCode="0.00E+00">
                  <c:v>-8.2260000000000007E-3</c:v>
                </c:pt>
                <c:pt idx="63776" formatCode="0.00E+00">
                  <c:v>-8.5507699999999992E-3</c:v>
                </c:pt>
                <c:pt idx="63777" formatCode="0.00E+00">
                  <c:v>-8.8688099999999995E-3</c:v>
                </c:pt>
                <c:pt idx="63778" formatCode="0.00E+00">
                  <c:v>-9.1798100000000001E-3</c:v>
                </c:pt>
                <c:pt idx="63779" formatCode="0.00E+00">
                  <c:v>-9.4834700000000008E-3</c:v>
                </c:pt>
                <c:pt idx="63780" formatCode="0.00E+00">
                  <c:v>-9.7794800000000001E-3</c:v>
                </c:pt>
                <c:pt idx="63781">
                  <c:v>-1.00675E-2</c:v>
                </c:pt>
                <c:pt idx="63782">
                  <c:v>-1.03474E-2</c:v>
                </c:pt>
                <c:pt idx="63783">
                  <c:v>-1.06187E-2</c:v>
                </c:pt>
                <c:pt idx="63784">
                  <c:v>-1.08813E-2</c:v>
                </c:pt>
                <c:pt idx="63785">
                  <c:v>-1.11348E-2</c:v>
                </c:pt>
                <c:pt idx="63786">
                  <c:v>-1.1378900000000001E-2</c:v>
                </c:pt>
                <c:pt idx="63787">
                  <c:v>-1.16136E-2</c:v>
                </c:pt>
                <c:pt idx="63788">
                  <c:v>-1.1838400000000001E-2</c:v>
                </c:pt>
                <c:pt idx="63789">
                  <c:v>-1.2053299999999999E-2</c:v>
                </c:pt>
                <c:pt idx="63790">
                  <c:v>-1.2257799999999999E-2</c:v>
                </c:pt>
                <c:pt idx="63791">
                  <c:v>-1.2452E-2</c:v>
                </c:pt>
                <c:pt idx="63792">
                  <c:v>-1.2635499999999999E-2</c:v>
                </c:pt>
                <c:pt idx="63793">
                  <c:v>-1.2808099999999999E-2</c:v>
                </c:pt>
                <c:pt idx="63794">
                  <c:v>-1.2969700000000001E-2</c:v>
                </c:pt>
                <c:pt idx="63795">
                  <c:v>-1.3120100000000001E-2</c:v>
                </c:pt>
                <c:pt idx="63796">
                  <c:v>-1.32592E-2</c:v>
                </c:pt>
                <c:pt idx="63797">
                  <c:v>-1.3386800000000001E-2</c:v>
                </c:pt>
                <c:pt idx="63798">
                  <c:v>-1.3502699999999999E-2</c:v>
                </c:pt>
                <c:pt idx="63799">
                  <c:v>-1.36069E-2</c:v>
                </c:pt>
                <c:pt idx="63800">
                  <c:v>-1.36992E-2</c:v>
                </c:pt>
                <c:pt idx="63801">
                  <c:v>-1.37795E-2</c:v>
                </c:pt>
                <c:pt idx="63802">
                  <c:v>-1.38478E-2</c:v>
                </c:pt>
                <c:pt idx="63803">
                  <c:v>-1.39039E-2</c:v>
                </c:pt>
                <c:pt idx="63804">
                  <c:v>-1.39478E-2</c:v>
                </c:pt>
                <c:pt idx="63805">
                  <c:v>-1.3979500000000001E-2</c:v>
                </c:pt>
                <c:pt idx="63806">
                  <c:v>-1.39989E-2</c:v>
                </c:pt>
                <c:pt idx="63807">
                  <c:v>-1.40059E-2</c:v>
                </c:pt>
                <c:pt idx="63808">
                  <c:v>-1.40007E-2</c:v>
                </c:pt>
                <c:pt idx="63809">
                  <c:v>-1.39831E-2</c:v>
                </c:pt>
                <c:pt idx="63810">
                  <c:v>-1.3953200000000001E-2</c:v>
                </c:pt>
                <c:pt idx="63811">
                  <c:v>-1.39109E-2</c:v>
                </c:pt>
                <c:pt idx="63812">
                  <c:v>-1.3856500000000001E-2</c:v>
                </c:pt>
                <c:pt idx="63813">
                  <c:v>-1.37898E-2</c:v>
                </c:pt>
                <c:pt idx="63814">
                  <c:v>-1.37109E-2</c:v>
                </c:pt>
                <c:pt idx="63815">
                  <c:v>-1.362E-2</c:v>
                </c:pt>
                <c:pt idx="63816">
                  <c:v>-1.3517100000000001E-2</c:v>
                </c:pt>
                <c:pt idx="63817">
                  <c:v>-1.3402300000000001E-2</c:v>
                </c:pt>
                <c:pt idx="63818">
                  <c:v>-1.32757E-2</c:v>
                </c:pt>
                <c:pt idx="63819">
                  <c:v>-1.31374E-2</c:v>
                </c:pt>
                <c:pt idx="63820">
                  <c:v>-1.29877E-2</c:v>
                </c:pt>
                <c:pt idx="63821">
                  <c:v>-1.2826499999999999E-2</c:v>
                </c:pt>
                <c:pt idx="63822">
                  <c:v>-1.26541E-2</c:v>
                </c:pt>
                <c:pt idx="63823">
                  <c:v>-1.2470699999999999E-2</c:v>
                </c:pt>
                <c:pt idx="63824">
                  <c:v>-1.2276499999999999E-2</c:v>
                </c:pt>
                <c:pt idx="63825">
                  <c:v>-1.2071500000000001E-2</c:v>
                </c:pt>
                <c:pt idx="63826">
                  <c:v>-1.18561E-2</c:v>
                </c:pt>
                <c:pt idx="63827">
                  <c:v>-1.1630400000000001E-2</c:v>
                </c:pt>
                <c:pt idx="63828">
                  <c:v>-1.1394700000000001E-2</c:v>
                </c:pt>
                <c:pt idx="63829">
                  <c:v>-1.11492E-2</c:v>
                </c:pt>
                <c:pt idx="63830">
                  <c:v>-1.08942E-2</c:v>
                </c:pt>
                <c:pt idx="63831">
                  <c:v>-1.06298E-2</c:v>
                </c:pt>
                <c:pt idx="63832">
                  <c:v>-1.03564E-2</c:v>
                </c:pt>
                <c:pt idx="63833">
                  <c:v>-1.00743E-2</c:v>
                </c:pt>
                <c:pt idx="63834" formatCode="0.00E+00">
                  <c:v>-9.7836599999999996E-3</c:v>
                </c:pt>
                <c:pt idx="63835" formatCode="0.00E+00">
                  <c:v>-9.4848499999999995E-3</c:v>
                </c:pt>
                <c:pt idx="63836" formatCode="0.00E+00">
                  <c:v>-9.1781399999999996E-3</c:v>
                </c:pt>
                <c:pt idx="63837" formatCode="0.00E+00">
                  <c:v>-8.8638399999999996E-3</c:v>
                </c:pt>
                <c:pt idx="63838" formatCode="0.00E+00">
                  <c:v>-8.5422699999999994E-3</c:v>
                </c:pt>
                <c:pt idx="63839" formatCode="0.00E+00">
                  <c:v>-8.2137400000000006E-3</c:v>
                </c:pt>
                <c:pt idx="63840" formatCode="0.00E+00">
                  <c:v>-7.8785799999999996E-3</c:v>
                </c:pt>
                <c:pt idx="63841" formatCode="0.00E+00">
                  <c:v>-7.5371199999999996E-3</c:v>
                </c:pt>
                <c:pt idx="63842" formatCode="0.00E+00">
                  <c:v>-7.1897000000000003E-3</c:v>
                </c:pt>
                <c:pt idx="63843" formatCode="0.00E+00">
                  <c:v>-6.8366599999999996E-3</c:v>
                </c:pt>
                <c:pt idx="63844" formatCode="0.00E+00">
                  <c:v>-6.4783499999999999E-3</c:v>
                </c:pt>
                <c:pt idx="63845" formatCode="0.00E+00">
                  <c:v>-6.1151299999999999E-3</c:v>
                </c:pt>
                <c:pt idx="63846" formatCode="0.00E+00">
                  <c:v>-5.7473400000000001E-3</c:v>
                </c:pt>
                <c:pt idx="63847" formatCode="0.00E+00">
                  <c:v>-5.3753500000000001E-3</c:v>
                </c:pt>
                <c:pt idx="63848" formatCode="0.00E+00">
                  <c:v>-4.9995300000000003E-3</c:v>
                </c:pt>
                <c:pt idx="63849" formatCode="0.00E+00">
                  <c:v>-4.6202400000000003E-3</c:v>
                </c:pt>
                <c:pt idx="63850" formatCode="0.00E+00">
                  <c:v>-4.2378499999999996E-3</c:v>
                </c:pt>
                <c:pt idx="63851" formatCode="0.00E+00">
                  <c:v>-3.85273E-3</c:v>
                </c:pt>
                <c:pt idx="63852" formatCode="0.00E+00">
                  <c:v>-3.46526E-3</c:v>
                </c:pt>
                <c:pt idx="63853" formatCode="0.00E+00">
                  <c:v>-3.07581E-3</c:v>
                </c:pt>
                <c:pt idx="63854" formatCode="0.00E+00">
                  <c:v>-2.6847500000000001E-3</c:v>
                </c:pt>
                <c:pt idx="63855" formatCode="0.00E+00">
                  <c:v>-2.2924600000000001E-3</c:v>
                </c:pt>
                <c:pt idx="63856" formatCode="0.00E+00">
                  <c:v>-1.8993199999999999E-3</c:v>
                </c:pt>
                <c:pt idx="63857" formatCode="0.00E+00">
                  <c:v>-1.5056900000000001E-3</c:v>
                </c:pt>
                <c:pt idx="63858" formatCode="0.00E+00">
                  <c:v>-1.1119700000000001E-3</c:v>
                </c:pt>
                <c:pt idx="63859" formatCode="0.00E+00">
                  <c:v>-7.1850400000000002E-4</c:v>
                </c:pt>
                <c:pt idx="63860" formatCode="0.00E+00">
                  <c:v>-3.2568000000000001E-4</c:v>
                </c:pt>
                <c:pt idx="63861" formatCode="0.00E+00">
                  <c:v>6.6136499999999999E-5</c:v>
                </c:pt>
                <c:pt idx="63862" formatCode="0.00E+00">
                  <c:v>4.5658E-4</c:v>
                </c:pt>
                <c:pt idx="63863" formatCode="0.00E+00">
                  <c:v>8.4528800000000003E-4</c:v>
                </c:pt>
                <c:pt idx="63864" formatCode="0.00E+00">
                  <c:v>1.2319E-3</c:v>
                </c:pt>
                <c:pt idx="63865" formatCode="0.00E+00">
                  <c:v>1.6160599999999999E-3</c:v>
                </c:pt>
                <c:pt idx="63866" formatCode="0.00E+00">
                  <c:v>1.9974200000000002E-3</c:v>
                </c:pt>
                <c:pt idx="63867" formatCode="0.00E+00">
                  <c:v>2.3756200000000002E-3</c:v>
                </c:pt>
                <c:pt idx="63868" formatCode="0.00E+00">
                  <c:v>2.75033E-3</c:v>
                </c:pt>
                <c:pt idx="63869" formatCode="0.00E+00">
                  <c:v>3.1212100000000001E-3</c:v>
                </c:pt>
                <c:pt idx="63870" formatCode="0.00E+00">
                  <c:v>3.4879300000000002E-3</c:v>
                </c:pt>
                <c:pt idx="63871" formatCode="0.00E+00">
                  <c:v>3.85016E-3</c:v>
                </c:pt>
                <c:pt idx="63872" formatCode="0.00E+00">
                  <c:v>4.2075799999999998E-3</c:v>
                </c:pt>
                <c:pt idx="63873" formatCode="0.00E+00">
                  <c:v>4.5598899999999996E-3</c:v>
                </c:pt>
                <c:pt idx="63874" formatCode="0.00E+00">
                  <c:v>4.9067700000000004E-3</c:v>
                </c:pt>
                <c:pt idx="63875" formatCode="0.00E+00">
                  <c:v>5.2479199999999997E-3</c:v>
                </c:pt>
                <c:pt idx="63876" formatCode="0.00E+00">
                  <c:v>5.5830599999999999E-3</c:v>
                </c:pt>
                <c:pt idx="63877" formatCode="0.00E+00">
                  <c:v>5.9119000000000003E-3</c:v>
                </c:pt>
                <c:pt idx="63878" formatCode="0.00E+00">
                  <c:v>6.2341699999999998E-3</c:v>
                </c:pt>
                <c:pt idx="63879" formatCode="0.00E+00">
                  <c:v>6.5496E-3</c:v>
                </c:pt>
                <c:pt idx="63880" formatCode="0.00E+00">
                  <c:v>6.8579299999999999E-3</c:v>
                </c:pt>
                <c:pt idx="63881" formatCode="0.00E+00">
                  <c:v>7.1589100000000001E-3</c:v>
                </c:pt>
                <c:pt idx="63882" formatCode="0.00E+00">
                  <c:v>7.4523100000000002E-3</c:v>
                </c:pt>
                <c:pt idx="63883" formatCode="0.00E+00">
                  <c:v>7.7378899999999999E-3</c:v>
                </c:pt>
                <c:pt idx="63884" formatCode="0.00E+00">
                  <c:v>8.0154300000000005E-3</c:v>
                </c:pt>
                <c:pt idx="63885" formatCode="0.00E+00">
                  <c:v>8.2847300000000006E-3</c:v>
                </c:pt>
                <c:pt idx="63886" formatCode="0.00E+00">
                  <c:v>8.5455700000000006E-3</c:v>
                </c:pt>
                <c:pt idx="63887" formatCode="0.00E+00">
                  <c:v>8.79776E-3</c:v>
                </c:pt>
                <c:pt idx="63888" formatCode="0.00E+00">
                  <c:v>9.0411399999999996E-3</c:v>
                </c:pt>
                <c:pt idx="63889" formatCode="0.00E+00">
                  <c:v>9.2755100000000007E-3</c:v>
                </c:pt>
                <c:pt idx="63890" formatCode="0.00E+00">
                  <c:v>9.5007300000000006E-3</c:v>
                </c:pt>
                <c:pt idx="63891" formatCode="0.00E+00">
                  <c:v>9.7166400000000003E-3</c:v>
                </c:pt>
                <c:pt idx="63892" formatCode="0.00E+00">
                  <c:v>9.9231000000000007E-3</c:v>
                </c:pt>
                <c:pt idx="63893">
                  <c:v>1.0120000000000001E-2</c:v>
                </c:pt>
                <c:pt idx="63894">
                  <c:v>1.0307200000000001E-2</c:v>
                </c:pt>
                <c:pt idx="63895">
                  <c:v>1.04846E-2</c:v>
                </c:pt>
                <c:pt idx="63896">
                  <c:v>1.0652E-2</c:v>
                </c:pt>
                <c:pt idx="63897">
                  <c:v>1.08095E-2</c:v>
                </c:pt>
                <c:pt idx="63898">
                  <c:v>1.0957E-2</c:v>
                </c:pt>
                <c:pt idx="63899">
                  <c:v>1.10943E-2</c:v>
                </c:pt>
                <c:pt idx="63900">
                  <c:v>1.1221399999999999E-2</c:v>
                </c:pt>
                <c:pt idx="63901">
                  <c:v>1.1338300000000001E-2</c:v>
                </c:pt>
                <c:pt idx="63902">
                  <c:v>1.1445E-2</c:v>
                </c:pt>
                <c:pt idx="63903">
                  <c:v>1.1541300000000001E-2</c:v>
                </c:pt>
                <c:pt idx="63904">
                  <c:v>1.16274E-2</c:v>
                </c:pt>
                <c:pt idx="63905">
                  <c:v>1.17032E-2</c:v>
                </c:pt>
                <c:pt idx="63906">
                  <c:v>1.17687E-2</c:v>
                </c:pt>
                <c:pt idx="63907">
                  <c:v>1.1823999999999999E-2</c:v>
                </c:pt>
                <c:pt idx="63908">
                  <c:v>1.1868999999999999E-2</c:v>
                </c:pt>
                <c:pt idx="63909">
                  <c:v>1.1903800000000001E-2</c:v>
                </c:pt>
                <c:pt idx="63910">
                  <c:v>1.19285E-2</c:v>
                </c:pt>
                <c:pt idx="63911">
                  <c:v>1.19431E-2</c:v>
                </c:pt>
                <c:pt idx="63912">
                  <c:v>1.19477E-2</c:v>
                </c:pt>
                <c:pt idx="63913">
                  <c:v>1.1942299999999999E-2</c:v>
                </c:pt>
                <c:pt idx="63914">
                  <c:v>1.19271E-2</c:v>
                </c:pt>
                <c:pt idx="63915">
                  <c:v>1.19022E-2</c:v>
                </c:pt>
                <c:pt idx="63916">
                  <c:v>1.1867600000000001E-2</c:v>
                </c:pt>
                <c:pt idx="63917">
                  <c:v>1.18234E-2</c:v>
                </c:pt>
                <c:pt idx="63918">
                  <c:v>1.17699E-2</c:v>
                </c:pt>
                <c:pt idx="63919">
                  <c:v>1.1707E-2</c:v>
                </c:pt>
                <c:pt idx="63920">
                  <c:v>1.1635E-2</c:v>
                </c:pt>
                <c:pt idx="63921">
                  <c:v>1.1554099999999999E-2</c:v>
                </c:pt>
                <c:pt idx="63922">
                  <c:v>1.1464200000000001E-2</c:v>
                </c:pt>
                <c:pt idx="63923">
                  <c:v>1.1365699999999999E-2</c:v>
                </c:pt>
                <c:pt idx="63924">
                  <c:v>1.1258600000000001E-2</c:v>
                </c:pt>
                <c:pt idx="63925">
                  <c:v>1.1143200000000001E-2</c:v>
                </c:pt>
                <c:pt idx="63926">
                  <c:v>1.1019599999999999E-2</c:v>
                </c:pt>
                <c:pt idx="63927">
                  <c:v>1.0888E-2</c:v>
                </c:pt>
                <c:pt idx="63928">
                  <c:v>1.0748600000000001E-2</c:v>
                </c:pt>
                <c:pt idx="63929">
                  <c:v>1.06015E-2</c:v>
                </c:pt>
                <c:pt idx="63930">
                  <c:v>1.0447100000000001E-2</c:v>
                </c:pt>
                <c:pt idx="63931">
                  <c:v>1.02855E-2</c:v>
                </c:pt>
                <c:pt idx="63932">
                  <c:v>1.01169E-2</c:v>
                </c:pt>
                <c:pt idx="63933" formatCode="0.00E+00">
                  <c:v>9.9414599999999992E-3</c:v>
                </c:pt>
                <c:pt idx="63934" formatCode="0.00E+00">
                  <c:v>9.7594899999999991E-3</c:v>
                </c:pt>
                <c:pt idx="63935" formatCode="0.00E+00">
                  <c:v>9.5711700000000004E-3</c:v>
                </c:pt>
                <c:pt idx="63936" formatCode="0.00E+00">
                  <c:v>9.3767199999999998E-3</c:v>
                </c:pt>
                <c:pt idx="63937" formatCode="0.00E+00">
                  <c:v>9.1763799999999996E-3</c:v>
                </c:pt>
                <c:pt idx="63938" formatCode="0.00E+00">
                  <c:v>8.9703700000000001E-3</c:v>
                </c:pt>
                <c:pt idx="63939" formatCode="0.00E+00">
                  <c:v>8.7589199999999999E-3</c:v>
                </c:pt>
                <c:pt idx="63940" formatCode="0.00E+00">
                  <c:v>8.5422699999999994E-3</c:v>
                </c:pt>
                <c:pt idx="63941" formatCode="0.00E+00">
                  <c:v>8.3206500000000006E-3</c:v>
                </c:pt>
                <c:pt idx="63942" formatCode="0.00E+00">
                  <c:v>8.0943100000000004E-3</c:v>
                </c:pt>
                <c:pt idx="63943" formatCode="0.00E+00">
                  <c:v>7.8634599999999992E-3</c:v>
                </c:pt>
                <c:pt idx="63944" formatCode="0.00E+00">
                  <c:v>7.6283599999999998E-3</c:v>
                </c:pt>
                <c:pt idx="63945" formatCode="0.00E+00">
                  <c:v>7.38925E-3</c:v>
                </c:pt>
                <c:pt idx="63946" formatCode="0.00E+00">
                  <c:v>7.1463500000000001E-3</c:v>
                </c:pt>
                <c:pt idx="63947" formatCode="0.00E+00">
                  <c:v>6.8999200000000004E-3</c:v>
                </c:pt>
                <c:pt idx="63948" formatCode="0.00E+00">
                  <c:v>6.6501900000000003E-3</c:v>
                </c:pt>
                <c:pt idx="63949" formatCode="0.00E+00">
                  <c:v>6.3973900000000002E-3</c:v>
                </c:pt>
                <c:pt idx="63950" formatCode="0.00E+00">
                  <c:v>6.1417800000000003E-3</c:v>
                </c:pt>
                <c:pt idx="63951" formatCode="0.00E+00">
                  <c:v>5.8835700000000003E-3</c:v>
                </c:pt>
                <c:pt idx="63952" formatCode="0.00E+00">
                  <c:v>5.6230200000000003E-3</c:v>
                </c:pt>
                <c:pt idx="63953" formatCode="0.00E+00">
                  <c:v>5.3603399999999999E-3</c:v>
                </c:pt>
                <c:pt idx="63954" formatCode="0.00E+00">
                  <c:v>5.0957800000000003E-3</c:v>
                </c:pt>
                <c:pt idx="63955" formatCode="0.00E+00">
                  <c:v>4.8295600000000001E-3</c:v>
                </c:pt>
                <c:pt idx="63956" formatCode="0.00E+00">
                  <c:v>4.5619099999999997E-3</c:v>
                </c:pt>
                <c:pt idx="63957" formatCode="0.00E+00">
                  <c:v>4.2930599999999996E-3</c:v>
                </c:pt>
                <c:pt idx="63958" formatCode="0.00E+00">
                  <c:v>4.0232200000000001E-3</c:v>
                </c:pt>
                <c:pt idx="63959" formatCode="0.00E+00">
                  <c:v>3.7526299999999999E-3</c:v>
                </c:pt>
                <c:pt idx="63960" formatCode="0.00E+00">
                  <c:v>3.4814899999999998E-3</c:v>
                </c:pt>
                <c:pt idx="63961" formatCode="0.00E+00">
                  <c:v>3.2100100000000001E-3</c:v>
                </c:pt>
                <c:pt idx="63962" formatCode="0.00E+00">
                  <c:v>2.9384200000000002E-3</c:v>
                </c:pt>
                <c:pt idx="63963" formatCode="0.00E+00">
                  <c:v>2.6669100000000002E-3</c:v>
                </c:pt>
                <c:pt idx="63964" formatCode="0.00E+00">
                  <c:v>2.3956899999999998E-3</c:v>
                </c:pt>
                <c:pt idx="63965" formatCode="0.00E+00">
                  <c:v>2.12496E-3</c:v>
                </c:pt>
                <c:pt idx="63966" formatCode="0.00E+00">
                  <c:v>1.85491E-3</c:v>
                </c:pt>
                <c:pt idx="63967" formatCode="0.00E+00">
                  <c:v>1.58573E-3</c:v>
                </c:pt>
                <c:pt idx="63968" formatCode="0.00E+00">
                  <c:v>1.31762E-3</c:v>
                </c:pt>
                <c:pt idx="63969" formatCode="0.00E+00">
                  <c:v>1.0507400000000001E-3</c:v>
                </c:pt>
                <c:pt idx="63970" formatCode="0.00E+00">
                  <c:v>7.8529200000000004E-4</c:v>
                </c:pt>
                <c:pt idx="63971" formatCode="0.00E+00">
                  <c:v>5.21435E-4</c:v>
                </c:pt>
                <c:pt idx="63972" formatCode="0.00E+00">
                  <c:v>2.5934299999999999E-4</c:v>
                </c:pt>
                <c:pt idx="63973" formatCode="0.00E+00">
                  <c:v>-8.2159800000000005E-7</c:v>
                </c:pt>
                <c:pt idx="63974" formatCode="0.00E+00">
                  <c:v>-2.5889799999999997E-4</c:v>
                </c:pt>
                <c:pt idx="63975" formatCode="0.00E+00">
                  <c:v>-5.1473100000000004E-4</c:v>
                </c:pt>
                <c:pt idx="63976" formatCode="0.00E+00">
                  <c:v>-7.6816999999999999E-4</c:v>
                </c:pt>
                <c:pt idx="63977" formatCode="0.00E+00">
                  <c:v>-1.01907E-3</c:v>
                </c:pt>
                <c:pt idx="63978" formatCode="0.00E+00">
                  <c:v>-1.2672899999999999E-3</c:v>
                </c:pt>
                <c:pt idx="63979" formatCode="0.00E+00">
                  <c:v>-1.5127000000000001E-3</c:v>
                </c:pt>
                <c:pt idx="63980" formatCode="0.00E+00">
                  <c:v>-1.7551699999999999E-3</c:v>
                </c:pt>
                <c:pt idx="63981" formatCode="0.00E+00">
                  <c:v>-1.9945599999999998E-3</c:v>
                </c:pt>
                <c:pt idx="63982" formatCode="0.00E+00">
                  <c:v>-2.23076E-3</c:v>
                </c:pt>
                <c:pt idx="63983" formatCode="0.00E+00">
                  <c:v>-2.46365E-3</c:v>
                </c:pt>
                <c:pt idx="63984" formatCode="0.00E+00">
                  <c:v>-2.6931300000000002E-3</c:v>
                </c:pt>
                <c:pt idx="63985" formatCode="0.00E+00">
                  <c:v>-2.9190800000000001E-3</c:v>
                </c:pt>
                <c:pt idx="63986" formatCode="0.00E+00">
                  <c:v>-3.1413999999999999E-3</c:v>
                </c:pt>
                <c:pt idx="63987" formatCode="0.00E+00">
                  <c:v>-3.3600100000000001E-3</c:v>
                </c:pt>
                <c:pt idx="63988" formatCode="0.00E+00">
                  <c:v>-3.57479E-3</c:v>
                </c:pt>
                <c:pt idx="63989" formatCode="0.00E+00">
                  <c:v>-3.78568E-3</c:v>
                </c:pt>
                <c:pt idx="63990" formatCode="0.00E+00">
                  <c:v>-3.9925799999999999E-3</c:v>
                </c:pt>
                <c:pt idx="63991" formatCode="0.00E+00">
                  <c:v>-4.1954200000000001E-3</c:v>
                </c:pt>
                <c:pt idx="63992" formatCode="0.00E+00">
                  <c:v>-4.3941199999999996E-3</c:v>
                </c:pt>
                <c:pt idx="63993" formatCode="0.00E+00">
                  <c:v>-4.5886199999999999E-3</c:v>
                </c:pt>
                <c:pt idx="63994" formatCode="0.00E+00">
                  <c:v>-4.7788400000000003E-3</c:v>
                </c:pt>
                <c:pt idx="63995" formatCode="0.00E+00">
                  <c:v>-4.9647399999999996E-3</c:v>
                </c:pt>
                <c:pt idx="63996" formatCode="0.00E+00">
                  <c:v>-5.1462399999999998E-3</c:v>
                </c:pt>
                <c:pt idx="63997" formatCode="0.00E+00">
                  <c:v>-5.3233000000000004E-3</c:v>
                </c:pt>
                <c:pt idx="63998" formatCode="0.00E+00">
                  <c:v>-5.4958799999999999E-3</c:v>
                </c:pt>
                <c:pt idx="63999" formatCode="0.00E+00">
                  <c:v>-5.6639200000000002E-3</c:v>
                </c:pt>
                <c:pt idx="64000" formatCode="0.00E+00">
                  <c:v>-5.8273800000000001E-3</c:v>
                </c:pt>
                <c:pt idx="64001" formatCode="0.00E+00">
                  <c:v>-5.9862200000000004E-3</c:v>
                </c:pt>
                <c:pt idx="64002" formatCode="0.00E+00">
                  <c:v>-6.1404199999999997E-3</c:v>
                </c:pt>
                <c:pt idx="64003" formatCode="0.00E+00">
                  <c:v>-6.28993E-3</c:v>
                </c:pt>
                <c:pt idx="64004" formatCode="0.00E+00">
                  <c:v>-6.4347400000000004E-3</c:v>
                </c:pt>
                <c:pt idx="64005" formatCode="0.00E+00">
                  <c:v>-6.5748200000000003E-3</c:v>
                </c:pt>
                <c:pt idx="64006" formatCode="0.00E+00">
                  <c:v>-6.7101399999999999E-3</c:v>
                </c:pt>
                <c:pt idx="64007" formatCode="0.00E+00">
                  <c:v>-6.84068E-3</c:v>
                </c:pt>
                <c:pt idx="64008" formatCode="0.00E+00">
                  <c:v>-6.96644E-3</c:v>
                </c:pt>
                <c:pt idx="64009" formatCode="0.00E+00">
                  <c:v>-7.0873899999999998E-3</c:v>
                </c:pt>
                <c:pt idx="64010" formatCode="0.00E+00">
                  <c:v>-7.2035299999999997E-3</c:v>
                </c:pt>
                <c:pt idx="64011" formatCode="0.00E+00">
                  <c:v>-7.3148500000000003E-3</c:v>
                </c:pt>
                <c:pt idx="64012" formatCode="0.00E+00">
                  <c:v>-7.4213300000000003E-3</c:v>
                </c:pt>
                <c:pt idx="64013" formatCode="0.00E+00">
                  <c:v>-7.5229800000000003E-3</c:v>
                </c:pt>
                <c:pt idx="64014" formatCode="0.00E+00">
                  <c:v>-7.6197900000000004E-3</c:v>
                </c:pt>
                <c:pt idx="64015" formatCode="0.00E+00">
                  <c:v>-7.7117699999999997E-3</c:v>
                </c:pt>
                <c:pt idx="64016" formatCode="0.00E+00">
                  <c:v>-7.79891E-3</c:v>
                </c:pt>
                <c:pt idx="64017" formatCode="0.00E+00">
                  <c:v>-7.8812099999999996E-3</c:v>
                </c:pt>
                <c:pt idx="64018" formatCode="0.00E+00">
                  <c:v>-7.9586899999999992E-3</c:v>
                </c:pt>
                <c:pt idx="64019" formatCode="0.00E+00">
                  <c:v>-8.0313499999999996E-3</c:v>
                </c:pt>
                <c:pt idx="64020" formatCode="0.00E+00">
                  <c:v>-8.0991799999999992E-3</c:v>
                </c:pt>
                <c:pt idx="64021" formatCode="0.00E+00">
                  <c:v>-8.1622199999999995E-3</c:v>
                </c:pt>
                <c:pt idx="64022" formatCode="0.00E+00">
                  <c:v>-8.2204500000000007E-3</c:v>
                </c:pt>
                <c:pt idx="64023" formatCode="0.00E+00">
                  <c:v>-8.2739000000000007E-3</c:v>
                </c:pt>
                <c:pt idx="64024" formatCode="0.00E+00">
                  <c:v>-8.3225699999999996E-3</c:v>
                </c:pt>
                <c:pt idx="64025" formatCode="0.00E+00">
                  <c:v>-8.3664800000000008E-3</c:v>
                </c:pt>
                <c:pt idx="64026" formatCode="0.00E+00">
                  <c:v>-8.4056400000000007E-3</c:v>
                </c:pt>
                <c:pt idx="64027" formatCode="0.00E+00">
                  <c:v>-8.4400599999999992E-3</c:v>
                </c:pt>
                <c:pt idx="64028" formatCode="0.00E+00">
                  <c:v>-8.4697699999999997E-3</c:v>
                </c:pt>
                <c:pt idx="64029" formatCode="0.00E+00">
                  <c:v>-8.4947600000000005E-3</c:v>
                </c:pt>
                <c:pt idx="64030" formatCode="0.00E+00">
                  <c:v>-8.5150699999999996E-3</c:v>
                </c:pt>
                <c:pt idx="64031" formatCode="0.00E+00">
                  <c:v>-8.5307000000000004E-3</c:v>
                </c:pt>
                <c:pt idx="64032" formatCode="0.00E+00">
                  <c:v>-8.5416799999999994E-3</c:v>
                </c:pt>
                <c:pt idx="64033" formatCode="0.00E+00">
                  <c:v>-8.5480199999999999E-3</c:v>
                </c:pt>
                <c:pt idx="64034" formatCode="0.00E+00">
                  <c:v>-8.5497300000000002E-3</c:v>
                </c:pt>
                <c:pt idx="64035" formatCode="0.00E+00">
                  <c:v>-8.5468300000000001E-3</c:v>
                </c:pt>
                <c:pt idx="64036" formatCode="0.00E+00">
                  <c:v>-8.5393499999999994E-3</c:v>
                </c:pt>
                <c:pt idx="64037" formatCode="0.00E+00">
                  <c:v>-8.5272999999999998E-3</c:v>
                </c:pt>
                <c:pt idx="64038" formatCode="0.00E+00">
                  <c:v>-8.5106899999999996E-3</c:v>
                </c:pt>
                <c:pt idx="64039" formatCode="0.00E+00">
                  <c:v>-8.4895500000000002E-3</c:v>
                </c:pt>
                <c:pt idx="64040" formatCode="0.00E+00">
                  <c:v>-8.4638999999999999E-3</c:v>
                </c:pt>
                <c:pt idx="64041" formatCode="0.00E+00">
                  <c:v>-8.4337500000000003E-3</c:v>
                </c:pt>
                <c:pt idx="64042" formatCode="0.00E+00">
                  <c:v>-8.3991199999999995E-3</c:v>
                </c:pt>
                <c:pt idx="64043" formatCode="0.00E+00">
                  <c:v>-8.3600299999999992E-3</c:v>
                </c:pt>
                <c:pt idx="64044" formatCode="0.00E+00">
                  <c:v>-8.3164999999999992E-3</c:v>
                </c:pt>
                <c:pt idx="64045" formatCode="0.00E+00">
                  <c:v>-8.2685499999999995E-3</c:v>
                </c:pt>
                <c:pt idx="64046" formatCode="0.00E+00">
                  <c:v>-8.2161999999999999E-3</c:v>
                </c:pt>
                <c:pt idx="64047" formatCode="0.00E+00">
                  <c:v>-8.1594700000000003E-3</c:v>
                </c:pt>
                <c:pt idx="64048" formatCode="0.00E+00">
                  <c:v>-8.0983800000000005E-3</c:v>
                </c:pt>
                <c:pt idx="64049" formatCode="0.00E+00">
                  <c:v>-8.0329600000000004E-3</c:v>
                </c:pt>
                <c:pt idx="64050" formatCode="0.00E+00">
                  <c:v>-7.9632100000000001E-3</c:v>
                </c:pt>
                <c:pt idx="64051" formatCode="0.00E+00">
                  <c:v>-7.8891599999999992E-3</c:v>
                </c:pt>
                <c:pt idx="64052" formatCode="0.00E+00">
                  <c:v>-7.8108400000000003E-3</c:v>
                </c:pt>
                <c:pt idx="64053" formatCode="0.00E+00">
                  <c:v>-7.7282699999999998E-3</c:v>
                </c:pt>
                <c:pt idx="64054" formatCode="0.00E+00">
                  <c:v>-7.64147E-3</c:v>
                </c:pt>
                <c:pt idx="64055" formatCode="0.00E+00">
                  <c:v>-7.5504600000000002E-3</c:v>
                </c:pt>
                <c:pt idx="64056" formatCode="0.00E+00">
                  <c:v>-7.45527E-3</c:v>
                </c:pt>
                <c:pt idx="64057" formatCode="0.00E+00">
                  <c:v>-7.3559300000000001E-3</c:v>
                </c:pt>
                <c:pt idx="64058" formatCode="0.00E+00">
                  <c:v>-7.2524599999999996E-3</c:v>
                </c:pt>
                <c:pt idx="64059" formatCode="0.00E+00">
                  <c:v>-7.1448900000000001E-3</c:v>
                </c:pt>
                <c:pt idx="64060" formatCode="0.00E+00">
                  <c:v>-7.0332399999999996E-3</c:v>
                </c:pt>
                <c:pt idx="64061" formatCode="0.00E+00">
                  <c:v>-6.9175499999999997E-3</c:v>
                </c:pt>
                <c:pt idx="64062" formatCode="0.00E+00">
                  <c:v>-6.7978400000000003E-3</c:v>
                </c:pt>
                <c:pt idx="64063" formatCode="0.00E+00">
                  <c:v>-6.6741600000000002E-3</c:v>
                </c:pt>
                <c:pt idx="64064" formatCode="0.00E+00">
                  <c:v>-6.5465300000000001E-3</c:v>
                </c:pt>
                <c:pt idx="64065" formatCode="0.00E+00">
                  <c:v>-6.4149799999999998E-3</c:v>
                </c:pt>
                <c:pt idx="64066" formatCode="0.00E+00">
                  <c:v>-6.2795699999999999E-3</c:v>
                </c:pt>
                <c:pt idx="64067" formatCode="0.00E+00">
                  <c:v>-6.1403100000000004E-3</c:v>
                </c:pt>
                <c:pt idx="64068" formatCode="0.00E+00">
                  <c:v>-5.9972599999999999E-3</c:v>
                </c:pt>
                <c:pt idx="64069" formatCode="0.00E+00">
                  <c:v>-5.8504500000000001E-3</c:v>
                </c:pt>
                <c:pt idx="64070" formatCode="0.00E+00">
                  <c:v>-5.6999299999999998E-3</c:v>
                </c:pt>
                <c:pt idx="64071" formatCode="0.00E+00">
                  <c:v>-5.5457400000000004E-3</c:v>
                </c:pt>
                <c:pt idx="64072" formatCode="0.00E+00">
                  <c:v>-5.3879399999999999E-3</c:v>
                </c:pt>
                <c:pt idx="64073" formatCode="0.00E+00">
                  <c:v>-5.2265799999999998E-3</c:v>
                </c:pt>
                <c:pt idx="64074" formatCode="0.00E+00">
                  <c:v>-5.0616999999999997E-3</c:v>
                </c:pt>
                <c:pt idx="64075" formatCode="0.00E+00">
                  <c:v>-4.8933600000000002E-3</c:v>
                </c:pt>
                <c:pt idx="64076" formatCode="0.00E+00">
                  <c:v>-4.7216200000000002E-3</c:v>
                </c:pt>
                <c:pt idx="64077" formatCode="0.00E+00">
                  <c:v>-4.5465499999999999E-3</c:v>
                </c:pt>
                <c:pt idx="64078" formatCode="0.00E+00">
                  <c:v>-4.3681900000000001E-3</c:v>
                </c:pt>
                <c:pt idx="64079" formatCode="0.00E+00">
                  <c:v>-4.1866300000000002E-3</c:v>
                </c:pt>
                <c:pt idx="64080" formatCode="0.00E+00">
                  <c:v>-4.00192E-3</c:v>
                </c:pt>
                <c:pt idx="64081" formatCode="0.00E+00">
                  <c:v>-3.8141500000000001E-3</c:v>
                </c:pt>
                <c:pt idx="64082" formatCode="0.00E+00">
                  <c:v>-3.6233699999999999E-3</c:v>
                </c:pt>
                <c:pt idx="64083" formatCode="0.00E+00">
                  <c:v>-3.42969E-3</c:v>
                </c:pt>
                <c:pt idx="64084" formatCode="0.00E+00">
                  <c:v>-3.2331600000000001E-3</c:v>
                </c:pt>
                <c:pt idx="64085" formatCode="0.00E+00">
                  <c:v>-3.0338800000000001E-3</c:v>
                </c:pt>
                <c:pt idx="64086" formatCode="0.00E+00">
                  <c:v>-2.8319299999999999E-3</c:v>
                </c:pt>
                <c:pt idx="64087" formatCode="0.00E+00">
                  <c:v>-2.6274100000000002E-3</c:v>
                </c:pt>
                <c:pt idx="64088" formatCode="0.00E+00">
                  <c:v>-2.42041E-3</c:v>
                </c:pt>
                <c:pt idx="64089" formatCode="0.00E+00">
                  <c:v>-2.2110200000000002E-3</c:v>
                </c:pt>
                <c:pt idx="64090" formatCode="0.00E+00">
                  <c:v>-1.99935E-3</c:v>
                </c:pt>
                <c:pt idx="64091" formatCode="0.00E+00">
                  <c:v>-1.7855E-3</c:v>
                </c:pt>
                <c:pt idx="64092" formatCode="0.00E+00">
                  <c:v>-1.5695800000000001E-3</c:v>
                </c:pt>
                <c:pt idx="64093" formatCode="0.00E+00">
                  <c:v>-1.35169E-3</c:v>
                </c:pt>
                <c:pt idx="64094" formatCode="0.00E+00">
                  <c:v>-1.13196E-3</c:v>
                </c:pt>
                <c:pt idx="64095" formatCode="0.00E+00">
                  <c:v>-9.1049499999999999E-4</c:v>
                </c:pt>
                <c:pt idx="64096" formatCode="0.00E+00">
                  <c:v>-6.8742300000000005E-4</c:v>
                </c:pt>
                <c:pt idx="64097" formatCode="0.00E+00">
                  <c:v>-4.62867E-4</c:v>
                </c:pt>
                <c:pt idx="64098" formatCode="0.00E+00">
                  <c:v>-2.3695399999999999E-4</c:v>
                </c:pt>
                <c:pt idx="64099" formatCode="0.00E+00">
                  <c:v>-9.8167300000000008E-6</c:v>
                </c:pt>
                <c:pt idx="64100" formatCode="0.00E+00">
                  <c:v>2.18412E-4</c:v>
                </c:pt>
                <c:pt idx="64101" formatCode="0.00E+00">
                  <c:v>4.4759200000000002E-4</c:v>
                </c:pt>
                <c:pt idx="64102" formatCode="0.00E+00">
                  <c:v>6.7758499999999997E-4</c:v>
                </c:pt>
                <c:pt idx="64103" formatCode="0.00E+00">
                  <c:v>9.08244E-4</c:v>
                </c:pt>
                <c:pt idx="64104" formatCode="0.00E+00">
                  <c:v>1.1394199999999999E-3</c:v>
                </c:pt>
                <c:pt idx="64105" formatCode="0.00E+00">
                  <c:v>1.37097E-3</c:v>
                </c:pt>
                <c:pt idx="64106" formatCode="0.00E+00">
                  <c:v>1.6027400000000001E-3</c:v>
                </c:pt>
                <c:pt idx="64107" formatCode="0.00E+00">
                  <c:v>1.8345600000000001E-3</c:v>
                </c:pt>
                <c:pt idx="64108" formatCode="0.00E+00">
                  <c:v>2.0662800000000002E-3</c:v>
                </c:pt>
                <c:pt idx="64109" formatCode="0.00E+00">
                  <c:v>2.2977399999999999E-3</c:v>
                </c:pt>
                <c:pt idx="64110" formatCode="0.00E+00">
                  <c:v>2.52878E-3</c:v>
                </c:pt>
                <c:pt idx="64111" formatCode="0.00E+00">
                  <c:v>2.7592200000000002E-3</c:v>
                </c:pt>
                <c:pt idx="64112" formatCode="0.00E+00">
                  <c:v>2.9889000000000001E-3</c:v>
                </c:pt>
                <c:pt idx="64113" formatCode="0.00E+00">
                  <c:v>3.2176499999999999E-3</c:v>
                </c:pt>
                <c:pt idx="64114" formatCode="0.00E+00">
                  <c:v>3.4452900000000002E-3</c:v>
                </c:pt>
                <c:pt idx="64115" formatCode="0.00E+00">
                  <c:v>3.6716499999999998E-3</c:v>
                </c:pt>
                <c:pt idx="64116" formatCode="0.00E+00">
                  <c:v>3.8965499999999999E-3</c:v>
                </c:pt>
                <c:pt idx="64117" formatCode="0.00E+00">
                  <c:v>4.1198099999999998E-3</c:v>
                </c:pt>
                <c:pt idx="64118" formatCode="0.00E+00">
                  <c:v>4.3412499999999996E-3</c:v>
                </c:pt>
                <c:pt idx="64119" formatCode="0.00E+00">
                  <c:v>4.5606900000000001E-3</c:v>
                </c:pt>
                <c:pt idx="64120" formatCode="0.00E+00">
                  <c:v>4.7779399999999996E-3</c:v>
                </c:pt>
                <c:pt idx="64121" formatCode="0.00E+00">
                  <c:v>4.9928400000000001E-3</c:v>
                </c:pt>
                <c:pt idx="64122" formatCode="0.00E+00">
                  <c:v>5.2051800000000002E-3</c:v>
                </c:pt>
                <c:pt idx="64123" formatCode="0.00E+00">
                  <c:v>5.4147800000000001E-3</c:v>
                </c:pt>
                <c:pt idx="64124" formatCode="0.00E+00">
                  <c:v>5.6214699999999999E-3</c:v>
                </c:pt>
                <c:pt idx="64125" formatCode="0.00E+00">
                  <c:v>5.8250400000000001E-3</c:v>
                </c:pt>
                <c:pt idx="64126" formatCode="0.00E+00">
                  <c:v>6.0253299999999997E-3</c:v>
                </c:pt>
                <c:pt idx="64127" formatCode="0.00E+00">
                  <c:v>6.2221400000000001E-3</c:v>
                </c:pt>
                <c:pt idx="64128" formatCode="0.00E+00">
                  <c:v>6.4152899999999997E-3</c:v>
                </c:pt>
                <c:pt idx="64129" formatCode="0.00E+00">
                  <c:v>6.6045899999999996E-3</c:v>
                </c:pt>
                <c:pt idx="64130" formatCode="0.00E+00">
                  <c:v>6.7898699999999999E-3</c:v>
                </c:pt>
                <c:pt idx="64131" formatCode="0.00E+00">
                  <c:v>6.9709300000000002E-3</c:v>
                </c:pt>
                <c:pt idx="64132" formatCode="0.00E+00">
                  <c:v>7.1476100000000004E-3</c:v>
                </c:pt>
                <c:pt idx="64133" formatCode="0.00E+00">
                  <c:v>7.31972E-3</c:v>
                </c:pt>
                <c:pt idx="64134" formatCode="0.00E+00">
                  <c:v>7.4870800000000001E-3</c:v>
                </c:pt>
                <c:pt idx="64135" formatCode="0.00E+00">
                  <c:v>7.6495199999999999E-3</c:v>
                </c:pt>
                <c:pt idx="64136" formatCode="0.00E+00">
                  <c:v>7.8068699999999996E-3</c:v>
                </c:pt>
                <c:pt idx="64137" formatCode="0.00E+00">
                  <c:v>7.9589499999999994E-3</c:v>
                </c:pt>
                <c:pt idx="64138" formatCode="0.00E+00">
                  <c:v>8.1056099999999992E-3</c:v>
                </c:pt>
                <c:pt idx="64139" formatCode="0.00E+00">
                  <c:v>8.2466699999999993E-3</c:v>
                </c:pt>
                <c:pt idx="64140" formatCode="0.00E+00">
                  <c:v>8.3819700000000007E-3</c:v>
                </c:pt>
                <c:pt idx="64141" formatCode="0.00E+00">
                  <c:v>8.5113600000000008E-3</c:v>
                </c:pt>
                <c:pt idx="64142" formatCode="0.00E+00">
                  <c:v>8.6346800000000005E-3</c:v>
                </c:pt>
                <c:pt idx="64143" formatCode="0.00E+00">
                  <c:v>8.7517900000000006E-3</c:v>
                </c:pt>
                <c:pt idx="64144" formatCode="0.00E+00">
                  <c:v>8.8625300000000004E-3</c:v>
                </c:pt>
                <c:pt idx="64145" formatCode="0.00E+00">
                  <c:v>8.9667600000000007E-3</c:v>
                </c:pt>
                <c:pt idx="64146" formatCode="0.00E+00">
                  <c:v>9.0643600000000005E-3</c:v>
                </c:pt>
                <c:pt idx="64147" formatCode="0.00E+00">
                  <c:v>9.1551800000000006E-3</c:v>
                </c:pt>
                <c:pt idx="64148" formatCode="0.00E+00">
                  <c:v>9.2391000000000001E-3</c:v>
                </c:pt>
                <c:pt idx="64149" formatCode="0.00E+00">
                  <c:v>9.3159999999999996E-3</c:v>
                </c:pt>
                <c:pt idx="64150" formatCode="0.00E+00">
                  <c:v>9.3857599999999999E-3</c:v>
                </c:pt>
                <c:pt idx="64151" formatCode="0.00E+00">
                  <c:v>9.4482799999999999E-3</c:v>
                </c:pt>
                <c:pt idx="64152" formatCode="0.00E+00">
                  <c:v>9.5034400000000002E-3</c:v>
                </c:pt>
                <c:pt idx="64153" formatCode="0.00E+00">
                  <c:v>9.5511499999999996E-3</c:v>
                </c:pt>
                <c:pt idx="64154" formatCode="0.00E+00">
                  <c:v>9.5913200000000004E-3</c:v>
                </c:pt>
                <c:pt idx="64155" formatCode="0.00E+00">
                  <c:v>9.6238599999999997E-3</c:v>
                </c:pt>
                <c:pt idx="64156" formatCode="0.00E+00">
                  <c:v>9.6486899999999997E-3</c:v>
                </c:pt>
                <c:pt idx="64157" formatCode="0.00E+00">
                  <c:v>9.6657400000000008E-3</c:v>
                </c:pt>
                <c:pt idx="64158" formatCode="0.00E+00">
                  <c:v>9.6749399999999999E-3</c:v>
                </c:pt>
                <c:pt idx="64159" formatCode="0.00E+00">
                  <c:v>9.6762399999999991E-3</c:v>
                </c:pt>
                <c:pt idx="64160" formatCode="0.00E+00">
                  <c:v>9.6695900000000005E-3</c:v>
                </c:pt>
                <c:pt idx="64161" formatCode="0.00E+00">
                  <c:v>9.6549300000000008E-3</c:v>
                </c:pt>
                <c:pt idx="64162" formatCode="0.00E+00">
                  <c:v>9.6322500000000002E-3</c:v>
                </c:pt>
                <c:pt idx="64163" formatCode="0.00E+00">
                  <c:v>9.6015000000000007E-3</c:v>
                </c:pt>
                <c:pt idx="64164" formatCode="0.00E+00">
                  <c:v>9.5626600000000006E-3</c:v>
                </c:pt>
                <c:pt idx="64165" formatCode="0.00E+00">
                  <c:v>9.51574E-3</c:v>
                </c:pt>
                <c:pt idx="64166" formatCode="0.00E+00">
                  <c:v>9.4607100000000006E-3</c:v>
                </c:pt>
                <c:pt idx="64167" formatCode="0.00E+00">
                  <c:v>9.3975800000000009E-3</c:v>
                </c:pt>
                <c:pt idx="64168" formatCode="0.00E+00">
                  <c:v>9.3263700000000005E-3</c:v>
                </c:pt>
                <c:pt idx="64169" formatCode="0.00E+00">
                  <c:v>9.2470999999999994E-3</c:v>
                </c:pt>
                <c:pt idx="64170" formatCode="0.00E+00">
                  <c:v>9.1597799999999993E-3</c:v>
                </c:pt>
                <c:pt idx="64171" formatCode="0.00E+00">
                  <c:v>9.0644699999999998E-3</c:v>
                </c:pt>
                <c:pt idx="64172" formatCode="0.00E+00">
                  <c:v>8.9612000000000008E-3</c:v>
                </c:pt>
                <c:pt idx="64173" formatCode="0.00E+00">
                  <c:v>8.8500200000000001E-3</c:v>
                </c:pt>
                <c:pt idx="64174" formatCode="0.00E+00">
                  <c:v>8.7309999999999992E-3</c:v>
                </c:pt>
                <c:pt idx="64175" formatCode="0.00E+00">
                  <c:v>8.6042099999999993E-3</c:v>
                </c:pt>
                <c:pt idx="64176" formatCode="0.00E+00">
                  <c:v>8.46973E-3</c:v>
                </c:pt>
                <c:pt idx="64177" formatCode="0.00E+00">
                  <c:v>8.3276400000000007E-3</c:v>
                </c:pt>
                <c:pt idx="64178" formatCode="0.00E+00">
                  <c:v>8.1780399999999993E-3</c:v>
                </c:pt>
                <c:pt idx="64179" formatCode="0.00E+00">
                  <c:v>8.0210300000000002E-3</c:v>
                </c:pt>
                <c:pt idx="64180" formatCode="0.00E+00">
                  <c:v>7.8567099999999994E-3</c:v>
                </c:pt>
                <c:pt idx="64181" formatCode="0.00E+00">
                  <c:v>7.6852200000000004E-3</c:v>
                </c:pt>
                <c:pt idx="64182" formatCode="0.00E+00">
                  <c:v>7.5066799999999999E-3</c:v>
                </c:pt>
                <c:pt idx="64183" formatCode="0.00E+00">
                  <c:v>7.3212299999999998E-3</c:v>
                </c:pt>
                <c:pt idx="64184" formatCode="0.00E+00">
                  <c:v>7.1289999999999999E-3</c:v>
                </c:pt>
                <c:pt idx="64185" formatCode="0.00E+00">
                  <c:v>6.9301500000000004E-3</c:v>
                </c:pt>
                <c:pt idx="64186" formatCode="0.00E+00">
                  <c:v>6.7248400000000002E-3</c:v>
                </c:pt>
                <c:pt idx="64187" formatCode="0.00E+00">
                  <c:v>6.51324E-3</c:v>
                </c:pt>
                <c:pt idx="64188" formatCode="0.00E+00">
                  <c:v>6.2955099999999998E-3</c:v>
                </c:pt>
                <c:pt idx="64189" formatCode="0.00E+00">
                  <c:v>6.0718500000000002E-3</c:v>
                </c:pt>
                <c:pt idx="64190" formatCode="0.00E+00">
                  <c:v>5.84243E-3</c:v>
                </c:pt>
                <c:pt idx="64191" formatCode="0.00E+00">
                  <c:v>5.6074599999999999E-3</c:v>
                </c:pt>
                <c:pt idx="64192" formatCode="0.00E+00">
                  <c:v>5.3671300000000003E-3</c:v>
                </c:pt>
                <c:pt idx="64193" formatCode="0.00E+00">
                  <c:v>5.1216600000000001E-3</c:v>
                </c:pt>
                <c:pt idx="64194" formatCode="0.00E+00">
                  <c:v>4.8712499999999997E-3</c:v>
                </c:pt>
                <c:pt idx="64195" formatCode="0.00E+00">
                  <c:v>4.6161300000000004E-3</c:v>
                </c:pt>
                <c:pt idx="64196" formatCode="0.00E+00">
                  <c:v>4.35653E-3</c:v>
                </c:pt>
                <c:pt idx="64197" formatCode="0.00E+00">
                  <c:v>4.0926799999999996E-3</c:v>
                </c:pt>
                <c:pt idx="64198" formatCode="0.00E+00">
                  <c:v>3.82482E-3</c:v>
                </c:pt>
                <c:pt idx="64199" formatCode="0.00E+00">
                  <c:v>3.55318E-3</c:v>
                </c:pt>
                <c:pt idx="64200" formatCode="0.00E+00">
                  <c:v>3.27802E-3</c:v>
                </c:pt>
                <c:pt idx="64201" formatCode="0.00E+00">
                  <c:v>2.9995899999999999E-3</c:v>
                </c:pt>
                <c:pt idx="64202" formatCode="0.00E+00">
                  <c:v>2.7181499999999999E-3</c:v>
                </c:pt>
                <c:pt idx="64203" formatCode="0.00E+00">
                  <c:v>2.4339600000000002E-3</c:v>
                </c:pt>
                <c:pt idx="64204" formatCode="0.00E+00">
                  <c:v>2.1472700000000002E-3</c:v>
                </c:pt>
                <c:pt idx="64205" formatCode="0.00E+00">
                  <c:v>1.85837E-3</c:v>
                </c:pt>
                <c:pt idx="64206" formatCode="0.00E+00">
                  <c:v>1.5675299999999999E-3</c:v>
                </c:pt>
                <c:pt idx="64207" formatCode="0.00E+00">
                  <c:v>1.27501E-3</c:v>
                </c:pt>
                <c:pt idx="64208" formatCode="0.00E+00">
                  <c:v>9.8109099999999991E-4</c:v>
                </c:pt>
                <c:pt idx="64209" formatCode="0.00E+00">
                  <c:v>6.8605900000000004E-4</c:v>
                </c:pt>
                <c:pt idx="64210" formatCode="0.00E+00">
                  <c:v>3.90193E-4</c:v>
                </c:pt>
                <c:pt idx="64211" formatCode="0.00E+00">
                  <c:v>9.3775099999999996E-5</c:v>
                </c:pt>
                <c:pt idx="64212" formatCode="0.00E+00">
                  <c:v>-2.0290999999999999E-4</c:v>
                </c:pt>
                <c:pt idx="64213" formatCode="0.00E+00">
                  <c:v>-4.9957599999999995E-4</c:v>
                </c:pt>
                <c:pt idx="64214" formatCode="0.00E+00">
                  <c:v>-7.9593700000000003E-4</c:v>
                </c:pt>
                <c:pt idx="64215" formatCode="0.00E+00">
                  <c:v>-1.0917100000000001E-3</c:v>
                </c:pt>
                <c:pt idx="64216" formatCode="0.00E+00">
                  <c:v>-1.3866E-3</c:v>
                </c:pt>
                <c:pt idx="64217" formatCode="0.00E+00">
                  <c:v>-1.6803300000000001E-3</c:v>
                </c:pt>
                <c:pt idx="64218" formatCode="0.00E+00">
                  <c:v>-1.9726000000000001E-3</c:v>
                </c:pt>
                <c:pt idx="64219" formatCode="0.00E+00">
                  <c:v>-2.2631499999999998E-3</c:v>
                </c:pt>
                <c:pt idx="64220" formatCode="0.00E+00">
                  <c:v>-2.5516699999999998E-3</c:v>
                </c:pt>
                <c:pt idx="64221" formatCode="0.00E+00">
                  <c:v>-2.8379E-3</c:v>
                </c:pt>
                <c:pt idx="64222" formatCode="0.00E+00">
                  <c:v>-3.1215499999999998E-3</c:v>
                </c:pt>
                <c:pt idx="64223" formatCode="0.00E+00">
                  <c:v>-3.4023399999999998E-3</c:v>
                </c:pt>
                <c:pt idx="64224" formatCode="0.00E+00">
                  <c:v>-3.6800000000000001E-3</c:v>
                </c:pt>
                <c:pt idx="64225" formatCode="0.00E+00">
                  <c:v>-3.9542500000000003E-3</c:v>
                </c:pt>
                <c:pt idx="64226" formatCode="0.00E+00">
                  <c:v>-4.2248399999999997E-3</c:v>
                </c:pt>
                <c:pt idx="64227" formatCode="0.00E+00">
                  <c:v>-4.4914899999999999E-3</c:v>
                </c:pt>
                <c:pt idx="64228" formatCode="0.00E+00">
                  <c:v>-4.7539399999999999E-3</c:v>
                </c:pt>
                <c:pt idx="64229" formatCode="0.00E+00">
                  <c:v>-5.0119300000000004E-3</c:v>
                </c:pt>
                <c:pt idx="64230" formatCode="0.00E+00">
                  <c:v>-5.2652200000000001E-3</c:v>
                </c:pt>
                <c:pt idx="64231" formatCode="0.00E+00">
                  <c:v>-5.5135599999999998E-3</c:v>
                </c:pt>
                <c:pt idx="64232" formatCode="0.00E+00">
                  <c:v>-5.7567E-3</c:v>
                </c:pt>
                <c:pt idx="64233" formatCode="0.00E+00">
                  <c:v>-5.9944100000000004E-3</c:v>
                </c:pt>
                <c:pt idx="64234" formatCode="0.00E+00">
                  <c:v>-6.2264499999999997E-3</c:v>
                </c:pt>
                <c:pt idx="64235" formatCode="0.00E+00">
                  <c:v>-6.4526100000000001E-3</c:v>
                </c:pt>
                <c:pt idx="64236" formatCode="0.00E+00">
                  <c:v>-6.6726600000000004E-3</c:v>
                </c:pt>
                <c:pt idx="64237" formatCode="0.00E+00">
                  <c:v>-6.88639E-3</c:v>
                </c:pt>
                <c:pt idx="64238" formatCode="0.00E+00">
                  <c:v>-7.0935900000000003E-3</c:v>
                </c:pt>
                <c:pt idx="64239" formatCode="0.00E+00">
                  <c:v>-7.2940699999999997E-3</c:v>
                </c:pt>
                <c:pt idx="64240" formatCode="0.00E+00">
                  <c:v>-7.4876300000000003E-3</c:v>
                </c:pt>
                <c:pt idx="64241" formatCode="0.00E+00">
                  <c:v>-7.6740899999999997E-3</c:v>
                </c:pt>
                <c:pt idx="64242" formatCode="0.00E+00">
                  <c:v>-7.8532800000000007E-3</c:v>
                </c:pt>
                <c:pt idx="64243" formatCode="0.00E+00">
                  <c:v>-8.0250300000000007E-3</c:v>
                </c:pt>
                <c:pt idx="64244" formatCode="0.00E+00">
                  <c:v>-8.1891700000000008E-3</c:v>
                </c:pt>
                <c:pt idx="64245" formatCode="0.00E+00">
                  <c:v>-8.3455500000000002E-3</c:v>
                </c:pt>
                <c:pt idx="64246" formatCode="0.00E+00">
                  <c:v>-8.4940399999999996E-3</c:v>
                </c:pt>
                <c:pt idx="64247" formatCode="0.00E+00">
                  <c:v>-8.6344899999999999E-3</c:v>
                </c:pt>
                <c:pt idx="64248" formatCode="0.00E+00">
                  <c:v>-8.7667800000000001E-3</c:v>
                </c:pt>
                <c:pt idx="64249" formatCode="0.00E+00">
                  <c:v>-8.8907900000000008E-3</c:v>
                </c:pt>
                <c:pt idx="64250" formatCode="0.00E+00">
                  <c:v>-9.0064199999999994E-3</c:v>
                </c:pt>
                <c:pt idx="64251" formatCode="0.00E+00">
                  <c:v>-9.1135599999999997E-3</c:v>
                </c:pt>
                <c:pt idx="64252" formatCode="0.00E+00">
                  <c:v>-9.2121300000000007E-3</c:v>
                </c:pt>
                <c:pt idx="64253" formatCode="0.00E+00">
                  <c:v>-9.3020399999999993E-3</c:v>
                </c:pt>
                <c:pt idx="64254" formatCode="0.00E+00">
                  <c:v>-9.3832299999999993E-3</c:v>
                </c:pt>
                <c:pt idx="64255" formatCode="0.00E+00">
                  <c:v>-9.4556199999999997E-3</c:v>
                </c:pt>
                <c:pt idx="64256" formatCode="0.00E+00">
                  <c:v>-9.5191800000000003E-3</c:v>
                </c:pt>
                <c:pt idx="64257" formatCode="0.00E+00">
                  <c:v>-9.57386E-3</c:v>
                </c:pt>
                <c:pt idx="64258" formatCode="0.00E+00">
                  <c:v>-9.6196200000000006E-3</c:v>
                </c:pt>
                <c:pt idx="64259" formatCode="0.00E+00">
                  <c:v>-9.6564400000000005E-3</c:v>
                </c:pt>
                <c:pt idx="64260" formatCode="0.00E+00">
                  <c:v>-9.6843099999999998E-3</c:v>
                </c:pt>
                <c:pt idx="64261" formatCode="0.00E+00">
                  <c:v>-9.7032300000000002E-3</c:v>
                </c:pt>
                <c:pt idx="64262" formatCode="0.00E+00">
                  <c:v>-9.7132E-3</c:v>
                </c:pt>
                <c:pt idx="64263" formatCode="0.00E+00">
                  <c:v>-9.7142300000000008E-3</c:v>
                </c:pt>
                <c:pt idx="64264" formatCode="0.00E+00">
                  <c:v>-9.7063500000000007E-3</c:v>
                </c:pt>
                <c:pt idx="64265" formatCode="0.00E+00">
                  <c:v>-9.6895999999999996E-3</c:v>
                </c:pt>
                <c:pt idx="64266" formatCode="0.00E+00">
                  <c:v>-9.6640200000000006E-3</c:v>
                </c:pt>
                <c:pt idx="64267" formatCode="0.00E+00">
                  <c:v>-9.62966E-3</c:v>
                </c:pt>
                <c:pt idx="64268" formatCode="0.00E+00">
                  <c:v>-9.5865900000000007E-3</c:v>
                </c:pt>
                <c:pt idx="64269" formatCode="0.00E+00">
                  <c:v>-9.5348800000000008E-3</c:v>
                </c:pt>
                <c:pt idx="64270" formatCode="0.00E+00">
                  <c:v>-9.4745999999999997E-3</c:v>
                </c:pt>
                <c:pt idx="64271" formatCode="0.00E+00">
                  <c:v>-9.4058500000000003E-3</c:v>
                </c:pt>
                <c:pt idx="64272" formatCode="0.00E+00">
                  <c:v>-9.3287300000000004E-3</c:v>
                </c:pt>
                <c:pt idx="64273" formatCode="0.00E+00">
                  <c:v>-9.2433499999999991E-3</c:v>
                </c:pt>
                <c:pt idx="64274" formatCode="0.00E+00">
                  <c:v>-9.1498099999999995E-3</c:v>
                </c:pt>
                <c:pt idx="64275" formatCode="0.00E+00">
                  <c:v>-9.0482500000000007E-3</c:v>
                </c:pt>
                <c:pt idx="64276" formatCode="0.00E+00">
                  <c:v>-8.9388000000000002E-3</c:v>
                </c:pt>
                <c:pt idx="64277" formatCode="0.00E+00">
                  <c:v>-8.8215900000000007E-3</c:v>
                </c:pt>
                <c:pt idx="64278" formatCode="0.00E+00">
                  <c:v>-8.6967699999999995E-3</c:v>
                </c:pt>
                <c:pt idx="64279" formatCode="0.00E+00">
                  <c:v>-8.5645099999999991E-3</c:v>
                </c:pt>
                <c:pt idx="64280" formatCode="0.00E+00">
                  <c:v>-8.4249600000000004E-3</c:v>
                </c:pt>
                <c:pt idx="64281" formatCode="0.00E+00">
                  <c:v>-8.2783000000000006E-3</c:v>
                </c:pt>
                <c:pt idx="64282" formatCode="0.00E+00">
                  <c:v>-8.1246900000000004E-3</c:v>
                </c:pt>
                <c:pt idx="64283" formatCode="0.00E+00">
                  <c:v>-7.9643300000000004E-3</c:v>
                </c:pt>
                <c:pt idx="64284" formatCode="0.00E+00">
                  <c:v>-7.7974100000000003E-3</c:v>
                </c:pt>
                <c:pt idx="64285" formatCode="0.00E+00">
                  <c:v>-7.6241099999999999E-3</c:v>
                </c:pt>
                <c:pt idx="64286" formatCode="0.00E+00">
                  <c:v>-7.4446499999999997E-3</c:v>
                </c:pt>
                <c:pt idx="64287" formatCode="0.00E+00">
                  <c:v>-7.2592300000000002E-3</c:v>
                </c:pt>
                <c:pt idx="64288" formatCode="0.00E+00">
                  <c:v>-7.0680600000000001E-3</c:v>
                </c:pt>
                <c:pt idx="64289" formatCode="0.00E+00">
                  <c:v>-6.87136E-3</c:v>
                </c:pt>
                <c:pt idx="64290" formatCode="0.00E+00">
                  <c:v>-6.66936E-3</c:v>
                </c:pt>
                <c:pt idx="64291" formatCode="0.00E+00">
                  <c:v>-6.4622799999999999E-3</c:v>
                </c:pt>
                <c:pt idx="64292" formatCode="0.00E+00">
                  <c:v>-6.25035E-3</c:v>
                </c:pt>
                <c:pt idx="64293" formatCode="0.00E+00">
                  <c:v>-6.0338099999999997E-3</c:v>
                </c:pt>
                <c:pt idx="64294" formatCode="0.00E+00">
                  <c:v>-5.8129000000000002E-3</c:v>
                </c:pt>
                <c:pt idx="64295" formatCode="0.00E+00">
                  <c:v>-5.58786E-3</c:v>
                </c:pt>
                <c:pt idx="64296" formatCode="0.00E+00">
                  <c:v>-5.3589299999999996E-3</c:v>
                </c:pt>
                <c:pt idx="64297" formatCode="0.00E+00">
                  <c:v>-5.1263599999999999E-3</c:v>
                </c:pt>
                <c:pt idx="64298" formatCode="0.00E+00">
                  <c:v>-4.8904100000000004E-3</c:v>
                </c:pt>
                <c:pt idx="64299" formatCode="0.00E+00">
                  <c:v>-4.6513300000000004E-3</c:v>
                </c:pt>
                <c:pt idx="64300" formatCode="0.00E+00">
                  <c:v>-4.4093600000000002E-3</c:v>
                </c:pt>
                <c:pt idx="64301" formatCode="0.00E+00">
                  <c:v>-4.1647699999999999E-3</c:v>
                </c:pt>
                <c:pt idx="64302" formatCode="0.00E+00">
                  <c:v>-3.9178099999999999E-3</c:v>
                </c:pt>
                <c:pt idx="64303" formatCode="0.00E+00">
                  <c:v>-3.6687400000000002E-3</c:v>
                </c:pt>
                <c:pt idx="64304" formatCode="0.00E+00">
                  <c:v>-3.4178199999999998E-3</c:v>
                </c:pt>
                <c:pt idx="64305" formatCode="0.00E+00">
                  <c:v>-3.1652999999999998E-3</c:v>
                </c:pt>
                <c:pt idx="64306" formatCode="0.00E+00">
                  <c:v>-2.9114399999999999E-3</c:v>
                </c:pt>
                <c:pt idx="64307" formatCode="0.00E+00">
                  <c:v>-2.6565E-3</c:v>
                </c:pt>
                <c:pt idx="64308" formatCode="0.00E+00">
                  <c:v>-2.4007400000000002E-3</c:v>
                </c:pt>
                <c:pt idx="64309" formatCode="0.00E+00">
                  <c:v>-2.1444099999999998E-3</c:v>
                </c:pt>
                <c:pt idx="64310" formatCode="0.00E+00">
                  <c:v>-1.88777E-3</c:v>
                </c:pt>
                <c:pt idx="64311" formatCode="0.00E+00">
                  <c:v>-1.6310599999999999E-3</c:v>
                </c:pt>
                <c:pt idx="64312" formatCode="0.00E+00">
                  <c:v>-1.37455E-3</c:v>
                </c:pt>
                <c:pt idx="64313" formatCode="0.00E+00">
                  <c:v>-1.1184700000000001E-3</c:v>
                </c:pt>
                <c:pt idx="64314" formatCode="0.00E+00">
                  <c:v>-8.6307699999999996E-4</c:v>
                </c:pt>
                <c:pt idx="64315" formatCode="0.00E+00">
                  <c:v>-6.0860799999999996E-4</c:v>
                </c:pt>
                <c:pt idx="64316" formatCode="0.00E+00">
                  <c:v>-3.55306E-4</c:v>
                </c:pt>
                <c:pt idx="64317" formatCode="0.00E+00">
                  <c:v>-1.0340699999999999E-4</c:v>
                </c:pt>
                <c:pt idx="64318" formatCode="0.00E+00">
                  <c:v>1.4685499999999999E-4</c:v>
                </c:pt>
                <c:pt idx="64319" formatCode="0.00E+00">
                  <c:v>3.9525200000000002E-4</c:v>
                </c:pt>
                <c:pt idx="64320" formatCode="0.00E+00">
                  <c:v>6.4155799999999997E-4</c:v>
                </c:pt>
                <c:pt idx="64321" formatCode="0.00E+00">
                  <c:v>8.8555199999999995E-4</c:v>
                </c:pt>
                <c:pt idx="64322" formatCode="0.00E+00">
                  <c:v>1.1270200000000001E-3</c:v>
                </c:pt>
                <c:pt idx="64323" formatCode="0.00E+00">
                  <c:v>1.3657400000000001E-3</c:v>
                </c:pt>
                <c:pt idx="64324" formatCode="0.00E+00">
                  <c:v>1.6015199999999999E-3</c:v>
                </c:pt>
                <c:pt idx="64325" formatCode="0.00E+00">
                  <c:v>1.8341500000000001E-3</c:v>
                </c:pt>
                <c:pt idx="64326" formatCode="0.00E+00">
                  <c:v>2.0634300000000002E-3</c:v>
                </c:pt>
                <c:pt idx="64327" formatCode="0.00E+00">
                  <c:v>2.28918E-3</c:v>
                </c:pt>
                <c:pt idx="64328" formatCode="0.00E+00">
                  <c:v>2.5111999999999999E-3</c:v>
                </c:pt>
                <c:pt idx="64329" formatCode="0.00E+00">
                  <c:v>2.7293299999999999E-3</c:v>
                </c:pt>
                <c:pt idx="64330" formatCode="0.00E+00">
                  <c:v>2.9433800000000002E-3</c:v>
                </c:pt>
                <c:pt idx="64331" formatCode="0.00E+00">
                  <c:v>3.1531900000000002E-3</c:v>
                </c:pt>
                <c:pt idx="64332" formatCode="0.00E+00">
                  <c:v>3.3586000000000002E-3</c:v>
                </c:pt>
                <c:pt idx="64333" formatCode="0.00E+00">
                  <c:v>3.55945E-3</c:v>
                </c:pt>
                <c:pt idx="64334" formatCode="0.00E+00">
                  <c:v>3.7555900000000001E-3</c:v>
                </c:pt>
                <c:pt idx="64335" formatCode="0.00E+00">
                  <c:v>3.9468899999999998E-3</c:v>
                </c:pt>
                <c:pt idx="64336" formatCode="0.00E+00">
                  <c:v>4.13321E-3</c:v>
                </c:pt>
                <c:pt idx="64337" formatCode="0.00E+00">
                  <c:v>4.3144200000000002E-3</c:v>
                </c:pt>
                <c:pt idx="64338" formatCode="0.00E+00">
                  <c:v>4.4904000000000003E-3</c:v>
                </c:pt>
                <c:pt idx="64339" formatCode="0.00E+00">
                  <c:v>4.66104E-3</c:v>
                </c:pt>
                <c:pt idx="64340" formatCode="0.00E+00">
                  <c:v>4.82622E-3</c:v>
                </c:pt>
                <c:pt idx="64341" formatCode="0.00E+00">
                  <c:v>4.9858599999999999E-3</c:v>
                </c:pt>
                <c:pt idx="64342" formatCode="0.00E+00">
                  <c:v>5.1398499999999996E-3</c:v>
                </c:pt>
                <c:pt idx="64343" formatCode="0.00E+00">
                  <c:v>5.2881100000000004E-3</c:v>
                </c:pt>
                <c:pt idx="64344" formatCode="0.00E+00">
                  <c:v>5.43057E-3</c:v>
                </c:pt>
                <c:pt idx="64345" formatCode="0.00E+00">
                  <c:v>5.5671499999999999E-3</c:v>
                </c:pt>
                <c:pt idx="64346" formatCode="0.00E+00">
                  <c:v>5.6977800000000004E-3</c:v>
                </c:pt>
                <c:pt idx="64347" formatCode="0.00E+00">
                  <c:v>5.8224100000000001E-3</c:v>
                </c:pt>
                <c:pt idx="64348" formatCode="0.00E+00">
                  <c:v>5.9409900000000002E-3</c:v>
                </c:pt>
                <c:pt idx="64349" formatCode="0.00E+00">
                  <c:v>6.05348E-3</c:v>
                </c:pt>
                <c:pt idx="64350" formatCode="0.00E+00">
                  <c:v>6.1598299999999998E-3</c:v>
                </c:pt>
                <c:pt idx="64351" formatCode="0.00E+00">
                  <c:v>6.2600299999999998E-3</c:v>
                </c:pt>
                <c:pt idx="64352" formatCode="0.00E+00">
                  <c:v>6.35404E-3</c:v>
                </c:pt>
                <c:pt idx="64353" formatCode="0.00E+00">
                  <c:v>6.4418599999999998E-3</c:v>
                </c:pt>
                <c:pt idx="64354" formatCode="0.00E+00">
                  <c:v>6.52347E-3</c:v>
                </c:pt>
                <c:pt idx="64355" formatCode="0.00E+00">
                  <c:v>6.5988699999999997E-3</c:v>
                </c:pt>
                <c:pt idx="64356" formatCode="0.00E+00">
                  <c:v>6.6680699999999999E-3</c:v>
                </c:pt>
                <c:pt idx="64357" formatCode="0.00E+00">
                  <c:v>6.7310800000000004E-3</c:v>
                </c:pt>
                <c:pt idx="64358" formatCode="0.00E+00">
                  <c:v>6.7879100000000003E-3</c:v>
                </c:pt>
                <c:pt idx="64359" formatCode="0.00E+00">
                  <c:v>6.8385900000000003E-3</c:v>
                </c:pt>
                <c:pt idx="64360" formatCode="0.00E+00">
                  <c:v>6.8831400000000003E-3</c:v>
                </c:pt>
                <c:pt idx="64361" formatCode="0.00E+00">
                  <c:v>6.9216099999999999E-3</c:v>
                </c:pt>
                <c:pt idx="64362" formatCode="0.00E+00">
                  <c:v>6.9540299999999999E-3</c:v>
                </c:pt>
                <c:pt idx="64363" formatCode="0.00E+00">
                  <c:v>6.98046E-3</c:v>
                </c:pt>
                <c:pt idx="64364" formatCode="0.00E+00">
                  <c:v>7.0009299999999998E-3</c:v>
                </c:pt>
                <c:pt idx="64365" formatCode="0.00E+00">
                  <c:v>7.0155199999999999E-3</c:v>
                </c:pt>
                <c:pt idx="64366" formatCode="0.00E+00">
                  <c:v>7.0242799999999999E-3</c:v>
                </c:pt>
                <c:pt idx="64367" formatCode="0.00E+00">
                  <c:v>7.0272800000000003E-3</c:v>
                </c:pt>
                <c:pt idx="64368" formatCode="0.00E+00">
                  <c:v>7.0245999999999998E-3</c:v>
                </c:pt>
                <c:pt idx="64369" formatCode="0.00E+00">
                  <c:v>7.0163100000000004E-3</c:v>
                </c:pt>
                <c:pt idx="64370" formatCode="0.00E+00">
                  <c:v>7.0024900000000001E-3</c:v>
                </c:pt>
                <c:pt idx="64371" formatCode="0.00E+00">
                  <c:v>6.9832399999999999E-3</c:v>
                </c:pt>
                <c:pt idx="64372" formatCode="0.00E+00">
                  <c:v>6.9586300000000004E-3</c:v>
                </c:pt>
                <c:pt idx="64373" formatCode="0.00E+00">
                  <c:v>6.9287699999999999E-3</c:v>
                </c:pt>
                <c:pt idx="64374" formatCode="0.00E+00">
                  <c:v>6.8937599999999996E-3</c:v>
                </c:pt>
                <c:pt idx="64375" formatCode="0.00E+00">
                  <c:v>6.85369E-3</c:v>
                </c:pt>
                <c:pt idx="64376" formatCode="0.00E+00">
                  <c:v>6.8086700000000002E-3</c:v>
                </c:pt>
                <c:pt idx="64377" formatCode="0.00E+00">
                  <c:v>6.7588099999999996E-3</c:v>
                </c:pt>
                <c:pt idx="64378" formatCode="0.00E+00">
                  <c:v>6.7042300000000003E-3</c:v>
                </c:pt>
                <c:pt idx="64379" formatCode="0.00E+00">
                  <c:v>6.6450199999999997E-3</c:v>
                </c:pt>
                <c:pt idx="64380" formatCode="0.00E+00">
                  <c:v>6.5813099999999999E-3</c:v>
                </c:pt>
                <c:pt idx="64381" formatCode="0.00E+00">
                  <c:v>6.5132300000000001E-3</c:v>
                </c:pt>
                <c:pt idx="64382" formatCode="0.00E+00">
                  <c:v>6.4408800000000004E-3</c:v>
                </c:pt>
                <c:pt idx="64383" formatCode="0.00E+00">
                  <c:v>6.3644000000000001E-3</c:v>
                </c:pt>
                <c:pt idx="64384" formatCode="0.00E+00">
                  <c:v>6.2839000000000002E-3</c:v>
                </c:pt>
                <c:pt idx="64385" formatCode="0.00E+00">
                  <c:v>6.19952E-3</c:v>
                </c:pt>
                <c:pt idx="64386" formatCode="0.00E+00">
                  <c:v>6.1113799999999996E-3</c:v>
                </c:pt>
                <c:pt idx="64387" formatCode="0.00E+00">
                  <c:v>6.0196099999999999E-3</c:v>
                </c:pt>
                <c:pt idx="64388" formatCode="0.00E+00">
                  <c:v>5.9243400000000002E-3</c:v>
                </c:pt>
                <c:pt idx="64389" formatCode="0.00E+00">
                  <c:v>5.8256999999999996E-3</c:v>
                </c:pt>
                <c:pt idx="64390" formatCode="0.00E+00">
                  <c:v>5.7238200000000001E-3</c:v>
                </c:pt>
                <c:pt idx="64391" formatCode="0.00E+00">
                  <c:v>5.6188399999999999E-3</c:v>
                </c:pt>
                <c:pt idx="64392" formatCode="0.00E+00">
                  <c:v>5.5108800000000001E-3</c:v>
                </c:pt>
                <c:pt idx="64393" formatCode="0.00E+00">
                  <c:v>5.4000699999999999E-3</c:v>
                </c:pt>
                <c:pt idx="64394" formatCode="0.00E+00">
                  <c:v>5.2865500000000001E-3</c:v>
                </c:pt>
                <c:pt idx="64395" formatCode="0.00E+00">
                  <c:v>5.17046E-3</c:v>
                </c:pt>
                <c:pt idx="64396" formatCode="0.00E+00">
                  <c:v>5.0519099999999997E-3</c:v>
                </c:pt>
                <c:pt idx="64397" formatCode="0.00E+00">
                  <c:v>4.9310500000000002E-3</c:v>
                </c:pt>
                <c:pt idx="64398" formatCode="0.00E+00">
                  <c:v>4.8079899999999998E-3</c:v>
                </c:pt>
                <c:pt idx="64399" formatCode="0.00E+00">
                  <c:v>4.6828800000000004E-3</c:v>
                </c:pt>
                <c:pt idx="64400" formatCode="0.00E+00">
                  <c:v>4.5558300000000003E-3</c:v>
                </c:pt>
                <c:pt idx="64401" formatCode="0.00E+00">
                  <c:v>4.4269699999999997E-3</c:v>
                </c:pt>
                <c:pt idx="64402" formatCode="0.00E+00">
                  <c:v>4.2964300000000004E-3</c:v>
                </c:pt>
                <c:pt idx="64403" formatCode="0.00E+00">
                  <c:v>4.1643399999999999E-3</c:v>
                </c:pt>
                <c:pt idx="64404" formatCode="0.00E+00">
                  <c:v>4.0308000000000002E-3</c:v>
                </c:pt>
                <c:pt idx="64405" formatCode="0.00E+00">
                  <c:v>3.89596E-3</c:v>
                </c:pt>
                <c:pt idx="64406" formatCode="0.00E+00">
                  <c:v>3.75991E-3</c:v>
                </c:pt>
                <c:pt idx="64407" formatCode="0.00E+00">
                  <c:v>3.6227899999999999E-3</c:v>
                </c:pt>
                <c:pt idx="64408" formatCode="0.00E+00">
                  <c:v>3.4846999999999999E-3</c:v>
                </c:pt>
                <c:pt idx="64409" formatCode="0.00E+00">
                  <c:v>3.3457500000000002E-3</c:v>
                </c:pt>
                <c:pt idx="64410" formatCode="0.00E+00">
                  <c:v>3.2060700000000001E-3</c:v>
                </c:pt>
                <c:pt idx="64411" formatCode="0.00E+00">
                  <c:v>3.06574E-3</c:v>
                </c:pt>
                <c:pt idx="64412" formatCode="0.00E+00">
                  <c:v>2.9248899999999999E-3</c:v>
                </c:pt>
                <c:pt idx="64413" formatCode="0.00E+00">
                  <c:v>2.7836200000000001E-3</c:v>
                </c:pt>
                <c:pt idx="64414" formatCode="0.00E+00">
                  <c:v>2.6420200000000001E-3</c:v>
                </c:pt>
                <c:pt idx="64415" formatCode="0.00E+00">
                  <c:v>2.5001899999999998E-3</c:v>
                </c:pt>
                <c:pt idx="64416" formatCode="0.00E+00">
                  <c:v>2.3582400000000002E-3</c:v>
                </c:pt>
                <c:pt idx="64417" formatCode="0.00E+00">
                  <c:v>2.2162499999999999E-3</c:v>
                </c:pt>
                <c:pt idx="64418" formatCode="0.00E+00">
                  <c:v>2.0743100000000002E-3</c:v>
                </c:pt>
                <c:pt idx="64419" formatCode="0.00E+00">
                  <c:v>1.9325099999999999E-3</c:v>
                </c:pt>
                <c:pt idx="64420" formatCode="0.00E+00">
                  <c:v>1.79094E-3</c:v>
                </c:pt>
                <c:pt idx="64421" formatCode="0.00E+00">
                  <c:v>1.6496799999999999E-3</c:v>
                </c:pt>
                <c:pt idx="64422" formatCode="0.00E+00">
                  <c:v>1.5088199999999999E-3</c:v>
                </c:pt>
                <c:pt idx="64423" formatCode="0.00E+00">
                  <c:v>1.36842E-3</c:v>
                </c:pt>
                <c:pt idx="64424" formatCode="0.00E+00">
                  <c:v>1.2285600000000001E-3</c:v>
                </c:pt>
                <c:pt idx="64425" formatCode="0.00E+00">
                  <c:v>1.08931E-3</c:v>
                </c:pt>
                <c:pt idx="64426" formatCode="0.00E+00">
                  <c:v>9.5075400000000005E-4</c:v>
                </c:pt>
                <c:pt idx="64427" formatCode="0.00E+00">
                  <c:v>8.1294400000000001E-4</c:v>
                </c:pt>
                <c:pt idx="64428" formatCode="0.00E+00">
                  <c:v>6.75948E-4</c:v>
                </c:pt>
                <c:pt idx="64429" formatCode="0.00E+00">
                  <c:v>5.3982800000000001E-4</c:v>
                </c:pt>
                <c:pt idx="64430" formatCode="0.00E+00">
                  <c:v>4.0464299999999999E-4</c:v>
                </c:pt>
                <c:pt idx="64431" formatCode="0.00E+00">
                  <c:v>2.7044900000000003E-4</c:v>
                </c:pt>
                <c:pt idx="64432" formatCode="0.00E+00">
                  <c:v>1.373E-4</c:v>
                </c:pt>
                <c:pt idx="64433" formatCode="0.00E+00">
                  <c:v>5.2484600000000004E-6</c:v>
                </c:pt>
                <c:pt idx="64434" formatCode="0.00E+00">
                  <c:v>-1.2565699999999999E-4</c:v>
                </c:pt>
                <c:pt idx="64435" formatCode="0.00E+00">
                  <c:v>-2.5537100000000001E-4</c:v>
                </c:pt>
                <c:pt idx="64436" formatCode="0.00E+00">
                  <c:v>-3.8384600000000002E-4</c:v>
                </c:pt>
                <c:pt idx="64437" formatCode="0.00E+00">
                  <c:v>-5.1104099999999995E-4</c:v>
                </c:pt>
                <c:pt idx="64438" formatCode="0.00E+00">
                  <c:v>-6.3691599999999996E-4</c:v>
                </c:pt>
                <c:pt idx="64439" formatCode="0.00E+00">
                  <c:v>-7.6143100000000002E-4</c:v>
                </c:pt>
                <c:pt idx="64440" formatCode="0.00E+00">
                  <c:v>-8.8455100000000002E-4</c:v>
                </c:pt>
                <c:pt idx="64441" formatCode="0.00E+00">
                  <c:v>-1.00624E-3</c:v>
                </c:pt>
                <c:pt idx="64442" formatCode="0.00E+00">
                  <c:v>-1.1264700000000001E-3</c:v>
                </c:pt>
                <c:pt idx="64443" formatCode="0.00E+00">
                  <c:v>-1.2451999999999999E-3</c:v>
                </c:pt>
                <c:pt idx="64444" formatCode="0.00E+00">
                  <c:v>-1.3624100000000001E-3</c:v>
                </c:pt>
                <c:pt idx="64445" formatCode="0.00E+00">
                  <c:v>-1.4780699999999999E-3</c:v>
                </c:pt>
                <c:pt idx="64446" formatCode="0.00E+00">
                  <c:v>-1.5921500000000001E-3</c:v>
                </c:pt>
                <c:pt idx="64447" formatCode="0.00E+00">
                  <c:v>-1.7046299999999999E-3</c:v>
                </c:pt>
                <c:pt idx="64448" formatCode="0.00E+00">
                  <c:v>-1.81548E-3</c:v>
                </c:pt>
                <c:pt idx="64449" formatCode="0.00E+00">
                  <c:v>-1.92468E-3</c:v>
                </c:pt>
                <c:pt idx="64450" formatCode="0.00E+00">
                  <c:v>-2.03221E-3</c:v>
                </c:pt>
                <c:pt idx="64451" formatCode="0.00E+00">
                  <c:v>-2.1380399999999999E-3</c:v>
                </c:pt>
                <c:pt idx="64452" formatCode="0.00E+00">
                  <c:v>-2.2421699999999999E-3</c:v>
                </c:pt>
                <c:pt idx="64453" formatCode="0.00E+00">
                  <c:v>-2.3445699999999998E-3</c:v>
                </c:pt>
                <c:pt idx="64454" formatCode="0.00E+00">
                  <c:v>-2.4452100000000002E-3</c:v>
                </c:pt>
                <c:pt idx="64455" formatCode="0.00E+00">
                  <c:v>-2.5441000000000001E-3</c:v>
                </c:pt>
                <c:pt idx="64456" formatCode="0.00E+00">
                  <c:v>-2.6411999999999998E-3</c:v>
                </c:pt>
                <c:pt idx="64457" formatCode="0.00E+00">
                  <c:v>-2.7364999999999998E-3</c:v>
                </c:pt>
                <c:pt idx="64458" formatCode="0.00E+00">
                  <c:v>-2.8299800000000002E-3</c:v>
                </c:pt>
                <c:pt idx="64459" formatCode="0.00E+00">
                  <c:v>-2.9216400000000001E-3</c:v>
                </c:pt>
                <c:pt idx="64460" formatCode="0.00E+00">
                  <c:v>-3.0114500000000002E-3</c:v>
                </c:pt>
                <c:pt idx="64461" formatCode="0.00E+00">
                  <c:v>-3.0994E-3</c:v>
                </c:pt>
                <c:pt idx="64462" formatCode="0.00E+00">
                  <c:v>-3.1854700000000001E-3</c:v>
                </c:pt>
                <c:pt idx="64463" formatCode="0.00E+00">
                  <c:v>-3.2696499999999998E-3</c:v>
                </c:pt>
                <c:pt idx="64464" formatCode="0.00E+00">
                  <c:v>-3.3519299999999999E-3</c:v>
                </c:pt>
                <c:pt idx="64465" formatCode="0.00E+00">
                  <c:v>-3.4322799999999998E-3</c:v>
                </c:pt>
                <c:pt idx="64466" formatCode="0.00E+00">
                  <c:v>-3.5106999999999998E-3</c:v>
                </c:pt>
                <c:pt idx="64467" formatCode="0.00E+00">
                  <c:v>-3.5871700000000002E-3</c:v>
                </c:pt>
                <c:pt idx="64468" formatCode="0.00E+00">
                  <c:v>-3.6616600000000002E-3</c:v>
                </c:pt>
                <c:pt idx="64469" formatCode="0.00E+00">
                  <c:v>-3.7341700000000002E-3</c:v>
                </c:pt>
                <c:pt idx="64470" formatCode="0.00E+00">
                  <c:v>-3.80468E-3</c:v>
                </c:pt>
                <c:pt idx="64471" formatCode="0.00E+00">
                  <c:v>-3.8731799999999999E-3</c:v>
                </c:pt>
                <c:pt idx="64472" formatCode="0.00E+00">
                  <c:v>-3.9396300000000004E-3</c:v>
                </c:pt>
                <c:pt idx="64473" formatCode="0.00E+00">
                  <c:v>-4.0040299999999996E-3</c:v>
                </c:pt>
                <c:pt idx="64474" formatCode="0.00E+00">
                  <c:v>-4.0663599999999998E-3</c:v>
                </c:pt>
                <c:pt idx="64475" formatCode="0.00E+00">
                  <c:v>-4.1266000000000002E-3</c:v>
                </c:pt>
                <c:pt idx="64476" formatCode="0.00E+00">
                  <c:v>-4.1847300000000002E-3</c:v>
                </c:pt>
                <c:pt idx="64477" formatCode="0.00E+00">
                  <c:v>-4.2407199999999999E-3</c:v>
                </c:pt>
                <c:pt idx="64478" formatCode="0.00E+00">
                  <c:v>-4.2945600000000002E-3</c:v>
                </c:pt>
                <c:pt idx="64479" formatCode="0.00E+00">
                  <c:v>-4.3462300000000004E-3</c:v>
                </c:pt>
                <c:pt idx="64480" formatCode="0.00E+00">
                  <c:v>-4.3957099999999997E-3</c:v>
                </c:pt>
                <c:pt idx="64481" formatCode="0.00E+00">
                  <c:v>-4.4429600000000001E-3</c:v>
                </c:pt>
                <c:pt idx="64482" formatCode="0.00E+00">
                  <c:v>-4.48797E-3</c:v>
                </c:pt>
                <c:pt idx="64483" formatCode="0.00E+00">
                  <c:v>-4.5307200000000002E-3</c:v>
                </c:pt>
                <c:pt idx="64484" formatCode="0.00E+00">
                  <c:v>-4.5711800000000002E-3</c:v>
                </c:pt>
                <c:pt idx="64485" formatCode="0.00E+00">
                  <c:v>-4.6093200000000001E-3</c:v>
                </c:pt>
                <c:pt idx="64486" formatCode="0.00E+00">
                  <c:v>-4.64512E-3</c:v>
                </c:pt>
                <c:pt idx="64487" formatCode="0.00E+00">
                  <c:v>-4.67856E-3</c:v>
                </c:pt>
                <c:pt idx="64488" formatCode="0.00E+00">
                  <c:v>-4.7096000000000004E-3</c:v>
                </c:pt>
                <c:pt idx="64489" formatCode="0.00E+00">
                  <c:v>-4.7382300000000004E-3</c:v>
                </c:pt>
                <c:pt idx="64490" formatCode="0.00E+00">
                  <c:v>-4.7644100000000002E-3</c:v>
                </c:pt>
                <c:pt idx="64491" formatCode="0.00E+00">
                  <c:v>-4.7881099999999999E-3</c:v>
                </c:pt>
                <c:pt idx="64492" formatCode="0.00E+00">
                  <c:v>-4.8093099999999998E-3</c:v>
                </c:pt>
                <c:pt idx="64493" formatCode="0.00E+00">
                  <c:v>-4.8279799999999999E-3</c:v>
                </c:pt>
                <c:pt idx="64494" formatCode="0.00E+00">
                  <c:v>-4.8440999999999996E-3</c:v>
                </c:pt>
                <c:pt idx="64495" formatCode="0.00E+00">
                  <c:v>-4.8576299999999999E-3</c:v>
                </c:pt>
                <c:pt idx="64496" formatCode="0.00E+00">
                  <c:v>-4.8685400000000002E-3</c:v>
                </c:pt>
                <c:pt idx="64497" formatCode="0.00E+00">
                  <c:v>-4.8768099999999997E-3</c:v>
                </c:pt>
                <c:pt idx="64498" formatCode="0.00E+00">
                  <c:v>-4.8824200000000002E-3</c:v>
                </c:pt>
                <c:pt idx="64499" formatCode="0.00E+00">
                  <c:v>-4.8853200000000003E-3</c:v>
                </c:pt>
                <c:pt idx="64500" formatCode="0.00E+00">
                  <c:v>-4.8855000000000001E-3</c:v>
                </c:pt>
                <c:pt idx="64501" formatCode="0.00E+00">
                  <c:v>-4.8829199999999998E-3</c:v>
                </c:pt>
                <c:pt idx="64502" formatCode="0.00E+00">
                  <c:v>-4.8775700000000003E-3</c:v>
                </c:pt>
                <c:pt idx="64503" formatCode="0.00E+00">
                  <c:v>-4.8694100000000002E-3</c:v>
                </c:pt>
                <c:pt idx="64504" formatCode="0.00E+00">
                  <c:v>-4.8584199999999996E-3</c:v>
                </c:pt>
                <c:pt idx="64505" formatCode="0.00E+00">
                  <c:v>-4.8445700000000003E-3</c:v>
                </c:pt>
                <c:pt idx="64506" formatCode="0.00E+00">
                  <c:v>-4.8278499999999998E-3</c:v>
                </c:pt>
                <c:pt idx="64507" formatCode="0.00E+00">
                  <c:v>-4.8082200000000002E-3</c:v>
                </c:pt>
                <c:pt idx="64508" formatCode="0.00E+00">
                  <c:v>-4.7856699999999997E-3</c:v>
                </c:pt>
                <c:pt idx="64509" formatCode="0.00E+00">
                  <c:v>-4.7601800000000001E-3</c:v>
                </c:pt>
                <c:pt idx="64510" formatCode="0.00E+00">
                  <c:v>-4.73172E-3</c:v>
                </c:pt>
                <c:pt idx="64511" formatCode="0.00E+00">
                  <c:v>-4.7002700000000003E-3</c:v>
                </c:pt>
                <c:pt idx="64512" formatCode="0.00E+00">
                  <c:v>-4.6658300000000002E-3</c:v>
                </c:pt>
                <c:pt idx="64513" formatCode="0.00E+00">
                  <c:v>-4.6283699999999997E-3</c:v>
                </c:pt>
                <c:pt idx="64514" formatCode="0.00E+00">
                  <c:v>-4.5878899999999999E-3</c:v>
                </c:pt>
                <c:pt idx="64515" formatCode="0.00E+00">
                  <c:v>-4.5443699999999998E-3</c:v>
                </c:pt>
                <c:pt idx="64516" formatCode="0.00E+00">
                  <c:v>-4.4977899999999998E-3</c:v>
                </c:pt>
                <c:pt idx="64517" formatCode="0.00E+00">
                  <c:v>-4.4481599999999996E-3</c:v>
                </c:pt>
                <c:pt idx="64518" formatCode="0.00E+00">
                  <c:v>-4.3954700000000003E-3</c:v>
                </c:pt>
                <c:pt idx="64519" formatCode="0.00E+00">
                  <c:v>-4.3397000000000002E-3</c:v>
                </c:pt>
                <c:pt idx="64520" formatCode="0.00E+00">
                  <c:v>-4.28087E-3</c:v>
                </c:pt>
                <c:pt idx="64521" formatCode="0.00E+00">
                  <c:v>-4.2189699999999998E-3</c:v>
                </c:pt>
                <c:pt idx="64522" formatCode="0.00E+00">
                  <c:v>-4.1540099999999996E-3</c:v>
                </c:pt>
                <c:pt idx="64523" formatCode="0.00E+00">
                  <c:v>-4.0859800000000003E-3</c:v>
                </c:pt>
                <c:pt idx="64524" formatCode="0.00E+00">
                  <c:v>-4.01491E-3</c:v>
                </c:pt>
                <c:pt idx="64525" formatCode="0.00E+00">
                  <c:v>-3.9407899999999996E-3</c:v>
                </c:pt>
                <c:pt idx="64526" formatCode="0.00E+00">
                  <c:v>-3.8636500000000002E-3</c:v>
                </c:pt>
                <c:pt idx="64527" formatCode="0.00E+00">
                  <c:v>-3.7835E-3</c:v>
                </c:pt>
                <c:pt idx="64528" formatCode="0.00E+00">
                  <c:v>-3.7003600000000002E-3</c:v>
                </c:pt>
                <c:pt idx="64529" formatCode="0.00E+00">
                  <c:v>-3.6142499999999998E-3</c:v>
                </c:pt>
                <c:pt idx="64530" formatCode="0.00E+00">
                  <c:v>-3.5252E-3</c:v>
                </c:pt>
                <c:pt idx="64531" formatCode="0.00E+00">
                  <c:v>-3.4332299999999998E-3</c:v>
                </c:pt>
                <c:pt idx="64532" formatCode="0.00E+00">
                  <c:v>-3.3383900000000001E-3</c:v>
                </c:pt>
                <c:pt idx="64533" formatCode="0.00E+00">
                  <c:v>-3.2407E-3</c:v>
                </c:pt>
                <c:pt idx="64534" formatCode="0.00E+00">
                  <c:v>-3.1401900000000002E-3</c:v>
                </c:pt>
                <c:pt idx="64535" formatCode="0.00E+00">
                  <c:v>-3.0369300000000002E-3</c:v>
                </c:pt>
                <c:pt idx="64536" formatCode="0.00E+00">
                  <c:v>-2.9309399999999999E-3</c:v>
                </c:pt>
                <c:pt idx="64537" formatCode="0.00E+00">
                  <c:v>-2.82227E-3</c:v>
                </c:pt>
                <c:pt idx="64538" formatCode="0.00E+00">
                  <c:v>-2.7109899999999999E-3</c:v>
                </c:pt>
                <c:pt idx="64539" formatCode="0.00E+00">
                  <c:v>-2.59714E-3</c:v>
                </c:pt>
                <c:pt idx="64540" formatCode="0.00E+00">
                  <c:v>-2.4807800000000001E-3</c:v>
                </c:pt>
                <c:pt idx="64541" formatCode="0.00E+00">
                  <c:v>-2.3619800000000001E-3</c:v>
                </c:pt>
                <c:pt idx="64542" formatCode="0.00E+00">
                  <c:v>-2.2407899999999999E-3</c:v>
                </c:pt>
                <c:pt idx="64543" formatCode="0.00E+00">
                  <c:v>-2.1172999999999999E-3</c:v>
                </c:pt>
                <c:pt idx="64544" formatCode="0.00E+00">
                  <c:v>-1.9915699999999998E-3</c:v>
                </c:pt>
                <c:pt idx="64545" formatCode="0.00E+00">
                  <c:v>-1.86367E-3</c:v>
                </c:pt>
                <c:pt idx="64546" formatCode="0.00E+00">
                  <c:v>-1.7336999999999999E-3</c:v>
                </c:pt>
                <c:pt idx="64547" formatCode="0.00E+00">
                  <c:v>-1.6017200000000001E-3</c:v>
                </c:pt>
                <c:pt idx="64548" formatCode="0.00E+00">
                  <c:v>-1.46783E-3</c:v>
                </c:pt>
                <c:pt idx="64549" formatCode="0.00E+00">
                  <c:v>-1.3321100000000001E-3</c:v>
                </c:pt>
                <c:pt idx="64550" formatCode="0.00E+00">
                  <c:v>-1.1946700000000001E-3</c:v>
                </c:pt>
                <c:pt idx="64551" formatCode="0.00E+00">
                  <c:v>-1.0555899999999999E-3</c:v>
                </c:pt>
                <c:pt idx="64552" formatCode="0.00E+00">
                  <c:v>-9.1496700000000004E-4</c:v>
                </c:pt>
                <c:pt idx="64553" formatCode="0.00E+00">
                  <c:v>-7.7291399999999998E-4</c:v>
                </c:pt>
                <c:pt idx="64554" formatCode="0.00E+00">
                  <c:v>-6.2953300000000005E-4</c:v>
                </c:pt>
                <c:pt idx="64555" formatCode="0.00E+00">
                  <c:v>-4.8493100000000002E-4</c:v>
                </c:pt>
                <c:pt idx="64556" formatCode="0.00E+00">
                  <c:v>-3.3921999999999999E-4</c:v>
                </c:pt>
                <c:pt idx="64557" formatCode="0.00E+00">
                  <c:v>-1.92513E-4</c:v>
                </c:pt>
                <c:pt idx="64558" formatCode="0.00E+00">
                  <c:v>-4.4927099999999999E-5</c:v>
                </c:pt>
                <c:pt idx="64559" formatCode="0.00E+00">
                  <c:v>1.03418E-4</c:v>
                </c:pt>
                <c:pt idx="64560" formatCode="0.00E+00">
                  <c:v>2.5240199999999999E-4</c:v>
                </c:pt>
                <c:pt idx="64561" formatCode="0.00E+00">
                  <c:v>4.01899E-4</c:v>
                </c:pt>
                <c:pt idx="64562" formatCode="0.00E+00">
                  <c:v>5.5178400000000004E-4</c:v>
                </c:pt>
                <c:pt idx="64563" formatCode="0.00E+00">
                  <c:v>7.0192900000000001E-4</c:v>
                </c:pt>
                <c:pt idx="64564" formatCode="0.00E+00">
                  <c:v>8.5220200000000004E-4</c:v>
                </c:pt>
                <c:pt idx="64565" formatCode="0.00E+00">
                  <c:v>1.0024700000000001E-3</c:v>
                </c:pt>
                <c:pt idx="64566" formatCode="0.00E+00">
                  <c:v>1.1526100000000001E-3</c:v>
                </c:pt>
                <c:pt idx="64567" formatCode="0.00E+00">
                  <c:v>1.30247E-3</c:v>
                </c:pt>
                <c:pt idx="64568" formatCode="0.00E+00">
                  <c:v>1.45192E-3</c:v>
                </c:pt>
                <c:pt idx="64569" formatCode="0.00E+00">
                  <c:v>1.60082E-3</c:v>
                </c:pt>
                <c:pt idx="64570" formatCode="0.00E+00">
                  <c:v>1.7490299999999999E-3</c:v>
                </c:pt>
                <c:pt idx="64571" formatCode="0.00E+00">
                  <c:v>1.89642E-3</c:v>
                </c:pt>
                <c:pt idx="64572" formatCode="0.00E+00">
                  <c:v>2.0428400000000002E-3</c:v>
                </c:pt>
                <c:pt idx="64573" formatCode="0.00E+00">
                  <c:v>2.1881499999999998E-3</c:v>
                </c:pt>
                <c:pt idx="64574" formatCode="0.00E+00">
                  <c:v>2.3322099999999999E-3</c:v>
                </c:pt>
                <c:pt idx="64575" formatCode="0.00E+00">
                  <c:v>2.4748700000000001E-3</c:v>
                </c:pt>
                <c:pt idx="64576" formatCode="0.00E+00">
                  <c:v>2.6159899999999999E-3</c:v>
                </c:pt>
                <c:pt idx="64577" formatCode="0.00E+00">
                  <c:v>2.7554400000000001E-3</c:v>
                </c:pt>
                <c:pt idx="64578" formatCode="0.00E+00">
                  <c:v>2.8930599999999998E-3</c:v>
                </c:pt>
                <c:pt idx="64579" formatCode="0.00E+00">
                  <c:v>3.0287199999999999E-3</c:v>
                </c:pt>
                <c:pt idx="64580" formatCode="0.00E+00">
                  <c:v>3.16228E-3</c:v>
                </c:pt>
                <c:pt idx="64581" formatCode="0.00E+00">
                  <c:v>3.2935899999999999E-3</c:v>
                </c:pt>
                <c:pt idx="64582" formatCode="0.00E+00">
                  <c:v>3.4225200000000001E-3</c:v>
                </c:pt>
                <c:pt idx="64583" formatCode="0.00E+00">
                  <c:v>3.5489200000000001E-3</c:v>
                </c:pt>
                <c:pt idx="64584" formatCode="0.00E+00">
                  <c:v>3.6726699999999998E-3</c:v>
                </c:pt>
                <c:pt idx="64585" formatCode="0.00E+00">
                  <c:v>3.7936300000000001E-3</c:v>
                </c:pt>
                <c:pt idx="64586" formatCode="0.00E+00">
                  <c:v>3.91166E-3</c:v>
                </c:pt>
                <c:pt idx="64587" formatCode="0.00E+00">
                  <c:v>4.0266299999999998E-3</c:v>
                </c:pt>
                <c:pt idx="64588" formatCode="0.00E+00">
                  <c:v>4.1384100000000004E-3</c:v>
                </c:pt>
                <c:pt idx="64589" formatCode="0.00E+00">
                  <c:v>4.2468799999999998E-3</c:v>
                </c:pt>
                <c:pt idx="64590" formatCode="0.00E+00">
                  <c:v>4.3519199999999996E-3</c:v>
                </c:pt>
                <c:pt idx="64591" formatCode="0.00E+00">
                  <c:v>4.4533899999999998E-3</c:v>
                </c:pt>
                <c:pt idx="64592" formatCode="0.00E+00">
                  <c:v>4.5511900000000001E-3</c:v>
                </c:pt>
                <c:pt idx="64593" formatCode="0.00E+00">
                  <c:v>4.6452000000000004E-3</c:v>
                </c:pt>
                <c:pt idx="64594" formatCode="0.00E+00">
                  <c:v>4.7352999999999996E-3</c:v>
                </c:pt>
                <c:pt idx="64595" formatCode="0.00E+00">
                  <c:v>4.8213800000000001E-3</c:v>
                </c:pt>
                <c:pt idx="64596" formatCode="0.00E+00">
                  <c:v>4.9033499999999999E-3</c:v>
                </c:pt>
                <c:pt idx="64597" formatCode="0.00E+00">
                  <c:v>4.9810899999999996E-3</c:v>
                </c:pt>
                <c:pt idx="64598" formatCode="0.00E+00">
                  <c:v>5.0545199999999998E-3</c:v>
                </c:pt>
                <c:pt idx="64599" formatCode="0.00E+00">
                  <c:v>5.1235300000000003E-3</c:v>
                </c:pt>
                <c:pt idx="64600" formatCode="0.00E+00">
                  <c:v>5.1880399999999997E-3</c:v>
                </c:pt>
                <c:pt idx="64601" formatCode="0.00E+00">
                  <c:v>5.2479700000000002E-3</c:v>
                </c:pt>
                <c:pt idx="64602" formatCode="0.00E+00">
                  <c:v>5.3032299999999999E-3</c:v>
                </c:pt>
                <c:pt idx="64603" formatCode="0.00E+00">
                  <c:v>5.3537400000000001E-3</c:v>
                </c:pt>
                <c:pt idx="64604" formatCode="0.00E+00">
                  <c:v>5.3994400000000001E-3</c:v>
                </c:pt>
                <c:pt idx="64605" formatCode="0.00E+00">
                  <c:v>5.4402699999999997E-3</c:v>
                </c:pt>
                <c:pt idx="64606" formatCode="0.00E+00">
                  <c:v>5.4761499999999999E-3</c:v>
                </c:pt>
                <c:pt idx="64607" formatCode="0.00E+00">
                  <c:v>5.5070400000000004E-3</c:v>
                </c:pt>
                <c:pt idx="64608" formatCode="0.00E+00">
                  <c:v>5.5328699999999996E-3</c:v>
                </c:pt>
                <c:pt idx="64609" formatCode="0.00E+00">
                  <c:v>5.5536200000000004E-3</c:v>
                </c:pt>
                <c:pt idx="64610" formatCode="0.00E+00">
                  <c:v>5.5692299999999997E-3</c:v>
                </c:pt>
                <c:pt idx="64611" formatCode="0.00E+00">
                  <c:v>5.5796800000000001E-3</c:v>
                </c:pt>
                <c:pt idx="64612" formatCode="0.00E+00">
                  <c:v>5.58494E-3</c:v>
                </c:pt>
                <c:pt idx="64613" formatCode="0.00E+00">
                  <c:v>5.5849699999999999E-3</c:v>
                </c:pt>
                <c:pt idx="64614" formatCode="0.00E+00">
                  <c:v>5.5797700000000004E-3</c:v>
                </c:pt>
                <c:pt idx="64615" formatCode="0.00E+00">
                  <c:v>5.56932E-3</c:v>
                </c:pt>
                <c:pt idx="64616" formatCode="0.00E+00">
                  <c:v>5.5536300000000004E-3</c:v>
                </c:pt>
                <c:pt idx="64617" formatCode="0.00E+00">
                  <c:v>5.5326799999999999E-3</c:v>
                </c:pt>
                <c:pt idx="64618" formatCode="0.00E+00">
                  <c:v>5.5064800000000002E-3</c:v>
                </c:pt>
                <c:pt idx="64619" formatCode="0.00E+00">
                  <c:v>5.4750600000000003E-3</c:v>
                </c:pt>
                <c:pt idx="64620" formatCode="0.00E+00">
                  <c:v>5.4384200000000002E-3</c:v>
                </c:pt>
                <c:pt idx="64621" formatCode="0.00E+00">
                  <c:v>5.3965899999999997E-3</c:v>
                </c:pt>
                <c:pt idx="64622" formatCode="0.00E+00">
                  <c:v>5.3496000000000004E-3</c:v>
                </c:pt>
                <c:pt idx="64623" formatCode="0.00E+00">
                  <c:v>5.2974900000000002E-3</c:v>
                </c:pt>
                <c:pt idx="64624" formatCode="0.00E+00">
                  <c:v>5.2402899999999999E-3</c:v>
                </c:pt>
                <c:pt idx="64625" formatCode="0.00E+00">
                  <c:v>5.1780699999999999E-3</c:v>
                </c:pt>
                <c:pt idx="64626" formatCode="0.00E+00">
                  <c:v>5.11087E-3</c:v>
                </c:pt>
                <c:pt idx="64627" formatCode="0.00E+00">
                  <c:v>5.0387499999999998E-3</c:v>
                </c:pt>
                <c:pt idx="64628" formatCode="0.00E+00">
                  <c:v>4.9617799999999998E-3</c:v>
                </c:pt>
                <c:pt idx="64629" formatCode="0.00E+00">
                  <c:v>4.8800299999999996E-3</c:v>
                </c:pt>
                <c:pt idx="64630" formatCode="0.00E+00">
                  <c:v>4.7935699999999996E-3</c:v>
                </c:pt>
                <c:pt idx="64631" formatCode="0.00E+00">
                  <c:v>4.7025000000000001E-3</c:v>
                </c:pt>
                <c:pt idx="64632" formatCode="0.00E+00">
                  <c:v>4.6068999999999997E-3</c:v>
                </c:pt>
                <c:pt idx="64633" formatCode="0.00E+00">
                  <c:v>4.5068599999999997E-3</c:v>
                </c:pt>
                <c:pt idx="64634" formatCode="0.00E+00">
                  <c:v>4.4024800000000003E-3</c:v>
                </c:pt>
                <c:pt idx="64635" formatCode="0.00E+00">
                  <c:v>4.29387E-3</c:v>
                </c:pt>
                <c:pt idx="64636" formatCode="0.00E+00">
                  <c:v>4.1811399999999999E-3</c:v>
                </c:pt>
                <c:pt idx="64637" formatCode="0.00E+00">
                  <c:v>4.0644000000000001E-3</c:v>
                </c:pt>
                <c:pt idx="64638" formatCode="0.00E+00">
                  <c:v>3.9437700000000001E-3</c:v>
                </c:pt>
                <c:pt idx="64639" formatCode="0.00E+00">
                  <c:v>3.8193799999999998E-3</c:v>
                </c:pt>
                <c:pt idx="64640" formatCode="0.00E+00">
                  <c:v>3.6913499999999999E-3</c:v>
                </c:pt>
                <c:pt idx="64641" formatCode="0.00E+00">
                  <c:v>3.55982E-3</c:v>
                </c:pt>
                <c:pt idx="64642" formatCode="0.00E+00">
                  <c:v>3.4249300000000001E-3</c:v>
                </c:pt>
                <c:pt idx="64643" formatCode="0.00E+00">
                  <c:v>3.2868200000000002E-3</c:v>
                </c:pt>
                <c:pt idx="64644" formatCode="0.00E+00">
                  <c:v>3.1456399999999999E-3</c:v>
                </c:pt>
                <c:pt idx="64645" formatCode="0.00E+00">
                  <c:v>3.0015300000000001E-3</c:v>
                </c:pt>
                <c:pt idx="64646" formatCode="0.00E+00">
                  <c:v>2.8546399999999999E-3</c:v>
                </c:pt>
                <c:pt idx="64647" formatCode="0.00E+00">
                  <c:v>2.70514E-3</c:v>
                </c:pt>
                <c:pt idx="64648" formatCode="0.00E+00">
                  <c:v>2.5531899999999999E-3</c:v>
                </c:pt>
                <c:pt idx="64649" formatCode="0.00E+00">
                  <c:v>2.39894E-3</c:v>
                </c:pt>
                <c:pt idx="64650" formatCode="0.00E+00">
                  <c:v>2.2425600000000002E-3</c:v>
                </c:pt>
                <c:pt idx="64651" formatCode="0.00E+00">
                  <c:v>2.0842299999999999E-3</c:v>
                </c:pt>
                <c:pt idx="64652" formatCode="0.00E+00">
                  <c:v>1.9241099999999999E-3</c:v>
                </c:pt>
                <c:pt idx="64653" formatCode="0.00E+00">
                  <c:v>1.7623700000000001E-3</c:v>
                </c:pt>
                <c:pt idx="64654" formatCode="0.00E+00">
                  <c:v>1.5992000000000001E-3</c:v>
                </c:pt>
                <c:pt idx="64655" formatCode="0.00E+00">
                  <c:v>1.43476E-3</c:v>
                </c:pt>
                <c:pt idx="64656" formatCode="0.00E+00">
                  <c:v>1.2692300000000001E-3</c:v>
                </c:pt>
                <c:pt idx="64657" formatCode="0.00E+00">
                  <c:v>1.1027999999999999E-3</c:v>
                </c:pt>
                <c:pt idx="64658" formatCode="0.00E+00">
                  <c:v>9.3564899999999999E-4</c:v>
                </c:pt>
                <c:pt idx="64659" formatCode="0.00E+00">
                  <c:v>7.6794999999999999E-4</c:v>
                </c:pt>
                <c:pt idx="64660" formatCode="0.00E+00">
                  <c:v>5.9988999999999995E-4</c:v>
                </c:pt>
                <c:pt idx="64661" formatCode="0.00E+00">
                  <c:v>4.3165100000000002E-4</c:v>
                </c:pt>
                <c:pt idx="64662" formatCode="0.00E+00">
                  <c:v>2.6341500000000002E-4</c:v>
                </c:pt>
                <c:pt idx="64663" formatCode="0.00E+00">
                  <c:v>9.5364400000000005E-5</c:v>
                </c:pt>
                <c:pt idx="64664" formatCode="0.00E+00">
                  <c:v>-7.2318500000000002E-5</c:v>
                </c:pt>
                <c:pt idx="64665" formatCode="0.00E+00">
                  <c:v>-2.39452E-4</c:v>
                </c:pt>
                <c:pt idx="64666" formatCode="0.00E+00">
                  <c:v>-4.0585600000000001E-4</c:v>
                </c:pt>
                <c:pt idx="64667" formatCode="0.00E+00">
                  <c:v>-5.7134999999999998E-4</c:v>
                </c:pt>
                <c:pt idx="64668" formatCode="0.00E+00">
                  <c:v>-7.3575699999999997E-4</c:v>
                </c:pt>
                <c:pt idx="64669" formatCode="0.00E+00">
                  <c:v>-8.9889899999999999E-4</c:v>
                </c:pt>
                <c:pt idx="64670" formatCode="0.00E+00">
                  <c:v>-1.0606000000000001E-3</c:v>
                </c:pt>
                <c:pt idx="64671" formatCode="0.00E+00">
                  <c:v>-1.22069E-3</c:v>
                </c:pt>
                <c:pt idx="64672" formatCode="0.00E+00">
                  <c:v>-1.3789900000000001E-3</c:v>
                </c:pt>
                <c:pt idx="64673" formatCode="0.00E+00">
                  <c:v>-1.5353400000000001E-3</c:v>
                </c:pt>
                <c:pt idx="64674" formatCode="0.00E+00">
                  <c:v>-1.68958E-3</c:v>
                </c:pt>
                <c:pt idx="64675" formatCode="0.00E+00">
                  <c:v>-1.8415300000000001E-3</c:v>
                </c:pt>
                <c:pt idx="64676" formatCode="0.00E+00">
                  <c:v>-1.99103E-3</c:v>
                </c:pt>
                <c:pt idx="64677" formatCode="0.00E+00">
                  <c:v>-2.1379400000000001E-3</c:v>
                </c:pt>
                <c:pt idx="64678" formatCode="0.00E+00">
                  <c:v>-2.2821E-3</c:v>
                </c:pt>
                <c:pt idx="64679" formatCode="0.00E+00">
                  <c:v>-2.4233499999999999E-3</c:v>
                </c:pt>
                <c:pt idx="64680" formatCode="0.00E+00">
                  <c:v>-2.5615500000000001E-3</c:v>
                </c:pt>
                <c:pt idx="64681" formatCode="0.00E+00">
                  <c:v>-2.6965700000000001E-3</c:v>
                </c:pt>
                <c:pt idx="64682" formatCode="0.00E+00">
                  <c:v>-2.82825E-3</c:v>
                </c:pt>
                <c:pt idx="64683" formatCode="0.00E+00">
                  <c:v>-2.9564700000000001E-3</c:v>
                </c:pt>
                <c:pt idx="64684" formatCode="0.00E+00">
                  <c:v>-3.0810999999999998E-3</c:v>
                </c:pt>
                <c:pt idx="64685" formatCode="0.00E+00">
                  <c:v>-3.2020099999999999E-3</c:v>
                </c:pt>
                <c:pt idx="64686" formatCode="0.00E+00">
                  <c:v>-3.3190899999999998E-3</c:v>
                </c:pt>
                <c:pt idx="64687" formatCode="0.00E+00">
                  <c:v>-3.4322100000000002E-3</c:v>
                </c:pt>
                <c:pt idx="64688" formatCode="0.00E+00">
                  <c:v>-3.5412799999999999E-3</c:v>
                </c:pt>
                <c:pt idx="64689" formatCode="0.00E+00">
                  <c:v>-3.6461800000000002E-3</c:v>
                </c:pt>
                <c:pt idx="64690" formatCode="0.00E+00">
                  <c:v>-3.7468200000000001E-3</c:v>
                </c:pt>
                <c:pt idx="64691" formatCode="0.00E+00">
                  <c:v>-3.8430999999999999E-3</c:v>
                </c:pt>
                <c:pt idx="64692" formatCode="0.00E+00">
                  <c:v>-3.9349399999999996E-3</c:v>
                </c:pt>
                <c:pt idx="64693" formatCode="0.00E+00">
                  <c:v>-4.0222499999999998E-3</c:v>
                </c:pt>
                <c:pt idx="64694" formatCode="0.00E+00">
                  <c:v>-4.1049600000000004E-3</c:v>
                </c:pt>
                <c:pt idx="64695" formatCode="0.00E+00">
                  <c:v>-4.1830000000000001E-3</c:v>
                </c:pt>
                <c:pt idx="64696" formatCode="0.00E+00">
                  <c:v>-4.2563000000000002E-3</c:v>
                </c:pt>
                <c:pt idx="64697" formatCode="0.00E+00">
                  <c:v>-4.3248000000000002E-3</c:v>
                </c:pt>
                <c:pt idx="64698" formatCode="0.00E+00">
                  <c:v>-4.3884500000000003E-3</c:v>
                </c:pt>
                <c:pt idx="64699" formatCode="0.00E+00">
                  <c:v>-4.4472100000000001E-3</c:v>
                </c:pt>
                <c:pt idx="64700" formatCode="0.00E+00">
                  <c:v>-4.5010299999999996E-3</c:v>
                </c:pt>
                <c:pt idx="64701" formatCode="0.00E+00">
                  <c:v>-4.5498800000000001E-3</c:v>
                </c:pt>
                <c:pt idx="64702" formatCode="0.00E+00">
                  <c:v>-4.5937299999999999E-3</c:v>
                </c:pt>
                <c:pt idx="64703" formatCode="0.00E+00">
                  <c:v>-4.6325699999999999E-3</c:v>
                </c:pt>
                <c:pt idx="64704" formatCode="0.00E+00">
                  <c:v>-4.6663700000000004E-3</c:v>
                </c:pt>
                <c:pt idx="64705" formatCode="0.00E+00">
                  <c:v>-4.6951199999999997E-3</c:v>
                </c:pt>
                <c:pt idx="64706" formatCode="0.00E+00">
                  <c:v>-4.7188300000000002E-3</c:v>
                </c:pt>
                <c:pt idx="64707" formatCode="0.00E+00">
                  <c:v>-4.7375000000000004E-3</c:v>
                </c:pt>
                <c:pt idx="64708" formatCode="0.00E+00">
                  <c:v>-4.7511300000000001E-3</c:v>
                </c:pt>
                <c:pt idx="64709" formatCode="0.00E+00">
                  <c:v>-4.7597400000000002E-3</c:v>
                </c:pt>
                <c:pt idx="64710" formatCode="0.00E+00">
                  <c:v>-4.7633500000000004E-3</c:v>
                </c:pt>
                <c:pt idx="64711" formatCode="0.00E+00">
                  <c:v>-4.7619899999999998E-3</c:v>
                </c:pt>
                <c:pt idx="64712" formatCode="0.00E+00">
                  <c:v>-4.7556999999999999E-3</c:v>
                </c:pt>
                <c:pt idx="64713" formatCode="0.00E+00">
                  <c:v>-4.7445100000000004E-3</c:v>
                </c:pt>
                <c:pt idx="64714" formatCode="0.00E+00">
                  <c:v>-4.7284700000000002E-3</c:v>
                </c:pt>
                <c:pt idx="64715" formatCode="0.00E+00">
                  <c:v>-4.70762E-3</c:v>
                </c:pt>
                <c:pt idx="64716" formatCode="0.00E+00">
                  <c:v>-4.6820300000000002E-3</c:v>
                </c:pt>
                <c:pt idx="64717" formatCode="0.00E+00">
                  <c:v>-4.6517599999999996E-3</c:v>
                </c:pt>
                <c:pt idx="64718" formatCode="0.00E+00">
                  <c:v>-4.6168700000000003E-3</c:v>
                </c:pt>
                <c:pt idx="64719" formatCode="0.00E+00">
                  <c:v>-4.5774300000000004E-3</c:v>
                </c:pt>
                <c:pt idx="64720" formatCode="0.00E+00">
                  <c:v>-4.53353E-3</c:v>
                </c:pt>
                <c:pt idx="64721" formatCode="0.00E+00">
                  <c:v>-4.4852499999999997E-3</c:v>
                </c:pt>
                <c:pt idx="64722" formatCode="0.00E+00">
                  <c:v>-4.4326699999999997E-3</c:v>
                </c:pt>
                <c:pt idx="64723" formatCode="0.00E+00">
                  <c:v>-4.3758900000000003E-3</c:v>
                </c:pt>
                <c:pt idx="64724" formatCode="0.00E+00">
                  <c:v>-4.3150000000000003E-3</c:v>
                </c:pt>
                <c:pt idx="64725" formatCode="0.00E+00">
                  <c:v>-4.2500999999999997E-3</c:v>
                </c:pt>
                <c:pt idx="64726" formatCode="0.00E+00">
                  <c:v>-4.1813099999999997E-3</c:v>
                </c:pt>
                <c:pt idx="64727" formatCode="0.00E+00">
                  <c:v>-4.1087199999999997E-3</c:v>
                </c:pt>
                <c:pt idx="64728" formatCode="0.00E+00">
                  <c:v>-4.0324599999999999E-3</c:v>
                </c:pt>
                <c:pt idx="64729" formatCode="0.00E+00">
                  <c:v>-3.9526400000000003E-3</c:v>
                </c:pt>
                <c:pt idx="64730" formatCode="0.00E+00">
                  <c:v>-3.86938E-3</c:v>
                </c:pt>
                <c:pt idx="64731" formatCode="0.00E+00">
                  <c:v>-3.7827999999999998E-3</c:v>
                </c:pt>
                <c:pt idx="64732" formatCode="0.00E+00">
                  <c:v>-3.6930399999999999E-3</c:v>
                </c:pt>
                <c:pt idx="64733" formatCode="0.00E+00">
                  <c:v>-3.60021E-3</c:v>
                </c:pt>
                <c:pt idx="64734" formatCode="0.00E+00">
                  <c:v>-3.50447E-3</c:v>
                </c:pt>
                <c:pt idx="64735" formatCode="0.00E+00">
                  <c:v>-3.4059300000000002E-3</c:v>
                </c:pt>
                <c:pt idx="64736" formatCode="0.00E+00">
                  <c:v>-3.30475E-3</c:v>
                </c:pt>
                <c:pt idx="64737" formatCode="0.00E+00">
                  <c:v>-3.20105E-3</c:v>
                </c:pt>
                <c:pt idx="64738" formatCode="0.00E+00">
                  <c:v>-3.0949800000000002E-3</c:v>
                </c:pt>
                <c:pt idx="64739" formatCode="0.00E+00">
                  <c:v>-2.9866900000000002E-3</c:v>
                </c:pt>
                <c:pt idx="64740" formatCode="0.00E+00">
                  <c:v>-2.8763199999999999E-3</c:v>
                </c:pt>
                <c:pt idx="64741" formatCode="0.00E+00">
                  <c:v>-2.7640199999999998E-3</c:v>
                </c:pt>
                <c:pt idx="64742" formatCode="0.00E+00">
                  <c:v>-2.64993E-3</c:v>
                </c:pt>
                <c:pt idx="64743" formatCode="0.00E+00">
                  <c:v>-2.5341999999999999E-3</c:v>
                </c:pt>
                <c:pt idx="64744" formatCode="0.00E+00">
                  <c:v>-2.4169899999999999E-3</c:v>
                </c:pt>
                <c:pt idx="64745" formatCode="0.00E+00">
                  <c:v>-2.2984400000000001E-3</c:v>
                </c:pt>
                <c:pt idx="64746" formatCode="0.00E+00">
                  <c:v>-2.1787099999999999E-3</c:v>
                </c:pt>
                <c:pt idx="64747" formatCode="0.00E+00">
                  <c:v>-2.0579399999999999E-3</c:v>
                </c:pt>
                <c:pt idx="64748" formatCode="0.00E+00">
                  <c:v>-1.9362800000000001E-3</c:v>
                </c:pt>
                <c:pt idx="64749" formatCode="0.00E+00">
                  <c:v>-1.8138799999999999E-3</c:v>
                </c:pt>
                <c:pt idx="64750" formatCode="0.00E+00">
                  <c:v>-1.6909E-3</c:v>
                </c:pt>
                <c:pt idx="64751" formatCode="0.00E+00">
                  <c:v>-1.5674700000000001E-3</c:v>
                </c:pt>
                <c:pt idx="64752" formatCode="0.00E+00">
                  <c:v>-1.4437600000000001E-3</c:v>
                </c:pt>
                <c:pt idx="64753" formatCode="0.00E+00">
                  <c:v>-1.3198999999999999E-3</c:v>
                </c:pt>
                <c:pt idx="64754" formatCode="0.00E+00">
                  <c:v>-1.19604E-3</c:v>
                </c:pt>
                <c:pt idx="64755" formatCode="0.00E+00">
                  <c:v>-1.0723200000000001E-3</c:v>
                </c:pt>
                <c:pt idx="64756" formatCode="0.00E+00">
                  <c:v>-9.4888999999999998E-4</c:v>
                </c:pt>
                <c:pt idx="64757" formatCode="0.00E+00">
                  <c:v>-8.2588099999999999E-4</c:v>
                </c:pt>
                <c:pt idx="64758" formatCode="0.00E+00">
                  <c:v>-7.0343499999999998E-4</c:v>
                </c:pt>
                <c:pt idx="64759" formatCode="0.00E+00">
                  <c:v>-5.8168599999999999E-4</c:v>
                </c:pt>
                <c:pt idx="64760" formatCode="0.00E+00">
                  <c:v>-4.6076800000000002E-4</c:v>
                </c:pt>
                <c:pt idx="64761" formatCode="0.00E+00">
                  <c:v>-3.40811E-4</c:v>
                </c:pt>
                <c:pt idx="64762" formatCode="0.00E+00">
                  <c:v>-2.21943E-4</c:v>
                </c:pt>
                <c:pt idx="64763" formatCode="0.00E+00">
                  <c:v>-1.04288E-4</c:v>
                </c:pt>
                <c:pt idx="64764" formatCode="0.00E+00">
                  <c:v>1.20317E-5</c:v>
                </c:pt>
                <c:pt idx="64765" formatCode="0.00E+00">
                  <c:v>1.26897E-4</c:v>
                </c:pt>
                <c:pt idx="64766" formatCode="0.00E+00">
                  <c:v>2.40194E-4</c:v>
                </c:pt>
                <c:pt idx="64767" formatCode="0.00E+00">
                  <c:v>3.5180900000000002E-4</c:v>
                </c:pt>
                <c:pt idx="64768" formatCode="0.00E+00">
                  <c:v>4.6163500000000001E-4</c:v>
                </c:pt>
                <c:pt idx="64769" formatCode="0.00E+00">
                  <c:v>5.6956800000000001E-4</c:v>
                </c:pt>
                <c:pt idx="64770" formatCode="0.00E+00">
                  <c:v>6.7550599999999998E-4</c:v>
                </c:pt>
                <c:pt idx="64771" formatCode="0.00E+00">
                  <c:v>7.7935199999999997E-4</c:v>
                </c:pt>
                <c:pt idx="64772" formatCode="0.00E+00">
                  <c:v>8.8101399999999995E-4</c:v>
                </c:pt>
                <c:pt idx="64773" formatCode="0.00E+00">
                  <c:v>9.8040299999999992E-4</c:v>
                </c:pt>
                <c:pt idx="64774" formatCode="0.00E+00">
                  <c:v>1.0774300000000001E-3</c:v>
                </c:pt>
                <c:pt idx="64775" formatCode="0.00E+00">
                  <c:v>1.1720299999999999E-3</c:v>
                </c:pt>
                <c:pt idx="64776" formatCode="0.00E+00">
                  <c:v>1.2641099999999999E-3</c:v>
                </c:pt>
                <c:pt idx="64777" formatCode="0.00E+00">
                  <c:v>1.3535999999999999E-3</c:v>
                </c:pt>
                <c:pt idx="64778" formatCode="0.00E+00">
                  <c:v>1.4404400000000001E-3</c:v>
                </c:pt>
                <c:pt idx="64779" formatCode="0.00E+00">
                  <c:v>1.5245600000000001E-3</c:v>
                </c:pt>
                <c:pt idx="64780" formatCode="0.00E+00">
                  <c:v>1.6059100000000001E-3</c:v>
                </c:pt>
                <c:pt idx="64781" formatCode="0.00E+00">
                  <c:v>1.68443E-3</c:v>
                </c:pt>
                <c:pt idx="64782" formatCode="0.00E+00">
                  <c:v>1.7600700000000001E-3</c:v>
                </c:pt>
                <c:pt idx="64783" formatCode="0.00E+00">
                  <c:v>1.8327899999999999E-3</c:v>
                </c:pt>
                <c:pt idx="64784" formatCode="0.00E+00">
                  <c:v>1.90255E-3</c:v>
                </c:pt>
                <c:pt idx="64785" formatCode="0.00E+00">
                  <c:v>1.9692999999999998E-3</c:v>
                </c:pt>
                <c:pt idx="64786" formatCode="0.00E+00">
                  <c:v>2.0330299999999999E-3</c:v>
                </c:pt>
                <c:pt idx="64787" formatCode="0.00E+00">
                  <c:v>2.0937E-3</c:v>
                </c:pt>
                <c:pt idx="64788" formatCode="0.00E+00">
                  <c:v>2.1512900000000001E-3</c:v>
                </c:pt>
                <c:pt idx="64789" formatCode="0.00E+00">
                  <c:v>2.20579E-3</c:v>
                </c:pt>
                <c:pt idx="64790" formatCode="0.00E+00">
                  <c:v>2.2571700000000002E-3</c:v>
                </c:pt>
                <c:pt idx="64791" formatCode="0.00E+00">
                  <c:v>2.3054400000000002E-3</c:v>
                </c:pt>
                <c:pt idx="64792" formatCode="0.00E+00">
                  <c:v>2.3505900000000001E-3</c:v>
                </c:pt>
                <c:pt idx="64793" formatCode="0.00E+00">
                  <c:v>2.3926099999999999E-3</c:v>
                </c:pt>
                <c:pt idx="64794" formatCode="0.00E+00">
                  <c:v>2.4315199999999999E-3</c:v>
                </c:pt>
                <c:pt idx="64795" formatCode="0.00E+00">
                  <c:v>2.4673099999999999E-3</c:v>
                </c:pt>
                <c:pt idx="64796" formatCode="0.00E+00">
                  <c:v>2.50001E-3</c:v>
                </c:pt>
                <c:pt idx="64797" formatCode="0.00E+00">
                  <c:v>2.5296300000000002E-3</c:v>
                </c:pt>
                <c:pt idx="64798" formatCode="0.00E+00">
                  <c:v>2.5561799999999999E-3</c:v>
                </c:pt>
                <c:pt idx="64799" formatCode="0.00E+00">
                  <c:v>2.5796999999999999E-3</c:v>
                </c:pt>
                <c:pt idx="64800" formatCode="0.00E+00">
                  <c:v>2.6002099999999999E-3</c:v>
                </c:pt>
                <c:pt idx="64801" formatCode="0.00E+00">
                  <c:v>2.6177399999999999E-3</c:v>
                </c:pt>
                <c:pt idx="64802" formatCode="0.00E+00">
                  <c:v>2.63233E-3</c:v>
                </c:pt>
                <c:pt idx="64803" formatCode="0.00E+00">
                  <c:v>2.64402E-3</c:v>
                </c:pt>
                <c:pt idx="64804" formatCode="0.00E+00">
                  <c:v>2.65285E-3</c:v>
                </c:pt>
                <c:pt idx="64805" formatCode="0.00E+00">
                  <c:v>2.6588599999999999E-3</c:v>
                </c:pt>
                <c:pt idx="64806" formatCode="0.00E+00">
                  <c:v>2.6621000000000001E-3</c:v>
                </c:pt>
                <c:pt idx="64807" formatCode="0.00E+00">
                  <c:v>2.66263E-3</c:v>
                </c:pt>
                <c:pt idx="64808" formatCode="0.00E+00">
                  <c:v>2.6604900000000002E-3</c:v>
                </c:pt>
                <c:pt idx="64809" formatCode="0.00E+00">
                  <c:v>2.6557400000000002E-3</c:v>
                </c:pt>
                <c:pt idx="64810" formatCode="0.00E+00">
                  <c:v>2.6484500000000001E-3</c:v>
                </c:pt>
                <c:pt idx="64811" formatCode="0.00E+00">
                  <c:v>2.6386700000000001E-3</c:v>
                </c:pt>
                <c:pt idx="64812" formatCode="0.00E+00">
                  <c:v>2.6264700000000001E-3</c:v>
                </c:pt>
                <c:pt idx="64813" formatCode="0.00E+00">
                  <c:v>2.6119099999999998E-3</c:v>
                </c:pt>
                <c:pt idx="64814" formatCode="0.00E+00">
                  <c:v>2.5950700000000001E-3</c:v>
                </c:pt>
                <c:pt idx="64815" formatCode="0.00E+00">
                  <c:v>2.5760100000000001E-3</c:v>
                </c:pt>
                <c:pt idx="64816" formatCode="0.00E+00">
                  <c:v>2.5547899999999999E-3</c:v>
                </c:pt>
                <c:pt idx="64817" formatCode="0.00E+00">
                  <c:v>2.5315099999999998E-3</c:v>
                </c:pt>
                <c:pt idx="64818" formatCode="0.00E+00">
                  <c:v>2.50622E-3</c:v>
                </c:pt>
                <c:pt idx="64819" formatCode="0.00E+00">
                  <c:v>2.4790099999999998E-3</c:v>
                </c:pt>
                <c:pt idx="64820" formatCode="0.00E+00">
                  <c:v>2.4499499999999998E-3</c:v>
                </c:pt>
                <c:pt idx="64821" formatCode="0.00E+00">
                  <c:v>2.4191299999999998E-3</c:v>
                </c:pt>
                <c:pt idx="64822" formatCode="0.00E+00">
                  <c:v>2.3866099999999999E-3</c:v>
                </c:pt>
                <c:pt idx="64823" formatCode="0.00E+00">
                  <c:v>2.3524700000000002E-3</c:v>
                </c:pt>
                <c:pt idx="64824" formatCode="0.00E+00">
                  <c:v>2.3168099999999999E-3</c:v>
                </c:pt>
                <c:pt idx="64825" formatCode="0.00E+00">
                  <c:v>2.27969E-3</c:v>
                </c:pt>
                <c:pt idx="64826" formatCode="0.00E+00">
                  <c:v>2.2411900000000001E-3</c:v>
                </c:pt>
                <c:pt idx="64827" formatCode="0.00E+00">
                  <c:v>2.2014000000000001E-3</c:v>
                </c:pt>
                <c:pt idx="64828" formatCode="0.00E+00">
                  <c:v>2.1603999999999998E-3</c:v>
                </c:pt>
                <c:pt idx="64829" formatCode="0.00E+00">
                  <c:v>2.1182699999999998E-3</c:v>
                </c:pt>
                <c:pt idx="64830" formatCode="0.00E+00">
                  <c:v>2.07508E-3</c:v>
                </c:pt>
                <c:pt idx="64831" formatCode="0.00E+00">
                  <c:v>2.0309099999999999E-3</c:v>
                </c:pt>
                <c:pt idx="64832" formatCode="0.00E+00">
                  <c:v>1.9858499999999999E-3</c:v>
                </c:pt>
                <c:pt idx="64833" formatCode="0.00E+00">
                  <c:v>1.9399700000000001E-3</c:v>
                </c:pt>
                <c:pt idx="64834" formatCode="0.00E+00">
                  <c:v>1.89335E-3</c:v>
                </c:pt>
                <c:pt idx="64835" formatCode="0.00E+00">
                  <c:v>1.8460600000000001E-3</c:v>
                </c:pt>
                <c:pt idx="64836" formatCode="0.00E+00">
                  <c:v>1.79817E-3</c:v>
                </c:pt>
                <c:pt idx="64837" formatCode="0.00E+00">
                  <c:v>1.7497700000000001E-3</c:v>
                </c:pt>
                <c:pt idx="64838" formatCode="0.00E+00">
                  <c:v>1.7009200000000001E-3</c:v>
                </c:pt>
                <c:pt idx="64839" formatCode="0.00E+00">
                  <c:v>1.6517000000000001E-3</c:v>
                </c:pt>
                <c:pt idx="64840" formatCode="0.00E+00">
                  <c:v>1.60216E-3</c:v>
                </c:pt>
                <c:pt idx="64841" formatCode="0.00E+00">
                  <c:v>1.5523900000000001E-3</c:v>
                </c:pt>
                <c:pt idx="64842" formatCode="0.00E+00">
                  <c:v>1.50245E-3</c:v>
                </c:pt>
                <c:pt idx="64843" formatCode="0.00E+00">
                  <c:v>1.45239E-3</c:v>
                </c:pt>
                <c:pt idx="64844" formatCode="0.00E+00">
                  <c:v>1.4022800000000001E-3</c:v>
                </c:pt>
                <c:pt idx="64845" formatCode="0.00E+00">
                  <c:v>1.3521900000000001E-3</c:v>
                </c:pt>
                <c:pt idx="64846" formatCode="0.00E+00">
                  <c:v>1.3021700000000001E-3</c:v>
                </c:pt>
                <c:pt idx="64847" formatCode="0.00E+00">
                  <c:v>1.25227E-3</c:v>
                </c:pt>
                <c:pt idx="64848" formatCode="0.00E+00">
                  <c:v>1.2025600000000001E-3</c:v>
                </c:pt>
                <c:pt idx="64849" formatCode="0.00E+00">
                  <c:v>1.15307E-3</c:v>
                </c:pt>
                <c:pt idx="64850" formatCode="0.00E+00">
                  <c:v>1.1038700000000001E-3</c:v>
                </c:pt>
                <c:pt idx="64851" formatCode="0.00E+00">
                  <c:v>1.05499E-3</c:v>
                </c:pt>
                <c:pt idx="64852" formatCode="0.00E+00">
                  <c:v>1.0064900000000001E-3</c:v>
                </c:pt>
                <c:pt idx="64853" formatCode="0.00E+00">
                  <c:v>9.5840300000000003E-4</c:v>
                </c:pt>
                <c:pt idx="64854" formatCode="0.00E+00">
                  <c:v>9.1076999999999998E-4</c:v>
                </c:pt>
                <c:pt idx="64855" formatCode="0.00E+00">
                  <c:v>8.6363E-4</c:v>
                </c:pt>
                <c:pt idx="64856" formatCode="0.00E+00">
                  <c:v>8.1701699999999996E-4</c:v>
                </c:pt>
                <c:pt idx="64857" formatCode="0.00E+00">
                  <c:v>7.7096499999999997E-4</c:v>
                </c:pt>
                <c:pt idx="64858" formatCode="0.00E+00">
                  <c:v>7.2550299999999996E-4</c:v>
                </c:pt>
                <c:pt idx="64859" formatCode="0.00E+00">
                  <c:v>6.8065900000000002E-4</c:v>
                </c:pt>
                <c:pt idx="64860" formatCode="0.00E+00">
                  <c:v>6.3645900000000003E-4</c:v>
                </c:pt>
                <c:pt idx="64861" formatCode="0.00E+00">
                  <c:v>5.9292500000000001E-4</c:v>
                </c:pt>
                <c:pt idx="64862" formatCode="0.00E+00">
                  <c:v>5.5007799999999996E-4</c:v>
                </c:pt>
                <c:pt idx="64863" formatCode="0.00E+00">
                  <c:v>5.0793599999999996E-4</c:v>
                </c:pt>
                <c:pt idx="64864" formatCode="0.00E+00">
                  <c:v>4.6651400000000001E-4</c:v>
                </c:pt>
                <c:pt idx="64865" formatCode="0.00E+00">
                  <c:v>4.2582600000000003E-4</c:v>
                </c:pt>
                <c:pt idx="64866" formatCode="0.00E+00">
                  <c:v>3.8588300000000001E-4</c:v>
                </c:pt>
                <c:pt idx="64867" formatCode="0.00E+00">
                  <c:v>3.4669300000000002E-4</c:v>
                </c:pt>
                <c:pt idx="64868" formatCode="0.00E+00">
                  <c:v>3.0826399999999999E-4</c:v>
                </c:pt>
                <c:pt idx="64869" formatCode="0.00E+00">
                  <c:v>2.70599E-4</c:v>
                </c:pt>
                <c:pt idx="64870" formatCode="0.00E+00">
                  <c:v>2.33701E-4</c:v>
                </c:pt>
                <c:pt idx="64871" formatCode="0.00E+00">
                  <c:v>1.9757100000000001E-4</c:v>
                </c:pt>
                <c:pt idx="64872" formatCode="0.00E+00">
                  <c:v>1.62206E-4</c:v>
                </c:pt>
                <c:pt idx="64873" formatCode="0.00E+00">
                  <c:v>1.27603E-4</c:v>
                </c:pt>
                <c:pt idx="64874" formatCode="0.00E+00">
                  <c:v>9.3755600000000001E-5</c:v>
                </c:pt>
                <c:pt idx="64875" formatCode="0.00E+00">
                  <c:v>6.06576E-5</c:v>
                </c:pt>
                <c:pt idx="64876" formatCode="0.00E+00">
                  <c:v>2.8299699999999999E-5</c:v>
                </c:pt>
                <c:pt idx="64877" formatCode="0.00E+00">
                  <c:v>-3.3287399999999998E-6</c:v>
                </c:pt>
                <c:pt idx="64878" formatCode="0.00E+00">
                  <c:v>-3.4239899999999997E-5</c:v>
                </c:pt>
                <c:pt idx="64879" formatCode="0.00E+00">
                  <c:v>-6.4447299999999995E-5</c:v>
                </c:pt>
                <c:pt idx="64880" formatCode="0.00E+00">
                  <c:v>-9.3965899999999994E-5</c:v>
                </c:pt>
                <c:pt idx="64881" formatCode="0.00E+00">
                  <c:v>-1.22812E-4</c:v>
                </c:pt>
                <c:pt idx="64882" formatCode="0.00E+00">
                  <c:v>-1.51003E-4</c:v>
                </c:pt>
                <c:pt idx="64883" formatCode="0.00E+00">
                  <c:v>-1.78557E-4</c:v>
                </c:pt>
                <c:pt idx="64884" formatCode="0.00E+00">
                  <c:v>-2.0549399999999999E-4</c:v>
                </c:pt>
                <c:pt idx="64885" formatCode="0.00E+00">
                  <c:v>-2.3183399999999999E-4</c:v>
                </c:pt>
                <c:pt idx="64886" formatCode="0.00E+00">
                  <c:v>-2.57598E-4</c:v>
                </c:pt>
                <c:pt idx="64887" formatCode="0.00E+00">
                  <c:v>-2.8280900000000002E-4</c:v>
                </c:pt>
                <c:pt idx="64888" formatCode="0.00E+00">
                  <c:v>-3.0748800000000002E-4</c:v>
                </c:pt>
                <c:pt idx="64889" formatCode="0.00E+00">
                  <c:v>-3.3165799999999997E-4</c:v>
                </c:pt>
                <c:pt idx="64890" formatCode="0.00E+00">
                  <c:v>-3.55344E-4</c:v>
                </c:pt>
                <c:pt idx="64891" formatCode="0.00E+00">
                  <c:v>-3.7856800000000003E-4</c:v>
                </c:pt>
                <c:pt idx="64892" formatCode="0.00E+00">
                  <c:v>-4.0135399999999998E-4</c:v>
                </c:pt>
                <c:pt idx="64893" formatCode="0.00E+00">
                  <c:v>-4.2372699999999999E-4</c:v>
                </c:pt>
                <c:pt idx="64894" formatCode="0.00E+00">
                  <c:v>-4.4570999999999999E-4</c:v>
                </c:pt>
                <c:pt idx="64895" formatCode="0.00E+00">
                  <c:v>-4.6732700000000002E-4</c:v>
                </c:pt>
                <c:pt idx="64896" formatCode="0.00E+00">
                  <c:v>-4.8860199999999998E-4</c:v>
                </c:pt>
                <c:pt idx="64897" formatCode="0.00E+00">
                  <c:v>-5.0955900000000003E-4</c:v>
                </c:pt>
                <c:pt idx="64898" formatCode="0.00E+00">
                  <c:v>-5.3021899999999996E-4</c:v>
                </c:pt>
                <c:pt idx="64899" formatCode="0.00E+00">
                  <c:v>-5.5060600000000003E-4</c:v>
                </c:pt>
                <c:pt idx="64900" formatCode="0.00E+00">
                  <c:v>-5.7074199999999995E-4</c:v>
                </c:pt>
                <c:pt idx="64901" formatCode="0.00E+00">
                  <c:v>-5.9064800000000004E-4</c:v>
                </c:pt>
                <c:pt idx="64902" formatCode="0.00E+00">
                  <c:v>-6.1034399999999997E-4</c:v>
                </c:pt>
                <c:pt idx="64903" formatCode="0.00E+00">
                  <c:v>-6.2985099999999996E-4</c:v>
                </c:pt>
                <c:pt idx="64904" formatCode="0.00E+00">
                  <c:v>-6.4918699999999996E-4</c:v>
                </c:pt>
                <c:pt idx="64905" formatCode="0.00E+00">
                  <c:v>-6.6837000000000005E-4</c:v>
                </c:pt>
                <c:pt idx="64906" formatCode="0.00E+00">
                  <c:v>-6.8741799999999997E-4</c:v>
                </c:pt>
                <c:pt idx="64907" formatCode="0.00E+00">
                  <c:v>-7.0634500000000004E-4</c:v>
                </c:pt>
                <c:pt idx="64908" formatCode="0.00E+00">
                  <c:v>-7.2516599999999996E-4</c:v>
                </c:pt>
                <c:pt idx="64909" formatCode="0.00E+00">
                  <c:v>-7.4389499999999995E-4</c:v>
                </c:pt>
                <c:pt idx="64910" formatCode="0.00E+00">
                  <c:v>-7.6254299999999997E-4</c:v>
                </c:pt>
                <c:pt idx="64911" formatCode="0.00E+00">
                  <c:v>-7.8112199999999998E-4</c:v>
                </c:pt>
                <c:pt idx="64912" formatCode="0.00E+00">
                  <c:v>-7.9964100000000002E-4</c:v>
                </c:pt>
                <c:pt idx="64913" formatCode="0.00E+00">
                  <c:v>-8.1810699999999999E-4</c:v>
                </c:pt>
                <c:pt idx="64914" formatCode="0.00E+00">
                  <c:v>-8.36527E-4</c:v>
                </c:pt>
                <c:pt idx="64915" formatCode="0.00E+00">
                  <c:v>-8.54906E-4</c:v>
                </c:pt>
                <c:pt idx="64916" formatCode="0.00E+00">
                  <c:v>-8.7324600000000005E-4</c:v>
                </c:pt>
                <c:pt idx="64917" formatCode="0.00E+00">
                  <c:v>-8.9154999999999996E-4</c:v>
                </c:pt>
                <c:pt idx="64918" formatCode="0.00E+00">
                  <c:v>-9.0981700000000005E-4</c:v>
                </c:pt>
                <c:pt idx="64919" formatCode="0.00E+00">
                  <c:v>-9.2804599999999997E-4</c:v>
                </c:pt>
                <c:pt idx="64920" formatCode="0.00E+00">
                  <c:v>-9.4623299999999999E-4</c:v>
                </c:pt>
                <c:pt idx="64921" formatCode="0.00E+00">
                  <c:v>-9.6437400000000005E-4</c:v>
                </c:pt>
                <c:pt idx="64922" formatCode="0.00E+00">
                  <c:v>-9.8246100000000001E-4</c:v>
                </c:pt>
                <c:pt idx="64923" formatCode="0.00E+00">
                  <c:v>-1.0004899999999999E-3</c:v>
                </c:pt>
                <c:pt idx="64924" formatCode="0.00E+00">
                  <c:v>-1.01844E-3</c:v>
                </c:pt>
                <c:pt idx="64925" formatCode="0.00E+00">
                  <c:v>-1.0363099999999999E-3</c:v>
                </c:pt>
                <c:pt idx="64926" formatCode="0.00E+00">
                  <c:v>-1.0540899999999999E-3</c:v>
                </c:pt>
                <c:pt idx="64927" formatCode="0.00E+00">
                  <c:v>-1.07175E-3</c:v>
                </c:pt>
                <c:pt idx="64928" formatCode="0.00E+00">
                  <c:v>-1.0892899999999999E-3</c:v>
                </c:pt>
                <c:pt idx="64929" formatCode="0.00E+00">
                  <c:v>-1.1066800000000001E-3</c:v>
                </c:pt>
                <c:pt idx="64930" formatCode="0.00E+00">
                  <c:v>-1.1238999999999999E-3</c:v>
                </c:pt>
                <c:pt idx="64931" formatCode="0.00E+00">
                  <c:v>-1.1409300000000001E-3</c:v>
                </c:pt>
                <c:pt idx="64932" formatCode="0.00E+00">
                  <c:v>-1.1577600000000001E-3</c:v>
                </c:pt>
                <c:pt idx="64933" formatCode="0.00E+00">
                  <c:v>-1.17435E-3</c:v>
                </c:pt>
                <c:pt idx="64934" formatCode="0.00E+00">
                  <c:v>-1.19068E-3</c:v>
                </c:pt>
                <c:pt idx="64935" formatCode="0.00E+00">
                  <c:v>-1.20673E-3</c:v>
                </c:pt>
                <c:pt idx="64936" formatCode="0.00E+00">
                  <c:v>-1.2224600000000001E-3</c:v>
                </c:pt>
                <c:pt idx="64937" formatCode="0.00E+00">
                  <c:v>-1.23784E-3</c:v>
                </c:pt>
                <c:pt idx="64938" formatCode="0.00E+00">
                  <c:v>-1.25286E-3</c:v>
                </c:pt>
                <c:pt idx="64939" formatCode="0.00E+00">
                  <c:v>-1.26746E-3</c:v>
                </c:pt>
                <c:pt idx="64940" formatCode="0.00E+00">
                  <c:v>-1.28163E-3</c:v>
                </c:pt>
                <c:pt idx="64941" formatCode="0.00E+00">
                  <c:v>-1.29532E-3</c:v>
                </c:pt>
                <c:pt idx="64942" formatCode="0.00E+00">
                  <c:v>-1.3085099999999999E-3</c:v>
                </c:pt>
                <c:pt idx="64943" formatCode="0.00E+00">
                  <c:v>-1.3211500000000001E-3</c:v>
                </c:pt>
                <c:pt idx="64944" formatCode="0.00E+00">
                  <c:v>-1.33321E-3</c:v>
                </c:pt>
                <c:pt idx="64945" formatCode="0.00E+00">
                  <c:v>-1.3446599999999999E-3</c:v>
                </c:pt>
                <c:pt idx="64946" formatCode="0.00E+00">
                  <c:v>-1.35546E-3</c:v>
                </c:pt>
                <c:pt idx="64947" formatCode="0.00E+00">
                  <c:v>-1.36557E-3</c:v>
                </c:pt>
                <c:pt idx="64948" formatCode="0.00E+00">
                  <c:v>-1.37495E-3</c:v>
                </c:pt>
                <c:pt idx="64949" formatCode="0.00E+00">
                  <c:v>-1.38357E-3</c:v>
                </c:pt>
                <c:pt idx="64950" formatCode="0.00E+00">
                  <c:v>-1.39138E-3</c:v>
                </c:pt>
                <c:pt idx="64951" formatCode="0.00E+00">
                  <c:v>-1.39835E-3</c:v>
                </c:pt>
                <c:pt idx="64952" formatCode="0.00E+00">
                  <c:v>-1.4044400000000001E-3</c:v>
                </c:pt>
                <c:pt idx="64953" formatCode="0.00E+00">
                  <c:v>-1.4096099999999999E-3</c:v>
                </c:pt>
                <c:pt idx="64954" formatCode="0.00E+00">
                  <c:v>-1.41383E-3</c:v>
                </c:pt>
                <c:pt idx="64955" formatCode="0.00E+00">
                  <c:v>-1.41705E-3</c:v>
                </c:pt>
                <c:pt idx="64956" formatCode="0.00E+00">
                  <c:v>-1.4192499999999999E-3</c:v>
                </c:pt>
                <c:pt idx="64957" formatCode="0.00E+00">
                  <c:v>-1.42037E-3</c:v>
                </c:pt>
                <c:pt idx="64958" formatCode="0.00E+00">
                  <c:v>-1.4204E-3</c:v>
                </c:pt>
                <c:pt idx="64959" formatCode="0.00E+00">
                  <c:v>-1.41928E-3</c:v>
                </c:pt>
                <c:pt idx="64960" formatCode="0.00E+00">
                  <c:v>-1.4170000000000001E-3</c:v>
                </c:pt>
                <c:pt idx="64961" formatCode="0.00E+00">
                  <c:v>-1.41351E-3</c:v>
                </c:pt>
                <c:pt idx="64962" formatCode="0.00E+00">
                  <c:v>-1.40879E-3</c:v>
                </c:pt>
                <c:pt idx="64963" formatCode="0.00E+00">
                  <c:v>-1.4028000000000001E-3</c:v>
                </c:pt>
                <c:pt idx="64964" formatCode="0.00E+00">
                  <c:v>-1.39551E-3</c:v>
                </c:pt>
                <c:pt idx="64965" formatCode="0.00E+00">
                  <c:v>-1.3868999999999999E-3</c:v>
                </c:pt>
                <c:pt idx="64966" formatCode="0.00E+00">
                  <c:v>-1.3769400000000001E-3</c:v>
                </c:pt>
                <c:pt idx="64967" formatCode="0.00E+00">
                  <c:v>-1.3656E-3</c:v>
                </c:pt>
                <c:pt idx="64968" formatCode="0.00E+00">
                  <c:v>-1.3528699999999999E-3</c:v>
                </c:pt>
                <c:pt idx="64969" formatCode="0.00E+00">
                  <c:v>-1.3387099999999999E-3</c:v>
                </c:pt>
                <c:pt idx="64970" formatCode="0.00E+00">
                  <c:v>-1.32311E-3</c:v>
                </c:pt>
                <c:pt idx="64971" formatCode="0.00E+00">
                  <c:v>-1.3060599999999999E-3</c:v>
                </c:pt>
                <c:pt idx="64972" formatCode="0.00E+00">
                  <c:v>-1.2875300000000001E-3</c:v>
                </c:pt>
                <c:pt idx="64973" formatCode="0.00E+00">
                  <c:v>-1.2675099999999999E-3</c:v>
                </c:pt>
                <c:pt idx="64974" formatCode="0.00E+00">
                  <c:v>-1.2459999999999999E-3</c:v>
                </c:pt>
                <c:pt idx="64975" formatCode="0.00E+00">
                  <c:v>-1.2229700000000001E-3</c:v>
                </c:pt>
                <c:pt idx="64976" formatCode="0.00E+00">
                  <c:v>-1.1984299999999999E-3</c:v>
                </c:pt>
                <c:pt idx="64977" formatCode="0.00E+00">
                  <c:v>-1.1723700000000001E-3</c:v>
                </c:pt>
                <c:pt idx="64978" formatCode="0.00E+00">
                  <c:v>-1.14478E-3</c:v>
                </c:pt>
                <c:pt idx="64979" formatCode="0.00E+00">
                  <c:v>-1.11568E-3</c:v>
                </c:pt>
                <c:pt idx="64980" formatCode="0.00E+00">
                  <c:v>-1.0850499999999999E-3</c:v>
                </c:pt>
                <c:pt idx="64981" formatCode="0.00E+00">
                  <c:v>-1.05291E-3</c:v>
                </c:pt>
                <c:pt idx="64982" formatCode="0.00E+00">
                  <c:v>-1.0192599999999999E-3</c:v>
                </c:pt>
                <c:pt idx="64983" formatCode="0.00E+00">
                  <c:v>-9.8412200000000003E-4</c:v>
                </c:pt>
                <c:pt idx="64984" formatCode="0.00E+00">
                  <c:v>-9.4749600000000004E-4</c:v>
                </c:pt>
                <c:pt idx="64985" formatCode="0.00E+00">
                  <c:v>-9.0940400000000005E-4</c:v>
                </c:pt>
                <c:pt idx="64986" formatCode="0.00E+00">
                  <c:v>-8.6986300000000002E-4</c:v>
                </c:pt>
                <c:pt idx="64987" formatCode="0.00E+00">
                  <c:v>-8.2889499999999996E-4</c:v>
                </c:pt>
                <c:pt idx="64988" formatCode="0.00E+00">
                  <c:v>-7.8652400000000003E-4</c:v>
                </c:pt>
                <c:pt idx="64989" formatCode="0.00E+00">
                  <c:v>-7.4277700000000002E-4</c:v>
                </c:pt>
                <c:pt idx="64990" formatCode="0.00E+00">
                  <c:v>-6.9768399999999996E-4</c:v>
                </c:pt>
                <c:pt idx="64991" formatCode="0.00E+00">
                  <c:v>-6.5127700000000002E-4</c:v>
                </c:pt>
                <c:pt idx="64992" formatCode="0.00E+00">
                  <c:v>-6.0358999999999999E-4</c:v>
                </c:pt>
                <c:pt idx="64993" formatCode="0.00E+00">
                  <c:v>-5.5466200000000004E-4</c:v>
                </c:pt>
                <c:pt idx="64994" formatCode="0.00E+00">
                  <c:v>-5.0453399999999995E-4</c:v>
                </c:pt>
                <c:pt idx="64995" formatCode="0.00E+00">
                  <c:v>-4.5324699999999999E-4</c:v>
                </c:pt>
                <c:pt idx="64996" formatCode="0.00E+00">
                  <c:v>-4.00849E-4</c:v>
                </c:pt>
                <c:pt idx="64997" formatCode="0.00E+00">
                  <c:v>-3.47387E-4</c:v>
                </c:pt>
                <c:pt idx="64998" formatCode="0.00E+00">
                  <c:v>-2.9291300000000001E-4</c:v>
                </c:pt>
                <c:pt idx="64999" formatCode="0.00E+00">
                  <c:v>-2.3747899999999999E-4</c:v>
                </c:pt>
                <c:pt idx="65000" formatCode="0.00E+00">
                  <c:v>-1.8114199999999999E-4</c:v>
                </c:pt>
                <c:pt idx="65001" formatCode="0.00E+00">
                  <c:v>-1.2396E-4</c:v>
                </c:pt>
                <c:pt idx="65002" formatCode="0.00E+00">
                  <c:v>-6.5993000000000003E-5</c:v>
                </c:pt>
                <c:pt idx="65003" formatCode="0.00E+00">
                  <c:v>-7.3044699999999997E-6</c:v>
                </c:pt>
                <c:pt idx="65004" formatCode="0.00E+00">
                  <c:v>5.2040799999999998E-5</c:v>
                </c:pt>
                <c:pt idx="65005" formatCode="0.00E+00">
                  <c:v>1.11976E-4</c:v>
                </c:pt>
                <c:pt idx="65006" formatCode="0.00E+00">
                  <c:v>1.7243099999999999E-4</c:v>
                </c:pt>
                <c:pt idx="65007" formatCode="0.00E+00">
                  <c:v>2.33336E-4</c:v>
                </c:pt>
                <c:pt idx="65008" formatCode="0.00E+00">
                  <c:v>2.94617E-4</c:v>
                </c:pt>
                <c:pt idx="65009" formatCode="0.00E+00">
                  <c:v>3.56201E-4</c:v>
                </c:pt>
                <c:pt idx="65010" formatCode="0.00E+00">
                  <c:v>4.1801000000000002E-4</c:v>
                </c:pt>
                <c:pt idx="65011" formatCode="0.00E+00">
                  <c:v>4.7996699999999998E-4</c:v>
                </c:pt>
                <c:pt idx="65012" formatCode="0.00E+00">
                  <c:v>5.4199300000000005E-4</c:v>
                </c:pt>
                <c:pt idx="65013" formatCode="0.00E+00">
                  <c:v>6.0400700000000005E-4</c:v>
                </c:pt>
                <c:pt idx="65014" formatCode="0.00E+00">
                  <c:v>6.6592799999999998E-4</c:v>
                </c:pt>
                <c:pt idx="65015" formatCode="0.00E+00">
                  <c:v>7.2767299999999997E-4</c:v>
                </c:pt>
                <c:pt idx="65016" formatCode="0.00E+00">
                  <c:v>7.89159E-4</c:v>
                </c:pt>
                <c:pt idx="65017" formatCode="0.00E+00">
                  <c:v>8.5030000000000001E-4</c:v>
                </c:pt>
                <c:pt idx="65018" formatCode="0.00E+00">
                  <c:v>9.1101099999999998E-4</c:v>
                </c:pt>
                <c:pt idx="65019" formatCode="0.00E+00">
                  <c:v>9.7120799999999999E-4</c:v>
                </c:pt>
                <c:pt idx="65020" formatCode="0.00E+00">
                  <c:v>1.0307999999999999E-3</c:v>
                </c:pt>
                <c:pt idx="65021" formatCode="0.00E+00">
                  <c:v>1.08971E-3</c:v>
                </c:pt>
                <c:pt idx="65022" formatCode="0.00E+00">
                  <c:v>1.14785E-3</c:v>
                </c:pt>
                <c:pt idx="65023" formatCode="0.00E+00">
                  <c:v>1.2051200000000001E-3</c:v>
                </c:pt>
                <c:pt idx="65024" formatCode="0.00E+00">
                  <c:v>1.2614499999999999E-3</c:v>
                </c:pt>
                <c:pt idx="65025" formatCode="0.00E+00">
                  <c:v>1.3167400000000001E-3</c:v>
                </c:pt>
                <c:pt idx="65026" formatCode="0.00E+00">
                  <c:v>1.3709200000000001E-3</c:v>
                </c:pt>
                <c:pt idx="65027" formatCode="0.00E+00">
                  <c:v>1.4238899999999999E-3</c:v>
                </c:pt>
                <c:pt idx="65028" formatCode="0.00E+00">
                  <c:v>1.47557E-3</c:v>
                </c:pt>
                <c:pt idx="65029" formatCode="0.00E+00">
                  <c:v>1.5258800000000001E-3</c:v>
                </c:pt>
                <c:pt idx="65030" formatCode="0.00E+00">
                  <c:v>1.57474E-3</c:v>
                </c:pt>
                <c:pt idx="65031" formatCode="0.00E+00">
                  <c:v>1.62206E-3</c:v>
                </c:pt>
                <c:pt idx="65032" formatCode="0.00E+00">
                  <c:v>1.6677700000000001E-3</c:v>
                </c:pt>
                <c:pt idx="65033" formatCode="0.00E+00">
                  <c:v>1.7117899999999999E-3</c:v>
                </c:pt>
                <c:pt idx="65034" formatCode="0.00E+00">
                  <c:v>1.75403E-3</c:v>
                </c:pt>
                <c:pt idx="65035" formatCode="0.00E+00">
                  <c:v>1.7944300000000001E-3</c:v>
                </c:pt>
                <c:pt idx="65036" formatCode="0.00E+00">
                  <c:v>1.8329100000000001E-3</c:v>
                </c:pt>
                <c:pt idx="65037" formatCode="0.00E+00">
                  <c:v>1.8693900000000001E-3</c:v>
                </c:pt>
                <c:pt idx="65038" formatCode="0.00E+00">
                  <c:v>1.9038200000000001E-3</c:v>
                </c:pt>
                <c:pt idx="65039" formatCode="0.00E+00">
                  <c:v>1.9361199999999999E-3</c:v>
                </c:pt>
                <c:pt idx="65040" formatCode="0.00E+00">
                  <c:v>1.9662299999999998E-3</c:v>
                </c:pt>
                <c:pt idx="65041" formatCode="0.00E+00">
                  <c:v>1.99409E-3</c:v>
                </c:pt>
                <c:pt idx="65042" formatCode="0.00E+00">
                  <c:v>2.0196300000000001E-3</c:v>
                </c:pt>
                <c:pt idx="65043" formatCode="0.00E+00">
                  <c:v>2.0428E-3</c:v>
                </c:pt>
                <c:pt idx="65044" formatCode="0.00E+00">
                  <c:v>2.0635499999999999E-3</c:v>
                </c:pt>
                <c:pt idx="65045" formatCode="0.00E+00">
                  <c:v>2.0818299999999998E-3</c:v>
                </c:pt>
                <c:pt idx="65046" formatCode="0.00E+00">
                  <c:v>2.0975899999999999E-3</c:v>
                </c:pt>
                <c:pt idx="65047" formatCode="0.00E+00">
                  <c:v>2.1107700000000001E-3</c:v>
                </c:pt>
                <c:pt idx="65048" formatCode="0.00E+00">
                  <c:v>2.1213500000000001E-3</c:v>
                </c:pt>
                <c:pt idx="65049" formatCode="0.00E+00">
                  <c:v>2.1292899999999998E-3</c:v>
                </c:pt>
                <c:pt idx="65050" formatCode="0.00E+00">
                  <c:v>2.1345499999999998E-3</c:v>
                </c:pt>
                <c:pt idx="65051" formatCode="0.00E+00">
                  <c:v>2.1370899999999999E-3</c:v>
                </c:pt>
                <c:pt idx="65052" formatCode="0.00E+00">
                  <c:v>2.1369000000000002E-3</c:v>
                </c:pt>
                <c:pt idx="65053" formatCode="0.00E+00">
                  <c:v>2.1339499999999999E-3</c:v>
                </c:pt>
                <c:pt idx="65054" formatCode="0.00E+00">
                  <c:v>2.1282200000000001E-3</c:v>
                </c:pt>
                <c:pt idx="65055" formatCode="0.00E+00">
                  <c:v>2.1197E-3</c:v>
                </c:pt>
                <c:pt idx="65056" formatCode="0.00E+00">
                  <c:v>2.10837E-3</c:v>
                </c:pt>
                <c:pt idx="65057" formatCode="0.00E+00">
                  <c:v>2.0942199999999999E-3</c:v>
                </c:pt>
                <c:pt idx="65058" formatCode="0.00E+00">
                  <c:v>2.0772500000000001E-3</c:v>
                </c:pt>
                <c:pt idx="65059" formatCode="0.00E+00">
                  <c:v>2.05747E-3</c:v>
                </c:pt>
                <c:pt idx="65060" formatCode="0.00E+00">
                  <c:v>2.0348699999999998E-3</c:v>
                </c:pt>
                <c:pt idx="65061" formatCode="0.00E+00">
                  <c:v>2.0094700000000002E-3</c:v>
                </c:pt>
                <c:pt idx="65062" formatCode="0.00E+00">
                  <c:v>1.9812800000000002E-3</c:v>
                </c:pt>
                <c:pt idx="65063" formatCode="0.00E+00">
                  <c:v>1.9503000000000001E-3</c:v>
                </c:pt>
                <c:pt idx="65064" formatCode="0.00E+00">
                  <c:v>1.91658E-3</c:v>
                </c:pt>
                <c:pt idx="65065" formatCode="0.00E+00">
                  <c:v>1.8801200000000001E-3</c:v>
                </c:pt>
                <c:pt idx="65066" formatCode="0.00E+00">
                  <c:v>1.8409699999999999E-3</c:v>
                </c:pt>
                <c:pt idx="65067" formatCode="0.00E+00">
                  <c:v>1.79915E-3</c:v>
                </c:pt>
                <c:pt idx="65068" formatCode="0.00E+00">
                  <c:v>1.7547000000000001E-3</c:v>
                </c:pt>
                <c:pt idx="65069" formatCode="0.00E+00">
                  <c:v>1.70766E-3</c:v>
                </c:pt>
                <c:pt idx="65070" formatCode="0.00E+00">
                  <c:v>1.65807E-3</c:v>
                </c:pt>
                <c:pt idx="65071" formatCode="0.00E+00">
                  <c:v>1.606E-3</c:v>
                </c:pt>
                <c:pt idx="65072" formatCode="0.00E+00">
                  <c:v>1.55148E-3</c:v>
                </c:pt>
                <c:pt idx="65073" formatCode="0.00E+00">
                  <c:v>1.4945900000000001E-3</c:v>
                </c:pt>
                <c:pt idx="65074" formatCode="0.00E+00">
                  <c:v>1.43537E-3</c:v>
                </c:pt>
                <c:pt idx="65075" formatCode="0.00E+00">
                  <c:v>1.3738999999999999E-3</c:v>
                </c:pt>
                <c:pt idx="65076" formatCode="0.00E+00">
                  <c:v>1.3102400000000001E-3</c:v>
                </c:pt>
                <c:pt idx="65077" formatCode="0.00E+00">
                  <c:v>1.2444699999999999E-3</c:v>
                </c:pt>
                <c:pt idx="65078" formatCode="0.00E+00">
                  <c:v>1.1766599999999999E-3</c:v>
                </c:pt>
                <c:pt idx="65079" formatCode="0.00E+00">
                  <c:v>1.1068899999999999E-3</c:v>
                </c:pt>
                <c:pt idx="65080" formatCode="0.00E+00">
                  <c:v>1.03524E-3</c:v>
                </c:pt>
                <c:pt idx="65081" formatCode="0.00E+00">
                  <c:v>9.6180699999999996E-4</c:v>
                </c:pt>
                <c:pt idx="65082" formatCode="0.00E+00">
                  <c:v>8.8666899999999998E-4</c:v>
                </c:pt>
                <c:pt idx="65083" formatCode="0.00E+00">
                  <c:v>8.0992300000000004E-4</c:v>
                </c:pt>
                <c:pt idx="65084" formatCode="0.00E+00">
                  <c:v>7.31662E-4</c:v>
                </c:pt>
                <c:pt idx="65085" formatCode="0.00E+00">
                  <c:v>6.51985E-4</c:v>
                </c:pt>
                <c:pt idx="65086" formatCode="0.00E+00">
                  <c:v>5.7099199999999998E-4</c:v>
                </c:pt>
                <c:pt idx="65087" formatCode="0.00E+00">
                  <c:v>4.8878599999999995E-4</c:v>
                </c:pt>
                <c:pt idx="65088" formatCode="0.00E+00">
                  <c:v>4.0547199999999998E-4</c:v>
                </c:pt>
                <c:pt idx="65089" formatCode="0.00E+00">
                  <c:v>3.2115699999999997E-4</c:v>
                </c:pt>
                <c:pt idx="65090" formatCode="0.00E+00">
                  <c:v>2.3595199999999999E-4</c:v>
                </c:pt>
                <c:pt idx="65091" formatCode="0.00E+00">
                  <c:v>1.4996700000000001E-4</c:v>
                </c:pt>
                <c:pt idx="65092" formatCode="0.00E+00">
                  <c:v>6.3316299999999996E-5</c:v>
                </c:pt>
                <c:pt idx="65093" formatCode="0.00E+00">
                  <c:v>-2.3886100000000002E-5</c:v>
                </c:pt>
                <c:pt idx="65094" formatCode="0.00E+00">
                  <c:v>-1.11524E-4</c:v>
                </c:pt>
                <c:pt idx="65095" formatCode="0.00E+00">
                  <c:v>-1.9947899999999999E-4</c:v>
                </c:pt>
                <c:pt idx="65096" formatCode="0.00E+00">
                  <c:v>-2.8763299999999998E-4</c:v>
                </c:pt>
                <c:pt idx="65097" formatCode="0.00E+00">
                  <c:v>-3.75867E-4</c:v>
                </c:pt>
                <c:pt idx="65098" formatCode="0.00E+00">
                  <c:v>-4.6406000000000003E-4</c:v>
                </c:pt>
                <c:pt idx="65099" formatCode="0.00E+00">
                  <c:v>-5.5209200000000001E-4</c:v>
                </c:pt>
                <c:pt idx="65100" formatCode="0.00E+00">
                  <c:v>-6.3984000000000003E-4</c:v>
                </c:pt>
                <c:pt idx="65101" formatCode="0.00E+00">
                  <c:v>-7.2718499999999998E-4</c:v>
                </c:pt>
                <c:pt idx="65102" formatCode="0.00E+00">
                  <c:v>-8.1400299999999999E-4</c:v>
                </c:pt>
                <c:pt idx="65103" formatCode="0.00E+00">
                  <c:v>-9.0017500000000002E-4</c:v>
                </c:pt>
                <c:pt idx="65104" formatCode="0.00E+00">
                  <c:v>-9.8557799999999997E-4</c:v>
                </c:pt>
                <c:pt idx="65105" formatCode="0.00E+00">
                  <c:v>-1.0700900000000001E-3</c:v>
                </c:pt>
                <c:pt idx="65106" formatCode="0.00E+00">
                  <c:v>-1.1536000000000001E-3</c:v>
                </c:pt>
                <c:pt idx="65107" formatCode="0.00E+00">
                  <c:v>-1.23598E-3</c:v>
                </c:pt>
                <c:pt idx="65108" formatCode="0.00E+00">
                  <c:v>-1.31711E-3</c:v>
                </c:pt>
                <c:pt idx="65109" formatCode="0.00E+00">
                  <c:v>-1.3968800000000001E-3</c:v>
                </c:pt>
                <c:pt idx="65110" formatCode="0.00E+00">
                  <c:v>-1.47517E-3</c:v>
                </c:pt>
                <c:pt idx="65111" formatCode="0.00E+00">
                  <c:v>-1.5518699999999999E-3</c:v>
                </c:pt>
                <c:pt idx="65112" formatCode="0.00E+00">
                  <c:v>-1.6268700000000001E-3</c:v>
                </c:pt>
                <c:pt idx="65113" formatCode="0.00E+00">
                  <c:v>-1.70005E-3</c:v>
                </c:pt>
                <c:pt idx="65114" formatCode="0.00E+00">
                  <c:v>-1.7713200000000001E-3</c:v>
                </c:pt>
                <c:pt idx="65115" formatCode="0.00E+00">
                  <c:v>-1.84055E-3</c:v>
                </c:pt>
                <c:pt idx="65116" formatCode="0.00E+00">
                  <c:v>-1.90766E-3</c:v>
                </c:pt>
                <c:pt idx="65117" formatCode="0.00E+00">
                  <c:v>-1.9725300000000001E-3</c:v>
                </c:pt>
                <c:pt idx="65118" formatCode="0.00E+00">
                  <c:v>-2.0350699999999999E-3</c:v>
                </c:pt>
                <c:pt idx="65119" formatCode="0.00E+00">
                  <c:v>-2.0951899999999998E-3</c:v>
                </c:pt>
                <c:pt idx="65120" formatCode="0.00E+00">
                  <c:v>-2.1527899999999999E-3</c:v>
                </c:pt>
                <c:pt idx="65121" formatCode="0.00E+00">
                  <c:v>-2.2077899999999998E-3</c:v>
                </c:pt>
                <c:pt idx="65122" formatCode="0.00E+00">
                  <c:v>-2.2601000000000001E-3</c:v>
                </c:pt>
                <c:pt idx="65123" formatCode="0.00E+00">
                  <c:v>-2.30963E-3</c:v>
                </c:pt>
                <c:pt idx="65124" formatCode="0.00E+00">
                  <c:v>-2.3563099999999999E-3</c:v>
                </c:pt>
                <c:pt idx="65125" formatCode="0.00E+00">
                  <c:v>-2.4000699999999998E-3</c:v>
                </c:pt>
                <c:pt idx="65126" formatCode="0.00E+00">
                  <c:v>-2.4408300000000002E-3</c:v>
                </c:pt>
                <c:pt idx="65127" formatCode="0.00E+00">
                  <c:v>-2.4785200000000001E-3</c:v>
                </c:pt>
                <c:pt idx="65128" formatCode="0.00E+00">
                  <c:v>-2.5130899999999999E-3</c:v>
                </c:pt>
                <c:pt idx="65129" formatCode="0.00E+00">
                  <c:v>-2.54448E-3</c:v>
                </c:pt>
                <c:pt idx="65130" formatCode="0.00E+00">
                  <c:v>-2.5726199999999999E-3</c:v>
                </c:pt>
                <c:pt idx="65131" formatCode="0.00E+00">
                  <c:v>-2.5974800000000001E-3</c:v>
                </c:pt>
                <c:pt idx="65132" formatCode="0.00E+00">
                  <c:v>-2.6189999999999998E-3</c:v>
                </c:pt>
                <c:pt idx="65133" formatCode="0.00E+00">
                  <c:v>-2.6371400000000001E-3</c:v>
                </c:pt>
                <c:pt idx="65134" formatCode="0.00E+00">
                  <c:v>-2.6518700000000002E-3</c:v>
                </c:pt>
                <c:pt idx="65135" formatCode="0.00E+00">
                  <c:v>-2.6631599999999999E-3</c:v>
                </c:pt>
                <c:pt idx="65136" formatCode="0.00E+00">
                  <c:v>-2.6709799999999999E-3</c:v>
                </c:pt>
                <c:pt idx="65137" formatCode="0.00E+00">
                  <c:v>-2.6752999999999998E-3</c:v>
                </c:pt>
                <c:pt idx="65138" formatCode="0.00E+00">
                  <c:v>-2.6761200000000001E-3</c:v>
                </c:pt>
                <c:pt idx="65139" formatCode="0.00E+00">
                  <c:v>-2.6734100000000002E-3</c:v>
                </c:pt>
                <c:pt idx="65140" formatCode="0.00E+00">
                  <c:v>-2.66717E-3</c:v>
                </c:pt>
                <c:pt idx="65141" formatCode="0.00E+00">
                  <c:v>-2.6573899999999999E-3</c:v>
                </c:pt>
                <c:pt idx="65142" formatCode="0.00E+00">
                  <c:v>-2.64409E-3</c:v>
                </c:pt>
                <c:pt idx="65143" formatCode="0.00E+00">
                  <c:v>-2.6272600000000002E-3</c:v>
                </c:pt>
                <c:pt idx="65144" formatCode="0.00E+00">
                  <c:v>-2.60692E-3</c:v>
                </c:pt>
                <c:pt idx="65145" formatCode="0.00E+00">
                  <c:v>-2.5830800000000002E-3</c:v>
                </c:pt>
                <c:pt idx="65146" formatCode="0.00E+00">
                  <c:v>-2.5557800000000001E-3</c:v>
                </c:pt>
                <c:pt idx="65147" formatCode="0.00E+00">
                  <c:v>-2.5250200000000002E-3</c:v>
                </c:pt>
                <c:pt idx="65148" formatCode="0.00E+00">
                  <c:v>-2.4908500000000002E-3</c:v>
                </c:pt>
                <c:pt idx="65149" formatCode="0.00E+00">
                  <c:v>-2.4533100000000002E-3</c:v>
                </c:pt>
                <c:pt idx="65150" formatCode="0.00E+00">
                  <c:v>-2.4124200000000002E-3</c:v>
                </c:pt>
                <c:pt idx="65151" formatCode="0.00E+00">
                  <c:v>-2.3682500000000001E-3</c:v>
                </c:pt>
                <c:pt idx="65152" formatCode="0.00E+00">
                  <c:v>-2.3208299999999999E-3</c:v>
                </c:pt>
                <c:pt idx="65153" formatCode="0.00E+00">
                  <c:v>-2.2702299999999998E-3</c:v>
                </c:pt>
                <c:pt idx="65154" formatCode="0.00E+00">
                  <c:v>-2.2165100000000001E-3</c:v>
                </c:pt>
                <c:pt idx="65155" formatCode="0.00E+00">
                  <c:v>-2.15972E-3</c:v>
                </c:pt>
                <c:pt idx="65156" formatCode="0.00E+00">
                  <c:v>-2.0999500000000002E-3</c:v>
                </c:pt>
                <c:pt idx="65157" formatCode="0.00E+00">
                  <c:v>-2.03725E-3</c:v>
                </c:pt>
                <c:pt idx="65158" formatCode="0.00E+00">
                  <c:v>-1.9717100000000002E-3</c:v>
                </c:pt>
                <c:pt idx="65159" formatCode="0.00E+00">
                  <c:v>-1.9034099999999999E-3</c:v>
                </c:pt>
                <c:pt idx="65160" formatCode="0.00E+00">
                  <c:v>-1.8324299999999999E-3</c:v>
                </c:pt>
                <c:pt idx="65161" formatCode="0.00E+00">
                  <c:v>-1.7588700000000001E-3</c:v>
                </c:pt>
                <c:pt idx="65162" formatCode="0.00E+00">
                  <c:v>-1.6828100000000001E-3</c:v>
                </c:pt>
                <c:pt idx="65163" formatCode="0.00E+00">
                  <c:v>-1.60435E-3</c:v>
                </c:pt>
                <c:pt idx="65164" formatCode="0.00E+00">
                  <c:v>-1.52359E-3</c:v>
                </c:pt>
                <c:pt idx="65165" formatCode="0.00E+00">
                  <c:v>-1.44063E-3</c:v>
                </c:pt>
                <c:pt idx="65166" formatCode="0.00E+00">
                  <c:v>-1.3555900000000001E-3</c:v>
                </c:pt>
                <c:pt idx="65167" formatCode="0.00E+00">
                  <c:v>-1.26856E-3</c:v>
                </c:pt>
                <c:pt idx="65168" formatCode="0.00E+00">
                  <c:v>-1.1796599999999999E-3</c:v>
                </c:pt>
                <c:pt idx="65169" formatCode="0.00E+00">
                  <c:v>-1.0889999999999999E-3</c:v>
                </c:pt>
                <c:pt idx="65170" formatCode="0.00E+00">
                  <c:v>-9.9671200000000008E-4</c:v>
                </c:pt>
                <c:pt idx="65171" formatCode="0.00E+00">
                  <c:v>-9.0289999999999999E-4</c:v>
                </c:pt>
                <c:pt idx="65172" formatCode="0.00E+00">
                  <c:v>-8.0769000000000001E-4</c:v>
                </c:pt>
                <c:pt idx="65173" formatCode="0.00E+00">
                  <c:v>-7.1120700000000005E-4</c:v>
                </c:pt>
                <c:pt idx="65174" formatCode="0.00E+00">
                  <c:v>-6.1357399999999998E-4</c:v>
                </c:pt>
                <c:pt idx="65175" formatCode="0.00E+00">
                  <c:v>-5.1491999999999998E-4</c:v>
                </c:pt>
                <c:pt idx="65176" formatCode="0.00E+00">
                  <c:v>-4.1537200000000001E-4</c:v>
                </c:pt>
                <c:pt idx="65177" formatCode="0.00E+00">
                  <c:v>-3.15061E-4</c:v>
                </c:pt>
                <c:pt idx="65178" formatCode="0.00E+00">
                  <c:v>-2.14117E-4</c:v>
                </c:pt>
                <c:pt idx="65179" formatCode="0.00E+00">
                  <c:v>-1.1267199999999999E-4</c:v>
                </c:pt>
                <c:pt idx="65180" formatCode="0.00E+00">
                  <c:v>-1.0859000000000001E-5</c:v>
                </c:pt>
                <c:pt idx="65181" formatCode="0.00E+00">
                  <c:v>9.1189399999999998E-5</c:v>
                </c:pt>
                <c:pt idx="65182" formatCode="0.00E+00">
                  <c:v>1.9333999999999999E-4</c:v>
                </c:pt>
                <c:pt idx="65183" formatCode="0.00E+00">
                  <c:v>2.9545800000000002E-4</c:v>
                </c:pt>
                <c:pt idx="65184" formatCode="0.00E+00">
                  <c:v>3.9741199999999998E-4</c:v>
                </c:pt>
                <c:pt idx="65185" formatCode="0.00E+00">
                  <c:v>4.9906699999999996E-4</c:v>
                </c:pt>
                <c:pt idx="65186" formatCode="0.00E+00">
                  <c:v>6.0029099999999998E-4</c:v>
                </c:pt>
                <c:pt idx="65187" formatCode="0.00E+00">
                  <c:v>7.00951E-4</c:v>
                </c:pt>
                <c:pt idx="65188" formatCode="0.00E+00">
                  <c:v>8.0091699999999995E-4</c:v>
                </c:pt>
                <c:pt idx="65189" formatCode="0.00E+00">
                  <c:v>9.0005700000000001E-4</c:v>
                </c:pt>
                <c:pt idx="65190" formatCode="0.00E+00">
                  <c:v>9.982420000000001E-4</c:v>
                </c:pt>
                <c:pt idx="65191" formatCode="0.00E+00">
                  <c:v>1.09534E-3</c:v>
                </c:pt>
                <c:pt idx="65192" formatCode="0.00E+00">
                  <c:v>1.1912400000000001E-3</c:v>
                </c:pt>
                <c:pt idx="65193" formatCode="0.00E+00">
                  <c:v>1.2857999999999999E-3</c:v>
                </c:pt>
                <c:pt idx="65194" formatCode="0.00E+00">
                  <c:v>1.3789E-3</c:v>
                </c:pt>
                <c:pt idx="65195" formatCode="0.00E+00">
                  <c:v>1.47043E-3</c:v>
                </c:pt>
                <c:pt idx="65196" formatCode="0.00E+00">
                  <c:v>1.5602599999999999E-3</c:v>
                </c:pt>
                <c:pt idx="65197" formatCode="0.00E+00">
                  <c:v>1.6482700000000001E-3</c:v>
                </c:pt>
                <c:pt idx="65198" formatCode="0.00E+00">
                  <c:v>1.7343599999999999E-3</c:v>
                </c:pt>
                <c:pt idx="65199" formatCode="0.00E+00">
                  <c:v>1.8184200000000001E-3</c:v>
                </c:pt>
                <c:pt idx="65200" formatCode="0.00E+00">
                  <c:v>1.90033E-3</c:v>
                </c:pt>
                <c:pt idx="65201" formatCode="0.00E+00">
                  <c:v>1.97999E-3</c:v>
                </c:pt>
                <c:pt idx="65202" formatCode="0.00E+00">
                  <c:v>2.0573000000000002E-3</c:v>
                </c:pt>
                <c:pt idx="65203" formatCode="0.00E+00">
                  <c:v>2.1321600000000001E-3</c:v>
                </c:pt>
                <c:pt idx="65204" formatCode="0.00E+00">
                  <c:v>2.20447E-3</c:v>
                </c:pt>
                <c:pt idx="65205" formatCode="0.00E+00">
                  <c:v>2.27415E-3</c:v>
                </c:pt>
                <c:pt idx="65206" formatCode="0.00E+00">
                  <c:v>2.34111E-3</c:v>
                </c:pt>
                <c:pt idx="65207" formatCode="0.00E+00">
                  <c:v>2.4052499999999998E-3</c:v>
                </c:pt>
                <c:pt idx="65208" formatCode="0.00E+00">
                  <c:v>2.4665099999999999E-3</c:v>
                </c:pt>
                <c:pt idx="65209" formatCode="0.00E+00">
                  <c:v>2.5247999999999998E-3</c:v>
                </c:pt>
                <c:pt idx="65210" formatCode="0.00E+00">
                  <c:v>2.58005E-3</c:v>
                </c:pt>
                <c:pt idx="65211" formatCode="0.00E+00">
                  <c:v>2.6321999999999999E-3</c:v>
                </c:pt>
                <c:pt idx="65212" formatCode="0.00E+00">
                  <c:v>2.68118E-3</c:v>
                </c:pt>
                <c:pt idx="65213" formatCode="0.00E+00">
                  <c:v>2.7269299999999998E-3</c:v>
                </c:pt>
                <c:pt idx="65214" formatCode="0.00E+00">
                  <c:v>2.7694E-3</c:v>
                </c:pt>
                <c:pt idx="65215" formatCode="0.00E+00">
                  <c:v>2.80854E-3</c:v>
                </c:pt>
                <c:pt idx="65216" formatCode="0.00E+00">
                  <c:v>2.8443000000000001E-3</c:v>
                </c:pt>
                <c:pt idx="65217" formatCode="0.00E+00">
                  <c:v>2.8766400000000002E-3</c:v>
                </c:pt>
                <c:pt idx="65218" formatCode="0.00E+00">
                  <c:v>2.90552E-3</c:v>
                </c:pt>
                <c:pt idx="65219" formatCode="0.00E+00">
                  <c:v>2.9309200000000001E-3</c:v>
                </c:pt>
                <c:pt idx="65220" formatCode="0.00E+00">
                  <c:v>2.9528000000000002E-3</c:v>
                </c:pt>
                <c:pt idx="65221" formatCode="0.00E+00">
                  <c:v>2.9711500000000001E-3</c:v>
                </c:pt>
                <c:pt idx="65222" formatCode="0.00E+00">
                  <c:v>2.9859399999999999E-3</c:v>
                </c:pt>
                <c:pt idx="65223" formatCode="0.00E+00">
                  <c:v>2.99717E-3</c:v>
                </c:pt>
                <c:pt idx="65224" formatCode="0.00E+00">
                  <c:v>3.0048200000000001E-3</c:v>
                </c:pt>
                <c:pt idx="65225" formatCode="0.00E+00">
                  <c:v>3.0088900000000002E-3</c:v>
                </c:pt>
                <c:pt idx="65226" formatCode="0.00E+00">
                  <c:v>3.0093899999999998E-3</c:v>
                </c:pt>
                <c:pt idx="65227" formatCode="0.00E+00">
                  <c:v>3.0063199999999998E-3</c:v>
                </c:pt>
                <c:pt idx="65228" formatCode="0.00E+00">
                  <c:v>2.9996900000000002E-3</c:v>
                </c:pt>
                <c:pt idx="65229" formatCode="0.00E+00">
                  <c:v>2.9895099999999999E-3</c:v>
                </c:pt>
                <c:pt idx="65230" formatCode="0.00E+00">
                  <c:v>2.9758200000000001E-3</c:v>
                </c:pt>
                <c:pt idx="65231" formatCode="0.00E+00">
                  <c:v>2.9586199999999999E-3</c:v>
                </c:pt>
                <c:pt idx="65232" formatCode="0.00E+00">
                  <c:v>2.9379599999999999E-3</c:v>
                </c:pt>
                <c:pt idx="65233" formatCode="0.00E+00">
                  <c:v>2.9138699999999998E-3</c:v>
                </c:pt>
                <c:pt idx="65234" formatCode="0.00E+00">
                  <c:v>2.88638E-3</c:v>
                </c:pt>
                <c:pt idx="65235" formatCode="0.00E+00">
                  <c:v>2.8555400000000002E-3</c:v>
                </c:pt>
                <c:pt idx="65236" formatCode="0.00E+00">
                  <c:v>2.82139E-3</c:v>
                </c:pt>
                <c:pt idx="65237" formatCode="0.00E+00">
                  <c:v>2.7839900000000001E-3</c:v>
                </c:pt>
                <c:pt idx="65238" formatCode="0.00E+00">
                  <c:v>2.7433900000000001E-3</c:v>
                </c:pt>
                <c:pt idx="65239" formatCode="0.00E+00">
                  <c:v>2.69966E-3</c:v>
                </c:pt>
                <c:pt idx="65240" formatCode="0.00E+00">
                  <c:v>2.6528400000000001E-3</c:v>
                </c:pt>
                <c:pt idx="65241" formatCode="0.00E+00">
                  <c:v>2.6030200000000002E-3</c:v>
                </c:pt>
                <c:pt idx="65242" formatCode="0.00E+00">
                  <c:v>2.5502599999999999E-3</c:v>
                </c:pt>
                <c:pt idx="65243" formatCode="0.00E+00">
                  <c:v>2.4946299999999999E-3</c:v>
                </c:pt>
                <c:pt idx="65244" formatCode="0.00E+00">
                  <c:v>2.4362099999999999E-3</c:v>
                </c:pt>
                <c:pt idx="65245" formatCode="0.00E+00">
                  <c:v>2.3751000000000002E-3</c:v>
                </c:pt>
                <c:pt idx="65246" formatCode="0.00E+00">
                  <c:v>2.3113500000000002E-3</c:v>
                </c:pt>
                <c:pt idx="65247" formatCode="0.00E+00">
                  <c:v>2.24508E-3</c:v>
                </c:pt>
                <c:pt idx="65248" formatCode="0.00E+00">
                  <c:v>2.17636E-3</c:v>
                </c:pt>
                <c:pt idx="65249" formatCode="0.00E+00">
                  <c:v>2.1052900000000001E-3</c:v>
                </c:pt>
                <c:pt idx="65250" formatCode="0.00E+00">
                  <c:v>2.0319600000000002E-3</c:v>
                </c:pt>
                <c:pt idx="65251" formatCode="0.00E+00">
                  <c:v>1.9564700000000001E-3</c:v>
                </c:pt>
                <c:pt idx="65252" formatCode="0.00E+00">
                  <c:v>1.8789200000000001E-3</c:v>
                </c:pt>
                <c:pt idx="65253" formatCode="0.00E+00">
                  <c:v>1.7994199999999999E-3</c:v>
                </c:pt>
                <c:pt idx="65254" formatCode="0.00E+00">
                  <c:v>1.7180699999999999E-3</c:v>
                </c:pt>
                <c:pt idx="65255" formatCode="0.00E+00">
                  <c:v>1.6349699999999999E-3</c:v>
                </c:pt>
                <c:pt idx="65256" formatCode="0.00E+00">
                  <c:v>1.5502300000000001E-3</c:v>
                </c:pt>
                <c:pt idx="65257" formatCode="0.00E+00">
                  <c:v>1.46396E-3</c:v>
                </c:pt>
                <c:pt idx="65258" formatCode="0.00E+00">
                  <c:v>1.37627E-3</c:v>
                </c:pt>
                <c:pt idx="65259" formatCode="0.00E+00">
                  <c:v>1.28728E-3</c:v>
                </c:pt>
                <c:pt idx="65260" formatCode="0.00E+00">
                  <c:v>1.19709E-3</c:v>
                </c:pt>
                <c:pt idx="65261" formatCode="0.00E+00">
                  <c:v>1.10582E-3</c:v>
                </c:pt>
                <c:pt idx="65262" formatCode="0.00E+00">
                  <c:v>1.01359E-3</c:v>
                </c:pt>
                <c:pt idx="65263" formatCode="0.00E+00">
                  <c:v>9.2050499999999996E-4</c:v>
                </c:pt>
                <c:pt idx="65264" formatCode="0.00E+00">
                  <c:v>8.2668399999999995E-4</c:v>
                </c:pt>
                <c:pt idx="65265" formatCode="0.00E+00">
                  <c:v>7.3224200000000003E-4</c:v>
                </c:pt>
                <c:pt idx="65266" formatCode="0.00E+00">
                  <c:v>6.3729499999999996E-4</c:v>
                </c:pt>
                <c:pt idx="65267" formatCode="0.00E+00">
                  <c:v>5.4195800000000004E-4</c:v>
                </c:pt>
                <c:pt idx="65268" formatCode="0.00E+00">
                  <c:v>4.4634699999999999E-4</c:v>
                </c:pt>
                <c:pt idx="65269" formatCode="0.00E+00">
                  <c:v>3.5057399999999998E-4</c:v>
                </c:pt>
                <c:pt idx="65270" formatCode="0.00E+00">
                  <c:v>2.5475500000000001E-4</c:v>
                </c:pt>
                <c:pt idx="65271" formatCode="0.00E+00">
                  <c:v>1.5900199999999999E-4</c:v>
                </c:pt>
                <c:pt idx="65272" formatCode="0.00E+00">
                  <c:v>6.3428400000000004E-5</c:v>
                </c:pt>
                <c:pt idx="65273" formatCode="0.00E+00">
                  <c:v>-3.1855900000000001E-5</c:v>
                </c:pt>
                <c:pt idx="65274" formatCode="0.00E+00">
                  <c:v>-1.2674100000000001E-4</c:v>
                </c:pt>
                <c:pt idx="65275" formatCode="0.00E+00">
                  <c:v>-2.2111799999999999E-4</c:v>
                </c:pt>
                <c:pt idx="65276" formatCode="0.00E+00">
                  <c:v>-3.1487900000000001E-4</c:v>
                </c:pt>
                <c:pt idx="65277" formatCode="0.00E+00">
                  <c:v>-4.07921E-4</c:v>
                </c:pt>
                <c:pt idx="65278" formatCode="0.00E+00">
                  <c:v>-5.0013900000000003E-4</c:v>
                </c:pt>
                <c:pt idx="65279" formatCode="0.00E+00">
                  <c:v>-5.9143100000000001E-4</c:v>
                </c:pt>
                <c:pt idx="65280" formatCode="0.00E+00">
                  <c:v>-6.81698E-4</c:v>
                </c:pt>
                <c:pt idx="65281" formatCode="0.00E+00">
                  <c:v>-7.7084300000000001E-4</c:v>
                </c:pt>
                <c:pt idx="65282" formatCode="0.00E+00">
                  <c:v>-8.5877000000000002E-4</c:v>
                </c:pt>
                <c:pt idx="65283" formatCode="0.00E+00">
                  <c:v>-9.4538700000000001E-4</c:v>
                </c:pt>
                <c:pt idx="65284" formatCode="0.00E+00">
                  <c:v>-1.0306E-3</c:v>
                </c:pt>
                <c:pt idx="65285" formatCode="0.00E+00">
                  <c:v>-1.11433E-3</c:v>
                </c:pt>
                <c:pt idx="65286" formatCode="0.00E+00">
                  <c:v>-1.1964899999999999E-3</c:v>
                </c:pt>
                <c:pt idx="65287" formatCode="0.00E+00">
                  <c:v>-1.27699E-3</c:v>
                </c:pt>
                <c:pt idx="65288" formatCode="0.00E+00">
                  <c:v>-1.3557599999999999E-3</c:v>
                </c:pt>
                <c:pt idx="65289" formatCode="0.00E+00">
                  <c:v>-1.43271E-3</c:v>
                </c:pt>
                <c:pt idx="65290" formatCode="0.00E+00">
                  <c:v>-1.50778E-3</c:v>
                </c:pt>
                <c:pt idx="65291" formatCode="0.00E+00">
                  <c:v>-1.5809000000000001E-3</c:v>
                </c:pt>
                <c:pt idx="65292" formatCode="0.00E+00">
                  <c:v>-1.652E-3</c:v>
                </c:pt>
                <c:pt idx="65293" formatCode="0.00E+00">
                  <c:v>-1.72102E-3</c:v>
                </c:pt>
                <c:pt idx="65294" formatCode="0.00E+00">
                  <c:v>-1.7878900000000001E-3</c:v>
                </c:pt>
                <c:pt idx="65295" formatCode="0.00E+00">
                  <c:v>-1.8525600000000001E-3</c:v>
                </c:pt>
                <c:pt idx="65296" formatCode="0.00E+00">
                  <c:v>-1.91497E-3</c:v>
                </c:pt>
                <c:pt idx="65297" formatCode="0.00E+00">
                  <c:v>-1.9750800000000002E-3</c:v>
                </c:pt>
                <c:pt idx="65298" formatCode="0.00E+00">
                  <c:v>-2.0328400000000002E-3</c:v>
                </c:pt>
                <c:pt idx="65299" formatCode="0.00E+00">
                  <c:v>-2.0882100000000001E-3</c:v>
                </c:pt>
                <c:pt idx="65300" formatCode="0.00E+00">
                  <c:v>-2.1411400000000001E-3</c:v>
                </c:pt>
                <c:pt idx="65301" formatCode="0.00E+00">
                  <c:v>-2.1916000000000001E-3</c:v>
                </c:pt>
                <c:pt idx="65302" formatCode="0.00E+00">
                  <c:v>-2.2395599999999998E-3</c:v>
                </c:pt>
                <c:pt idx="65303" formatCode="0.00E+00">
                  <c:v>-2.2849900000000002E-3</c:v>
                </c:pt>
                <c:pt idx="65304" formatCode="0.00E+00">
                  <c:v>-2.3278600000000002E-3</c:v>
                </c:pt>
                <c:pt idx="65305" formatCode="0.00E+00">
                  <c:v>-2.3681499999999999E-3</c:v>
                </c:pt>
                <c:pt idx="65306" formatCode="0.00E+00">
                  <c:v>-2.4058500000000002E-3</c:v>
                </c:pt>
                <c:pt idx="65307" formatCode="0.00E+00">
                  <c:v>-2.44094E-3</c:v>
                </c:pt>
                <c:pt idx="65308" formatCode="0.00E+00">
                  <c:v>-2.4734000000000002E-3</c:v>
                </c:pt>
                <c:pt idx="65309" formatCode="0.00E+00">
                  <c:v>-2.50323E-3</c:v>
                </c:pt>
                <c:pt idx="65310" formatCode="0.00E+00">
                  <c:v>-2.5304199999999998E-3</c:v>
                </c:pt>
                <c:pt idx="65311" formatCode="0.00E+00">
                  <c:v>-2.5549800000000001E-3</c:v>
                </c:pt>
                <c:pt idx="65312" formatCode="0.00E+00">
                  <c:v>-2.57691E-3</c:v>
                </c:pt>
                <c:pt idx="65313" formatCode="0.00E+00">
                  <c:v>-2.5962099999999998E-3</c:v>
                </c:pt>
                <c:pt idx="65314" formatCode="0.00E+00">
                  <c:v>-2.6128800000000002E-3</c:v>
                </c:pt>
                <c:pt idx="65315" formatCode="0.00E+00">
                  <c:v>-2.6269499999999999E-3</c:v>
                </c:pt>
                <c:pt idx="65316" formatCode="0.00E+00">
                  <c:v>-2.6384300000000002E-3</c:v>
                </c:pt>
                <c:pt idx="65317" formatCode="0.00E+00">
                  <c:v>-2.6473299999999998E-3</c:v>
                </c:pt>
                <c:pt idx="65318" formatCode="0.00E+00">
                  <c:v>-2.6536799999999998E-3</c:v>
                </c:pt>
                <c:pt idx="65319" formatCode="0.00E+00">
                  <c:v>-2.6575000000000001E-3</c:v>
                </c:pt>
                <c:pt idx="65320" formatCode="0.00E+00">
                  <c:v>-2.6588100000000002E-3</c:v>
                </c:pt>
                <c:pt idx="65321" formatCode="0.00E+00">
                  <c:v>-2.6576500000000001E-3</c:v>
                </c:pt>
                <c:pt idx="65322" formatCode="0.00E+00">
                  <c:v>-2.6540499999999998E-3</c:v>
                </c:pt>
                <c:pt idx="65323" formatCode="0.00E+00">
                  <c:v>-2.6480399999999999E-3</c:v>
                </c:pt>
                <c:pt idx="65324" formatCode="0.00E+00">
                  <c:v>-2.6396599999999998E-3</c:v>
                </c:pt>
                <c:pt idx="65325" formatCode="0.00E+00">
                  <c:v>-2.6289500000000001E-3</c:v>
                </c:pt>
                <c:pt idx="65326" formatCode="0.00E+00">
                  <c:v>-2.6159500000000001E-3</c:v>
                </c:pt>
                <c:pt idx="65327" formatCode="0.00E+00">
                  <c:v>-2.60071E-3</c:v>
                </c:pt>
                <c:pt idx="65328" formatCode="0.00E+00">
                  <c:v>-2.58326E-3</c:v>
                </c:pt>
                <c:pt idx="65329" formatCode="0.00E+00">
                  <c:v>-2.5636700000000001E-3</c:v>
                </c:pt>
                <c:pt idx="65330" formatCode="0.00E+00">
                  <c:v>-2.5419700000000002E-3</c:v>
                </c:pt>
                <c:pt idx="65331" formatCode="0.00E+00">
                  <c:v>-2.5182099999999999E-3</c:v>
                </c:pt>
                <c:pt idx="65332" formatCode="0.00E+00">
                  <c:v>-2.4924600000000002E-3</c:v>
                </c:pt>
                <c:pt idx="65333" formatCode="0.00E+00">
                  <c:v>-2.4647699999999998E-3</c:v>
                </c:pt>
                <c:pt idx="65334" formatCode="0.00E+00">
                  <c:v>-2.4351899999999998E-3</c:v>
                </c:pt>
                <c:pt idx="65335" formatCode="0.00E+00">
                  <c:v>-2.40377E-3</c:v>
                </c:pt>
                <c:pt idx="65336" formatCode="0.00E+00">
                  <c:v>-2.3705900000000001E-3</c:v>
                </c:pt>
                <c:pt idx="65337" formatCode="0.00E+00">
                  <c:v>-2.3356900000000001E-3</c:v>
                </c:pt>
                <c:pt idx="65338" formatCode="0.00E+00">
                  <c:v>-2.2991299999999999E-3</c:v>
                </c:pt>
                <c:pt idx="65339" formatCode="0.00E+00">
                  <c:v>-2.2609800000000001E-3</c:v>
                </c:pt>
                <c:pt idx="65340" formatCode="0.00E+00">
                  <c:v>-2.2213100000000002E-3</c:v>
                </c:pt>
                <c:pt idx="65341" formatCode="0.00E+00">
                  <c:v>-2.18016E-3</c:v>
                </c:pt>
                <c:pt idx="65342" formatCode="0.00E+00">
                  <c:v>-2.1375999999999999E-3</c:v>
                </c:pt>
                <c:pt idx="65343" formatCode="0.00E+00">
                  <c:v>-2.0937099999999999E-3</c:v>
                </c:pt>
                <c:pt idx="65344" formatCode="0.00E+00">
                  <c:v>-2.0485299999999998E-3</c:v>
                </c:pt>
                <c:pt idx="65345" formatCode="0.00E+00">
                  <c:v>-2.0021399999999999E-3</c:v>
                </c:pt>
                <c:pt idx="65346" formatCode="0.00E+00">
                  <c:v>-1.9545999999999999E-3</c:v>
                </c:pt>
                <c:pt idx="65347" formatCode="0.00E+00">
                  <c:v>-1.9059599999999999E-3</c:v>
                </c:pt>
                <c:pt idx="65348" formatCode="0.00E+00">
                  <c:v>-1.8563E-3</c:v>
                </c:pt>
                <c:pt idx="65349" formatCode="0.00E+00">
                  <c:v>-1.80568E-3</c:v>
                </c:pt>
                <c:pt idx="65350" formatCode="0.00E+00">
                  <c:v>-1.7541600000000001E-3</c:v>
                </c:pt>
                <c:pt idx="65351" formatCode="0.00E+00">
                  <c:v>-1.7018000000000001E-3</c:v>
                </c:pt>
                <c:pt idx="65352" formatCode="0.00E+00">
                  <c:v>-1.6486599999999999E-3</c:v>
                </c:pt>
                <c:pt idx="65353" formatCode="0.00E+00">
                  <c:v>-1.5948100000000001E-3</c:v>
                </c:pt>
                <c:pt idx="65354" formatCode="0.00E+00">
                  <c:v>-1.5403000000000001E-3</c:v>
                </c:pt>
                <c:pt idx="65355" formatCode="0.00E+00">
                  <c:v>-1.4851899999999999E-3</c:v>
                </c:pt>
                <c:pt idx="65356" formatCode="0.00E+00">
                  <c:v>-1.4295499999999999E-3</c:v>
                </c:pt>
                <c:pt idx="65357" formatCode="0.00E+00">
                  <c:v>-1.3734299999999999E-3</c:v>
                </c:pt>
                <c:pt idx="65358" formatCode="0.00E+00">
                  <c:v>-1.31689E-3</c:v>
                </c:pt>
                <c:pt idx="65359" formatCode="0.00E+00">
                  <c:v>-1.25998E-3</c:v>
                </c:pt>
                <c:pt idx="65360" formatCode="0.00E+00">
                  <c:v>-1.20275E-3</c:v>
                </c:pt>
                <c:pt idx="65361" formatCode="0.00E+00">
                  <c:v>-1.1452599999999999E-3</c:v>
                </c:pt>
                <c:pt idx="65362" formatCode="0.00E+00">
                  <c:v>-1.0875699999999999E-3</c:v>
                </c:pt>
                <c:pt idx="65363" formatCode="0.00E+00">
                  <c:v>-1.0297100000000001E-3</c:v>
                </c:pt>
                <c:pt idx="65364" formatCode="0.00E+00">
                  <c:v>-9.7174800000000003E-4</c:v>
                </c:pt>
                <c:pt idx="65365" formatCode="0.00E+00">
                  <c:v>-9.1371900000000001E-4</c:v>
                </c:pt>
                <c:pt idx="65366" formatCode="0.00E+00">
                  <c:v>-8.5567300000000005E-4</c:v>
                </c:pt>
                <c:pt idx="65367" formatCode="0.00E+00">
                  <c:v>-7.9765399999999996E-4</c:v>
                </c:pt>
                <c:pt idx="65368" formatCode="0.00E+00">
                  <c:v>-7.3970399999999999E-4</c:v>
                </c:pt>
                <c:pt idx="65369" formatCode="0.00E+00">
                  <c:v>-6.8186400000000002E-4</c:v>
                </c:pt>
                <c:pt idx="65370" formatCode="0.00E+00">
                  <c:v>-6.2417400000000002E-4</c:v>
                </c:pt>
                <c:pt idx="65371" formatCode="0.00E+00">
                  <c:v>-5.6667100000000004E-4</c:v>
                </c:pt>
                <c:pt idx="65372" formatCode="0.00E+00">
                  <c:v>-5.0939099999999999E-4</c:v>
                </c:pt>
                <c:pt idx="65373" formatCode="0.00E+00">
                  <c:v>-4.5237000000000001E-4</c:v>
                </c:pt>
                <c:pt idx="65374" formatCode="0.00E+00">
                  <c:v>-3.9563800000000002E-4</c:v>
                </c:pt>
                <c:pt idx="65375" formatCode="0.00E+00">
                  <c:v>-3.39227E-4</c:v>
                </c:pt>
                <c:pt idx="65376" formatCode="0.00E+00">
                  <c:v>-2.8316700000000002E-4</c:v>
                </c:pt>
                <c:pt idx="65377" formatCode="0.00E+00">
                  <c:v>-2.2748399999999999E-4</c:v>
                </c:pt>
                <c:pt idx="65378" formatCode="0.00E+00">
                  <c:v>-1.7220399999999999E-4</c:v>
                </c:pt>
                <c:pt idx="65379" formatCode="0.00E+00">
                  <c:v>-1.17352E-4</c:v>
                </c:pt>
                <c:pt idx="65380" formatCode="0.00E+00">
                  <c:v>-6.2949199999999997E-5</c:v>
                </c:pt>
                <c:pt idx="65381" formatCode="0.00E+00">
                  <c:v>-9.0168899999999993E-6</c:v>
                </c:pt>
                <c:pt idx="65382" formatCode="0.00E+00">
                  <c:v>4.4425899999999998E-5</c:v>
                </c:pt>
                <c:pt idx="65383" formatCode="0.00E+00">
                  <c:v>9.73619E-5</c:v>
                </c:pt>
                <c:pt idx="65384" formatCode="0.00E+00">
                  <c:v>1.4977499999999999E-4</c:v>
                </c:pt>
                <c:pt idx="65385" formatCode="0.00E+00">
                  <c:v>2.0165100000000001E-4</c:v>
                </c:pt>
                <c:pt idx="65386" formatCode="0.00E+00">
                  <c:v>2.5297699999999999E-4</c:v>
                </c:pt>
                <c:pt idx="65387" formatCode="0.00E+00">
                  <c:v>3.0374200000000002E-4</c:v>
                </c:pt>
                <c:pt idx="65388" formatCode="0.00E+00">
                  <c:v>3.5393499999999999E-4</c:v>
                </c:pt>
                <c:pt idx="65389" formatCode="0.00E+00">
                  <c:v>4.0354900000000001E-4</c:v>
                </c:pt>
                <c:pt idx="65390" formatCode="0.00E+00">
                  <c:v>4.5257499999999998E-4</c:v>
                </c:pt>
                <c:pt idx="65391" formatCode="0.00E+00">
                  <c:v>5.0100800000000005E-4</c:v>
                </c:pt>
                <c:pt idx="65392" formatCode="0.00E+00">
                  <c:v>5.4884300000000003E-4</c:v>
                </c:pt>
                <c:pt idx="65393" formatCode="0.00E+00">
                  <c:v>5.9607599999999996E-4</c:v>
                </c:pt>
                <c:pt idx="65394" formatCode="0.00E+00">
                  <c:v>6.4270500000000003E-4</c:v>
                </c:pt>
                <c:pt idx="65395" formatCode="0.00E+00">
                  <c:v>6.8872900000000001E-4</c:v>
                </c:pt>
                <c:pt idx="65396" formatCode="0.00E+00">
                  <c:v>7.3414599999999997E-4</c:v>
                </c:pt>
                <c:pt idx="65397" formatCode="0.00E+00">
                  <c:v>7.7895600000000003E-4</c:v>
                </c:pt>
                <c:pt idx="65398" formatCode="0.00E+00">
                  <c:v>8.23162E-4</c:v>
                </c:pt>
                <c:pt idx="65399" formatCode="0.00E+00">
                  <c:v>8.6676500000000003E-4</c:v>
                </c:pt>
                <c:pt idx="65400" formatCode="0.00E+00">
                  <c:v>9.0976800000000003E-4</c:v>
                </c:pt>
                <c:pt idx="65401" formatCode="0.00E+00">
                  <c:v>9.5217299999999995E-4</c:v>
                </c:pt>
                <c:pt idx="65402" formatCode="0.00E+00">
                  <c:v>9.9398499999999996E-4</c:v>
                </c:pt>
                <c:pt idx="65403" formatCode="0.00E+00">
                  <c:v>1.0352099999999999E-3</c:v>
                </c:pt>
                <c:pt idx="65404" formatCode="0.00E+00">
                  <c:v>1.0758499999999999E-3</c:v>
                </c:pt>
                <c:pt idx="65405" formatCode="0.00E+00">
                  <c:v>1.1159E-3</c:v>
                </c:pt>
                <c:pt idx="65406" formatCode="0.00E+00">
                  <c:v>1.1553900000000001E-3</c:v>
                </c:pt>
                <c:pt idx="65407" formatCode="0.00E+00">
                  <c:v>1.1942999999999999E-3</c:v>
                </c:pt>
                <c:pt idx="65408" formatCode="0.00E+00">
                  <c:v>1.2326500000000001E-3</c:v>
                </c:pt>
                <c:pt idx="65409" formatCode="0.00E+00">
                  <c:v>1.27045E-3</c:v>
                </c:pt>
                <c:pt idx="65410" formatCode="0.00E+00">
                  <c:v>1.30769E-3</c:v>
                </c:pt>
                <c:pt idx="65411" formatCode="0.00E+00">
                  <c:v>1.3443800000000001E-3</c:v>
                </c:pt>
                <c:pt idx="65412" formatCode="0.00E+00">
                  <c:v>1.38053E-3</c:v>
                </c:pt>
                <c:pt idx="65413" formatCode="0.00E+00">
                  <c:v>1.41614E-3</c:v>
                </c:pt>
                <c:pt idx="65414" formatCode="0.00E+00">
                  <c:v>1.45123E-3</c:v>
                </c:pt>
                <c:pt idx="65415" formatCode="0.00E+00">
                  <c:v>1.4857799999999999E-3</c:v>
                </c:pt>
                <c:pt idx="65416" formatCode="0.00E+00">
                  <c:v>1.5198E-3</c:v>
                </c:pt>
                <c:pt idx="65417" formatCode="0.00E+00">
                  <c:v>1.55331E-3</c:v>
                </c:pt>
                <c:pt idx="65418" formatCode="0.00E+00">
                  <c:v>1.58629E-3</c:v>
                </c:pt>
                <c:pt idx="65419" formatCode="0.00E+00">
                  <c:v>1.6187599999999999E-3</c:v>
                </c:pt>
                <c:pt idx="65420" formatCode="0.00E+00">
                  <c:v>1.6507099999999999E-3</c:v>
                </c:pt>
                <c:pt idx="65421" formatCode="0.00E+00">
                  <c:v>1.6821500000000001E-3</c:v>
                </c:pt>
                <c:pt idx="65422" formatCode="0.00E+00">
                  <c:v>1.7130699999999999E-3</c:v>
                </c:pt>
                <c:pt idx="65423" formatCode="0.00E+00">
                  <c:v>1.74347E-3</c:v>
                </c:pt>
                <c:pt idx="65424" formatCode="0.00E+00">
                  <c:v>1.7733499999999999E-3</c:v>
                </c:pt>
                <c:pt idx="65425" formatCode="0.00E+00">
                  <c:v>1.8027099999999999E-3</c:v>
                </c:pt>
                <c:pt idx="65426" formatCode="0.00E+00">
                  <c:v>1.8315499999999999E-3</c:v>
                </c:pt>
                <c:pt idx="65427" formatCode="0.00E+00">
                  <c:v>1.8598499999999999E-3</c:v>
                </c:pt>
                <c:pt idx="65428" formatCode="0.00E+00">
                  <c:v>1.8876100000000001E-3</c:v>
                </c:pt>
                <c:pt idx="65429" formatCode="0.00E+00">
                  <c:v>1.91483E-3</c:v>
                </c:pt>
                <c:pt idx="65430" formatCode="0.00E+00">
                  <c:v>1.9415000000000001E-3</c:v>
                </c:pt>
                <c:pt idx="65431" formatCode="0.00E+00">
                  <c:v>1.9675999999999999E-3</c:v>
                </c:pt>
                <c:pt idx="65432" formatCode="0.00E+00">
                  <c:v>1.9931300000000001E-3</c:v>
                </c:pt>
                <c:pt idx="65433" formatCode="0.00E+00">
                  <c:v>2.0180699999999998E-3</c:v>
                </c:pt>
                <c:pt idx="65434" formatCode="0.00E+00">
                  <c:v>2.0424100000000001E-3</c:v>
                </c:pt>
                <c:pt idx="65435" formatCode="0.00E+00">
                  <c:v>2.0661500000000001E-3</c:v>
                </c:pt>
                <c:pt idx="65436" formatCode="0.00E+00">
                  <c:v>2.08925E-3</c:v>
                </c:pt>
                <c:pt idx="65437" formatCode="0.00E+00">
                  <c:v>2.1117000000000002E-3</c:v>
                </c:pt>
                <c:pt idx="65438" formatCode="0.00E+00">
                  <c:v>2.1335E-3</c:v>
                </c:pt>
                <c:pt idx="65439" formatCode="0.00E+00">
                  <c:v>2.1546099999999999E-3</c:v>
                </c:pt>
                <c:pt idx="65440" formatCode="0.00E+00">
                  <c:v>2.1750200000000002E-3</c:v>
                </c:pt>
                <c:pt idx="65441" formatCode="0.00E+00">
                  <c:v>2.1946999999999999E-3</c:v>
                </c:pt>
                <c:pt idx="65442" formatCode="0.00E+00">
                  <c:v>2.2136399999999998E-3</c:v>
                </c:pt>
                <c:pt idx="65443" formatCode="0.00E+00">
                  <c:v>2.2318099999999999E-3</c:v>
                </c:pt>
                <c:pt idx="65444" formatCode="0.00E+00">
                  <c:v>2.2491799999999999E-3</c:v>
                </c:pt>
                <c:pt idx="65445" formatCode="0.00E+00">
                  <c:v>2.26574E-3</c:v>
                </c:pt>
                <c:pt idx="65446" formatCode="0.00E+00">
                  <c:v>2.28144E-3</c:v>
                </c:pt>
                <c:pt idx="65447" formatCode="0.00E+00">
                  <c:v>2.29627E-3</c:v>
                </c:pt>
                <c:pt idx="65448" formatCode="0.00E+00">
                  <c:v>2.3101900000000002E-3</c:v>
                </c:pt>
                <c:pt idx="65449" formatCode="0.00E+00">
                  <c:v>2.3231800000000002E-3</c:v>
                </c:pt>
                <c:pt idx="65450" formatCode="0.00E+00">
                  <c:v>2.3352099999999999E-3</c:v>
                </c:pt>
                <c:pt idx="65451" formatCode="0.00E+00">
                  <c:v>2.3462399999999999E-3</c:v>
                </c:pt>
                <c:pt idx="65452" formatCode="0.00E+00">
                  <c:v>2.3562399999999999E-3</c:v>
                </c:pt>
                <c:pt idx="65453" formatCode="0.00E+00">
                  <c:v>2.3651800000000001E-3</c:v>
                </c:pt>
                <c:pt idx="65454" formatCode="0.00E+00">
                  <c:v>2.37302E-3</c:v>
                </c:pt>
                <c:pt idx="65455" formatCode="0.00E+00">
                  <c:v>2.37974E-3</c:v>
                </c:pt>
                <c:pt idx="65456" formatCode="0.00E+00">
                  <c:v>2.38529E-3</c:v>
                </c:pt>
                <c:pt idx="65457" formatCode="0.00E+00">
                  <c:v>2.3896400000000002E-3</c:v>
                </c:pt>
                <c:pt idx="65458" formatCode="0.00E+00">
                  <c:v>2.3927599999999999E-3</c:v>
                </c:pt>
                <c:pt idx="65459" formatCode="0.00E+00">
                  <c:v>2.3946100000000001E-3</c:v>
                </c:pt>
                <c:pt idx="65460" formatCode="0.00E+00">
                  <c:v>2.3951599999999999E-3</c:v>
                </c:pt>
                <c:pt idx="65461" formatCode="0.00E+00">
                  <c:v>2.3943599999999999E-3</c:v>
                </c:pt>
                <c:pt idx="65462" formatCode="0.00E+00">
                  <c:v>2.3921900000000002E-3</c:v>
                </c:pt>
                <c:pt idx="65463" formatCode="0.00E+00">
                  <c:v>2.3886100000000002E-3</c:v>
                </c:pt>
                <c:pt idx="65464" formatCode="0.00E+00">
                  <c:v>2.3835800000000002E-3</c:v>
                </c:pt>
                <c:pt idx="65465" formatCode="0.00E+00">
                  <c:v>2.3770599999999999E-3</c:v>
                </c:pt>
                <c:pt idx="65466" formatCode="0.00E+00">
                  <c:v>2.3690299999999998E-3</c:v>
                </c:pt>
                <c:pt idx="65467" formatCode="0.00E+00">
                  <c:v>2.3594499999999999E-3</c:v>
                </c:pt>
                <c:pt idx="65468" formatCode="0.00E+00">
                  <c:v>2.3482799999999999E-3</c:v>
                </c:pt>
                <c:pt idx="65469" formatCode="0.00E+00">
                  <c:v>2.33548E-3</c:v>
                </c:pt>
                <c:pt idx="65470" formatCode="0.00E+00">
                  <c:v>2.3210399999999999E-3</c:v>
                </c:pt>
                <c:pt idx="65471" formatCode="0.00E+00">
                  <c:v>2.3049099999999999E-3</c:v>
                </c:pt>
                <c:pt idx="65472" formatCode="0.00E+00">
                  <c:v>2.28707E-3</c:v>
                </c:pt>
                <c:pt idx="65473" formatCode="0.00E+00">
                  <c:v>2.2674800000000001E-3</c:v>
                </c:pt>
                <c:pt idx="65474" formatCode="0.00E+00">
                  <c:v>2.2461099999999999E-3</c:v>
                </c:pt>
                <c:pt idx="65475" formatCode="0.00E+00">
                  <c:v>2.2229400000000001E-3</c:v>
                </c:pt>
                <c:pt idx="65476" formatCode="0.00E+00">
                  <c:v>2.1979500000000002E-3</c:v>
                </c:pt>
                <c:pt idx="65477" formatCode="0.00E+00">
                  <c:v>2.1711E-3</c:v>
                </c:pt>
                <c:pt idx="65478" formatCode="0.00E+00">
                  <c:v>2.1423700000000002E-3</c:v>
                </c:pt>
                <c:pt idx="65479" formatCode="0.00E+00">
                  <c:v>2.1117499999999999E-3</c:v>
                </c:pt>
                <c:pt idx="65480" formatCode="0.00E+00">
                  <c:v>2.0791999999999998E-3</c:v>
                </c:pt>
                <c:pt idx="65481" formatCode="0.00E+00">
                  <c:v>2.0447199999999999E-3</c:v>
                </c:pt>
                <c:pt idx="65482" formatCode="0.00E+00">
                  <c:v>2.0082799999999999E-3</c:v>
                </c:pt>
                <c:pt idx="65483" formatCode="0.00E+00">
                  <c:v>1.9698799999999998E-3</c:v>
                </c:pt>
                <c:pt idx="65484" formatCode="0.00E+00">
                  <c:v>1.9294900000000001E-3</c:v>
                </c:pt>
                <c:pt idx="65485" formatCode="0.00E+00">
                  <c:v>1.88711E-3</c:v>
                </c:pt>
                <c:pt idx="65486" formatCode="0.00E+00">
                  <c:v>1.8427199999999999E-3</c:v>
                </c:pt>
                <c:pt idx="65487" formatCode="0.00E+00">
                  <c:v>1.7963300000000001E-3</c:v>
                </c:pt>
                <c:pt idx="65488" formatCode="0.00E+00">
                  <c:v>1.74793E-3</c:v>
                </c:pt>
                <c:pt idx="65489" formatCode="0.00E+00">
                  <c:v>1.6975200000000001E-3</c:v>
                </c:pt>
                <c:pt idx="65490" formatCode="0.00E+00">
                  <c:v>1.6450900000000001E-3</c:v>
                </c:pt>
                <c:pt idx="65491" formatCode="0.00E+00">
                  <c:v>1.5906500000000001E-3</c:v>
                </c:pt>
                <c:pt idx="65492" formatCode="0.00E+00">
                  <c:v>1.53421E-3</c:v>
                </c:pt>
                <c:pt idx="65493" formatCode="0.00E+00">
                  <c:v>1.4757800000000001E-3</c:v>
                </c:pt>
                <c:pt idx="65494" formatCode="0.00E+00">
                  <c:v>1.41537E-3</c:v>
                </c:pt>
                <c:pt idx="65495" formatCode="0.00E+00">
                  <c:v>1.3529799999999999E-3</c:v>
                </c:pt>
                <c:pt idx="65496" formatCode="0.00E+00">
                  <c:v>1.2886499999999999E-3</c:v>
                </c:pt>
                <c:pt idx="65497" formatCode="0.00E+00">
                  <c:v>1.2223799999999999E-3</c:v>
                </c:pt>
                <c:pt idx="65498" formatCode="0.00E+00">
                  <c:v>1.1542E-3</c:v>
                </c:pt>
                <c:pt idx="65499" formatCode="0.00E+00">
                  <c:v>1.0841399999999999E-3</c:v>
                </c:pt>
                <c:pt idx="65500" formatCode="0.00E+00">
                  <c:v>1.0122200000000001E-3</c:v>
                </c:pt>
                <c:pt idx="65501" formatCode="0.00E+00">
                  <c:v>9.3848300000000005E-4</c:v>
                </c:pt>
                <c:pt idx="65502" formatCode="0.00E+00">
                  <c:v>8.6295199999999995E-4</c:v>
                </c:pt>
                <c:pt idx="65503" formatCode="0.00E+00">
                  <c:v>7.8566900000000002E-4</c:v>
                </c:pt>
                <c:pt idx="65504" formatCode="0.00E+00">
                  <c:v>7.0667400000000002E-4</c:v>
                </c:pt>
                <c:pt idx="65505" formatCode="0.00E+00">
                  <c:v>6.2600899999999996E-4</c:v>
                </c:pt>
                <c:pt idx="65506" formatCode="0.00E+00">
                  <c:v>5.4372199999999996E-4</c:v>
                </c:pt>
                <c:pt idx="65507" formatCode="0.00E+00">
                  <c:v>4.5986099999999999E-4</c:v>
                </c:pt>
                <c:pt idx="65508" formatCode="0.00E+00">
                  <c:v>3.7447899999999999E-4</c:v>
                </c:pt>
                <c:pt idx="65509" formatCode="0.00E+00">
                  <c:v>2.8762999999999998E-4</c:v>
                </c:pt>
                <c:pt idx="65510" formatCode="0.00E+00">
                  <c:v>1.9937399999999999E-4</c:v>
                </c:pt>
                <c:pt idx="65511" formatCode="0.00E+00">
                  <c:v>1.0977E-4</c:v>
                </c:pt>
                <c:pt idx="65512" formatCode="0.00E+00">
                  <c:v>1.8882400000000001E-5</c:v>
                </c:pt>
                <c:pt idx="65513" formatCode="0.00E+00">
                  <c:v>-7.3221599999999997E-5</c:v>
                </c:pt>
                <c:pt idx="65514" formatCode="0.00E+00">
                  <c:v>-1.6647299999999999E-4</c:v>
                </c:pt>
                <c:pt idx="65515" formatCode="0.00E+00">
                  <c:v>-2.6079899999999998E-4</c:v>
                </c:pt>
                <c:pt idx="65516" formatCode="0.00E+00">
                  <c:v>-3.5612600000000001E-4</c:v>
                </c:pt>
                <c:pt idx="65517" formatCode="0.00E+00">
                  <c:v>-4.5237599999999999E-4</c:v>
                </c:pt>
                <c:pt idx="65518" formatCode="0.00E+00">
                  <c:v>-5.4946800000000001E-4</c:v>
                </c:pt>
                <c:pt idx="65519" formatCode="0.00E+00">
                  <c:v>-6.4732099999999996E-4</c:v>
                </c:pt>
                <c:pt idx="65520" formatCode="0.00E+00">
                  <c:v>-7.4584900000000003E-4</c:v>
                </c:pt>
                <c:pt idx="65521" formatCode="0.00E+00">
                  <c:v>-8.4496500000000004E-4</c:v>
                </c:pt>
                <c:pt idx="65522" formatCode="0.00E+00">
                  <c:v>-9.4457999999999999E-4</c:v>
                </c:pt>
                <c:pt idx="65523" formatCode="0.00E+00">
                  <c:v>-1.0445999999999999E-3</c:v>
                </c:pt>
                <c:pt idx="65524" formatCode="0.00E+00">
                  <c:v>-1.1449400000000001E-3</c:v>
                </c:pt>
                <c:pt idx="65525" formatCode="0.00E+00">
                  <c:v>-1.2454899999999999E-3</c:v>
                </c:pt>
                <c:pt idx="65526" formatCode="0.00E+00">
                  <c:v>-1.34617E-3</c:v>
                </c:pt>
                <c:pt idx="65527" formatCode="0.00E+00">
                  <c:v>-1.4468599999999999E-3</c:v>
                </c:pt>
                <c:pt idx="65528" formatCode="0.00E+00">
                  <c:v>-1.5474799999999999E-3</c:v>
                </c:pt>
                <c:pt idx="65529" formatCode="0.00E+00">
                  <c:v>-1.64791E-3</c:v>
                </c:pt>
                <c:pt idx="65530" formatCode="0.00E+00">
                  <c:v>-1.7480600000000001E-3</c:v>
                </c:pt>
                <c:pt idx="65531" formatCode="0.00E+00">
                  <c:v>-1.8478100000000001E-3</c:v>
                </c:pt>
                <c:pt idx="65532" formatCode="0.00E+00">
                  <c:v>-1.94707E-3</c:v>
                </c:pt>
                <c:pt idx="65533" formatCode="0.00E+00">
                  <c:v>-2.04572E-3</c:v>
                </c:pt>
                <c:pt idx="65534" formatCode="0.00E+00">
                  <c:v>-2.1436599999999999E-3</c:v>
                </c:pt>
                <c:pt idx="65535" formatCode="0.00E+00">
                  <c:v>-2.2407799999999999E-3</c:v>
                </c:pt>
                <c:pt idx="65536" formatCode="0.00E+00">
                  <c:v>-2.3369699999999998E-3</c:v>
                </c:pt>
                <c:pt idx="65537" formatCode="0.00E+00">
                  <c:v>-2.4321099999999999E-3</c:v>
                </c:pt>
                <c:pt idx="65538" formatCode="0.00E+00">
                  <c:v>-2.5261099999999998E-3</c:v>
                </c:pt>
                <c:pt idx="65539" formatCode="0.00E+00">
                  <c:v>-2.6188399999999999E-3</c:v>
                </c:pt>
                <c:pt idx="65540" formatCode="0.00E+00">
                  <c:v>-2.7101999999999998E-3</c:v>
                </c:pt>
                <c:pt idx="65541" formatCode="0.00E+00">
                  <c:v>-2.80007E-3</c:v>
                </c:pt>
                <c:pt idx="65542" formatCode="0.00E+00">
                  <c:v>-2.88836E-3</c:v>
                </c:pt>
                <c:pt idx="65543" formatCode="0.00E+00">
                  <c:v>-2.9749300000000002E-3</c:v>
                </c:pt>
                <c:pt idx="65544" formatCode="0.00E+00">
                  <c:v>-3.0596999999999998E-3</c:v>
                </c:pt>
                <c:pt idx="65545" formatCode="0.00E+00">
                  <c:v>-3.1425400000000001E-3</c:v>
                </c:pt>
                <c:pt idx="65546" formatCode="0.00E+00">
                  <c:v>-3.2233600000000002E-3</c:v>
                </c:pt>
                <c:pt idx="65547" formatCode="0.00E+00">
                  <c:v>-3.30204E-3</c:v>
                </c:pt>
                <c:pt idx="65548" formatCode="0.00E+00">
                  <c:v>-3.3784700000000002E-3</c:v>
                </c:pt>
                <c:pt idx="65549" formatCode="0.00E+00">
                  <c:v>-3.4525699999999999E-3</c:v>
                </c:pt>
                <c:pt idx="65550" formatCode="0.00E+00">
                  <c:v>-3.5242099999999998E-3</c:v>
                </c:pt>
                <c:pt idx="65551" formatCode="0.00E+00">
                  <c:v>-3.5932999999999998E-3</c:v>
                </c:pt>
                <c:pt idx="65552" formatCode="0.00E+00">
                  <c:v>-3.6597499999999998E-3</c:v>
                </c:pt>
                <c:pt idx="65553" formatCode="0.00E+00">
                  <c:v>-3.7234500000000001E-3</c:v>
                </c:pt>
                <c:pt idx="65554" formatCode="0.00E+00">
                  <c:v>-3.7843099999999999E-3</c:v>
                </c:pt>
                <c:pt idx="65555" formatCode="0.00E+00">
                  <c:v>-3.8422399999999998E-3</c:v>
                </c:pt>
                <c:pt idx="65556" formatCode="0.00E+00">
                  <c:v>-3.8971399999999999E-3</c:v>
                </c:pt>
                <c:pt idx="65557" formatCode="0.00E+00">
                  <c:v>-3.9489299999999998E-3</c:v>
                </c:pt>
                <c:pt idx="65558" formatCode="0.00E+00">
                  <c:v>-3.9975200000000001E-3</c:v>
                </c:pt>
                <c:pt idx="65559" formatCode="0.00E+00">
                  <c:v>-4.0428299999999999E-3</c:v>
                </c:pt>
                <c:pt idx="65560" formatCode="0.00E+00">
                  <c:v>-4.0847799999999997E-3</c:v>
                </c:pt>
                <c:pt idx="65561" formatCode="0.00E+00">
                  <c:v>-4.1232899999999999E-3</c:v>
                </c:pt>
                <c:pt idx="65562" formatCode="0.00E+00">
                  <c:v>-4.1582900000000002E-3</c:v>
                </c:pt>
                <c:pt idx="65563" formatCode="0.00E+00">
                  <c:v>-4.1897100000000001E-3</c:v>
                </c:pt>
                <c:pt idx="65564" formatCode="0.00E+00">
                  <c:v>-4.21749E-3</c:v>
                </c:pt>
                <c:pt idx="65565" formatCode="0.00E+00">
                  <c:v>-4.2415500000000002E-3</c:v>
                </c:pt>
                <c:pt idx="65566" formatCode="0.00E+00">
                  <c:v>-4.2618500000000002E-3</c:v>
                </c:pt>
                <c:pt idx="65567" formatCode="0.00E+00">
                  <c:v>-4.2783200000000004E-3</c:v>
                </c:pt>
                <c:pt idx="65568" formatCode="0.00E+00">
                  <c:v>-4.2909100000000002E-3</c:v>
                </c:pt>
                <c:pt idx="65569" formatCode="0.00E+00">
                  <c:v>-4.2995799999999999E-3</c:v>
                </c:pt>
                <c:pt idx="65570" formatCode="0.00E+00">
                  <c:v>-4.3042899999999997E-3</c:v>
                </c:pt>
                <c:pt idx="65571" formatCode="0.00E+00">
                  <c:v>-4.3049799999999999E-3</c:v>
                </c:pt>
                <c:pt idx="65572" formatCode="0.00E+00">
                  <c:v>-4.3016299999999999E-3</c:v>
                </c:pt>
                <c:pt idx="65573" formatCode="0.00E+00">
                  <c:v>-4.2942099999999997E-3</c:v>
                </c:pt>
                <c:pt idx="65574" formatCode="0.00E+00">
                  <c:v>-4.2826899999999996E-3</c:v>
                </c:pt>
                <c:pt idx="65575" formatCode="0.00E+00">
                  <c:v>-4.2670499999999997E-3</c:v>
                </c:pt>
                <c:pt idx="65576" formatCode="0.00E+00">
                  <c:v>-4.24727E-3</c:v>
                </c:pt>
                <c:pt idx="65577" formatCode="0.00E+00">
                  <c:v>-4.2233399999999999E-3</c:v>
                </c:pt>
                <c:pt idx="65578" formatCode="0.00E+00">
                  <c:v>-4.1952400000000003E-3</c:v>
                </c:pt>
                <c:pt idx="65579" formatCode="0.00E+00">
                  <c:v>-4.1629900000000001E-3</c:v>
                </c:pt>
                <c:pt idx="65580" formatCode="0.00E+00">
                  <c:v>-4.1265800000000004E-3</c:v>
                </c:pt>
                <c:pt idx="65581" formatCode="0.00E+00">
                  <c:v>-4.0860100000000002E-3</c:v>
                </c:pt>
                <c:pt idx="65582" formatCode="0.00E+00">
                  <c:v>-4.0412900000000003E-3</c:v>
                </c:pt>
                <c:pt idx="65583" formatCode="0.00E+00">
                  <c:v>-3.9924499999999998E-3</c:v>
                </c:pt>
                <c:pt idx="65584" formatCode="0.00E+00">
                  <c:v>-3.9395000000000003E-3</c:v>
                </c:pt>
                <c:pt idx="65585" formatCode="0.00E+00">
                  <c:v>-3.8824699999999998E-3</c:v>
                </c:pt>
                <c:pt idx="65586" formatCode="0.00E+00">
                  <c:v>-3.82139E-3</c:v>
                </c:pt>
                <c:pt idx="65587" formatCode="0.00E+00">
                  <c:v>-3.7562899999999998E-3</c:v>
                </c:pt>
                <c:pt idx="65588" formatCode="0.00E+00">
                  <c:v>-3.6872099999999998E-3</c:v>
                </c:pt>
                <c:pt idx="65589" formatCode="0.00E+00">
                  <c:v>-3.6142000000000001E-3</c:v>
                </c:pt>
                <c:pt idx="65590" formatCode="0.00E+00">
                  <c:v>-3.5373100000000001E-3</c:v>
                </c:pt>
                <c:pt idx="65591" formatCode="0.00E+00">
                  <c:v>-3.4566000000000002E-3</c:v>
                </c:pt>
                <c:pt idx="65592" formatCode="0.00E+00">
                  <c:v>-3.3721100000000002E-3</c:v>
                </c:pt>
                <c:pt idx="65593" formatCode="0.00E+00">
                  <c:v>-3.2839200000000001E-3</c:v>
                </c:pt>
                <c:pt idx="65594" formatCode="0.00E+00">
                  <c:v>-3.1920899999999999E-3</c:v>
                </c:pt>
                <c:pt idx="65595" formatCode="0.00E+00">
                  <c:v>-3.0967E-3</c:v>
                </c:pt>
                <c:pt idx="65596" formatCode="0.00E+00">
                  <c:v>-2.99782E-3</c:v>
                </c:pt>
                <c:pt idx="65597" formatCode="0.00E+00">
                  <c:v>-2.8955399999999998E-3</c:v>
                </c:pt>
                <c:pt idx="65598" formatCode="0.00E+00">
                  <c:v>-2.7899399999999999E-3</c:v>
                </c:pt>
                <c:pt idx="65599" formatCode="0.00E+00">
                  <c:v>-2.68111E-3</c:v>
                </c:pt>
                <c:pt idx="65600" formatCode="0.00E+00">
                  <c:v>-2.5691400000000001E-3</c:v>
                </c:pt>
                <c:pt idx="65601" formatCode="0.00E+00">
                  <c:v>-2.4541400000000001E-3</c:v>
                </c:pt>
                <c:pt idx="65602" formatCode="0.00E+00">
                  <c:v>-2.3362000000000001E-3</c:v>
                </c:pt>
                <c:pt idx="65603" formatCode="0.00E+00">
                  <c:v>-2.2154399999999999E-3</c:v>
                </c:pt>
                <c:pt idx="65604" formatCode="0.00E+00">
                  <c:v>-2.0919599999999999E-3</c:v>
                </c:pt>
                <c:pt idx="65605" formatCode="0.00E+00">
                  <c:v>-1.9658800000000001E-3</c:v>
                </c:pt>
                <c:pt idx="65606" formatCode="0.00E+00">
                  <c:v>-1.83731E-3</c:v>
                </c:pt>
                <c:pt idx="65607" formatCode="0.00E+00">
                  <c:v>-1.70637E-3</c:v>
                </c:pt>
                <c:pt idx="65608" formatCode="0.00E+00">
                  <c:v>-1.5731899999999999E-3</c:v>
                </c:pt>
                <c:pt idx="65609" formatCode="0.00E+00">
                  <c:v>-1.43789E-3</c:v>
                </c:pt>
                <c:pt idx="65610" formatCode="0.00E+00">
                  <c:v>-1.3006000000000001E-3</c:v>
                </c:pt>
                <c:pt idx="65611" formatCode="0.00E+00">
                  <c:v>-1.16146E-3</c:v>
                </c:pt>
                <c:pt idx="65612" formatCode="0.00E+00">
                  <c:v>-1.0206E-3</c:v>
                </c:pt>
                <c:pt idx="65613" formatCode="0.00E+00">
                  <c:v>-8.7815400000000002E-4</c:v>
                </c:pt>
                <c:pt idx="65614" formatCode="0.00E+00">
                  <c:v>-7.3426700000000004E-4</c:v>
                </c:pt>
                <c:pt idx="65615" formatCode="0.00E+00">
                  <c:v>-5.8907899999999995E-4</c:v>
                </c:pt>
                <c:pt idx="65616" formatCode="0.00E+00">
                  <c:v>-4.42733E-4</c:v>
                </c:pt>
                <c:pt idx="65617" formatCode="0.00E+00">
                  <c:v>-2.9537500000000001E-4</c:v>
                </c:pt>
                <c:pt idx="65618" formatCode="0.00E+00">
                  <c:v>-1.47152E-4</c:v>
                </c:pt>
                <c:pt idx="65619" formatCode="0.00E+00">
                  <c:v>1.78615E-6</c:v>
                </c:pt>
                <c:pt idx="65620" formatCode="0.00E+00">
                  <c:v>1.5129100000000001E-4</c:v>
                </c:pt>
                <c:pt idx="65621" formatCode="0.00E+00">
                  <c:v>3.0121E-4</c:v>
                </c:pt>
                <c:pt idx="65622" formatCode="0.00E+00">
                  <c:v>4.51392E-4</c:v>
                </c:pt>
                <c:pt idx="65623" formatCode="0.00E+00">
                  <c:v>6.0168500000000002E-4</c:v>
                </c:pt>
                <c:pt idx="65624" formatCode="0.00E+00">
                  <c:v>7.51934E-4</c:v>
                </c:pt>
                <c:pt idx="65625" formatCode="0.00E+00">
                  <c:v>9.0198600000000002E-4</c:v>
                </c:pt>
                <c:pt idx="65626" formatCode="0.00E+00">
                  <c:v>1.0516900000000001E-3</c:v>
                </c:pt>
                <c:pt idx="65627" formatCode="0.00E+00">
                  <c:v>1.20089E-3</c:v>
                </c:pt>
                <c:pt idx="65628" formatCode="0.00E+00">
                  <c:v>1.34942E-3</c:v>
                </c:pt>
                <c:pt idx="65629" formatCode="0.00E+00">
                  <c:v>1.49715E-3</c:v>
                </c:pt>
                <c:pt idx="65630" formatCode="0.00E+00">
                  <c:v>1.6439200000000001E-3</c:v>
                </c:pt>
                <c:pt idx="65631" formatCode="0.00E+00">
                  <c:v>1.7895599999999999E-3</c:v>
                </c:pt>
                <c:pt idx="65632" formatCode="0.00E+00">
                  <c:v>1.9339400000000001E-3</c:v>
                </c:pt>
                <c:pt idx="65633" formatCode="0.00E+00">
                  <c:v>2.0769E-3</c:v>
                </c:pt>
                <c:pt idx="65634" formatCode="0.00E+00">
                  <c:v>2.2182999999999999E-3</c:v>
                </c:pt>
                <c:pt idx="65635" formatCode="0.00E+00">
                  <c:v>2.35798E-3</c:v>
                </c:pt>
                <c:pt idx="65636" formatCode="0.00E+00">
                  <c:v>2.4958100000000002E-3</c:v>
                </c:pt>
                <c:pt idx="65637" formatCode="0.00E+00">
                  <c:v>2.6316299999999998E-3</c:v>
                </c:pt>
                <c:pt idx="65638" formatCode="0.00E+00">
                  <c:v>2.76531E-3</c:v>
                </c:pt>
                <c:pt idx="65639" formatCode="0.00E+00">
                  <c:v>2.8966999999999999E-3</c:v>
                </c:pt>
                <c:pt idx="65640" formatCode="0.00E+00">
                  <c:v>3.0256800000000002E-3</c:v>
                </c:pt>
                <c:pt idx="65641" formatCode="0.00E+00">
                  <c:v>3.1520900000000002E-3</c:v>
                </c:pt>
                <c:pt idx="65642" formatCode="0.00E+00">
                  <c:v>3.27582E-3</c:v>
                </c:pt>
                <c:pt idx="65643" formatCode="0.00E+00">
                  <c:v>3.3967400000000001E-3</c:v>
                </c:pt>
                <c:pt idx="65644" formatCode="0.00E+00">
                  <c:v>3.5147099999999999E-3</c:v>
                </c:pt>
                <c:pt idx="65645" formatCode="0.00E+00">
                  <c:v>3.6296100000000001E-3</c:v>
                </c:pt>
                <c:pt idx="65646" formatCode="0.00E+00">
                  <c:v>3.7413300000000002E-3</c:v>
                </c:pt>
                <c:pt idx="65647" formatCode="0.00E+00">
                  <c:v>3.8497499999999999E-3</c:v>
                </c:pt>
                <c:pt idx="65648" formatCode="0.00E+00">
                  <c:v>3.9547499999999999E-3</c:v>
                </c:pt>
                <c:pt idx="65649" formatCode="0.00E+00">
                  <c:v>4.0562200000000001E-3</c:v>
                </c:pt>
                <c:pt idx="65650" formatCode="0.00E+00">
                  <c:v>4.1540700000000002E-3</c:v>
                </c:pt>
                <c:pt idx="65651" formatCode="0.00E+00">
                  <c:v>4.2481799999999998E-3</c:v>
                </c:pt>
                <c:pt idx="65652" formatCode="0.00E+00">
                  <c:v>4.3384699999999997E-3</c:v>
                </c:pt>
                <c:pt idx="65653" formatCode="0.00E+00">
                  <c:v>4.4248300000000003E-3</c:v>
                </c:pt>
                <c:pt idx="65654" formatCode="0.00E+00">
                  <c:v>4.5071900000000003E-3</c:v>
                </c:pt>
                <c:pt idx="65655" formatCode="0.00E+00">
                  <c:v>4.5854399999999997E-3</c:v>
                </c:pt>
                <c:pt idx="65656" formatCode="0.00E+00">
                  <c:v>4.6595300000000003E-3</c:v>
                </c:pt>
                <c:pt idx="65657" formatCode="0.00E+00">
                  <c:v>4.7293600000000002E-3</c:v>
                </c:pt>
                <c:pt idx="65658" formatCode="0.00E+00">
                  <c:v>4.7948699999999997E-3</c:v>
                </c:pt>
                <c:pt idx="65659" formatCode="0.00E+00">
                  <c:v>4.8559900000000001E-3</c:v>
                </c:pt>
                <c:pt idx="65660" formatCode="0.00E+00">
                  <c:v>4.9126700000000001E-3</c:v>
                </c:pt>
                <c:pt idx="65661" formatCode="0.00E+00">
                  <c:v>4.9648399999999999E-3</c:v>
                </c:pt>
                <c:pt idx="65662" formatCode="0.00E+00">
                  <c:v>5.0124499999999999E-3</c:v>
                </c:pt>
                <c:pt idx="65663" formatCode="0.00E+00">
                  <c:v>5.0554600000000003E-3</c:v>
                </c:pt>
                <c:pt idx="65664" formatCode="0.00E+00">
                  <c:v>5.0938299999999997E-3</c:v>
                </c:pt>
                <c:pt idx="65665" formatCode="0.00E+00">
                  <c:v>5.1275000000000001E-3</c:v>
                </c:pt>
                <c:pt idx="65666" formatCode="0.00E+00">
                  <c:v>5.1564599999999999E-3</c:v>
                </c:pt>
                <c:pt idx="65667" formatCode="0.00E+00">
                  <c:v>5.1806899999999999E-3</c:v>
                </c:pt>
                <c:pt idx="65668" formatCode="0.00E+00">
                  <c:v>5.2001699999999996E-3</c:v>
                </c:pt>
                <c:pt idx="65669" formatCode="0.00E+00">
                  <c:v>5.2148899999999998E-3</c:v>
                </c:pt>
                <c:pt idx="65670" formatCode="0.00E+00">
                  <c:v>5.2247999999999999E-3</c:v>
                </c:pt>
                <c:pt idx="65671" formatCode="0.00E+00">
                  <c:v>5.2298800000000001E-3</c:v>
                </c:pt>
                <c:pt idx="65672" formatCode="0.00E+00">
                  <c:v>5.2301099999999996E-3</c:v>
                </c:pt>
                <c:pt idx="65673" formatCode="0.00E+00">
                  <c:v>5.2256000000000004E-3</c:v>
                </c:pt>
                <c:pt idx="65674" formatCode="0.00E+00">
                  <c:v>5.2165199999999997E-3</c:v>
                </c:pt>
                <c:pt idx="65675" formatCode="0.00E+00">
                  <c:v>5.2030599999999998E-3</c:v>
                </c:pt>
                <c:pt idx="65676" formatCode="0.00E+00">
                  <c:v>5.1853400000000001E-3</c:v>
                </c:pt>
                <c:pt idx="65677" formatCode="0.00E+00">
                  <c:v>5.1633499999999997E-3</c:v>
                </c:pt>
                <c:pt idx="65678" formatCode="0.00E+00">
                  <c:v>5.1369400000000004E-3</c:v>
                </c:pt>
                <c:pt idx="65679" formatCode="0.00E+00">
                  <c:v>5.1059800000000004E-3</c:v>
                </c:pt>
                <c:pt idx="65680" formatCode="0.00E+00">
                  <c:v>5.0703399999999996E-3</c:v>
                </c:pt>
                <c:pt idx="65681" formatCode="0.00E+00">
                  <c:v>5.0299400000000001E-3</c:v>
                </c:pt>
                <c:pt idx="65682" formatCode="0.00E+00">
                  <c:v>4.9847299999999997E-3</c:v>
                </c:pt>
                <c:pt idx="65683" formatCode="0.00E+00">
                  <c:v>4.9346599999999996E-3</c:v>
                </c:pt>
                <c:pt idx="65684" formatCode="0.00E+00">
                  <c:v>4.8797099999999998E-3</c:v>
                </c:pt>
                <c:pt idx="65685" formatCode="0.00E+00">
                  <c:v>4.8198700000000004E-3</c:v>
                </c:pt>
                <c:pt idx="65686" formatCode="0.00E+00">
                  <c:v>4.7551700000000004E-3</c:v>
                </c:pt>
                <c:pt idx="65687" formatCode="0.00E+00">
                  <c:v>4.6855500000000001E-3</c:v>
                </c:pt>
                <c:pt idx="65688" formatCode="0.00E+00">
                  <c:v>4.6110099999999996E-3</c:v>
                </c:pt>
                <c:pt idx="65689" formatCode="0.00E+00">
                  <c:v>4.5316699999999998E-3</c:v>
                </c:pt>
                <c:pt idx="65690" formatCode="0.00E+00">
                  <c:v>4.4476100000000003E-3</c:v>
                </c:pt>
                <c:pt idx="65691" formatCode="0.00E+00">
                  <c:v>4.3588400000000001E-3</c:v>
                </c:pt>
                <c:pt idx="65692" formatCode="0.00E+00">
                  <c:v>4.2653999999999999E-3</c:v>
                </c:pt>
                <c:pt idx="65693" formatCode="0.00E+00">
                  <c:v>4.16738E-3</c:v>
                </c:pt>
                <c:pt idx="65694" formatCode="0.00E+00">
                  <c:v>4.0648799999999999E-3</c:v>
                </c:pt>
                <c:pt idx="65695" formatCode="0.00E+00">
                  <c:v>3.9579400000000001E-3</c:v>
                </c:pt>
                <c:pt idx="65696" formatCode="0.00E+00">
                  <c:v>3.8467200000000001E-3</c:v>
                </c:pt>
                <c:pt idx="65697" formatCode="0.00E+00">
                  <c:v>3.73157E-3</c:v>
                </c:pt>
                <c:pt idx="65698" formatCode="0.00E+00">
                  <c:v>3.61276E-3</c:v>
                </c:pt>
                <c:pt idx="65699" formatCode="0.00E+00">
                  <c:v>3.4903199999999999E-3</c:v>
                </c:pt>
                <c:pt idx="65700" formatCode="0.00E+00">
                  <c:v>3.3642899999999998E-3</c:v>
                </c:pt>
                <c:pt idx="65701" formatCode="0.00E+00">
                  <c:v>3.2348300000000002E-3</c:v>
                </c:pt>
                <c:pt idx="65702" formatCode="0.00E+00">
                  <c:v>3.1020599999999998E-3</c:v>
                </c:pt>
                <c:pt idx="65703" formatCode="0.00E+00">
                  <c:v>2.9662199999999999E-3</c:v>
                </c:pt>
                <c:pt idx="65704" formatCode="0.00E+00">
                  <c:v>2.8276600000000001E-3</c:v>
                </c:pt>
                <c:pt idx="65705" formatCode="0.00E+00">
                  <c:v>2.6867100000000001E-3</c:v>
                </c:pt>
                <c:pt idx="65706" formatCode="0.00E+00">
                  <c:v>2.5435499999999999E-3</c:v>
                </c:pt>
                <c:pt idx="65707" formatCode="0.00E+00">
                  <c:v>2.3982000000000001E-3</c:v>
                </c:pt>
                <c:pt idx="65708" formatCode="0.00E+00">
                  <c:v>2.2507E-3</c:v>
                </c:pt>
                <c:pt idx="65709" formatCode="0.00E+00">
                  <c:v>2.1012499999999998E-3</c:v>
                </c:pt>
                <c:pt idx="65710" formatCode="0.00E+00">
                  <c:v>1.9500699999999999E-3</c:v>
                </c:pt>
                <c:pt idx="65711" formatCode="0.00E+00">
                  <c:v>1.79725E-3</c:v>
                </c:pt>
                <c:pt idx="65712" formatCode="0.00E+00">
                  <c:v>1.6429000000000001E-3</c:v>
                </c:pt>
                <c:pt idx="65713" formatCode="0.00E+00">
                  <c:v>1.4871299999999999E-3</c:v>
                </c:pt>
                <c:pt idx="65714" formatCode="0.00E+00">
                  <c:v>1.33004E-3</c:v>
                </c:pt>
                <c:pt idx="65715" formatCode="0.00E+00">
                  <c:v>1.17175E-3</c:v>
                </c:pt>
                <c:pt idx="65716" formatCode="0.00E+00">
                  <c:v>1.0123300000000001E-3</c:v>
                </c:pt>
                <c:pt idx="65717" formatCode="0.00E+00">
                  <c:v>8.5167800000000003E-4</c:v>
                </c:pt>
                <c:pt idx="65718" formatCode="0.00E+00">
                  <c:v>6.8983E-4</c:v>
                </c:pt>
                <c:pt idx="65719" formatCode="0.00E+00">
                  <c:v>5.2714400000000001E-4</c:v>
                </c:pt>
                <c:pt idx="65720" formatCode="0.00E+00">
                  <c:v>3.63772E-4</c:v>
                </c:pt>
                <c:pt idx="65721" formatCode="0.00E+00">
                  <c:v>1.99144E-4</c:v>
                </c:pt>
                <c:pt idx="65722" formatCode="0.00E+00">
                  <c:v>3.2128200000000002E-5</c:v>
                </c:pt>
                <c:pt idx="65723" formatCode="0.00E+00">
                  <c:v>-1.37871E-4</c:v>
                </c:pt>
                <c:pt idx="65724" formatCode="0.00E+00">
                  <c:v>-3.1022100000000001E-4</c:v>
                </c:pt>
                <c:pt idx="65725" formatCode="0.00E+00">
                  <c:v>-4.8387700000000002E-4</c:v>
                </c:pt>
                <c:pt idx="65726" formatCode="0.00E+00">
                  <c:v>-6.5832200000000003E-4</c:v>
                </c:pt>
                <c:pt idx="65727" formatCode="0.00E+00">
                  <c:v>-8.3356200000000004E-4</c:v>
                </c:pt>
                <c:pt idx="65728" formatCode="0.00E+00">
                  <c:v>-1.00961E-3</c:v>
                </c:pt>
                <c:pt idx="65729" formatCode="0.00E+00">
                  <c:v>-1.18632E-3</c:v>
                </c:pt>
                <c:pt idx="65730" formatCode="0.00E+00">
                  <c:v>-1.3635699999999999E-3</c:v>
                </c:pt>
                <c:pt idx="65731" formatCode="0.00E+00">
                  <c:v>-1.5414300000000001E-3</c:v>
                </c:pt>
                <c:pt idx="65732" formatCode="0.00E+00">
                  <c:v>-1.7199800000000001E-3</c:v>
                </c:pt>
                <c:pt idx="65733" formatCode="0.00E+00">
                  <c:v>-1.8992499999999999E-3</c:v>
                </c:pt>
                <c:pt idx="65734" formatCode="0.00E+00">
                  <c:v>-2.07939E-3</c:v>
                </c:pt>
                <c:pt idx="65735" formatCode="0.00E+00">
                  <c:v>-2.2607500000000002E-3</c:v>
                </c:pt>
                <c:pt idx="65736" formatCode="0.00E+00">
                  <c:v>-2.4438300000000001E-3</c:v>
                </c:pt>
                <c:pt idx="65737" formatCode="0.00E+00">
                  <c:v>-2.6291700000000001E-3</c:v>
                </c:pt>
                <c:pt idx="65738" formatCode="0.00E+00">
                  <c:v>-2.8172399999999999E-3</c:v>
                </c:pt>
                <c:pt idx="65739" formatCode="0.00E+00">
                  <c:v>-3.0084700000000001E-3</c:v>
                </c:pt>
                <c:pt idx="65740" formatCode="0.00E+00">
                  <c:v>-3.2033999999999999E-3</c:v>
                </c:pt>
                <c:pt idx="65741" formatCode="0.00E+00">
                  <c:v>-3.4025499999999998E-3</c:v>
                </c:pt>
                <c:pt idx="65742" formatCode="0.00E+00">
                  <c:v>-3.60626E-3</c:v>
                </c:pt>
                <c:pt idx="65743" formatCode="0.00E+00">
                  <c:v>-3.8144699999999999E-3</c:v>
                </c:pt>
                <c:pt idx="65744" formatCode="0.00E+00">
                  <c:v>-4.0267899999999997E-3</c:v>
                </c:pt>
                <c:pt idx="65745" formatCode="0.00E+00">
                  <c:v>-4.2431600000000002E-3</c:v>
                </c:pt>
                <c:pt idx="65746" formatCode="0.00E+00">
                  <c:v>-4.4642900000000001E-3</c:v>
                </c:pt>
                <c:pt idx="65747" formatCode="0.00E+00">
                  <c:v>-4.6914499999999998E-3</c:v>
                </c:pt>
                <c:pt idx="65748" formatCode="0.00E+00">
                  <c:v>-4.9257700000000003E-3</c:v>
                </c:pt>
                <c:pt idx="65749" formatCode="0.00E+00">
                  <c:v>-5.16798E-3</c:v>
                </c:pt>
                <c:pt idx="65750" formatCode="0.00E+00">
                  <c:v>-5.4185400000000003E-3</c:v>
                </c:pt>
                <c:pt idx="65751" formatCode="0.00E+00">
                  <c:v>-5.6776500000000002E-3</c:v>
                </c:pt>
                <c:pt idx="65752" formatCode="0.00E+00">
                  <c:v>-5.9449400000000001E-3</c:v>
                </c:pt>
                <c:pt idx="65753" formatCode="0.00E+00">
                  <c:v>-6.2195499999999999E-3</c:v>
                </c:pt>
                <c:pt idx="65754" formatCode="0.00E+00">
                  <c:v>-6.5007600000000004E-3</c:v>
                </c:pt>
                <c:pt idx="65755" formatCode="0.00E+00">
                  <c:v>-6.7888000000000002E-3</c:v>
                </c:pt>
                <c:pt idx="65756" formatCode="0.00E+00">
                  <c:v>-7.0846900000000003E-3</c:v>
                </c:pt>
                <c:pt idx="65757" formatCode="0.00E+00">
                  <c:v>-7.3889400000000001E-3</c:v>
                </c:pt>
                <c:pt idx="65758" formatCode="0.00E+00">
                  <c:v>-7.7012000000000001E-3</c:v>
                </c:pt>
                <c:pt idx="65759" formatCode="0.00E+00">
                  <c:v>-8.0211399999999995E-3</c:v>
                </c:pt>
                <c:pt idx="65760" formatCode="0.00E+00">
                  <c:v>-8.3489199999999993E-3</c:v>
                </c:pt>
                <c:pt idx="65761" formatCode="0.00E+00">
                  <c:v>-8.6845399999999993E-3</c:v>
                </c:pt>
                <c:pt idx="65762" formatCode="0.00E+00">
                  <c:v>-9.0273699999999998E-3</c:v>
                </c:pt>
                <c:pt idx="65763" formatCode="0.00E+00">
                  <c:v>-9.3763700000000002E-3</c:v>
                </c:pt>
                <c:pt idx="65764" formatCode="0.00E+00">
                  <c:v>-9.7309800000000002E-3</c:v>
                </c:pt>
                <c:pt idx="65765">
                  <c:v>-1.00915E-2</c:v>
                </c:pt>
                <c:pt idx="65766">
                  <c:v>-1.04586E-2</c:v>
                </c:pt>
                <c:pt idx="65767">
                  <c:v>-1.08326E-2</c:v>
                </c:pt>
                <c:pt idx="65768">
                  <c:v>-1.1213600000000001E-2</c:v>
                </c:pt>
                <c:pt idx="65769">
                  <c:v>-1.16016E-2</c:v>
                </c:pt>
                <c:pt idx="65770">
                  <c:v>-1.1997000000000001E-2</c:v>
                </c:pt>
                <c:pt idx="65771">
                  <c:v>-1.24008E-2</c:v>
                </c:pt>
                <c:pt idx="65772">
                  <c:v>-1.2813700000000001E-2</c:v>
                </c:pt>
                <c:pt idx="65773">
                  <c:v>-1.3236100000000001E-2</c:v>
                </c:pt>
                <c:pt idx="65774">
                  <c:v>-1.36677E-2</c:v>
                </c:pt>
                <c:pt idx="65775">
                  <c:v>-1.4108300000000001E-2</c:v>
                </c:pt>
                <c:pt idx="65776">
                  <c:v>-1.4557799999999999E-2</c:v>
                </c:pt>
                <c:pt idx="65777">
                  <c:v>-1.5016699999999999E-2</c:v>
                </c:pt>
                <c:pt idx="65778">
                  <c:v>-1.54853E-2</c:v>
                </c:pt>
                <c:pt idx="65779">
                  <c:v>-1.5963700000000001E-2</c:v>
                </c:pt>
                <c:pt idx="65780">
                  <c:v>-1.64516E-2</c:v>
                </c:pt>
                <c:pt idx="65781">
                  <c:v>-1.69493E-2</c:v>
                </c:pt>
                <c:pt idx="65782">
                  <c:v>-1.7457799999999999E-2</c:v>
                </c:pt>
                <c:pt idx="65783">
                  <c:v>-1.7977699999999999E-2</c:v>
                </c:pt>
                <c:pt idx="65784">
                  <c:v>-1.8509600000000001E-2</c:v>
                </c:pt>
                <c:pt idx="65785">
                  <c:v>-1.9054600000000001E-2</c:v>
                </c:pt>
                <c:pt idx="65786">
                  <c:v>-1.9612899999999999E-2</c:v>
                </c:pt>
                <c:pt idx="65787">
                  <c:v>-2.01841E-2</c:v>
                </c:pt>
                <c:pt idx="65788">
                  <c:v>-2.0767399999999998E-2</c:v>
                </c:pt>
                <c:pt idx="65789">
                  <c:v>-2.1362900000000001E-2</c:v>
                </c:pt>
                <c:pt idx="65790">
                  <c:v>-2.1970900000000002E-2</c:v>
                </c:pt>
                <c:pt idx="65791">
                  <c:v>-2.2590900000000001E-2</c:v>
                </c:pt>
                <c:pt idx="65792">
                  <c:v>-2.32213E-2</c:v>
                </c:pt>
                <c:pt idx="65793">
                  <c:v>-2.38611E-2</c:v>
                </c:pt>
                <c:pt idx="65794">
                  <c:v>-2.4510000000000001E-2</c:v>
                </c:pt>
                <c:pt idx="65795">
                  <c:v>-2.51679E-2</c:v>
                </c:pt>
                <c:pt idx="65796">
                  <c:v>-2.5834800000000002E-2</c:v>
                </c:pt>
                <c:pt idx="65797">
                  <c:v>-2.65098E-2</c:v>
                </c:pt>
                <c:pt idx="65798">
                  <c:v>-2.7192399999999999E-2</c:v>
                </c:pt>
                <c:pt idx="65799">
                  <c:v>-2.7882199999999999E-2</c:v>
                </c:pt>
                <c:pt idx="65800">
                  <c:v>-2.8578599999999999E-2</c:v>
                </c:pt>
                <c:pt idx="65801">
                  <c:v>-2.92806E-2</c:v>
                </c:pt>
                <c:pt idx="65802">
                  <c:v>-2.9986599999999999E-2</c:v>
                </c:pt>
                <c:pt idx="65803">
                  <c:v>-3.0695699999999999E-2</c:v>
                </c:pt>
                <c:pt idx="65804">
                  <c:v>-3.1407400000000002E-2</c:v>
                </c:pt>
                <c:pt idx="65805">
                  <c:v>-3.2120700000000002E-2</c:v>
                </c:pt>
                <c:pt idx="65806">
                  <c:v>-3.2833500000000002E-2</c:v>
                </c:pt>
                <c:pt idx="65807">
                  <c:v>-3.3543299999999998E-2</c:v>
                </c:pt>
                <c:pt idx="65808">
                  <c:v>-3.42499E-2</c:v>
                </c:pt>
                <c:pt idx="65809">
                  <c:v>-3.4955E-2</c:v>
                </c:pt>
                <c:pt idx="65810">
                  <c:v>-3.5659700000000003E-2</c:v>
                </c:pt>
                <c:pt idx="65811">
                  <c:v>-3.6362699999999998E-2</c:v>
                </c:pt>
                <c:pt idx="65812">
                  <c:v>-3.7060599999999999E-2</c:v>
                </c:pt>
                <c:pt idx="65813">
                  <c:v>-3.7751399999999997E-2</c:v>
                </c:pt>
                <c:pt idx="65814">
                  <c:v>-3.8434900000000001E-2</c:v>
                </c:pt>
                <c:pt idx="65815">
                  <c:v>-3.9110899999999997E-2</c:v>
                </c:pt>
                <c:pt idx="65816">
                  <c:v>-3.9778000000000001E-2</c:v>
                </c:pt>
                <c:pt idx="65817">
                  <c:v>-4.0434100000000001E-2</c:v>
                </c:pt>
                <c:pt idx="65818">
                  <c:v>-4.1078299999999998E-2</c:v>
                </c:pt>
                <c:pt idx="65819">
                  <c:v>-4.1709299999999998E-2</c:v>
                </c:pt>
                <c:pt idx="65820">
                  <c:v>-4.2325399999999999E-2</c:v>
                </c:pt>
                <c:pt idx="65821">
                  <c:v>-4.2924900000000002E-2</c:v>
                </c:pt>
                <c:pt idx="65822">
                  <c:v>-4.3508100000000001E-2</c:v>
                </c:pt>
                <c:pt idx="65823">
                  <c:v>-4.4076299999999999E-2</c:v>
                </c:pt>
                <c:pt idx="65824">
                  <c:v>-4.4629599999999998E-2</c:v>
                </c:pt>
                <c:pt idx="65825">
                  <c:v>-4.5166199999999997E-2</c:v>
                </c:pt>
                <c:pt idx="65826">
                  <c:v>-4.5684200000000001E-2</c:v>
                </c:pt>
                <c:pt idx="65827">
                  <c:v>-4.6182899999999999E-2</c:v>
                </c:pt>
                <c:pt idx="65828">
                  <c:v>-4.6662299999999997E-2</c:v>
                </c:pt>
                <c:pt idx="65829">
                  <c:v>-4.7122200000000003E-2</c:v>
                </c:pt>
                <c:pt idx="65830">
                  <c:v>-4.7562E-2</c:v>
                </c:pt>
                <c:pt idx="65831">
                  <c:v>-4.7979800000000003E-2</c:v>
                </c:pt>
                <c:pt idx="65832">
                  <c:v>-4.8373600000000003E-2</c:v>
                </c:pt>
                <c:pt idx="65833">
                  <c:v>-4.8743000000000002E-2</c:v>
                </c:pt>
                <c:pt idx="65834">
                  <c:v>-4.90897E-2</c:v>
                </c:pt>
                <c:pt idx="65835">
                  <c:v>-4.9415399999999998E-2</c:v>
                </c:pt>
                <c:pt idx="65836">
                  <c:v>-4.9720300000000002E-2</c:v>
                </c:pt>
                <c:pt idx="65837">
                  <c:v>-5.0003699999999998E-2</c:v>
                </c:pt>
                <c:pt idx="65838">
                  <c:v>-5.02651E-2</c:v>
                </c:pt>
                <c:pt idx="65839">
                  <c:v>-5.0504199999999999E-2</c:v>
                </c:pt>
                <c:pt idx="65840">
                  <c:v>-5.0719399999999998E-2</c:v>
                </c:pt>
                <c:pt idx="65841">
                  <c:v>-5.0908799999999997E-2</c:v>
                </c:pt>
                <c:pt idx="65842">
                  <c:v>-5.1071699999999998E-2</c:v>
                </c:pt>
                <c:pt idx="65843">
                  <c:v>-5.1209999999999999E-2</c:v>
                </c:pt>
                <c:pt idx="65844">
                  <c:v>-5.1325900000000001E-2</c:v>
                </c:pt>
                <c:pt idx="65845">
                  <c:v>-5.1419399999999997E-2</c:v>
                </c:pt>
                <c:pt idx="65846">
                  <c:v>-5.1489399999999998E-2</c:v>
                </c:pt>
                <c:pt idx="65847">
                  <c:v>-5.1536100000000001E-2</c:v>
                </c:pt>
                <c:pt idx="65848">
                  <c:v>-5.1560500000000002E-2</c:v>
                </c:pt>
                <c:pt idx="65849">
                  <c:v>-5.1562400000000001E-2</c:v>
                </c:pt>
                <c:pt idx="65850">
                  <c:v>-5.1540500000000003E-2</c:v>
                </c:pt>
                <c:pt idx="65851">
                  <c:v>-5.1494199999999997E-2</c:v>
                </c:pt>
                <c:pt idx="65852">
                  <c:v>-5.1425499999999999E-2</c:v>
                </c:pt>
                <c:pt idx="65853">
                  <c:v>-5.1337599999999997E-2</c:v>
                </c:pt>
                <c:pt idx="65854">
                  <c:v>-5.1232100000000003E-2</c:v>
                </c:pt>
                <c:pt idx="65855">
                  <c:v>-5.1109399999999999E-2</c:v>
                </c:pt>
                <c:pt idx="65856">
                  <c:v>-5.0969599999999997E-2</c:v>
                </c:pt>
                <c:pt idx="65857">
                  <c:v>-5.08136E-2</c:v>
                </c:pt>
                <c:pt idx="65858">
                  <c:v>-5.0644300000000003E-2</c:v>
                </c:pt>
                <c:pt idx="65859">
                  <c:v>-5.0465400000000001E-2</c:v>
                </c:pt>
                <c:pt idx="65860">
                  <c:v>-5.0278700000000003E-2</c:v>
                </c:pt>
                <c:pt idx="65861">
                  <c:v>-5.0083000000000003E-2</c:v>
                </c:pt>
                <c:pt idx="65862">
                  <c:v>-4.98778E-2</c:v>
                </c:pt>
                <c:pt idx="65863">
                  <c:v>-4.96645E-2</c:v>
                </c:pt>
                <c:pt idx="65864">
                  <c:v>-4.9445999999999997E-2</c:v>
                </c:pt>
                <c:pt idx="65865">
                  <c:v>-4.9225100000000001E-2</c:v>
                </c:pt>
                <c:pt idx="65866">
                  <c:v>-4.9003600000000001E-2</c:v>
                </c:pt>
                <c:pt idx="65867">
                  <c:v>-4.8782499999999999E-2</c:v>
                </c:pt>
                <c:pt idx="65868">
                  <c:v>-4.8563099999999998E-2</c:v>
                </c:pt>
                <c:pt idx="65869">
                  <c:v>-4.8346199999999999E-2</c:v>
                </c:pt>
                <c:pt idx="65870">
                  <c:v>-4.8132399999999999E-2</c:v>
                </c:pt>
                <c:pt idx="65871">
                  <c:v>-4.7923500000000001E-2</c:v>
                </c:pt>
                <c:pt idx="65872">
                  <c:v>-4.7724099999999998E-2</c:v>
                </c:pt>
                <c:pt idx="65873">
                  <c:v>-4.7537799999999998E-2</c:v>
                </c:pt>
                <c:pt idx="65874">
                  <c:v>-4.7364999999999997E-2</c:v>
                </c:pt>
                <c:pt idx="65875">
                  <c:v>-4.7205999999999998E-2</c:v>
                </c:pt>
                <c:pt idx="65876">
                  <c:v>-4.7062800000000002E-2</c:v>
                </c:pt>
                <c:pt idx="65877">
                  <c:v>-4.6937899999999998E-2</c:v>
                </c:pt>
                <c:pt idx="65878">
                  <c:v>-4.6831999999999999E-2</c:v>
                </c:pt>
                <c:pt idx="65879">
                  <c:v>-4.6743800000000002E-2</c:v>
                </c:pt>
                <c:pt idx="65880">
                  <c:v>-4.66728E-2</c:v>
                </c:pt>
                <c:pt idx="65881">
                  <c:v>-4.6620000000000002E-2</c:v>
                </c:pt>
                <c:pt idx="65882">
                  <c:v>-4.6587799999999999E-2</c:v>
                </c:pt>
                <c:pt idx="65883">
                  <c:v>-4.6578500000000002E-2</c:v>
                </c:pt>
                <c:pt idx="65884">
                  <c:v>-4.6594799999999999E-2</c:v>
                </c:pt>
                <c:pt idx="65885">
                  <c:v>-4.66395E-2</c:v>
                </c:pt>
                <c:pt idx="65886">
                  <c:v>-4.6715300000000001E-2</c:v>
                </c:pt>
                <c:pt idx="65887">
                  <c:v>-4.6824200000000003E-2</c:v>
                </c:pt>
                <c:pt idx="65888">
                  <c:v>-4.6966300000000002E-2</c:v>
                </c:pt>
                <c:pt idx="65889">
                  <c:v>-4.7140500000000002E-2</c:v>
                </c:pt>
                <c:pt idx="65890">
                  <c:v>-4.7346300000000001E-2</c:v>
                </c:pt>
                <c:pt idx="65891">
                  <c:v>-4.7584700000000001E-2</c:v>
                </c:pt>
                <c:pt idx="65892">
                  <c:v>-4.7856200000000002E-2</c:v>
                </c:pt>
                <c:pt idx="65893">
                  <c:v>-4.8158899999999998E-2</c:v>
                </c:pt>
                <c:pt idx="65894">
                  <c:v>-4.8490699999999998E-2</c:v>
                </c:pt>
                <c:pt idx="65895">
                  <c:v>-4.8851899999999997E-2</c:v>
                </c:pt>
                <c:pt idx="65896">
                  <c:v>-4.9246499999999999E-2</c:v>
                </c:pt>
                <c:pt idx="65897">
                  <c:v>-4.9679300000000003E-2</c:v>
                </c:pt>
                <c:pt idx="65898">
                  <c:v>-5.0152500000000003E-2</c:v>
                </c:pt>
                <c:pt idx="65899">
                  <c:v>-5.06659E-2</c:v>
                </c:pt>
                <c:pt idx="65900">
                  <c:v>-5.1219399999999998E-2</c:v>
                </c:pt>
                <c:pt idx="65901">
                  <c:v>-5.1814199999999998E-2</c:v>
                </c:pt>
                <c:pt idx="65902">
                  <c:v>-5.2451699999999997E-2</c:v>
                </c:pt>
                <c:pt idx="65903">
                  <c:v>-5.3131900000000003E-2</c:v>
                </c:pt>
                <c:pt idx="65904">
                  <c:v>-5.3854399999999997E-2</c:v>
                </c:pt>
                <c:pt idx="65905">
                  <c:v>-5.46197E-2</c:v>
                </c:pt>
                <c:pt idx="65906">
                  <c:v>-5.5428699999999997E-2</c:v>
                </c:pt>
                <c:pt idx="65907">
                  <c:v>-5.6281499999999998E-2</c:v>
                </c:pt>
                <c:pt idx="65908">
                  <c:v>-5.7176299999999999E-2</c:v>
                </c:pt>
                <c:pt idx="65909">
                  <c:v>-5.8112499999999997E-2</c:v>
                </c:pt>
                <c:pt idx="65910">
                  <c:v>-5.9093699999999999E-2</c:v>
                </c:pt>
                <c:pt idx="65911">
                  <c:v>-6.0123200000000002E-2</c:v>
                </c:pt>
                <c:pt idx="65912">
                  <c:v>-6.1200600000000001E-2</c:v>
                </c:pt>
                <c:pt idx="65913">
                  <c:v>-6.2323000000000003E-2</c:v>
                </c:pt>
                <c:pt idx="65914">
                  <c:v>-6.3488500000000003E-2</c:v>
                </c:pt>
                <c:pt idx="65915">
                  <c:v>-6.4697099999999994E-2</c:v>
                </c:pt>
                <c:pt idx="65916">
                  <c:v>-6.5949999999999995E-2</c:v>
                </c:pt>
                <c:pt idx="65917">
                  <c:v>-6.7247600000000005E-2</c:v>
                </c:pt>
                <c:pt idx="65918">
                  <c:v>-6.8587599999999999E-2</c:v>
                </c:pt>
                <c:pt idx="65919">
                  <c:v>-6.9966299999999995E-2</c:v>
                </c:pt>
                <c:pt idx="65920">
                  <c:v>-7.13805E-2</c:v>
                </c:pt>
                <c:pt idx="65921">
                  <c:v>-7.2830000000000006E-2</c:v>
                </c:pt>
                <c:pt idx="65922">
                  <c:v>-7.4314099999999994E-2</c:v>
                </c:pt>
                <c:pt idx="65923">
                  <c:v>-7.5829400000000005E-2</c:v>
                </c:pt>
                <c:pt idx="65924">
                  <c:v>-7.7372800000000005E-2</c:v>
                </c:pt>
                <c:pt idx="65925">
                  <c:v>-7.8942899999999996E-2</c:v>
                </c:pt>
                <c:pt idx="65926">
                  <c:v>-8.054E-2</c:v>
                </c:pt>
                <c:pt idx="65927">
                  <c:v>-8.2163399999999998E-2</c:v>
                </c:pt>
                <c:pt idx="65928">
                  <c:v>-8.3810999999999997E-2</c:v>
                </c:pt>
                <c:pt idx="65929">
                  <c:v>-8.5479600000000003E-2</c:v>
                </c:pt>
                <c:pt idx="65930">
                  <c:v>-8.7168700000000002E-2</c:v>
                </c:pt>
                <c:pt idx="65931">
                  <c:v>-8.8879700000000006E-2</c:v>
                </c:pt>
                <c:pt idx="65932">
                  <c:v>-9.0612899999999996E-2</c:v>
                </c:pt>
                <c:pt idx="65933">
                  <c:v>-9.2366299999999998E-2</c:v>
                </c:pt>
                <c:pt idx="65934">
                  <c:v>-9.4137499999999999E-2</c:v>
                </c:pt>
                <c:pt idx="65935">
                  <c:v>-9.5924400000000007E-2</c:v>
                </c:pt>
                <c:pt idx="65936">
                  <c:v>-9.7724699999999998E-2</c:v>
                </c:pt>
                <c:pt idx="65937">
                  <c:v>-9.9536399999999997E-2</c:v>
                </c:pt>
                <c:pt idx="65938">
                  <c:v>-0.101359</c:v>
                </c:pt>
                <c:pt idx="65939">
                  <c:v>-0.10319300000000001</c:v>
                </c:pt>
                <c:pt idx="65940">
                  <c:v>-0.10503899999999999</c:v>
                </c:pt>
                <c:pt idx="65941">
                  <c:v>-0.106894</c:v>
                </c:pt>
                <c:pt idx="65942">
                  <c:v>-0.108753</c:v>
                </c:pt>
                <c:pt idx="65943">
                  <c:v>-0.11061</c:v>
                </c:pt>
                <c:pt idx="65944">
                  <c:v>-0.11246100000000001</c:v>
                </c:pt>
                <c:pt idx="65945">
                  <c:v>-0.114304</c:v>
                </c:pt>
                <c:pt idx="65946">
                  <c:v>-0.11613900000000001</c:v>
                </c:pt>
                <c:pt idx="65947">
                  <c:v>-0.117962</c:v>
                </c:pt>
                <c:pt idx="65948">
                  <c:v>-0.119771</c:v>
                </c:pt>
                <c:pt idx="65949">
                  <c:v>-0.121562</c:v>
                </c:pt>
                <c:pt idx="65950">
                  <c:v>-0.123332</c:v>
                </c:pt>
                <c:pt idx="65951">
                  <c:v>-0.125082</c:v>
                </c:pt>
                <c:pt idx="65952">
                  <c:v>-0.12681000000000001</c:v>
                </c:pt>
                <c:pt idx="65953">
                  <c:v>-0.12851399999999999</c:v>
                </c:pt>
                <c:pt idx="65954">
                  <c:v>-0.130193</c:v>
                </c:pt>
                <c:pt idx="65955">
                  <c:v>-0.13184299999999999</c:v>
                </c:pt>
                <c:pt idx="65956">
                  <c:v>-0.133465</c:v>
                </c:pt>
                <c:pt idx="65957">
                  <c:v>-0.13505200000000001</c:v>
                </c:pt>
                <c:pt idx="65958">
                  <c:v>-0.136602</c:v>
                </c:pt>
                <c:pt idx="65959">
                  <c:v>-0.13811999999999999</c:v>
                </c:pt>
                <c:pt idx="65960">
                  <c:v>-0.13961100000000001</c:v>
                </c:pt>
                <c:pt idx="65961">
                  <c:v>-0.14107500000000001</c:v>
                </c:pt>
                <c:pt idx="65962">
                  <c:v>-0.142513</c:v>
                </c:pt>
                <c:pt idx="65963">
                  <c:v>-0.143925</c:v>
                </c:pt>
                <c:pt idx="65964">
                  <c:v>-0.145313</c:v>
                </c:pt>
                <c:pt idx="65965">
                  <c:v>-0.146679</c:v>
                </c:pt>
                <c:pt idx="65966">
                  <c:v>-0.14801800000000001</c:v>
                </c:pt>
                <c:pt idx="65967">
                  <c:v>-0.14932999999999999</c:v>
                </c:pt>
                <c:pt idx="65968">
                  <c:v>-0.15061099999999999</c:v>
                </c:pt>
                <c:pt idx="65969">
                  <c:v>-0.151862</c:v>
                </c:pt>
                <c:pt idx="65970">
                  <c:v>-0.153083</c:v>
                </c:pt>
                <c:pt idx="65971">
                  <c:v>-0.154277</c:v>
                </c:pt>
                <c:pt idx="65972">
                  <c:v>-0.155449</c:v>
                </c:pt>
                <c:pt idx="65973">
                  <c:v>-0.15660099999999999</c:v>
                </c:pt>
                <c:pt idx="65974">
                  <c:v>-0.15773599999999999</c:v>
                </c:pt>
                <c:pt idx="65975">
                  <c:v>-0.15885199999999999</c:v>
                </c:pt>
                <c:pt idx="65976">
                  <c:v>-0.15994900000000001</c:v>
                </c:pt>
                <c:pt idx="65977">
                  <c:v>-0.161022</c:v>
                </c:pt>
                <c:pt idx="65978">
                  <c:v>-0.162074</c:v>
                </c:pt>
                <c:pt idx="65979">
                  <c:v>-0.163104</c:v>
                </c:pt>
                <c:pt idx="65980">
                  <c:v>-0.16411400000000001</c:v>
                </c:pt>
                <c:pt idx="65981">
                  <c:v>-0.165103</c:v>
                </c:pt>
                <c:pt idx="65982">
                  <c:v>-0.16607</c:v>
                </c:pt>
                <c:pt idx="65983">
                  <c:v>-0.16702</c:v>
                </c:pt>
                <c:pt idx="65984">
                  <c:v>-0.167959</c:v>
                </c:pt>
                <c:pt idx="65985">
                  <c:v>-0.16888900000000001</c:v>
                </c:pt>
                <c:pt idx="65986">
                  <c:v>-0.16981399999999999</c:v>
                </c:pt>
                <c:pt idx="65987">
                  <c:v>-0.170736</c:v>
                </c:pt>
                <c:pt idx="65988">
                  <c:v>-0.171657</c:v>
                </c:pt>
                <c:pt idx="65989">
                  <c:v>-0.17258100000000001</c:v>
                </c:pt>
                <c:pt idx="65990">
                  <c:v>-0.173511</c:v>
                </c:pt>
                <c:pt idx="65991">
                  <c:v>-0.17444899999999999</c:v>
                </c:pt>
                <c:pt idx="65992">
                  <c:v>-0.175395</c:v>
                </c:pt>
                <c:pt idx="65993">
                  <c:v>-0.17635000000000001</c:v>
                </c:pt>
                <c:pt idx="65994">
                  <c:v>-0.177318</c:v>
                </c:pt>
                <c:pt idx="65995">
                  <c:v>-0.17829999999999999</c:v>
                </c:pt>
                <c:pt idx="65996">
                  <c:v>-0.17929600000000001</c:v>
                </c:pt>
                <c:pt idx="65997">
                  <c:v>-0.18030599999999999</c:v>
                </c:pt>
                <c:pt idx="65998">
                  <c:v>-0.181335</c:v>
                </c:pt>
                <c:pt idx="65999">
                  <c:v>-0.18238799999999999</c:v>
                </c:pt>
                <c:pt idx="66000">
                  <c:v>-0.18346599999999999</c:v>
                </c:pt>
                <c:pt idx="66001">
                  <c:v>-0.18456400000000001</c:v>
                </c:pt>
                <c:pt idx="66002">
                  <c:v>-0.18568399999999999</c:v>
                </c:pt>
                <c:pt idx="66003">
                  <c:v>-0.18682699999999999</c:v>
                </c:pt>
                <c:pt idx="66004">
                  <c:v>-0.187995</c:v>
                </c:pt>
                <c:pt idx="66005">
                  <c:v>-0.18918599999999999</c:v>
                </c:pt>
                <c:pt idx="66006">
                  <c:v>-0.19040000000000001</c:v>
                </c:pt>
                <c:pt idx="66007">
                  <c:v>-0.191639</c:v>
                </c:pt>
                <c:pt idx="66008">
                  <c:v>-0.19290099999999999</c:v>
                </c:pt>
                <c:pt idx="66009">
                  <c:v>-0.194185</c:v>
                </c:pt>
                <c:pt idx="66010">
                  <c:v>-0.19548399999999999</c:v>
                </c:pt>
                <c:pt idx="66011">
                  <c:v>-0.19679199999999999</c:v>
                </c:pt>
                <c:pt idx="66012">
                  <c:v>-0.198106</c:v>
                </c:pt>
                <c:pt idx="66013">
                  <c:v>-0.19942699999999999</c:v>
                </c:pt>
                <c:pt idx="66014">
                  <c:v>-0.20075599999999999</c:v>
                </c:pt>
                <c:pt idx="66015">
                  <c:v>-0.202097</c:v>
                </c:pt>
                <c:pt idx="66016">
                  <c:v>-0.20345099999999999</c:v>
                </c:pt>
                <c:pt idx="66017">
                  <c:v>-0.204814</c:v>
                </c:pt>
                <c:pt idx="66018">
                  <c:v>-0.20618800000000001</c:v>
                </c:pt>
                <c:pt idx="66019">
                  <c:v>-0.20757500000000001</c:v>
                </c:pt>
                <c:pt idx="66020">
                  <c:v>-0.208978</c:v>
                </c:pt>
                <c:pt idx="66021">
                  <c:v>-0.210398</c:v>
                </c:pt>
                <c:pt idx="66022">
                  <c:v>-0.211835</c:v>
                </c:pt>
                <c:pt idx="66023">
                  <c:v>-0.213287</c:v>
                </c:pt>
                <c:pt idx="66024">
                  <c:v>-0.21475</c:v>
                </c:pt>
                <c:pt idx="66025">
                  <c:v>-0.216226</c:v>
                </c:pt>
                <c:pt idx="66026">
                  <c:v>-0.21771599999999999</c:v>
                </c:pt>
                <c:pt idx="66027">
                  <c:v>-0.219221</c:v>
                </c:pt>
                <c:pt idx="66028">
                  <c:v>-0.22073999999999999</c:v>
                </c:pt>
                <c:pt idx="66029">
                  <c:v>-0.22226599999999999</c:v>
                </c:pt>
                <c:pt idx="66030">
                  <c:v>-0.22379399999999999</c:v>
                </c:pt>
                <c:pt idx="66031">
                  <c:v>-0.22531899999999999</c:v>
                </c:pt>
                <c:pt idx="66032">
                  <c:v>-0.22683600000000001</c:v>
                </c:pt>
                <c:pt idx="66033">
                  <c:v>-0.22834099999999999</c:v>
                </c:pt>
                <c:pt idx="66034">
                  <c:v>-0.22983100000000001</c:v>
                </c:pt>
                <c:pt idx="66035">
                  <c:v>-0.231299</c:v>
                </c:pt>
                <c:pt idx="66036">
                  <c:v>-0.23274700000000001</c:v>
                </c:pt>
                <c:pt idx="66037">
                  <c:v>-0.23417199999999999</c:v>
                </c:pt>
                <c:pt idx="66038">
                  <c:v>-0.23557400000000001</c:v>
                </c:pt>
                <c:pt idx="66039">
                  <c:v>-0.236952</c:v>
                </c:pt>
                <c:pt idx="66040">
                  <c:v>-0.23830299999999999</c:v>
                </c:pt>
                <c:pt idx="66041">
                  <c:v>-0.239624</c:v>
                </c:pt>
                <c:pt idx="66042">
                  <c:v>-0.24091099999999999</c:v>
                </c:pt>
                <c:pt idx="66043">
                  <c:v>-0.24216299999999999</c:v>
                </c:pt>
                <c:pt idx="66044">
                  <c:v>-0.24337500000000001</c:v>
                </c:pt>
                <c:pt idx="66045">
                  <c:v>-0.24454100000000001</c:v>
                </c:pt>
                <c:pt idx="66046">
                  <c:v>-0.24565999999999999</c:v>
                </c:pt>
                <c:pt idx="66047">
                  <c:v>-0.24673400000000001</c:v>
                </c:pt>
                <c:pt idx="66048">
                  <c:v>-0.24776699999999999</c:v>
                </c:pt>
                <c:pt idx="66049">
                  <c:v>-0.24876100000000001</c:v>
                </c:pt>
                <c:pt idx="66050">
                  <c:v>-0.249719</c:v>
                </c:pt>
                <c:pt idx="66051">
                  <c:v>-0.25064599999999998</c:v>
                </c:pt>
                <c:pt idx="66052">
                  <c:v>-0.25154100000000001</c:v>
                </c:pt>
                <c:pt idx="66053">
                  <c:v>-0.25240000000000001</c:v>
                </c:pt>
                <c:pt idx="66054">
                  <c:v>-0.25322</c:v>
                </c:pt>
                <c:pt idx="66055">
                  <c:v>-0.253996</c:v>
                </c:pt>
                <c:pt idx="66056">
                  <c:v>-0.25472800000000001</c:v>
                </c:pt>
                <c:pt idx="66057">
                  <c:v>-0.255413</c:v>
                </c:pt>
                <c:pt idx="66058">
                  <c:v>-0.25605299999999998</c:v>
                </c:pt>
                <c:pt idx="66059">
                  <c:v>-0.25665300000000002</c:v>
                </c:pt>
                <c:pt idx="66060">
                  <c:v>-0.257214</c:v>
                </c:pt>
                <c:pt idx="66061">
                  <c:v>-0.25773699999999999</c:v>
                </c:pt>
                <c:pt idx="66062">
                  <c:v>-0.25821899999999998</c:v>
                </c:pt>
                <c:pt idx="66063">
                  <c:v>-0.258658</c:v>
                </c:pt>
                <c:pt idx="66064">
                  <c:v>-0.25905499999999998</c:v>
                </c:pt>
                <c:pt idx="66065">
                  <c:v>-0.259409</c:v>
                </c:pt>
                <c:pt idx="66066">
                  <c:v>-0.25972000000000001</c:v>
                </c:pt>
                <c:pt idx="66067">
                  <c:v>-0.259992</c:v>
                </c:pt>
                <c:pt idx="66068">
                  <c:v>-0.26022600000000001</c:v>
                </c:pt>
                <c:pt idx="66069">
                  <c:v>-0.26042300000000002</c:v>
                </c:pt>
                <c:pt idx="66070">
                  <c:v>-0.26058700000000001</c:v>
                </c:pt>
                <c:pt idx="66071">
                  <c:v>-0.26072000000000001</c:v>
                </c:pt>
                <c:pt idx="66072">
                  <c:v>-0.260828</c:v>
                </c:pt>
                <c:pt idx="66073">
                  <c:v>-0.26091500000000001</c:v>
                </c:pt>
                <c:pt idx="66074">
                  <c:v>-0.26097999999999999</c:v>
                </c:pt>
                <c:pt idx="66075">
                  <c:v>-0.26102300000000001</c:v>
                </c:pt>
                <c:pt idx="66076">
                  <c:v>-0.261048</c:v>
                </c:pt>
                <c:pt idx="66077">
                  <c:v>-0.26105600000000001</c:v>
                </c:pt>
                <c:pt idx="66078">
                  <c:v>-0.26105</c:v>
                </c:pt>
                <c:pt idx="66079">
                  <c:v>-0.26102900000000001</c:v>
                </c:pt>
                <c:pt idx="66080">
                  <c:v>-0.26099</c:v>
                </c:pt>
                <c:pt idx="66081">
                  <c:v>-0.26093699999999997</c:v>
                </c:pt>
                <c:pt idx="66082">
                  <c:v>-0.26087500000000002</c:v>
                </c:pt>
                <c:pt idx="66083">
                  <c:v>-0.26080799999999998</c:v>
                </c:pt>
                <c:pt idx="66084">
                  <c:v>-0.26073400000000002</c:v>
                </c:pt>
                <c:pt idx="66085">
                  <c:v>-0.260654</c:v>
                </c:pt>
                <c:pt idx="66086">
                  <c:v>-0.26057399999999997</c:v>
                </c:pt>
                <c:pt idx="66087">
                  <c:v>-0.26049899999999998</c:v>
                </c:pt>
                <c:pt idx="66088">
                  <c:v>-0.26043100000000002</c:v>
                </c:pt>
                <c:pt idx="66089">
                  <c:v>-0.26037100000000002</c:v>
                </c:pt>
                <c:pt idx="66090">
                  <c:v>-0.26031900000000002</c:v>
                </c:pt>
                <c:pt idx="66091">
                  <c:v>-0.26027499999999998</c:v>
                </c:pt>
                <c:pt idx="66092">
                  <c:v>-0.26024000000000003</c:v>
                </c:pt>
                <c:pt idx="66093">
                  <c:v>-0.260214</c:v>
                </c:pt>
                <c:pt idx="66094">
                  <c:v>-0.26019900000000001</c:v>
                </c:pt>
                <c:pt idx="66095">
                  <c:v>-0.26019700000000001</c:v>
                </c:pt>
                <c:pt idx="66096">
                  <c:v>-0.26020700000000002</c:v>
                </c:pt>
                <c:pt idx="66097">
                  <c:v>-0.26022299999999998</c:v>
                </c:pt>
                <c:pt idx="66098">
                  <c:v>-0.26023299999999999</c:v>
                </c:pt>
                <c:pt idx="66099">
                  <c:v>-0.26023499999999999</c:v>
                </c:pt>
                <c:pt idx="66100">
                  <c:v>-0.26022699999999999</c:v>
                </c:pt>
                <c:pt idx="66101">
                  <c:v>-0.26020900000000002</c:v>
                </c:pt>
                <c:pt idx="66102">
                  <c:v>-0.26018400000000003</c:v>
                </c:pt>
                <c:pt idx="66103">
                  <c:v>-0.260154</c:v>
                </c:pt>
                <c:pt idx="66104">
                  <c:v>-0.26011800000000002</c:v>
                </c:pt>
                <c:pt idx="66105">
                  <c:v>-0.260075</c:v>
                </c:pt>
                <c:pt idx="66106">
                  <c:v>-0.26002999999999998</c:v>
                </c:pt>
                <c:pt idx="66107">
                  <c:v>-0.25999100000000003</c:v>
                </c:pt>
                <c:pt idx="66108">
                  <c:v>-0.259963</c:v>
                </c:pt>
                <c:pt idx="66109">
                  <c:v>-0.25995000000000001</c:v>
                </c:pt>
                <c:pt idx="66110">
                  <c:v>-0.25995499999999999</c:v>
                </c:pt>
                <c:pt idx="66111">
                  <c:v>-0.25997700000000001</c:v>
                </c:pt>
                <c:pt idx="66112">
                  <c:v>-0.26001600000000002</c:v>
                </c:pt>
                <c:pt idx="66113">
                  <c:v>-0.260071</c:v>
                </c:pt>
                <c:pt idx="66114">
                  <c:v>-0.26014100000000001</c:v>
                </c:pt>
                <c:pt idx="66115">
                  <c:v>-0.26022499999999998</c:v>
                </c:pt>
                <c:pt idx="66116">
                  <c:v>-0.26031900000000002</c:v>
                </c:pt>
                <c:pt idx="66117">
                  <c:v>-0.26042199999999999</c:v>
                </c:pt>
                <c:pt idx="66118">
                  <c:v>-0.26052799999999998</c:v>
                </c:pt>
                <c:pt idx="66119">
                  <c:v>-0.260629</c:v>
                </c:pt>
                <c:pt idx="66120">
                  <c:v>-0.26071699999999998</c:v>
                </c:pt>
                <c:pt idx="66121">
                  <c:v>-0.26078400000000002</c:v>
                </c:pt>
                <c:pt idx="66122">
                  <c:v>-0.26082300000000003</c:v>
                </c:pt>
                <c:pt idx="66123">
                  <c:v>-0.26083099999999998</c:v>
                </c:pt>
                <c:pt idx="66124">
                  <c:v>-0.26081100000000002</c:v>
                </c:pt>
                <c:pt idx="66125">
                  <c:v>-0.260766</c:v>
                </c:pt>
                <c:pt idx="66126">
                  <c:v>-0.26069599999999998</c:v>
                </c:pt>
                <c:pt idx="66127">
                  <c:v>-0.26060100000000003</c:v>
                </c:pt>
                <c:pt idx="66128">
                  <c:v>-0.26047700000000001</c:v>
                </c:pt>
                <c:pt idx="66129">
                  <c:v>-0.26032100000000002</c:v>
                </c:pt>
                <c:pt idx="66130">
                  <c:v>-0.26012800000000003</c:v>
                </c:pt>
                <c:pt idx="66131">
                  <c:v>-0.25990000000000002</c:v>
                </c:pt>
                <c:pt idx="66132">
                  <c:v>-0.25963700000000001</c:v>
                </c:pt>
                <c:pt idx="66133">
                  <c:v>-0.25933699999999998</c:v>
                </c:pt>
                <c:pt idx="66134">
                  <c:v>-0.25900200000000001</c:v>
                </c:pt>
                <c:pt idx="66135">
                  <c:v>-0.258635</c:v>
                </c:pt>
                <c:pt idx="66136">
                  <c:v>-0.258241</c:v>
                </c:pt>
                <c:pt idx="66137">
                  <c:v>-0.25782500000000003</c:v>
                </c:pt>
                <c:pt idx="66138">
                  <c:v>-0.25738899999999998</c:v>
                </c:pt>
                <c:pt idx="66139">
                  <c:v>-0.256934</c:v>
                </c:pt>
                <c:pt idx="66140">
                  <c:v>-0.25645699999999999</c:v>
                </c:pt>
                <c:pt idx="66141">
                  <c:v>-0.25595299999999999</c:v>
                </c:pt>
                <c:pt idx="66142">
                  <c:v>-0.25541700000000001</c:v>
                </c:pt>
                <c:pt idx="66143">
                  <c:v>-0.25484800000000002</c:v>
                </c:pt>
                <c:pt idx="66144">
                  <c:v>-0.25424600000000003</c:v>
                </c:pt>
                <c:pt idx="66145">
                  <c:v>-0.253612</c:v>
                </c:pt>
                <c:pt idx="66146">
                  <c:v>-0.252946</c:v>
                </c:pt>
                <c:pt idx="66147">
                  <c:v>-0.252247</c:v>
                </c:pt>
                <c:pt idx="66148">
                  <c:v>-0.25150800000000001</c:v>
                </c:pt>
                <c:pt idx="66149">
                  <c:v>-0.250724</c:v>
                </c:pt>
                <c:pt idx="66150">
                  <c:v>-0.24989500000000001</c:v>
                </c:pt>
                <c:pt idx="66151">
                  <c:v>-0.249026</c:v>
                </c:pt>
                <c:pt idx="66152">
                  <c:v>-0.24812000000000001</c:v>
                </c:pt>
                <c:pt idx="66153">
                  <c:v>-0.24718200000000001</c:v>
                </c:pt>
                <c:pt idx="66154">
                  <c:v>-0.24621299999999999</c:v>
                </c:pt>
                <c:pt idx="66155">
                  <c:v>-0.24521999999999999</c:v>
                </c:pt>
                <c:pt idx="66156">
                  <c:v>-0.24420600000000001</c:v>
                </c:pt>
                <c:pt idx="66157">
                  <c:v>-0.24317</c:v>
                </c:pt>
                <c:pt idx="66158">
                  <c:v>-0.24211299999999999</c:v>
                </c:pt>
                <c:pt idx="66159">
                  <c:v>-0.24104</c:v>
                </c:pt>
                <c:pt idx="66160">
                  <c:v>-0.239957</c:v>
                </c:pt>
                <c:pt idx="66161">
                  <c:v>-0.23886299999999999</c:v>
                </c:pt>
                <c:pt idx="66162">
                  <c:v>-0.23775499999999999</c:v>
                </c:pt>
                <c:pt idx="66163">
                  <c:v>-0.23663400000000001</c:v>
                </c:pt>
                <c:pt idx="66164">
                  <c:v>-0.23550399999999999</c:v>
                </c:pt>
                <c:pt idx="66165">
                  <c:v>-0.23436499999999999</c:v>
                </c:pt>
                <c:pt idx="66166">
                  <c:v>-0.23321700000000001</c:v>
                </c:pt>
                <c:pt idx="66167">
                  <c:v>-0.23205600000000001</c:v>
                </c:pt>
                <c:pt idx="66168">
                  <c:v>-0.230883</c:v>
                </c:pt>
                <c:pt idx="66169">
                  <c:v>-0.22969999999999999</c:v>
                </c:pt>
                <c:pt idx="66170">
                  <c:v>-0.22851399999999999</c:v>
                </c:pt>
                <c:pt idx="66171">
                  <c:v>-0.227326</c:v>
                </c:pt>
                <c:pt idx="66172">
                  <c:v>-0.22614000000000001</c:v>
                </c:pt>
                <c:pt idx="66173">
                  <c:v>-0.22495999999999999</c:v>
                </c:pt>
                <c:pt idx="66174">
                  <c:v>-0.22378999999999999</c:v>
                </c:pt>
                <c:pt idx="66175">
                  <c:v>-0.22262999999999999</c:v>
                </c:pt>
                <c:pt idx="66176">
                  <c:v>-0.22148300000000001</c:v>
                </c:pt>
                <c:pt idx="66177">
                  <c:v>-0.22034799999999999</c:v>
                </c:pt>
                <c:pt idx="66178">
                  <c:v>-0.219226</c:v>
                </c:pt>
                <c:pt idx="66179">
                  <c:v>-0.21811800000000001</c:v>
                </c:pt>
                <c:pt idx="66180">
                  <c:v>-0.217029</c:v>
                </c:pt>
                <c:pt idx="66181">
                  <c:v>-0.21596399999999999</c:v>
                </c:pt>
                <c:pt idx="66182">
                  <c:v>-0.21492600000000001</c:v>
                </c:pt>
                <c:pt idx="66183">
                  <c:v>-0.21391499999999999</c:v>
                </c:pt>
                <c:pt idx="66184">
                  <c:v>-0.21293300000000001</c:v>
                </c:pt>
                <c:pt idx="66185">
                  <c:v>-0.211978</c:v>
                </c:pt>
                <c:pt idx="66186">
                  <c:v>-0.21104500000000001</c:v>
                </c:pt>
                <c:pt idx="66187">
                  <c:v>-0.21013499999999999</c:v>
                </c:pt>
                <c:pt idx="66188">
                  <c:v>-0.20924899999999999</c:v>
                </c:pt>
                <c:pt idx="66189">
                  <c:v>-0.20838599999999999</c:v>
                </c:pt>
                <c:pt idx="66190">
                  <c:v>-0.20754700000000001</c:v>
                </c:pt>
                <c:pt idx="66191">
                  <c:v>-0.20673900000000001</c:v>
                </c:pt>
                <c:pt idx="66192">
                  <c:v>-0.20596500000000001</c:v>
                </c:pt>
                <c:pt idx="66193">
                  <c:v>-0.20522799999999999</c:v>
                </c:pt>
                <c:pt idx="66194">
                  <c:v>-0.20453099999999999</c:v>
                </c:pt>
                <c:pt idx="66195">
                  <c:v>-0.20388400000000001</c:v>
                </c:pt>
                <c:pt idx="66196">
                  <c:v>-0.203293</c:v>
                </c:pt>
                <c:pt idx="66197">
                  <c:v>-0.202764</c:v>
                </c:pt>
                <c:pt idx="66198">
                  <c:v>-0.20229900000000001</c:v>
                </c:pt>
                <c:pt idx="66199">
                  <c:v>-0.20189599999999999</c:v>
                </c:pt>
                <c:pt idx="66200">
                  <c:v>-0.20155000000000001</c:v>
                </c:pt>
                <c:pt idx="66201">
                  <c:v>-0.20125499999999999</c:v>
                </c:pt>
                <c:pt idx="66202">
                  <c:v>-0.201012</c:v>
                </c:pt>
                <c:pt idx="66203">
                  <c:v>-0.20082800000000001</c:v>
                </c:pt>
                <c:pt idx="66204">
                  <c:v>-0.200714</c:v>
                </c:pt>
                <c:pt idx="66205">
                  <c:v>-0.20067099999999999</c:v>
                </c:pt>
                <c:pt idx="66206">
                  <c:v>-0.20068800000000001</c:v>
                </c:pt>
                <c:pt idx="66207">
                  <c:v>-0.20075399999999999</c:v>
                </c:pt>
                <c:pt idx="66208">
                  <c:v>-0.20086300000000001</c:v>
                </c:pt>
                <c:pt idx="66209">
                  <c:v>-0.20100899999999999</c:v>
                </c:pt>
                <c:pt idx="66210">
                  <c:v>-0.20118800000000001</c:v>
                </c:pt>
                <c:pt idx="66211">
                  <c:v>-0.20139699999999999</c:v>
                </c:pt>
                <c:pt idx="66212">
                  <c:v>-0.20163900000000001</c:v>
                </c:pt>
                <c:pt idx="66213">
                  <c:v>-0.20191999999999999</c:v>
                </c:pt>
                <c:pt idx="66214">
                  <c:v>-0.20224500000000001</c:v>
                </c:pt>
                <c:pt idx="66215">
                  <c:v>-0.20261699999999999</c:v>
                </c:pt>
                <c:pt idx="66216">
                  <c:v>-0.20303399999999999</c:v>
                </c:pt>
                <c:pt idx="66217">
                  <c:v>-0.20349400000000001</c:v>
                </c:pt>
                <c:pt idx="66218">
                  <c:v>-0.20399400000000001</c:v>
                </c:pt>
                <c:pt idx="66219">
                  <c:v>-0.20453399999999999</c:v>
                </c:pt>
                <c:pt idx="66220">
                  <c:v>-0.20511099999999999</c:v>
                </c:pt>
                <c:pt idx="66221">
                  <c:v>-0.20572699999999999</c:v>
                </c:pt>
                <c:pt idx="66222">
                  <c:v>-0.20637800000000001</c:v>
                </c:pt>
                <c:pt idx="66223">
                  <c:v>-0.207068</c:v>
                </c:pt>
                <c:pt idx="66224">
                  <c:v>-0.20780000000000001</c:v>
                </c:pt>
                <c:pt idx="66225">
                  <c:v>-0.20857300000000001</c:v>
                </c:pt>
                <c:pt idx="66226">
                  <c:v>-0.20938300000000001</c:v>
                </c:pt>
                <c:pt idx="66227">
                  <c:v>-0.210227</c:v>
                </c:pt>
                <c:pt idx="66228">
                  <c:v>-0.21109700000000001</c:v>
                </c:pt>
                <c:pt idx="66229">
                  <c:v>-0.21198600000000001</c:v>
                </c:pt>
                <c:pt idx="66230">
                  <c:v>-0.21289</c:v>
                </c:pt>
                <c:pt idx="66231">
                  <c:v>-0.21381</c:v>
                </c:pt>
                <c:pt idx="66232">
                  <c:v>-0.214751</c:v>
                </c:pt>
                <c:pt idx="66233">
                  <c:v>-0.21571399999999999</c:v>
                </c:pt>
                <c:pt idx="66234">
                  <c:v>-0.216693</c:v>
                </c:pt>
                <c:pt idx="66235">
                  <c:v>-0.21767800000000001</c:v>
                </c:pt>
                <c:pt idx="66236">
                  <c:v>-0.218664</c:v>
                </c:pt>
                <c:pt idx="66237">
                  <c:v>-0.21964900000000001</c:v>
                </c:pt>
                <c:pt idx="66238">
                  <c:v>-0.220639</c:v>
                </c:pt>
                <c:pt idx="66239">
                  <c:v>-0.22164</c:v>
                </c:pt>
                <c:pt idx="66240">
                  <c:v>-0.22265099999999999</c:v>
                </c:pt>
                <c:pt idx="66241">
                  <c:v>-0.22367200000000001</c:v>
                </c:pt>
                <c:pt idx="66242">
                  <c:v>-0.22470399999999999</c:v>
                </c:pt>
                <c:pt idx="66243">
                  <c:v>-0.225747</c:v>
                </c:pt>
                <c:pt idx="66244">
                  <c:v>-0.226794</c:v>
                </c:pt>
                <c:pt idx="66245">
                  <c:v>-0.22783900000000001</c:v>
                </c:pt>
                <c:pt idx="66246">
                  <c:v>-0.228881</c:v>
                </c:pt>
                <c:pt idx="66247">
                  <c:v>-0.22992399999999999</c:v>
                </c:pt>
                <c:pt idx="66248">
                  <c:v>-0.23096900000000001</c:v>
                </c:pt>
                <c:pt idx="66249">
                  <c:v>-0.232016</c:v>
                </c:pt>
                <c:pt idx="66250">
                  <c:v>-0.23305699999999999</c:v>
                </c:pt>
                <c:pt idx="66251">
                  <c:v>-0.23408799999999999</c:v>
                </c:pt>
                <c:pt idx="66252">
                  <c:v>-0.235101</c:v>
                </c:pt>
                <c:pt idx="66253">
                  <c:v>-0.236091</c:v>
                </c:pt>
                <c:pt idx="66254">
                  <c:v>-0.23705799999999999</c:v>
                </c:pt>
                <c:pt idx="66255">
                  <c:v>-0.23800199999999999</c:v>
                </c:pt>
                <c:pt idx="66256">
                  <c:v>-0.238927</c:v>
                </c:pt>
                <c:pt idx="66257">
                  <c:v>-0.23983099999999999</c:v>
                </c:pt>
                <c:pt idx="66258">
                  <c:v>-0.24071300000000001</c:v>
                </c:pt>
                <c:pt idx="66259">
                  <c:v>-0.24157300000000001</c:v>
                </c:pt>
                <c:pt idx="66260">
                  <c:v>-0.24240800000000001</c:v>
                </c:pt>
                <c:pt idx="66261">
                  <c:v>-0.24321999999999999</c:v>
                </c:pt>
                <c:pt idx="66262">
                  <c:v>-0.244006</c:v>
                </c:pt>
                <c:pt idx="66263">
                  <c:v>-0.24476000000000001</c:v>
                </c:pt>
                <c:pt idx="66264">
                  <c:v>-0.245481</c:v>
                </c:pt>
                <c:pt idx="66265">
                  <c:v>-0.24617</c:v>
                </c:pt>
                <c:pt idx="66266">
                  <c:v>-0.24682899999999999</c:v>
                </c:pt>
                <c:pt idx="66267">
                  <c:v>-0.24746000000000001</c:v>
                </c:pt>
                <c:pt idx="66268">
                  <c:v>-0.24806500000000001</c:v>
                </c:pt>
                <c:pt idx="66269">
                  <c:v>-0.248641</c:v>
                </c:pt>
                <c:pt idx="66270">
                  <c:v>-0.24918399999999999</c:v>
                </c:pt>
                <c:pt idx="66271">
                  <c:v>-0.249693</c:v>
                </c:pt>
                <c:pt idx="66272">
                  <c:v>-0.250168</c:v>
                </c:pt>
                <c:pt idx="66273">
                  <c:v>-0.25060500000000002</c:v>
                </c:pt>
                <c:pt idx="66274">
                  <c:v>-0.25100800000000001</c:v>
                </c:pt>
                <c:pt idx="66275">
                  <c:v>-0.25137900000000002</c:v>
                </c:pt>
                <c:pt idx="66276">
                  <c:v>-0.251718</c:v>
                </c:pt>
                <c:pt idx="66277">
                  <c:v>-0.25202200000000002</c:v>
                </c:pt>
                <c:pt idx="66278">
                  <c:v>-0.25229299999999999</c:v>
                </c:pt>
                <c:pt idx="66279">
                  <c:v>-0.25253599999999998</c:v>
                </c:pt>
                <c:pt idx="66280">
                  <c:v>-0.25275599999999998</c:v>
                </c:pt>
                <c:pt idx="66281">
                  <c:v>-0.25295200000000001</c:v>
                </c:pt>
                <c:pt idx="66282">
                  <c:v>-0.25312099999999998</c:v>
                </c:pt>
                <c:pt idx="66283">
                  <c:v>-0.25326599999999999</c:v>
                </c:pt>
                <c:pt idx="66284">
                  <c:v>-0.25339099999999998</c:v>
                </c:pt>
                <c:pt idx="66285">
                  <c:v>-0.253496</c:v>
                </c:pt>
                <c:pt idx="66286">
                  <c:v>-0.25358000000000003</c:v>
                </c:pt>
                <c:pt idx="66287">
                  <c:v>-0.25363999999999998</c:v>
                </c:pt>
                <c:pt idx="66288">
                  <c:v>-0.25367200000000001</c:v>
                </c:pt>
                <c:pt idx="66289">
                  <c:v>-0.25367299999999998</c:v>
                </c:pt>
                <c:pt idx="66290">
                  <c:v>-0.25364700000000001</c:v>
                </c:pt>
                <c:pt idx="66291">
                  <c:v>-0.253604</c:v>
                </c:pt>
                <c:pt idx="66292">
                  <c:v>-0.253552</c:v>
                </c:pt>
                <c:pt idx="66293">
                  <c:v>-0.25348700000000002</c:v>
                </c:pt>
                <c:pt idx="66294">
                  <c:v>-0.25340099999999999</c:v>
                </c:pt>
                <c:pt idx="66295">
                  <c:v>-0.25328600000000001</c:v>
                </c:pt>
                <c:pt idx="66296">
                  <c:v>-0.253141</c:v>
                </c:pt>
                <c:pt idx="66297">
                  <c:v>-0.252971</c:v>
                </c:pt>
                <c:pt idx="66298">
                  <c:v>-0.25277699999999997</c:v>
                </c:pt>
                <c:pt idx="66299">
                  <c:v>-0.25256000000000001</c:v>
                </c:pt>
                <c:pt idx="66300">
                  <c:v>-0.25232700000000002</c:v>
                </c:pt>
                <c:pt idx="66301">
                  <c:v>-0.25208599999999998</c:v>
                </c:pt>
                <c:pt idx="66302">
                  <c:v>-0.25184099999999998</c:v>
                </c:pt>
                <c:pt idx="66303">
                  <c:v>-0.25158000000000003</c:v>
                </c:pt>
                <c:pt idx="66304">
                  <c:v>-0.25129699999999999</c:v>
                </c:pt>
                <c:pt idx="66305">
                  <c:v>-0.25100600000000001</c:v>
                </c:pt>
                <c:pt idx="66306">
                  <c:v>-0.250718</c:v>
                </c:pt>
                <c:pt idx="66307">
                  <c:v>-0.25042700000000001</c:v>
                </c:pt>
                <c:pt idx="66308">
                  <c:v>-0.25013600000000002</c:v>
                </c:pt>
                <c:pt idx="66309">
                  <c:v>-0.24985099999999999</c:v>
                </c:pt>
                <c:pt idx="66310">
                  <c:v>-0.24957599999999999</c:v>
                </c:pt>
                <c:pt idx="66311">
                  <c:v>-0.24931</c:v>
                </c:pt>
                <c:pt idx="66312">
                  <c:v>-0.24905099999999999</c:v>
                </c:pt>
                <c:pt idx="66313">
                  <c:v>-0.24879899999999999</c:v>
                </c:pt>
                <c:pt idx="66314">
                  <c:v>-0.24855099999999999</c:v>
                </c:pt>
                <c:pt idx="66315">
                  <c:v>-0.248304</c:v>
                </c:pt>
                <c:pt idx="66316">
                  <c:v>-0.248059</c:v>
                </c:pt>
                <c:pt idx="66317">
                  <c:v>-0.24781500000000001</c:v>
                </c:pt>
                <c:pt idx="66318">
                  <c:v>-0.24757100000000001</c:v>
                </c:pt>
                <c:pt idx="66319">
                  <c:v>-0.24732899999999999</c:v>
                </c:pt>
                <c:pt idx="66320">
                  <c:v>-0.24709600000000001</c:v>
                </c:pt>
                <c:pt idx="66321">
                  <c:v>-0.24687700000000001</c:v>
                </c:pt>
                <c:pt idx="66322">
                  <c:v>-0.246669</c:v>
                </c:pt>
                <c:pt idx="66323">
                  <c:v>-0.24646799999999999</c:v>
                </c:pt>
                <c:pt idx="66324">
                  <c:v>-0.246278</c:v>
                </c:pt>
                <c:pt idx="66325">
                  <c:v>-0.24610599999999999</c:v>
                </c:pt>
                <c:pt idx="66326">
                  <c:v>-0.24595900000000001</c:v>
                </c:pt>
                <c:pt idx="66327">
                  <c:v>-0.245838</c:v>
                </c:pt>
                <c:pt idx="66328">
                  <c:v>-0.24574399999999999</c:v>
                </c:pt>
                <c:pt idx="66329">
                  <c:v>-0.24567700000000001</c:v>
                </c:pt>
                <c:pt idx="66330">
                  <c:v>-0.24564</c:v>
                </c:pt>
                <c:pt idx="66331">
                  <c:v>-0.24563199999999999</c:v>
                </c:pt>
                <c:pt idx="66332">
                  <c:v>-0.24564900000000001</c:v>
                </c:pt>
                <c:pt idx="66333">
                  <c:v>-0.24568499999999999</c:v>
                </c:pt>
                <c:pt idx="66334">
                  <c:v>-0.24573999999999999</c:v>
                </c:pt>
                <c:pt idx="66335">
                  <c:v>-0.245814</c:v>
                </c:pt>
                <c:pt idx="66336">
                  <c:v>-0.24590899999999999</c:v>
                </c:pt>
                <c:pt idx="66337">
                  <c:v>-0.24602099999999999</c:v>
                </c:pt>
                <c:pt idx="66338">
                  <c:v>-0.246145</c:v>
                </c:pt>
                <c:pt idx="66339">
                  <c:v>-0.24627499999999999</c:v>
                </c:pt>
                <c:pt idx="66340">
                  <c:v>-0.24640799999999999</c:v>
                </c:pt>
                <c:pt idx="66341">
                  <c:v>-0.24654400000000001</c:v>
                </c:pt>
                <c:pt idx="66342">
                  <c:v>-0.24668599999999999</c:v>
                </c:pt>
                <c:pt idx="66343">
                  <c:v>-0.246835</c:v>
                </c:pt>
                <c:pt idx="66344">
                  <c:v>-0.24699199999999999</c:v>
                </c:pt>
                <c:pt idx="66345">
                  <c:v>-0.24715899999999999</c:v>
                </c:pt>
                <c:pt idx="66346">
                  <c:v>-0.24732999999999999</c:v>
                </c:pt>
                <c:pt idx="66347">
                  <c:v>-0.247502</c:v>
                </c:pt>
                <c:pt idx="66348">
                  <c:v>-0.24767400000000001</c:v>
                </c:pt>
                <c:pt idx="66349">
                  <c:v>-0.24784200000000001</c:v>
                </c:pt>
                <c:pt idx="66350">
                  <c:v>-0.248</c:v>
                </c:pt>
                <c:pt idx="66351">
                  <c:v>-0.248141</c:v>
                </c:pt>
                <c:pt idx="66352">
                  <c:v>-0.24826599999999999</c:v>
                </c:pt>
                <c:pt idx="66353">
                  <c:v>-0.24837500000000001</c:v>
                </c:pt>
                <c:pt idx="66354">
                  <c:v>-0.248469</c:v>
                </c:pt>
                <c:pt idx="66355">
                  <c:v>-0.24854899999999999</c:v>
                </c:pt>
                <c:pt idx="66356">
                  <c:v>-0.248616</c:v>
                </c:pt>
                <c:pt idx="66357">
                  <c:v>-0.248669</c:v>
                </c:pt>
                <c:pt idx="66358">
                  <c:v>-0.24870999999999999</c:v>
                </c:pt>
                <c:pt idx="66359">
                  <c:v>-0.24873500000000001</c:v>
                </c:pt>
                <c:pt idx="66360">
                  <c:v>-0.24874499999999999</c:v>
                </c:pt>
                <c:pt idx="66361">
                  <c:v>-0.24873799999999999</c:v>
                </c:pt>
                <c:pt idx="66362">
                  <c:v>-0.24871299999999999</c:v>
                </c:pt>
                <c:pt idx="66363">
                  <c:v>-0.248666</c:v>
                </c:pt>
                <c:pt idx="66364">
                  <c:v>-0.24859200000000001</c:v>
                </c:pt>
                <c:pt idx="66365">
                  <c:v>-0.24848999999999999</c:v>
                </c:pt>
                <c:pt idx="66366">
                  <c:v>-0.248361</c:v>
                </c:pt>
                <c:pt idx="66367">
                  <c:v>-0.24820400000000001</c:v>
                </c:pt>
                <c:pt idx="66368">
                  <c:v>-0.24801999999999999</c:v>
                </c:pt>
                <c:pt idx="66369">
                  <c:v>-0.24780199999999999</c:v>
                </c:pt>
                <c:pt idx="66370">
                  <c:v>-0.24754599999999999</c:v>
                </c:pt>
                <c:pt idx="66371">
                  <c:v>-0.24724499999999999</c:v>
                </c:pt>
                <c:pt idx="66372">
                  <c:v>-0.24689700000000001</c:v>
                </c:pt>
                <c:pt idx="66373">
                  <c:v>-0.246502</c:v>
                </c:pt>
                <c:pt idx="66374">
                  <c:v>-0.246061</c:v>
                </c:pt>
                <c:pt idx="66375">
                  <c:v>-0.24557499999999999</c:v>
                </c:pt>
                <c:pt idx="66376">
                  <c:v>-0.24504200000000001</c:v>
                </c:pt>
                <c:pt idx="66377">
                  <c:v>-0.24445900000000001</c:v>
                </c:pt>
                <c:pt idx="66378">
                  <c:v>-0.24382100000000001</c:v>
                </c:pt>
                <c:pt idx="66379">
                  <c:v>-0.24313000000000001</c:v>
                </c:pt>
                <c:pt idx="66380">
                  <c:v>-0.24238499999999999</c:v>
                </c:pt>
                <c:pt idx="66381">
                  <c:v>-0.24158299999999999</c:v>
                </c:pt>
                <c:pt idx="66382">
                  <c:v>-0.24072299999999999</c:v>
                </c:pt>
                <c:pt idx="66383">
                  <c:v>-0.23980599999999999</c:v>
                </c:pt>
                <c:pt idx="66384">
                  <c:v>-0.23883499999999999</c:v>
                </c:pt>
                <c:pt idx="66385">
                  <c:v>-0.23781099999999999</c:v>
                </c:pt>
                <c:pt idx="66386">
                  <c:v>-0.236732</c:v>
                </c:pt>
                <c:pt idx="66387">
                  <c:v>-0.235599</c:v>
                </c:pt>
                <c:pt idx="66388">
                  <c:v>-0.23441500000000001</c:v>
                </c:pt>
                <c:pt idx="66389">
                  <c:v>-0.233186</c:v>
                </c:pt>
                <c:pt idx="66390">
                  <c:v>-0.23189899999999999</c:v>
                </c:pt>
                <c:pt idx="66391">
                  <c:v>-0.230521</c:v>
                </c:pt>
                <c:pt idx="66392">
                  <c:v>-0.22906499999999999</c:v>
                </c:pt>
                <c:pt idx="66393">
                  <c:v>-0.22756799999999999</c:v>
                </c:pt>
                <c:pt idx="66394">
                  <c:v>-0.226026</c:v>
                </c:pt>
                <c:pt idx="66395">
                  <c:v>-0.22442599999999999</c:v>
                </c:pt>
                <c:pt idx="66396">
                  <c:v>-0.222777</c:v>
                </c:pt>
                <c:pt idx="66397">
                  <c:v>-0.221084</c:v>
                </c:pt>
                <c:pt idx="66398">
                  <c:v>-0.21934600000000001</c:v>
                </c:pt>
                <c:pt idx="66399">
                  <c:v>-0.21756200000000001</c:v>
                </c:pt>
                <c:pt idx="66400">
                  <c:v>-0.215729</c:v>
                </c:pt>
                <c:pt idx="66401">
                  <c:v>-0.21384900000000001</c:v>
                </c:pt>
                <c:pt idx="66402">
                  <c:v>-0.211924</c:v>
                </c:pt>
                <c:pt idx="66403">
                  <c:v>-0.20995900000000001</c:v>
                </c:pt>
                <c:pt idx="66404">
                  <c:v>-0.207956</c:v>
                </c:pt>
                <c:pt idx="66405">
                  <c:v>-0.20591400000000001</c:v>
                </c:pt>
                <c:pt idx="66406">
                  <c:v>-0.20383599999999999</c:v>
                </c:pt>
                <c:pt idx="66407">
                  <c:v>-0.20172699999999999</c:v>
                </c:pt>
                <c:pt idx="66408">
                  <c:v>-0.19959399999999999</c:v>
                </c:pt>
                <c:pt idx="66409">
                  <c:v>-0.19744400000000001</c:v>
                </c:pt>
                <c:pt idx="66410">
                  <c:v>-0.19528300000000001</c:v>
                </c:pt>
                <c:pt idx="66411">
                  <c:v>-0.19311600000000001</c:v>
                </c:pt>
                <c:pt idx="66412">
                  <c:v>-0.190945</c:v>
                </c:pt>
                <c:pt idx="66413">
                  <c:v>-0.188772</c:v>
                </c:pt>
                <c:pt idx="66414">
                  <c:v>-0.18660099999999999</c:v>
                </c:pt>
                <c:pt idx="66415">
                  <c:v>-0.18443100000000001</c:v>
                </c:pt>
                <c:pt idx="66416">
                  <c:v>-0.18226000000000001</c:v>
                </c:pt>
                <c:pt idx="66417">
                  <c:v>-0.180091</c:v>
                </c:pt>
                <c:pt idx="66418">
                  <c:v>-0.177927</c:v>
                </c:pt>
                <c:pt idx="66419">
                  <c:v>-0.17576800000000001</c:v>
                </c:pt>
                <c:pt idx="66420">
                  <c:v>-0.17361399999999999</c:v>
                </c:pt>
                <c:pt idx="66421">
                  <c:v>-0.17146600000000001</c:v>
                </c:pt>
                <c:pt idx="66422">
                  <c:v>-0.169326</c:v>
                </c:pt>
                <c:pt idx="66423">
                  <c:v>-0.16719300000000001</c:v>
                </c:pt>
                <c:pt idx="66424">
                  <c:v>-0.16506999999999999</c:v>
                </c:pt>
                <c:pt idx="66425">
                  <c:v>-0.16295499999999999</c:v>
                </c:pt>
                <c:pt idx="66426">
                  <c:v>-0.16084799999999999</c:v>
                </c:pt>
                <c:pt idx="66427">
                  <c:v>-0.158751</c:v>
                </c:pt>
                <c:pt idx="66428">
                  <c:v>-0.156665</c:v>
                </c:pt>
                <c:pt idx="66429">
                  <c:v>-0.15459200000000001</c:v>
                </c:pt>
                <c:pt idx="66430">
                  <c:v>-0.152535</c:v>
                </c:pt>
                <c:pt idx="66431">
                  <c:v>-0.15049699999999999</c:v>
                </c:pt>
                <c:pt idx="66432">
                  <c:v>-0.148481</c:v>
                </c:pt>
                <c:pt idx="66433">
                  <c:v>-0.14648800000000001</c:v>
                </c:pt>
                <c:pt idx="66434">
                  <c:v>-0.14451600000000001</c:v>
                </c:pt>
                <c:pt idx="66435">
                  <c:v>-0.142566</c:v>
                </c:pt>
                <c:pt idx="66436">
                  <c:v>-0.14063800000000001</c:v>
                </c:pt>
                <c:pt idx="66437">
                  <c:v>-0.138733</c:v>
                </c:pt>
                <c:pt idx="66438">
                  <c:v>-0.13685</c:v>
                </c:pt>
                <c:pt idx="66439">
                  <c:v>-0.134989</c:v>
                </c:pt>
                <c:pt idx="66440">
                  <c:v>-0.13315099999999999</c:v>
                </c:pt>
                <c:pt idx="66441">
                  <c:v>-0.13133600000000001</c:v>
                </c:pt>
                <c:pt idx="66442">
                  <c:v>-0.129547</c:v>
                </c:pt>
                <c:pt idx="66443">
                  <c:v>-0.12778800000000001</c:v>
                </c:pt>
                <c:pt idx="66444">
                  <c:v>-0.12606300000000001</c:v>
                </c:pt>
                <c:pt idx="66445">
                  <c:v>-0.124376</c:v>
                </c:pt>
                <c:pt idx="66446">
                  <c:v>-0.122728</c:v>
                </c:pt>
                <c:pt idx="66447">
                  <c:v>-0.121116</c:v>
                </c:pt>
                <c:pt idx="66448">
                  <c:v>-0.119542</c:v>
                </c:pt>
                <c:pt idx="66449">
                  <c:v>-0.118007</c:v>
                </c:pt>
                <c:pt idx="66450">
                  <c:v>-0.116507</c:v>
                </c:pt>
                <c:pt idx="66451">
                  <c:v>-0.11504</c:v>
                </c:pt>
                <c:pt idx="66452">
                  <c:v>-0.113603</c:v>
                </c:pt>
                <c:pt idx="66453">
                  <c:v>-0.11219700000000001</c:v>
                </c:pt>
                <c:pt idx="66454">
                  <c:v>-0.110821</c:v>
                </c:pt>
                <c:pt idx="66455">
                  <c:v>-0.10947999999999999</c:v>
                </c:pt>
                <c:pt idx="66456">
                  <c:v>-0.108172</c:v>
                </c:pt>
                <c:pt idx="66457">
                  <c:v>-0.106895</c:v>
                </c:pt>
                <c:pt idx="66458">
                  <c:v>-0.105642</c:v>
                </c:pt>
                <c:pt idx="66459">
                  <c:v>-0.104412</c:v>
                </c:pt>
                <c:pt idx="66460">
                  <c:v>-0.103209</c:v>
                </c:pt>
                <c:pt idx="66461">
                  <c:v>-0.102037</c:v>
                </c:pt>
                <c:pt idx="66462">
                  <c:v>-0.10090200000000001</c:v>
                </c:pt>
                <c:pt idx="66463">
                  <c:v>-9.9805699999999997E-2</c:v>
                </c:pt>
                <c:pt idx="66464">
                  <c:v>-9.8750000000000004E-2</c:v>
                </c:pt>
                <c:pt idx="66465">
                  <c:v>-9.7731299999999993E-2</c:v>
                </c:pt>
                <c:pt idx="66466">
                  <c:v>-9.6749100000000005E-2</c:v>
                </c:pt>
                <c:pt idx="66467">
                  <c:v>-9.5806000000000002E-2</c:v>
                </c:pt>
                <c:pt idx="66468">
                  <c:v>-9.4903299999999996E-2</c:v>
                </c:pt>
                <c:pt idx="66469">
                  <c:v>-9.4043399999999999E-2</c:v>
                </c:pt>
                <c:pt idx="66470">
                  <c:v>-9.3229500000000007E-2</c:v>
                </c:pt>
                <c:pt idx="66471">
                  <c:v>-9.2462600000000006E-2</c:v>
                </c:pt>
                <c:pt idx="66472">
                  <c:v>-9.1741600000000006E-2</c:v>
                </c:pt>
                <c:pt idx="66473">
                  <c:v>-9.1065300000000002E-2</c:v>
                </c:pt>
                <c:pt idx="66474">
                  <c:v>-9.0431999999999998E-2</c:v>
                </c:pt>
                <c:pt idx="66475">
                  <c:v>-8.9841199999999996E-2</c:v>
                </c:pt>
                <c:pt idx="66476">
                  <c:v>-8.9298500000000003E-2</c:v>
                </c:pt>
                <c:pt idx="66477">
                  <c:v>-8.8801599999999994E-2</c:v>
                </c:pt>
                <c:pt idx="66478">
                  <c:v>-8.8320899999999994E-2</c:v>
                </c:pt>
                <c:pt idx="66479">
                  <c:v>-8.7843299999999999E-2</c:v>
                </c:pt>
                <c:pt idx="66480">
                  <c:v>-8.74027E-2</c:v>
                </c:pt>
                <c:pt idx="66481">
                  <c:v>-8.70118E-2</c:v>
                </c:pt>
                <c:pt idx="66482">
                  <c:v>-8.66503E-2</c:v>
                </c:pt>
                <c:pt idx="66483">
                  <c:v>-8.6317599999999994E-2</c:v>
                </c:pt>
                <c:pt idx="66484">
                  <c:v>-8.6022600000000005E-2</c:v>
                </c:pt>
                <c:pt idx="66485">
                  <c:v>-8.57657E-2</c:v>
                </c:pt>
                <c:pt idx="66486">
                  <c:v>-8.5544499999999996E-2</c:v>
                </c:pt>
                <c:pt idx="66487">
                  <c:v>-8.5356799999999997E-2</c:v>
                </c:pt>
                <c:pt idx="66488">
                  <c:v>-8.5200899999999996E-2</c:v>
                </c:pt>
                <c:pt idx="66489">
                  <c:v>-8.5077399999999997E-2</c:v>
                </c:pt>
                <c:pt idx="66490">
                  <c:v>-8.4987999999999994E-2</c:v>
                </c:pt>
                <c:pt idx="66491">
                  <c:v>-8.4933599999999998E-2</c:v>
                </c:pt>
                <c:pt idx="66492">
                  <c:v>-8.4914799999999999E-2</c:v>
                </c:pt>
                <c:pt idx="66493">
                  <c:v>-8.4932300000000002E-2</c:v>
                </c:pt>
                <c:pt idx="66494">
                  <c:v>-8.4988400000000006E-2</c:v>
                </c:pt>
                <c:pt idx="66495">
                  <c:v>-8.5085300000000003E-2</c:v>
                </c:pt>
                <c:pt idx="66496">
                  <c:v>-8.5225599999999999E-2</c:v>
                </c:pt>
                <c:pt idx="66497">
                  <c:v>-8.5411899999999999E-2</c:v>
                </c:pt>
                <c:pt idx="66498">
                  <c:v>-8.5645600000000002E-2</c:v>
                </c:pt>
                <c:pt idx="66499">
                  <c:v>-8.5926000000000002E-2</c:v>
                </c:pt>
                <c:pt idx="66500">
                  <c:v>-8.6250900000000005E-2</c:v>
                </c:pt>
                <c:pt idx="66501">
                  <c:v>-8.6617700000000006E-2</c:v>
                </c:pt>
                <c:pt idx="66502">
                  <c:v>-8.7024599999999994E-2</c:v>
                </c:pt>
                <c:pt idx="66503">
                  <c:v>-8.7470099999999995E-2</c:v>
                </c:pt>
                <c:pt idx="66504">
                  <c:v>-8.7952299999999997E-2</c:v>
                </c:pt>
                <c:pt idx="66505">
                  <c:v>-8.8469199999999998E-2</c:v>
                </c:pt>
                <c:pt idx="66506">
                  <c:v>-8.9020100000000005E-2</c:v>
                </c:pt>
                <c:pt idx="66507">
                  <c:v>-8.9603299999999997E-2</c:v>
                </c:pt>
                <c:pt idx="66508">
                  <c:v>-9.0217099999999995E-2</c:v>
                </c:pt>
                <c:pt idx="66509">
                  <c:v>-9.0860200000000002E-2</c:v>
                </c:pt>
                <c:pt idx="66510">
                  <c:v>-9.1529200000000005E-2</c:v>
                </c:pt>
                <c:pt idx="66511">
                  <c:v>-9.2221300000000006E-2</c:v>
                </c:pt>
                <c:pt idx="66512">
                  <c:v>-9.2935400000000001E-2</c:v>
                </c:pt>
                <c:pt idx="66513">
                  <c:v>-9.3670600000000007E-2</c:v>
                </c:pt>
                <c:pt idx="66514">
                  <c:v>-9.4425700000000001E-2</c:v>
                </c:pt>
                <c:pt idx="66515">
                  <c:v>-9.5200400000000004E-2</c:v>
                </c:pt>
                <c:pt idx="66516">
                  <c:v>-9.5994099999999999E-2</c:v>
                </c:pt>
                <c:pt idx="66517">
                  <c:v>-9.6806500000000004E-2</c:v>
                </c:pt>
                <c:pt idx="66518">
                  <c:v>-9.7636899999999999E-2</c:v>
                </c:pt>
                <c:pt idx="66519">
                  <c:v>-9.8484500000000003E-2</c:v>
                </c:pt>
                <c:pt idx="66520">
                  <c:v>-9.93483E-2</c:v>
                </c:pt>
                <c:pt idx="66521">
                  <c:v>-0.100227</c:v>
                </c:pt>
                <c:pt idx="66522">
                  <c:v>-0.101119</c:v>
                </c:pt>
                <c:pt idx="66523">
                  <c:v>-0.102023</c:v>
                </c:pt>
                <c:pt idx="66524">
                  <c:v>-0.102937</c:v>
                </c:pt>
                <c:pt idx="66525">
                  <c:v>-0.10386099999999999</c:v>
                </c:pt>
                <c:pt idx="66526">
                  <c:v>-0.10478999999999999</c:v>
                </c:pt>
                <c:pt idx="66527">
                  <c:v>-0.105723</c:v>
                </c:pt>
                <c:pt idx="66528">
                  <c:v>-0.106655</c:v>
                </c:pt>
                <c:pt idx="66529">
                  <c:v>-0.107583</c:v>
                </c:pt>
                <c:pt idx="66530">
                  <c:v>-0.10850700000000001</c:v>
                </c:pt>
                <c:pt idx="66531">
                  <c:v>-0.109427</c:v>
                </c:pt>
                <c:pt idx="66532">
                  <c:v>-0.110344</c:v>
                </c:pt>
                <c:pt idx="66533">
                  <c:v>-0.11125699999999999</c:v>
                </c:pt>
                <c:pt idx="66534">
                  <c:v>-0.112165</c:v>
                </c:pt>
                <c:pt idx="66535">
                  <c:v>-0.113068</c:v>
                </c:pt>
                <c:pt idx="66536">
                  <c:v>-0.11396299999999999</c:v>
                </c:pt>
                <c:pt idx="66537">
                  <c:v>-0.114847</c:v>
                </c:pt>
                <c:pt idx="66538">
                  <c:v>-0.115717</c:v>
                </c:pt>
                <c:pt idx="66539">
                  <c:v>-0.11657099999999999</c:v>
                </c:pt>
                <c:pt idx="66540">
                  <c:v>-0.117407</c:v>
                </c:pt>
                <c:pt idx="66541">
                  <c:v>-0.118225</c:v>
                </c:pt>
                <c:pt idx="66542">
                  <c:v>-0.11902600000000001</c:v>
                </c:pt>
                <c:pt idx="66543">
                  <c:v>-0.119811</c:v>
                </c:pt>
                <c:pt idx="66544">
                  <c:v>-0.120575</c:v>
                </c:pt>
                <c:pt idx="66545">
                  <c:v>-0.121313</c:v>
                </c:pt>
                <c:pt idx="66546">
                  <c:v>-0.122021</c:v>
                </c:pt>
                <c:pt idx="66547">
                  <c:v>-0.122698</c:v>
                </c:pt>
                <c:pt idx="66548">
                  <c:v>-0.123346</c:v>
                </c:pt>
                <c:pt idx="66549">
                  <c:v>-0.123963</c:v>
                </c:pt>
                <c:pt idx="66550">
                  <c:v>-0.12454999999999999</c:v>
                </c:pt>
                <c:pt idx="66551">
                  <c:v>-0.12511</c:v>
                </c:pt>
                <c:pt idx="66552">
                  <c:v>-0.125639</c:v>
                </c:pt>
                <c:pt idx="66553">
                  <c:v>-0.12613099999999999</c:v>
                </c:pt>
                <c:pt idx="66554">
                  <c:v>-0.126585</c:v>
                </c:pt>
                <c:pt idx="66555">
                  <c:v>-0.12700400000000001</c:v>
                </c:pt>
                <c:pt idx="66556">
                  <c:v>-0.12739200000000001</c:v>
                </c:pt>
                <c:pt idx="66557">
                  <c:v>-0.127748</c:v>
                </c:pt>
                <c:pt idx="66558">
                  <c:v>-0.12807199999999999</c:v>
                </c:pt>
                <c:pt idx="66559">
                  <c:v>-0.128361</c:v>
                </c:pt>
                <c:pt idx="66560">
                  <c:v>-0.12861300000000001</c:v>
                </c:pt>
                <c:pt idx="66561">
                  <c:v>-0.128826</c:v>
                </c:pt>
                <c:pt idx="66562">
                  <c:v>-0.129001</c:v>
                </c:pt>
                <c:pt idx="66563">
                  <c:v>-0.129135</c:v>
                </c:pt>
                <c:pt idx="66564">
                  <c:v>-0.12923000000000001</c:v>
                </c:pt>
                <c:pt idx="66565">
                  <c:v>-0.12928700000000001</c:v>
                </c:pt>
                <c:pt idx="66566">
                  <c:v>-0.12930900000000001</c:v>
                </c:pt>
                <c:pt idx="66567">
                  <c:v>-0.12929599999999999</c:v>
                </c:pt>
                <c:pt idx="66568">
                  <c:v>-0.129248</c:v>
                </c:pt>
                <c:pt idx="66569">
                  <c:v>-0.129164</c:v>
                </c:pt>
                <c:pt idx="66570">
                  <c:v>-0.12904499999999999</c:v>
                </c:pt>
                <c:pt idx="66571">
                  <c:v>-0.12889100000000001</c:v>
                </c:pt>
                <c:pt idx="66572">
                  <c:v>-0.12870000000000001</c:v>
                </c:pt>
                <c:pt idx="66573">
                  <c:v>-0.128469</c:v>
                </c:pt>
                <c:pt idx="66574">
                  <c:v>-0.12819800000000001</c:v>
                </c:pt>
                <c:pt idx="66575">
                  <c:v>-0.127889</c:v>
                </c:pt>
                <c:pt idx="66576">
                  <c:v>-0.12754099999999999</c:v>
                </c:pt>
                <c:pt idx="66577">
                  <c:v>-0.12715599999999999</c:v>
                </c:pt>
                <c:pt idx="66578">
                  <c:v>-0.12673300000000001</c:v>
                </c:pt>
                <c:pt idx="66579">
                  <c:v>-0.126273</c:v>
                </c:pt>
                <c:pt idx="66580">
                  <c:v>-0.125776</c:v>
                </c:pt>
                <c:pt idx="66581">
                  <c:v>-0.12524299999999999</c:v>
                </c:pt>
                <c:pt idx="66582">
                  <c:v>-0.12467499999999999</c:v>
                </c:pt>
                <c:pt idx="66583">
                  <c:v>-0.12407</c:v>
                </c:pt>
                <c:pt idx="66584">
                  <c:v>-0.123429</c:v>
                </c:pt>
                <c:pt idx="66585">
                  <c:v>-0.122753</c:v>
                </c:pt>
                <c:pt idx="66586">
                  <c:v>-0.122044</c:v>
                </c:pt>
                <c:pt idx="66587">
                  <c:v>-0.12130199999999999</c:v>
                </c:pt>
                <c:pt idx="66588">
                  <c:v>-0.12052599999999999</c:v>
                </c:pt>
                <c:pt idx="66589">
                  <c:v>-0.119716</c:v>
                </c:pt>
                <c:pt idx="66590">
                  <c:v>-0.118871</c:v>
                </c:pt>
                <c:pt idx="66591">
                  <c:v>-0.11799</c:v>
                </c:pt>
                <c:pt idx="66592">
                  <c:v>-0.117076</c:v>
                </c:pt>
                <c:pt idx="66593">
                  <c:v>-0.11612699999999999</c:v>
                </c:pt>
                <c:pt idx="66594">
                  <c:v>-0.115146</c:v>
                </c:pt>
                <c:pt idx="66595">
                  <c:v>-0.114131</c:v>
                </c:pt>
                <c:pt idx="66596">
                  <c:v>-0.11308600000000001</c:v>
                </c:pt>
                <c:pt idx="66597">
                  <c:v>-0.112008</c:v>
                </c:pt>
                <c:pt idx="66598">
                  <c:v>-0.110898</c:v>
                </c:pt>
                <c:pt idx="66599">
                  <c:v>-0.10975600000000001</c:v>
                </c:pt>
                <c:pt idx="66600">
                  <c:v>-0.108581</c:v>
                </c:pt>
                <c:pt idx="66601">
                  <c:v>-0.107373</c:v>
                </c:pt>
                <c:pt idx="66602">
                  <c:v>-0.106131</c:v>
                </c:pt>
                <c:pt idx="66603">
                  <c:v>-0.104855</c:v>
                </c:pt>
                <c:pt idx="66604">
                  <c:v>-0.103547</c:v>
                </c:pt>
                <c:pt idx="66605">
                  <c:v>-0.10220799999999999</c:v>
                </c:pt>
                <c:pt idx="66606">
                  <c:v>-0.100839</c:v>
                </c:pt>
                <c:pt idx="66607">
                  <c:v>-9.9440200000000006E-2</c:v>
                </c:pt>
                <c:pt idx="66608">
                  <c:v>-9.8012100000000005E-2</c:v>
                </c:pt>
                <c:pt idx="66609">
                  <c:v>-9.6555199999999994E-2</c:v>
                </c:pt>
                <c:pt idx="66610">
                  <c:v>-9.5070000000000002E-2</c:v>
                </c:pt>
                <c:pt idx="66611">
                  <c:v>-9.3557600000000005E-2</c:v>
                </c:pt>
                <c:pt idx="66612">
                  <c:v>-9.2018600000000006E-2</c:v>
                </c:pt>
                <c:pt idx="66613">
                  <c:v>-9.0453400000000003E-2</c:v>
                </c:pt>
                <c:pt idx="66614">
                  <c:v>-8.8861999999999997E-2</c:v>
                </c:pt>
                <c:pt idx="66615">
                  <c:v>-8.72449E-2</c:v>
                </c:pt>
                <c:pt idx="66616">
                  <c:v>-8.5602899999999996E-2</c:v>
                </c:pt>
                <c:pt idx="66617">
                  <c:v>-8.3936399999999994E-2</c:v>
                </c:pt>
                <c:pt idx="66618">
                  <c:v>-8.2245899999999997E-2</c:v>
                </c:pt>
                <c:pt idx="66619">
                  <c:v>-8.0531800000000001E-2</c:v>
                </c:pt>
                <c:pt idx="66620">
                  <c:v>-7.8794699999999995E-2</c:v>
                </c:pt>
                <c:pt idx="66621">
                  <c:v>-7.7035300000000001E-2</c:v>
                </c:pt>
                <c:pt idx="66622">
                  <c:v>-7.5254299999999996E-2</c:v>
                </c:pt>
                <c:pt idx="66623">
                  <c:v>-7.3451900000000001E-2</c:v>
                </c:pt>
                <c:pt idx="66624">
                  <c:v>-7.1627700000000002E-2</c:v>
                </c:pt>
                <c:pt idx="66625">
                  <c:v>-6.9781200000000002E-2</c:v>
                </c:pt>
                <c:pt idx="66626">
                  <c:v>-6.7912500000000001E-2</c:v>
                </c:pt>
                <c:pt idx="66627">
                  <c:v>-6.6021700000000003E-2</c:v>
                </c:pt>
                <c:pt idx="66628">
                  <c:v>-6.4109100000000002E-2</c:v>
                </c:pt>
                <c:pt idx="66629">
                  <c:v>-6.2175899999999999E-2</c:v>
                </c:pt>
                <c:pt idx="66630">
                  <c:v>-6.0223600000000002E-2</c:v>
                </c:pt>
                <c:pt idx="66631">
                  <c:v>-5.8252499999999999E-2</c:v>
                </c:pt>
                <c:pt idx="66632">
                  <c:v>-5.6262300000000001E-2</c:v>
                </c:pt>
                <c:pt idx="66633">
                  <c:v>-5.42529E-2</c:v>
                </c:pt>
                <c:pt idx="66634">
                  <c:v>-5.2225000000000001E-2</c:v>
                </c:pt>
                <c:pt idx="66635">
                  <c:v>-5.0179799999999997E-2</c:v>
                </c:pt>
                <c:pt idx="66636">
                  <c:v>-4.8118800000000003E-2</c:v>
                </c:pt>
                <c:pt idx="66637">
                  <c:v>-4.6043199999999999E-2</c:v>
                </c:pt>
                <c:pt idx="66638">
                  <c:v>-4.3954199999999999E-2</c:v>
                </c:pt>
                <c:pt idx="66639">
                  <c:v>-4.1852899999999998E-2</c:v>
                </c:pt>
                <c:pt idx="66640">
                  <c:v>-3.9740200000000003E-2</c:v>
                </c:pt>
                <c:pt idx="66641">
                  <c:v>-3.7616799999999999E-2</c:v>
                </c:pt>
                <c:pt idx="66642">
                  <c:v>-3.5483500000000001E-2</c:v>
                </c:pt>
                <c:pt idx="66643">
                  <c:v>-3.3341200000000001E-2</c:v>
                </c:pt>
                <c:pt idx="66644">
                  <c:v>-3.11899E-2</c:v>
                </c:pt>
                <c:pt idx="66645">
                  <c:v>-2.9028999999999999E-2</c:v>
                </c:pt>
                <c:pt idx="66646">
                  <c:v>-2.6858300000000002E-2</c:v>
                </c:pt>
                <c:pt idx="66647">
                  <c:v>-2.4679400000000001E-2</c:v>
                </c:pt>
                <c:pt idx="66648">
                  <c:v>-2.2493699999999998E-2</c:v>
                </c:pt>
                <c:pt idx="66649">
                  <c:v>-2.03016E-2</c:v>
                </c:pt>
                <c:pt idx="66650">
                  <c:v>-1.8103299999999999E-2</c:v>
                </c:pt>
                <c:pt idx="66651">
                  <c:v>-1.5899199999999999E-2</c:v>
                </c:pt>
                <c:pt idx="66652">
                  <c:v>-1.36905E-2</c:v>
                </c:pt>
                <c:pt idx="66653">
                  <c:v>-1.1478199999999999E-2</c:v>
                </c:pt>
                <c:pt idx="66654" formatCode="0.00E+00">
                  <c:v>-9.2633100000000003E-3</c:v>
                </c:pt>
                <c:pt idx="66655" formatCode="0.00E+00">
                  <c:v>-7.0466499999999998E-3</c:v>
                </c:pt>
                <c:pt idx="66656" formatCode="0.00E+00">
                  <c:v>-4.8293499999999996E-3</c:v>
                </c:pt>
                <c:pt idx="66657" formatCode="0.00E+00">
                  <c:v>-2.6126299999999999E-3</c:v>
                </c:pt>
                <c:pt idx="66658" formatCode="0.00E+00">
                  <c:v>-3.97623E-4</c:v>
                </c:pt>
                <c:pt idx="66659" formatCode="0.00E+00">
                  <c:v>1.8147199999999999E-3</c:v>
                </c:pt>
                <c:pt idx="66660" formatCode="0.00E+00">
                  <c:v>4.0235999999999996E-3</c:v>
                </c:pt>
                <c:pt idx="66661" formatCode="0.00E+00">
                  <c:v>6.2285300000000004E-3</c:v>
                </c:pt>
                <c:pt idx="66662" formatCode="0.00E+00">
                  <c:v>8.4295499999999992E-3</c:v>
                </c:pt>
                <c:pt idx="66663">
                  <c:v>1.06266E-2</c:v>
                </c:pt>
                <c:pt idx="66664">
                  <c:v>1.28191E-2</c:v>
                </c:pt>
                <c:pt idx="66665">
                  <c:v>1.50061E-2</c:v>
                </c:pt>
                <c:pt idx="66666">
                  <c:v>1.7186300000000002E-2</c:v>
                </c:pt>
                <c:pt idx="66667">
                  <c:v>1.93587E-2</c:v>
                </c:pt>
                <c:pt idx="66668">
                  <c:v>2.1521999999999999E-2</c:v>
                </c:pt>
                <c:pt idx="66669">
                  <c:v>2.3674500000000001E-2</c:v>
                </c:pt>
                <c:pt idx="66670">
                  <c:v>2.5815000000000001E-2</c:v>
                </c:pt>
                <c:pt idx="66671">
                  <c:v>2.79423E-2</c:v>
                </c:pt>
                <c:pt idx="66672">
                  <c:v>3.00553E-2</c:v>
                </c:pt>
                <c:pt idx="66673">
                  <c:v>3.2152800000000002E-2</c:v>
                </c:pt>
                <c:pt idx="66674">
                  <c:v>3.4233899999999998E-2</c:v>
                </c:pt>
                <c:pt idx="66675">
                  <c:v>3.62974E-2</c:v>
                </c:pt>
                <c:pt idx="66676">
                  <c:v>3.8342399999999999E-2</c:v>
                </c:pt>
                <c:pt idx="66677">
                  <c:v>4.0367899999999998E-2</c:v>
                </c:pt>
                <c:pt idx="66678">
                  <c:v>4.2373300000000003E-2</c:v>
                </c:pt>
                <c:pt idx="66679">
                  <c:v>4.43582E-2</c:v>
                </c:pt>
                <c:pt idx="66680">
                  <c:v>4.6321800000000003E-2</c:v>
                </c:pt>
                <c:pt idx="66681">
                  <c:v>4.8263E-2</c:v>
                </c:pt>
                <c:pt idx="66682">
                  <c:v>5.0179700000000001E-2</c:v>
                </c:pt>
                <c:pt idx="66683">
                  <c:v>5.2069799999999999E-2</c:v>
                </c:pt>
                <c:pt idx="66684">
                  <c:v>5.3932300000000002E-2</c:v>
                </c:pt>
                <c:pt idx="66685">
                  <c:v>5.5766799999999998E-2</c:v>
                </c:pt>
                <c:pt idx="66686">
                  <c:v>5.7572600000000002E-2</c:v>
                </c:pt>
                <c:pt idx="66687">
                  <c:v>5.9348999999999999E-2</c:v>
                </c:pt>
                <c:pt idx="66688">
                  <c:v>6.1095099999999999E-2</c:v>
                </c:pt>
                <c:pt idx="66689">
                  <c:v>6.2810400000000002E-2</c:v>
                </c:pt>
                <c:pt idx="66690">
                  <c:v>6.4494300000000004E-2</c:v>
                </c:pt>
                <c:pt idx="66691">
                  <c:v>6.6145800000000005E-2</c:v>
                </c:pt>
                <c:pt idx="66692">
                  <c:v>6.7764000000000005E-2</c:v>
                </c:pt>
                <c:pt idx="66693">
                  <c:v>6.9348400000000004E-2</c:v>
                </c:pt>
                <c:pt idx="66694">
                  <c:v>7.0898100000000006E-2</c:v>
                </c:pt>
                <c:pt idx="66695">
                  <c:v>7.2411799999999998E-2</c:v>
                </c:pt>
                <c:pt idx="66696">
                  <c:v>7.3888499999999996E-2</c:v>
                </c:pt>
                <c:pt idx="66697">
                  <c:v>7.5328000000000006E-2</c:v>
                </c:pt>
                <c:pt idx="66698">
                  <c:v>7.6730300000000001E-2</c:v>
                </c:pt>
                <c:pt idx="66699">
                  <c:v>7.8094700000000003E-2</c:v>
                </c:pt>
                <c:pt idx="66700">
                  <c:v>7.9420500000000005E-2</c:v>
                </c:pt>
                <c:pt idx="66701">
                  <c:v>8.0707200000000007E-2</c:v>
                </c:pt>
                <c:pt idx="66702">
                  <c:v>8.1954299999999994E-2</c:v>
                </c:pt>
                <c:pt idx="66703">
                  <c:v>8.3160899999999996E-2</c:v>
                </c:pt>
                <c:pt idx="66704">
                  <c:v>8.4326100000000001E-2</c:v>
                </c:pt>
                <c:pt idx="66705">
                  <c:v>8.5448999999999997E-2</c:v>
                </c:pt>
                <c:pt idx="66706">
                  <c:v>8.6529200000000001E-2</c:v>
                </c:pt>
                <c:pt idx="66707">
                  <c:v>8.7566000000000005E-2</c:v>
                </c:pt>
                <c:pt idx="66708">
                  <c:v>8.8558799999999993E-2</c:v>
                </c:pt>
                <c:pt idx="66709">
                  <c:v>8.9506799999999997E-2</c:v>
                </c:pt>
                <c:pt idx="66710">
                  <c:v>9.0409400000000001E-2</c:v>
                </c:pt>
                <c:pt idx="66711">
                  <c:v>9.1266200000000006E-2</c:v>
                </c:pt>
                <c:pt idx="66712">
                  <c:v>9.2077000000000006E-2</c:v>
                </c:pt>
                <c:pt idx="66713">
                  <c:v>9.2841800000000002E-2</c:v>
                </c:pt>
                <c:pt idx="66714">
                  <c:v>9.3560299999999999E-2</c:v>
                </c:pt>
                <c:pt idx="66715">
                  <c:v>9.4232300000000005E-2</c:v>
                </c:pt>
                <c:pt idx="66716">
                  <c:v>9.4857399999999994E-2</c:v>
                </c:pt>
                <c:pt idx="66717">
                  <c:v>9.5435400000000004E-2</c:v>
                </c:pt>
                <c:pt idx="66718">
                  <c:v>9.5965800000000004E-2</c:v>
                </c:pt>
                <c:pt idx="66719">
                  <c:v>9.6448599999999995E-2</c:v>
                </c:pt>
                <c:pt idx="66720">
                  <c:v>9.6884399999999996E-2</c:v>
                </c:pt>
                <c:pt idx="66721">
                  <c:v>9.7273499999999999E-2</c:v>
                </c:pt>
                <c:pt idx="66722">
                  <c:v>9.7615800000000003E-2</c:v>
                </c:pt>
                <c:pt idx="66723">
                  <c:v>9.7910700000000003E-2</c:v>
                </c:pt>
                <c:pt idx="66724">
                  <c:v>9.8157499999999995E-2</c:v>
                </c:pt>
                <c:pt idx="66725">
                  <c:v>9.8355700000000004E-2</c:v>
                </c:pt>
                <c:pt idx="66726">
                  <c:v>9.8505200000000001E-2</c:v>
                </c:pt>
                <c:pt idx="66727">
                  <c:v>9.8605700000000004E-2</c:v>
                </c:pt>
                <c:pt idx="66728">
                  <c:v>9.86567E-2</c:v>
                </c:pt>
                <c:pt idx="66729">
                  <c:v>9.8658399999999993E-2</c:v>
                </c:pt>
                <c:pt idx="66730">
                  <c:v>9.8611400000000002E-2</c:v>
                </c:pt>
                <c:pt idx="66731">
                  <c:v>9.8516500000000007E-2</c:v>
                </c:pt>
                <c:pt idx="66732">
                  <c:v>9.8374000000000003E-2</c:v>
                </c:pt>
                <c:pt idx="66733">
                  <c:v>9.8183999999999994E-2</c:v>
                </c:pt>
                <c:pt idx="66734">
                  <c:v>9.7946900000000003E-2</c:v>
                </c:pt>
                <c:pt idx="66735">
                  <c:v>9.7663600000000003E-2</c:v>
                </c:pt>
                <c:pt idx="66736">
                  <c:v>9.7334599999999993E-2</c:v>
                </c:pt>
                <c:pt idx="66737">
                  <c:v>9.6960299999999999E-2</c:v>
                </c:pt>
                <c:pt idx="66738">
                  <c:v>9.6540899999999999E-2</c:v>
                </c:pt>
                <c:pt idx="66739">
                  <c:v>9.6076800000000004E-2</c:v>
                </c:pt>
                <c:pt idx="66740">
                  <c:v>9.5568500000000001E-2</c:v>
                </c:pt>
                <c:pt idx="66741">
                  <c:v>9.5016500000000004E-2</c:v>
                </c:pt>
                <c:pt idx="66742">
                  <c:v>9.4420900000000002E-2</c:v>
                </c:pt>
                <c:pt idx="66743">
                  <c:v>9.3782199999999996E-2</c:v>
                </c:pt>
                <c:pt idx="66744">
                  <c:v>9.3100799999999997E-2</c:v>
                </c:pt>
                <c:pt idx="66745">
                  <c:v>9.2376899999999998E-2</c:v>
                </c:pt>
                <c:pt idx="66746">
                  <c:v>9.1610899999999995E-2</c:v>
                </c:pt>
                <c:pt idx="66747">
                  <c:v>9.0802900000000006E-2</c:v>
                </c:pt>
                <c:pt idx="66748">
                  <c:v>8.9953599999999995E-2</c:v>
                </c:pt>
                <c:pt idx="66749">
                  <c:v>8.9064400000000002E-2</c:v>
                </c:pt>
                <c:pt idx="66750">
                  <c:v>8.8136599999999996E-2</c:v>
                </c:pt>
                <c:pt idx="66751">
                  <c:v>8.7171399999999996E-2</c:v>
                </c:pt>
                <c:pt idx="66752">
                  <c:v>8.6169899999999994E-2</c:v>
                </c:pt>
                <c:pt idx="66753">
                  <c:v>8.5132700000000006E-2</c:v>
                </c:pt>
                <c:pt idx="66754">
                  <c:v>8.4060499999999996E-2</c:v>
                </c:pt>
                <c:pt idx="66755">
                  <c:v>8.2953899999999997E-2</c:v>
                </c:pt>
                <c:pt idx="66756">
                  <c:v>8.1813499999999997E-2</c:v>
                </c:pt>
                <c:pt idx="66757">
                  <c:v>8.06399E-2</c:v>
                </c:pt>
                <c:pt idx="66758">
                  <c:v>7.9434099999999994E-2</c:v>
                </c:pt>
                <c:pt idx="66759">
                  <c:v>7.81969E-2</c:v>
                </c:pt>
                <c:pt idx="66760">
                  <c:v>7.69291E-2</c:v>
                </c:pt>
                <c:pt idx="66761">
                  <c:v>7.5631500000000004E-2</c:v>
                </c:pt>
                <c:pt idx="66762">
                  <c:v>7.4305200000000002E-2</c:v>
                </c:pt>
                <c:pt idx="66763">
                  <c:v>7.2951299999999997E-2</c:v>
                </c:pt>
                <c:pt idx="66764">
                  <c:v>7.1571399999999993E-2</c:v>
                </c:pt>
                <c:pt idx="66765">
                  <c:v>7.0167199999999999E-2</c:v>
                </c:pt>
                <c:pt idx="66766">
                  <c:v>6.8739999999999996E-2</c:v>
                </c:pt>
                <c:pt idx="66767">
                  <c:v>6.7291199999999995E-2</c:v>
                </c:pt>
                <c:pt idx="66768">
                  <c:v>6.5822199999999997E-2</c:v>
                </c:pt>
                <c:pt idx="66769">
                  <c:v>6.4333799999999997E-2</c:v>
                </c:pt>
                <c:pt idx="66770">
                  <c:v>6.2825699999999998E-2</c:v>
                </c:pt>
                <c:pt idx="66771">
                  <c:v>6.1298100000000001E-2</c:v>
                </c:pt>
                <c:pt idx="66772">
                  <c:v>5.9752300000000001E-2</c:v>
                </c:pt>
                <c:pt idx="66773">
                  <c:v>5.8190199999999997E-2</c:v>
                </c:pt>
                <c:pt idx="66774">
                  <c:v>5.66136E-2</c:v>
                </c:pt>
                <c:pt idx="66775">
                  <c:v>5.5024200000000002E-2</c:v>
                </c:pt>
                <c:pt idx="66776">
                  <c:v>5.3423600000000002E-2</c:v>
                </c:pt>
                <c:pt idx="66777">
                  <c:v>5.18133E-2</c:v>
                </c:pt>
                <c:pt idx="66778">
                  <c:v>5.0194500000000003E-2</c:v>
                </c:pt>
                <c:pt idx="66779">
                  <c:v>4.8569099999999997E-2</c:v>
                </c:pt>
                <c:pt idx="66780">
                  <c:v>4.69392E-2</c:v>
                </c:pt>
                <c:pt idx="66781">
                  <c:v>4.53065E-2</c:v>
                </c:pt>
                <c:pt idx="66782">
                  <c:v>4.3672200000000001E-2</c:v>
                </c:pt>
                <c:pt idx="66783">
                  <c:v>4.2036799999999999E-2</c:v>
                </c:pt>
                <c:pt idx="66784">
                  <c:v>4.0401699999999999E-2</c:v>
                </c:pt>
                <c:pt idx="66785">
                  <c:v>3.8768499999999997E-2</c:v>
                </c:pt>
                <c:pt idx="66786">
                  <c:v>3.7139199999999997E-2</c:v>
                </c:pt>
                <c:pt idx="66787">
                  <c:v>3.5515199999999997E-2</c:v>
                </c:pt>
                <c:pt idx="66788">
                  <c:v>3.3898499999999998E-2</c:v>
                </c:pt>
                <c:pt idx="66789">
                  <c:v>3.2291100000000003E-2</c:v>
                </c:pt>
                <c:pt idx="66790">
                  <c:v>3.0694699999999998E-2</c:v>
                </c:pt>
                <c:pt idx="66791">
                  <c:v>2.9110899999999999E-2</c:v>
                </c:pt>
                <c:pt idx="66792">
                  <c:v>2.7541300000000001E-2</c:v>
                </c:pt>
                <c:pt idx="66793">
                  <c:v>2.5987099999999999E-2</c:v>
                </c:pt>
                <c:pt idx="66794">
                  <c:v>2.4449800000000001E-2</c:v>
                </c:pt>
                <c:pt idx="66795">
                  <c:v>2.2930499999999999E-2</c:v>
                </c:pt>
                <c:pt idx="66796">
                  <c:v>2.1430299999999999E-2</c:v>
                </c:pt>
                <c:pt idx="66797">
                  <c:v>1.9950499999999999E-2</c:v>
                </c:pt>
                <c:pt idx="66798">
                  <c:v>1.8492600000000001E-2</c:v>
                </c:pt>
                <c:pt idx="66799">
                  <c:v>1.70587E-2</c:v>
                </c:pt>
                <c:pt idx="66800">
                  <c:v>1.5650799999999999E-2</c:v>
                </c:pt>
                <c:pt idx="66801">
                  <c:v>1.42708E-2</c:v>
                </c:pt>
                <c:pt idx="66802">
                  <c:v>1.29207E-2</c:v>
                </c:pt>
                <c:pt idx="66803">
                  <c:v>1.16019E-2</c:v>
                </c:pt>
                <c:pt idx="66804">
                  <c:v>1.03161E-2</c:v>
                </c:pt>
                <c:pt idx="66805" formatCode="0.00E+00">
                  <c:v>9.0646100000000007E-3</c:v>
                </c:pt>
                <c:pt idx="66806" formatCode="0.00E+00">
                  <c:v>7.8490299999999999E-3</c:v>
                </c:pt>
                <c:pt idx="66807" formatCode="0.00E+00">
                  <c:v>6.6711599999999998E-3</c:v>
                </c:pt>
                <c:pt idx="66808" formatCode="0.00E+00">
                  <c:v>5.5331299999999998E-3</c:v>
                </c:pt>
                <c:pt idx="66809" formatCode="0.00E+00">
                  <c:v>4.4367199999999999E-3</c:v>
                </c:pt>
                <c:pt idx="66810" formatCode="0.00E+00">
                  <c:v>3.3829300000000001E-3</c:v>
                </c:pt>
                <c:pt idx="66811" formatCode="0.00E+00">
                  <c:v>2.3720299999999998E-3</c:v>
                </c:pt>
                <c:pt idx="66812" formatCode="0.00E+00">
                  <c:v>1.4042600000000001E-3</c:v>
                </c:pt>
                <c:pt idx="66813" formatCode="0.00E+00">
                  <c:v>4.8065899999999998E-4</c:v>
                </c:pt>
                <c:pt idx="66814" formatCode="0.00E+00">
                  <c:v>-3.9749000000000002E-4</c:v>
                </c:pt>
                <c:pt idx="66815" formatCode="0.00E+00">
                  <c:v>-1.2294000000000001E-3</c:v>
                </c:pt>
                <c:pt idx="66816" formatCode="0.00E+00">
                  <c:v>-2.0141400000000002E-3</c:v>
                </c:pt>
                <c:pt idx="66817" formatCode="0.00E+00">
                  <c:v>-2.74983E-3</c:v>
                </c:pt>
                <c:pt idx="66818" formatCode="0.00E+00">
                  <c:v>-3.4343400000000001E-3</c:v>
                </c:pt>
                <c:pt idx="66819" formatCode="0.00E+00">
                  <c:v>-4.0662199999999997E-3</c:v>
                </c:pt>
                <c:pt idx="66820" formatCode="0.00E+00">
                  <c:v>-4.6445999999999996E-3</c:v>
                </c:pt>
                <c:pt idx="66821" formatCode="0.00E+00">
                  <c:v>-5.1684399999999998E-3</c:v>
                </c:pt>
                <c:pt idx="66822" formatCode="0.00E+00">
                  <c:v>-5.6361600000000003E-3</c:v>
                </c:pt>
                <c:pt idx="66823" formatCode="0.00E+00">
                  <c:v>-6.0459600000000004E-3</c:v>
                </c:pt>
                <c:pt idx="66824" formatCode="0.00E+00">
                  <c:v>-6.3964900000000003E-3</c:v>
                </c:pt>
                <c:pt idx="66825" formatCode="0.00E+00">
                  <c:v>-6.6869900000000003E-3</c:v>
                </c:pt>
                <c:pt idx="66826" formatCode="0.00E+00">
                  <c:v>-6.9166699999999998E-3</c:v>
                </c:pt>
                <c:pt idx="66827" formatCode="0.00E+00">
                  <c:v>-7.0843900000000003E-3</c:v>
                </c:pt>
                <c:pt idx="66828" formatCode="0.00E+00">
                  <c:v>-7.1893299999999999E-3</c:v>
                </c:pt>
                <c:pt idx="66829" formatCode="0.00E+00">
                  <c:v>-7.23151E-3</c:v>
                </c:pt>
                <c:pt idx="66830" formatCode="0.00E+00">
                  <c:v>-7.2109499999999998E-3</c:v>
                </c:pt>
                <c:pt idx="66831" formatCode="0.00E+00">
                  <c:v>-7.1272799999999997E-3</c:v>
                </c:pt>
                <c:pt idx="66832" formatCode="0.00E+00">
                  <c:v>-6.98017E-3</c:v>
                </c:pt>
                <c:pt idx="66833" formatCode="0.00E+00">
                  <c:v>-6.76942E-3</c:v>
                </c:pt>
                <c:pt idx="66834" formatCode="0.00E+00">
                  <c:v>-6.4948999999999996E-3</c:v>
                </c:pt>
                <c:pt idx="66835" formatCode="0.00E+00">
                  <c:v>-6.1565099999999996E-3</c:v>
                </c:pt>
                <c:pt idx="66836" formatCode="0.00E+00">
                  <c:v>-5.7537700000000001E-3</c:v>
                </c:pt>
                <c:pt idx="66837" formatCode="0.00E+00">
                  <c:v>-5.2856700000000001E-3</c:v>
                </c:pt>
                <c:pt idx="66838" formatCode="0.00E+00">
                  <c:v>-4.7510900000000003E-3</c:v>
                </c:pt>
                <c:pt idx="66839" formatCode="0.00E+00">
                  <c:v>-4.1495799999999999E-3</c:v>
                </c:pt>
                <c:pt idx="66840" formatCode="0.00E+00">
                  <c:v>-3.4813600000000002E-3</c:v>
                </c:pt>
                <c:pt idx="66841" formatCode="0.00E+00">
                  <c:v>-2.74647E-3</c:v>
                </c:pt>
                <c:pt idx="66842" formatCode="0.00E+00">
                  <c:v>-1.9448099999999999E-3</c:v>
                </c:pt>
                <c:pt idx="66843" formatCode="0.00E+00">
                  <c:v>-1.0767299999999999E-3</c:v>
                </c:pt>
                <c:pt idx="66844" formatCode="0.00E+00">
                  <c:v>-1.42819E-4</c:v>
                </c:pt>
                <c:pt idx="66845" formatCode="0.00E+00">
                  <c:v>8.5642800000000001E-4</c:v>
                </c:pt>
                <c:pt idx="66846" formatCode="0.00E+00">
                  <c:v>1.9204599999999999E-3</c:v>
                </c:pt>
                <c:pt idx="66847" formatCode="0.00E+00">
                  <c:v>3.04865E-3</c:v>
                </c:pt>
                <c:pt idx="66848" formatCode="0.00E+00">
                  <c:v>4.2404499999999998E-3</c:v>
                </c:pt>
                <c:pt idx="66849" formatCode="0.00E+00">
                  <c:v>5.4952200000000003E-3</c:v>
                </c:pt>
                <c:pt idx="66850" formatCode="0.00E+00">
                  <c:v>6.8120799999999999E-3</c:v>
                </c:pt>
                <c:pt idx="66851" formatCode="0.00E+00">
                  <c:v>8.1904999999999999E-3</c:v>
                </c:pt>
                <c:pt idx="66852" formatCode="0.00E+00">
                  <c:v>9.6304900000000002E-3</c:v>
                </c:pt>
                <c:pt idx="66853">
                  <c:v>1.11319E-2</c:v>
                </c:pt>
                <c:pt idx="66854">
                  <c:v>1.2694E-2</c:v>
                </c:pt>
                <c:pt idx="66855">
                  <c:v>1.4316199999999999E-2</c:v>
                </c:pt>
                <c:pt idx="66856">
                  <c:v>1.5997999999999998E-2</c:v>
                </c:pt>
                <c:pt idx="66857">
                  <c:v>1.7737200000000002E-2</c:v>
                </c:pt>
                <c:pt idx="66858">
                  <c:v>1.9531E-2</c:v>
                </c:pt>
                <c:pt idx="66859">
                  <c:v>2.1377299999999998E-2</c:v>
                </c:pt>
                <c:pt idx="66860">
                  <c:v>2.3275199999999999E-2</c:v>
                </c:pt>
                <c:pt idx="66861">
                  <c:v>2.5224199999999999E-2</c:v>
                </c:pt>
                <c:pt idx="66862">
                  <c:v>2.7223500000000001E-2</c:v>
                </c:pt>
                <c:pt idx="66863">
                  <c:v>2.9271599999999998E-2</c:v>
                </c:pt>
                <c:pt idx="66864">
                  <c:v>3.1366600000000001E-2</c:v>
                </c:pt>
                <c:pt idx="66865">
                  <c:v>3.3506399999999999E-2</c:v>
                </c:pt>
                <c:pt idx="66866">
                  <c:v>3.5689600000000002E-2</c:v>
                </c:pt>
                <c:pt idx="66867">
                  <c:v>3.7915299999999999E-2</c:v>
                </c:pt>
                <c:pt idx="66868">
                  <c:v>4.0182700000000002E-2</c:v>
                </c:pt>
                <c:pt idx="66869">
                  <c:v>4.2490300000000002E-2</c:v>
                </c:pt>
                <c:pt idx="66870">
                  <c:v>4.4835899999999998E-2</c:v>
                </c:pt>
                <c:pt idx="66871">
                  <c:v>4.7216800000000003E-2</c:v>
                </c:pt>
                <c:pt idx="66872">
                  <c:v>4.96307E-2</c:v>
                </c:pt>
                <c:pt idx="66873">
                  <c:v>5.20756E-2</c:v>
                </c:pt>
                <c:pt idx="66874">
                  <c:v>5.4548899999999997E-2</c:v>
                </c:pt>
                <c:pt idx="66875">
                  <c:v>5.7048599999999998E-2</c:v>
                </c:pt>
                <c:pt idx="66876">
                  <c:v>5.9572800000000002E-2</c:v>
                </c:pt>
                <c:pt idx="66877">
                  <c:v>6.2119899999999999E-2</c:v>
                </c:pt>
                <c:pt idx="66878">
                  <c:v>6.4688800000000005E-2</c:v>
                </c:pt>
                <c:pt idx="66879">
                  <c:v>6.7277699999999996E-2</c:v>
                </c:pt>
                <c:pt idx="66880">
                  <c:v>6.9884500000000002E-2</c:v>
                </c:pt>
                <c:pt idx="66881">
                  <c:v>7.2506799999999996E-2</c:v>
                </c:pt>
                <c:pt idx="66882">
                  <c:v>7.5141600000000003E-2</c:v>
                </c:pt>
                <c:pt idx="66883">
                  <c:v>7.7786300000000003E-2</c:v>
                </c:pt>
                <c:pt idx="66884">
                  <c:v>8.0437900000000007E-2</c:v>
                </c:pt>
                <c:pt idx="66885">
                  <c:v>8.3094000000000001E-2</c:v>
                </c:pt>
                <c:pt idx="66886">
                  <c:v>8.5752400000000006E-2</c:v>
                </c:pt>
                <c:pt idx="66887">
                  <c:v>8.8410699999999995E-2</c:v>
                </c:pt>
                <c:pt idx="66888">
                  <c:v>9.1066499999999995E-2</c:v>
                </c:pt>
                <c:pt idx="66889">
                  <c:v>9.3717499999999995E-2</c:v>
                </c:pt>
                <c:pt idx="66890">
                  <c:v>9.6361600000000006E-2</c:v>
                </c:pt>
                <c:pt idx="66891">
                  <c:v>9.8996700000000007E-2</c:v>
                </c:pt>
                <c:pt idx="66892">
                  <c:v>0.10162</c:v>
                </c:pt>
                <c:pt idx="66893">
                  <c:v>0.10423</c:v>
                </c:pt>
                <c:pt idx="66894">
                  <c:v>0.106823</c:v>
                </c:pt>
                <c:pt idx="66895">
                  <c:v>0.109398</c:v>
                </c:pt>
                <c:pt idx="66896">
                  <c:v>0.111953</c:v>
                </c:pt>
                <c:pt idx="66897">
                  <c:v>0.114484</c:v>
                </c:pt>
                <c:pt idx="66898">
                  <c:v>0.11699</c:v>
                </c:pt>
                <c:pt idx="66899">
                  <c:v>0.119466</c:v>
                </c:pt>
                <c:pt idx="66900">
                  <c:v>0.12191</c:v>
                </c:pt>
                <c:pt idx="66901">
                  <c:v>0.12432</c:v>
                </c:pt>
                <c:pt idx="66902">
                  <c:v>0.126694</c:v>
                </c:pt>
                <c:pt idx="66903">
                  <c:v>0.129028</c:v>
                </c:pt>
                <c:pt idx="66904">
                  <c:v>0.13132099999999999</c:v>
                </c:pt>
                <c:pt idx="66905">
                  <c:v>0.133572</c:v>
                </c:pt>
                <c:pt idx="66906">
                  <c:v>0.13577700000000001</c:v>
                </c:pt>
                <c:pt idx="66907">
                  <c:v>0.137937</c:v>
                </c:pt>
                <c:pt idx="66908">
                  <c:v>0.140047</c:v>
                </c:pt>
                <c:pt idx="66909">
                  <c:v>0.14210600000000001</c:v>
                </c:pt>
                <c:pt idx="66910">
                  <c:v>0.14411299999999999</c:v>
                </c:pt>
                <c:pt idx="66911">
                  <c:v>0.146066</c:v>
                </c:pt>
                <c:pt idx="66912">
                  <c:v>0.14796500000000001</c:v>
                </c:pt>
                <c:pt idx="66913">
                  <c:v>0.14980599999999999</c:v>
                </c:pt>
                <c:pt idx="66914">
                  <c:v>0.151589</c:v>
                </c:pt>
                <c:pt idx="66915">
                  <c:v>0.153312</c:v>
                </c:pt>
                <c:pt idx="66916">
                  <c:v>0.154972</c:v>
                </c:pt>
                <c:pt idx="66917">
                  <c:v>0.15656700000000001</c:v>
                </c:pt>
                <c:pt idx="66918">
                  <c:v>0.15809400000000001</c:v>
                </c:pt>
                <c:pt idx="66919">
                  <c:v>0.159551</c:v>
                </c:pt>
                <c:pt idx="66920">
                  <c:v>0.160939</c:v>
                </c:pt>
                <c:pt idx="66921">
                  <c:v>0.16225500000000001</c:v>
                </c:pt>
                <c:pt idx="66922">
                  <c:v>0.16350000000000001</c:v>
                </c:pt>
                <c:pt idx="66923">
                  <c:v>0.16467000000000001</c:v>
                </c:pt>
                <c:pt idx="66924">
                  <c:v>0.165766</c:v>
                </c:pt>
                <c:pt idx="66925">
                  <c:v>0.16678699999999999</c:v>
                </c:pt>
                <c:pt idx="66926">
                  <c:v>0.16773099999999999</c:v>
                </c:pt>
                <c:pt idx="66927">
                  <c:v>0.168598</c:v>
                </c:pt>
                <c:pt idx="66928">
                  <c:v>0.16938700000000001</c:v>
                </c:pt>
                <c:pt idx="66929">
                  <c:v>0.170098</c:v>
                </c:pt>
                <c:pt idx="66930">
                  <c:v>0.17072999999999999</c:v>
                </c:pt>
                <c:pt idx="66931">
                  <c:v>0.17128399999999999</c:v>
                </c:pt>
                <c:pt idx="66932">
                  <c:v>0.171759</c:v>
                </c:pt>
                <c:pt idx="66933">
                  <c:v>0.172154</c:v>
                </c:pt>
                <c:pt idx="66934">
                  <c:v>0.17247100000000001</c:v>
                </c:pt>
                <c:pt idx="66935">
                  <c:v>0.172708</c:v>
                </c:pt>
                <c:pt idx="66936">
                  <c:v>0.17286599999999999</c:v>
                </c:pt>
                <c:pt idx="66937">
                  <c:v>0.17294399999999999</c:v>
                </c:pt>
                <c:pt idx="66938">
                  <c:v>0.17294300000000001</c:v>
                </c:pt>
                <c:pt idx="66939">
                  <c:v>0.17286199999999999</c:v>
                </c:pt>
                <c:pt idx="66940">
                  <c:v>0.172703</c:v>
                </c:pt>
                <c:pt idx="66941">
                  <c:v>0.17246600000000001</c:v>
                </c:pt>
                <c:pt idx="66942">
                  <c:v>0.172151</c:v>
                </c:pt>
                <c:pt idx="66943">
                  <c:v>0.17176</c:v>
                </c:pt>
                <c:pt idx="66944">
                  <c:v>0.171293</c:v>
                </c:pt>
                <c:pt idx="66945">
                  <c:v>0.17075099999999999</c:v>
                </c:pt>
                <c:pt idx="66946">
                  <c:v>0.17013400000000001</c:v>
                </c:pt>
                <c:pt idx="66947">
                  <c:v>0.16944300000000001</c:v>
                </c:pt>
                <c:pt idx="66948">
                  <c:v>0.168679</c:v>
                </c:pt>
                <c:pt idx="66949">
                  <c:v>0.16784399999999999</c:v>
                </c:pt>
                <c:pt idx="66950">
                  <c:v>0.16694000000000001</c:v>
                </c:pt>
                <c:pt idx="66951">
                  <c:v>0.165966</c:v>
                </c:pt>
                <c:pt idx="66952">
                  <c:v>0.16492299999999999</c:v>
                </c:pt>
                <c:pt idx="66953">
                  <c:v>0.16381299999999999</c:v>
                </c:pt>
                <c:pt idx="66954">
                  <c:v>0.162638</c:v>
                </c:pt>
                <c:pt idx="66955">
                  <c:v>0.16140099999999999</c:v>
                </c:pt>
                <c:pt idx="66956">
                  <c:v>0.160103</c:v>
                </c:pt>
                <c:pt idx="66957">
                  <c:v>0.158748</c:v>
                </c:pt>
                <c:pt idx="66958">
                  <c:v>0.157336</c:v>
                </c:pt>
                <c:pt idx="66959">
                  <c:v>0.15586900000000001</c:v>
                </c:pt>
                <c:pt idx="66960">
                  <c:v>0.15434899999999999</c:v>
                </c:pt>
                <c:pt idx="66961">
                  <c:v>0.152777</c:v>
                </c:pt>
                <c:pt idx="66962">
                  <c:v>0.15115600000000001</c:v>
                </c:pt>
                <c:pt idx="66963">
                  <c:v>0.14948700000000001</c:v>
                </c:pt>
                <c:pt idx="66964">
                  <c:v>0.14777199999999999</c:v>
                </c:pt>
                <c:pt idx="66965">
                  <c:v>0.146014</c:v>
                </c:pt>
                <c:pt idx="66966">
                  <c:v>0.14421800000000001</c:v>
                </c:pt>
                <c:pt idx="66967">
                  <c:v>0.14238400000000001</c:v>
                </c:pt>
                <c:pt idx="66968">
                  <c:v>0.140517</c:v>
                </c:pt>
                <c:pt idx="66969">
                  <c:v>0.13861899999999999</c:v>
                </c:pt>
                <c:pt idx="66970">
                  <c:v>0.13669200000000001</c:v>
                </c:pt>
                <c:pt idx="66971">
                  <c:v>0.134739</c:v>
                </c:pt>
                <c:pt idx="66972">
                  <c:v>0.13276199999999999</c:v>
                </c:pt>
                <c:pt idx="66973">
                  <c:v>0.13076399999999999</c:v>
                </c:pt>
                <c:pt idx="66974">
                  <c:v>0.128747</c:v>
                </c:pt>
                <c:pt idx="66975">
                  <c:v>0.12671499999999999</c:v>
                </c:pt>
                <c:pt idx="66976">
                  <c:v>0.124668</c:v>
                </c:pt>
                <c:pt idx="66977">
                  <c:v>0.12261</c:v>
                </c:pt>
                <c:pt idx="66978">
                  <c:v>0.120542</c:v>
                </c:pt>
                <c:pt idx="66979">
                  <c:v>0.118469</c:v>
                </c:pt>
                <c:pt idx="66980">
                  <c:v>0.116392</c:v>
                </c:pt>
                <c:pt idx="66981">
                  <c:v>0.114314</c:v>
                </c:pt>
                <c:pt idx="66982">
                  <c:v>0.112237</c:v>
                </c:pt>
                <c:pt idx="66983">
                  <c:v>0.110164</c:v>
                </c:pt>
                <c:pt idx="66984">
                  <c:v>0.108098</c:v>
                </c:pt>
                <c:pt idx="66985">
                  <c:v>0.106041</c:v>
                </c:pt>
                <c:pt idx="66986">
                  <c:v>0.10399600000000001</c:v>
                </c:pt>
                <c:pt idx="66987">
                  <c:v>0.101967</c:v>
                </c:pt>
                <c:pt idx="66988">
                  <c:v>9.9954000000000001E-2</c:v>
                </c:pt>
                <c:pt idx="66989">
                  <c:v>9.7961500000000007E-2</c:v>
                </c:pt>
                <c:pt idx="66990">
                  <c:v>9.5991199999999999E-2</c:v>
                </c:pt>
                <c:pt idx="66991">
                  <c:v>9.4044900000000001E-2</c:v>
                </c:pt>
                <c:pt idx="66992">
                  <c:v>9.2124300000000006E-2</c:v>
                </c:pt>
                <c:pt idx="66993">
                  <c:v>9.0231900000000004E-2</c:v>
                </c:pt>
                <c:pt idx="66994">
                  <c:v>8.8370500000000005E-2</c:v>
                </c:pt>
                <c:pt idx="66995">
                  <c:v>8.6542599999999997E-2</c:v>
                </c:pt>
                <c:pt idx="66996">
                  <c:v>8.4750400000000004E-2</c:v>
                </c:pt>
                <c:pt idx="66997">
                  <c:v>8.2996299999999995E-2</c:v>
                </c:pt>
                <c:pt idx="66998">
                  <c:v>8.1282199999999999E-2</c:v>
                </c:pt>
                <c:pt idx="66999">
                  <c:v>7.9609899999999997E-2</c:v>
                </c:pt>
                <c:pt idx="67000">
                  <c:v>7.7981200000000001E-2</c:v>
                </c:pt>
                <c:pt idx="67001">
                  <c:v>7.6397400000000004E-2</c:v>
                </c:pt>
                <c:pt idx="67002">
                  <c:v>7.4859999999999996E-2</c:v>
                </c:pt>
                <c:pt idx="67003">
                  <c:v>7.3370299999999999E-2</c:v>
                </c:pt>
                <c:pt idx="67004">
                  <c:v>7.1929300000000002E-2</c:v>
                </c:pt>
                <c:pt idx="67005">
                  <c:v>7.0537900000000001E-2</c:v>
                </c:pt>
                <c:pt idx="67006">
                  <c:v>6.9197099999999997E-2</c:v>
                </c:pt>
                <c:pt idx="67007">
                  <c:v>6.7908200000000002E-2</c:v>
                </c:pt>
                <c:pt idx="67008">
                  <c:v>6.6672700000000001E-2</c:v>
                </c:pt>
                <c:pt idx="67009">
                  <c:v>6.5492700000000001E-2</c:v>
                </c:pt>
                <c:pt idx="67010">
                  <c:v>6.4369599999999999E-2</c:v>
                </c:pt>
                <c:pt idx="67011">
                  <c:v>6.3304100000000002E-2</c:v>
                </c:pt>
                <c:pt idx="67012">
                  <c:v>6.2296499999999998E-2</c:v>
                </c:pt>
                <c:pt idx="67013">
                  <c:v>6.13468E-2</c:v>
                </c:pt>
                <c:pt idx="67014">
                  <c:v>6.0455099999999998E-2</c:v>
                </c:pt>
                <c:pt idx="67015">
                  <c:v>5.9621500000000001E-2</c:v>
                </c:pt>
                <c:pt idx="67016">
                  <c:v>5.8846099999999998E-2</c:v>
                </c:pt>
                <c:pt idx="67017">
                  <c:v>5.8129399999999998E-2</c:v>
                </c:pt>
                <c:pt idx="67018">
                  <c:v>5.7471599999999998E-2</c:v>
                </c:pt>
                <c:pt idx="67019">
                  <c:v>5.6872499999999999E-2</c:v>
                </c:pt>
                <c:pt idx="67020">
                  <c:v>5.6331899999999997E-2</c:v>
                </c:pt>
                <c:pt idx="67021">
                  <c:v>5.5849500000000003E-2</c:v>
                </c:pt>
                <c:pt idx="67022">
                  <c:v>5.5425200000000001E-2</c:v>
                </c:pt>
                <c:pt idx="67023">
                  <c:v>5.5058700000000002E-2</c:v>
                </c:pt>
                <c:pt idx="67024">
                  <c:v>5.4749399999999997E-2</c:v>
                </c:pt>
                <c:pt idx="67025">
                  <c:v>5.4496799999999998E-2</c:v>
                </c:pt>
                <c:pt idx="67026">
                  <c:v>5.4300000000000001E-2</c:v>
                </c:pt>
                <c:pt idx="67027">
                  <c:v>5.4157999999999998E-2</c:v>
                </c:pt>
                <c:pt idx="67028">
                  <c:v>5.4070300000000002E-2</c:v>
                </c:pt>
                <c:pt idx="67029">
                  <c:v>5.4036000000000001E-2</c:v>
                </c:pt>
                <c:pt idx="67030">
                  <c:v>5.4054199999999997E-2</c:v>
                </c:pt>
                <c:pt idx="67031">
                  <c:v>5.4123499999999998E-2</c:v>
                </c:pt>
                <c:pt idx="67032">
                  <c:v>5.4242899999999997E-2</c:v>
                </c:pt>
                <c:pt idx="67033">
                  <c:v>5.4410600000000003E-2</c:v>
                </c:pt>
                <c:pt idx="67034">
                  <c:v>5.4624899999999997E-2</c:v>
                </c:pt>
                <c:pt idx="67035">
                  <c:v>5.4884500000000003E-2</c:v>
                </c:pt>
                <c:pt idx="67036">
                  <c:v>5.51882E-2</c:v>
                </c:pt>
                <c:pt idx="67037">
                  <c:v>5.5534199999999999E-2</c:v>
                </c:pt>
                <c:pt idx="67038">
                  <c:v>5.59201E-2</c:v>
                </c:pt>
                <c:pt idx="67039">
                  <c:v>5.6344100000000001E-2</c:v>
                </c:pt>
                <c:pt idx="67040">
                  <c:v>5.6804599999999997E-2</c:v>
                </c:pt>
                <c:pt idx="67041">
                  <c:v>5.7299999999999997E-2</c:v>
                </c:pt>
                <c:pt idx="67042">
                  <c:v>5.7828499999999998E-2</c:v>
                </c:pt>
                <c:pt idx="67043">
                  <c:v>5.8388299999999997E-2</c:v>
                </c:pt>
                <c:pt idx="67044">
                  <c:v>5.8977700000000001E-2</c:v>
                </c:pt>
                <c:pt idx="67045">
                  <c:v>5.9594399999999999E-2</c:v>
                </c:pt>
                <c:pt idx="67046">
                  <c:v>6.0236499999999998E-2</c:v>
                </c:pt>
                <c:pt idx="67047">
                  <c:v>6.09016E-2</c:v>
                </c:pt>
                <c:pt idx="67048">
                  <c:v>6.1587799999999998E-2</c:v>
                </c:pt>
                <c:pt idx="67049">
                  <c:v>6.2293099999999997E-2</c:v>
                </c:pt>
                <c:pt idx="67050">
                  <c:v>6.3015299999999996E-2</c:v>
                </c:pt>
                <c:pt idx="67051">
                  <c:v>6.37519E-2</c:v>
                </c:pt>
                <c:pt idx="67052">
                  <c:v>6.4500799999999997E-2</c:v>
                </c:pt>
                <c:pt idx="67053">
                  <c:v>6.5260200000000004E-2</c:v>
                </c:pt>
                <c:pt idx="67054">
                  <c:v>6.6028299999999998E-2</c:v>
                </c:pt>
                <c:pt idx="67055">
                  <c:v>6.6803100000000004E-2</c:v>
                </c:pt>
                <c:pt idx="67056">
                  <c:v>6.7583099999999993E-2</c:v>
                </c:pt>
                <c:pt idx="67057">
                  <c:v>6.8366300000000005E-2</c:v>
                </c:pt>
                <c:pt idx="67058">
                  <c:v>6.9151000000000004E-2</c:v>
                </c:pt>
                <c:pt idx="67059">
                  <c:v>6.99351E-2</c:v>
                </c:pt>
                <c:pt idx="67060">
                  <c:v>7.0716200000000007E-2</c:v>
                </c:pt>
                <c:pt idx="67061">
                  <c:v>7.1492399999999998E-2</c:v>
                </c:pt>
                <c:pt idx="67062">
                  <c:v>7.2261800000000001E-2</c:v>
                </c:pt>
                <c:pt idx="67063">
                  <c:v>7.3022299999999998E-2</c:v>
                </c:pt>
                <c:pt idx="67064">
                  <c:v>7.3772199999999996E-2</c:v>
                </c:pt>
                <c:pt idx="67065">
                  <c:v>7.4510000000000007E-2</c:v>
                </c:pt>
                <c:pt idx="67066">
                  <c:v>7.5234499999999996E-2</c:v>
                </c:pt>
                <c:pt idx="67067">
                  <c:v>7.5944200000000003E-2</c:v>
                </c:pt>
                <c:pt idx="67068">
                  <c:v>7.6637499999999997E-2</c:v>
                </c:pt>
                <c:pt idx="67069">
                  <c:v>7.7313199999999999E-2</c:v>
                </c:pt>
                <c:pt idx="67070">
                  <c:v>7.7970300000000006E-2</c:v>
                </c:pt>
                <c:pt idx="67071">
                  <c:v>7.8607700000000003E-2</c:v>
                </c:pt>
                <c:pt idx="67072">
                  <c:v>7.9224500000000003E-2</c:v>
                </c:pt>
                <c:pt idx="67073">
                  <c:v>7.9819899999999999E-2</c:v>
                </c:pt>
                <c:pt idx="67074">
                  <c:v>8.0392900000000003E-2</c:v>
                </c:pt>
                <c:pt idx="67075">
                  <c:v>8.0943100000000004E-2</c:v>
                </c:pt>
                <c:pt idx="67076">
                  <c:v>8.1469899999999998E-2</c:v>
                </c:pt>
                <c:pt idx="67077">
                  <c:v>8.1972799999999998E-2</c:v>
                </c:pt>
                <c:pt idx="67078">
                  <c:v>8.2451300000000005E-2</c:v>
                </c:pt>
                <c:pt idx="67079">
                  <c:v>8.2905199999999998E-2</c:v>
                </c:pt>
                <c:pt idx="67080">
                  <c:v>8.33338E-2</c:v>
                </c:pt>
                <c:pt idx="67081">
                  <c:v>8.37368E-2</c:v>
                </c:pt>
                <c:pt idx="67082">
                  <c:v>8.4114099999999997E-2</c:v>
                </c:pt>
                <c:pt idx="67083">
                  <c:v>8.4466200000000005E-2</c:v>
                </c:pt>
                <c:pt idx="67084">
                  <c:v>8.4793300000000002E-2</c:v>
                </c:pt>
                <c:pt idx="67085">
                  <c:v>8.5095900000000002E-2</c:v>
                </c:pt>
                <c:pt idx="67086">
                  <c:v>8.53743E-2</c:v>
                </c:pt>
                <c:pt idx="67087">
                  <c:v>8.5628999999999997E-2</c:v>
                </c:pt>
                <c:pt idx="67088">
                  <c:v>8.5860400000000003E-2</c:v>
                </c:pt>
                <c:pt idx="67089">
                  <c:v>8.6069099999999996E-2</c:v>
                </c:pt>
                <c:pt idx="67090">
                  <c:v>8.6255700000000005E-2</c:v>
                </c:pt>
                <c:pt idx="67091">
                  <c:v>8.6420899999999995E-2</c:v>
                </c:pt>
                <c:pt idx="67092">
                  <c:v>8.6565500000000004E-2</c:v>
                </c:pt>
                <c:pt idx="67093">
                  <c:v>8.6690600000000007E-2</c:v>
                </c:pt>
                <c:pt idx="67094">
                  <c:v>8.6797100000000002E-2</c:v>
                </c:pt>
                <c:pt idx="67095">
                  <c:v>8.6886599999999994E-2</c:v>
                </c:pt>
                <c:pt idx="67096">
                  <c:v>8.6960499999999996E-2</c:v>
                </c:pt>
                <c:pt idx="67097">
                  <c:v>8.7020500000000001E-2</c:v>
                </c:pt>
                <c:pt idx="67098">
                  <c:v>8.7067900000000004E-2</c:v>
                </c:pt>
                <c:pt idx="67099">
                  <c:v>8.7104200000000007E-2</c:v>
                </c:pt>
                <c:pt idx="67100">
                  <c:v>8.71305E-2</c:v>
                </c:pt>
                <c:pt idx="67101">
                  <c:v>8.7148299999999998E-2</c:v>
                </c:pt>
                <c:pt idx="67102">
                  <c:v>8.7158799999999995E-2</c:v>
                </c:pt>
                <c:pt idx="67103">
                  <c:v>8.7163500000000005E-2</c:v>
                </c:pt>
                <c:pt idx="67104">
                  <c:v>8.7164000000000005E-2</c:v>
                </c:pt>
                <c:pt idx="67105">
                  <c:v>8.7161799999999998E-2</c:v>
                </c:pt>
                <c:pt idx="67106">
                  <c:v>8.7158399999999997E-2</c:v>
                </c:pt>
                <c:pt idx="67107">
                  <c:v>8.7155499999999997E-2</c:v>
                </c:pt>
                <c:pt idx="67108">
                  <c:v>8.7154899999999993E-2</c:v>
                </c:pt>
                <c:pt idx="67109">
                  <c:v>8.7157899999999996E-2</c:v>
                </c:pt>
                <c:pt idx="67110">
                  <c:v>8.7166099999999996E-2</c:v>
                </c:pt>
                <c:pt idx="67111">
                  <c:v>8.7181099999999997E-2</c:v>
                </c:pt>
                <c:pt idx="67112">
                  <c:v>8.7204799999999999E-2</c:v>
                </c:pt>
                <c:pt idx="67113">
                  <c:v>8.7238800000000005E-2</c:v>
                </c:pt>
                <c:pt idx="67114">
                  <c:v>8.7284899999999999E-2</c:v>
                </c:pt>
                <c:pt idx="67115">
                  <c:v>8.7344900000000003E-2</c:v>
                </c:pt>
                <c:pt idx="67116">
                  <c:v>8.7420499999999998E-2</c:v>
                </c:pt>
                <c:pt idx="67117">
                  <c:v>8.7513099999999996E-2</c:v>
                </c:pt>
                <c:pt idx="67118">
                  <c:v>8.7623900000000005E-2</c:v>
                </c:pt>
                <c:pt idx="67119">
                  <c:v>8.7754299999999993E-2</c:v>
                </c:pt>
                <c:pt idx="67120">
                  <c:v>8.79056E-2</c:v>
                </c:pt>
                <c:pt idx="67121">
                  <c:v>8.8078900000000002E-2</c:v>
                </c:pt>
                <c:pt idx="67122">
                  <c:v>8.8275500000000007E-2</c:v>
                </c:pt>
                <c:pt idx="67123">
                  <c:v>8.8496199999999997E-2</c:v>
                </c:pt>
                <c:pt idx="67124">
                  <c:v>8.8741899999999999E-2</c:v>
                </c:pt>
                <c:pt idx="67125">
                  <c:v>8.9013300000000004E-2</c:v>
                </c:pt>
                <c:pt idx="67126">
                  <c:v>8.9311100000000004E-2</c:v>
                </c:pt>
                <c:pt idx="67127">
                  <c:v>8.9636300000000002E-2</c:v>
                </c:pt>
                <c:pt idx="67128">
                  <c:v>8.9989600000000003E-2</c:v>
                </c:pt>
                <c:pt idx="67129">
                  <c:v>9.0371800000000002E-2</c:v>
                </c:pt>
                <c:pt idx="67130">
                  <c:v>9.0783299999999997E-2</c:v>
                </c:pt>
                <c:pt idx="67131">
                  <c:v>9.1224600000000003E-2</c:v>
                </c:pt>
                <c:pt idx="67132">
                  <c:v>9.1696100000000003E-2</c:v>
                </c:pt>
                <c:pt idx="67133">
                  <c:v>9.2198100000000005E-2</c:v>
                </c:pt>
                <c:pt idx="67134">
                  <c:v>9.2730699999999999E-2</c:v>
                </c:pt>
                <c:pt idx="67135">
                  <c:v>9.3293899999999999E-2</c:v>
                </c:pt>
                <c:pt idx="67136">
                  <c:v>9.3887799999999993E-2</c:v>
                </c:pt>
                <c:pt idx="67137">
                  <c:v>9.4511999999999999E-2</c:v>
                </c:pt>
                <c:pt idx="67138">
                  <c:v>9.5166399999999998E-2</c:v>
                </c:pt>
                <c:pt idx="67139">
                  <c:v>9.5850699999999997E-2</c:v>
                </c:pt>
                <c:pt idx="67140">
                  <c:v>9.6564300000000006E-2</c:v>
                </c:pt>
                <c:pt idx="67141">
                  <c:v>9.7306799999999999E-2</c:v>
                </c:pt>
                <c:pt idx="67142">
                  <c:v>9.8077999999999999E-2</c:v>
                </c:pt>
                <c:pt idx="67143">
                  <c:v>9.8877599999999996E-2</c:v>
                </c:pt>
                <c:pt idx="67144">
                  <c:v>9.9705000000000002E-2</c:v>
                </c:pt>
                <c:pt idx="67145">
                  <c:v>0.100559</c:v>
                </c:pt>
                <c:pt idx="67146">
                  <c:v>0.10144</c:v>
                </c:pt>
                <c:pt idx="67147">
                  <c:v>0.10234600000000001</c:v>
                </c:pt>
                <c:pt idx="67148">
                  <c:v>0.10327699999999999</c:v>
                </c:pt>
                <c:pt idx="67149">
                  <c:v>0.104231</c:v>
                </c:pt>
                <c:pt idx="67150">
                  <c:v>0.105208</c:v>
                </c:pt>
                <c:pt idx="67151">
                  <c:v>0.106207</c:v>
                </c:pt>
                <c:pt idx="67152">
                  <c:v>0.107227</c:v>
                </c:pt>
                <c:pt idx="67153">
                  <c:v>0.108266</c:v>
                </c:pt>
                <c:pt idx="67154">
                  <c:v>0.109323</c:v>
                </c:pt>
                <c:pt idx="67155">
                  <c:v>0.110398</c:v>
                </c:pt>
                <c:pt idx="67156">
                  <c:v>0.111489</c:v>
                </c:pt>
                <c:pt idx="67157">
                  <c:v>0.112595</c:v>
                </c:pt>
                <c:pt idx="67158">
                  <c:v>0.113715</c:v>
                </c:pt>
                <c:pt idx="67159">
                  <c:v>0.11484800000000001</c:v>
                </c:pt>
                <c:pt idx="67160">
                  <c:v>0.115992</c:v>
                </c:pt>
                <c:pt idx="67161">
                  <c:v>0.117144</c:v>
                </c:pt>
                <c:pt idx="67162">
                  <c:v>0.11830499999999999</c:v>
                </c:pt>
                <c:pt idx="67163">
                  <c:v>0.11947099999999999</c:v>
                </c:pt>
                <c:pt idx="67164">
                  <c:v>0.120642</c:v>
                </c:pt>
                <c:pt idx="67165">
                  <c:v>0.12181599999999999</c:v>
                </c:pt>
                <c:pt idx="67166">
                  <c:v>0.122992</c:v>
                </c:pt>
                <c:pt idx="67167">
                  <c:v>0.124168</c:v>
                </c:pt>
                <c:pt idx="67168">
                  <c:v>0.12534300000000001</c:v>
                </c:pt>
                <c:pt idx="67169">
                  <c:v>0.12651399999999999</c:v>
                </c:pt>
                <c:pt idx="67170">
                  <c:v>0.12767999999999999</c:v>
                </c:pt>
                <c:pt idx="67171">
                  <c:v>0.12883900000000001</c:v>
                </c:pt>
                <c:pt idx="67172">
                  <c:v>0.12998999999999999</c:v>
                </c:pt>
                <c:pt idx="67173">
                  <c:v>0.131131</c:v>
                </c:pt>
                <c:pt idx="67174">
                  <c:v>0.13226099999999999</c:v>
                </c:pt>
                <c:pt idx="67175">
                  <c:v>0.133378</c:v>
                </c:pt>
                <c:pt idx="67176">
                  <c:v>0.13448199999999999</c:v>
                </c:pt>
                <c:pt idx="67177">
                  <c:v>0.13557</c:v>
                </c:pt>
                <c:pt idx="67178">
                  <c:v>0.13664200000000001</c:v>
                </c:pt>
                <c:pt idx="67179">
                  <c:v>0.13769500000000001</c:v>
                </c:pt>
                <c:pt idx="67180">
                  <c:v>0.13872999999999999</c:v>
                </c:pt>
                <c:pt idx="67181">
                  <c:v>0.13974400000000001</c:v>
                </c:pt>
                <c:pt idx="67182">
                  <c:v>0.140738</c:v>
                </c:pt>
                <c:pt idx="67183">
                  <c:v>0.141711</c:v>
                </c:pt>
                <c:pt idx="67184">
                  <c:v>0.14266100000000001</c:v>
                </c:pt>
                <c:pt idx="67185">
                  <c:v>0.14358699999999999</c:v>
                </c:pt>
                <c:pt idx="67186">
                  <c:v>0.14448900000000001</c:v>
                </c:pt>
                <c:pt idx="67187">
                  <c:v>0.14536299999999999</c:v>
                </c:pt>
                <c:pt idx="67188">
                  <c:v>0.14620900000000001</c:v>
                </c:pt>
                <c:pt idx="67189">
                  <c:v>0.14702599999999999</c:v>
                </c:pt>
                <c:pt idx="67190">
                  <c:v>0.147812</c:v>
                </c:pt>
                <c:pt idx="67191">
                  <c:v>0.148565</c:v>
                </c:pt>
                <c:pt idx="67192">
                  <c:v>0.149286</c:v>
                </c:pt>
                <c:pt idx="67193">
                  <c:v>0.14997099999999999</c:v>
                </c:pt>
                <c:pt idx="67194">
                  <c:v>0.150621</c:v>
                </c:pt>
                <c:pt idx="67195">
                  <c:v>0.15123300000000001</c:v>
                </c:pt>
                <c:pt idx="67196">
                  <c:v>0.151808</c:v>
                </c:pt>
                <c:pt idx="67197">
                  <c:v>0.15234300000000001</c:v>
                </c:pt>
                <c:pt idx="67198">
                  <c:v>0.152836</c:v>
                </c:pt>
                <c:pt idx="67199">
                  <c:v>0.15328800000000001</c:v>
                </c:pt>
                <c:pt idx="67200">
                  <c:v>0.153698</c:v>
                </c:pt>
                <c:pt idx="67201">
                  <c:v>0.15406400000000001</c:v>
                </c:pt>
                <c:pt idx="67202">
                  <c:v>0.154386</c:v>
                </c:pt>
                <c:pt idx="67203">
                  <c:v>0.15466299999999999</c:v>
                </c:pt>
                <c:pt idx="67204">
                  <c:v>0.154894</c:v>
                </c:pt>
                <c:pt idx="67205">
                  <c:v>0.15507899999999999</c:v>
                </c:pt>
                <c:pt idx="67206">
                  <c:v>0.15521599999999999</c:v>
                </c:pt>
                <c:pt idx="67207">
                  <c:v>0.155305</c:v>
                </c:pt>
                <c:pt idx="67208">
                  <c:v>0.15534500000000001</c:v>
                </c:pt>
                <c:pt idx="67209">
                  <c:v>0.155335</c:v>
                </c:pt>
                <c:pt idx="67210">
                  <c:v>0.155274</c:v>
                </c:pt>
                <c:pt idx="67211">
                  <c:v>0.15516099999999999</c:v>
                </c:pt>
                <c:pt idx="67212">
                  <c:v>0.15499499999999999</c:v>
                </c:pt>
                <c:pt idx="67213">
                  <c:v>0.154776</c:v>
                </c:pt>
                <c:pt idx="67214">
                  <c:v>0.154502</c:v>
                </c:pt>
                <c:pt idx="67215">
                  <c:v>0.15417400000000001</c:v>
                </c:pt>
                <c:pt idx="67216">
                  <c:v>0.15379100000000001</c:v>
                </c:pt>
                <c:pt idx="67217">
                  <c:v>0.15335199999999999</c:v>
                </c:pt>
                <c:pt idx="67218">
                  <c:v>0.15285599999999999</c:v>
                </c:pt>
                <c:pt idx="67219">
                  <c:v>0.15230399999999999</c:v>
                </c:pt>
                <c:pt idx="67220">
                  <c:v>0.151694</c:v>
                </c:pt>
                <c:pt idx="67221">
                  <c:v>0.15102699999999999</c:v>
                </c:pt>
                <c:pt idx="67222">
                  <c:v>0.15030099999999999</c:v>
                </c:pt>
                <c:pt idx="67223">
                  <c:v>0.14951800000000001</c:v>
                </c:pt>
                <c:pt idx="67224">
                  <c:v>0.148676</c:v>
                </c:pt>
                <c:pt idx="67225">
                  <c:v>0.14777599999999999</c:v>
                </c:pt>
                <c:pt idx="67226">
                  <c:v>0.146817</c:v>
                </c:pt>
                <c:pt idx="67227">
                  <c:v>0.14579900000000001</c:v>
                </c:pt>
                <c:pt idx="67228">
                  <c:v>0.14472199999999999</c:v>
                </c:pt>
                <c:pt idx="67229">
                  <c:v>0.14358599999999999</c:v>
                </c:pt>
                <c:pt idx="67230">
                  <c:v>0.14239199999999999</c:v>
                </c:pt>
                <c:pt idx="67231">
                  <c:v>0.14113999999999999</c:v>
                </c:pt>
                <c:pt idx="67232">
                  <c:v>0.13983100000000001</c:v>
                </c:pt>
                <c:pt idx="67233">
                  <c:v>0.138465</c:v>
                </c:pt>
                <c:pt idx="67234">
                  <c:v>0.137043</c:v>
                </c:pt>
                <c:pt idx="67235">
                  <c:v>0.13556499999999999</c:v>
                </c:pt>
                <c:pt idx="67236">
                  <c:v>0.13403300000000001</c:v>
                </c:pt>
                <c:pt idx="67237">
                  <c:v>0.13244600000000001</c:v>
                </c:pt>
                <c:pt idx="67238">
                  <c:v>0.13080600000000001</c:v>
                </c:pt>
                <c:pt idx="67239">
                  <c:v>0.12911400000000001</c:v>
                </c:pt>
                <c:pt idx="67240">
                  <c:v>0.12737100000000001</c:v>
                </c:pt>
                <c:pt idx="67241">
                  <c:v>0.125578</c:v>
                </c:pt>
                <c:pt idx="67242">
                  <c:v>0.123736</c:v>
                </c:pt>
                <c:pt idx="67243">
                  <c:v>0.121848</c:v>
                </c:pt>
                <c:pt idx="67244">
                  <c:v>0.11991400000000001</c:v>
                </c:pt>
                <c:pt idx="67245">
                  <c:v>0.117937</c:v>
                </c:pt>
                <c:pt idx="67246">
                  <c:v>0.11591799999999999</c:v>
                </c:pt>
                <c:pt idx="67247">
                  <c:v>0.113859</c:v>
                </c:pt>
                <c:pt idx="67248">
                  <c:v>0.111761</c:v>
                </c:pt>
                <c:pt idx="67249">
                  <c:v>0.109627</c:v>
                </c:pt>
                <c:pt idx="67250">
                  <c:v>0.107457</c:v>
                </c:pt>
                <c:pt idx="67251">
                  <c:v>0.105254</c:v>
                </c:pt>
                <c:pt idx="67252">
                  <c:v>0.10302</c:v>
                </c:pt>
                <c:pt idx="67253">
                  <c:v>0.100757</c:v>
                </c:pt>
                <c:pt idx="67254">
                  <c:v>9.8469399999999999E-2</c:v>
                </c:pt>
                <c:pt idx="67255">
                  <c:v>9.6158099999999996E-2</c:v>
                </c:pt>
                <c:pt idx="67256">
                  <c:v>9.3824900000000003E-2</c:v>
                </c:pt>
                <c:pt idx="67257">
                  <c:v>9.1471800000000006E-2</c:v>
                </c:pt>
                <c:pt idx="67258">
                  <c:v>8.9101399999999997E-2</c:v>
                </c:pt>
                <c:pt idx="67259">
                  <c:v>8.67169E-2</c:v>
                </c:pt>
                <c:pt idx="67260">
                  <c:v>8.4320900000000004E-2</c:v>
                </c:pt>
                <c:pt idx="67261">
                  <c:v>8.19164E-2</c:v>
                </c:pt>
                <c:pt idx="67262">
                  <c:v>7.9506400000000005E-2</c:v>
                </c:pt>
                <c:pt idx="67263">
                  <c:v>7.7093800000000004E-2</c:v>
                </c:pt>
                <c:pt idx="67264">
                  <c:v>7.4681499999999998E-2</c:v>
                </c:pt>
                <c:pt idx="67265">
                  <c:v>7.2272299999999998E-2</c:v>
                </c:pt>
                <c:pt idx="67266">
                  <c:v>6.9869000000000001E-2</c:v>
                </c:pt>
                <c:pt idx="67267">
                  <c:v>6.7474900000000004E-2</c:v>
                </c:pt>
                <c:pt idx="67268">
                  <c:v>6.5093600000000001E-2</c:v>
                </c:pt>
                <c:pt idx="67269">
                  <c:v>6.2729300000000002E-2</c:v>
                </c:pt>
                <c:pt idx="67270">
                  <c:v>6.03864E-2</c:v>
                </c:pt>
                <c:pt idx="67271">
                  <c:v>5.80677E-2</c:v>
                </c:pt>
                <c:pt idx="67272">
                  <c:v>5.5774799999999999E-2</c:v>
                </c:pt>
                <c:pt idx="67273">
                  <c:v>5.3510200000000001E-2</c:v>
                </c:pt>
                <c:pt idx="67274">
                  <c:v>5.1276799999999997E-2</c:v>
                </c:pt>
                <c:pt idx="67275">
                  <c:v>4.9077099999999999E-2</c:v>
                </c:pt>
                <c:pt idx="67276">
                  <c:v>4.6913400000000001E-2</c:v>
                </c:pt>
                <c:pt idx="67277">
                  <c:v>4.4788000000000001E-2</c:v>
                </c:pt>
                <c:pt idx="67278">
                  <c:v>4.2703499999999998E-2</c:v>
                </c:pt>
                <c:pt idx="67279">
                  <c:v>4.0662299999999998E-2</c:v>
                </c:pt>
                <c:pt idx="67280">
                  <c:v>3.8666399999999997E-2</c:v>
                </c:pt>
                <c:pt idx="67281">
                  <c:v>3.6718000000000001E-2</c:v>
                </c:pt>
                <c:pt idx="67282">
                  <c:v>3.4819000000000003E-2</c:v>
                </c:pt>
                <c:pt idx="67283">
                  <c:v>3.2971100000000003E-2</c:v>
                </c:pt>
                <c:pt idx="67284">
                  <c:v>3.1175700000000001E-2</c:v>
                </c:pt>
                <c:pt idx="67285">
                  <c:v>2.9433999999999998E-2</c:v>
                </c:pt>
                <c:pt idx="67286">
                  <c:v>2.77478E-2</c:v>
                </c:pt>
                <c:pt idx="67287">
                  <c:v>2.6118800000000001E-2</c:v>
                </c:pt>
                <c:pt idx="67288">
                  <c:v>2.45487E-2</c:v>
                </c:pt>
                <c:pt idx="67289">
                  <c:v>2.3038599999999999E-2</c:v>
                </c:pt>
                <c:pt idx="67290">
                  <c:v>2.1589899999999999E-2</c:v>
                </c:pt>
                <c:pt idx="67291">
                  <c:v>2.02039E-2</c:v>
                </c:pt>
                <c:pt idx="67292">
                  <c:v>1.8881800000000001E-2</c:v>
                </c:pt>
                <c:pt idx="67293">
                  <c:v>1.7624399999999998E-2</c:v>
                </c:pt>
                <c:pt idx="67294">
                  <c:v>1.6432100000000002E-2</c:v>
                </c:pt>
                <c:pt idx="67295">
                  <c:v>1.53051E-2</c:v>
                </c:pt>
                <c:pt idx="67296">
                  <c:v>1.42439E-2</c:v>
                </c:pt>
                <c:pt idx="67297">
                  <c:v>1.32487E-2</c:v>
                </c:pt>
                <c:pt idx="67298">
                  <c:v>1.2319399999999999E-2</c:v>
                </c:pt>
                <c:pt idx="67299">
                  <c:v>1.14558E-2</c:v>
                </c:pt>
                <c:pt idx="67300">
                  <c:v>1.0657700000000001E-2</c:v>
                </c:pt>
                <c:pt idx="67301" formatCode="0.00E+00">
                  <c:v>9.9246000000000004E-3</c:v>
                </c:pt>
                <c:pt idx="67302" formatCode="0.00E+00">
                  <c:v>9.2558499999999995E-3</c:v>
                </c:pt>
                <c:pt idx="67303" formatCode="0.00E+00">
                  <c:v>8.6508399999999999E-3</c:v>
                </c:pt>
                <c:pt idx="67304" formatCode="0.00E+00">
                  <c:v>8.1087399999999997E-3</c:v>
                </c:pt>
                <c:pt idx="67305" formatCode="0.00E+00">
                  <c:v>7.6284200000000003E-3</c:v>
                </c:pt>
                <c:pt idx="67306" formatCode="0.00E+00">
                  <c:v>7.2086299999999997E-3</c:v>
                </c:pt>
                <c:pt idx="67307" formatCode="0.00E+00">
                  <c:v>6.8481799999999997E-3</c:v>
                </c:pt>
                <c:pt idx="67308" formatCode="0.00E+00">
                  <c:v>6.5457500000000004E-3</c:v>
                </c:pt>
                <c:pt idx="67309" formatCode="0.00E+00">
                  <c:v>6.2998100000000003E-3</c:v>
                </c:pt>
                <c:pt idx="67310" formatCode="0.00E+00">
                  <c:v>6.10869E-3</c:v>
                </c:pt>
                <c:pt idx="67311" formatCode="0.00E+00">
                  <c:v>5.9708299999999999E-3</c:v>
                </c:pt>
                <c:pt idx="67312" formatCode="0.00E+00">
                  <c:v>5.8846000000000002E-3</c:v>
                </c:pt>
                <c:pt idx="67313" formatCode="0.00E+00">
                  <c:v>5.8481399999999999E-3</c:v>
                </c:pt>
                <c:pt idx="67314" formatCode="0.00E+00">
                  <c:v>5.8594099999999998E-3</c:v>
                </c:pt>
                <c:pt idx="67315" formatCode="0.00E+00">
                  <c:v>5.9160799999999998E-3</c:v>
                </c:pt>
                <c:pt idx="67316" formatCode="0.00E+00">
                  <c:v>6.0156799999999998E-3</c:v>
                </c:pt>
                <c:pt idx="67317" formatCode="0.00E+00">
                  <c:v>6.1561000000000003E-3</c:v>
                </c:pt>
                <c:pt idx="67318" formatCode="0.00E+00">
                  <c:v>6.3354300000000004E-3</c:v>
                </c:pt>
                <c:pt idx="67319" formatCode="0.00E+00">
                  <c:v>6.5515800000000004E-3</c:v>
                </c:pt>
                <c:pt idx="67320" formatCode="0.00E+00">
                  <c:v>6.8022899999999999E-3</c:v>
                </c:pt>
                <c:pt idx="67321" formatCode="0.00E+00">
                  <c:v>7.08531E-3</c:v>
                </c:pt>
                <c:pt idx="67322" formatCode="0.00E+00">
                  <c:v>7.3983499999999997E-3</c:v>
                </c:pt>
                <c:pt idx="67323" formatCode="0.00E+00">
                  <c:v>7.7390599999999999E-3</c:v>
                </c:pt>
                <c:pt idx="67324" formatCode="0.00E+00">
                  <c:v>8.1050099999999993E-3</c:v>
                </c:pt>
                <c:pt idx="67325" formatCode="0.00E+00">
                  <c:v>8.4937299999999997E-3</c:v>
                </c:pt>
                <c:pt idx="67326" formatCode="0.00E+00">
                  <c:v>8.9027700000000008E-3</c:v>
                </c:pt>
                <c:pt idx="67327" formatCode="0.00E+00">
                  <c:v>9.32966E-3</c:v>
                </c:pt>
                <c:pt idx="67328" formatCode="0.00E+00">
                  <c:v>9.7717299999999993E-3</c:v>
                </c:pt>
                <c:pt idx="67329">
                  <c:v>1.0226300000000001E-2</c:v>
                </c:pt>
                <c:pt idx="67330">
                  <c:v>1.06912E-2</c:v>
                </c:pt>
                <c:pt idx="67331">
                  <c:v>1.1164200000000001E-2</c:v>
                </c:pt>
                <c:pt idx="67332">
                  <c:v>1.1643199999999999E-2</c:v>
                </c:pt>
                <c:pt idx="67333">
                  <c:v>1.21263E-2</c:v>
                </c:pt>
                <c:pt idx="67334">
                  <c:v>1.26111E-2</c:v>
                </c:pt>
                <c:pt idx="67335">
                  <c:v>1.30955E-2</c:v>
                </c:pt>
                <c:pt idx="67336">
                  <c:v>1.35773E-2</c:v>
                </c:pt>
                <c:pt idx="67337">
                  <c:v>1.4054000000000001E-2</c:v>
                </c:pt>
                <c:pt idx="67338">
                  <c:v>1.45238E-2</c:v>
                </c:pt>
                <c:pt idx="67339">
                  <c:v>1.4984900000000001E-2</c:v>
                </c:pt>
                <c:pt idx="67340">
                  <c:v>1.5435900000000001E-2</c:v>
                </c:pt>
                <c:pt idx="67341">
                  <c:v>1.5875400000000001E-2</c:v>
                </c:pt>
                <c:pt idx="67342">
                  <c:v>1.63021E-2</c:v>
                </c:pt>
                <c:pt idx="67343">
                  <c:v>1.6714099999999999E-2</c:v>
                </c:pt>
                <c:pt idx="67344">
                  <c:v>1.7109300000000001E-2</c:v>
                </c:pt>
                <c:pt idx="67345">
                  <c:v>1.7486399999999999E-2</c:v>
                </c:pt>
                <c:pt idx="67346">
                  <c:v>1.7844499999999999E-2</c:v>
                </c:pt>
                <c:pt idx="67347">
                  <c:v>1.8182899999999998E-2</c:v>
                </c:pt>
                <c:pt idx="67348">
                  <c:v>1.85004E-2</c:v>
                </c:pt>
                <c:pt idx="67349">
                  <c:v>1.87966E-2</c:v>
                </c:pt>
                <c:pt idx="67350">
                  <c:v>1.9070899999999998E-2</c:v>
                </c:pt>
                <c:pt idx="67351">
                  <c:v>1.9323E-2</c:v>
                </c:pt>
                <c:pt idx="67352">
                  <c:v>1.9552099999999999E-2</c:v>
                </c:pt>
                <c:pt idx="67353">
                  <c:v>1.9757500000000001E-2</c:v>
                </c:pt>
                <c:pt idx="67354">
                  <c:v>1.99388E-2</c:v>
                </c:pt>
                <c:pt idx="67355">
                  <c:v>2.00964E-2</c:v>
                </c:pt>
                <c:pt idx="67356">
                  <c:v>2.0231300000000001E-2</c:v>
                </c:pt>
                <c:pt idx="67357">
                  <c:v>2.03447E-2</c:v>
                </c:pt>
                <c:pt idx="67358">
                  <c:v>2.04376E-2</c:v>
                </c:pt>
                <c:pt idx="67359">
                  <c:v>2.0509300000000001E-2</c:v>
                </c:pt>
                <c:pt idx="67360">
                  <c:v>2.0559000000000001E-2</c:v>
                </c:pt>
                <c:pt idx="67361">
                  <c:v>2.0587399999999999E-2</c:v>
                </c:pt>
                <c:pt idx="67362">
                  <c:v>2.05954E-2</c:v>
                </c:pt>
                <c:pt idx="67363">
                  <c:v>2.0583500000000001E-2</c:v>
                </c:pt>
                <c:pt idx="67364">
                  <c:v>2.0552299999999999E-2</c:v>
                </c:pt>
                <c:pt idx="67365">
                  <c:v>2.0502699999999999E-2</c:v>
                </c:pt>
                <c:pt idx="67366">
                  <c:v>2.04359E-2</c:v>
                </c:pt>
                <c:pt idx="67367">
                  <c:v>2.0352800000000001E-2</c:v>
                </c:pt>
                <c:pt idx="67368">
                  <c:v>2.02542E-2</c:v>
                </c:pt>
                <c:pt idx="67369">
                  <c:v>2.0141200000000001E-2</c:v>
                </c:pt>
                <c:pt idx="67370">
                  <c:v>2.00146E-2</c:v>
                </c:pt>
                <c:pt idx="67371">
                  <c:v>1.98756E-2</c:v>
                </c:pt>
                <c:pt idx="67372">
                  <c:v>1.9725099999999999E-2</c:v>
                </c:pt>
                <c:pt idx="67373">
                  <c:v>1.95649E-2</c:v>
                </c:pt>
                <c:pt idx="67374">
                  <c:v>1.9396400000000001E-2</c:v>
                </c:pt>
                <c:pt idx="67375">
                  <c:v>1.92214E-2</c:v>
                </c:pt>
                <c:pt idx="67376">
                  <c:v>1.9041300000000001E-2</c:v>
                </c:pt>
                <c:pt idx="67377">
                  <c:v>1.8857700000000002E-2</c:v>
                </c:pt>
                <c:pt idx="67378">
                  <c:v>1.8672500000000002E-2</c:v>
                </c:pt>
                <c:pt idx="67379">
                  <c:v>1.8487900000000002E-2</c:v>
                </c:pt>
                <c:pt idx="67380">
                  <c:v>1.8306099999999999E-2</c:v>
                </c:pt>
                <c:pt idx="67381">
                  <c:v>1.81288E-2</c:v>
                </c:pt>
                <c:pt idx="67382">
                  <c:v>1.7957799999999999E-2</c:v>
                </c:pt>
                <c:pt idx="67383">
                  <c:v>1.7794899999999999E-2</c:v>
                </c:pt>
                <c:pt idx="67384">
                  <c:v>1.76422E-2</c:v>
                </c:pt>
                <c:pt idx="67385">
                  <c:v>1.7501599999999999E-2</c:v>
                </c:pt>
                <c:pt idx="67386">
                  <c:v>1.7375000000000002E-2</c:v>
                </c:pt>
                <c:pt idx="67387">
                  <c:v>1.72643E-2</c:v>
                </c:pt>
                <c:pt idx="67388">
                  <c:v>1.71713E-2</c:v>
                </c:pt>
                <c:pt idx="67389">
                  <c:v>1.70978E-2</c:v>
                </c:pt>
                <c:pt idx="67390">
                  <c:v>1.7045500000000002E-2</c:v>
                </c:pt>
                <c:pt idx="67391">
                  <c:v>1.7016199999999999E-2</c:v>
                </c:pt>
                <c:pt idx="67392">
                  <c:v>1.7011499999999999E-2</c:v>
                </c:pt>
                <c:pt idx="67393">
                  <c:v>1.7033199999999998E-2</c:v>
                </c:pt>
                <c:pt idx="67394">
                  <c:v>1.7083000000000001E-2</c:v>
                </c:pt>
                <c:pt idx="67395">
                  <c:v>1.7162500000000001E-2</c:v>
                </c:pt>
                <c:pt idx="67396">
                  <c:v>1.7273199999999999E-2</c:v>
                </c:pt>
                <c:pt idx="67397">
                  <c:v>1.7416399999999999E-2</c:v>
                </c:pt>
                <c:pt idx="67398">
                  <c:v>1.7593500000000001E-2</c:v>
                </c:pt>
                <c:pt idx="67399">
                  <c:v>1.7805700000000001E-2</c:v>
                </c:pt>
                <c:pt idx="67400">
                  <c:v>1.8054600000000001E-2</c:v>
                </c:pt>
                <c:pt idx="67401">
                  <c:v>1.8341400000000001E-2</c:v>
                </c:pt>
                <c:pt idx="67402">
                  <c:v>1.8667199999999998E-2</c:v>
                </c:pt>
                <c:pt idx="67403">
                  <c:v>1.9033000000000001E-2</c:v>
                </c:pt>
                <c:pt idx="67404">
                  <c:v>1.9439499999999998E-2</c:v>
                </c:pt>
                <c:pt idx="67405">
                  <c:v>1.9887599999999998E-2</c:v>
                </c:pt>
                <c:pt idx="67406">
                  <c:v>2.0378E-2</c:v>
                </c:pt>
                <c:pt idx="67407">
                  <c:v>2.09115E-2</c:v>
                </c:pt>
                <c:pt idx="67408">
                  <c:v>2.1489100000000001E-2</c:v>
                </c:pt>
                <c:pt idx="67409">
                  <c:v>2.2111100000000002E-2</c:v>
                </c:pt>
                <c:pt idx="67410">
                  <c:v>2.2778E-2</c:v>
                </c:pt>
                <c:pt idx="67411">
                  <c:v>2.349E-2</c:v>
                </c:pt>
                <c:pt idx="67412">
                  <c:v>2.4247399999999999E-2</c:v>
                </c:pt>
                <c:pt idx="67413">
                  <c:v>2.50504E-2</c:v>
                </c:pt>
                <c:pt idx="67414">
                  <c:v>2.58988E-2</c:v>
                </c:pt>
                <c:pt idx="67415">
                  <c:v>2.67926E-2</c:v>
                </c:pt>
                <c:pt idx="67416">
                  <c:v>2.77314E-2</c:v>
                </c:pt>
                <c:pt idx="67417">
                  <c:v>2.87151E-2</c:v>
                </c:pt>
                <c:pt idx="67418">
                  <c:v>2.97434E-2</c:v>
                </c:pt>
                <c:pt idx="67419">
                  <c:v>3.0815800000000001E-2</c:v>
                </c:pt>
                <c:pt idx="67420">
                  <c:v>3.19317E-2</c:v>
                </c:pt>
                <c:pt idx="67421">
                  <c:v>3.3090399999999999E-2</c:v>
                </c:pt>
                <c:pt idx="67422">
                  <c:v>3.4291099999999998E-2</c:v>
                </c:pt>
                <c:pt idx="67423">
                  <c:v>3.5533000000000002E-2</c:v>
                </c:pt>
                <c:pt idx="67424">
                  <c:v>3.6814800000000002E-2</c:v>
                </c:pt>
                <c:pt idx="67425">
                  <c:v>3.8135500000000003E-2</c:v>
                </c:pt>
                <c:pt idx="67426">
                  <c:v>3.9494000000000001E-2</c:v>
                </c:pt>
                <c:pt idx="67427">
                  <c:v>4.0889099999999998E-2</c:v>
                </c:pt>
                <c:pt idx="67428">
                  <c:v>4.2319700000000002E-2</c:v>
                </c:pt>
                <c:pt idx="67429">
                  <c:v>4.37846E-2</c:v>
                </c:pt>
                <c:pt idx="67430">
                  <c:v>4.52819E-2</c:v>
                </c:pt>
                <c:pt idx="67431">
                  <c:v>4.6809900000000002E-2</c:v>
                </c:pt>
                <c:pt idx="67432">
                  <c:v>4.8366399999999997E-2</c:v>
                </c:pt>
                <c:pt idx="67433">
                  <c:v>4.99497E-2</c:v>
                </c:pt>
                <c:pt idx="67434">
                  <c:v>5.1557899999999997E-2</c:v>
                </c:pt>
                <c:pt idx="67435">
                  <c:v>5.3188899999999997E-2</c:v>
                </c:pt>
                <c:pt idx="67436">
                  <c:v>5.48405E-2</c:v>
                </c:pt>
                <c:pt idx="67437">
                  <c:v>5.6510400000000002E-2</c:v>
                </c:pt>
                <c:pt idx="67438">
                  <c:v>5.8196499999999998E-2</c:v>
                </c:pt>
                <c:pt idx="67439">
                  <c:v>5.98963E-2</c:v>
                </c:pt>
                <c:pt idx="67440">
                  <c:v>6.1607099999999998E-2</c:v>
                </c:pt>
                <c:pt idx="67441">
                  <c:v>6.3326400000000005E-2</c:v>
                </c:pt>
                <c:pt idx="67442">
                  <c:v>6.5051499999999998E-2</c:v>
                </c:pt>
                <c:pt idx="67443">
                  <c:v>6.6780000000000006E-2</c:v>
                </c:pt>
                <c:pt idx="67444">
                  <c:v>6.8509100000000003E-2</c:v>
                </c:pt>
                <c:pt idx="67445">
                  <c:v>7.0236400000000004E-2</c:v>
                </c:pt>
                <c:pt idx="67446">
                  <c:v>7.1958800000000003E-2</c:v>
                </c:pt>
                <c:pt idx="67447">
                  <c:v>7.3673600000000006E-2</c:v>
                </c:pt>
                <c:pt idx="67448">
                  <c:v>7.5377799999999995E-2</c:v>
                </c:pt>
                <c:pt idx="67449">
                  <c:v>7.7068999999999999E-2</c:v>
                </c:pt>
                <c:pt idx="67450">
                  <c:v>7.8744099999999997E-2</c:v>
                </c:pt>
                <c:pt idx="67451">
                  <c:v>8.0400299999999994E-2</c:v>
                </c:pt>
                <c:pt idx="67452">
                  <c:v>8.2034599999999999E-2</c:v>
                </c:pt>
                <c:pt idx="67453">
                  <c:v>8.3644099999999999E-2</c:v>
                </c:pt>
                <c:pt idx="67454">
                  <c:v>8.5225899999999993E-2</c:v>
                </c:pt>
                <c:pt idx="67455">
                  <c:v>8.6777099999999996E-2</c:v>
                </c:pt>
                <c:pt idx="67456">
                  <c:v>8.8294600000000001E-2</c:v>
                </c:pt>
                <c:pt idx="67457">
                  <c:v>8.9775199999999999E-2</c:v>
                </c:pt>
                <c:pt idx="67458">
                  <c:v>9.1215900000000003E-2</c:v>
                </c:pt>
                <c:pt idx="67459">
                  <c:v>9.2613500000000001E-2</c:v>
                </c:pt>
                <c:pt idx="67460">
                  <c:v>9.3965199999999999E-2</c:v>
                </c:pt>
                <c:pt idx="67461">
                  <c:v>9.5268400000000003E-2</c:v>
                </c:pt>
                <c:pt idx="67462">
                  <c:v>9.65202E-2</c:v>
                </c:pt>
                <c:pt idx="67463">
                  <c:v>9.7717899999999996E-2</c:v>
                </c:pt>
                <c:pt idx="67464">
                  <c:v>9.88589E-2</c:v>
                </c:pt>
                <c:pt idx="67465">
                  <c:v>9.9940299999999996E-2</c:v>
                </c:pt>
                <c:pt idx="67466">
                  <c:v>0.10095999999999999</c:v>
                </c:pt>
                <c:pt idx="67467">
                  <c:v>0.10191500000000001</c:v>
                </c:pt>
                <c:pt idx="67468">
                  <c:v>0.10280300000000001</c:v>
                </c:pt>
                <c:pt idx="67469">
                  <c:v>0.10362200000000001</c:v>
                </c:pt>
                <c:pt idx="67470">
                  <c:v>0.104368</c:v>
                </c:pt>
                <c:pt idx="67471">
                  <c:v>0.105041</c:v>
                </c:pt>
                <c:pt idx="67472">
                  <c:v>0.105638</c:v>
                </c:pt>
                <c:pt idx="67473">
                  <c:v>0.106156</c:v>
                </c:pt>
                <c:pt idx="67474">
                  <c:v>0.10659399999999999</c:v>
                </c:pt>
                <c:pt idx="67475">
                  <c:v>0.106951</c:v>
                </c:pt>
                <c:pt idx="67476">
                  <c:v>0.107223</c:v>
                </c:pt>
                <c:pt idx="67477">
                  <c:v>0.10741000000000001</c:v>
                </c:pt>
                <c:pt idx="67478">
                  <c:v>0.107511</c:v>
                </c:pt>
                <c:pt idx="67479">
                  <c:v>0.10752299999999999</c:v>
                </c:pt>
                <c:pt idx="67480">
                  <c:v>0.107445</c:v>
                </c:pt>
                <c:pt idx="67481">
                  <c:v>0.107277</c:v>
                </c:pt>
                <c:pt idx="67482">
                  <c:v>0.107017</c:v>
                </c:pt>
                <c:pt idx="67483">
                  <c:v>0.10666399999999999</c:v>
                </c:pt>
                <c:pt idx="67484">
                  <c:v>0.10621800000000001</c:v>
                </c:pt>
                <c:pt idx="67485">
                  <c:v>0.10567699999999999</c:v>
                </c:pt>
                <c:pt idx="67486">
                  <c:v>0.105042</c:v>
                </c:pt>
                <c:pt idx="67487">
                  <c:v>0.104311</c:v>
                </c:pt>
                <c:pt idx="67488">
                  <c:v>0.10348400000000001</c:v>
                </c:pt>
                <c:pt idx="67489">
                  <c:v>0.102561</c:v>
                </c:pt>
                <c:pt idx="67490">
                  <c:v>0.10154299999999999</c:v>
                </c:pt>
                <c:pt idx="67491">
                  <c:v>0.100428</c:v>
                </c:pt>
                <c:pt idx="67492">
                  <c:v>9.9217100000000003E-2</c:v>
                </c:pt>
                <c:pt idx="67493">
                  <c:v>9.7910999999999998E-2</c:v>
                </c:pt>
                <c:pt idx="67494">
                  <c:v>9.6509899999999996E-2</c:v>
                </c:pt>
                <c:pt idx="67495">
                  <c:v>9.5014699999999994E-2</c:v>
                </c:pt>
                <c:pt idx="67496">
                  <c:v>9.3426300000000004E-2</c:v>
                </c:pt>
                <c:pt idx="67497">
                  <c:v>9.1745699999999999E-2</c:v>
                </c:pt>
                <c:pt idx="67498">
                  <c:v>8.9973899999999996E-2</c:v>
                </c:pt>
                <c:pt idx="67499">
                  <c:v>8.8112399999999994E-2</c:v>
                </c:pt>
                <c:pt idx="67500">
                  <c:v>8.6162299999999997E-2</c:v>
                </c:pt>
                <c:pt idx="67501">
                  <c:v>8.4125000000000005E-2</c:v>
                </c:pt>
                <c:pt idx="67502">
                  <c:v>8.2002099999999994E-2</c:v>
                </c:pt>
                <c:pt idx="67503">
                  <c:v>7.97953E-2</c:v>
                </c:pt>
                <c:pt idx="67504">
                  <c:v>7.7506400000000003E-2</c:v>
                </c:pt>
                <c:pt idx="67505">
                  <c:v>7.5137399999999993E-2</c:v>
                </c:pt>
                <c:pt idx="67506">
                  <c:v>7.2690599999999994E-2</c:v>
                </c:pt>
                <c:pt idx="67507">
                  <c:v>7.0168300000000003E-2</c:v>
                </c:pt>
                <c:pt idx="67508">
                  <c:v>6.7572800000000002E-2</c:v>
                </c:pt>
                <c:pt idx="67509">
                  <c:v>6.4906599999999995E-2</c:v>
                </c:pt>
                <c:pt idx="67510">
                  <c:v>6.2172199999999997E-2</c:v>
                </c:pt>
                <c:pt idx="67511">
                  <c:v>5.93722E-2</c:v>
                </c:pt>
                <c:pt idx="67512">
                  <c:v>5.6509499999999997E-2</c:v>
                </c:pt>
                <c:pt idx="67513">
                  <c:v>5.35869E-2</c:v>
                </c:pt>
                <c:pt idx="67514">
                  <c:v>5.0606999999999999E-2</c:v>
                </c:pt>
                <c:pt idx="67515">
                  <c:v>4.7572900000000001E-2</c:v>
                </c:pt>
                <c:pt idx="67516">
                  <c:v>4.4487499999999999E-2</c:v>
                </c:pt>
                <c:pt idx="67517">
                  <c:v>4.1354099999999998E-2</c:v>
                </c:pt>
                <c:pt idx="67518">
                  <c:v>3.8175899999999999E-2</c:v>
                </c:pt>
                <c:pt idx="67519">
                  <c:v>3.4956300000000003E-2</c:v>
                </c:pt>
                <c:pt idx="67520">
                  <c:v>3.1698499999999998E-2</c:v>
                </c:pt>
                <c:pt idx="67521">
                  <c:v>2.8406000000000001E-2</c:v>
                </c:pt>
                <c:pt idx="67522">
                  <c:v>2.50821E-2</c:v>
                </c:pt>
                <c:pt idx="67523">
                  <c:v>2.1730599999999999E-2</c:v>
                </c:pt>
                <c:pt idx="67524">
                  <c:v>1.8354800000000001E-2</c:v>
                </c:pt>
                <c:pt idx="67525">
                  <c:v>1.4958600000000001E-2</c:v>
                </c:pt>
                <c:pt idx="67526">
                  <c:v>1.15456E-2</c:v>
                </c:pt>
                <c:pt idx="67527" formatCode="0.00E+00">
                  <c:v>8.1192799999999996E-3</c:v>
                </c:pt>
                <c:pt idx="67528" formatCode="0.00E+00">
                  <c:v>4.6833500000000002E-3</c:v>
                </c:pt>
                <c:pt idx="67529" formatCode="0.00E+00">
                  <c:v>1.24154E-3</c:v>
                </c:pt>
                <c:pt idx="67530" formatCode="0.00E+00">
                  <c:v>-2.2023099999999999E-3</c:v>
                </c:pt>
                <c:pt idx="67531" formatCode="0.00E+00">
                  <c:v>-5.6444599999999996E-3</c:v>
                </c:pt>
                <c:pt idx="67532" formatCode="0.00E+00">
                  <c:v>-9.0811799999999995E-3</c:v>
                </c:pt>
                <c:pt idx="67533">
                  <c:v>-1.2508699999999999E-2</c:v>
                </c:pt>
                <c:pt idx="67534">
                  <c:v>-1.5923099999999999E-2</c:v>
                </c:pt>
                <c:pt idx="67535">
                  <c:v>-1.93207E-2</c:v>
                </c:pt>
                <c:pt idx="67536">
                  <c:v>-2.2697800000000001E-2</c:v>
                </c:pt>
                <c:pt idx="67537">
                  <c:v>-2.60506E-2</c:v>
                </c:pt>
                <c:pt idx="67538">
                  <c:v>-2.9375499999999999E-2</c:v>
                </c:pt>
                <c:pt idx="67539">
                  <c:v>-3.2668700000000002E-2</c:v>
                </c:pt>
                <c:pt idx="67540">
                  <c:v>-3.5926600000000003E-2</c:v>
                </c:pt>
                <c:pt idx="67541">
                  <c:v>-3.9145600000000003E-2</c:v>
                </c:pt>
                <c:pt idx="67542">
                  <c:v>-4.2321999999999999E-2</c:v>
                </c:pt>
                <c:pt idx="67543">
                  <c:v>-4.5452399999999997E-2</c:v>
                </c:pt>
                <c:pt idx="67544">
                  <c:v>-4.8533300000000001E-2</c:v>
                </c:pt>
                <c:pt idx="67545">
                  <c:v>-5.1561099999999999E-2</c:v>
                </c:pt>
                <c:pt idx="67546">
                  <c:v>-5.4532700000000003E-2</c:v>
                </c:pt>
                <c:pt idx="67547">
                  <c:v>-5.7444799999999997E-2</c:v>
                </c:pt>
                <c:pt idx="67548">
                  <c:v>-6.0294199999999999E-2</c:v>
                </c:pt>
                <c:pt idx="67549">
                  <c:v>-6.30777E-2</c:v>
                </c:pt>
                <c:pt idx="67550">
                  <c:v>-6.5792500000000004E-2</c:v>
                </c:pt>
                <c:pt idx="67551">
                  <c:v>-6.8435399999999993E-2</c:v>
                </c:pt>
                <c:pt idx="67552">
                  <c:v>-7.10036E-2</c:v>
                </c:pt>
                <c:pt idx="67553">
                  <c:v>-7.3494299999999999E-2</c:v>
                </c:pt>
                <c:pt idx="67554">
                  <c:v>-7.5905100000000003E-2</c:v>
                </c:pt>
                <c:pt idx="67555">
                  <c:v>-7.8233300000000006E-2</c:v>
                </c:pt>
                <c:pt idx="67556">
                  <c:v>-8.0476400000000003E-2</c:v>
                </c:pt>
                <c:pt idx="67557">
                  <c:v>-8.2631999999999997E-2</c:v>
                </c:pt>
                <c:pt idx="67558">
                  <c:v>-8.4697999999999996E-2</c:v>
                </c:pt>
                <c:pt idx="67559">
                  <c:v>-8.6672200000000005E-2</c:v>
                </c:pt>
                <c:pt idx="67560">
                  <c:v>-8.8552500000000006E-2</c:v>
                </c:pt>
                <c:pt idx="67561">
                  <c:v>-9.0337100000000004E-2</c:v>
                </c:pt>
                <c:pt idx="67562">
                  <c:v>-9.20242E-2</c:v>
                </c:pt>
                <c:pt idx="67563">
                  <c:v>-9.3612200000000007E-2</c:v>
                </c:pt>
                <c:pt idx="67564">
                  <c:v>-9.5099500000000003E-2</c:v>
                </c:pt>
                <c:pt idx="67565">
                  <c:v>-9.6484700000000007E-2</c:v>
                </c:pt>
                <c:pt idx="67566">
                  <c:v>-9.7766699999999998E-2</c:v>
                </c:pt>
                <c:pt idx="67567">
                  <c:v>-9.8944099999999993E-2</c:v>
                </c:pt>
                <c:pt idx="67568">
                  <c:v>-0.10001599999999999</c:v>
                </c:pt>
                <c:pt idx="67569">
                  <c:v>-0.100982</c:v>
                </c:pt>
                <c:pt idx="67570">
                  <c:v>-0.10184</c:v>
                </c:pt>
                <c:pt idx="67571">
                  <c:v>-0.102591</c:v>
                </c:pt>
                <c:pt idx="67572">
                  <c:v>-0.10323400000000001</c:v>
                </c:pt>
                <c:pt idx="67573">
                  <c:v>-0.103769</c:v>
                </c:pt>
                <c:pt idx="67574">
                  <c:v>-0.104195</c:v>
                </c:pt>
                <c:pt idx="67575">
                  <c:v>-0.10451199999999999</c:v>
                </c:pt>
                <c:pt idx="67576">
                  <c:v>-0.10471999999999999</c:v>
                </c:pt>
                <c:pt idx="67577">
                  <c:v>-0.10482</c:v>
                </c:pt>
                <c:pt idx="67578">
                  <c:v>-0.104812</c:v>
                </c:pt>
                <c:pt idx="67579">
                  <c:v>-0.104697</c:v>
                </c:pt>
                <c:pt idx="67580">
                  <c:v>-0.104474</c:v>
                </c:pt>
                <c:pt idx="67581">
                  <c:v>-0.104145</c:v>
                </c:pt>
                <c:pt idx="67582">
                  <c:v>-0.103711</c:v>
                </c:pt>
                <c:pt idx="67583">
                  <c:v>-0.103172</c:v>
                </c:pt>
                <c:pt idx="67584">
                  <c:v>-0.102529</c:v>
                </c:pt>
                <c:pt idx="67585">
                  <c:v>-0.101784</c:v>
                </c:pt>
                <c:pt idx="67586">
                  <c:v>-0.100939</c:v>
                </c:pt>
                <c:pt idx="67587">
                  <c:v>-9.9993799999999994E-2</c:v>
                </c:pt>
                <c:pt idx="67588">
                  <c:v>-9.8950800000000005E-2</c:v>
                </c:pt>
                <c:pt idx="67589">
                  <c:v>-9.7811599999999999E-2</c:v>
                </c:pt>
                <c:pt idx="67590">
                  <c:v>-9.6577999999999997E-2</c:v>
                </c:pt>
                <c:pt idx="67591">
                  <c:v>-9.52519E-2</c:v>
                </c:pt>
                <c:pt idx="67592">
                  <c:v>-9.3835199999999994E-2</c:v>
                </c:pt>
                <c:pt idx="67593">
                  <c:v>-9.2330200000000001E-2</c:v>
                </c:pt>
                <c:pt idx="67594">
                  <c:v>-9.0738799999999994E-2</c:v>
                </c:pt>
                <c:pt idx="67595">
                  <c:v>-8.9063600000000007E-2</c:v>
                </c:pt>
                <c:pt idx="67596">
                  <c:v>-8.7306700000000001E-2</c:v>
                </c:pt>
                <c:pt idx="67597">
                  <c:v>-8.54708E-2</c:v>
                </c:pt>
                <c:pt idx="67598">
                  <c:v>-8.3558400000000005E-2</c:v>
                </c:pt>
                <c:pt idx="67599">
                  <c:v>-8.1572099999999995E-2</c:v>
                </c:pt>
                <c:pt idx="67600">
                  <c:v>-7.9514500000000002E-2</c:v>
                </c:pt>
                <c:pt idx="67601">
                  <c:v>-7.7388700000000005E-2</c:v>
                </c:pt>
                <c:pt idx="67602">
                  <c:v>-7.51975E-2</c:v>
                </c:pt>
                <c:pt idx="67603">
                  <c:v>-7.2944099999999998E-2</c:v>
                </c:pt>
                <c:pt idx="67604">
                  <c:v>-7.0631299999999994E-2</c:v>
                </c:pt>
                <c:pt idx="67605">
                  <c:v>-6.8262400000000001E-2</c:v>
                </c:pt>
                <c:pt idx="67606">
                  <c:v>-6.5840300000000004E-2</c:v>
                </c:pt>
                <c:pt idx="67607">
                  <c:v>-6.3368300000000002E-2</c:v>
                </c:pt>
                <c:pt idx="67608">
                  <c:v>-6.0849599999999997E-2</c:v>
                </c:pt>
                <c:pt idx="67609">
                  <c:v>-5.82873E-2</c:v>
                </c:pt>
                <c:pt idx="67610">
                  <c:v>-5.56848E-2</c:v>
                </c:pt>
                <c:pt idx="67611">
                  <c:v>-5.3045299999999997E-2</c:v>
                </c:pt>
                <c:pt idx="67612">
                  <c:v>-5.0372199999999999E-2</c:v>
                </c:pt>
                <c:pt idx="67613">
                  <c:v>-4.7668700000000001E-2</c:v>
                </c:pt>
                <c:pt idx="67614">
                  <c:v>-4.4938199999999998E-2</c:v>
                </c:pt>
                <c:pt idx="67615">
                  <c:v>-4.2183999999999999E-2</c:v>
                </c:pt>
                <c:pt idx="67616">
                  <c:v>-3.94095E-2</c:v>
                </c:pt>
                <c:pt idx="67617">
                  <c:v>-3.6617999999999998E-2</c:v>
                </c:pt>
                <c:pt idx="67618">
                  <c:v>-3.38129E-2</c:v>
                </c:pt>
                <c:pt idx="67619">
                  <c:v>-3.0997299999999998E-2</c:v>
                </c:pt>
                <c:pt idx="67620">
                  <c:v>-2.81747E-2</c:v>
                </c:pt>
                <c:pt idx="67621">
                  <c:v>-2.5348300000000001E-2</c:v>
                </c:pt>
                <c:pt idx="67622">
                  <c:v>-2.2521300000000001E-2</c:v>
                </c:pt>
                <c:pt idx="67623">
                  <c:v>-1.9696999999999999E-2</c:v>
                </c:pt>
                <c:pt idx="67624">
                  <c:v>-1.6878500000000001E-2</c:v>
                </c:pt>
                <c:pt idx="67625">
                  <c:v>-1.4069E-2</c:v>
                </c:pt>
                <c:pt idx="67626">
                  <c:v>-1.12716E-2</c:v>
                </c:pt>
                <c:pt idx="67627" formatCode="0.00E+00">
                  <c:v>-8.48929E-3</c:v>
                </c:pt>
                <c:pt idx="67628" formatCode="0.00E+00">
                  <c:v>-5.7250699999999996E-3</c:v>
                </c:pt>
                <c:pt idx="67629" formatCode="0.00E+00">
                  <c:v>-2.9819E-3</c:v>
                </c:pt>
                <c:pt idx="67630" formatCode="0.00E+00">
                  <c:v>-2.6265400000000002E-4</c:v>
                </c:pt>
                <c:pt idx="67631" formatCode="0.00E+00">
                  <c:v>2.4298499999999999E-3</c:v>
                </c:pt>
                <c:pt idx="67632" formatCode="0.00E+00">
                  <c:v>5.0928700000000002E-3</c:v>
                </c:pt>
                <c:pt idx="67633" formatCode="0.00E+00">
                  <c:v>7.72371E-3</c:v>
                </c:pt>
                <c:pt idx="67634">
                  <c:v>1.0319800000000001E-2</c:v>
                </c:pt>
                <c:pt idx="67635">
                  <c:v>1.2878499999999999E-2</c:v>
                </c:pt>
                <c:pt idx="67636">
                  <c:v>1.53975E-2</c:v>
                </c:pt>
                <c:pt idx="67637">
                  <c:v>1.7874399999999999E-2</c:v>
                </c:pt>
                <c:pt idx="67638">
                  <c:v>2.0306899999999999E-2</c:v>
                </c:pt>
                <c:pt idx="67639">
                  <c:v>2.26927E-2</c:v>
                </c:pt>
                <c:pt idx="67640">
                  <c:v>2.5029800000000001E-2</c:v>
                </c:pt>
                <c:pt idx="67641">
                  <c:v>2.7316099999999999E-2</c:v>
                </c:pt>
                <c:pt idx="67642">
                  <c:v>2.9549800000000001E-2</c:v>
                </c:pt>
                <c:pt idx="67643">
                  <c:v>3.1729E-2</c:v>
                </c:pt>
                <c:pt idx="67644">
                  <c:v>3.3851899999999997E-2</c:v>
                </c:pt>
                <c:pt idx="67645">
                  <c:v>3.5916900000000002E-2</c:v>
                </c:pt>
                <c:pt idx="67646">
                  <c:v>3.7922400000000002E-2</c:v>
                </c:pt>
                <c:pt idx="67647">
                  <c:v>3.9867199999999998E-2</c:v>
                </c:pt>
                <c:pt idx="67648">
                  <c:v>4.1749599999999998E-2</c:v>
                </c:pt>
                <c:pt idx="67649">
                  <c:v>4.3568700000000002E-2</c:v>
                </c:pt>
                <c:pt idx="67650">
                  <c:v>4.5323099999999998E-2</c:v>
                </c:pt>
                <c:pt idx="67651">
                  <c:v>4.7011999999999998E-2</c:v>
                </c:pt>
                <c:pt idx="67652">
                  <c:v>4.8634200000000002E-2</c:v>
                </c:pt>
                <c:pt idx="67653">
                  <c:v>5.01891E-2</c:v>
                </c:pt>
                <c:pt idx="67654">
                  <c:v>5.1675899999999997E-2</c:v>
                </c:pt>
                <c:pt idx="67655">
                  <c:v>5.3094000000000002E-2</c:v>
                </c:pt>
                <c:pt idx="67656">
                  <c:v>5.44428E-2</c:v>
                </c:pt>
                <c:pt idx="67657">
                  <c:v>5.5721899999999998E-2</c:v>
                </c:pt>
                <c:pt idx="67658">
                  <c:v>5.6931099999999998E-2</c:v>
                </c:pt>
                <c:pt idx="67659">
                  <c:v>5.8069999999999997E-2</c:v>
                </c:pt>
                <c:pt idx="67660">
                  <c:v>5.9138700000000002E-2</c:v>
                </c:pt>
                <c:pt idx="67661">
                  <c:v>6.01369E-2</c:v>
                </c:pt>
                <c:pt idx="67662">
                  <c:v>6.1064899999999998E-2</c:v>
                </c:pt>
                <c:pt idx="67663">
                  <c:v>6.1922900000000003E-2</c:v>
                </c:pt>
                <c:pt idx="67664">
                  <c:v>6.27109E-2</c:v>
                </c:pt>
                <c:pt idx="67665">
                  <c:v>6.34295E-2</c:v>
                </c:pt>
                <c:pt idx="67666">
                  <c:v>6.4078999999999997E-2</c:v>
                </c:pt>
                <c:pt idx="67667">
                  <c:v>6.4659999999999995E-2</c:v>
                </c:pt>
                <c:pt idx="67668">
                  <c:v>6.5173099999999998E-2</c:v>
                </c:pt>
                <c:pt idx="67669">
                  <c:v>6.5618999999999997E-2</c:v>
                </c:pt>
                <c:pt idx="67670">
                  <c:v>6.5998500000000002E-2</c:v>
                </c:pt>
                <c:pt idx="67671">
                  <c:v>6.6312399999999994E-2</c:v>
                </c:pt>
                <c:pt idx="67672">
                  <c:v>6.6561599999999999E-2</c:v>
                </c:pt>
                <c:pt idx="67673">
                  <c:v>6.6747200000000007E-2</c:v>
                </c:pt>
                <c:pt idx="67674">
                  <c:v>6.6870299999999994E-2</c:v>
                </c:pt>
                <c:pt idx="67675">
                  <c:v>6.6931900000000003E-2</c:v>
                </c:pt>
                <c:pt idx="67676">
                  <c:v>6.6933199999999998E-2</c:v>
                </c:pt>
                <c:pt idx="67677">
                  <c:v>6.6875599999999993E-2</c:v>
                </c:pt>
                <c:pt idx="67678">
                  <c:v>6.6760399999999998E-2</c:v>
                </c:pt>
                <c:pt idx="67679">
                  <c:v>6.6588900000000006E-2</c:v>
                </c:pt>
                <c:pt idx="67680">
                  <c:v>6.6362500000000005E-2</c:v>
                </c:pt>
                <c:pt idx="67681">
                  <c:v>6.6082799999999997E-2</c:v>
                </c:pt>
                <c:pt idx="67682">
                  <c:v>6.5751199999999996E-2</c:v>
                </c:pt>
                <c:pt idx="67683">
                  <c:v>6.5369300000000005E-2</c:v>
                </c:pt>
                <c:pt idx="67684">
                  <c:v>6.4938700000000002E-2</c:v>
                </c:pt>
                <c:pt idx="67685">
                  <c:v>6.4461000000000004E-2</c:v>
                </c:pt>
                <c:pt idx="67686">
                  <c:v>6.3937900000000006E-2</c:v>
                </c:pt>
                <c:pt idx="67687">
                  <c:v>6.3370999999999997E-2</c:v>
                </c:pt>
                <c:pt idx="67688">
                  <c:v>6.2762200000000004E-2</c:v>
                </c:pt>
                <c:pt idx="67689">
                  <c:v>6.2113000000000002E-2</c:v>
                </c:pt>
                <c:pt idx="67690">
                  <c:v>6.1425300000000002E-2</c:v>
                </c:pt>
                <c:pt idx="67691">
                  <c:v>6.0700900000000002E-2</c:v>
                </c:pt>
                <c:pt idx="67692">
                  <c:v>5.9941399999999999E-2</c:v>
                </c:pt>
                <c:pt idx="67693">
                  <c:v>5.9148600000000003E-2</c:v>
                </c:pt>
                <c:pt idx="67694">
                  <c:v>5.8324399999999998E-2</c:v>
                </c:pt>
                <c:pt idx="67695">
                  <c:v>5.7470500000000001E-2</c:v>
                </c:pt>
                <c:pt idx="67696">
                  <c:v>5.6588699999999999E-2</c:v>
                </c:pt>
                <c:pt idx="67697">
                  <c:v>5.5680800000000003E-2</c:v>
                </c:pt>
                <c:pt idx="67698">
                  <c:v>5.4748400000000003E-2</c:v>
                </c:pt>
                <c:pt idx="67699">
                  <c:v>5.3793399999999998E-2</c:v>
                </c:pt>
                <c:pt idx="67700">
                  <c:v>5.2817500000000003E-2</c:v>
                </c:pt>
                <c:pt idx="67701">
                  <c:v>5.1822399999999998E-2</c:v>
                </c:pt>
                <c:pt idx="67702">
                  <c:v>5.0809699999999999E-2</c:v>
                </c:pt>
                <c:pt idx="67703">
                  <c:v>4.9781199999999998E-2</c:v>
                </c:pt>
                <c:pt idx="67704">
                  <c:v>4.8738400000000001E-2</c:v>
                </c:pt>
                <c:pt idx="67705">
                  <c:v>4.7683000000000003E-2</c:v>
                </c:pt>
                <c:pt idx="67706">
                  <c:v>4.6616499999999998E-2</c:v>
                </c:pt>
                <c:pt idx="67707">
                  <c:v>4.5540499999999998E-2</c:v>
                </c:pt>
                <c:pt idx="67708">
                  <c:v>4.4456500000000003E-2</c:v>
                </c:pt>
                <c:pt idx="67709">
                  <c:v>4.3365800000000003E-2</c:v>
                </c:pt>
                <c:pt idx="67710">
                  <c:v>4.2269899999999999E-2</c:v>
                </c:pt>
                <c:pt idx="67711">
                  <c:v>4.11703E-2</c:v>
                </c:pt>
                <c:pt idx="67712">
                  <c:v>4.0068100000000002E-2</c:v>
                </c:pt>
                <c:pt idx="67713">
                  <c:v>3.8964699999999998E-2</c:v>
                </c:pt>
                <c:pt idx="67714">
                  <c:v>3.7861300000000001E-2</c:v>
                </c:pt>
                <c:pt idx="67715">
                  <c:v>3.6759100000000003E-2</c:v>
                </c:pt>
                <c:pt idx="67716">
                  <c:v>3.5659200000000002E-2</c:v>
                </c:pt>
                <c:pt idx="67717">
                  <c:v>3.4562599999999999E-2</c:v>
                </c:pt>
                <c:pt idx="67718">
                  <c:v>3.3470300000000001E-2</c:v>
                </c:pt>
                <c:pt idx="67719">
                  <c:v>3.23834E-2</c:v>
                </c:pt>
                <c:pt idx="67720">
                  <c:v>3.1302700000000003E-2</c:v>
                </c:pt>
                <c:pt idx="67721">
                  <c:v>3.0229099999999998E-2</c:v>
                </c:pt>
                <c:pt idx="67722">
                  <c:v>2.91633E-2</c:v>
                </c:pt>
                <c:pt idx="67723">
                  <c:v>2.8105999999999999E-2</c:v>
                </c:pt>
                <c:pt idx="67724">
                  <c:v>2.7057999999999999E-2</c:v>
                </c:pt>
                <c:pt idx="67725">
                  <c:v>2.6019799999999999E-2</c:v>
                </c:pt>
                <c:pt idx="67726">
                  <c:v>2.4992E-2</c:v>
                </c:pt>
                <c:pt idx="67727">
                  <c:v>2.3975E-2</c:v>
                </c:pt>
                <c:pt idx="67728">
                  <c:v>2.2969400000000001E-2</c:v>
                </c:pt>
                <c:pt idx="67729">
                  <c:v>2.1975399999999999E-2</c:v>
                </c:pt>
                <c:pt idx="67730">
                  <c:v>2.0993399999999999E-2</c:v>
                </c:pt>
                <c:pt idx="67731">
                  <c:v>2.0023599999999999E-2</c:v>
                </c:pt>
                <c:pt idx="67732">
                  <c:v>1.9066199999999998E-2</c:v>
                </c:pt>
                <c:pt idx="67733">
                  <c:v>1.8121399999999999E-2</c:v>
                </c:pt>
                <c:pt idx="67734">
                  <c:v>1.7189300000000001E-2</c:v>
                </c:pt>
                <c:pt idx="67735">
                  <c:v>1.62699E-2</c:v>
                </c:pt>
                <c:pt idx="67736">
                  <c:v>1.53632E-2</c:v>
                </c:pt>
                <c:pt idx="67737">
                  <c:v>1.44691E-2</c:v>
                </c:pt>
                <c:pt idx="67738">
                  <c:v>1.3587500000000001E-2</c:v>
                </c:pt>
                <c:pt idx="67739">
                  <c:v>1.2718200000000001E-2</c:v>
                </c:pt>
                <c:pt idx="67740">
                  <c:v>1.1861099999999999E-2</c:v>
                </c:pt>
                <c:pt idx="67741">
                  <c:v>1.1015799999999999E-2</c:v>
                </c:pt>
                <c:pt idx="67742">
                  <c:v>1.0182200000000001E-2</c:v>
                </c:pt>
                <c:pt idx="67743" formatCode="0.00E+00">
                  <c:v>9.3597799999999998E-3</c:v>
                </c:pt>
                <c:pt idx="67744" formatCode="0.00E+00">
                  <c:v>8.5482600000000002E-3</c:v>
                </c:pt>
                <c:pt idx="67745" formatCode="0.00E+00">
                  <c:v>7.7472000000000001E-3</c:v>
                </c:pt>
                <c:pt idx="67746" formatCode="0.00E+00">
                  <c:v>6.9561600000000003E-3</c:v>
                </c:pt>
                <c:pt idx="67747" formatCode="0.00E+00">
                  <c:v>6.1746800000000001E-3</c:v>
                </c:pt>
                <c:pt idx="67748" formatCode="0.00E+00">
                  <c:v>5.4022300000000001E-3</c:v>
                </c:pt>
                <c:pt idx="67749" formatCode="0.00E+00">
                  <c:v>4.6382899999999998E-3</c:v>
                </c:pt>
                <c:pt idx="67750" formatCode="0.00E+00">
                  <c:v>3.8823099999999999E-3</c:v>
                </c:pt>
                <c:pt idx="67751" formatCode="0.00E+00">
                  <c:v>3.1337000000000001E-3</c:v>
                </c:pt>
                <c:pt idx="67752" formatCode="0.00E+00">
                  <c:v>2.3918699999999999E-3</c:v>
                </c:pt>
                <c:pt idx="67753" formatCode="0.00E+00">
                  <c:v>1.6562E-3</c:v>
                </c:pt>
                <c:pt idx="67754" formatCode="0.00E+00">
                  <c:v>9.2606399999999999E-4</c:v>
                </c:pt>
                <c:pt idx="67755" formatCode="0.00E+00">
                  <c:v>2.00817E-4</c:v>
                </c:pt>
                <c:pt idx="67756" formatCode="0.00E+00">
                  <c:v>-5.2019000000000002E-4</c:v>
                </c:pt>
                <c:pt idx="67757" formatCode="0.00E+00">
                  <c:v>-1.2376100000000001E-3</c:v>
                </c:pt>
                <c:pt idx="67758" formatCode="0.00E+00">
                  <c:v>-1.95211E-3</c:v>
                </c:pt>
                <c:pt idx="67759" formatCode="0.00E+00">
                  <c:v>-2.6643499999999998E-3</c:v>
                </c:pt>
                <c:pt idx="67760" formatCode="0.00E+00">
                  <c:v>-3.37499E-3</c:v>
                </c:pt>
                <c:pt idx="67761" formatCode="0.00E+00">
                  <c:v>-4.0846900000000002E-3</c:v>
                </c:pt>
                <c:pt idx="67762" formatCode="0.00E+00">
                  <c:v>-4.79409E-3</c:v>
                </c:pt>
                <c:pt idx="67763" formatCode="0.00E+00">
                  <c:v>-5.5038300000000004E-3</c:v>
                </c:pt>
                <c:pt idx="67764" formatCode="0.00E+00">
                  <c:v>-6.2145500000000001E-3</c:v>
                </c:pt>
                <c:pt idx="67765" formatCode="0.00E+00">
                  <c:v>-6.92685E-3</c:v>
                </c:pt>
                <c:pt idx="67766" formatCode="0.00E+00">
                  <c:v>-7.6413399999999999E-3</c:v>
                </c:pt>
                <c:pt idx="67767" formatCode="0.00E+00">
                  <c:v>-8.3585900000000008E-3</c:v>
                </c:pt>
                <c:pt idx="67768" formatCode="0.00E+00">
                  <c:v>-9.0791599999999993E-3</c:v>
                </c:pt>
                <c:pt idx="67769" formatCode="0.00E+00">
                  <c:v>-9.8035799999999992E-3</c:v>
                </c:pt>
                <c:pt idx="67770">
                  <c:v>-1.05323E-2</c:v>
                </c:pt>
                <c:pt idx="67771">
                  <c:v>-1.1266E-2</c:v>
                </c:pt>
                <c:pt idx="67772">
                  <c:v>-1.2004799999999999E-2</c:v>
                </c:pt>
                <c:pt idx="67773">
                  <c:v>-1.2749399999999999E-2</c:v>
                </c:pt>
                <c:pt idx="67774">
                  <c:v>-1.35E-2</c:v>
                </c:pt>
                <c:pt idx="67775">
                  <c:v>-1.42571E-2</c:v>
                </c:pt>
                <c:pt idx="67776">
                  <c:v>-1.50209E-2</c:v>
                </c:pt>
                <c:pt idx="67777">
                  <c:v>-1.5791599999999999E-2</c:v>
                </c:pt>
                <c:pt idx="67778">
                  <c:v>-1.6569500000000001E-2</c:v>
                </c:pt>
                <c:pt idx="67779">
                  <c:v>-1.7354899999999999E-2</c:v>
                </c:pt>
                <c:pt idx="67780">
                  <c:v>-1.8147699999999999E-2</c:v>
                </c:pt>
                <c:pt idx="67781">
                  <c:v>-1.8948099999999999E-2</c:v>
                </c:pt>
                <c:pt idx="67782">
                  <c:v>-1.9756200000000002E-2</c:v>
                </c:pt>
                <c:pt idx="67783">
                  <c:v>-2.0571900000000001E-2</c:v>
                </c:pt>
                <c:pt idx="67784">
                  <c:v>-2.13952E-2</c:v>
                </c:pt>
                <c:pt idx="67785">
                  <c:v>-2.2225999999999999E-2</c:v>
                </c:pt>
                <c:pt idx="67786">
                  <c:v>-2.3064000000000001E-2</c:v>
                </c:pt>
                <c:pt idx="67787">
                  <c:v>-2.3909199999999999E-2</c:v>
                </c:pt>
                <c:pt idx="67788">
                  <c:v>-2.4761200000000001E-2</c:v>
                </c:pt>
                <c:pt idx="67789">
                  <c:v>-2.5619800000000002E-2</c:v>
                </c:pt>
                <c:pt idx="67790">
                  <c:v>-2.6484500000000001E-2</c:v>
                </c:pt>
                <c:pt idx="67791">
                  <c:v>-2.7355000000000001E-2</c:v>
                </c:pt>
                <c:pt idx="67792">
                  <c:v>-2.82308E-2</c:v>
                </c:pt>
                <c:pt idx="67793">
                  <c:v>-2.91113E-2</c:v>
                </c:pt>
                <c:pt idx="67794">
                  <c:v>-2.9995999999999998E-2</c:v>
                </c:pt>
                <c:pt idx="67795">
                  <c:v>-3.08843E-2</c:v>
                </c:pt>
                <c:pt idx="67796">
                  <c:v>-3.1775400000000002E-2</c:v>
                </c:pt>
                <c:pt idx="67797">
                  <c:v>-3.2668799999999998E-2</c:v>
                </c:pt>
                <c:pt idx="67798">
                  <c:v>-3.3563500000000003E-2</c:v>
                </c:pt>
                <c:pt idx="67799">
                  <c:v>-3.4458799999999998E-2</c:v>
                </c:pt>
                <c:pt idx="67800">
                  <c:v>-3.5353700000000002E-2</c:v>
                </c:pt>
                <c:pt idx="67801">
                  <c:v>-3.6247500000000002E-2</c:v>
                </c:pt>
                <c:pt idx="67802">
                  <c:v>-3.7139100000000001E-2</c:v>
                </c:pt>
                <c:pt idx="67803">
                  <c:v>-3.8027400000000003E-2</c:v>
                </c:pt>
                <c:pt idx="67804">
                  <c:v>-3.8911599999999998E-2</c:v>
                </c:pt>
                <c:pt idx="67805">
                  <c:v>-3.9790399999999997E-2</c:v>
                </c:pt>
                <c:pt idx="67806">
                  <c:v>-4.0662700000000003E-2</c:v>
                </c:pt>
                <c:pt idx="67807">
                  <c:v>-4.1527399999999999E-2</c:v>
                </c:pt>
                <c:pt idx="67808">
                  <c:v>-4.2383400000000002E-2</c:v>
                </c:pt>
                <c:pt idx="67809">
                  <c:v>-4.3229200000000002E-2</c:v>
                </c:pt>
                <c:pt idx="67810">
                  <c:v>-4.40638E-2</c:v>
                </c:pt>
                <c:pt idx="67811">
                  <c:v>-4.4885700000000001E-2</c:v>
                </c:pt>
                <c:pt idx="67812">
                  <c:v>-4.5693699999999997E-2</c:v>
                </c:pt>
                <c:pt idx="67813">
                  <c:v>-4.64865E-2</c:v>
                </c:pt>
                <c:pt idx="67814">
                  <c:v>-4.7262600000000002E-2</c:v>
                </c:pt>
                <c:pt idx="67815">
                  <c:v>-4.8020699999999999E-2</c:v>
                </c:pt>
                <c:pt idx="67816">
                  <c:v>-4.8759400000000001E-2</c:v>
                </c:pt>
                <c:pt idx="67817">
                  <c:v>-4.9477300000000002E-2</c:v>
                </c:pt>
                <c:pt idx="67818">
                  <c:v>-5.0172899999999999E-2</c:v>
                </c:pt>
                <c:pt idx="67819">
                  <c:v>-5.0844899999999998E-2</c:v>
                </c:pt>
                <c:pt idx="67820">
                  <c:v>-5.1491799999999997E-2</c:v>
                </c:pt>
                <c:pt idx="67821">
                  <c:v>-5.2112100000000001E-2</c:v>
                </c:pt>
                <c:pt idx="67822">
                  <c:v>-5.2704399999999998E-2</c:v>
                </c:pt>
                <c:pt idx="67823">
                  <c:v>-5.3267299999999997E-2</c:v>
                </c:pt>
                <c:pt idx="67824">
                  <c:v>-5.3799300000000001E-2</c:v>
                </c:pt>
                <c:pt idx="67825">
                  <c:v>-5.4299100000000003E-2</c:v>
                </c:pt>
                <c:pt idx="67826">
                  <c:v>-5.47652E-2</c:v>
                </c:pt>
                <c:pt idx="67827">
                  <c:v>-5.5196200000000001E-2</c:v>
                </c:pt>
                <c:pt idx="67828">
                  <c:v>-5.5590800000000003E-2</c:v>
                </c:pt>
                <c:pt idx="67829">
                  <c:v>-5.59476E-2</c:v>
                </c:pt>
                <c:pt idx="67830">
                  <c:v>-5.6265299999999997E-2</c:v>
                </c:pt>
                <c:pt idx="67831">
                  <c:v>-5.6542599999999998E-2</c:v>
                </c:pt>
                <c:pt idx="67832">
                  <c:v>-5.6778200000000001E-2</c:v>
                </c:pt>
                <c:pt idx="67833">
                  <c:v>-5.6970800000000002E-2</c:v>
                </c:pt>
                <c:pt idx="67834">
                  <c:v>-5.7119299999999998E-2</c:v>
                </c:pt>
                <c:pt idx="67835">
                  <c:v>-5.7222599999999998E-2</c:v>
                </c:pt>
                <c:pt idx="67836">
                  <c:v>-5.7279400000000001E-2</c:v>
                </c:pt>
                <c:pt idx="67837">
                  <c:v>-5.7288800000000001E-2</c:v>
                </c:pt>
                <c:pt idx="67838">
                  <c:v>-5.7249599999999998E-2</c:v>
                </c:pt>
                <c:pt idx="67839">
                  <c:v>-5.7160999999999997E-2</c:v>
                </c:pt>
                <c:pt idx="67840">
                  <c:v>-5.70219E-2</c:v>
                </c:pt>
                <c:pt idx="67841">
                  <c:v>-5.6831600000000003E-2</c:v>
                </c:pt>
                <c:pt idx="67842">
                  <c:v>-5.6589199999999999E-2</c:v>
                </c:pt>
                <c:pt idx="67843">
                  <c:v>-5.6293900000000001E-2</c:v>
                </c:pt>
                <c:pt idx="67844">
                  <c:v>-5.5945099999999998E-2</c:v>
                </c:pt>
                <c:pt idx="67845">
                  <c:v>-5.5542099999999997E-2</c:v>
                </c:pt>
                <c:pt idx="67846">
                  <c:v>-5.5084399999999999E-2</c:v>
                </c:pt>
                <c:pt idx="67847">
                  <c:v>-5.4571500000000002E-2</c:v>
                </c:pt>
                <c:pt idx="67848">
                  <c:v>-5.40029E-2</c:v>
                </c:pt>
                <c:pt idx="67849">
                  <c:v>-5.3378399999999999E-2</c:v>
                </c:pt>
                <c:pt idx="67850">
                  <c:v>-5.2697599999999997E-2</c:v>
                </c:pt>
                <c:pt idx="67851">
                  <c:v>-5.1960399999999997E-2</c:v>
                </c:pt>
                <c:pt idx="67852">
                  <c:v>-5.1166499999999997E-2</c:v>
                </c:pt>
                <c:pt idx="67853">
                  <c:v>-5.0316100000000002E-2</c:v>
                </c:pt>
                <c:pt idx="67854">
                  <c:v>-4.9409000000000002E-2</c:v>
                </c:pt>
                <c:pt idx="67855">
                  <c:v>-4.8445500000000002E-2</c:v>
                </c:pt>
                <c:pt idx="67856">
                  <c:v>-4.7425599999999998E-2</c:v>
                </c:pt>
                <c:pt idx="67857">
                  <c:v>-4.6349799999999997E-2</c:v>
                </c:pt>
                <c:pt idx="67858">
                  <c:v>-4.5218300000000003E-2</c:v>
                </c:pt>
                <c:pt idx="67859">
                  <c:v>-4.40317E-2</c:v>
                </c:pt>
                <c:pt idx="67860">
                  <c:v>-4.2790300000000003E-2</c:v>
                </c:pt>
                <c:pt idx="67861">
                  <c:v>-4.1494900000000001E-2</c:v>
                </c:pt>
                <c:pt idx="67862">
                  <c:v>-4.0146099999999997E-2</c:v>
                </c:pt>
                <c:pt idx="67863">
                  <c:v>-3.8744800000000003E-2</c:v>
                </c:pt>
                <c:pt idx="67864">
                  <c:v>-3.7291699999999997E-2</c:v>
                </c:pt>
                <c:pt idx="67865">
                  <c:v>-3.5787800000000002E-2</c:v>
                </c:pt>
                <c:pt idx="67866">
                  <c:v>-3.4234100000000003E-2</c:v>
                </c:pt>
                <c:pt idx="67867">
                  <c:v>-3.2631899999999998E-2</c:v>
                </c:pt>
                <c:pt idx="67868">
                  <c:v>-3.0982099999999999E-2</c:v>
                </c:pt>
                <c:pt idx="67869">
                  <c:v>-2.9286199999999998E-2</c:v>
                </c:pt>
                <c:pt idx="67870">
                  <c:v>-2.7545500000000001E-2</c:v>
                </c:pt>
                <c:pt idx="67871">
                  <c:v>-2.5761300000000001E-2</c:v>
                </c:pt>
                <c:pt idx="67872">
                  <c:v>-2.39353E-2</c:v>
                </c:pt>
                <c:pt idx="67873">
                  <c:v>-2.2068999999999998E-2</c:v>
                </c:pt>
                <c:pt idx="67874">
                  <c:v>-2.0164000000000001E-2</c:v>
                </c:pt>
                <c:pt idx="67875">
                  <c:v>-1.8222100000000001E-2</c:v>
                </c:pt>
                <c:pt idx="67876">
                  <c:v>-1.6245099999999998E-2</c:v>
                </c:pt>
                <c:pt idx="67877">
                  <c:v>-1.4234800000000001E-2</c:v>
                </c:pt>
                <c:pt idx="67878">
                  <c:v>-1.21932E-2</c:v>
                </c:pt>
                <c:pt idx="67879">
                  <c:v>-1.0122300000000001E-2</c:v>
                </c:pt>
                <c:pt idx="67880" formatCode="0.00E+00">
                  <c:v>-8.0241199999999992E-3</c:v>
                </c:pt>
                <c:pt idx="67881" formatCode="0.00E+00">
                  <c:v>-5.9007900000000004E-3</c:v>
                </c:pt>
                <c:pt idx="67882" formatCode="0.00E+00">
                  <c:v>-3.7544700000000002E-3</c:v>
                </c:pt>
                <c:pt idx="67883" formatCode="0.00E+00">
                  <c:v>-1.58741E-3</c:v>
                </c:pt>
                <c:pt idx="67884" formatCode="0.00E+00">
                  <c:v>5.9812299999999999E-4</c:v>
                </c:pt>
                <c:pt idx="67885" formatCode="0.00E+00">
                  <c:v>2.7998099999999998E-3</c:v>
                </c:pt>
                <c:pt idx="67886" formatCode="0.00E+00">
                  <c:v>5.0152699999999996E-3</c:v>
                </c:pt>
                <c:pt idx="67887" formatCode="0.00E+00">
                  <c:v>7.2420999999999996E-3</c:v>
                </c:pt>
                <c:pt idx="67888" formatCode="0.00E+00">
                  <c:v>9.4778599999999994E-3</c:v>
                </c:pt>
                <c:pt idx="67889">
                  <c:v>1.172E-2</c:v>
                </c:pt>
                <c:pt idx="67890">
                  <c:v>1.39662E-2</c:v>
                </c:pt>
                <c:pt idx="67891">
                  <c:v>1.6213700000000001E-2</c:v>
                </c:pt>
                <c:pt idx="67892">
                  <c:v>1.8460000000000001E-2</c:v>
                </c:pt>
                <c:pt idx="67893">
                  <c:v>2.0702499999999999E-2</c:v>
                </c:pt>
                <c:pt idx="67894">
                  <c:v>2.29386E-2</c:v>
                </c:pt>
                <c:pt idx="67895">
                  <c:v>2.5165799999999999E-2</c:v>
                </c:pt>
                <c:pt idx="67896">
                  <c:v>2.7381300000000001E-2</c:v>
                </c:pt>
                <c:pt idx="67897">
                  <c:v>2.9582500000000001E-2</c:v>
                </c:pt>
                <c:pt idx="67898">
                  <c:v>3.1766900000000001E-2</c:v>
                </c:pt>
                <c:pt idx="67899">
                  <c:v>3.3931700000000002E-2</c:v>
                </c:pt>
                <c:pt idx="67900">
                  <c:v>3.60744E-2</c:v>
                </c:pt>
                <c:pt idx="67901">
                  <c:v>3.8192200000000003E-2</c:v>
                </c:pt>
                <c:pt idx="67902">
                  <c:v>4.0282699999999998E-2</c:v>
                </c:pt>
                <c:pt idx="67903">
                  <c:v>4.2343199999999998E-2</c:v>
                </c:pt>
                <c:pt idx="67904">
                  <c:v>4.43712E-2</c:v>
                </c:pt>
                <c:pt idx="67905">
                  <c:v>4.6364000000000002E-2</c:v>
                </c:pt>
                <c:pt idx="67906">
                  <c:v>4.8319300000000003E-2</c:v>
                </c:pt>
                <c:pt idx="67907">
                  <c:v>5.0234500000000001E-2</c:v>
                </c:pt>
                <c:pt idx="67908">
                  <c:v>5.2107100000000003E-2</c:v>
                </c:pt>
                <c:pt idx="67909">
                  <c:v>5.3934799999999998E-2</c:v>
                </c:pt>
                <c:pt idx="67910">
                  <c:v>5.5715199999999999E-2</c:v>
                </c:pt>
                <c:pt idx="67911">
                  <c:v>5.7445999999999997E-2</c:v>
                </c:pt>
                <c:pt idx="67912">
                  <c:v>5.9124900000000001E-2</c:v>
                </c:pt>
                <c:pt idx="67913">
                  <c:v>6.07498E-2</c:v>
                </c:pt>
                <c:pt idx="67914">
                  <c:v>6.2318400000000003E-2</c:v>
                </c:pt>
                <c:pt idx="67915">
                  <c:v>6.3828700000000002E-2</c:v>
                </c:pt>
                <c:pt idx="67916">
                  <c:v>6.5278600000000006E-2</c:v>
                </c:pt>
                <c:pt idx="67917">
                  <c:v>6.6666299999999998E-2</c:v>
                </c:pt>
                <c:pt idx="67918">
                  <c:v>6.7989800000000003E-2</c:v>
                </c:pt>
                <c:pt idx="67919">
                  <c:v>6.9247199999999995E-2</c:v>
                </c:pt>
                <c:pt idx="67920">
                  <c:v>7.0437E-2</c:v>
                </c:pt>
                <c:pt idx="67921">
                  <c:v>7.1557399999999993E-2</c:v>
                </c:pt>
                <c:pt idx="67922">
                  <c:v>7.2606799999999999E-2</c:v>
                </c:pt>
                <c:pt idx="67923">
                  <c:v>7.3583800000000005E-2</c:v>
                </c:pt>
                <c:pt idx="67924">
                  <c:v>7.4486999999999998E-2</c:v>
                </c:pt>
                <c:pt idx="67925">
                  <c:v>7.5314999999999993E-2</c:v>
                </c:pt>
                <c:pt idx="67926">
                  <c:v>7.6066599999999998E-2</c:v>
                </c:pt>
                <c:pt idx="67927">
                  <c:v>7.6740799999999998E-2</c:v>
                </c:pt>
                <c:pt idx="67928">
                  <c:v>7.7336500000000002E-2</c:v>
                </c:pt>
                <c:pt idx="67929">
                  <c:v>7.7852699999999997E-2</c:v>
                </c:pt>
                <c:pt idx="67930">
                  <c:v>7.8288700000000003E-2</c:v>
                </c:pt>
                <c:pt idx="67931">
                  <c:v>7.8643699999999997E-2</c:v>
                </c:pt>
                <c:pt idx="67932">
                  <c:v>7.8917000000000001E-2</c:v>
                </c:pt>
                <c:pt idx="67933">
                  <c:v>7.9108200000000004E-2</c:v>
                </c:pt>
                <c:pt idx="67934">
                  <c:v>7.9216900000000007E-2</c:v>
                </c:pt>
                <c:pt idx="67935">
                  <c:v>7.9242699999999999E-2</c:v>
                </c:pt>
                <c:pt idx="67936">
                  <c:v>7.9185400000000003E-2</c:v>
                </c:pt>
                <c:pt idx="67937">
                  <c:v>7.9044900000000001E-2</c:v>
                </c:pt>
                <c:pt idx="67938">
                  <c:v>7.8821199999999994E-2</c:v>
                </c:pt>
                <c:pt idx="67939">
                  <c:v>7.8514500000000001E-2</c:v>
                </c:pt>
                <c:pt idx="67940">
                  <c:v>7.8124899999999997E-2</c:v>
                </c:pt>
                <c:pt idx="67941">
                  <c:v>7.7652799999999994E-2</c:v>
                </c:pt>
                <c:pt idx="67942">
                  <c:v>7.7098600000000003E-2</c:v>
                </c:pt>
                <c:pt idx="67943">
                  <c:v>7.64629E-2</c:v>
                </c:pt>
                <c:pt idx="67944">
                  <c:v>7.5746300000000003E-2</c:v>
                </c:pt>
                <c:pt idx="67945">
                  <c:v>7.4949500000000002E-2</c:v>
                </c:pt>
                <c:pt idx="67946">
                  <c:v>7.4073399999999998E-2</c:v>
                </c:pt>
                <c:pt idx="67947">
                  <c:v>7.3119000000000003E-2</c:v>
                </c:pt>
                <c:pt idx="67948">
                  <c:v>7.2087399999999996E-2</c:v>
                </c:pt>
                <c:pt idx="67949">
                  <c:v>7.0979600000000004E-2</c:v>
                </c:pt>
                <c:pt idx="67950">
                  <c:v>6.9796899999999995E-2</c:v>
                </c:pt>
                <c:pt idx="67951">
                  <c:v>6.8540799999999999E-2</c:v>
                </c:pt>
                <c:pt idx="67952">
                  <c:v>6.7212599999999997E-2</c:v>
                </c:pt>
                <c:pt idx="67953">
                  <c:v>6.5813800000000006E-2</c:v>
                </c:pt>
                <c:pt idx="67954">
                  <c:v>6.4346299999999995E-2</c:v>
                </c:pt>
                <c:pt idx="67955">
                  <c:v>6.2811500000000006E-2</c:v>
                </c:pt>
                <c:pt idx="67956">
                  <c:v>6.1211399999999999E-2</c:v>
                </c:pt>
                <c:pt idx="67957">
                  <c:v>5.9547900000000001E-2</c:v>
                </c:pt>
                <c:pt idx="67958">
                  <c:v>5.7822900000000003E-2</c:v>
                </c:pt>
                <c:pt idx="67959">
                  <c:v>5.6038499999999998E-2</c:v>
                </c:pt>
                <c:pt idx="67960">
                  <c:v>5.4196800000000003E-2</c:v>
                </c:pt>
                <c:pt idx="67961">
                  <c:v>5.2299999999999999E-2</c:v>
                </c:pt>
                <c:pt idx="67962">
                  <c:v>5.0350399999999997E-2</c:v>
                </c:pt>
                <c:pt idx="67963">
                  <c:v>4.8350299999999999E-2</c:v>
                </c:pt>
                <c:pt idx="67964">
                  <c:v>4.6302099999999999E-2</c:v>
                </c:pt>
                <c:pt idx="67965">
                  <c:v>4.4208299999999999E-2</c:v>
                </c:pt>
                <c:pt idx="67966">
                  <c:v>4.2071400000000002E-2</c:v>
                </c:pt>
                <c:pt idx="67967">
                  <c:v>3.9893999999999999E-2</c:v>
                </c:pt>
                <c:pt idx="67968">
                  <c:v>3.7678700000000002E-2</c:v>
                </c:pt>
                <c:pt idx="67969">
                  <c:v>3.5428099999999997E-2</c:v>
                </c:pt>
                <c:pt idx="67970">
                  <c:v>3.3144899999999998E-2</c:v>
                </c:pt>
                <c:pt idx="67971">
                  <c:v>3.0831899999999999E-2</c:v>
                </c:pt>
                <c:pt idx="67972">
                  <c:v>2.8491900000000001E-2</c:v>
                </c:pt>
                <c:pt idx="67973">
                  <c:v>2.6127600000000001E-2</c:v>
                </c:pt>
                <c:pt idx="67974">
                  <c:v>2.3741999999999999E-2</c:v>
                </c:pt>
                <c:pt idx="67975">
                  <c:v>2.1337700000000001E-2</c:v>
                </c:pt>
                <c:pt idx="67976">
                  <c:v>1.8917799999999999E-2</c:v>
                </c:pt>
                <c:pt idx="67977">
                  <c:v>1.6485099999999999E-2</c:v>
                </c:pt>
                <c:pt idx="67978">
                  <c:v>1.40424E-2</c:v>
                </c:pt>
                <c:pt idx="67979">
                  <c:v>1.15928E-2</c:v>
                </c:pt>
                <c:pt idx="67980" formatCode="0.00E+00">
                  <c:v>9.1389599999999998E-3</c:v>
                </c:pt>
                <c:pt idx="67981" formatCode="0.00E+00">
                  <c:v>6.6839300000000003E-3</c:v>
                </c:pt>
                <c:pt idx="67982" formatCode="0.00E+00">
                  <c:v>4.2305600000000004E-3</c:v>
                </c:pt>
                <c:pt idx="67983" formatCode="0.00E+00">
                  <c:v>1.7817200000000001E-3</c:v>
                </c:pt>
                <c:pt idx="67984" formatCode="0.00E+00">
                  <c:v>-6.5973300000000002E-4</c:v>
                </c:pt>
                <c:pt idx="67985" formatCode="0.00E+00">
                  <c:v>-3.0909499999999999E-3</c:v>
                </c:pt>
                <c:pt idx="67986" formatCode="0.00E+00">
                  <c:v>-5.5091000000000003E-3</c:v>
                </c:pt>
                <c:pt idx="67987" formatCode="0.00E+00">
                  <c:v>-7.9114100000000007E-3</c:v>
                </c:pt>
                <c:pt idx="67988">
                  <c:v>-1.02951E-2</c:v>
                </c:pt>
                <c:pt idx="67989">
                  <c:v>-1.26575E-2</c:v>
                </c:pt>
                <c:pt idx="67990">
                  <c:v>-1.49958E-2</c:v>
                </c:pt>
                <c:pt idx="67991">
                  <c:v>-1.73075E-2</c:v>
                </c:pt>
                <c:pt idx="67992">
                  <c:v>-1.9589800000000001E-2</c:v>
                </c:pt>
                <c:pt idx="67993">
                  <c:v>-2.1840399999999999E-2</c:v>
                </c:pt>
                <c:pt idx="67994">
                  <c:v>-2.4056600000000001E-2</c:v>
                </c:pt>
                <c:pt idx="67995">
                  <c:v>-2.6235999999999999E-2</c:v>
                </c:pt>
                <c:pt idx="67996">
                  <c:v>-2.83763E-2</c:v>
                </c:pt>
                <c:pt idx="67997">
                  <c:v>-3.0474999999999999E-2</c:v>
                </c:pt>
                <c:pt idx="67998">
                  <c:v>-3.2530099999999999E-2</c:v>
                </c:pt>
                <c:pt idx="67999">
                  <c:v>-3.4539199999999999E-2</c:v>
                </c:pt>
                <c:pt idx="68000">
                  <c:v>-3.6500199999999997E-2</c:v>
                </c:pt>
                <c:pt idx="68001">
                  <c:v>-3.8411099999999997E-2</c:v>
                </c:pt>
                <c:pt idx="68002">
                  <c:v>-4.0269899999999997E-2</c:v>
                </c:pt>
                <c:pt idx="68003">
                  <c:v>-4.2074800000000002E-2</c:v>
                </c:pt>
                <c:pt idx="68004">
                  <c:v>-4.3823800000000003E-2</c:v>
                </c:pt>
                <c:pt idx="68005">
                  <c:v>-4.5515399999999998E-2</c:v>
                </c:pt>
                <c:pt idx="68006">
                  <c:v>-4.7147799999999997E-2</c:v>
                </c:pt>
                <c:pt idx="68007">
                  <c:v>-4.8719499999999999E-2</c:v>
                </c:pt>
                <c:pt idx="68008">
                  <c:v>-5.0229000000000003E-2</c:v>
                </c:pt>
                <c:pt idx="68009">
                  <c:v>-5.1674900000000003E-2</c:v>
                </c:pt>
                <c:pt idx="68010">
                  <c:v>-5.3055999999999999E-2</c:v>
                </c:pt>
                <c:pt idx="68011">
                  <c:v>-5.4371000000000003E-2</c:v>
                </c:pt>
                <c:pt idx="68012">
                  <c:v>-5.5619000000000002E-2</c:v>
                </c:pt>
                <c:pt idx="68013">
                  <c:v>-5.6798700000000001E-2</c:v>
                </c:pt>
                <c:pt idx="68014">
                  <c:v>-5.7909500000000003E-2</c:v>
                </c:pt>
                <c:pt idx="68015">
                  <c:v>-5.89504E-2</c:v>
                </c:pt>
                <c:pt idx="68016">
                  <c:v>-5.99207E-2</c:v>
                </c:pt>
                <c:pt idx="68017">
                  <c:v>-6.0819900000000003E-2</c:v>
                </c:pt>
                <c:pt idx="68018">
                  <c:v>-6.1647300000000002E-2</c:v>
                </c:pt>
                <c:pt idx="68019">
                  <c:v>-6.2402699999999998E-2</c:v>
                </c:pt>
                <c:pt idx="68020">
                  <c:v>-6.3085600000000006E-2</c:v>
                </c:pt>
                <c:pt idx="68021">
                  <c:v>-6.36959E-2</c:v>
                </c:pt>
                <c:pt idx="68022">
                  <c:v>-6.4233399999999996E-2</c:v>
                </c:pt>
                <c:pt idx="68023">
                  <c:v>-6.4698199999999997E-2</c:v>
                </c:pt>
                <c:pt idx="68024">
                  <c:v>-6.5090200000000001E-2</c:v>
                </c:pt>
                <c:pt idx="68025">
                  <c:v>-6.5409700000000001E-2</c:v>
                </c:pt>
                <c:pt idx="68026">
                  <c:v>-6.5656900000000004E-2</c:v>
                </c:pt>
                <c:pt idx="68027">
                  <c:v>-6.5832199999999994E-2</c:v>
                </c:pt>
                <c:pt idx="68028">
                  <c:v>-6.5936099999999997E-2</c:v>
                </c:pt>
                <c:pt idx="68029">
                  <c:v>-6.5969E-2</c:v>
                </c:pt>
                <c:pt idx="68030">
                  <c:v>-6.5931600000000007E-2</c:v>
                </c:pt>
                <c:pt idx="68031">
                  <c:v>-6.58247E-2</c:v>
                </c:pt>
                <c:pt idx="68032">
                  <c:v>-6.5648999999999999E-2</c:v>
                </c:pt>
                <c:pt idx="68033">
                  <c:v>-6.5405500000000005E-2</c:v>
                </c:pt>
                <c:pt idx="68034">
                  <c:v>-6.5095E-2</c:v>
                </c:pt>
                <c:pt idx="68035">
                  <c:v>-6.4718800000000007E-2</c:v>
                </c:pt>
                <c:pt idx="68036">
                  <c:v>-6.4277899999999999E-2</c:v>
                </c:pt>
                <c:pt idx="68037">
                  <c:v>-6.3773499999999997E-2</c:v>
                </c:pt>
                <c:pt idx="68038">
                  <c:v>-6.3206899999999996E-2</c:v>
                </c:pt>
                <c:pt idx="68039">
                  <c:v>-6.2579499999999996E-2</c:v>
                </c:pt>
                <c:pt idx="68040">
                  <c:v>-6.1892700000000002E-2</c:v>
                </c:pt>
                <c:pt idx="68041">
                  <c:v>-6.1147899999999998E-2</c:v>
                </c:pt>
                <c:pt idx="68042">
                  <c:v>-6.0346900000000002E-2</c:v>
                </c:pt>
                <c:pt idx="68043">
                  <c:v>-5.9491099999999998E-2</c:v>
                </c:pt>
                <c:pt idx="68044">
                  <c:v>-5.8582299999999997E-2</c:v>
                </c:pt>
                <c:pt idx="68045">
                  <c:v>-5.7622100000000002E-2</c:v>
                </c:pt>
                <c:pt idx="68046">
                  <c:v>-5.66124E-2</c:v>
                </c:pt>
                <c:pt idx="68047">
                  <c:v>-5.5555E-2</c:v>
                </c:pt>
                <c:pt idx="68048">
                  <c:v>-5.4451699999999999E-2</c:v>
                </c:pt>
                <c:pt idx="68049">
                  <c:v>-5.3304499999999998E-2</c:v>
                </c:pt>
                <c:pt idx="68050">
                  <c:v>-5.2115300000000003E-2</c:v>
                </c:pt>
                <c:pt idx="68051">
                  <c:v>-5.0886199999999999E-2</c:v>
                </c:pt>
                <c:pt idx="68052">
                  <c:v>-4.9619000000000003E-2</c:v>
                </c:pt>
                <c:pt idx="68053">
                  <c:v>-4.8315999999999998E-2</c:v>
                </c:pt>
                <c:pt idx="68054">
                  <c:v>-4.6979100000000003E-2</c:v>
                </c:pt>
                <c:pt idx="68055">
                  <c:v>-4.5610400000000002E-2</c:v>
                </c:pt>
                <c:pt idx="68056">
                  <c:v>-4.4212099999999997E-2</c:v>
                </c:pt>
                <c:pt idx="68057">
                  <c:v>-4.2786200000000003E-2</c:v>
                </c:pt>
                <c:pt idx="68058">
                  <c:v>-4.1334999999999997E-2</c:v>
                </c:pt>
                <c:pt idx="68059">
                  <c:v>-3.98605E-2</c:v>
                </c:pt>
                <c:pt idx="68060">
                  <c:v>-3.83649E-2</c:v>
                </c:pt>
                <c:pt idx="68061">
                  <c:v>-3.6850399999999998E-2</c:v>
                </c:pt>
                <c:pt idx="68062">
                  <c:v>-3.5319099999999999E-2</c:v>
                </c:pt>
                <c:pt idx="68063">
                  <c:v>-3.37731E-2</c:v>
                </c:pt>
                <c:pt idx="68064">
                  <c:v>-3.22145E-2</c:v>
                </c:pt>
                <c:pt idx="68065">
                  <c:v>-3.0645599999999999E-2</c:v>
                </c:pt>
                <c:pt idx="68066">
                  <c:v>-2.9068299999999998E-2</c:v>
                </c:pt>
                <c:pt idx="68067">
                  <c:v>-2.7484700000000001E-2</c:v>
                </c:pt>
                <c:pt idx="68068">
                  <c:v>-2.5897E-2</c:v>
                </c:pt>
                <c:pt idx="68069">
                  <c:v>-2.4307200000000001E-2</c:v>
                </c:pt>
                <c:pt idx="68070">
                  <c:v>-2.27172E-2</c:v>
                </c:pt>
                <c:pt idx="68071">
                  <c:v>-2.1128999999999998E-2</c:v>
                </c:pt>
                <c:pt idx="68072">
                  <c:v>-1.9544599999999999E-2</c:v>
                </c:pt>
                <c:pt idx="68073">
                  <c:v>-1.79659E-2</c:v>
                </c:pt>
                <c:pt idx="68074">
                  <c:v>-1.6394700000000002E-2</c:v>
                </c:pt>
                <c:pt idx="68075">
                  <c:v>-1.48329E-2</c:v>
                </c:pt>
                <c:pt idx="68076">
                  <c:v>-1.3282199999999999E-2</c:v>
                </c:pt>
                <c:pt idx="68077">
                  <c:v>-1.17444E-2</c:v>
                </c:pt>
                <c:pt idx="68078">
                  <c:v>-1.02212E-2</c:v>
                </c:pt>
                <c:pt idx="68079" formatCode="0.00E+00">
                  <c:v>-8.7141100000000006E-3</c:v>
                </c:pt>
                <c:pt idx="68080" formatCode="0.00E+00">
                  <c:v>-7.2248199999999999E-3</c:v>
                </c:pt>
                <c:pt idx="68081" formatCode="0.00E+00">
                  <c:v>-5.7548299999999998E-3</c:v>
                </c:pt>
                <c:pt idx="68082" formatCode="0.00E+00">
                  <c:v>-4.3055999999999997E-3</c:v>
                </c:pt>
                <c:pt idx="68083" formatCode="0.00E+00">
                  <c:v>-2.8785299999999998E-3</c:v>
                </c:pt>
                <c:pt idx="68084" formatCode="0.00E+00">
                  <c:v>-1.47499E-3</c:v>
                </c:pt>
                <c:pt idx="68085" formatCode="0.00E+00">
                  <c:v>-9.6254200000000004E-5</c:v>
                </c:pt>
                <c:pt idx="68086" formatCode="0.00E+00">
                  <c:v>1.2564500000000001E-3</c:v>
                </c:pt>
                <c:pt idx="68087" formatCode="0.00E+00">
                  <c:v>2.5819599999999999E-3</c:v>
                </c:pt>
                <c:pt idx="68088" formatCode="0.00E+00">
                  <c:v>3.8791799999999999E-3</c:v>
                </c:pt>
                <c:pt idx="68089" formatCode="0.00E+00">
                  <c:v>5.1470700000000001E-3</c:v>
                </c:pt>
                <c:pt idx="68090" formatCode="0.00E+00">
                  <c:v>6.3846900000000002E-3</c:v>
                </c:pt>
                <c:pt idx="68091" formatCode="0.00E+00">
                  <c:v>7.5911199999999998E-3</c:v>
                </c:pt>
                <c:pt idx="68092" formatCode="0.00E+00">
                  <c:v>8.7655400000000005E-3</c:v>
                </c:pt>
                <c:pt idx="68093" formatCode="0.00E+00">
                  <c:v>9.9071899999999997E-3</c:v>
                </c:pt>
                <c:pt idx="68094">
                  <c:v>1.10154E-2</c:v>
                </c:pt>
                <c:pt idx="68095">
                  <c:v>1.20895E-2</c:v>
                </c:pt>
                <c:pt idx="68096">
                  <c:v>1.3128900000000001E-2</c:v>
                </c:pt>
                <c:pt idx="68097">
                  <c:v>1.41333E-2</c:v>
                </c:pt>
                <c:pt idx="68098">
                  <c:v>1.51021E-2</c:v>
                </c:pt>
                <c:pt idx="68099">
                  <c:v>1.6035000000000001E-2</c:v>
                </c:pt>
                <c:pt idx="68100">
                  <c:v>1.6931700000000001E-2</c:v>
                </c:pt>
                <c:pt idx="68101">
                  <c:v>1.7791999999999999E-2</c:v>
                </c:pt>
                <c:pt idx="68102">
                  <c:v>1.8615799999999998E-2</c:v>
                </c:pt>
                <c:pt idx="68103">
                  <c:v>1.9403E-2</c:v>
                </c:pt>
                <c:pt idx="68104">
                  <c:v>2.0153600000000001E-2</c:v>
                </c:pt>
                <c:pt idx="68105">
                  <c:v>2.0867500000000001E-2</c:v>
                </c:pt>
                <c:pt idx="68106">
                  <c:v>2.1545000000000002E-2</c:v>
                </c:pt>
                <c:pt idx="68107">
                  <c:v>2.21862E-2</c:v>
                </c:pt>
                <c:pt idx="68108">
                  <c:v>2.2791200000000001E-2</c:v>
                </c:pt>
                <c:pt idx="68109">
                  <c:v>2.3360499999999999E-2</c:v>
                </c:pt>
                <c:pt idx="68110">
                  <c:v>2.38943E-2</c:v>
                </c:pt>
                <c:pt idx="68111">
                  <c:v>2.4393100000000001E-2</c:v>
                </c:pt>
                <c:pt idx="68112">
                  <c:v>2.4857199999999999E-2</c:v>
                </c:pt>
                <c:pt idx="68113">
                  <c:v>2.5287299999999999E-2</c:v>
                </c:pt>
                <c:pt idx="68114">
                  <c:v>2.56837E-2</c:v>
                </c:pt>
                <c:pt idx="68115">
                  <c:v>2.6047299999999999E-2</c:v>
                </c:pt>
                <c:pt idx="68116">
                  <c:v>2.6378499999999999E-2</c:v>
                </c:pt>
                <c:pt idx="68117">
                  <c:v>2.6678E-2</c:v>
                </c:pt>
                <c:pt idx="68118">
                  <c:v>2.6946700000000001E-2</c:v>
                </c:pt>
                <c:pt idx="68119">
                  <c:v>2.7185299999999999E-2</c:v>
                </c:pt>
                <c:pt idx="68120">
                  <c:v>2.7394499999999999E-2</c:v>
                </c:pt>
                <c:pt idx="68121">
                  <c:v>2.7575300000000001E-2</c:v>
                </c:pt>
                <c:pt idx="68122">
                  <c:v>2.77284E-2</c:v>
                </c:pt>
                <c:pt idx="68123">
                  <c:v>2.7854799999999999E-2</c:v>
                </c:pt>
                <c:pt idx="68124">
                  <c:v>2.7955399999999998E-2</c:v>
                </c:pt>
                <c:pt idx="68125">
                  <c:v>2.80311E-2</c:v>
                </c:pt>
                <c:pt idx="68126">
                  <c:v>2.8083E-2</c:v>
                </c:pt>
                <c:pt idx="68127">
                  <c:v>2.8112000000000002E-2</c:v>
                </c:pt>
                <c:pt idx="68128">
                  <c:v>2.8119100000000001E-2</c:v>
                </c:pt>
                <c:pt idx="68129">
                  <c:v>2.81053E-2</c:v>
                </c:pt>
                <c:pt idx="68130">
                  <c:v>2.8071700000000002E-2</c:v>
                </c:pt>
                <c:pt idx="68131">
                  <c:v>2.80194E-2</c:v>
                </c:pt>
                <c:pt idx="68132">
                  <c:v>2.79492E-2</c:v>
                </c:pt>
                <c:pt idx="68133">
                  <c:v>2.7862399999999999E-2</c:v>
                </c:pt>
                <c:pt idx="68134">
                  <c:v>2.776E-2</c:v>
                </c:pt>
                <c:pt idx="68135">
                  <c:v>2.7643000000000001E-2</c:v>
                </c:pt>
                <c:pt idx="68136">
                  <c:v>2.7512399999999999E-2</c:v>
                </c:pt>
                <c:pt idx="68137">
                  <c:v>2.7369299999999999E-2</c:v>
                </c:pt>
                <c:pt idx="68138">
                  <c:v>2.7214800000000001E-2</c:v>
                </c:pt>
                <c:pt idx="68139">
                  <c:v>2.7049799999999999E-2</c:v>
                </c:pt>
                <c:pt idx="68140">
                  <c:v>2.6875400000000001E-2</c:v>
                </c:pt>
                <c:pt idx="68141">
                  <c:v>2.66926E-2</c:v>
                </c:pt>
                <c:pt idx="68142">
                  <c:v>2.6502299999999999E-2</c:v>
                </c:pt>
                <c:pt idx="68143">
                  <c:v>2.6305499999999999E-2</c:v>
                </c:pt>
                <c:pt idx="68144">
                  <c:v>2.6103100000000001E-2</c:v>
                </c:pt>
                <c:pt idx="68145">
                  <c:v>2.5896099999999998E-2</c:v>
                </c:pt>
                <c:pt idx="68146">
                  <c:v>2.5685199999999998E-2</c:v>
                </c:pt>
                <c:pt idx="68147">
                  <c:v>2.5471500000000001E-2</c:v>
                </c:pt>
                <c:pt idx="68148">
                  <c:v>2.52556E-2</c:v>
                </c:pt>
                <c:pt idx="68149">
                  <c:v>2.5038500000000002E-2</c:v>
                </c:pt>
                <c:pt idx="68150">
                  <c:v>2.4820800000000001E-2</c:v>
                </c:pt>
                <c:pt idx="68151">
                  <c:v>2.4603400000000001E-2</c:v>
                </c:pt>
                <c:pt idx="68152">
                  <c:v>2.43868E-2</c:v>
                </c:pt>
                <c:pt idx="68153">
                  <c:v>2.41718E-2</c:v>
                </c:pt>
                <c:pt idx="68154">
                  <c:v>2.3958900000000002E-2</c:v>
                </c:pt>
                <c:pt idx="68155">
                  <c:v>2.37488E-2</c:v>
                </c:pt>
                <c:pt idx="68156">
                  <c:v>2.3542E-2</c:v>
                </c:pt>
                <c:pt idx="68157">
                  <c:v>2.3338899999999999E-2</c:v>
                </c:pt>
                <c:pt idx="68158">
                  <c:v>2.31401E-2</c:v>
                </c:pt>
                <c:pt idx="68159">
                  <c:v>2.2946000000000001E-2</c:v>
                </c:pt>
                <c:pt idx="68160">
                  <c:v>2.2756800000000001E-2</c:v>
                </c:pt>
                <c:pt idx="68161">
                  <c:v>2.2572999999999999E-2</c:v>
                </c:pt>
                <c:pt idx="68162">
                  <c:v>2.2394799999999999E-2</c:v>
                </c:pt>
                <c:pt idx="68163">
                  <c:v>2.2222499999999999E-2</c:v>
                </c:pt>
                <c:pt idx="68164">
                  <c:v>2.2056200000000001E-2</c:v>
                </c:pt>
                <c:pt idx="68165">
                  <c:v>2.1896100000000002E-2</c:v>
                </c:pt>
                <c:pt idx="68166">
                  <c:v>2.1742299999999999E-2</c:v>
                </c:pt>
                <c:pt idx="68167">
                  <c:v>2.1594800000000001E-2</c:v>
                </c:pt>
                <c:pt idx="68168">
                  <c:v>2.14536E-2</c:v>
                </c:pt>
                <c:pt idx="68169">
                  <c:v>2.1318799999999999E-2</c:v>
                </c:pt>
                <c:pt idx="68170">
                  <c:v>2.1190199999999999E-2</c:v>
                </c:pt>
                <c:pt idx="68171">
                  <c:v>2.1067700000000002E-2</c:v>
                </c:pt>
                <c:pt idx="68172">
                  <c:v>2.09511E-2</c:v>
                </c:pt>
                <c:pt idx="68173">
                  <c:v>2.08402E-2</c:v>
                </c:pt>
                <c:pt idx="68174">
                  <c:v>2.0734800000000001E-2</c:v>
                </c:pt>
                <c:pt idx="68175">
                  <c:v>2.0634599999999999E-2</c:v>
                </c:pt>
                <c:pt idx="68176">
                  <c:v>2.0539200000000001E-2</c:v>
                </c:pt>
                <c:pt idx="68177">
                  <c:v>2.0448299999999999E-2</c:v>
                </c:pt>
                <c:pt idx="68178">
                  <c:v>2.0361500000000001E-2</c:v>
                </c:pt>
                <c:pt idx="68179">
                  <c:v>2.02782E-2</c:v>
                </c:pt>
                <c:pt idx="68180">
                  <c:v>2.01981E-2</c:v>
                </c:pt>
                <c:pt idx="68181">
                  <c:v>2.0120699999999998E-2</c:v>
                </c:pt>
                <c:pt idx="68182">
                  <c:v>2.0045299999999999E-2</c:v>
                </c:pt>
                <c:pt idx="68183">
                  <c:v>1.99714E-2</c:v>
                </c:pt>
                <c:pt idx="68184">
                  <c:v>1.98984E-2</c:v>
                </c:pt>
                <c:pt idx="68185">
                  <c:v>1.9825599999999999E-2</c:v>
                </c:pt>
                <c:pt idx="68186">
                  <c:v>1.9752499999999999E-2</c:v>
                </c:pt>
                <c:pt idx="68187">
                  <c:v>1.9678299999999999E-2</c:v>
                </c:pt>
                <c:pt idx="68188">
                  <c:v>1.9602399999999999E-2</c:v>
                </c:pt>
                <c:pt idx="68189">
                  <c:v>1.95239E-2</c:v>
                </c:pt>
                <c:pt idx="68190">
                  <c:v>1.9442299999999999E-2</c:v>
                </c:pt>
                <c:pt idx="68191">
                  <c:v>1.9356600000000002E-2</c:v>
                </c:pt>
                <c:pt idx="68192">
                  <c:v>1.92663E-2</c:v>
                </c:pt>
                <c:pt idx="68193">
                  <c:v>1.9170400000000001E-2</c:v>
                </c:pt>
                <c:pt idx="68194">
                  <c:v>1.90682E-2</c:v>
                </c:pt>
                <c:pt idx="68195">
                  <c:v>1.8959E-2</c:v>
                </c:pt>
                <c:pt idx="68196">
                  <c:v>1.8841900000000002E-2</c:v>
                </c:pt>
                <c:pt idx="68197">
                  <c:v>1.8716099999999999E-2</c:v>
                </c:pt>
                <c:pt idx="68198">
                  <c:v>1.8580800000000001E-2</c:v>
                </c:pt>
                <c:pt idx="68199">
                  <c:v>1.8435300000000002E-2</c:v>
                </c:pt>
                <c:pt idx="68200">
                  <c:v>1.8278699999999998E-2</c:v>
                </c:pt>
                <c:pt idx="68201">
                  <c:v>1.8110299999999999E-2</c:v>
                </c:pt>
                <c:pt idx="68202">
                  <c:v>1.7929299999999999E-2</c:v>
                </c:pt>
                <c:pt idx="68203">
                  <c:v>1.7735000000000001E-2</c:v>
                </c:pt>
                <c:pt idx="68204">
                  <c:v>1.75265E-2</c:v>
                </c:pt>
                <c:pt idx="68205">
                  <c:v>1.7303200000000001E-2</c:v>
                </c:pt>
                <c:pt idx="68206">
                  <c:v>1.70644E-2</c:v>
                </c:pt>
                <c:pt idx="68207">
                  <c:v>1.6809299999999999E-2</c:v>
                </c:pt>
                <c:pt idx="68208">
                  <c:v>1.6537300000000001E-2</c:v>
                </c:pt>
                <c:pt idx="68209">
                  <c:v>1.62477E-2</c:v>
                </c:pt>
                <c:pt idx="68210">
                  <c:v>1.5939999999999999E-2</c:v>
                </c:pt>
                <c:pt idx="68211">
                  <c:v>1.5613500000000001E-2</c:v>
                </c:pt>
                <c:pt idx="68212">
                  <c:v>1.52677E-2</c:v>
                </c:pt>
                <c:pt idx="68213">
                  <c:v>1.49021E-2</c:v>
                </c:pt>
                <c:pt idx="68214">
                  <c:v>1.4516100000000001E-2</c:v>
                </c:pt>
                <c:pt idx="68215">
                  <c:v>1.41093E-2</c:v>
                </c:pt>
                <c:pt idx="68216">
                  <c:v>1.36814E-2</c:v>
                </c:pt>
                <c:pt idx="68217">
                  <c:v>1.32318E-2</c:v>
                </c:pt>
                <c:pt idx="68218">
                  <c:v>1.27603E-2</c:v>
                </c:pt>
                <c:pt idx="68219">
                  <c:v>1.2266600000000001E-2</c:v>
                </c:pt>
                <c:pt idx="68220">
                  <c:v>1.1750500000000001E-2</c:v>
                </c:pt>
                <c:pt idx="68221">
                  <c:v>1.12116E-2</c:v>
                </c:pt>
                <c:pt idx="68222">
                  <c:v>1.065E-2</c:v>
                </c:pt>
                <c:pt idx="68223">
                  <c:v>1.0065299999999999E-2</c:v>
                </c:pt>
                <c:pt idx="68224" formatCode="0.00E+00">
                  <c:v>9.4576999999999994E-3</c:v>
                </c:pt>
                <c:pt idx="68225" formatCode="0.00E+00">
                  <c:v>8.8270499999999995E-3</c:v>
                </c:pt>
                <c:pt idx="68226" formatCode="0.00E+00">
                  <c:v>8.1734100000000007E-3</c:v>
                </c:pt>
                <c:pt idx="68227" formatCode="0.00E+00">
                  <c:v>7.4968700000000001E-3</c:v>
                </c:pt>
                <c:pt idx="68228" formatCode="0.00E+00">
                  <c:v>6.7975600000000002E-3</c:v>
                </c:pt>
                <c:pt idx="68229" formatCode="0.00E+00">
                  <c:v>6.0756899999999999E-3</c:v>
                </c:pt>
                <c:pt idx="68230" formatCode="0.00E+00">
                  <c:v>5.3314800000000004E-3</c:v>
                </c:pt>
                <c:pt idx="68231" formatCode="0.00E+00">
                  <c:v>4.5652499999999999E-3</c:v>
                </c:pt>
                <c:pt idx="68232" formatCode="0.00E+00">
                  <c:v>3.7773300000000002E-3</c:v>
                </c:pt>
                <c:pt idx="68233" formatCode="0.00E+00">
                  <c:v>2.9681400000000002E-3</c:v>
                </c:pt>
                <c:pt idx="68234" formatCode="0.00E+00">
                  <c:v>2.1381099999999999E-3</c:v>
                </c:pt>
                <c:pt idx="68235" formatCode="0.00E+00">
                  <c:v>1.2877699999999999E-3</c:v>
                </c:pt>
                <c:pt idx="68236" formatCode="0.00E+00">
                  <c:v>4.1768099999999999E-4</c:v>
                </c:pt>
                <c:pt idx="68237" formatCode="0.00E+00">
                  <c:v>-4.7155400000000001E-4</c:v>
                </c:pt>
                <c:pt idx="68238" formatCode="0.00E+00">
                  <c:v>-1.37926E-3</c:v>
                </c:pt>
                <c:pt idx="68239" formatCode="0.00E+00">
                  <c:v>-2.3047300000000001E-3</c:v>
                </c:pt>
                <c:pt idx="68240" formatCode="0.00E+00">
                  <c:v>-3.2471900000000001E-3</c:v>
                </c:pt>
                <c:pt idx="68241" formatCode="0.00E+00">
                  <c:v>-4.2058199999999999E-3</c:v>
                </c:pt>
                <c:pt idx="68242" formatCode="0.00E+00">
                  <c:v>-5.1797600000000003E-3</c:v>
                </c:pt>
                <c:pt idx="68243" formatCode="0.00E+00">
                  <c:v>-6.1680900000000002E-3</c:v>
                </c:pt>
                <c:pt idx="68244" formatCode="0.00E+00">
                  <c:v>-7.1698400000000002E-3</c:v>
                </c:pt>
                <c:pt idx="68245" formatCode="0.00E+00">
                  <c:v>-8.1840200000000002E-3</c:v>
                </c:pt>
                <c:pt idx="68246" formatCode="0.00E+00">
                  <c:v>-9.2095700000000003E-3</c:v>
                </c:pt>
                <c:pt idx="68247">
                  <c:v>-1.02454E-2</c:v>
                </c:pt>
                <c:pt idx="68248">
                  <c:v>-1.12903E-2</c:v>
                </c:pt>
                <c:pt idx="68249">
                  <c:v>-1.23433E-2</c:v>
                </c:pt>
                <c:pt idx="68250">
                  <c:v>-1.3402900000000001E-2</c:v>
                </c:pt>
                <c:pt idx="68251">
                  <c:v>-1.4468099999999999E-2</c:v>
                </c:pt>
                <c:pt idx="68252">
                  <c:v>-1.55374E-2</c:v>
                </c:pt>
                <c:pt idx="68253">
                  <c:v>-1.6609700000000002E-2</c:v>
                </c:pt>
                <c:pt idx="68254">
                  <c:v>-1.7683500000000001E-2</c:v>
                </c:pt>
                <c:pt idx="68255">
                  <c:v>-1.87574E-2</c:v>
                </c:pt>
                <c:pt idx="68256">
                  <c:v>-1.98301E-2</c:v>
                </c:pt>
                <c:pt idx="68257">
                  <c:v>-2.0900200000000001E-2</c:v>
                </c:pt>
                <c:pt idx="68258">
                  <c:v>-2.1966099999999999E-2</c:v>
                </c:pt>
                <c:pt idx="68259">
                  <c:v>-2.3026399999999999E-2</c:v>
                </c:pt>
                <c:pt idx="68260">
                  <c:v>-2.4079699999999999E-2</c:v>
                </c:pt>
                <c:pt idx="68261">
                  <c:v>-2.5124400000000002E-2</c:v>
                </c:pt>
                <c:pt idx="68262">
                  <c:v>-2.6159000000000002E-2</c:v>
                </c:pt>
                <c:pt idx="68263">
                  <c:v>-2.7182000000000001E-2</c:v>
                </c:pt>
                <c:pt idx="68264">
                  <c:v>-2.8191799999999999E-2</c:v>
                </c:pt>
                <c:pt idx="68265">
                  <c:v>-2.9187000000000001E-2</c:v>
                </c:pt>
                <c:pt idx="68266">
                  <c:v>-3.0165899999999999E-2</c:v>
                </c:pt>
                <c:pt idx="68267">
                  <c:v>-3.1127200000000001E-2</c:v>
                </c:pt>
                <c:pt idx="68268">
                  <c:v>-3.2069100000000003E-2</c:v>
                </c:pt>
                <c:pt idx="68269">
                  <c:v>-3.29903E-2</c:v>
                </c:pt>
                <c:pt idx="68270">
                  <c:v>-3.3889099999999998E-2</c:v>
                </c:pt>
                <c:pt idx="68271">
                  <c:v>-3.4764200000000002E-2</c:v>
                </c:pt>
                <c:pt idx="68272">
                  <c:v>-3.5613899999999997E-2</c:v>
                </c:pt>
                <c:pt idx="68273">
                  <c:v>-3.6436900000000001E-2</c:v>
                </c:pt>
                <c:pt idx="68274">
                  <c:v>-3.72317E-2</c:v>
                </c:pt>
                <c:pt idx="68275">
                  <c:v>-3.79969E-2</c:v>
                </c:pt>
                <c:pt idx="68276">
                  <c:v>-3.8731000000000002E-2</c:v>
                </c:pt>
                <c:pt idx="68277">
                  <c:v>-3.9432700000000001E-2</c:v>
                </c:pt>
                <c:pt idx="68278">
                  <c:v>-4.01006E-2</c:v>
                </c:pt>
                <c:pt idx="68279">
                  <c:v>-4.0733600000000002E-2</c:v>
                </c:pt>
                <c:pt idx="68280">
                  <c:v>-4.1330100000000002E-2</c:v>
                </c:pt>
                <c:pt idx="68281">
                  <c:v>-4.1889200000000001E-2</c:v>
                </c:pt>
                <c:pt idx="68282">
                  <c:v>-4.2409500000000003E-2</c:v>
                </c:pt>
                <c:pt idx="68283">
                  <c:v>-4.2889900000000002E-2</c:v>
                </c:pt>
                <c:pt idx="68284">
                  <c:v>-4.3329300000000001E-2</c:v>
                </c:pt>
                <c:pt idx="68285">
                  <c:v>-4.3726599999999997E-2</c:v>
                </c:pt>
                <c:pt idx="68286">
                  <c:v>-4.4080899999999999E-2</c:v>
                </c:pt>
                <c:pt idx="68287">
                  <c:v>-4.4391199999999999E-2</c:v>
                </c:pt>
                <c:pt idx="68288">
                  <c:v>-4.4656599999999998E-2</c:v>
                </c:pt>
                <c:pt idx="68289">
                  <c:v>-4.4876300000000001E-2</c:v>
                </c:pt>
                <c:pt idx="68290">
                  <c:v>-4.5049400000000003E-2</c:v>
                </c:pt>
                <c:pt idx="68291">
                  <c:v>-4.5175300000000002E-2</c:v>
                </c:pt>
                <c:pt idx="68292">
                  <c:v>-4.5253300000000003E-2</c:v>
                </c:pt>
                <c:pt idx="68293">
                  <c:v>-4.5282799999999998E-2</c:v>
                </c:pt>
                <c:pt idx="68294">
                  <c:v>-4.5263200000000003E-2</c:v>
                </c:pt>
                <c:pt idx="68295">
                  <c:v>-4.5194199999999997E-2</c:v>
                </c:pt>
                <c:pt idx="68296">
                  <c:v>-4.5075299999999999E-2</c:v>
                </c:pt>
                <c:pt idx="68297">
                  <c:v>-4.4906099999999997E-2</c:v>
                </c:pt>
                <c:pt idx="68298">
                  <c:v>-4.4686400000000001E-2</c:v>
                </c:pt>
                <c:pt idx="68299">
                  <c:v>-4.44161E-2</c:v>
                </c:pt>
                <c:pt idx="68300">
                  <c:v>-4.4094899999999999E-2</c:v>
                </c:pt>
                <c:pt idx="68301">
                  <c:v>-4.3722999999999998E-2</c:v>
                </c:pt>
                <c:pt idx="68302">
                  <c:v>-4.3300199999999997E-2</c:v>
                </c:pt>
                <c:pt idx="68303">
                  <c:v>-4.2826599999999999E-2</c:v>
                </c:pt>
                <c:pt idx="68304">
                  <c:v>-4.2302600000000003E-2</c:v>
                </c:pt>
                <c:pt idx="68305">
                  <c:v>-4.17282E-2</c:v>
                </c:pt>
                <c:pt idx="68306">
                  <c:v>-4.1103899999999999E-2</c:v>
                </c:pt>
                <c:pt idx="68307">
                  <c:v>-4.0430000000000001E-2</c:v>
                </c:pt>
                <c:pt idx="68308">
                  <c:v>-3.9706999999999999E-2</c:v>
                </c:pt>
                <c:pt idx="68309">
                  <c:v>-3.8935400000000002E-2</c:v>
                </c:pt>
                <c:pt idx="68310">
                  <c:v>-3.8115900000000001E-2</c:v>
                </c:pt>
                <c:pt idx="68311">
                  <c:v>-3.72491E-2</c:v>
                </c:pt>
                <c:pt idx="68312">
                  <c:v>-3.6335899999999997E-2</c:v>
                </c:pt>
                <c:pt idx="68313">
                  <c:v>-3.5376900000000003E-2</c:v>
                </c:pt>
                <c:pt idx="68314">
                  <c:v>-3.4373300000000002E-2</c:v>
                </c:pt>
                <c:pt idx="68315">
                  <c:v>-3.3325800000000003E-2</c:v>
                </c:pt>
                <c:pt idx="68316">
                  <c:v>-3.2235600000000003E-2</c:v>
                </c:pt>
                <c:pt idx="68317">
                  <c:v>-3.1103700000000001E-2</c:v>
                </c:pt>
                <c:pt idx="68318">
                  <c:v>-2.99314E-2</c:v>
                </c:pt>
                <c:pt idx="68319">
                  <c:v>-2.87199E-2</c:v>
                </c:pt>
                <c:pt idx="68320">
                  <c:v>-2.7470499999999998E-2</c:v>
                </c:pt>
                <c:pt idx="68321">
                  <c:v>-2.6184499999999999E-2</c:v>
                </c:pt>
                <c:pt idx="68322">
                  <c:v>-2.4863400000000001E-2</c:v>
                </c:pt>
                <c:pt idx="68323">
                  <c:v>-2.3508600000000001E-2</c:v>
                </c:pt>
                <c:pt idx="68324">
                  <c:v>-2.21218E-2</c:v>
                </c:pt>
                <c:pt idx="68325">
                  <c:v>-2.0704400000000001E-2</c:v>
                </c:pt>
                <c:pt idx="68326">
                  <c:v>-1.92581E-2</c:v>
                </c:pt>
                <c:pt idx="68327">
                  <c:v>-1.7784700000000001E-2</c:v>
                </c:pt>
                <c:pt idx="68328">
                  <c:v>-1.62858E-2</c:v>
                </c:pt>
                <c:pt idx="68329">
                  <c:v>-1.4763200000000001E-2</c:v>
                </c:pt>
                <c:pt idx="68330">
                  <c:v>-1.3218799999999999E-2</c:v>
                </c:pt>
                <c:pt idx="68331">
                  <c:v>-1.1654299999999999E-2</c:v>
                </c:pt>
                <c:pt idx="68332">
                  <c:v>-1.00719E-2</c:v>
                </c:pt>
                <c:pt idx="68333" formatCode="0.00E+00">
                  <c:v>-8.4732100000000001E-3</c:v>
                </c:pt>
                <c:pt idx="68334" formatCode="0.00E+00">
                  <c:v>-6.8603800000000001E-3</c:v>
                </c:pt>
                <c:pt idx="68335" formatCode="0.00E+00">
                  <c:v>-5.2353499999999997E-3</c:v>
                </c:pt>
                <c:pt idx="68336" formatCode="0.00E+00">
                  <c:v>-3.6001399999999999E-3</c:v>
                </c:pt>
                <c:pt idx="68337" formatCode="0.00E+00">
                  <c:v>-1.9567899999999999E-3</c:v>
                </c:pt>
                <c:pt idx="68338" formatCode="0.00E+00">
                  <c:v>-3.0735300000000001E-4</c:v>
                </c:pt>
                <c:pt idx="68339" formatCode="0.00E+00">
                  <c:v>1.3460900000000001E-3</c:v>
                </c:pt>
                <c:pt idx="68340" formatCode="0.00E+00">
                  <c:v>3.0014600000000001E-3</c:v>
                </c:pt>
                <c:pt idx="68341" formatCode="0.00E+00">
                  <c:v>4.65665E-3</c:v>
                </c:pt>
                <c:pt idx="68342" formatCode="0.00E+00">
                  <c:v>6.3095599999999996E-3</c:v>
                </c:pt>
                <c:pt idx="68343" formatCode="0.00E+00">
                  <c:v>7.9580799999999993E-3</c:v>
                </c:pt>
                <c:pt idx="68344" formatCode="0.00E+00">
                  <c:v>9.6001000000000003E-3</c:v>
                </c:pt>
                <c:pt idx="68345">
                  <c:v>1.12335E-2</c:v>
                </c:pt>
                <c:pt idx="68346">
                  <c:v>1.28562E-2</c:v>
                </c:pt>
                <c:pt idx="68347">
                  <c:v>1.44662E-2</c:v>
                </c:pt>
                <c:pt idx="68348">
                  <c:v>1.6061200000000001E-2</c:v>
                </c:pt>
                <c:pt idx="68349">
                  <c:v>1.76393E-2</c:v>
                </c:pt>
                <c:pt idx="68350">
                  <c:v>1.91985E-2</c:v>
                </c:pt>
                <c:pt idx="68351">
                  <c:v>2.0736600000000001E-2</c:v>
                </c:pt>
                <c:pt idx="68352">
                  <c:v>2.2251699999999999E-2</c:v>
                </c:pt>
                <c:pt idx="68353">
                  <c:v>2.37419E-2</c:v>
                </c:pt>
                <c:pt idx="68354">
                  <c:v>2.5205100000000001E-2</c:v>
                </c:pt>
                <c:pt idx="68355">
                  <c:v>2.6639599999999999E-2</c:v>
                </c:pt>
                <c:pt idx="68356">
                  <c:v>2.80433E-2</c:v>
                </c:pt>
                <c:pt idx="68357">
                  <c:v>2.94145E-2</c:v>
                </c:pt>
                <c:pt idx="68358">
                  <c:v>3.0751400000000002E-2</c:v>
                </c:pt>
                <c:pt idx="68359">
                  <c:v>3.2052299999999999E-2</c:v>
                </c:pt>
                <c:pt idx="68360">
                  <c:v>3.3315400000000002E-2</c:v>
                </c:pt>
                <c:pt idx="68361">
                  <c:v>3.4539100000000003E-2</c:v>
                </c:pt>
                <c:pt idx="68362">
                  <c:v>3.5721799999999998E-2</c:v>
                </c:pt>
                <c:pt idx="68363">
                  <c:v>3.6861999999999999E-2</c:v>
                </c:pt>
                <c:pt idx="68364">
                  <c:v>3.79583E-2</c:v>
                </c:pt>
                <c:pt idx="68365">
                  <c:v>3.9009099999999998E-2</c:v>
                </c:pt>
                <c:pt idx="68366">
                  <c:v>4.0013100000000003E-2</c:v>
                </c:pt>
                <c:pt idx="68367">
                  <c:v>4.0969100000000001E-2</c:v>
                </c:pt>
                <c:pt idx="68368">
                  <c:v>4.1875799999999998E-2</c:v>
                </c:pt>
                <c:pt idx="68369">
                  <c:v>4.2731999999999999E-2</c:v>
                </c:pt>
                <c:pt idx="68370">
                  <c:v>4.35368E-2</c:v>
                </c:pt>
                <c:pt idx="68371">
                  <c:v>4.4289000000000002E-2</c:v>
                </c:pt>
                <c:pt idx="68372">
                  <c:v>4.4987699999999999E-2</c:v>
                </c:pt>
                <c:pt idx="68373">
                  <c:v>4.5631999999999999E-2</c:v>
                </c:pt>
                <c:pt idx="68374">
                  <c:v>4.62213E-2</c:v>
                </c:pt>
                <c:pt idx="68375">
                  <c:v>4.67546E-2</c:v>
                </c:pt>
                <c:pt idx="68376">
                  <c:v>4.7231500000000003E-2</c:v>
                </c:pt>
                <c:pt idx="68377">
                  <c:v>4.7651300000000001E-2</c:v>
                </c:pt>
                <c:pt idx="68378">
                  <c:v>4.8013699999999999E-2</c:v>
                </c:pt>
                <c:pt idx="68379">
                  <c:v>4.8318100000000003E-2</c:v>
                </c:pt>
                <c:pt idx="68380">
                  <c:v>4.8564299999999998E-2</c:v>
                </c:pt>
                <c:pt idx="68381">
                  <c:v>4.8751999999999997E-2</c:v>
                </c:pt>
                <c:pt idx="68382">
                  <c:v>4.88812E-2</c:v>
                </c:pt>
                <c:pt idx="68383">
                  <c:v>4.8951700000000001E-2</c:v>
                </c:pt>
                <c:pt idx="68384">
                  <c:v>4.89635E-2</c:v>
                </c:pt>
                <c:pt idx="68385">
                  <c:v>4.8916800000000003E-2</c:v>
                </c:pt>
                <c:pt idx="68386">
                  <c:v>4.8811800000000002E-2</c:v>
                </c:pt>
                <c:pt idx="68387">
                  <c:v>4.86486E-2</c:v>
                </c:pt>
                <c:pt idx="68388">
                  <c:v>4.8427699999999997E-2</c:v>
                </c:pt>
                <c:pt idx="68389">
                  <c:v>4.8149499999999998E-2</c:v>
                </c:pt>
                <c:pt idx="68390">
                  <c:v>4.78144E-2</c:v>
                </c:pt>
                <c:pt idx="68391">
                  <c:v>4.7423199999999999E-2</c:v>
                </c:pt>
                <c:pt idx="68392">
                  <c:v>4.6976400000000001E-2</c:v>
                </c:pt>
                <c:pt idx="68393">
                  <c:v>4.6474799999999997E-2</c:v>
                </c:pt>
                <c:pt idx="68394">
                  <c:v>4.5919099999999997E-2</c:v>
                </c:pt>
                <c:pt idx="68395">
                  <c:v>4.5310400000000001E-2</c:v>
                </c:pt>
                <c:pt idx="68396">
                  <c:v>4.4649599999999998E-2</c:v>
                </c:pt>
                <c:pt idx="68397">
                  <c:v>4.3937700000000003E-2</c:v>
                </c:pt>
                <c:pt idx="68398">
                  <c:v>4.31758E-2</c:v>
                </c:pt>
                <c:pt idx="68399">
                  <c:v>4.2365100000000003E-2</c:v>
                </c:pt>
                <c:pt idx="68400">
                  <c:v>4.1506800000000003E-2</c:v>
                </c:pt>
                <c:pt idx="68401">
                  <c:v>4.0602300000000001E-2</c:v>
                </c:pt>
                <c:pt idx="68402">
                  <c:v>3.9653000000000001E-2</c:v>
                </c:pt>
                <c:pt idx="68403">
                  <c:v>3.8660199999999999E-2</c:v>
                </c:pt>
                <c:pt idx="68404">
                  <c:v>3.7625499999999999E-2</c:v>
                </c:pt>
                <c:pt idx="68405">
                  <c:v>3.6550399999999997E-2</c:v>
                </c:pt>
                <c:pt idx="68406">
                  <c:v>3.54364E-2</c:v>
                </c:pt>
                <c:pt idx="68407">
                  <c:v>3.4285400000000001E-2</c:v>
                </c:pt>
                <c:pt idx="68408">
                  <c:v>3.3098900000000001E-2</c:v>
                </c:pt>
                <c:pt idx="68409">
                  <c:v>3.1878700000000003E-2</c:v>
                </c:pt>
                <c:pt idx="68410">
                  <c:v>3.06266E-2</c:v>
                </c:pt>
                <c:pt idx="68411">
                  <c:v>2.93444E-2</c:v>
                </c:pt>
                <c:pt idx="68412">
                  <c:v>2.8034E-2</c:v>
                </c:pt>
                <c:pt idx="68413">
                  <c:v>2.6697200000000001E-2</c:v>
                </c:pt>
                <c:pt idx="68414">
                  <c:v>2.53361E-2</c:v>
                </c:pt>
                <c:pt idx="68415">
                  <c:v>2.3952500000000002E-2</c:v>
                </c:pt>
                <c:pt idx="68416">
                  <c:v>2.25484E-2</c:v>
                </c:pt>
                <c:pt idx="68417">
                  <c:v>2.11259E-2</c:v>
                </c:pt>
                <c:pt idx="68418">
                  <c:v>1.96869E-2</c:v>
                </c:pt>
                <c:pt idx="68419">
                  <c:v>1.82335E-2</c:v>
                </c:pt>
                <c:pt idx="68420">
                  <c:v>1.6767799999999999E-2</c:v>
                </c:pt>
                <c:pt idx="68421">
                  <c:v>1.52917E-2</c:v>
                </c:pt>
                <c:pt idx="68422">
                  <c:v>1.3807399999999999E-2</c:v>
                </c:pt>
                <c:pt idx="68423">
                  <c:v>1.23169E-2</c:v>
                </c:pt>
                <c:pt idx="68424">
                  <c:v>1.08223E-2</c:v>
                </c:pt>
                <c:pt idx="68425" formatCode="0.00E+00">
                  <c:v>9.3256799999999994E-3</c:v>
                </c:pt>
                <c:pt idx="68426" formatCode="0.00E+00">
                  <c:v>7.8290100000000008E-3</c:v>
                </c:pt>
                <c:pt idx="68427" formatCode="0.00E+00">
                  <c:v>6.3343799999999997E-3</c:v>
                </c:pt>
                <c:pt idx="68428" formatCode="0.00E+00">
                  <c:v>4.8438099999999996E-3</c:v>
                </c:pt>
                <c:pt idx="68429" formatCode="0.00E+00">
                  <c:v>3.3593099999999999E-3</c:v>
                </c:pt>
                <c:pt idx="68430" formatCode="0.00E+00">
                  <c:v>1.88288E-3</c:v>
                </c:pt>
                <c:pt idx="68431" formatCode="0.00E+00">
                  <c:v>4.1648800000000001E-4</c:v>
                </c:pt>
                <c:pt idx="68432" formatCode="0.00E+00">
                  <c:v>-1.0379199999999999E-3</c:v>
                </c:pt>
                <c:pt idx="68433" formatCode="0.00E+00">
                  <c:v>-2.4784400000000002E-3</c:v>
                </c:pt>
                <c:pt idx="68434" formatCode="0.00E+00">
                  <c:v>-3.9031700000000001E-3</c:v>
                </c:pt>
                <c:pt idx="68435" formatCode="0.00E+00">
                  <c:v>-5.3102699999999997E-3</c:v>
                </c:pt>
                <c:pt idx="68436" formatCode="0.00E+00">
                  <c:v>-6.6979300000000004E-3</c:v>
                </c:pt>
                <c:pt idx="68437" formatCode="0.00E+00">
                  <c:v>-8.0643699999999995E-3</c:v>
                </c:pt>
                <c:pt idx="68438" formatCode="0.00E+00">
                  <c:v>-9.4078600000000005E-3</c:v>
                </c:pt>
                <c:pt idx="68439">
                  <c:v>-1.07267E-2</c:v>
                </c:pt>
                <c:pt idx="68440">
                  <c:v>-1.20193E-2</c:v>
                </c:pt>
                <c:pt idx="68441">
                  <c:v>-1.3284000000000001E-2</c:v>
                </c:pt>
                <c:pt idx="68442">
                  <c:v>-1.4519300000000001E-2</c:v>
                </c:pt>
                <c:pt idx="68443">
                  <c:v>-1.57237E-2</c:v>
                </c:pt>
                <c:pt idx="68444">
                  <c:v>-1.6895799999999999E-2</c:v>
                </c:pt>
                <c:pt idx="68445">
                  <c:v>-1.80342E-2</c:v>
                </c:pt>
                <c:pt idx="68446">
                  <c:v>-1.9137700000000001E-2</c:v>
                </c:pt>
                <c:pt idx="68447">
                  <c:v>-2.0204799999999998E-2</c:v>
                </c:pt>
                <c:pt idx="68448">
                  <c:v>-2.1234599999999999E-2</c:v>
                </c:pt>
                <c:pt idx="68449">
                  <c:v>-2.22258E-2</c:v>
                </c:pt>
                <c:pt idx="68450">
                  <c:v>-2.3177300000000001E-2</c:v>
                </c:pt>
                <c:pt idx="68451">
                  <c:v>-2.40883E-2</c:v>
                </c:pt>
                <c:pt idx="68452">
                  <c:v>-2.4957799999999999E-2</c:v>
                </c:pt>
                <c:pt idx="68453">
                  <c:v>-2.5784899999999999E-2</c:v>
                </c:pt>
                <c:pt idx="68454">
                  <c:v>-2.6568899999999999E-2</c:v>
                </c:pt>
                <c:pt idx="68455">
                  <c:v>-2.7309099999999999E-2</c:v>
                </c:pt>
                <c:pt idx="68456">
                  <c:v>-2.80048E-2</c:v>
                </c:pt>
                <c:pt idx="68457">
                  <c:v>-2.8655400000000001E-2</c:v>
                </c:pt>
                <c:pt idx="68458">
                  <c:v>-2.9260600000000001E-2</c:v>
                </c:pt>
                <c:pt idx="68459">
                  <c:v>-2.98198E-2</c:v>
                </c:pt>
                <c:pt idx="68460">
                  <c:v>-3.0332700000000001E-2</c:v>
                </c:pt>
                <c:pt idx="68461">
                  <c:v>-3.0799099999999999E-2</c:v>
                </c:pt>
                <c:pt idx="68462">
                  <c:v>-3.1218800000000001E-2</c:v>
                </c:pt>
                <c:pt idx="68463">
                  <c:v>-3.1591599999999997E-2</c:v>
                </c:pt>
                <c:pt idx="68464">
                  <c:v>-3.1917599999999997E-2</c:v>
                </c:pt>
                <c:pt idx="68465">
                  <c:v>-3.2196700000000002E-2</c:v>
                </c:pt>
                <c:pt idx="68466">
                  <c:v>-3.2429100000000002E-2</c:v>
                </c:pt>
                <c:pt idx="68467">
                  <c:v>-3.2614900000000002E-2</c:v>
                </c:pt>
                <c:pt idx="68468">
                  <c:v>-3.2754400000000003E-2</c:v>
                </c:pt>
                <c:pt idx="68469">
                  <c:v>-3.2847899999999999E-2</c:v>
                </c:pt>
                <c:pt idx="68470">
                  <c:v>-3.2895800000000003E-2</c:v>
                </c:pt>
                <c:pt idx="68471">
                  <c:v>-3.28986E-2</c:v>
                </c:pt>
                <c:pt idx="68472">
                  <c:v>-3.2856700000000003E-2</c:v>
                </c:pt>
                <c:pt idx="68473">
                  <c:v>-3.27707E-2</c:v>
                </c:pt>
                <c:pt idx="68474">
                  <c:v>-3.2641400000000001E-2</c:v>
                </c:pt>
                <c:pt idx="68475">
                  <c:v>-3.2469400000000002E-2</c:v>
                </c:pt>
                <c:pt idx="68476">
                  <c:v>-3.2255600000000002E-2</c:v>
                </c:pt>
                <c:pt idx="68477">
                  <c:v>-3.2000599999999997E-2</c:v>
                </c:pt>
                <c:pt idx="68478">
                  <c:v>-3.1705499999999998E-2</c:v>
                </c:pt>
                <c:pt idx="68479">
                  <c:v>-3.1371200000000002E-2</c:v>
                </c:pt>
                <c:pt idx="68480">
                  <c:v>-3.09988E-2</c:v>
                </c:pt>
                <c:pt idx="68481">
                  <c:v>-3.0589100000000001E-2</c:v>
                </c:pt>
                <c:pt idx="68482">
                  <c:v>-3.01435E-2</c:v>
                </c:pt>
                <c:pt idx="68483">
                  <c:v>-2.9662999999999998E-2</c:v>
                </c:pt>
                <c:pt idx="68484">
                  <c:v>-2.9148799999999999E-2</c:v>
                </c:pt>
                <c:pt idx="68485">
                  <c:v>-2.8602200000000001E-2</c:v>
                </c:pt>
                <c:pt idx="68486">
                  <c:v>-2.8024400000000001E-2</c:v>
                </c:pt>
                <c:pt idx="68487">
                  <c:v>-2.7416800000000002E-2</c:v>
                </c:pt>
                <c:pt idx="68488">
                  <c:v>-2.67808E-2</c:v>
                </c:pt>
                <c:pt idx="68489">
                  <c:v>-2.6117700000000001E-2</c:v>
                </c:pt>
                <c:pt idx="68490">
                  <c:v>-2.5428900000000001E-2</c:v>
                </c:pt>
                <c:pt idx="68491">
                  <c:v>-2.4715899999999999E-2</c:v>
                </c:pt>
                <c:pt idx="68492">
                  <c:v>-2.39802E-2</c:v>
                </c:pt>
                <c:pt idx="68493">
                  <c:v>-2.3223299999999999E-2</c:v>
                </c:pt>
                <c:pt idx="68494">
                  <c:v>-2.24467E-2</c:v>
                </c:pt>
                <c:pt idx="68495">
                  <c:v>-2.1651900000000002E-2</c:v>
                </c:pt>
                <c:pt idx="68496">
                  <c:v>-2.0840399999999999E-2</c:v>
                </c:pt>
                <c:pt idx="68497">
                  <c:v>-2.0013900000000001E-2</c:v>
                </c:pt>
                <c:pt idx="68498">
                  <c:v>-1.9173900000000001E-2</c:v>
                </c:pt>
                <c:pt idx="68499">
                  <c:v>-1.8322000000000001E-2</c:v>
                </c:pt>
                <c:pt idx="68500">
                  <c:v>-1.7459700000000002E-2</c:v>
                </c:pt>
                <c:pt idx="68501">
                  <c:v>-1.6588599999999998E-2</c:v>
                </c:pt>
                <c:pt idx="68502">
                  <c:v>-1.57103E-2</c:v>
                </c:pt>
                <c:pt idx="68503">
                  <c:v>-1.4826300000000001E-2</c:v>
                </c:pt>
                <c:pt idx="68504">
                  <c:v>-1.3938300000000001E-2</c:v>
                </c:pt>
                <c:pt idx="68505">
                  <c:v>-1.30478E-2</c:v>
                </c:pt>
                <c:pt idx="68506">
                  <c:v>-1.2156200000000001E-2</c:v>
                </c:pt>
                <c:pt idx="68507">
                  <c:v>-1.12652E-2</c:v>
                </c:pt>
                <c:pt idx="68508">
                  <c:v>-1.03762E-2</c:v>
                </c:pt>
                <c:pt idx="68509" formatCode="0.00E+00">
                  <c:v>-9.4907600000000009E-3</c:v>
                </c:pt>
                <c:pt idx="68510" formatCode="0.00E+00">
                  <c:v>-8.6102499999999998E-3</c:v>
                </c:pt>
                <c:pt idx="68511" formatCode="0.00E+00">
                  <c:v>-7.7361399999999999E-3</c:v>
                </c:pt>
                <c:pt idx="68512" formatCode="0.00E+00">
                  <c:v>-6.8698400000000003E-3</c:v>
                </c:pt>
                <c:pt idx="68513" formatCode="0.00E+00">
                  <c:v>-6.0127000000000002E-3</c:v>
                </c:pt>
                <c:pt idx="68514" formatCode="0.00E+00">
                  <c:v>-5.1660899999999999E-3</c:v>
                </c:pt>
                <c:pt idx="68515" formatCode="0.00E+00">
                  <c:v>-4.3312899999999998E-3</c:v>
                </c:pt>
                <c:pt idx="68516" formatCode="0.00E+00">
                  <c:v>-3.50958E-3</c:v>
                </c:pt>
                <c:pt idx="68517" formatCode="0.00E+00">
                  <c:v>-2.7021900000000001E-3</c:v>
                </c:pt>
                <c:pt idx="68518" formatCode="0.00E+00">
                  <c:v>-1.9103E-3</c:v>
                </c:pt>
                <c:pt idx="68519" formatCode="0.00E+00">
                  <c:v>-1.13507E-3</c:v>
                </c:pt>
                <c:pt idx="68520" formatCode="0.00E+00">
                  <c:v>-3.7759700000000002E-4</c:v>
                </c:pt>
                <c:pt idx="68521" formatCode="0.00E+00">
                  <c:v>3.6106899999999999E-4</c:v>
                </c:pt>
                <c:pt idx="68522" formatCode="0.00E+00">
                  <c:v>1.0799200000000001E-3</c:v>
                </c:pt>
                <c:pt idx="68523" formatCode="0.00E+00">
                  <c:v>1.7779899999999999E-3</c:v>
                </c:pt>
                <c:pt idx="68524" formatCode="0.00E+00">
                  <c:v>2.45437E-3</c:v>
                </c:pt>
                <c:pt idx="68525" formatCode="0.00E+00">
                  <c:v>3.1082100000000001E-3</c:v>
                </c:pt>
                <c:pt idx="68526" formatCode="0.00E+00">
                  <c:v>3.7387100000000001E-3</c:v>
                </c:pt>
                <c:pt idx="68527" formatCode="0.00E+00">
                  <c:v>4.3451100000000001E-3</c:v>
                </c:pt>
                <c:pt idx="68528" formatCode="0.00E+00">
                  <c:v>4.9267099999999999E-3</c:v>
                </c:pt>
                <c:pt idx="68529" formatCode="0.00E+00">
                  <c:v>5.4828899999999998E-3</c:v>
                </c:pt>
                <c:pt idx="68530" formatCode="0.00E+00">
                  <c:v>6.0130499999999998E-3</c:v>
                </c:pt>
                <c:pt idx="68531" formatCode="0.00E+00">
                  <c:v>6.5166599999999996E-3</c:v>
                </c:pt>
                <c:pt idx="68532" formatCode="0.00E+00">
                  <c:v>6.9932700000000002E-3</c:v>
                </c:pt>
                <c:pt idx="68533" formatCode="0.00E+00">
                  <c:v>7.4424699999999996E-3</c:v>
                </c:pt>
                <c:pt idx="68534" formatCode="0.00E+00">
                  <c:v>7.8638900000000001E-3</c:v>
                </c:pt>
                <c:pt idx="68535" formatCode="0.00E+00">
                  <c:v>8.2572400000000008E-3</c:v>
                </c:pt>
                <c:pt idx="68536" formatCode="0.00E+00">
                  <c:v>8.6222999999999994E-3</c:v>
                </c:pt>
                <c:pt idx="68537" formatCode="0.00E+00">
                  <c:v>8.9588800000000007E-3</c:v>
                </c:pt>
                <c:pt idx="68538" formatCode="0.00E+00">
                  <c:v>9.26687E-3</c:v>
                </c:pt>
                <c:pt idx="68539" formatCode="0.00E+00">
                  <c:v>9.5462099999999994E-3</c:v>
                </c:pt>
                <c:pt idx="68540" formatCode="0.00E+00">
                  <c:v>9.7969000000000007E-3</c:v>
                </c:pt>
                <c:pt idx="68541">
                  <c:v>1.0019E-2</c:v>
                </c:pt>
                <c:pt idx="68542">
                  <c:v>1.02126E-2</c:v>
                </c:pt>
                <c:pt idx="68543">
                  <c:v>1.0377900000000001E-2</c:v>
                </c:pt>
                <c:pt idx="68544">
                  <c:v>1.0515099999999999E-2</c:v>
                </c:pt>
                <c:pt idx="68545">
                  <c:v>1.06245E-2</c:v>
                </c:pt>
                <c:pt idx="68546">
                  <c:v>1.07064E-2</c:v>
                </c:pt>
                <c:pt idx="68547">
                  <c:v>1.07612E-2</c:v>
                </c:pt>
                <c:pt idx="68548">
                  <c:v>1.0789399999999999E-2</c:v>
                </c:pt>
                <c:pt idx="68549">
                  <c:v>1.07914E-2</c:v>
                </c:pt>
                <c:pt idx="68550">
                  <c:v>1.07677E-2</c:v>
                </c:pt>
                <c:pt idx="68551">
                  <c:v>1.0718999999999999E-2</c:v>
                </c:pt>
                <c:pt idx="68552">
                  <c:v>1.06459E-2</c:v>
                </c:pt>
                <c:pt idx="68553">
                  <c:v>1.05491E-2</c:v>
                </c:pt>
                <c:pt idx="68554">
                  <c:v>1.04292E-2</c:v>
                </c:pt>
                <c:pt idx="68555">
                  <c:v>1.0286999999999999E-2</c:v>
                </c:pt>
                <c:pt idx="68556">
                  <c:v>1.0123399999999999E-2</c:v>
                </c:pt>
                <c:pt idx="68557" formatCode="0.00E+00">
                  <c:v>9.9390699999999995E-3</c:v>
                </c:pt>
                <c:pt idx="68558" formatCode="0.00E+00">
                  <c:v>9.7350100000000005E-3</c:v>
                </c:pt>
                <c:pt idx="68559" formatCode="0.00E+00">
                  <c:v>9.5120699999999992E-3</c:v>
                </c:pt>
                <c:pt idx="68560" formatCode="0.00E+00">
                  <c:v>9.2711900000000003E-3</c:v>
                </c:pt>
                <c:pt idx="68561" formatCode="0.00E+00">
                  <c:v>9.01333E-3</c:v>
                </c:pt>
                <c:pt idx="68562" formatCode="0.00E+00">
                  <c:v>8.7394800000000009E-3</c:v>
                </c:pt>
                <c:pt idx="68563" formatCode="0.00E+00">
                  <c:v>8.4506500000000005E-3</c:v>
                </c:pt>
                <c:pt idx="68564" formatCode="0.00E+00">
                  <c:v>8.1478799999999997E-3</c:v>
                </c:pt>
                <c:pt idx="68565" formatCode="0.00E+00">
                  <c:v>7.8322200000000008E-3</c:v>
                </c:pt>
                <c:pt idx="68566" formatCode="0.00E+00">
                  <c:v>7.5047600000000001E-3</c:v>
                </c:pt>
                <c:pt idx="68567" formatCode="0.00E+00">
                  <c:v>7.1665699999999997E-3</c:v>
                </c:pt>
                <c:pt idx="68568" formatCode="0.00E+00">
                  <c:v>6.8187600000000001E-3</c:v>
                </c:pt>
                <c:pt idx="68569" formatCode="0.00E+00">
                  <c:v>6.4624499999999998E-3</c:v>
                </c:pt>
                <c:pt idx="68570" formatCode="0.00E+00">
                  <c:v>6.0987699999999999E-3</c:v>
                </c:pt>
                <c:pt idx="68571" formatCode="0.00E+00">
                  <c:v>5.7288199999999999E-3</c:v>
                </c:pt>
                <c:pt idx="68572" formatCode="0.00E+00">
                  <c:v>5.3537599999999999E-3</c:v>
                </c:pt>
                <c:pt idx="68573" formatCode="0.00E+00">
                  <c:v>4.9747200000000002E-3</c:v>
                </c:pt>
                <c:pt idx="68574" formatCode="0.00E+00">
                  <c:v>4.5928200000000001E-3</c:v>
                </c:pt>
                <c:pt idx="68575" formatCode="0.00E+00">
                  <c:v>4.2091899999999998E-3</c:v>
                </c:pt>
                <c:pt idx="68576" formatCode="0.00E+00">
                  <c:v>3.82497E-3</c:v>
                </c:pt>
                <c:pt idx="68577" formatCode="0.00E+00">
                  <c:v>3.4412599999999998E-3</c:v>
                </c:pt>
                <c:pt idx="68578" formatCode="0.00E+00">
                  <c:v>3.0591799999999999E-3</c:v>
                </c:pt>
                <c:pt idx="68579" formatCode="0.00E+00">
                  <c:v>2.6798099999999999E-3</c:v>
                </c:pt>
                <c:pt idx="68580" formatCode="0.00E+00">
                  <c:v>2.30423E-3</c:v>
                </c:pt>
                <c:pt idx="68581" formatCode="0.00E+00">
                  <c:v>1.9335000000000001E-3</c:v>
                </c:pt>
                <c:pt idx="68582" formatCode="0.00E+00">
                  <c:v>1.5686700000000001E-3</c:v>
                </c:pt>
                <c:pt idx="68583" formatCode="0.00E+00">
                  <c:v>1.21076E-3</c:v>
                </c:pt>
                <c:pt idx="68584" formatCode="0.00E+00">
                  <c:v>8.60752E-4</c:v>
                </c:pt>
                <c:pt idx="68585" formatCode="0.00E+00">
                  <c:v>5.1963200000000001E-4</c:v>
                </c:pt>
                <c:pt idx="68586" formatCode="0.00E+00">
                  <c:v>1.8834E-4</c:v>
                </c:pt>
                <c:pt idx="68587" formatCode="0.00E+00">
                  <c:v>-1.3221000000000001E-4</c:v>
                </c:pt>
                <c:pt idx="68588" formatCode="0.00E+00">
                  <c:v>-4.41135E-4</c:v>
                </c:pt>
                <c:pt idx="68589" formatCode="0.00E+00">
                  <c:v>-7.3758199999999997E-4</c:v>
                </c:pt>
                <c:pt idx="68590" formatCode="0.00E+00">
                  <c:v>-1.02074E-3</c:v>
                </c:pt>
                <c:pt idx="68591" formatCode="0.00E+00">
                  <c:v>-1.2898199999999999E-3</c:v>
                </c:pt>
                <c:pt idx="68592" formatCode="0.00E+00">
                  <c:v>-1.54408E-3</c:v>
                </c:pt>
                <c:pt idx="68593" formatCode="0.00E+00">
                  <c:v>-1.78283E-3</c:v>
                </c:pt>
                <c:pt idx="68594" formatCode="0.00E+00">
                  <c:v>-2.0053900000000001E-3</c:v>
                </c:pt>
                <c:pt idx="68595" formatCode="0.00E+00">
                  <c:v>-2.2111600000000002E-3</c:v>
                </c:pt>
                <c:pt idx="68596" formatCode="0.00E+00">
                  <c:v>-2.3995399999999999E-3</c:v>
                </c:pt>
                <c:pt idx="68597" formatCode="0.00E+00">
                  <c:v>-2.5700100000000002E-3</c:v>
                </c:pt>
                <c:pt idx="68598" formatCode="0.00E+00">
                  <c:v>-2.72207E-3</c:v>
                </c:pt>
                <c:pt idx="68599" formatCode="0.00E+00">
                  <c:v>-2.8552999999999999E-3</c:v>
                </c:pt>
                <c:pt idx="68600" formatCode="0.00E+00">
                  <c:v>-2.9692799999999999E-3</c:v>
                </c:pt>
                <c:pt idx="68601" formatCode="0.00E+00">
                  <c:v>-3.0636700000000001E-3</c:v>
                </c:pt>
                <c:pt idx="68602" formatCode="0.00E+00">
                  <c:v>-3.13818E-3</c:v>
                </c:pt>
                <c:pt idx="68603" formatCode="0.00E+00">
                  <c:v>-3.1925500000000002E-3</c:v>
                </c:pt>
                <c:pt idx="68604" formatCode="0.00E+00">
                  <c:v>-3.2265800000000002E-3</c:v>
                </c:pt>
                <c:pt idx="68605" formatCode="0.00E+00">
                  <c:v>-3.24012E-3</c:v>
                </c:pt>
                <c:pt idx="68606" formatCode="0.00E+00">
                  <c:v>-3.2330700000000002E-3</c:v>
                </c:pt>
                <c:pt idx="68607" formatCode="0.00E+00">
                  <c:v>-3.2053799999999999E-3</c:v>
                </c:pt>
                <c:pt idx="68608" formatCode="0.00E+00">
                  <c:v>-3.1570399999999998E-3</c:v>
                </c:pt>
                <c:pt idx="68609" formatCode="0.00E+00">
                  <c:v>-3.0880999999999999E-3</c:v>
                </c:pt>
                <c:pt idx="68610" formatCode="0.00E+00">
                  <c:v>-2.9986600000000002E-3</c:v>
                </c:pt>
                <c:pt idx="68611" formatCode="0.00E+00">
                  <c:v>-2.8888799999999999E-3</c:v>
                </c:pt>
                <c:pt idx="68612" formatCode="0.00E+00">
                  <c:v>-2.7589300000000001E-3</c:v>
                </c:pt>
                <c:pt idx="68613" formatCode="0.00E+00">
                  <c:v>-2.6090800000000002E-3</c:v>
                </c:pt>
                <c:pt idx="68614" formatCode="0.00E+00">
                  <c:v>-2.43962E-3</c:v>
                </c:pt>
                <c:pt idx="68615" formatCode="0.00E+00">
                  <c:v>-2.2508799999999998E-3</c:v>
                </c:pt>
                <c:pt idx="68616" formatCode="0.00E+00">
                  <c:v>-2.0432499999999999E-3</c:v>
                </c:pt>
                <c:pt idx="68617" formatCode="0.00E+00">
                  <c:v>-1.8171699999999999E-3</c:v>
                </c:pt>
                <c:pt idx="68618" formatCode="0.00E+00">
                  <c:v>-1.5731199999999999E-3</c:v>
                </c:pt>
                <c:pt idx="68619" formatCode="0.00E+00">
                  <c:v>-1.3116200000000001E-3</c:v>
                </c:pt>
                <c:pt idx="68620" formatCode="0.00E+00">
                  <c:v>-1.03323E-3</c:v>
                </c:pt>
                <c:pt idx="68621" formatCode="0.00E+00">
                  <c:v>-7.3856499999999995E-4</c:v>
                </c:pt>
                <c:pt idx="68622" formatCode="0.00E+00">
                  <c:v>-4.28269E-4</c:v>
                </c:pt>
                <c:pt idx="68623" formatCode="0.00E+00">
                  <c:v>-1.0302900000000001E-4</c:v>
                </c:pt>
                <c:pt idx="68624" formatCode="0.00E+00">
                  <c:v>2.36433E-4</c:v>
                </c:pt>
                <c:pt idx="68625" formatCode="0.00E+00">
                  <c:v>5.8935400000000005E-4</c:v>
                </c:pt>
                <c:pt idx="68626" formatCode="0.00E+00">
                  <c:v>9.5494299999999998E-4</c:v>
                </c:pt>
                <c:pt idx="68627" formatCode="0.00E+00">
                  <c:v>1.33237E-3</c:v>
                </c:pt>
                <c:pt idx="68628" formatCode="0.00E+00">
                  <c:v>1.7207800000000001E-3</c:v>
                </c:pt>
                <c:pt idx="68629" formatCode="0.00E+00">
                  <c:v>2.1192799999999999E-3</c:v>
                </c:pt>
                <c:pt idx="68630" formatCode="0.00E+00">
                  <c:v>2.5269699999999999E-3</c:v>
                </c:pt>
                <c:pt idx="68631" formatCode="0.00E+00">
                  <c:v>2.9428900000000001E-3</c:v>
                </c:pt>
                <c:pt idx="68632" formatCode="0.00E+00">
                  <c:v>3.36609E-3</c:v>
                </c:pt>
                <c:pt idx="68633" formatCode="0.00E+00">
                  <c:v>3.7955900000000002E-3</c:v>
                </c:pt>
                <c:pt idx="68634" formatCode="0.00E+00">
                  <c:v>4.2303699999999998E-3</c:v>
                </c:pt>
                <c:pt idx="68635" formatCode="0.00E+00">
                  <c:v>4.6694099999999997E-3</c:v>
                </c:pt>
                <c:pt idx="68636" formatCode="0.00E+00">
                  <c:v>5.1116800000000004E-3</c:v>
                </c:pt>
                <c:pt idx="68637" formatCode="0.00E+00">
                  <c:v>5.5561300000000003E-3</c:v>
                </c:pt>
                <c:pt idx="68638" formatCode="0.00E+00">
                  <c:v>6.0016999999999996E-3</c:v>
                </c:pt>
                <c:pt idx="68639" formatCode="0.00E+00">
                  <c:v>6.4473200000000003E-3</c:v>
                </c:pt>
                <c:pt idx="68640" formatCode="0.00E+00">
                  <c:v>6.8919000000000003E-3</c:v>
                </c:pt>
                <c:pt idx="68641" formatCode="0.00E+00">
                  <c:v>7.3343699999999998E-3</c:v>
                </c:pt>
                <c:pt idx="68642" formatCode="0.00E+00">
                  <c:v>7.77365E-3</c:v>
                </c:pt>
                <c:pt idx="68643" formatCode="0.00E+00">
                  <c:v>8.2086499999999996E-3</c:v>
                </c:pt>
                <c:pt idx="68644" formatCode="0.00E+00">
                  <c:v>8.6382899999999999E-3</c:v>
                </c:pt>
                <c:pt idx="68645" formatCode="0.00E+00">
                  <c:v>9.0615000000000001E-3</c:v>
                </c:pt>
                <c:pt idx="68646" formatCode="0.00E+00">
                  <c:v>9.4772099999999998E-3</c:v>
                </c:pt>
                <c:pt idx="68647" formatCode="0.00E+00">
                  <c:v>9.88436E-3</c:v>
                </c:pt>
                <c:pt idx="68648">
                  <c:v>1.02819E-2</c:v>
                </c:pt>
                <c:pt idx="68649">
                  <c:v>1.0668800000000001E-2</c:v>
                </c:pt>
                <c:pt idx="68650">
                  <c:v>1.1044E-2</c:v>
                </c:pt>
                <c:pt idx="68651">
                  <c:v>1.1406599999999999E-2</c:v>
                </c:pt>
                <c:pt idx="68652">
                  <c:v>1.17555E-2</c:v>
                </c:pt>
                <c:pt idx="68653">
                  <c:v>1.20898E-2</c:v>
                </c:pt>
                <c:pt idx="68654">
                  <c:v>1.2408600000000001E-2</c:v>
                </c:pt>
                <c:pt idx="68655">
                  <c:v>1.2710900000000001E-2</c:v>
                </c:pt>
                <c:pt idx="68656">
                  <c:v>1.2995899999999999E-2</c:v>
                </c:pt>
                <c:pt idx="68657">
                  <c:v>1.3262599999999999E-2</c:v>
                </c:pt>
                <c:pt idx="68658">
                  <c:v>1.3510400000000001E-2</c:v>
                </c:pt>
                <c:pt idx="68659">
                  <c:v>1.37384E-2</c:v>
                </c:pt>
                <c:pt idx="68660">
                  <c:v>1.3945900000000001E-2</c:v>
                </c:pt>
                <c:pt idx="68661">
                  <c:v>1.41321E-2</c:v>
                </c:pt>
                <c:pt idx="68662">
                  <c:v>1.42963E-2</c:v>
                </c:pt>
                <c:pt idx="68663">
                  <c:v>1.4437999999999999E-2</c:v>
                </c:pt>
                <c:pt idx="68664">
                  <c:v>1.4556599999999999E-2</c:v>
                </c:pt>
                <c:pt idx="68665">
                  <c:v>1.46514E-2</c:v>
                </c:pt>
                <c:pt idx="68666">
                  <c:v>1.47219E-2</c:v>
                </c:pt>
                <c:pt idx="68667">
                  <c:v>1.4767799999999999E-2</c:v>
                </c:pt>
                <c:pt idx="68668">
                  <c:v>1.4788600000000001E-2</c:v>
                </c:pt>
                <c:pt idx="68669">
                  <c:v>1.4783900000000001E-2</c:v>
                </c:pt>
                <c:pt idx="68670">
                  <c:v>1.47534E-2</c:v>
                </c:pt>
                <c:pt idx="68671">
                  <c:v>1.4696799999999999E-2</c:v>
                </c:pt>
                <c:pt idx="68672">
                  <c:v>1.4613900000000001E-2</c:v>
                </c:pt>
                <c:pt idx="68673">
                  <c:v>1.4504599999999999E-2</c:v>
                </c:pt>
                <c:pt idx="68674">
                  <c:v>1.43686E-2</c:v>
                </c:pt>
                <c:pt idx="68675">
                  <c:v>1.4206E-2</c:v>
                </c:pt>
                <c:pt idx="68676">
                  <c:v>1.40167E-2</c:v>
                </c:pt>
                <c:pt idx="68677">
                  <c:v>1.38008E-2</c:v>
                </c:pt>
                <c:pt idx="68678">
                  <c:v>1.3558300000000001E-2</c:v>
                </c:pt>
                <c:pt idx="68679">
                  <c:v>1.32894E-2</c:v>
                </c:pt>
                <c:pt idx="68680">
                  <c:v>1.2994199999999999E-2</c:v>
                </c:pt>
                <c:pt idx="68681">
                  <c:v>1.2673E-2</c:v>
                </c:pt>
                <c:pt idx="68682">
                  <c:v>1.2326200000000001E-2</c:v>
                </c:pt>
                <c:pt idx="68683">
                  <c:v>1.19539E-2</c:v>
                </c:pt>
                <c:pt idx="68684">
                  <c:v>1.15567E-2</c:v>
                </c:pt>
                <c:pt idx="68685">
                  <c:v>1.1135000000000001E-2</c:v>
                </c:pt>
                <c:pt idx="68686">
                  <c:v>1.0689300000000001E-2</c:v>
                </c:pt>
                <c:pt idx="68687">
                  <c:v>1.0220099999999999E-2</c:v>
                </c:pt>
                <c:pt idx="68688" formatCode="0.00E+00">
                  <c:v>9.7280600000000002E-3</c:v>
                </c:pt>
                <c:pt idx="68689" formatCode="0.00E+00">
                  <c:v>9.2137599999999997E-3</c:v>
                </c:pt>
                <c:pt idx="68690" formatCode="0.00E+00">
                  <c:v>8.6779100000000005E-3</c:v>
                </c:pt>
                <c:pt idx="68691" formatCode="0.00E+00">
                  <c:v>8.1212599999999999E-3</c:v>
                </c:pt>
                <c:pt idx="68692" formatCode="0.00E+00">
                  <c:v>7.5445599999999996E-3</c:v>
                </c:pt>
                <c:pt idx="68693" formatCode="0.00E+00">
                  <c:v>6.9486599999999997E-3</c:v>
                </c:pt>
                <c:pt idx="68694" formatCode="0.00E+00">
                  <c:v>6.3344100000000004E-3</c:v>
                </c:pt>
                <c:pt idx="68695" formatCode="0.00E+00">
                  <c:v>5.7027099999999997E-3</c:v>
                </c:pt>
                <c:pt idx="68696" formatCode="0.00E+00">
                  <c:v>5.0545099999999999E-3</c:v>
                </c:pt>
                <c:pt idx="68697" formatCode="0.00E+00">
                  <c:v>4.3907800000000004E-3</c:v>
                </c:pt>
                <c:pt idx="68698" formatCode="0.00E+00">
                  <c:v>3.7125399999999999E-3</c:v>
                </c:pt>
                <c:pt idx="68699" formatCode="0.00E+00">
                  <c:v>3.0208499999999998E-3</c:v>
                </c:pt>
                <c:pt idx="68700" formatCode="0.00E+00">
                  <c:v>2.3167700000000001E-3</c:v>
                </c:pt>
                <c:pt idx="68701" formatCode="0.00E+00">
                  <c:v>1.6014200000000001E-3</c:v>
                </c:pt>
                <c:pt idx="68702" formatCode="0.00E+00">
                  <c:v>8.7593899999999995E-4</c:v>
                </c:pt>
                <c:pt idx="68703" formatCode="0.00E+00">
                  <c:v>1.4149099999999999E-4</c:v>
                </c:pt>
                <c:pt idx="68704" formatCode="0.00E+00">
                  <c:v>-6.0073400000000001E-4</c:v>
                </c:pt>
                <c:pt idx="68705" formatCode="0.00E+00">
                  <c:v>-1.34953E-3</c:v>
                </c:pt>
                <c:pt idx="68706" formatCode="0.00E+00">
                  <c:v>-2.1036499999999999E-3</c:v>
                </c:pt>
                <c:pt idx="68707" formatCode="0.00E+00">
                  <c:v>-2.8618699999999999E-3</c:v>
                </c:pt>
                <c:pt idx="68708" formatCode="0.00E+00">
                  <c:v>-3.6229000000000001E-3</c:v>
                </c:pt>
                <c:pt idx="68709" formatCode="0.00E+00">
                  <c:v>-4.3854899999999997E-3</c:v>
                </c:pt>
                <c:pt idx="68710" formatCode="0.00E+00">
                  <c:v>-5.1483199999999996E-3</c:v>
                </c:pt>
                <c:pt idx="68711" formatCode="0.00E+00">
                  <c:v>-5.9101199999999996E-3</c:v>
                </c:pt>
                <c:pt idx="68712" formatCode="0.00E+00">
                  <c:v>-6.6695699999999997E-3</c:v>
                </c:pt>
                <c:pt idx="68713" formatCode="0.00E+00">
                  <c:v>-7.4253699999999997E-3</c:v>
                </c:pt>
                <c:pt idx="68714" formatCode="0.00E+00">
                  <c:v>-8.1762099999999997E-3</c:v>
                </c:pt>
                <c:pt idx="68715" formatCode="0.00E+00">
                  <c:v>-8.9207699999999997E-3</c:v>
                </c:pt>
                <c:pt idx="68716" formatCode="0.00E+00">
                  <c:v>-9.6577599999999996E-3</c:v>
                </c:pt>
                <c:pt idx="68717">
                  <c:v>-1.03859E-2</c:v>
                </c:pt>
                <c:pt idx="68718">
                  <c:v>-1.11038E-2</c:v>
                </c:pt>
                <c:pt idx="68719">
                  <c:v>-1.1810299999999999E-2</c:v>
                </c:pt>
                <c:pt idx="68720">
                  <c:v>-1.2504100000000001E-2</c:v>
                </c:pt>
                <c:pt idx="68721">
                  <c:v>-1.31839E-2</c:v>
                </c:pt>
                <c:pt idx="68722">
                  <c:v>-1.38485E-2</c:v>
                </c:pt>
                <c:pt idx="68723">
                  <c:v>-1.44966E-2</c:v>
                </c:pt>
                <c:pt idx="68724">
                  <c:v>-1.51272E-2</c:v>
                </c:pt>
                <c:pt idx="68725">
                  <c:v>-1.57389E-2</c:v>
                </c:pt>
                <c:pt idx="68726">
                  <c:v>-1.63307E-2</c:v>
                </c:pt>
                <c:pt idx="68727">
                  <c:v>-1.69014E-2</c:v>
                </c:pt>
                <c:pt idx="68728">
                  <c:v>-1.745E-2</c:v>
                </c:pt>
                <c:pt idx="68729">
                  <c:v>-1.7975399999999999E-2</c:v>
                </c:pt>
                <c:pt idx="68730">
                  <c:v>-1.8476599999999999E-2</c:v>
                </c:pt>
                <c:pt idx="68731">
                  <c:v>-1.89526E-2</c:v>
                </c:pt>
                <c:pt idx="68732">
                  <c:v>-1.94024E-2</c:v>
                </c:pt>
                <c:pt idx="68733">
                  <c:v>-1.9825200000000001E-2</c:v>
                </c:pt>
                <c:pt idx="68734">
                  <c:v>-2.0219999999999998E-2</c:v>
                </c:pt>
                <c:pt idx="68735">
                  <c:v>-2.0586199999999999E-2</c:v>
                </c:pt>
                <c:pt idx="68736">
                  <c:v>-2.0922799999999998E-2</c:v>
                </c:pt>
                <c:pt idx="68737">
                  <c:v>-2.12293E-2</c:v>
                </c:pt>
                <c:pt idx="68738">
                  <c:v>-2.1504800000000001E-2</c:v>
                </c:pt>
                <c:pt idx="68739">
                  <c:v>-2.1748799999999999E-2</c:v>
                </c:pt>
                <c:pt idx="68740">
                  <c:v>-2.19607E-2</c:v>
                </c:pt>
                <c:pt idx="68741">
                  <c:v>-2.2139900000000001E-2</c:v>
                </c:pt>
                <c:pt idx="68742">
                  <c:v>-2.22861E-2</c:v>
                </c:pt>
                <c:pt idx="68743">
                  <c:v>-2.23988E-2</c:v>
                </c:pt>
                <c:pt idx="68744">
                  <c:v>-2.24776E-2</c:v>
                </c:pt>
                <c:pt idx="68745">
                  <c:v>-2.2522199999999999E-2</c:v>
                </c:pt>
                <c:pt idx="68746">
                  <c:v>-2.2532400000000001E-2</c:v>
                </c:pt>
                <c:pt idx="68747">
                  <c:v>-2.2508E-2</c:v>
                </c:pt>
                <c:pt idx="68748">
                  <c:v>-2.2448800000000001E-2</c:v>
                </c:pt>
                <c:pt idx="68749">
                  <c:v>-2.2354800000000001E-2</c:v>
                </c:pt>
                <c:pt idx="68750">
                  <c:v>-2.2225999999999999E-2</c:v>
                </c:pt>
                <c:pt idx="68751">
                  <c:v>-2.2062399999999999E-2</c:v>
                </c:pt>
                <c:pt idx="68752">
                  <c:v>-2.18642E-2</c:v>
                </c:pt>
                <c:pt idx="68753">
                  <c:v>-2.1631399999999999E-2</c:v>
                </c:pt>
                <c:pt idx="68754">
                  <c:v>-2.1364299999999999E-2</c:v>
                </c:pt>
                <c:pt idx="68755">
                  <c:v>-2.1063200000000001E-2</c:v>
                </c:pt>
                <c:pt idx="68756">
                  <c:v>-2.07285E-2</c:v>
                </c:pt>
                <c:pt idx="68757">
                  <c:v>-2.0360400000000001E-2</c:v>
                </c:pt>
                <c:pt idx="68758">
                  <c:v>-1.9959600000000001E-2</c:v>
                </c:pt>
                <c:pt idx="68759">
                  <c:v>-1.9526499999999999E-2</c:v>
                </c:pt>
                <c:pt idx="68760">
                  <c:v>-1.9061600000000001E-2</c:v>
                </c:pt>
                <c:pt idx="68761">
                  <c:v>-1.8565600000000002E-2</c:v>
                </c:pt>
                <c:pt idx="68762">
                  <c:v>-1.8039300000000001E-2</c:v>
                </c:pt>
                <c:pt idx="68763">
                  <c:v>-1.7483200000000001E-2</c:v>
                </c:pt>
                <c:pt idx="68764">
                  <c:v>-1.6898199999999999E-2</c:v>
                </c:pt>
                <c:pt idx="68765">
                  <c:v>-1.62852E-2</c:v>
                </c:pt>
                <c:pt idx="68766">
                  <c:v>-1.5644999999999999E-2</c:v>
                </c:pt>
                <c:pt idx="68767">
                  <c:v>-1.49785E-2</c:v>
                </c:pt>
                <c:pt idx="68768">
                  <c:v>-1.4286800000000001E-2</c:v>
                </c:pt>
                <c:pt idx="68769">
                  <c:v>-1.35709E-2</c:v>
                </c:pt>
                <c:pt idx="68770">
                  <c:v>-1.28319E-2</c:v>
                </c:pt>
                <c:pt idx="68771">
                  <c:v>-1.20708E-2</c:v>
                </c:pt>
                <c:pt idx="68772">
                  <c:v>-1.12888E-2</c:v>
                </c:pt>
                <c:pt idx="68773">
                  <c:v>-1.04872E-2</c:v>
                </c:pt>
                <c:pt idx="68774" formatCode="0.00E+00">
                  <c:v>-9.6670599999999999E-3</c:v>
                </c:pt>
                <c:pt idx="68775" formatCode="0.00E+00">
                  <c:v>-8.8297900000000006E-3</c:v>
                </c:pt>
                <c:pt idx="68776" formatCode="0.00E+00">
                  <c:v>-7.9766400000000001E-3</c:v>
                </c:pt>
                <c:pt idx="68777" formatCode="0.00E+00">
                  <c:v>-7.1089300000000003E-3</c:v>
                </c:pt>
                <c:pt idx="68778" formatCode="0.00E+00">
                  <c:v>-6.2280399999999998E-3</c:v>
                </c:pt>
                <c:pt idx="68779" formatCode="0.00E+00">
                  <c:v>-5.3353300000000001E-3</c:v>
                </c:pt>
                <c:pt idx="68780" formatCode="0.00E+00">
                  <c:v>-4.4322299999999997E-3</c:v>
                </c:pt>
                <c:pt idx="68781" formatCode="0.00E+00">
                  <c:v>-3.5201500000000001E-3</c:v>
                </c:pt>
                <c:pt idx="68782" formatCode="0.00E+00">
                  <c:v>-2.6005400000000001E-3</c:v>
                </c:pt>
                <c:pt idx="68783" formatCode="0.00E+00">
                  <c:v>-1.6748799999999999E-3</c:v>
                </c:pt>
                <c:pt idx="68784" formatCode="0.00E+00">
                  <c:v>-7.4463199999999995E-4</c:v>
                </c:pt>
                <c:pt idx="68785" formatCode="0.00E+00">
                  <c:v>1.88708E-4</c:v>
                </c:pt>
                <c:pt idx="68786" formatCode="0.00E+00">
                  <c:v>1.12364E-3</c:v>
                </c:pt>
                <c:pt idx="68787" formatCode="0.00E+00">
                  <c:v>2.0586599999999999E-3</c:v>
                </c:pt>
                <c:pt idx="68788" formatCode="0.00E+00">
                  <c:v>2.99227E-3</c:v>
                </c:pt>
                <c:pt idx="68789" formatCode="0.00E+00">
                  <c:v>3.9229299999999998E-3</c:v>
                </c:pt>
                <c:pt idx="68790" formatCode="0.00E+00">
                  <c:v>4.8491599999999999E-3</c:v>
                </c:pt>
                <c:pt idx="68791" formatCode="0.00E+00">
                  <c:v>5.7694399999999998E-3</c:v>
                </c:pt>
                <c:pt idx="68792" formatCode="0.00E+00">
                  <c:v>6.6822799999999996E-3</c:v>
                </c:pt>
                <c:pt idx="68793" formatCode="0.00E+00">
                  <c:v>7.5861799999999997E-3</c:v>
                </c:pt>
                <c:pt idx="68794" formatCode="0.00E+00">
                  <c:v>8.47966E-3</c:v>
                </c:pt>
                <c:pt idx="68795" formatCode="0.00E+00">
                  <c:v>9.3612499999999998E-3</c:v>
                </c:pt>
                <c:pt idx="68796">
                  <c:v>1.0229500000000001E-2</c:v>
                </c:pt>
                <c:pt idx="68797">
                  <c:v>1.1083000000000001E-2</c:v>
                </c:pt>
                <c:pt idx="68798">
                  <c:v>1.1920399999999999E-2</c:v>
                </c:pt>
                <c:pt idx="68799">
                  <c:v>1.2740100000000001E-2</c:v>
                </c:pt>
                <c:pt idx="68800">
                  <c:v>1.3540999999999999E-2</c:v>
                </c:pt>
                <c:pt idx="68801">
                  <c:v>1.43216E-2</c:v>
                </c:pt>
                <c:pt idx="68802">
                  <c:v>1.5080700000000001E-2</c:v>
                </c:pt>
                <c:pt idx="68803">
                  <c:v>1.5816899999999998E-2</c:v>
                </c:pt>
                <c:pt idx="68804">
                  <c:v>1.6529100000000001E-2</c:v>
                </c:pt>
                <c:pt idx="68805">
                  <c:v>1.7216100000000002E-2</c:v>
                </c:pt>
                <c:pt idx="68806">
                  <c:v>1.7876599999999999E-2</c:v>
                </c:pt>
                <c:pt idx="68807">
                  <c:v>1.85097E-2</c:v>
                </c:pt>
                <c:pt idx="68808">
                  <c:v>1.9114200000000001E-2</c:v>
                </c:pt>
                <c:pt idx="68809">
                  <c:v>1.9689000000000002E-2</c:v>
                </c:pt>
                <c:pt idx="68810">
                  <c:v>2.0233299999999999E-2</c:v>
                </c:pt>
                <c:pt idx="68811">
                  <c:v>2.07461E-2</c:v>
                </c:pt>
                <c:pt idx="68812">
                  <c:v>2.1226499999999999E-2</c:v>
                </c:pt>
                <c:pt idx="68813">
                  <c:v>2.1673600000000001E-2</c:v>
                </c:pt>
                <c:pt idx="68814">
                  <c:v>2.20868E-2</c:v>
                </c:pt>
                <c:pt idx="68815">
                  <c:v>2.2465200000000001E-2</c:v>
                </c:pt>
                <c:pt idx="68816">
                  <c:v>2.28083E-2</c:v>
                </c:pt>
                <c:pt idx="68817">
                  <c:v>2.3115299999999998E-2</c:v>
                </c:pt>
                <c:pt idx="68818">
                  <c:v>2.3385900000000001E-2</c:v>
                </c:pt>
                <c:pt idx="68819">
                  <c:v>2.3619399999999999E-2</c:v>
                </c:pt>
                <c:pt idx="68820">
                  <c:v>2.38154E-2</c:v>
                </c:pt>
                <c:pt idx="68821">
                  <c:v>2.3973600000000001E-2</c:v>
                </c:pt>
                <c:pt idx="68822">
                  <c:v>2.4093699999999999E-2</c:v>
                </c:pt>
                <c:pt idx="68823">
                  <c:v>2.41754E-2</c:v>
                </c:pt>
                <c:pt idx="68824">
                  <c:v>2.42185E-2</c:v>
                </c:pt>
                <c:pt idx="68825">
                  <c:v>2.4223000000000001E-2</c:v>
                </c:pt>
                <c:pt idx="68826">
                  <c:v>2.41887E-2</c:v>
                </c:pt>
                <c:pt idx="68827">
                  <c:v>2.41157E-2</c:v>
                </c:pt>
                <c:pt idx="68828">
                  <c:v>2.4004000000000001E-2</c:v>
                </c:pt>
                <c:pt idx="68829">
                  <c:v>2.3853800000000001E-2</c:v>
                </c:pt>
                <c:pt idx="68830">
                  <c:v>2.36653E-2</c:v>
                </c:pt>
                <c:pt idx="68831">
                  <c:v>2.34387E-2</c:v>
                </c:pt>
                <c:pt idx="68832">
                  <c:v>2.3174299999999998E-2</c:v>
                </c:pt>
                <c:pt idx="68833">
                  <c:v>2.28726E-2</c:v>
                </c:pt>
                <c:pt idx="68834">
                  <c:v>2.2533999999999998E-2</c:v>
                </c:pt>
                <c:pt idx="68835">
                  <c:v>2.2158899999999999E-2</c:v>
                </c:pt>
                <c:pt idx="68836">
                  <c:v>2.1748E-2</c:v>
                </c:pt>
                <c:pt idx="68837">
                  <c:v>2.1301899999999999E-2</c:v>
                </c:pt>
                <c:pt idx="68838">
                  <c:v>2.0821200000000002E-2</c:v>
                </c:pt>
                <c:pt idx="68839">
                  <c:v>2.03067E-2</c:v>
                </c:pt>
                <c:pt idx="68840">
                  <c:v>1.9759200000000001E-2</c:v>
                </c:pt>
                <c:pt idx="68841">
                  <c:v>1.9179600000000002E-2</c:v>
                </c:pt>
                <c:pt idx="68842">
                  <c:v>1.85687E-2</c:v>
                </c:pt>
                <c:pt idx="68843">
                  <c:v>1.7927499999999999E-2</c:v>
                </c:pt>
                <c:pt idx="68844">
                  <c:v>1.7257100000000001E-2</c:v>
                </c:pt>
                <c:pt idx="68845">
                  <c:v>1.6558300000000001E-2</c:v>
                </c:pt>
                <c:pt idx="68846">
                  <c:v>1.5832499999999999E-2</c:v>
                </c:pt>
                <c:pt idx="68847">
                  <c:v>1.5080700000000001E-2</c:v>
                </c:pt>
                <c:pt idx="68848">
                  <c:v>1.4304000000000001E-2</c:v>
                </c:pt>
                <c:pt idx="68849">
                  <c:v>1.35038E-2</c:v>
                </c:pt>
                <c:pt idx="68850">
                  <c:v>1.26813E-2</c:v>
                </c:pt>
                <c:pt idx="68851">
                  <c:v>1.1837800000000001E-2</c:v>
                </c:pt>
                <c:pt idx="68852">
                  <c:v>1.0974599999999999E-2</c:v>
                </c:pt>
                <c:pt idx="68853">
                  <c:v>1.00932E-2</c:v>
                </c:pt>
                <c:pt idx="68854" formatCode="0.00E+00">
                  <c:v>9.1948299999999993E-3</c:v>
                </c:pt>
                <c:pt idx="68855" formatCode="0.00E+00">
                  <c:v>8.2810399999999999E-3</c:v>
                </c:pt>
                <c:pt idx="68856" formatCode="0.00E+00">
                  <c:v>7.3532600000000004E-3</c:v>
                </c:pt>
                <c:pt idx="68857" formatCode="0.00E+00">
                  <c:v>6.4129699999999996E-3</c:v>
                </c:pt>
                <c:pt idx="68858" formatCode="0.00E+00">
                  <c:v>5.46168E-3</c:v>
                </c:pt>
                <c:pt idx="68859" formatCode="0.00E+00">
                  <c:v>4.5008899999999996E-3</c:v>
                </c:pt>
                <c:pt idx="68860" formatCode="0.00E+00">
                  <c:v>3.53215E-3</c:v>
                </c:pt>
                <c:pt idx="68861" formatCode="0.00E+00">
                  <c:v>2.5570100000000002E-3</c:v>
                </c:pt>
                <c:pt idx="68862" formatCode="0.00E+00">
                  <c:v>1.5770199999999999E-3</c:v>
                </c:pt>
                <c:pt idx="68863" formatCode="0.00E+00">
                  <c:v>5.9375699999999999E-4</c:v>
                </c:pt>
                <c:pt idx="68864" formatCode="0.00E+00">
                  <c:v>-3.9120499999999999E-4</c:v>
                </c:pt>
                <c:pt idx="68865" formatCode="0.00E+00">
                  <c:v>-1.3762900000000001E-3</c:v>
                </c:pt>
                <c:pt idx="68866" formatCode="0.00E+00">
                  <c:v>-2.3599200000000002E-3</c:v>
                </c:pt>
                <c:pt idx="68867" formatCode="0.00E+00">
                  <c:v>-3.34052E-3</c:v>
                </c:pt>
                <c:pt idx="68868" formatCode="0.00E+00">
                  <c:v>-4.3165199999999999E-3</c:v>
                </c:pt>
                <c:pt idx="68869" formatCode="0.00E+00">
                  <c:v>-5.2863600000000004E-3</c:v>
                </c:pt>
                <c:pt idx="68870" formatCode="0.00E+00">
                  <c:v>-6.2484799999999998E-3</c:v>
                </c:pt>
                <c:pt idx="68871" formatCode="0.00E+00">
                  <c:v>-7.2013299999999997E-3</c:v>
                </c:pt>
                <c:pt idx="68872" formatCode="0.00E+00">
                  <c:v>-8.1434000000000003E-3</c:v>
                </c:pt>
                <c:pt idx="68873" formatCode="0.00E+00">
                  <c:v>-9.0731800000000001E-3</c:v>
                </c:pt>
                <c:pt idx="68874" formatCode="0.00E+00">
                  <c:v>-9.9891700000000003E-3</c:v>
                </c:pt>
                <c:pt idx="68875">
                  <c:v>-1.0889899999999999E-2</c:v>
                </c:pt>
                <c:pt idx="68876">
                  <c:v>-1.1774E-2</c:v>
                </c:pt>
                <c:pt idx="68877">
                  <c:v>-1.2639900000000001E-2</c:v>
                </c:pt>
                <c:pt idx="68878">
                  <c:v>-1.3486400000000001E-2</c:v>
                </c:pt>
                <c:pt idx="68879">
                  <c:v>-1.4312E-2</c:v>
                </c:pt>
                <c:pt idx="68880">
                  <c:v>-1.5115399999999999E-2</c:v>
                </c:pt>
                <c:pt idx="68881">
                  <c:v>-1.5895400000000001E-2</c:v>
                </c:pt>
                <c:pt idx="68882">
                  <c:v>-1.6650700000000001E-2</c:v>
                </c:pt>
                <c:pt idx="68883">
                  <c:v>-1.7380099999999999E-2</c:v>
                </c:pt>
                <c:pt idx="68884">
                  <c:v>-1.8082500000000001E-2</c:v>
                </c:pt>
                <c:pt idx="68885">
                  <c:v>-1.8756700000000001E-2</c:v>
                </c:pt>
                <c:pt idx="68886">
                  <c:v>-1.9401600000000001E-2</c:v>
                </c:pt>
                <c:pt idx="68887">
                  <c:v>-2.0016300000000001E-2</c:v>
                </c:pt>
                <c:pt idx="68888">
                  <c:v>-2.0599699999999999E-2</c:v>
                </c:pt>
                <c:pt idx="68889">
                  <c:v>-2.11509E-2</c:v>
                </c:pt>
                <c:pt idx="68890">
                  <c:v>-2.16691E-2</c:v>
                </c:pt>
                <c:pt idx="68891">
                  <c:v>-2.21534E-2</c:v>
                </c:pt>
                <c:pt idx="68892">
                  <c:v>-2.2603100000000001E-2</c:v>
                </c:pt>
                <c:pt idx="68893">
                  <c:v>-2.30175E-2</c:v>
                </c:pt>
                <c:pt idx="68894">
                  <c:v>-2.3395900000000001E-2</c:v>
                </c:pt>
                <c:pt idx="68895">
                  <c:v>-2.37377E-2</c:v>
                </c:pt>
                <c:pt idx="68896">
                  <c:v>-2.4042399999999998E-2</c:v>
                </c:pt>
                <c:pt idx="68897">
                  <c:v>-2.4309500000000001E-2</c:v>
                </c:pt>
                <c:pt idx="68898">
                  <c:v>-2.4538600000000001E-2</c:v>
                </c:pt>
                <c:pt idx="68899">
                  <c:v>-2.4729399999999999E-2</c:v>
                </c:pt>
                <c:pt idx="68900">
                  <c:v>-2.48816E-2</c:v>
                </c:pt>
                <c:pt idx="68901">
                  <c:v>-2.49949E-2</c:v>
                </c:pt>
                <c:pt idx="68902">
                  <c:v>-2.5069299999999999E-2</c:v>
                </c:pt>
                <c:pt idx="68903">
                  <c:v>-2.5104499999999998E-2</c:v>
                </c:pt>
                <c:pt idx="68904">
                  <c:v>-2.5100500000000001E-2</c:v>
                </c:pt>
                <c:pt idx="68905">
                  <c:v>-2.50575E-2</c:v>
                </c:pt>
                <c:pt idx="68906">
                  <c:v>-2.4975399999999998E-2</c:v>
                </c:pt>
                <c:pt idx="68907">
                  <c:v>-2.4854399999999999E-2</c:v>
                </c:pt>
                <c:pt idx="68908">
                  <c:v>-2.4694799999999999E-2</c:v>
                </c:pt>
                <c:pt idx="68909">
                  <c:v>-2.4496799999999999E-2</c:v>
                </c:pt>
                <c:pt idx="68910">
                  <c:v>-2.42607E-2</c:v>
                </c:pt>
                <c:pt idx="68911">
                  <c:v>-2.3987000000000001E-2</c:v>
                </c:pt>
                <c:pt idx="68912">
                  <c:v>-2.3676099999999999E-2</c:v>
                </c:pt>
                <c:pt idx="68913">
                  <c:v>-2.3328600000000001E-2</c:v>
                </c:pt>
                <c:pt idx="68914">
                  <c:v>-2.2944900000000001E-2</c:v>
                </c:pt>
                <c:pt idx="68915">
                  <c:v>-2.2525799999999999E-2</c:v>
                </c:pt>
                <c:pt idx="68916">
                  <c:v>-2.2071799999999999E-2</c:v>
                </c:pt>
                <c:pt idx="68917">
                  <c:v>-2.15839E-2</c:v>
                </c:pt>
                <c:pt idx="68918">
                  <c:v>-2.10627E-2</c:v>
                </c:pt>
                <c:pt idx="68919">
                  <c:v>-2.0509199999999998E-2</c:v>
                </c:pt>
                <c:pt idx="68920">
                  <c:v>-1.99241E-2</c:v>
                </c:pt>
                <c:pt idx="68921">
                  <c:v>-1.9308499999999999E-2</c:v>
                </c:pt>
                <c:pt idx="68922">
                  <c:v>-1.86634E-2</c:v>
                </c:pt>
                <c:pt idx="68923">
                  <c:v>-1.79898E-2</c:v>
                </c:pt>
                <c:pt idx="68924">
                  <c:v>-1.72888E-2</c:v>
                </c:pt>
                <c:pt idx="68925">
                  <c:v>-1.65614E-2</c:v>
                </c:pt>
                <c:pt idx="68926">
                  <c:v>-1.5809E-2</c:v>
                </c:pt>
                <c:pt idx="68927">
                  <c:v>-1.50327E-2</c:v>
                </c:pt>
                <c:pt idx="68928">
                  <c:v>-1.4233600000000001E-2</c:v>
                </c:pt>
                <c:pt idx="68929">
                  <c:v>-1.34132E-2</c:v>
                </c:pt>
                <c:pt idx="68930">
                  <c:v>-1.2572699999999999E-2</c:v>
                </c:pt>
                <c:pt idx="68931">
                  <c:v>-1.17135E-2</c:v>
                </c:pt>
                <c:pt idx="68932">
                  <c:v>-1.0836800000000001E-2</c:v>
                </c:pt>
                <c:pt idx="68933" formatCode="0.00E+00">
                  <c:v>-9.9441900000000003E-3</c:v>
                </c:pt>
                <c:pt idx="68934" formatCode="0.00E+00">
                  <c:v>-9.0369600000000001E-3</c:v>
                </c:pt>
                <c:pt idx="68935" formatCode="0.00E+00">
                  <c:v>-8.11658E-3</c:v>
                </c:pt>
                <c:pt idx="68936" formatCode="0.00E+00">
                  <c:v>-7.1844999999999999E-3</c:v>
                </c:pt>
                <c:pt idx="68937" formatCode="0.00E+00">
                  <c:v>-6.24217E-3</c:v>
                </c:pt>
                <c:pt idx="68938" formatCode="0.00E+00">
                  <c:v>-5.2910800000000001E-3</c:v>
                </c:pt>
                <c:pt idx="68939" formatCode="0.00E+00">
                  <c:v>-4.33272E-3</c:v>
                </c:pt>
                <c:pt idx="68940" formatCode="0.00E+00">
                  <c:v>-3.3685799999999999E-3</c:v>
                </c:pt>
                <c:pt idx="68941" formatCode="0.00E+00">
                  <c:v>-2.4001600000000001E-3</c:v>
                </c:pt>
                <c:pt idx="68942" formatCode="0.00E+00">
                  <c:v>-1.4289800000000001E-3</c:v>
                </c:pt>
                <c:pt idx="68943" formatCode="0.00E+00">
                  <c:v>-4.5652099999999999E-4</c:v>
                </c:pt>
                <c:pt idx="68944" formatCode="0.00E+00">
                  <c:v>5.1569599999999995E-4</c:v>
                </c:pt>
                <c:pt idx="68945" formatCode="0.00E+00">
                  <c:v>1.4861799999999999E-3</c:v>
                </c:pt>
                <c:pt idx="68946" formatCode="0.00E+00">
                  <c:v>2.4534299999999999E-3</c:v>
                </c:pt>
                <c:pt idx="68947" formatCode="0.00E+00">
                  <c:v>3.4159699999999999E-3</c:v>
                </c:pt>
                <c:pt idx="68948" formatCode="0.00E+00">
                  <c:v>4.3723199999999999E-3</c:v>
                </c:pt>
                <c:pt idx="68949" formatCode="0.00E+00">
                  <c:v>5.32104E-3</c:v>
                </c:pt>
                <c:pt idx="68950" formatCode="0.00E+00">
                  <c:v>6.2606700000000003E-3</c:v>
                </c:pt>
                <c:pt idx="68951" formatCode="0.00E+00">
                  <c:v>7.1897999999999997E-3</c:v>
                </c:pt>
                <c:pt idx="68952" formatCode="0.00E+00">
                  <c:v>8.1070199999999995E-3</c:v>
                </c:pt>
                <c:pt idx="68953" formatCode="0.00E+00">
                  <c:v>9.0109600000000002E-3</c:v>
                </c:pt>
                <c:pt idx="68954" formatCode="0.00E+00">
                  <c:v>9.9002599999999993E-3</c:v>
                </c:pt>
                <c:pt idx="68955">
                  <c:v>1.0773599999999999E-2</c:v>
                </c:pt>
                <c:pt idx="68956">
                  <c:v>1.16297E-2</c:v>
                </c:pt>
                <c:pt idx="68957">
                  <c:v>1.2467300000000001E-2</c:v>
                </c:pt>
                <c:pt idx="68958">
                  <c:v>1.3285099999999999E-2</c:v>
                </c:pt>
                <c:pt idx="68959">
                  <c:v>1.4082000000000001E-2</c:v>
                </c:pt>
                <c:pt idx="68960">
                  <c:v>1.48567E-2</c:v>
                </c:pt>
                <c:pt idx="68961">
                  <c:v>1.56083E-2</c:v>
                </c:pt>
                <c:pt idx="68962">
                  <c:v>1.6335499999999999E-2</c:v>
                </c:pt>
                <c:pt idx="68963">
                  <c:v>1.7037500000000001E-2</c:v>
                </c:pt>
                <c:pt idx="68964">
                  <c:v>1.7713099999999999E-2</c:v>
                </c:pt>
                <c:pt idx="68965">
                  <c:v>1.83614E-2</c:v>
                </c:pt>
                <c:pt idx="68966">
                  <c:v>1.8981600000000001E-2</c:v>
                </c:pt>
                <c:pt idx="68967">
                  <c:v>1.9572800000000001E-2</c:v>
                </c:pt>
                <c:pt idx="68968">
                  <c:v>2.0134099999999999E-2</c:v>
                </c:pt>
                <c:pt idx="68969">
                  <c:v>2.06649E-2</c:v>
                </c:pt>
                <c:pt idx="68970">
                  <c:v>2.1164499999999999E-2</c:v>
                </c:pt>
                <c:pt idx="68971">
                  <c:v>2.1632100000000001E-2</c:v>
                </c:pt>
                <c:pt idx="68972">
                  <c:v>2.2067199999999999E-2</c:v>
                </c:pt>
                <c:pt idx="68973">
                  <c:v>2.2469300000000001E-2</c:v>
                </c:pt>
                <c:pt idx="68974">
                  <c:v>2.2837900000000001E-2</c:v>
                </c:pt>
                <c:pt idx="68975">
                  <c:v>2.3172499999999999E-2</c:v>
                </c:pt>
                <c:pt idx="68976">
                  <c:v>2.3472900000000001E-2</c:v>
                </c:pt>
                <c:pt idx="68977">
                  <c:v>2.3738599999999999E-2</c:v>
                </c:pt>
                <c:pt idx="68978">
                  <c:v>2.3969399999999998E-2</c:v>
                </c:pt>
                <c:pt idx="68979">
                  <c:v>2.4165099999999998E-2</c:v>
                </c:pt>
                <c:pt idx="68980">
                  <c:v>2.4325599999999999E-2</c:v>
                </c:pt>
                <c:pt idx="68981">
                  <c:v>2.4450699999999999E-2</c:v>
                </c:pt>
                <c:pt idx="68982">
                  <c:v>2.45405E-2</c:v>
                </c:pt>
                <c:pt idx="68983">
                  <c:v>2.4594999999999999E-2</c:v>
                </c:pt>
                <c:pt idx="68984">
                  <c:v>2.4614199999999999E-2</c:v>
                </c:pt>
                <c:pt idx="68985">
                  <c:v>2.45983E-2</c:v>
                </c:pt>
                <c:pt idx="68986">
                  <c:v>2.45475E-2</c:v>
                </c:pt>
                <c:pt idx="68987">
                  <c:v>2.4462000000000001E-2</c:v>
                </c:pt>
                <c:pt idx="68988">
                  <c:v>2.4342200000000001E-2</c:v>
                </c:pt>
                <c:pt idx="68989">
                  <c:v>2.4188299999999999E-2</c:v>
                </c:pt>
                <c:pt idx="68990">
                  <c:v>2.4000899999999999E-2</c:v>
                </c:pt>
                <c:pt idx="68991">
                  <c:v>2.3780200000000001E-2</c:v>
                </c:pt>
                <c:pt idx="68992">
                  <c:v>2.3526999999999999E-2</c:v>
                </c:pt>
                <c:pt idx="68993">
                  <c:v>2.3241600000000001E-2</c:v>
                </c:pt>
                <c:pt idx="68994">
                  <c:v>2.2924799999999999E-2</c:v>
                </c:pt>
                <c:pt idx="68995">
                  <c:v>2.2577199999999999E-2</c:v>
                </c:pt>
                <c:pt idx="68996">
                  <c:v>2.2199400000000001E-2</c:v>
                </c:pt>
                <c:pt idx="68997">
                  <c:v>2.1792300000000001E-2</c:v>
                </c:pt>
                <c:pt idx="68998">
                  <c:v>2.13565E-2</c:v>
                </c:pt>
                <c:pt idx="68999">
                  <c:v>2.0893100000000001E-2</c:v>
                </c:pt>
                <c:pt idx="69000">
                  <c:v>2.0402699999999999E-2</c:v>
                </c:pt>
                <c:pt idx="69001">
                  <c:v>1.9886299999999999E-2</c:v>
                </c:pt>
                <c:pt idx="69002">
                  <c:v>1.9344900000000002E-2</c:v>
                </c:pt>
                <c:pt idx="69003">
                  <c:v>1.8779400000000002E-2</c:v>
                </c:pt>
                <c:pt idx="69004">
                  <c:v>1.8190899999999999E-2</c:v>
                </c:pt>
                <c:pt idx="69005">
                  <c:v>1.75803E-2</c:v>
                </c:pt>
                <c:pt idx="69006">
                  <c:v>1.69488E-2</c:v>
                </c:pt>
                <c:pt idx="69007">
                  <c:v>1.6297499999999999E-2</c:v>
                </c:pt>
                <c:pt idx="69008">
                  <c:v>1.56274E-2</c:v>
                </c:pt>
                <c:pt idx="69009">
                  <c:v>1.49397E-2</c:v>
                </c:pt>
                <c:pt idx="69010">
                  <c:v>1.4235599999999999E-2</c:v>
                </c:pt>
                <c:pt idx="69011">
                  <c:v>1.3516200000000001E-2</c:v>
                </c:pt>
                <c:pt idx="69012">
                  <c:v>1.27828E-2</c:v>
                </c:pt>
                <c:pt idx="69013">
                  <c:v>1.20366E-2</c:v>
                </c:pt>
                <c:pt idx="69014">
                  <c:v>1.1278699999999999E-2</c:v>
                </c:pt>
                <c:pt idx="69015">
                  <c:v>1.05106E-2</c:v>
                </c:pt>
                <c:pt idx="69016" formatCode="0.00E+00">
                  <c:v>9.7332400000000006E-3</c:v>
                </c:pt>
                <c:pt idx="69017" formatCode="0.00E+00">
                  <c:v>8.9480500000000008E-3</c:v>
                </c:pt>
                <c:pt idx="69018" formatCode="0.00E+00">
                  <c:v>8.1562600000000002E-3</c:v>
                </c:pt>
                <c:pt idx="69019" formatCode="0.00E+00">
                  <c:v>7.3591000000000004E-3</c:v>
                </c:pt>
                <c:pt idx="69020" formatCode="0.00E+00">
                  <c:v>6.5578399999999997E-3</c:v>
                </c:pt>
                <c:pt idx="69021" formatCode="0.00E+00">
                  <c:v>5.7537300000000003E-3</c:v>
                </c:pt>
                <c:pt idx="69022" formatCode="0.00E+00">
                  <c:v>4.9480100000000001E-3</c:v>
                </c:pt>
                <c:pt idx="69023" formatCode="0.00E+00">
                  <c:v>4.1419300000000003E-3</c:v>
                </c:pt>
                <c:pt idx="69024" formatCode="0.00E+00">
                  <c:v>3.3367200000000001E-3</c:v>
                </c:pt>
                <c:pt idx="69025" formatCode="0.00E+00">
                  <c:v>2.5336E-3</c:v>
                </c:pt>
                <c:pt idx="69026" formatCode="0.00E+00">
                  <c:v>1.7337699999999999E-3</c:v>
                </c:pt>
                <c:pt idx="69027" formatCode="0.00E+00">
                  <c:v>9.3843799999999999E-4</c:v>
                </c:pt>
                <c:pt idx="69028" formatCode="0.00E+00">
                  <c:v>1.4876399999999999E-4</c:v>
                </c:pt>
                <c:pt idx="69029" formatCode="0.00E+00">
                  <c:v>-6.3409100000000004E-4</c:v>
                </c:pt>
                <c:pt idx="69030" formatCode="0.00E+00">
                  <c:v>-1.4089899999999999E-3</c:v>
                </c:pt>
                <c:pt idx="69031" formatCode="0.00E+00">
                  <c:v>-2.17483E-3</c:v>
                </c:pt>
                <c:pt idx="69032" formatCode="0.00E+00">
                  <c:v>-2.9305099999999999E-3</c:v>
                </c:pt>
                <c:pt idx="69033" formatCode="0.00E+00">
                  <c:v>-3.6749700000000001E-3</c:v>
                </c:pt>
                <c:pt idx="69034" formatCode="0.00E+00">
                  <c:v>-4.4071900000000001E-3</c:v>
                </c:pt>
                <c:pt idx="69035" formatCode="0.00E+00">
                  <c:v>-5.1261500000000003E-3</c:v>
                </c:pt>
                <c:pt idx="69036" formatCode="0.00E+00">
                  <c:v>-5.83089E-3</c:v>
                </c:pt>
                <c:pt idx="69037" formatCode="0.00E+00">
                  <c:v>-6.5204599999999996E-3</c:v>
                </c:pt>
                <c:pt idx="69038" formatCode="0.00E+00">
                  <c:v>-7.1939600000000001E-3</c:v>
                </c:pt>
                <c:pt idx="69039" formatCode="0.00E+00">
                  <c:v>-7.8505199999999997E-3</c:v>
                </c:pt>
                <c:pt idx="69040" formatCode="0.00E+00">
                  <c:v>-8.48929E-3</c:v>
                </c:pt>
                <c:pt idx="69041" formatCode="0.00E+00">
                  <c:v>-9.1094899999999996E-3</c:v>
                </c:pt>
                <c:pt idx="69042" formatCode="0.00E+00">
                  <c:v>-9.7103599999999995E-3</c:v>
                </c:pt>
                <c:pt idx="69043">
                  <c:v>-1.02912E-2</c:v>
                </c:pt>
                <c:pt idx="69044">
                  <c:v>-1.0851299999999999E-2</c:v>
                </c:pt>
                <c:pt idx="69045">
                  <c:v>-1.1390000000000001E-2</c:v>
                </c:pt>
                <c:pt idx="69046">
                  <c:v>-1.19068E-2</c:v>
                </c:pt>
                <c:pt idx="69047">
                  <c:v>-1.2401000000000001E-2</c:v>
                </c:pt>
                <c:pt idx="69048">
                  <c:v>-1.28723E-2</c:v>
                </c:pt>
                <c:pt idx="69049">
                  <c:v>-1.33201E-2</c:v>
                </c:pt>
                <c:pt idx="69050">
                  <c:v>-1.3743999999999999E-2</c:v>
                </c:pt>
                <c:pt idx="69051">
                  <c:v>-1.4143599999999999E-2</c:v>
                </c:pt>
                <c:pt idx="69052">
                  <c:v>-1.4518700000000001E-2</c:v>
                </c:pt>
                <c:pt idx="69053">
                  <c:v>-1.4868900000000001E-2</c:v>
                </c:pt>
                <c:pt idx="69054">
                  <c:v>-1.5193999999999999E-2</c:v>
                </c:pt>
                <c:pt idx="69055">
                  <c:v>-1.54939E-2</c:v>
                </c:pt>
                <c:pt idx="69056">
                  <c:v>-1.5768299999999999E-2</c:v>
                </c:pt>
                <c:pt idx="69057">
                  <c:v>-1.6017199999999999E-2</c:v>
                </c:pt>
                <c:pt idx="69058">
                  <c:v>-1.6240600000000001E-2</c:v>
                </c:pt>
                <c:pt idx="69059">
                  <c:v>-1.6438399999999999E-2</c:v>
                </c:pt>
                <c:pt idx="69060">
                  <c:v>-1.6610699999999999E-2</c:v>
                </c:pt>
                <c:pt idx="69061">
                  <c:v>-1.6757600000000001E-2</c:v>
                </c:pt>
                <c:pt idx="69062">
                  <c:v>-1.68792E-2</c:v>
                </c:pt>
                <c:pt idx="69063">
                  <c:v>-1.69757E-2</c:v>
                </c:pt>
                <c:pt idx="69064">
                  <c:v>-1.7047300000000001E-2</c:v>
                </c:pt>
                <c:pt idx="69065">
                  <c:v>-1.70943E-2</c:v>
                </c:pt>
                <c:pt idx="69066">
                  <c:v>-1.7116900000000001E-2</c:v>
                </c:pt>
                <c:pt idx="69067">
                  <c:v>-1.7115600000000002E-2</c:v>
                </c:pt>
                <c:pt idx="69068">
                  <c:v>-1.7090600000000001E-2</c:v>
                </c:pt>
                <c:pt idx="69069">
                  <c:v>-1.7042399999999999E-2</c:v>
                </c:pt>
                <c:pt idx="69070">
                  <c:v>-1.69716E-2</c:v>
                </c:pt>
                <c:pt idx="69071">
                  <c:v>-1.6878500000000001E-2</c:v>
                </c:pt>
                <c:pt idx="69072">
                  <c:v>-1.6763699999999999E-2</c:v>
                </c:pt>
                <c:pt idx="69073">
                  <c:v>-1.6627699999999999E-2</c:v>
                </c:pt>
                <c:pt idx="69074">
                  <c:v>-1.6471300000000001E-2</c:v>
                </c:pt>
                <c:pt idx="69075">
                  <c:v>-1.6294900000000001E-2</c:v>
                </c:pt>
                <c:pt idx="69076">
                  <c:v>-1.6099200000000001E-2</c:v>
                </c:pt>
                <c:pt idx="69077">
                  <c:v>-1.58849E-2</c:v>
                </c:pt>
                <c:pt idx="69078">
                  <c:v>-1.5652800000000001E-2</c:v>
                </c:pt>
                <c:pt idx="69079">
                  <c:v>-1.54036E-2</c:v>
                </c:pt>
                <c:pt idx="69080">
                  <c:v>-1.5137899999999999E-2</c:v>
                </c:pt>
                <c:pt idx="69081">
                  <c:v>-1.48567E-2</c:v>
                </c:pt>
                <c:pt idx="69082">
                  <c:v>-1.4560699999999999E-2</c:v>
                </c:pt>
                <c:pt idx="69083">
                  <c:v>-1.42506E-2</c:v>
                </c:pt>
                <c:pt idx="69084">
                  <c:v>-1.39274E-2</c:v>
                </c:pt>
                <c:pt idx="69085">
                  <c:v>-1.3591900000000001E-2</c:v>
                </c:pt>
                <c:pt idx="69086">
                  <c:v>-1.3245E-2</c:v>
                </c:pt>
                <c:pt idx="69087">
                  <c:v>-1.28874E-2</c:v>
                </c:pt>
                <c:pt idx="69088">
                  <c:v>-1.25202E-2</c:v>
                </c:pt>
                <c:pt idx="69089">
                  <c:v>-1.21441E-2</c:v>
                </c:pt>
                <c:pt idx="69090">
                  <c:v>-1.1760100000000001E-2</c:v>
                </c:pt>
                <c:pt idx="69091">
                  <c:v>-1.1369000000000001E-2</c:v>
                </c:pt>
                <c:pt idx="69092">
                  <c:v>-1.09718E-2</c:v>
                </c:pt>
                <c:pt idx="69093">
                  <c:v>-1.05694E-2</c:v>
                </c:pt>
                <c:pt idx="69094">
                  <c:v>-1.01625E-2</c:v>
                </c:pt>
                <c:pt idx="69095" formatCode="0.00E+00">
                  <c:v>-9.7522600000000004E-3</c:v>
                </c:pt>
                <c:pt idx="69096" formatCode="0.00E+00">
                  <c:v>-9.3393899999999995E-3</c:v>
                </c:pt>
                <c:pt idx="69097" formatCode="0.00E+00">
                  <c:v>-8.92481E-3</c:v>
                </c:pt>
                <c:pt idx="69098" formatCode="0.00E+00">
                  <c:v>-8.5093900000000004E-3</c:v>
                </c:pt>
                <c:pt idx="69099" formatCode="0.00E+00">
                  <c:v>-8.0939700000000007E-3</c:v>
                </c:pt>
                <c:pt idx="69100" formatCode="0.00E+00">
                  <c:v>-7.6794100000000002E-3</c:v>
                </c:pt>
                <c:pt idx="69101" formatCode="0.00E+00">
                  <c:v>-7.2665300000000002E-3</c:v>
                </c:pt>
                <c:pt idx="69102" formatCode="0.00E+00">
                  <c:v>-6.8561400000000002E-3</c:v>
                </c:pt>
                <c:pt idx="69103" formatCode="0.00E+00">
                  <c:v>-6.4490399999999996E-3</c:v>
                </c:pt>
                <c:pt idx="69104" formatCode="0.00E+00">
                  <c:v>-6.0460100000000001E-3</c:v>
                </c:pt>
                <c:pt idx="69105" formatCode="0.00E+00">
                  <c:v>-5.6477999999999997E-3</c:v>
                </c:pt>
                <c:pt idx="69106" formatCode="0.00E+00">
                  <c:v>-5.2551400000000002E-3</c:v>
                </c:pt>
                <c:pt idx="69107" formatCode="0.00E+00">
                  <c:v>-4.8687499999999998E-3</c:v>
                </c:pt>
                <c:pt idx="69108" formatCode="0.00E+00">
                  <c:v>-4.4893099999999998E-3</c:v>
                </c:pt>
                <c:pt idx="69109" formatCode="0.00E+00">
                  <c:v>-4.1174899999999997E-3</c:v>
                </c:pt>
                <c:pt idx="69110" formatCode="0.00E+00">
                  <c:v>-3.7539100000000001E-3</c:v>
                </c:pt>
                <c:pt idx="69111" formatCode="0.00E+00">
                  <c:v>-3.3991799999999999E-3</c:v>
                </c:pt>
                <c:pt idx="69112" formatCode="0.00E+00">
                  <c:v>-3.0538700000000002E-3</c:v>
                </c:pt>
                <c:pt idx="69113" formatCode="0.00E+00">
                  <c:v>-2.7185400000000002E-3</c:v>
                </c:pt>
                <c:pt idx="69114" formatCode="0.00E+00">
                  <c:v>-2.3936999999999999E-3</c:v>
                </c:pt>
                <c:pt idx="69115" formatCode="0.00E+00">
                  <c:v>-2.07982E-3</c:v>
                </c:pt>
                <c:pt idx="69116" formatCode="0.00E+00">
                  <c:v>-1.7773699999999999E-3</c:v>
                </c:pt>
                <c:pt idx="69117" formatCode="0.00E+00">
                  <c:v>-1.4867400000000001E-3</c:v>
                </c:pt>
                <c:pt idx="69118" formatCode="0.00E+00">
                  <c:v>-1.2083300000000001E-3</c:v>
                </c:pt>
                <c:pt idx="69119" formatCode="0.00E+00">
                  <c:v>-9.4247799999999996E-4</c:v>
                </c:pt>
                <c:pt idx="69120" formatCode="0.00E+00">
                  <c:v>-6.8949600000000005E-4</c:v>
                </c:pt>
                <c:pt idx="69121" formatCode="0.00E+00">
                  <c:v>-4.4965800000000002E-4</c:v>
                </c:pt>
                <c:pt idx="69122" formatCode="0.00E+00">
                  <c:v>-2.2320200000000001E-4</c:v>
                </c:pt>
                <c:pt idx="69123" formatCode="0.00E+00">
                  <c:v>-1.03296E-5</c:v>
                </c:pt>
                <c:pt idx="69124" formatCode="0.00E+00">
                  <c:v>1.8879500000000001E-4</c:v>
                </c:pt>
                <c:pt idx="69125" formatCode="0.00E+00">
                  <c:v>3.7404400000000003E-4</c:v>
                </c:pt>
                <c:pt idx="69126" formatCode="0.00E+00">
                  <c:v>5.4532699999999996E-4</c:v>
                </c:pt>
                <c:pt idx="69127" formatCode="0.00E+00">
                  <c:v>7.0259200000000004E-4</c:v>
                </c:pt>
                <c:pt idx="69128" formatCode="0.00E+00">
                  <c:v>8.4582099999999996E-4</c:v>
                </c:pt>
                <c:pt idx="69129" formatCode="0.00E+00">
                  <c:v>9.7503599999999998E-4</c:v>
                </c:pt>
                <c:pt idx="69130" formatCode="0.00E+00">
                  <c:v>1.0902900000000001E-3</c:v>
                </c:pt>
                <c:pt idx="69131" formatCode="0.00E+00">
                  <c:v>1.19169E-3</c:v>
                </c:pt>
                <c:pt idx="69132" formatCode="0.00E+00">
                  <c:v>1.2793500000000001E-3</c:v>
                </c:pt>
                <c:pt idx="69133" formatCode="0.00E+00">
                  <c:v>1.35344E-3</c:v>
                </c:pt>
                <c:pt idx="69134" formatCode="0.00E+00">
                  <c:v>1.41416E-3</c:v>
                </c:pt>
                <c:pt idx="69135" formatCode="0.00E+00">
                  <c:v>1.46174E-3</c:v>
                </c:pt>
                <c:pt idx="69136" formatCode="0.00E+00">
                  <c:v>1.4964500000000001E-3</c:v>
                </c:pt>
                <c:pt idx="69137" formatCode="0.00E+00">
                  <c:v>1.5185999999999999E-3</c:v>
                </c:pt>
                <c:pt idx="69138" formatCode="0.00E+00">
                  <c:v>1.5285100000000001E-3</c:v>
                </c:pt>
                <c:pt idx="69139" formatCode="0.00E+00">
                  <c:v>1.5265400000000001E-3</c:v>
                </c:pt>
                <c:pt idx="69140" formatCode="0.00E+00">
                  <c:v>1.5131000000000001E-3</c:v>
                </c:pt>
                <c:pt idx="69141" formatCode="0.00E+00">
                  <c:v>1.4886000000000001E-3</c:v>
                </c:pt>
                <c:pt idx="69142" formatCode="0.00E+00">
                  <c:v>1.45349E-3</c:v>
                </c:pt>
                <c:pt idx="69143" formatCode="0.00E+00">
                  <c:v>1.4082599999999999E-3</c:v>
                </c:pt>
                <c:pt idx="69144" formatCode="0.00E+00">
                  <c:v>1.3534E-3</c:v>
                </c:pt>
                <c:pt idx="69145" formatCode="0.00E+00">
                  <c:v>1.28944E-3</c:v>
                </c:pt>
                <c:pt idx="69146" formatCode="0.00E+00">
                  <c:v>1.2169399999999999E-3</c:v>
                </c:pt>
                <c:pt idx="69147" formatCode="0.00E+00">
                  <c:v>1.1364700000000001E-3</c:v>
                </c:pt>
                <c:pt idx="69148" formatCode="0.00E+00">
                  <c:v>1.0486200000000001E-3</c:v>
                </c:pt>
                <c:pt idx="69149" formatCode="0.00E+00">
                  <c:v>9.5400200000000002E-4</c:v>
                </c:pt>
                <c:pt idx="69150" formatCode="0.00E+00">
                  <c:v>8.5325099999999997E-4</c:v>
                </c:pt>
                <c:pt idx="69151" formatCode="0.00E+00">
                  <c:v>7.4701300000000004E-4</c:v>
                </c:pt>
                <c:pt idx="69152" formatCode="0.00E+00">
                  <c:v>6.3594900000000002E-4</c:v>
                </c:pt>
                <c:pt idx="69153" formatCode="0.00E+00">
                  <c:v>5.20733E-4</c:v>
                </c:pt>
                <c:pt idx="69154" formatCode="0.00E+00">
                  <c:v>4.0205200000000002E-4</c:v>
                </c:pt>
                <c:pt idx="69155" formatCode="0.00E+00">
                  <c:v>2.8060100000000001E-4</c:v>
                </c:pt>
                <c:pt idx="69156" formatCode="0.00E+00">
                  <c:v>1.57085E-4</c:v>
                </c:pt>
                <c:pt idx="69157" formatCode="0.00E+00">
                  <c:v>3.2214300000000001E-5</c:v>
                </c:pt>
                <c:pt idx="69158" formatCode="0.00E+00">
                  <c:v>-9.32949E-5</c:v>
                </c:pt>
                <c:pt idx="69159" formatCode="0.00E+00">
                  <c:v>-2.18724E-4</c:v>
                </c:pt>
                <c:pt idx="69160" formatCode="0.00E+00">
                  <c:v>-3.4335099999999999E-4</c:v>
                </c:pt>
                <c:pt idx="69161" formatCode="0.00E+00">
                  <c:v>-4.6645699999999998E-4</c:v>
                </c:pt>
                <c:pt idx="69162" formatCode="0.00E+00">
                  <c:v>-5.8732200000000004E-4</c:v>
                </c:pt>
                <c:pt idx="69163" formatCode="0.00E+00">
                  <c:v>-7.0523099999999996E-4</c:v>
                </c:pt>
                <c:pt idx="69164" formatCode="0.00E+00">
                  <c:v>-8.1947400000000005E-4</c:v>
                </c:pt>
                <c:pt idx="69165" formatCode="0.00E+00">
                  <c:v>-9.2934699999999996E-4</c:v>
                </c:pt>
                <c:pt idx="69166" formatCode="0.00E+00">
                  <c:v>-1.0341599999999999E-3</c:v>
                </c:pt>
                <c:pt idx="69167" formatCode="0.00E+00">
                  <c:v>-1.1332099999999999E-3</c:v>
                </c:pt>
                <c:pt idx="69168" formatCode="0.00E+00">
                  <c:v>-1.2258499999999999E-3</c:v>
                </c:pt>
                <c:pt idx="69169" formatCode="0.00E+00">
                  <c:v>-1.31141E-3</c:v>
                </c:pt>
                <c:pt idx="69170" formatCode="0.00E+00">
                  <c:v>-1.38923E-3</c:v>
                </c:pt>
                <c:pt idx="69171" formatCode="0.00E+00">
                  <c:v>-1.4587000000000001E-3</c:v>
                </c:pt>
                <c:pt idx="69172" formatCode="0.00E+00">
                  <c:v>-1.51921E-3</c:v>
                </c:pt>
                <c:pt idx="69173" formatCode="0.00E+00">
                  <c:v>-1.5701599999999999E-3</c:v>
                </c:pt>
                <c:pt idx="69174" formatCode="0.00E+00">
                  <c:v>-1.6109799999999999E-3</c:v>
                </c:pt>
                <c:pt idx="69175" formatCode="0.00E+00">
                  <c:v>-1.64112E-3</c:v>
                </c:pt>
                <c:pt idx="69176" formatCode="0.00E+00">
                  <c:v>-1.66007E-3</c:v>
                </c:pt>
                <c:pt idx="69177" formatCode="0.00E+00">
                  <c:v>-1.6673199999999999E-3</c:v>
                </c:pt>
                <c:pt idx="69178" formatCode="0.00E+00">
                  <c:v>-1.6624000000000001E-3</c:v>
                </c:pt>
                <c:pt idx="69179" formatCode="0.00E+00">
                  <c:v>-1.6448599999999999E-3</c:v>
                </c:pt>
                <c:pt idx="69180" formatCode="0.00E+00">
                  <c:v>-1.61429E-3</c:v>
                </c:pt>
                <c:pt idx="69181" formatCode="0.00E+00">
                  <c:v>-1.5703E-3</c:v>
                </c:pt>
                <c:pt idx="69182" formatCode="0.00E+00">
                  <c:v>-1.51253E-3</c:v>
                </c:pt>
                <c:pt idx="69183" formatCode="0.00E+00">
                  <c:v>-1.4406600000000001E-3</c:v>
                </c:pt>
                <c:pt idx="69184" formatCode="0.00E+00">
                  <c:v>-1.3544E-3</c:v>
                </c:pt>
                <c:pt idx="69185" formatCode="0.00E+00">
                  <c:v>-1.2534899999999999E-3</c:v>
                </c:pt>
                <c:pt idx="69186" formatCode="0.00E+00">
                  <c:v>-1.1377099999999999E-3</c:v>
                </c:pt>
                <c:pt idx="69187" formatCode="0.00E+00">
                  <c:v>-1.00686E-3</c:v>
                </c:pt>
                <c:pt idx="69188" formatCode="0.00E+00">
                  <c:v>-8.6080300000000005E-4</c:v>
                </c:pt>
                <c:pt idx="69189" formatCode="0.00E+00">
                  <c:v>-6.9941199999999995E-4</c:v>
                </c:pt>
                <c:pt idx="69190" formatCode="0.00E+00">
                  <c:v>-5.2261099999999997E-4</c:v>
                </c:pt>
                <c:pt idx="69191" formatCode="0.00E+00">
                  <c:v>-3.3035699999999998E-4</c:v>
                </c:pt>
                <c:pt idx="69192" formatCode="0.00E+00">
                  <c:v>-1.2264599999999999E-4</c:v>
                </c:pt>
                <c:pt idx="69193" formatCode="0.00E+00">
                  <c:v>1.00488E-4</c:v>
                </c:pt>
                <c:pt idx="69194" formatCode="0.00E+00">
                  <c:v>3.3897300000000001E-4</c:v>
                </c:pt>
                <c:pt idx="69195" formatCode="0.00E+00">
                  <c:v>5.9269800000000001E-4</c:v>
                </c:pt>
                <c:pt idx="69196" formatCode="0.00E+00">
                  <c:v>8.6151499999999998E-4</c:v>
                </c:pt>
                <c:pt idx="69197" formatCode="0.00E+00">
                  <c:v>1.1452400000000001E-3</c:v>
                </c:pt>
                <c:pt idx="69198" formatCode="0.00E+00">
                  <c:v>1.4436399999999999E-3</c:v>
                </c:pt>
                <c:pt idx="69199" formatCode="0.00E+00">
                  <c:v>1.7564499999999999E-3</c:v>
                </c:pt>
                <c:pt idx="69200" formatCode="0.00E+00">
                  <c:v>2.0833800000000001E-3</c:v>
                </c:pt>
                <c:pt idx="69201" formatCode="0.00E+00">
                  <c:v>2.4240799999999999E-3</c:v>
                </c:pt>
                <c:pt idx="69202" formatCode="0.00E+00">
                  <c:v>2.7781799999999999E-3</c:v>
                </c:pt>
                <c:pt idx="69203" formatCode="0.00E+00">
                  <c:v>3.14525E-3</c:v>
                </c:pt>
                <c:pt idx="69204" formatCode="0.00E+00">
                  <c:v>3.5248699999999998E-3</c:v>
                </c:pt>
                <c:pt idx="69205" formatCode="0.00E+00">
                  <c:v>3.9165199999999997E-3</c:v>
                </c:pt>
                <c:pt idx="69206" formatCode="0.00E+00">
                  <c:v>4.31971E-3</c:v>
                </c:pt>
                <c:pt idx="69207" formatCode="0.00E+00">
                  <c:v>4.7338600000000003E-3</c:v>
                </c:pt>
                <c:pt idx="69208" formatCode="0.00E+00">
                  <c:v>5.1583999999999996E-3</c:v>
                </c:pt>
                <c:pt idx="69209" formatCode="0.00E+00">
                  <c:v>5.59269E-3</c:v>
                </c:pt>
                <c:pt idx="69210" formatCode="0.00E+00">
                  <c:v>6.0361E-3</c:v>
                </c:pt>
                <c:pt idx="69211" formatCode="0.00E+00">
                  <c:v>6.4879400000000002E-3</c:v>
                </c:pt>
                <c:pt idx="69212" formatCode="0.00E+00">
                  <c:v>6.9474899999999997E-3</c:v>
                </c:pt>
                <c:pt idx="69213" formatCode="0.00E+00">
                  <c:v>7.4140100000000004E-3</c:v>
                </c:pt>
                <c:pt idx="69214" formatCode="0.00E+00">
                  <c:v>7.8867399999999997E-3</c:v>
                </c:pt>
                <c:pt idx="69215" formatCode="0.00E+00">
                  <c:v>8.3648899999999998E-3</c:v>
                </c:pt>
                <c:pt idx="69216" formatCode="0.00E+00">
                  <c:v>8.8476300000000004E-3</c:v>
                </c:pt>
                <c:pt idx="69217" formatCode="0.00E+00">
                  <c:v>9.3341299999999995E-3</c:v>
                </c:pt>
                <c:pt idx="69218" formatCode="0.00E+00">
                  <c:v>9.8235200000000005E-3</c:v>
                </c:pt>
                <c:pt idx="69219">
                  <c:v>1.03149E-2</c:v>
                </c:pt>
                <c:pt idx="69220">
                  <c:v>1.08074E-2</c:v>
                </c:pt>
                <c:pt idx="69221">
                  <c:v>1.13002E-2</c:v>
                </c:pt>
                <c:pt idx="69222">
                  <c:v>1.17921E-2</c:v>
                </c:pt>
                <c:pt idx="69223">
                  <c:v>1.2282400000000001E-2</c:v>
                </c:pt>
                <c:pt idx="69224">
                  <c:v>1.27701E-2</c:v>
                </c:pt>
                <c:pt idx="69225">
                  <c:v>1.3254200000000001E-2</c:v>
                </c:pt>
                <c:pt idx="69226">
                  <c:v>1.37336E-2</c:v>
                </c:pt>
                <c:pt idx="69227">
                  <c:v>1.42075E-2</c:v>
                </c:pt>
                <c:pt idx="69228">
                  <c:v>1.4674899999999999E-2</c:v>
                </c:pt>
                <c:pt idx="69229">
                  <c:v>1.5134699999999999E-2</c:v>
                </c:pt>
                <c:pt idx="69230">
                  <c:v>1.5585999999999999E-2</c:v>
                </c:pt>
                <c:pt idx="69231">
                  <c:v>1.6027699999999999E-2</c:v>
                </c:pt>
                <c:pt idx="69232">
                  <c:v>1.6459000000000001E-2</c:v>
                </c:pt>
                <c:pt idx="69233">
                  <c:v>1.68787E-2</c:v>
                </c:pt>
                <c:pt idx="69234">
                  <c:v>1.7285999999999999E-2</c:v>
                </c:pt>
                <c:pt idx="69235">
                  <c:v>1.7679799999999999E-2</c:v>
                </c:pt>
                <c:pt idx="69236">
                  <c:v>1.8059200000000001E-2</c:v>
                </c:pt>
                <c:pt idx="69237">
                  <c:v>1.84233E-2</c:v>
                </c:pt>
                <c:pt idx="69238">
                  <c:v>1.8771199999999998E-2</c:v>
                </c:pt>
                <c:pt idx="69239">
                  <c:v>1.9101799999999999E-2</c:v>
                </c:pt>
                <c:pt idx="69240">
                  <c:v>1.9414299999999999E-2</c:v>
                </c:pt>
                <c:pt idx="69241">
                  <c:v>1.97079E-2</c:v>
                </c:pt>
                <c:pt idx="69242">
                  <c:v>1.9981700000000002E-2</c:v>
                </c:pt>
                <c:pt idx="69243">
                  <c:v>2.0234800000000001E-2</c:v>
                </c:pt>
                <c:pt idx="69244">
                  <c:v>2.0466399999999999E-2</c:v>
                </c:pt>
                <c:pt idx="69245">
                  <c:v>2.0675800000000001E-2</c:v>
                </c:pt>
                <c:pt idx="69246">
                  <c:v>2.0862200000000001E-2</c:v>
                </c:pt>
                <c:pt idx="69247">
                  <c:v>2.10248E-2</c:v>
                </c:pt>
                <c:pt idx="69248">
                  <c:v>2.1163000000000001E-2</c:v>
                </c:pt>
                <c:pt idx="69249">
                  <c:v>2.1276099999999999E-2</c:v>
                </c:pt>
                <c:pt idx="69250">
                  <c:v>2.1363500000000001E-2</c:v>
                </c:pt>
                <c:pt idx="69251">
                  <c:v>2.1424599999999999E-2</c:v>
                </c:pt>
                <c:pt idx="69252">
                  <c:v>2.14588E-2</c:v>
                </c:pt>
                <c:pt idx="69253">
                  <c:v>2.1465700000000001E-2</c:v>
                </c:pt>
                <c:pt idx="69254">
                  <c:v>2.1444700000000001E-2</c:v>
                </c:pt>
                <c:pt idx="69255">
                  <c:v>2.1395399999999998E-2</c:v>
                </c:pt>
                <c:pt idx="69256">
                  <c:v>2.13174E-2</c:v>
                </c:pt>
                <c:pt idx="69257">
                  <c:v>2.1210400000000001E-2</c:v>
                </c:pt>
                <c:pt idx="69258">
                  <c:v>2.1073999999999999E-2</c:v>
                </c:pt>
                <c:pt idx="69259">
                  <c:v>2.0908E-2</c:v>
                </c:pt>
                <c:pt idx="69260">
                  <c:v>2.07122E-2</c:v>
                </c:pt>
                <c:pt idx="69261">
                  <c:v>2.0486299999999999E-2</c:v>
                </c:pt>
                <c:pt idx="69262">
                  <c:v>2.0230399999999999E-2</c:v>
                </c:pt>
                <c:pt idx="69263">
                  <c:v>1.9944199999999999E-2</c:v>
                </c:pt>
                <c:pt idx="69264">
                  <c:v>1.9627800000000001E-2</c:v>
                </c:pt>
                <c:pt idx="69265">
                  <c:v>1.9281199999999998E-2</c:v>
                </c:pt>
                <c:pt idx="69266">
                  <c:v>1.8904399999999998E-2</c:v>
                </c:pt>
                <c:pt idx="69267">
                  <c:v>1.8497599999999999E-2</c:v>
                </c:pt>
                <c:pt idx="69268">
                  <c:v>1.8061000000000001E-2</c:v>
                </c:pt>
                <c:pt idx="69269">
                  <c:v>1.7594700000000001E-2</c:v>
                </c:pt>
                <c:pt idx="69270">
                  <c:v>1.7099E-2</c:v>
                </c:pt>
                <c:pt idx="69271">
                  <c:v>1.6574200000000001E-2</c:v>
                </c:pt>
                <c:pt idx="69272">
                  <c:v>1.6020699999999999E-2</c:v>
                </c:pt>
                <c:pt idx="69273">
                  <c:v>1.54389E-2</c:v>
                </c:pt>
                <c:pt idx="69274">
                  <c:v>1.48293E-2</c:v>
                </c:pt>
                <c:pt idx="69275">
                  <c:v>1.4192400000000001E-2</c:v>
                </c:pt>
                <c:pt idx="69276">
                  <c:v>1.3528699999999999E-2</c:v>
                </c:pt>
                <c:pt idx="69277">
                  <c:v>1.2838799999999999E-2</c:v>
                </c:pt>
                <c:pt idx="69278">
                  <c:v>1.2123399999999999E-2</c:v>
                </c:pt>
                <c:pt idx="69279">
                  <c:v>1.13831E-2</c:v>
                </c:pt>
                <c:pt idx="69280">
                  <c:v>1.0618799999999999E-2</c:v>
                </c:pt>
                <c:pt idx="69281" formatCode="0.00E+00">
                  <c:v>9.8312199999999999E-3</c:v>
                </c:pt>
                <c:pt idx="69282" formatCode="0.00E+00">
                  <c:v>9.0211400000000004E-3</c:v>
                </c:pt>
                <c:pt idx="69283" formatCode="0.00E+00">
                  <c:v>8.1894499999999992E-3</c:v>
                </c:pt>
                <c:pt idx="69284" formatCode="0.00E+00">
                  <c:v>7.3370600000000003E-3</c:v>
                </c:pt>
                <c:pt idx="69285" formatCode="0.00E+00">
                  <c:v>6.4649299999999998E-3</c:v>
                </c:pt>
                <c:pt idx="69286" formatCode="0.00E+00">
                  <c:v>5.5740399999999997E-3</c:v>
                </c:pt>
                <c:pt idx="69287" formatCode="0.00E+00">
                  <c:v>4.66541E-3</c:v>
                </c:pt>
                <c:pt idx="69288" formatCode="0.00E+00">
                  <c:v>3.74011E-3</c:v>
                </c:pt>
                <c:pt idx="69289" formatCode="0.00E+00">
                  <c:v>2.7992300000000002E-3</c:v>
                </c:pt>
                <c:pt idx="69290" formatCode="0.00E+00">
                  <c:v>1.8438899999999999E-3</c:v>
                </c:pt>
                <c:pt idx="69291" formatCode="0.00E+00">
                  <c:v>8.7525600000000004E-4</c:v>
                </c:pt>
                <c:pt idx="69292" formatCode="0.00E+00">
                  <c:v>-1.05492E-4</c:v>
                </c:pt>
                <c:pt idx="69293" formatCode="0.00E+00">
                  <c:v>-1.0971399999999999E-3</c:v>
                </c:pt>
                <c:pt idx="69294" formatCode="0.00E+00">
                  <c:v>-2.09844E-3</c:v>
                </c:pt>
                <c:pt idx="69295" formatCode="0.00E+00">
                  <c:v>-3.1081400000000001E-3</c:v>
                </c:pt>
                <c:pt idx="69296" formatCode="0.00E+00">
                  <c:v>-4.1249499999999996E-3</c:v>
                </c:pt>
                <c:pt idx="69297" formatCode="0.00E+00">
                  <c:v>-5.1475699999999997E-3</c:v>
                </c:pt>
                <c:pt idx="69298" formatCode="0.00E+00">
                  <c:v>-6.1746600000000002E-3</c:v>
                </c:pt>
                <c:pt idx="69299" formatCode="0.00E+00">
                  <c:v>-7.2049000000000002E-3</c:v>
                </c:pt>
                <c:pt idx="69300" formatCode="0.00E+00">
                  <c:v>-8.23692E-3</c:v>
                </c:pt>
                <c:pt idx="69301" formatCode="0.00E+00">
                  <c:v>-9.2693600000000008E-3</c:v>
                </c:pt>
                <c:pt idx="69302">
                  <c:v>-1.0300800000000001E-2</c:v>
                </c:pt>
                <c:pt idx="69303">
                  <c:v>-1.133E-2</c:v>
                </c:pt>
                <c:pt idx="69304">
                  <c:v>-1.2355400000000001E-2</c:v>
                </c:pt>
                <c:pt idx="69305">
                  <c:v>-1.3375700000000001E-2</c:v>
                </c:pt>
                <c:pt idx="69306">
                  <c:v>-1.43894E-2</c:v>
                </c:pt>
                <c:pt idx="69307">
                  <c:v>-1.5395300000000001E-2</c:v>
                </c:pt>
                <c:pt idx="69308">
                  <c:v>-1.6391800000000002E-2</c:v>
                </c:pt>
                <c:pt idx="69309">
                  <c:v>-1.73776E-2</c:v>
                </c:pt>
                <c:pt idx="69310">
                  <c:v>-1.83514E-2</c:v>
                </c:pt>
                <c:pt idx="69311">
                  <c:v>-1.9311700000000001E-2</c:v>
                </c:pt>
                <c:pt idx="69312">
                  <c:v>-2.02572E-2</c:v>
                </c:pt>
                <c:pt idx="69313">
                  <c:v>-2.11865E-2</c:v>
                </c:pt>
                <c:pt idx="69314">
                  <c:v>-2.2098300000000001E-2</c:v>
                </c:pt>
                <c:pt idx="69315">
                  <c:v>-2.2991399999999999E-2</c:v>
                </c:pt>
                <c:pt idx="69316">
                  <c:v>-2.3864300000000001E-2</c:v>
                </c:pt>
                <c:pt idx="69317">
                  <c:v>-2.47158E-2</c:v>
                </c:pt>
                <c:pt idx="69318">
                  <c:v>-2.5544799999999999E-2</c:v>
                </c:pt>
                <c:pt idx="69319">
                  <c:v>-2.63498E-2</c:v>
                </c:pt>
                <c:pt idx="69320">
                  <c:v>-2.7129899999999998E-2</c:v>
                </c:pt>
                <c:pt idx="69321">
                  <c:v>-2.7883700000000001E-2</c:v>
                </c:pt>
                <c:pt idx="69322">
                  <c:v>-2.8610199999999999E-2</c:v>
                </c:pt>
                <c:pt idx="69323">
                  <c:v>-2.93082E-2</c:v>
                </c:pt>
                <c:pt idx="69324">
                  <c:v>-2.9976699999999998E-2</c:v>
                </c:pt>
                <c:pt idx="69325">
                  <c:v>-3.0614599999999999E-2</c:v>
                </c:pt>
                <c:pt idx="69326">
                  <c:v>-3.1221100000000002E-2</c:v>
                </c:pt>
                <c:pt idx="69327">
                  <c:v>-3.1794999999999997E-2</c:v>
                </c:pt>
                <c:pt idx="69328">
                  <c:v>-3.2335500000000003E-2</c:v>
                </c:pt>
                <c:pt idx="69329">
                  <c:v>-3.2841799999999997E-2</c:v>
                </c:pt>
                <c:pt idx="69330">
                  <c:v>-3.3313000000000002E-2</c:v>
                </c:pt>
                <c:pt idx="69331">
                  <c:v>-3.3748300000000002E-2</c:v>
                </c:pt>
                <c:pt idx="69332">
                  <c:v>-3.4146999999999997E-2</c:v>
                </c:pt>
                <c:pt idx="69333">
                  <c:v>-3.4508400000000002E-2</c:v>
                </c:pt>
                <c:pt idx="69334">
                  <c:v>-3.4831899999999999E-2</c:v>
                </c:pt>
                <c:pt idx="69335">
                  <c:v>-3.51169E-2</c:v>
                </c:pt>
                <c:pt idx="69336">
                  <c:v>-3.53628E-2</c:v>
                </c:pt>
                <c:pt idx="69337">
                  <c:v>-3.5569299999999998E-2</c:v>
                </c:pt>
                <c:pt idx="69338">
                  <c:v>-3.5735799999999998E-2</c:v>
                </c:pt>
                <c:pt idx="69339">
                  <c:v>-3.5861999999999998E-2</c:v>
                </c:pt>
                <c:pt idx="69340">
                  <c:v>-3.5947600000000003E-2</c:v>
                </c:pt>
                <c:pt idx="69341">
                  <c:v>-3.5992200000000002E-2</c:v>
                </c:pt>
                <c:pt idx="69342">
                  <c:v>-3.5995800000000001E-2</c:v>
                </c:pt>
                <c:pt idx="69343">
                  <c:v>-3.59581E-2</c:v>
                </c:pt>
                <c:pt idx="69344">
                  <c:v>-3.5879099999999997E-2</c:v>
                </c:pt>
                <c:pt idx="69345">
                  <c:v>-3.5758699999999997E-2</c:v>
                </c:pt>
                <c:pt idx="69346">
                  <c:v>-3.5596900000000001E-2</c:v>
                </c:pt>
                <c:pt idx="69347">
                  <c:v>-3.5393800000000003E-2</c:v>
                </c:pt>
                <c:pt idx="69348">
                  <c:v>-3.51495E-2</c:v>
                </c:pt>
                <c:pt idx="69349">
                  <c:v>-3.4864300000000001E-2</c:v>
                </c:pt>
                <c:pt idx="69350">
                  <c:v>-3.4538300000000001E-2</c:v>
                </c:pt>
                <c:pt idx="69351">
                  <c:v>-3.4171899999999998E-2</c:v>
                </c:pt>
                <c:pt idx="69352">
                  <c:v>-3.3765299999999998E-2</c:v>
                </c:pt>
                <c:pt idx="69353">
                  <c:v>-3.3319099999999997E-2</c:v>
                </c:pt>
                <c:pt idx="69354">
                  <c:v>-3.28337E-2</c:v>
                </c:pt>
                <c:pt idx="69355">
                  <c:v>-3.2309600000000001E-2</c:v>
                </c:pt>
                <c:pt idx="69356">
                  <c:v>-3.1747299999999999E-2</c:v>
                </c:pt>
                <c:pt idx="69357">
                  <c:v>-3.1147600000000001E-2</c:v>
                </c:pt>
                <c:pt idx="69358">
                  <c:v>-3.0511E-2</c:v>
                </c:pt>
                <c:pt idx="69359">
                  <c:v>-2.9838300000000002E-2</c:v>
                </c:pt>
                <c:pt idx="69360">
                  <c:v>-2.9130199999999998E-2</c:v>
                </c:pt>
                <c:pt idx="69361">
                  <c:v>-2.8387699999999998E-2</c:v>
                </c:pt>
                <c:pt idx="69362">
                  <c:v>-2.7611500000000001E-2</c:v>
                </c:pt>
                <c:pt idx="69363">
                  <c:v>-2.68025E-2</c:v>
                </c:pt>
                <c:pt idx="69364">
                  <c:v>-2.59618E-2</c:v>
                </c:pt>
                <c:pt idx="69365">
                  <c:v>-2.5090299999999999E-2</c:v>
                </c:pt>
                <c:pt idx="69366">
                  <c:v>-2.4189100000000002E-2</c:v>
                </c:pt>
                <c:pt idx="69367">
                  <c:v>-2.3259200000000001E-2</c:v>
                </c:pt>
                <c:pt idx="69368">
                  <c:v>-2.23018E-2</c:v>
                </c:pt>
                <c:pt idx="69369">
                  <c:v>-2.13181E-2</c:v>
                </c:pt>
                <c:pt idx="69370">
                  <c:v>-2.0309199999999999E-2</c:v>
                </c:pt>
                <c:pt idx="69371">
                  <c:v>-1.92763E-2</c:v>
                </c:pt>
                <c:pt idx="69372">
                  <c:v>-1.8220699999999999E-2</c:v>
                </c:pt>
                <c:pt idx="69373">
                  <c:v>-1.7143800000000001E-2</c:v>
                </c:pt>
                <c:pt idx="69374">
                  <c:v>-1.6046700000000001E-2</c:v>
                </c:pt>
                <c:pt idx="69375">
                  <c:v>-1.49309E-2</c:v>
                </c:pt>
                <c:pt idx="69376">
                  <c:v>-1.3797800000000001E-2</c:v>
                </c:pt>
                <c:pt idx="69377">
                  <c:v>-1.2648599999999999E-2</c:v>
                </c:pt>
                <c:pt idx="69378">
                  <c:v>-1.1484899999999999E-2</c:v>
                </c:pt>
                <c:pt idx="69379">
                  <c:v>-1.0307999999999999E-2</c:v>
                </c:pt>
                <c:pt idx="69380" formatCode="0.00E+00">
                  <c:v>-9.1193799999999998E-3</c:v>
                </c:pt>
                <c:pt idx="69381" formatCode="0.00E+00">
                  <c:v>-7.9205000000000005E-3</c:v>
                </c:pt>
                <c:pt idx="69382" formatCode="0.00E+00">
                  <c:v>-6.7128300000000004E-3</c:v>
                </c:pt>
                <c:pt idx="69383" formatCode="0.00E+00">
                  <c:v>-5.4978300000000004E-3</c:v>
                </c:pt>
                <c:pt idx="69384" formatCode="0.00E+00">
                  <c:v>-4.2769899999999996E-3</c:v>
                </c:pt>
                <c:pt idx="69385" formatCode="0.00E+00">
                  <c:v>-3.05179E-3</c:v>
                </c:pt>
                <c:pt idx="69386" formatCode="0.00E+00">
                  <c:v>-1.82373E-3</c:v>
                </c:pt>
                <c:pt idx="69387" formatCode="0.00E+00">
                  <c:v>-5.9429299999999997E-4</c:v>
                </c:pt>
                <c:pt idx="69388" formatCode="0.00E+00">
                  <c:v>6.35032E-4</c:v>
                </c:pt>
                <c:pt idx="69389" formatCode="0.00E+00">
                  <c:v>1.86276E-3</c:v>
                </c:pt>
                <c:pt idx="69390" formatCode="0.00E+00">
                  <c:v>3.0874100000000001E-3</c:v>
                </c:pt>
                <c:pt idx="69391" formatCode="0.00E+00">
                  <c:v>4.3075099999999996E-3</c:v>
                </c:pt>
                <c:pt idx="69392" formatCode="0.00E+00">
                  <c:v>5.5215899999999998E-3</c:v>
                </c:pt>
                <c:pt idx="69393" formatCode="0.00E+00">
                  <c:v>6.72822E-3</c:v>
                </c:pt>
                <c:pt idx="69394" formatCode="0.00E+00">
                  <c:v>7.9259499999999993E-3</c:v>
                </c:pt>
                <c:pt idx="69395" formatCode="0.00E+00">
                  <c:v>9.1133700000000008E-3</c:v>
                </c:pt>
                <c:pt idx="69396">
                  <c:v>1.0289100000000001E-2</c:v>
                </c:pt>
                <c:pt idx="69397">
                  <c:v>1.14517E-2</c:v>
                </c:pt>
                <c:pt idx="69398">
                  <c:v>1.25998E-2</c:v>
                </c:pt>
                <c:pt idx="69399">
                  <c:v>1.37322E-2</c:v>
                </c:pt>
                <c:pt idx="69400">
                  <c:v>1.48474E-2</c:v>
                </c:pt>
                <c:pt idx="69401">
                  <c:v>1.5944300000000002E-2</c:v>
                </c:pt>
                <c:pt idx="69402">
                  <c:v>1.7021499999999998E-2</c:v>
                </c:pt>
                <c:pt idx="69403">
                  <c:v>1.8077900000000001E-2</c:v>
                </c:pt>
                <c:pt idx="69404">
                  <c:v>1.9112199999999999E-2</c:v>
                </c:pt>
                <c:pt idx="69405">
                  <c:v>2.01233E-2</c:v>
                </c:pt>
                <c:pt idx="69406">
                  <c:v>2.11101E-2</c:v>
                </c:pt>
                <c:pt idx="69407">
                  <c:v>2.2071500000000001E-2</c:v>
                </c:pt>
                <c:pt idx="69408">
                  <c:v>2.30064E-2</c:v>
                </c:pt>
                <c:pt idx="69409">
                  <c:v>2.3913799999999999E-2</c:v>
                </c:pt>
                <c:pt idx="69410">
                  <c:v>2.47929E-2</c:v>
                </c:pt>
                <c:pt idx="69411">
                  <c:v>2.5642600000000002E-2</c:v>
                </c:pt>
                <c:pt idx="69412">
                  <c:v>2.6462099999999999E-2</c:v>
                </c:pt>
                <c:pt idx="69413">
                  <c:v>2.72505E-2</c:v>
                </c:pt>
                <c:pt idx="69414">
                  <c:v>2.80071E-2</c:v>
                </c:pt>
                <c:pt idx="69415">
                  <c:v>2.8731099999999999E-2</c:v>
                </c:pt>
                <c:pt idx="69416">
                  <c:v>2.9421900000000001E-2</c:v>
                </c:pt>
                <c:pt idx="69417">
                  <c:v>3.00787E-2</c:v>
                </c:pt>
                <c:pt idx="69418">
                  <c:v>3.0700999999999999E-2</c:v>
                </c:pt>
                <c:pt idx="69419">
                  <c:v>3.1288200000000002E-2</c:v>
                </c:pt>
                <c:pt idx="69420">
                  <c:v>3.1839899999999997E-2</c:v>
                </c:pt>
                <c:pt idx="69421">
                  <c:v>3.2355500000000002E-2</c:v>
                </c:pt>
                <c:pt idx="69422">
                  <c:v>3.2834700000000001E-2</c:v>
                </c:pt>
                <c:pt idx="69423">
                  <c:v>3.32772E-2</c:v>
                </c:pt>
                <c:pt idx="69424">
                  <c:v>3.36826E-2</c:v>
                </c:pt>
                <c:pt idx="69425">
                  <c:v>3.4050700000000003E-2</c:v>
                </c:pt>
                <c:pt idx="69426">
                  <c:v>3.4381200000000001E-2</c:v>
                </c:pt>
                <c:pt idx="69427">
                  <c:v>3.4674200000000002E-2</c:v>
                </c:pt>
                <c:pt idx="69428">
                  <c:v>3.4929300000000003E-2</c:v>
                </c:pt>
                <c:pt idx="69429">
                  <c:v>3.5146700000000003E-2</c:v>
                </c:pt>
                <c:pt idx="69430">
                  <c:v>3.5326299999999998E-2</c:v>
                </c:pt>
                <c:pt idx="69431">
                  <c:v>3.5468199999999998E-2</c:v>
                </c:pt>
                <c:pt idx="69432">
                  <c:v>3.5572399999999997E-2</c:v>
                </c:pt>
                <c:pt idx="69433">
                  <c:v>3.5639200000000003E-2</c:v>
                </c:pt>
                <c:pt idx="69434">
                  <c:v>3.5668699999999998E-2</c:v>
                </c:pt>
                <c:pt idx="69435">
                  <c:v>3.56613E-2</c:v>
                </c:pt>
                <c:pt idx="69436">
                  <c:v>3.5617000000000003E-2</c:v>
                </c:pt>
                <c:pt idx="69437">
                  <c:v>3.5536400000000003E-2</c:v>
                </c:pt>
                <c:pt idx="69438">
                  <c:v>3.5419899999999997E-2</c:v>
                </c:pt>
                <c:pt idx="69439">
                  <c:v>3.5267699999999999E-2</c:v>
                </c:pt>
                <c:pt idx="69440">
                  <c:v>3.5080500000000001E-2</c:v>
                </c:pt>
                <c:pt idx="69441">
                  <c:v>3.4858699999999999E-2</c:v>
                </c:pt>
                <c:pt idx="69442">
                  <c:v>3.4602899999999999E-2</c:v>
                </c:pt>
                <c:pt idx="69443">
                  <c:v>3.4313700000000003E-2</c:v>
                </c:pt>
                <c:pt idx="69444">
                  <c:v>3.39917E-2</c:v>
                </c:pt>
                <c:pt idx="69445">
                  <c:v>3.36377E-2</c:v>
                </c:pt>
                <c:pt idx="69446">
                  <c:v>3.3252200000000003E-2</c:v>
                </c:pt>
                <c:pt idx="69447">
                  <c:v>3.28361E-2</c:v>
                </c:pt>
                <c:pt idx="69448">
                  <c:v>3.2390099999999998E-2</c:v>
                </c:pt>
                <c:pt idx="69449">
                  <c:v>3.1914999999999999E-2</c:v>
                </c:pt>
                <c:pt idx="69450">
                  <c:v>3.1411700000000001E-2</c:v>
                </c:pt>
                <c:pt idx="69451">
                  <c:v>3.0881100000000002E-2</c:v>
                </c:pt>
                <c:pt idx="69452">
                  <c:v>3.0324E-2</c:v>
                </c:pt>
                <c:pt idx="69453">
                  <c:v>2.9741299999999998E-2</c:v>
                </c:pt>
                <c:pt idx="69454">
                  <c:v>2.9134E-2</c:v>
                </c:pt>
                <c:pt idx="69455">
                  <c:v>2.85031E-2</c:v>
                </c:pt>
                <c:pt idx="69456">
                  <c:v>2.7849499999999999E-2</c:v>
                </c:pt>
                <c:pt idx="69457">
                  <c:v>2.7174199999999999E-2</c:v>
                </c:pt>
                <c:pt idx="69458">
                  <c:v>2.64783E-2</c:v>
                </c:pt>
                <c:pt idx="69459">
                  <c:v>2.5762799999999999E-2</c:v>
                </c:pt>
                <c:pt idx="69460">
                  <c:v>2.5028700000000001E-2</c:v>
                </c:pt>
                <c:pt idx="69461">
                  <c:v>2.4277099999999999E-2</c:v>
                </c:pt>
                <c:pt idx="69462">
                  <c:v>2.3509100000000002E-2</c:v>
                </c:pt>
                <c:pt idx="69463">
                  <c:v>2.2725700000000001E-2</c:v>
                </c:pt>
                <c:pt idx="69464">
                  <c:v>2.1928E-2</c:v>
                </c:pt>
                <c:pt idx="69465">
                  <c:v>2.11171E-2</c:v>
                </c:pt>
                <c:pt idx="69466">
                  <c:v>2.0294099999999999E-2</c:v>
                </c:pt>
                <c:pt idx="69467">
                  <c:v>1.9460100000000001E-2</c:v>
                </c:pt>
                <c:pt idx="69468">
                  <c:v>1.8616199999999999E-2</c:v>
                </c:pt>
                <c:pt idx="69469">
                  <c:v>1.7763399999999999E-2</c:v>
                </c:pt>
                <c:pt idx="69470">
                  <c:v>1.6902799999999999E-2</c:v>
                </c:pt>
                <c:pt idx="69471">
                  <c:v>1.6035600000000001E-2</c:v>
                </c:pt>
                <c:pt idx="69472">
                  <c:v>1.5162699999999999E-2</c:v>
                </c:pt>
                <c:pt idx="69473">
                  <c:v>1.4285300000000001E-2</c:v>
                </c:pt>
                <c:pt idx="69474">
                  <c:v>1.3404299999999999E-2</c:v>
                </c:pt>
                <c:pt idx="69475">
                  <c:v>1.25209E-2</c:v>
                </c:pt>
                <c:pt idx="69476">
                  <c:v>1.16361E-2</c:v>
                </c:pt>
                <c:pt idx="69477">
                  <c:v>1.07508E-2</c:v>
                </c:pt>
                <c:pt idx="69478" formatCode="0.00E+00">
                  <c:v>9.8660099999999997E-3</c:v>
                </c:pt>
                <c:pt idx="69479" formatCode="0.00E+00">
                  <c:v>8.9827799999999992E-3</c:v>
                </c:pt>
                <c:pt idx="69480" formatCode="0.00E+00">
                  <c:v>8.1020499999999995E-3</c:v>
                </c:pt>
                <c:pt idx="69481" formatCode="0.00E+00">
                  <c:v>7.2247300000000004E-3</c:v>
                </c:pt>
                <c:pt idx="69482" formatCode="0.00E+00">
                  <c:v>6.3517399999999998E-3</c:v>
                </c:pt>
                <c:pt idx="69483" formatCode="0.00E+00">
                  <c:v>5.4839800000000003E-3</c:v>
                </c:pt>
                <c:pt idx="69484" formatCode="0.00E+00">
                  <c:v>4.6223100000000001E-3</c:v>
                </c:pt>
                <c:pt idx="69485" formatCode="0.00E+00">
                  <c:v>3.76757E-3</c:v>
                </c:pt>
                <c:pt idx="69486" formatCode="0.00E+00">
                  <c:v>2.9205899999999998E-3</c:v>
                </c:pt>
                <c:pt idx="69487" formatCode="0.00E+00">
                  <c:v>2.0821500000000001E-3</c:v>
                </c:pt>
                <c:pt idx="69488" formatCode="0.00E+00">
                  <c:v>1.2530099999999999E-3</c:v>
                </c:pt>
                <c:pt idx="69489" formatCode="0.00E+00">
                  <c:v>4.3391700000000003E-4</c:v>
                </c:pt>
                <c:pt idx="69490" formatCode="0.00E+00">
                  <c:v>-3.7443399999999999E-4</c:v>
                </c:pt>
                <c:pt idx="69491" formatCode="0.00E+00">
                  <c:v>-1.17136E-3</c:v>
                </c:pt>
                <c:pt idx="69492" formatCode="0.00E+00">
                  <c:v>-1.9562300000000002E-3</c:v>
                </c:pt>
                <c:pt idx="69493" formatCode="0.00E+00">
                  <c:v>-2.7284200000000001E-3</c:v>
                </c:pt>
                <c:pt idx="69494" formatCode="0.00E+00">
                  <c:v>-3.4873399999999998E-3</c:v>
                </c:pt>
                <c:pt idx="69495" formatCode="0.00E+00">
                  <c:v>-4.2324600000000004E-3</c:v>
                </c:pt>
                <c:pt idx="69496" formatCode="0.00E+00">
                  <c:v>-4.9632399999999998E-3</c:v>
                </c:pt>
                <c:pt idx="69497" formatCode="0.00E+00">
                  <c:v>-5.6792099999999996E-3</c:v>
                </c:pt>
                <c:pt idx="69498" formatCode="0.00E+00">
                  <c:v>-6.3799199999999999E-3</c:v>
                </c:pt>
                <c:pt idx="69499" formatCode="0.00E+00">
                  <c:v>-7.0649399999999996E-3</c:v>
                </c:pt>
                <c:pt idx="69500" formatCode="0.00E+00">
                  <c:v>-7.7338800000000003E-3</c:v>
                </c:pt>
                <c:pt idx="69501" formatCode="0.00E+00">
                  <c:v>-8.3864000000000005E-3</c:v>
                </c:pt>
                <c:pt idx="69502" formatCode="0.00E+00">
                  <c:v>-9.0221799999999994E-3</c:v>
                </c:pt>
                <c:pt idx="69503" formatCode="0.00E+00">
                  <c:v>-9.6409200000000007E-3</c:v>
                </c:pt>
                <c:pt idx="69504">
                  <c:v>-1.02424E-2</c:v>
                </c:pt>
                <c:pt idx="69505">
                  <c:v>-1.0826300000000001E-2</c:v>
                </c:pt>
                <c:pt idx="69506">
                  <c:v>-1.1392599999999999E-2</c:v>
                </c:pt>
                <c:pt idx="69507">
                  <c:v>-1.1941E-2</c:v>
                </c:pt>
                <c:pt idx="69508">
                  <c:v>-1.2471400000000001E-2</c:v>
                </c:pt>
                <c:pt idx="69509">
                  <c:v>-1.29838E-2</c:v>
                </c:pt>
                <c:pt idx="69510">
                  <c:v>-1.3478E-2</c:v>
                </c:pt>
                <c:pt idx="69511">
                  <c:v>-1.3954100000000001E-2</c:v>
                </c:pt>
                <c:pt idx="69512">
                  <c:v>-1.4411999999999999E-2</c:v>
                </c:pt>
                <c:pt idx="69513">
                  <c:v>-1.48518E-2</c:v>
                </c:pt>
                <c:pt idx="69514">
                  <c:v>-1.5273500000000001E-2</c:v>
                </c:pt>
                <c:pt idx="69515">
                  <c:v>-1.5677199999999999E-2</c:v>
                </c:pt>
                <c:pt idx="69516">
                  <c:v>-1.6063000000000001E-2</c:v>
                </c:pt>
                <c:pt idx="69517">
                  <c:v>-1.6431000000000001E-2</c:v>
                </c:pt>
                <c:pt idx="69518">
                  <c:v>-1.6781500000000001E-2</c:v>
                </c:pt>
                <c:pt idx="69519">
                  <c:v>-1.7114500000000001E-2</c:v>
                </c:pt>
                <c:pt idx="69520">
                  <c:v>-1.7430299999999999E-2</c:v>
                </c:pt>
                <c:pt idx="69521">
                  <c:v>-1.7729200000000001E-2</c:v>
                </c:pt>
                <c:pt idx="69522">
                  <c:v>-1.8011300000000001E-2</c:v>
                </c:pt>
                <c:pt idx="69523">
                  <c:v>-1.8277000000000002E-2</c:v>
                </c:pt>
                <c:pt idx="69524">
                  <c:v>-1.8526500000000001E-2</c:v>
                </c:pt>
                <c:pt idx="69525">
                  <c:v>-1.8760200000000001E-2</c:v>
                </c:pt>
                <c:pt idx="69526">
                  <c:v>-1.89783E-2</c:v>
                </c:pt>
                <c:pt idx="69527">
                  <c:v>-1.9181199999999999E-2</c:v>
                </c:pt>
                <c:pt idx="69528">
                  <c:v>-1.9369299999999999E-2</c:v>
                </c:pt>
                <c:pt idx="69529">
                  <c:v>-1.9542899999999998E-2</c:v>
                </c:pt>
                <c:pt idx="69530">
                  <c:v>-1.9702299999999999E-2</c:v>
                </c:pt>
                <c:pt idx="69531">
                  <c:v>-1.98481E-2</c:v>
                </c:pt>
                <c:pt idx="69532">
                  <c:v>-1.9980600000000001E-2</c:v>
                </c:pt>
                <c:pt idx="69533">
                  <c:v>-2.0100099999999999E-2</c:v>
                </c:pt>
                <c:pt idx="69534">
                  <c:v>-2.0207200000000002E-2</c:v>
                </c:pt>
                <c:pt idx="69535">
                  <c:v>-2.03021E-2</c:v>
                </c:pt>
                <c:pt idx="69536">
                  <c:v>-2.0385400000000001E-2</c:v>
                </c:pt>
                <c:pt idx="69537">
                  <c:v>-2.04575E-2</c:v>
                </c:pt>
                <c:pt idx="69538">
                  <c:v>-2.05188E-2</c:v>
                </c:pt>
                <c:pt idx="69539">
                  <c:v>-2.05696E-2</c:v>
                </c:pt>
                <c:pt idx="69540">
                  <c:v>-2.06106E-2</c:v>
                </c:pt>
                <c:pt idx="69541">
                  <c:v>-2.0642000000000001E-2</c:v>
                </c:pt>
                <c:pt idx="69542">
                  <c:v>-2.0664200000000001E-2</c:v>
                </c:pt>
                <c:pt idx="69543">
                  <c:v>-2.06778E-2</c:v>
                </c:pt>
                <c:pt idx="69544">
                  <c:v>-2.0683199999999999E-2</c:v>
                </c:pt>
                <c:pt idx="69545">
                  <c:v>-2.06806E-2</c:v>
                </c:pt>
                <c:pt idx="69546">
                  <c:v>-2.0670600000000001E-2</c:v>
                </c:pt>
                <c:pt idx="69547">
                  <c:v>-2.0653500000000002E-2</c:v>
                </c:pt>
                <c:pt idx="69548">
                  <c:v>-2.0629700000000001E-2</c:v>
                </c:pt>
                <c:pt idx="69549">
                  <c:v>-2.05995E-2</c:v>
                </c:pt>
                <c:pt idx="69550">
                  <c:v>-2.0563399999999999E-2</c:v>
                </c:pt>
                <c:pt idx="69551">
                  <c:v>-2.05217E-2</c:v>
                </c:pt>
                <c:pt idx="69552">
                  <c:v>-2.0474599999999999E-2</c:v>
                </c:pt>
                <c:pt idx="69553">
                  <c:v>-2.0422599999999999E-2</c:v>
                </c:pt>
                <c:pt idx="69554">
                  <c:v>-2.0365999999999999E-2</c:v>
                </c:pt>
                <c:pt idx="69555">
                  <c:v>-2.0304900000000001E-2</c:v>
                </c:pt>
                <c:pt idx="69556">
                  <c:v>-2.0239699999999999E-2</c:v>
                </c:pt>
                <c:pt idx="69557">
                  <c:v>-2.01707E-2</c:v>
                </c:pt>
                <c:pt idx="69558">
                  <c:v>-2.0098100000000001E-2</c:v>
                </c:pt>
                <c:pt idx="69559">
                  <c:v>-2.0022100000000001E-2</c:v>
                </c:pt>
                <c:pt idx="69560">
                  <c:v>-1.99428E-2</c:v>
                </c:pt>
                <c:pt idx="69561">
                  <c:v>-1.9860599999999999E-2</c:v>
                </c:pt>
                <c:pt idx="69562">
                  <c:v>-1.9775500000000001E-2</c:v>
                </c:pt>
                <c:pt idx="69563">
                  <c:v>-1.9687699999999999E-2</c:v>
                </c:pt>
                <c:pt idx="69564">
                  <c:v>-1.9597400000000001E-2</c:v>
                </c:pt>
                <c:pt idx="69565">
                  <c:v>-1.9504500000000001E-2</c:v>
                </c:pt>
                <c:pt idx="69566">
                  <c:v>-1.9409300000000001E-2</c:v>
                </c:pt>
                <c:pt idx="69567">
                  <c:v>-1.9311700000000001E-2</c:v>
                </c:pt>
                <c:pt idx="69568">
                  <c:v>-1.9211800000000001E-2</c:v>
                </c:pt>
                <c:pt idx="69569">
                  <c:v>-1.9109600000000001E-2</c:v>
                </c:pt>
                <c:pt idx="69570">
                  <c:v>-1.90052E-2</c:v>
                </c:pt>
                <c:pt idx="69571">
                  <c:v>-1.8898499999999999E-2</c:v>
                </c:pt>
                <c:pt idx="69572">
                  <c:v>-1.8789400000000001E-2</c:v>
                </c:pt>
                <c:pt idx="69573">
                  <c:v>-1.8678E-2</c:v>
                </c:pt>
                <c:pt idx="69574">
                  <c:v>-1.85641E-2</c:v>
                </c:pt>
                <c:pt idx="69575">
                  <c:v>-1.8447600000000001E-2</c:v>
                </c:pt>
                <c:pt idx="69576">
                  <c:v>-1.8328400000000002E-2</c:v>
                </c:pt>
                <c:pt idx="69577">
                  <c:v>-1.8206400000000001E-2</c:v>
                </c:pt>
                <c:pt idx="69578">
                  <c:v>-1.8081400000000001E-2</c:v>
                </c:pt>
                <c:pt idx="69579">
                  <c:v>-1.7953199999999999E-2</c:v>
                </c:pt>
                <c:pt idx="69580">
                  <c:v>-1.7821699999999999E-2</c:v>
                </c:pt>
                <c:pt idx="69581">
                  <c:v>-1.76866E-2</c:v>
                </c:pt>
                <c:pt idx="69582">
                  <c:v>-1.7547799999999999E-2</c:v>
                </c:pt>
                <c:pt idx="69583">
                  <c:v>-1.7404900000000001E-2</c:v>
                </c:pt>
                <c:pt idx="69584">
                  <c:v>-1.72578E-2</c:v>
                </c:pt>
                <c:pt idx="69585">
                  <c:v>-1.7106199999999998E-2</c:v>
                </c:pt>
                <c:pt idx="69586">
                  <c:v>-1.6949700000000002E-2</c:v>
                </c:pt>
                <c:pt idx="69587">
                  <c:v>-1.67882E-2</c:v>
                </c:pt>
                <c:pt idx="69588">
                  <c:v>-1.6621199999999999E-2</c:v>
                </c:pt>
                <c:pt idx="69589">
                  <c:v>-1.6448600000000001E-2</c:v>
                </c:pt>
                <c:pt idx="69590">
                  <c:v>-1.627E-2</c:v>
                </c:pt>
                <c:pt idx="69591">
                  <c:v>-1.6084999999999999E-2</c:v>
                </c:pt>
                <c:pt idx="69592">
                  <c:v>-1.5893299999999999E-2</c:v>
                </c:pt>
                <c:pt idx="69593">
                  <c:v>-1.56946E-2</c:v>
                </c:pt>
                <c:pt idx="69594">
                  <c:v>-1.54886E-2</c:v>
                </c:pt>
                <c:pt idx="69595">
                  <c:v>-1.52748E-2</c:v>
                </c:pt>
                <c:pt idx="69596">
                  <c:v>-1.50531E-2</c:v>
                </c:pt>
                <c:pt idx="69597">
                  <c:v>-1.48229E-2</c:v>
                </c:pt>
                <c:pt idx="69598">
                  <c:v>-1.4584E-2</c:v>
                </c:pt>
                <c:pt idx="69599">
                  <c:v>-1.4336E-2</c:v>
                </c:pt>
                <c:pt idx="69600">
                  <c:v>-1.40786E-2</c:v>
                </c:pt>
                <c:pt idx="69601">
                  <c:v>-1.38114E-2</c:v>
                </c:pt>
                <c:pt idx="69602">
                  <c:v>-1.35341E-2</c:v>
                </c:pt>
                <c:pt idx="69603">
                  <c:v>-1.3246300000000001E-2</c:v>
                </c:pt>
                <c:pt idx="69604">
                  <c:v>-1.29479E-2</c:v>
                </c:pt>
                <c:pt idx="69605">
                  <c:v>-1.26383E-2</c:v>
                </c:pt>
                <c:pt idx="69606">
                  <c:v>-1.2317399999999999E-2</c:v>
                </c:pt>
                <c:pt idx="69607">
                  <c:v>-1.19848E-2</c:v>
                </c:pt>
                <c:pt idx="69608">
                  <c:v>-1.1640299999999999E-2</c:v>
                </c:pt>
                <c:pt idx="69609">
                  <c:v>-1.12835E-2</c:v>
                </c:pt>
                <c:pt idx="69610">
                  <c:v>-1.09143E-2</c:v>
                </c:pt>
                <c:pt idx="69611">
                  <c:v>-1.05325E-2</c:v>
                </c:pt>
                <c:pt idx="69612">
                  <c:v>-1.0137699999999999E-2</c:v>
                </c:pt>
                <c:pt idx="69613" formatCode="0.00E+00">
                  <c:v>-9.7297300000000007E-3</c:v>
                </c:pt>
                <c:pt idx="69614" formatCode="0.00E+00">
                  <c:v>-9.3085200000000007E-3</c:v>
                </c:pt>
                <c:pt idx="69615" formatCode="0.00E+00">
                  <c:v>-8.8738299999999992E-3</c:v>
                </c:pt>
                <c:pt idx="69616" formatCode="0.00E+00">
                  <c:v>-8.4255500000000004E-3</c:v>
                </c:pt>
                <c:pt idx="69617" formatCode="0.00E+00">
                  <c:v>-7.9635399999999999E-3</c:v>
                </c:pt>
                <c:pt idx="69618" formatCode="0.00E+00">
                  <c:v>-7.4877099999999999E-3</c:v>
                </c:pt>
                <c:pt idx="69619" formatCode="0.00E+00">
                  <c:v>-6.9979700000000001E-3</c:v>
                </c:pt>
                <c:pt idx="69620" formatCode="0.00E+00">
                  <c:v>-6.4942899999999998E-3</c:v>
                </c:pt>
                <c:pt idx="69621" formatCode="0.00E+00">
                  <c:v>-5.9766400000000001E-3</c:v>
                </c:pt>
                <c:pt idx="69622" formatCode="0.00E+00">
                  <c:v>-5.4450100000000001E-3</c:v>
                </c:pt>
                <c:pt idx="69623" formatCode="0.00E+00">
                  <c:v>-4.8994399999999997E-3</c:v>
                </c:pt>
                <c:pt idx="69624" formatCode="0.00E+00">
                  <c:v>-4.3399800000000002E-3</c:v>
                </c:pt>
                <c:pt idx="69625" formatCode="0.00E+00">
                  <c:v>-3.7667099999999999E-3</c:v>
                </c:pt>
                <c:pt idx="69626" formatCode="0.00E+00">
                  <c:v>-3.1797499999999999E-3</c:v>
                </c:pt>
                <c:pt idx="69627" formatCode="0.00E+00">
                  <c:v>-2.5792300000000001E-3</c:v>
                </c:pt>
                <c:pt idx="69628" formatCode="0.00E+00">
                  <c:v>-1.9653100000000001E-3</c:v>
                </c:pt>
                <c:pt idx="69629" formatCode="0.00E+00">
                  <c:v>-1.3382100000000001E-3</c:v>
                </c:pt>
                <c:pt idx="69630" formatCode="0.00E+00">
                  <c:v>-6.9814900000000001E-4</c:v>
                </c:pt>
                <c:pt idx="69631" formatCode="0.00E+00">
                  <c:v>-4.5381499999999999E-5</c:v>
                </c:pt>
                <c:pt idx="69632" formatCode="0.00E+00">
                  <c:v>6.198E-4</c:v>
                </c:pt>
                <c:pt idx="69633" formatCode="0.00E+00">
                  <c:v>1.2970799999999999E-3</c:v>
                </c:pt>
                <c:pt idx="69634" formatCode="0.00E+00">
                  <c:v>1.9861000000000002E-3</c:v>
                </c:pt>
                <c:pt idx="69635" formatCode="0.00E+00">
                  <c:v>2.6864800000000002E-3</c:v>
                </c:pt>
                <c:pt idx="69636" formatCode="0.00E+00">
                  <c:v>3.3978099999999998E-3</c:v>
                </c:pt>
                <c:pt idx="69637" formatCode="0.00E+00">
                  <c:v>4.1196599999999998E-3</c:v>
                </c:pt>
                <c:pt idx="69638" formatCode="0.00E+00">
                  <c:v>4.8515399999999997E-3</c:v>
                </c:pt>
                <c:pt idx="69639" formatCode="0.00E+00">
                  <c:v>5.5929600000000001E-3</c:v>
                </c:pt>
                <c:pt idx="69640" formatCode="0.00E+00">
                  <c:v>6.34338E-3</c:v>
                </c:pt>
                <c:pt idx="69641" formatCode="0.00E+00">
                  <c:v>7.1022400000000001E-3</c:v>
                </c:pt>
                <c:pt idx="69642" formatCode="0.00E+00">
                  <c:v>7.8689499999999996E-3</c:v>
                </c:pt>
                <c:pt idx="69643" formatCode="0.00E+00">
                  <c:v>8.6428900000000003E-3</c:v>
                </c:pt>
                <c:pt idx="69644" formatCode="0.00E+00">
                  <c:v>9.4234200000000001E-3</c:v>
                </c:pt>
                <c:pt idx="69645">
                  <c:v>1.02098E-2</c:v>
                </c:pt>
                <c:pt idx="69646">
                  <c:v>1.1001500000000001E-2</c:v>
                </c:pt>
                <c:pt idx="69647">
                  <c:v>1.17976E-2</c:v>
                </c:pt>
                <c:pt idx="69648">
                  <c:v>1.25974E-2</c:v>
                </c:pt>
                <c:pt idx="69649">
                  <c:v>1.3400199999999999E-2</c:v>
                </c:pt>
                <c:pt idx="69650">
                  <c:v>1.4205199999999999E-2</c:v>
                </c:pt>
                <c:pt idx="69651">
                  <c:v>1.5011399999999999E-2</c:v>
                </c:pt>
                <c:pt idx="69652">
                  <c:v>1.5818200000000001E-2</c:v>
                </c:pt>
                <c:pt idx="69653">
                  <c:v>1.66245E-2</c:v>
                </c:pt>
                <c:pt idx="69654">
                  <c:v>1.74296E-2</c:v>
                </c:pt>
                <c:pt idx="69655">
                  <c:v>1.8232499999999999E-2</c:v>
                </c:pt>
                <c:pt idx="69656">
                  <c:v>1.9032299999999999E-2</c:v>
                </c:pt>
                <c:pt idx="69657">
                  <c:v>1.9828100000000001E-2</c:v>
                </c:pt>
                <c:pt idx="69658">
                  <c:v>2.0618899999999999E-2</c:v>
                </c:pt>
                <c:pt idx="69659">
                  <c:v>2.1403800000000001E-2</c:v>
                </c:pt>
                <c:pt idx="69660">
                  <c:v>2.2181699999999999E-2</c:v>
                </c:pt>
                <c:pt idx="69661">
                  <c:v>2.2951699999999998E-2</c:v>
                </c:pt>
                <c:pt idx="69662">
                  <c:v>2.3712899999999999E-2</c:v>
                </c:pt>
                <c:pt idx="69663">
                  <c:v>2.4464099999999999E-2</c:v>
                </c:pt>
                <c:pt idx="69664">
                  <c:v>2.5204399999999998E-2</c:v>
                </c:pt>
                <c:pt idx="69665">
                  <c:v>2.5932799999999999E-2</c:v>
                </c:pt>
                <c:pt idx="69666">
                  <c:v>2.66482E-2</c:v>
                </c:pt>
                <c:pt idx="69667">
                  <c:v>2.7349700000000001E-2</c:v>
                </c:pt>
                <c:pt idx="69668">
                  <c:v>2.8036200000000001E-2</c:v>
                </c:pt>
                <c:pt idx="69669">
                  <c:v>2.8706800000000001E-2</c:v>
                </c:pt>
                <c:pt idx="69670">
                  <c:v>2.9360299999999999E-2</c:v>
                </c:pt>
                <c:pt idx="69671">
                  <c:v>2.99958E-2</c:v>
                </c:pt>
                <c:pt idx="69672">
                  <c:v>3.0612400000000001E-2</c:v>
                </c:pt>
                <c:pt idx="69673">
                  <c:v>3.1208900000000001E-2</c:v>
                </c:pt>
                <c:pt idx="69674">
                  <c:v>3.17845E-2</c:v>
                </c:pt>
                <c:pt idx="69675">
                  <c:v>3.2338100000000002E-2</c:v>
                </c:pt>
                <c:pt idx="69676">
                  <c:v>3.2868799999999997E-2</c:v>
                </c:pt>
                <c:pt idx="69677">
                  <c:v>3.3375700000000001E-2</c:v>
                </c:pt>
                <c:pt idx="69678">
                  <c:v>3.3857900000000003E-2</c:v>
                </c:pt>
                <c:pt idx="69679">
                  <c:v>3.4314400000000002E-2</c:v>
                </c:pt>
                <c:pt idx="69680">
                  <c:v>3.4744299999999999E-2</c:v>
                </c:pt>
                <c:pt idx="69681">
                  <c:v>3.5146900000000002E-2</c:v>
                </c:pt>
                <c:pt idx="69682">
                  <c:v>3.5521200000000003E-2</c:v>
                </c:pt>
                <c:pt idx="69683">
                  <c:v>3.5866500000000003E-2</c:v>
                </c:pt>
                <c:pt idx="69684">
                  <c:v>3.6181900000000003E-2</c:v>
                </c:pt>
                <c:pt idx="69685">
                  <c:v>3.6466699999999998E-2</c:v>
                </c:pt>
                <c:pt idx="69686">
                  <c:v>3.6720200000000001E-2</c:v>
                </c:pt>
                <c:pt idx="69687">
                  <c:v>3.6941700000000001E-2</c:v>
                </c:pt>
                <c:pt idx="69688">
                  <c:v>3.7130400000000001E-2</c:v>
                </c:pt>
                <c:pt idx="69689">
                  <c:v>3.7285899999999997E-2</c:v>
                </c:pt>
                <c:pt idx="69690">
                  <c:v>3.74074E-2</c:v>
                </c:pt>
                <c:pt idx="69691">
                  <c:v>3.7494399999999997E-2</c:v>
                </c:pt>
                <c:pt idx="69692">
                  <c:v>3.7546499999999997E-2</c:v>
                </c:pt>
                <c:pt idx="69693">
                  <c:v>3.7562999999999999E-2</c:v>
                </c:pt>
                <c:pt idx="69694">
                  <c:v>3.7543600000000003E-2</c:v>
                </c:pt>
                <c:pt idx="69695">
                  <c:v>3.7487800000000002E-2</c:v>
                </c:pt>
                <c:pt idx="69696">
                  <c:v>3.7395400000000002E-2</c:v>
                </c:pt>
                <c:pt idx="69697">
                  <c:v>3.7265899999999998E-2</c:v>
                </c:pt>
                <c:pt idx="69698">
                  <c:v>3.7099100000000003E-2</c:v>
                </c:pt>
                <c:pt idx="69699">
                  <c:v>3.6894700000000002E-2</c:v>
                </c:pt>
                <c:pt idx="69700">
                  <c:v>3.6652700000000003E-2</c:v>
                </c:pt>
                <c:pt idx="69701">
                  <c:v>3.6372700000000001E-2</c:v>
                </c:pt>
                <c:pt idx="69702">
                  <c:v>3.6054799999999998E-2</c:v>
                </c:pt>
                <c:pt idx="69703">
                  <c:v>3.5699000000000002E-2</c:v>
                </c:pt>
                <c:pt idx="69704">
                  <c:v>3.5305099999999999E-2</c:v>
                </c:pt>
                <c:pt idx="69705">
                  <c:v>3.48732E-2</c:v>
                </c:pt>
                <c:pt idx="69706">
                  <c:v>3.4403599999999999E-2</c:v>
                </c:pt>
                <c:pt idx="69707">
                  <c:v>3.3896200000000001E-2</c:v>
                </c:pt>
                <c:pt idx="69708">
                  <c:v>3.33513E-2</c:v>
                </c:pt>
                <c:pt idx="69709">
                  <c:v>3.2769100000000002E-2</c:v>
                </c:pt>
                <c:pt idx="69710">
                  <c:v>3.2149999999999998E-2</c:v>
                </c:pt>
                <c:pt idx="69711">
                  <c:v>3.14942E-2</c:v>
                </c:pt>
                <c:pt idx="69712">
                  <c:v>3.0802300000000001E-2</c:v>
                </c:pt>
                <c:pt idx="69713">
                  <c:v>3.0074500000000001E-2</c:v>
                </c:pt>
                <c:pt idx="69714">
                  <c:v>2.9311500000000001E-2</c:v>
                </c:pt>
                <c:pt idx="69715">
                  <c:v>2.8513699999999999E-2</c:v>
                </c:pt>
                <c:pt idx="69716">
                  <c:v>2.76817E-2</c:v>
                </c:pt>
                <c:pt idx="69717">
                  <c:v>2.6816300000000001E-2</c:v>
                </c:pt>
                <c:pt idx="69718">
                  <c:v>2.5918E-2</c:v>
                </c:pt>
                <c:pt idx="69719">
                  <c:v>2.4987599999999999E-2</c:v>
                </c:pt>
                <c:pt idx="69720">
                  <c:v>2.40258E-2</c:v>
                </c:pt>
                <c:pt idx="69721">
                  <c:v>2.3033600000000001E-2</c:v>
                </c:pt>
                <c:pt idx="69722">
                  <c:v>2.2011699999999999E-2</c:v>
                </c:pt>
                <c:pt idx="69723">
                  <c:v>2.09611E-2</c:v>
                </c:pt>
                <c:pt idx="69724">
                  <c:v>1.9882799999999999E-2</c:v>
                </c:pt>
                <c:pt idx="69725">
                  <c:v>1.8777599999999998E-2</c:v>
                </c:pt>
                <c:pt idx="69726">
                  <c:v>1.7646700000000001E-2</c:v>
                </c:pt>
                <c:pt idx="69727">
                  <c:v>1.6491200000000001E-2</c:v>
                </c:pt>
                <c:pt idx="69728">
                  <c:v>1.53121E-2</c:v>
                </c:pt>
                <c:pt idx="69729">
                  <c:v>1.4110599999999999E-2</c:v>
                </c:pt>
                <c:pt idx="69730">
                  <c:v>1.28878E-2</c:v>
                </c:pt>
                <c:pt idx="69731">
                  <c:v>1.16451E-2</c:v>
                </c:pt>
                <c:pt idx="69732">
                  <c:v>1.03836E-2</c:v>
                </c:pt>
                <c:pt idx="69733" formatCode="0.00E+00">
                  <c:v>9.1046600000000005E-3</c:v>
                </c:pt>
                <c:pt idx="69734" formatCode="0.00E+00">
                  <c:v>7.8095500000000002E-3</c:v>
                </c:pt>
                <c:pt idx="69735" formatCode="0.00E+00">
                  <c:v>6.4996200000000002E-3</c:v>
                </c:pt>
                <c:pt idx="69736" formatCode="0.00E+00">
                  <c:v>5.1762500000000003E-3</c:v>
                </c:pt>
                <c:pt idx="69737" formatCode="0.00E+00">
                  <c:v>3.8408100000000001E-3</c:v>
                </c:pt>
                <c:pt idx="69738" formatCode="0.00E+00">
                  <c:v>2.4947200000000002E-3</c:v>
                </c:pt>
                <c:pt idx="69739" formatCode="0.00E+00">
                  <c:v>1.1394199999999999E-3</c:v>
                </c:pt>
                <c:pt idx="69740" formatCode="0.00E+00">
                  <c:v>-2.23649E-4</c:v>
                </c:pt>
                <c:pt idx="69741" formatCode="0.00E+00">
                  <c:v>-1.59301E-3</c:v>
                </c:pt>
                <c:pt idx="69742" formatCode="0.00E+00">
                  <c:v>-2.9671799999999998E-3</c:v>
                </c:pt>
                <c:pt idx="69743" formatCode="0.00E+00">
                  <c:v>-4.3446600000000002E-3</c:v>
                </c:pt>
                <c:pt idx="69744" formatCode="0.00E+00">
                  <c:v>-5.7239500000000002E-3</c:v>
                </c:pt>
                <c:pt idx="69745" formatCode="0.00E+00">
                  <c:v>-7.1035300000000003E-3</c:v>
                </c:pt>
                <c:pt idx="69746" formatCode="0.00E+00">
                  <c:v>-8.4818600000000008E-3</c:v>
                </c:pt>
                <c:pt idx="69747" formatCode="0.00E+00">
                  <c:v>-9.8574300000000004E-3</c:v>
                </c:pt>
                <c:pt idx="69748">
                  <c:v>-1.1228699999999999E-2</c:v>
                </c:pt>
                <c:pt idx="69749">
                  <c:v>-1.25941E-2</c:v>
                </c:pt>
                <c:pt idx="69750">
                  <c:v>-1.39522E-2</c:v>
                </c:pt>
                <c:pt idx="69751">
                  <c:v>-1.53013E-2</c:v>
                </c:pt>
                <c:pt idx="69752">
                  <c:v>-1.6640100000000001E-2</c:v>
                </c:pt>
                <c:pt idx="69753">
                  <c:v>-1.7966900000000001E-2</c:v>
                </c:pt>
                <c:pt idx="69754">
                  <c:v>-1.9280200000000001E-2</c:v>
                </c:pt>
                <c:pt idx="69755">
                  <c:v>-2.0578599999999999E-2</c:v>
                </c:pt>
                <c:pt idx="69756">
                  <c:v>-2.1860500000000001E-2</c:v>
                </c:pt>
                <c:pt idx="69757">
                  <c:v>-2.3124599999999999E-2</c:v>
                </c:pt>
                <c:pt idx="69758">
                  <c:v>-2.43693E-2</c:v>
                </c:pt>
                <c:pt idx="69759">
                  <c:v>-2.55932E-2</c:v>
                </c:pt>
                <c:pt idx="69760">
                  <c:v>-2.67949E-2</c:v>
                </c:pt>
                <c:pt idx="69761">
                  <c:v>-2.7973000000000001E-2</c:v>
                </c:pt>
                <c:pt idx="69762">
                  <c:v>-2.9126200000000001E-2</c:v>
                </c:pt>
                <c:pt idx="69763">
                  <c:v>-3.0253100000000002E-2</c:v>
                </c:pt>
                <c:pt idx="69764">
                  <c:v>-3.1352400000000002E-2</c:v>
                </c:pt>
                <c:pt idx="69765">
                  <c:v>-3.2422899999999998E-2</c:v>
                </c:pt>
                <c:pt idx="69766">
                  <c:v>-3.3463300000000001E-2</c:v>
                </c:pt>
                <c:pt idx="69767">
                  <c:v>-3.4472299999999997E-2</c:v>
                </c:pt>
                <c:pt idx="69768">
                  <c:v>-3.5448800000000003E-2</c:v>
                </c:pt>
                <c:pt idx="69769">
                  <c:v>-3.6391699999999999E-2</c:v>
                </c:pt>
                <c:pt idx="69770">
                  <c:v>-3.7299899999999997E-2</c:v>
                </c:pt>
                <c:pt idx="69771">
                  <c:v>-3.8172400000000002E-2</c:v>
                </c:pt>
                <c:pt idx="69772">
                  <c:v>-3.9008000000000001E-2</c:v>
                </c:pt>
                <c:pt idx="69773">
                  <c:v>-3.9805899999999998E-2</c:v>
                </c:pt>
                <c:pt idx="69774">
                  <c:v>-4.0564999999999997E-2</c:v>
                </c:pt>
                <c:pt idx="69775">
                  <c:v>-4.1284599999999998E-2</c:v>
                </c:pt>
                <c:pt idx="69776">
                  <c:v>-4.1963800000000002E-2</c:v>
                </c:pt>
                <c:pt idx="69777">
                  <c:v>-4.2601800000000002E-2</c:v>
                </c:pt>
                <c:pt idx="69778">
                  <c:v>-4.3197899999999997E-2</c:v>
                </c:pt>
                <c:pt idx="69779">
                  <c:v>-4.3751400000000003E-2</c:v>
                </c:pt>
                <c:pt idx="69780">
                  <c:v>-4.4261599999999998E-2</c:v>
                </c:pt>
                <c:pt idx="69781">
                  <c:v>-4.4727999999999997E-2</c:v>
                </c:pt>
                <c:pt idx="69782">
                  <c:v>-4.5150000000000003E-2</c:v>
                </c:pt>
                <c:pt idx="69783">
                  <c:v>-4.5527199999999997E-2</c:v>
                </c:pt>
                <c:pt idx="69784">
                  <c:v>-4.58591E-2</c:v>
                </c:pt>
                <c:pt idx="69785">
                  <c:v>-4.6145400000000003E-2</c:v>
                </c:pt>
                <c:pt idx="69786">
                  <c:v>-4.6385700000000002E-2</c:v>
                </c:pt>
                <c:pt idx="69787">
                  <c:v>-4.65799E-2</c:v>
                </c:pt>
                <c:pt idx="69788">
                  <c:v>-4.6727600000000001E-2</c:v>
                </c:pt>
                <c:pt idx="69789">
                  <c:v>-4.6828799999999997E-2</c:v>
                </c:pt>
                <c:pt idx="69790">
                  <c:v>-4.6883399999999999E-2</c:v>
                </c:pt>
                <c:pt idx="69791">
                  <c:v>-4.6891200000000001E-2</c:v>
                </c:pt>
                <c:pt idx="69792">
                  <c:v>-4.6852499999999998E-2</c:v>
                </c:pt>
                <c:pt idx="69793">
                  <c:v>-4.6767099999999999E-2</c:v>
                </c:pt>
                <c:pt idx="69794">
                  <c:v>-4.66354E-2</c:v>
                </c:pt>
                <c:pt idx="69795">
                  <c:v>-4.64573E-2</c:v>
                </c:pt>
                <c:pt idx="69796">
                  <c:v>-4.6233299999999998E-2</c:v>
                </c:pt>
                <c:pt idx="69797">
                  <c:v>-4.59636E-2</c:v>
                </c:pt>
                <c:pt idx="69798">
                  <c:v>-4.5648500000000002E-2</c:v>
                </c:pt>
                <c:pt idx="69799">
                  <c:v>-4.5288399999999999E-2</c:v>
                </c:pt>
                <c:pt idx="69800">
                  <c:v>-4.4883899999999997E-2</c:v>
                </c:pt>
                <c:pt idx="69801">
                  <c:v>-4.44354E-2</c:v>
                </c:pt>
                <c:pt idx="69802">
                  <c:v>-4.3943500000000003E-2</c:v>
                </c:pt>
                <c:pt idx="69803">
                  <c:v>-4.34089E-2</c:v>
                </c:pt>
                <c:pt idx="69804">
                  <c:v>-4.2832000000000002E-2</c:v>
                </c:pt>
                <c:pt idx="69805">
                  <c:v>-4.2213800000000003E-2</c:v>
                </c:pt>
                <c:pt idx="69806">
                  <c:v>-4.1554899999999999E-2</c:v>
                </c:pt>
                <c:pt idx="69807">
                  <c:v>-4.0856200000000002E-2</c:v>
                </c:pt>
                <c:pt idx="69808">
                  <c:v>-4.0118500000000001E-2</c:v>
                </c:pt>
                <c:pt idx="69809">
                  <c:v>-3.9342700000000001E-2</c:v>
                </c:pt>
                <c:pt idx="69810">
                  <c:v>-3.8529800000000003E-2</c:v>
                </c:pt>
                <c:pt idx="69811">
                  <c:v>-3.7680600000000002E-2</c:v>
                </c:pt>
                <c:pt idx="69812">
                  <c:v>-3.6796299999999997E-2</c:v>
                </c:pt>
                <c:pt idx="69813">
                  <c:v>-3.5878E-2</c:v>
                </c:pt>
                <c:pt idx="69814">
                  <c:v>-3.4926600000000002E-2</c:v>
                </c:pt>
                <c:pt idx="69815">
                  <c:v>-3.3943300000000003E-2</c:v>
                </c:pt>
                <c:pt idx="69816">
                  <c:v>-3.2929399999999998E-2</c:v>
                </c:pt>
                <c:pt idx="69817">
                  <c:v>-3.1885900000000002E-2</c:v>
                </c:pt>
                <c:pt idx="69818">
                  <c:v>-3.08142E-2</c:v>
                </c:pt>
                <c:pt idx="69819">
                  <c:v>-2.9715499999999999E-2</c:v>
                </c:pt>
                <c:pt idx="69820">
                  <c:v>-2.8590999999999998E-2</c:v>
                </c:pt>
                <c:pt idx="69821">
                  <c:v>-2.7442000000000001E-2</c:v>
                </c:pt>
                <c:pt idx="69822">
                  <c:v>-2.6270000000000002E-2</c:v>
                </c:pt>
                <c:pt idx="69823">
                  <c:v>-2.50762E-2</c:v>
                </c:pt>
                <c:pt idx="69824">
                  <c:v>-2.3862100000000001E-2</c:v>
                </c:pt>
                <c:pt idx="69825">
                  <c:v>-2.26289E-2</c:v>
                </c:pt>
                <c:pt idx="69826">
                  <c:v>-2.13782E-2</c:v>
                </c:pt>
                <c:pt idx="69827">
                  <c:v>-2.0111299999999999E-2</c:v>
                </c:pt>
                <c:pt idx="69828">
                  <c:v>-1.8829599999999998E-2</c:v>
                </c:pt>
                <c:pt idx="69829">
                  <c:v>-1.75347E-2</c:v>
                </c:pt>
                <c:pt idx="69830">
                  <c:v>-1.62279E-2</c:v>
                </c:pt>
                <c:pt idx="69831">
                  <c:v>-1.4910700000000001E-2</c:v>
                </c:pt>
                <c:pt idx="69832">
                  <c:v>-1.3584499999999999E-2</c:v>
                </c:pt>
                <c:pt idx="69833">
                  <c:v>-1.2250799999999999E-2</c:v>
                </c:pt>
                <c:pt idx="69834">
                  <c:v>-1.0911199999999999E-2</c:v>
                </c:pt>
                <c:pt idx="69835" formatCode="0.00E+00">
                  <c:v>-9.5668899999999998E-3</c:v>
                </c:pt>
                <c:pt idx="69836" formatCode="0.00E+00">
                  <c:v>-8.2194999999999994E-3</c:v>
                </c:pt>
                <c:pt idx="69837" formatCode="0.00E+00">
                  <c:v>-6.8704300000000003E-3</c:v>
                </c:pt>
                <c:pt idx="69838" formatCode="0.00E+00">
                  <c:v>-5.52112E-3</c:v>
                </c:pt>
                <c:pt idx="69839" formatCode="0.00E+00">
                  <c:v>-4.1729999999999996E-3</c:v>
                </c:pt>
                <c:pt idx="69840" formatCode="0.00E+00">
                  <c:v>-2.8274799999999998E-3</c:v>
                </c:pt>
                <c:pt idx="69841" formatCode="0.00E+00">
                  <c:v>-1.48598E-3</c:v>
                </c:pt>
                <c:pt idx="69842" formatCode="0.00E+00">
                  <c:v>-1.4986700000000001E-4</c:v>
                </c:pt>
                <c:pt idx="69843" formatCode="0.00E+00">
                  <c:v>1.17947E-3</c:v>
                </c:pt>
                <c:pt idx="69844" formatCode="0.00E+00">
                  <c:v>2.5006799999999999E-3</c:v>
                </c:pt>
                <c:pt idx="69845" formatCode="0.00E+00">
                  <c:v>3.8124299999999999E-3</c:v>
                </c:pt>
                <c:pt idx="69846" formatCode="0.00E+00">
                  <c:v>5.1133999999999997E-3</c:v>
                </c:pt>
                <c:pt idx="69847" formatCode="0.00E+00">
                  <c:v>6.4023200000000004E-3</c:v>
                </c:pt>
                <c:pt idx="69848" formatCode="0.00E+00">
                  <c:v>7.6778999999999997E-3</c:v>
                </c:pt>
                <c:pt idx="69849" formatCode="0.00E+00">
                  <c:v>8.9389199999999995E-3</c:v>
                </c:pt>
                <c:pt idx="69850">
                  <c:v>1.0184199999999999E-2</c:v>
                </c:pt>
                <c:pt idx="69851">
                  <c:v>1.14124E-2</c:v>
                </c:pt>
                <c:pt idx="69852">
                  <c:v>1.2622599999999999E-2</c:v>
                </c:pt>
                <c:pt idx="69853">
                  <c:v>1.3813499999999999E-2</c:v>
                </c:pt>
                <c:pt idx="69854">
                  <c:v>1.49842E-2</c:v>
                </c:pt>
                <c:pt idx="69855">
                  <c:v>1.6133399999999999E-2</c:v>
                </c:pt>
                <c:pt idx="69856">
                  <c:v>1.7260299999999999E-2</c:v>
                </c:pt>
                <c:pt idx="69857">
                  <c:v>1.83638E-2</c:v>
                </c:pt>
                <c:pt idx="69858">
                  <c:v>1.9442899999999999E-2</c:v>
                </c:pt>
                <c:pt idx="69859">
                  <c:v>2.0496899999999998E-2</c:v>
                </c:pt>
                <c:pt idx="69860">
                  <c:v>2.1524700000000001E-2</c:v>
                </c:pt>
                <c:pt idx="69861">
                  <c:v>2.2525699999999999E-2</c:v>
                </c:pt>
                <c:pt idx="69862">
                  <c:v>2.34989E-2</c:v>
                </c:pt>
                <c:pt idx="69863">
                  <c:v>2.4443699999999999E-2</c:v>
                </c:pt>
                <c:pt idx="69864">
                  <c:v>2.5359300000000001E-2</c:v>
                </c:pt>
                <c:pt idx="69865">
                  <c:v>2.62451E-2</c:v>
                </c:pt>
                <c:pt idx="69866">
                  <c:v>2.71005E-2</c:v>
                </c:pt>
                <c:pt idx="69867">
                  <c:v>2.7924899999999999E-2</c:v>
                </c:pt>
                <c:pt idx="69868">
                  <c:v>2.8717599999999999E-2</c:v>
                </c:pt>
                <c:pt idx="69869">
                  <c:v>2.9478399999999998E-2</c:v>
                </c:pt>
                <c:pt idx="69870">
                  <c:v>3.02067E-2</c:v>
                </c:pt>
                <c:pt idx="69871">
                  <c:v>3.0901999999999999E-2</c:v>
                </c:pt>
                <c:pt idx="69872">
                  <c:v>3.1564099999999998E-2</c:v>
                </c:pt>
                <c:pt idx="69873">
                  <c:v>3.2192699999999998E-2</c:v>
                </c:pt>
                <c:pt idx="69874">
                  <c:v>3.2787400000000001E-2</c:v>
                </c:pt>
                <c:pt idx="69875">
                  <c:v>3.3348000000000003E-2</c:v>
                </c:pt>
                <c:pt idx="69876">
                  <c:v>3.3874399999999999E-2</c:v>
                </c:pt>
                <c:pt idx="69877">
                  <c:v>3.4366300000000002E-2</c:v>
                </c:pt>
                <c:pt idx="69878">
                  <c:v>3.4823800000000002E-2</c:v>
                </c:pt>
                <c:pt idx="69879">
                  <c:v>3.5246699999999999E-2</c:v>
                </c:pt>
                <c:pt idx="69880">
                  <c:v>3.5635100000000003E-2</c:v>
                </c:pt>
                <c:pt idx="69881">
                  <c:v>3.5988899999999997E-2</c:v>
                </c:pt>
                <c:pt idx="69882">
                  <c:v>3.6308199999999999E-2</c:v>
                </c:pt>
                <c:pt idx="69883">
                  <c:v>3.6593100000000003E-2</c:v>
                </c:pt>
                <c:pt idx="69884">
                  <c:v>3.6843800000000003E-2</c:v>
                </c:pt>
                <c:pt idx="69885">
                  <c:v>3.7060500000000003E-2</c:v>
                </c:pt>
                <c:pt idx="69886">
                  <c:v>3.72433E-2</c:v>
                </c:pt>
                <c:pt idx="69887">
                  <c:v>3.7392599999999998E-2</c:v>
                </c:pt>
                <c:pt idx="69888">
                  <c:v>3.7508600000000003E-2</c:v>
                </c:pt>
                <c:pt idx="69889">
                  <c:v>3.7591600000000003E-2</c:v>
                </c:pt>
                <c:pt idx="69890">
                  <c:v>3.7642000000000002E-2</c:v>
                </c:pt>
                <c:pt idx="69891">
                  <c:v>3.7660300000000001E-2</c:v>
                </c:pt>
                <c:pt idx="69892">
                  <c:v>3.7646800000000001E-2</c:v>
                </c:pt>
                <c:pt idx="69893">
                  <c:v>3.7601900000000001E-2</c:v>
                </c:pt>
                <c:pt idx="69894">
                  <c:v>3.7526299999999999E-2</c:v>
                </c:pt>
                <c:pt idx="69895">
                  <c:v>3.7420299999999997E-2</c:v>
                </c:pt>
                <c:pt idx="69896">
                  <c:v>3.7284600000000001E-2</c:v>
                </c:pt>
                <c:pt idx="69897">
                  <c:v>3.7119699999999999E-2</c:v>
                </c:pt>
                <c:pt idx="69898">
                  <c:v>3.6926100000000003E-2</c:v>
                </c:pt>
                <c:pt idx="69899">
                  <c:v>3.6704599999999997E-2</c:v>
                </c:pt>
                <c:pt idx="69900">
                  <c:v>3.6455700000000001E-2</c:v>
                </c:pt>
                <c:pt idx="69901">
                  <c:v>3.61801E-2</c:v>
                </c:pt>
                <c:pt idx="69902">
                  <c:v>3.5878399999999998E-2</c:v>
                </c:pt>
                <c:pt idx="69903">
                  <c:v>3.5551399999999997E-2</c:v>
                </c:pt>
                <c:pt idx="69904">
                  <c:v>3.5199899999999999E-2</c:v>
                </c:pt>
                <c:pt idx="69905">
                  <c:v>3.4824399999999998E-2</c:v>
                </c:pt>
                <c:pt idx="69906">
                  <c:v>3.4425699999999997E-2</c:v>
                </c:pt>
                <c:pt idx="69907">
                  <c:v>3.4004600000000003E-2</c:v>
                </c:pt>
                <c:pt idx="69908">
                  <c:v>3.3561899999999999E-2</c:v>
                </c:pt>
                <c:pt idx="69909">
                  <c:v>3.30984E-2</c:v>
                </c:pt>
                <c:pt idx="69910">
                  <c:v>3.2614700000000003E-2</c:v>
                </c:pt>
                <c:pt idx="69911">
                  <c:v>3.21117E-2</c:v>
                </c:pt>
                <c:pt idx="69912">
                  <c:v>3.1590199999999999E-2</c:v>
                </c:pt>
                <c:pt idx="69913">
                  <c:v>3.1050899999999999E-2</c:v>
                </c:pt>
                <c:pt idx="69914">
                  <c:v>3.0494799999999999E-2</c:v>
                </c:pt>
                <c:pt idx="69915">
                  <c:v>2.9922500000000001E-2</c:v>
                </c:pt>
                <c:pt idx="69916">
                  <c:v>2.9334900000000001E-2</c:v>
                </c:pt>
                <c:pt idx="69917">
                  <c:v>2.87327E-2</c:v>
                </c:pt>
                <c:pt idx="69918">
                  <c:v>2.8116800000000001E-2</c:v>
                </c:pt>
                <c:pt idx="69919">
                  <c:v>2.7487999999999999E-2</c:v>
                </c:pt>
                <c:pt idx="69920">
                  <c:v>2.6846999999999999E-2</c:v>
                </c:pt>
                <c:pt idx="69921">
                  <c:v>2.6194700000000001E-2</c:v>
                </c:pt>
                <c:pt idx="69922">
                  <c:v>2.5531700000000001E-2</c:v>
                </c:pt>
                <c:pt idx="69923">
                  <c:v>2.48589E-2</c:v>
                </c:pt>
                <c:pt idx="69924">
                  <c:v>2.41771E-2</c:v>
                </c:pt>
                <c:pt idx="69925">
                  <c:v>2.3486900000000002E-2</c:v>
                </c:pt>
                <c:pt idx="69926">
                  <c:v>2.27891E-2</c:v>
                </c:pt>
                <c:pt idx="69927">
                  <c:v>2.2084400000000001E-2</c:v>
                </c:pt>
                <c:pt idx="69928">
                  <c:v>2.13735E-2</c:v>
                </c:pt>
                <c:pt idx="69929">
                  <c:v>2.0657200000000001E-2</c:v>
                </c:pt>
                <c:pt idx="69930">
                  <c:v>1.9935999999999999E-2</c:v>
                </c:pt>
                <c:pt idx="69931">
                  <c:v>1.92108E-2</c:v>
                </c:pt>
                <c:pt idx="69932">
                  <c:v>1.8481999999999998E-2</c:v>
                </c:pt>
                <c:pt idx="69933">
                  <c:v>1.77504E-2</c:v>
                </c:pt>
                <c:pt idx="69934">
                  <c:v>1.70165E-2</c:v>
                </c:pt>
                <c:pt idx="69935">
                  <c:v>1.6281E-2</c:v>
                </c:pt>
                <c:pt idx="69936">
                  <c:v>1.55444E-2</c:v>
                </c:pt>
                <c:pt idx="69937">
                  <c:v>1.4807300000000001E-2</c:v>
                </c:pt>
                <c:pt idx="69938">
                  <c:v>1.40702E-2</c:v>
                </c:pt>
                <c:pt idx="69939">
                  <c:v>1.33337E-2</c:v>
                </c:pt>
                <c:pt idx="69940">
                  <c:v>1.2598099999999999E-2</c:v>
                </c:pt>
                <c:pt idx="69941">
                  <c:v>1.1864100000000001E-2</c:v>
                </c:pt>
                <c:pt idx="69942">
                  <c:v>1.1132E-2</c:v>
                </c:pt>
                <c:pt idx="69943">
                  <c:v>1.04023E-2</c:v>
                </c:pt>
                <c:pt idx="69944" formatCode="0.00E+00">
                  <c:v>9.6754500000000004E-3</c:v>
                </c:pt>
                <c:pt idx="69945" formatCode="0.00E+00">
                  <c:v>8.9517499999999996E-3</c:v>
                </c:pt>
                <c:pt idx="69946" formatCode="0.00E+00">
                  <c:v>8.2316100000000003E-3</c:v>
                </c:pt>
                <c:pt idx="69947" formatCode="0.00E+00">
                  <c:v>7.5153700000000004E-3</c:v>
                </c:pt>
                <c:pt idx="69948" formatCode="0.00E+00">
                  <c:v>6.8033700000000004E-3</c:v>
                </c:pt>
                <c:pt idx="69949" formatCode="0.00E+00">
                  <c:v>6.0958999999999996E-3</c:v>
                </c:pt>
                <c:pt idx="69950" formatCode="0.00E+00">
                  <c:v>5.3932600000000004E-3</c:v>
                </c:pt>
                <c:pt idx="69951" formatCode="0.00E+00">
                  <c:v>4.6956999999999997E-3</c:v>
                </c:pt>
                <c:pt idx="69952" formatCode="0.00E+00">
                  <c:v>4.0034700000000003E-3</c:v>
                </c:pt>
                <c:pt idx="69953" formatCode="0.00E+00">
                  <c:v>3.31679E-3</c:v>
                </c:pt>
                <c:pt idx="69954" formatCode="0.00E+00">
                  <c:v>2.6358699999999998E-3</c:v>
                </c:pt>
                <c:pt idx="69955" formatCode="0.00E+00">
                  <c:v>1.9608899999999999E-3</c:v>
                </c:pt>
                <c:pt idx="69956" formatCode="0.00E+00">
                  <c:v>1.2920200000000001E-3</c:v>
                </c:pt>
                <c:pt idx="69957" formatCode="0.00E+00">
                  <c:v>6.2939400000000003E-4</c:v>
                </c:pt>
                <c:pt idx="69958" formatCode="0.00E+00">
                  <c:v>-2.6843899999999999E-5</c:v>
                </c:pt>
                <c:pt idx="69959" formatCode="0.00E+00">
                  <c:v>-6.7658699999999998E-4</c:v>
                </c:pt>
                <c:pt idx="69960" formatCode="0.00E+00">
                  <c:v>-1.31974E-3</c:v>
                </c:pt>
                <c:pt idx="69961" formatCode="0.00E+00">
                  <c:v>-1.9562199999999998E-3</c:v>
                </c:pt>
                <c:pt idx="69962" formatCode="0.00E+00">
                  <c:v>-2.5859699999999999E-3</c:v>
                </c:pt>
                <c:pt idx="69963" formatCode="0.00E+00">
                  <c:v>-3.20894E-3</c:v>
                </c:pt>
                <c:pt idx="69964" formatCode="0.00E+00">
                  <c:v>-3.8250900000000002E-3</c:v>
                </c:pt>
                <c:pt idx="69965" formatCode="0.00E+00">
                  <c:v>-4.4343899999999999E-3</c:v>
                </c:pt>
                <c:pt idx="69966" formatCode="0.00E+00">
                  <c:v>-5.0368499999999998E-3</c:v>
                </c:pt>
                <c:pt idx="69967" formatCode="0.00E+00">
                  <c:v>-5.6324599999999997E-3</c:v>
                </c:pt>
                <c:pt idx="69968" formatCode="0.00E+00">
                  <c:v>-6.2212300000000003E-3</c:v>
                </c:pt>
                <c:pt idx="69969" formatCode="0.00E+00">
                  <c:v>-6.8031899999999998E-3</c:v>
                </c:pt>
                <c:pt idx="69970" formatCode="0.00E+00">
                  <c:v>-7.3783700000000004E-3</c:v>
                </c:pt>
                <c:pt idx="69971" formatCode="0.00E+00">
                  <c:v>-7.9468000000000004E-3</c:v>
                </c:pt>
                <c:pt idx="69972" formatCode="0.00E+00">
                  <c:v>-8.5085500000000001E-3</c:v>
                </c:pt>
                <c:pt idx="69973" formatCode="0.00E+00">
                  <c:v>-9.0636499999999995E-3</c:v>
                </c:pt>
                <c:pt idx="69974" formatCode="0.00E+00">
                  <c:v>-9.6121699999999997E-3</c:v>
                </c:pt>
                <c:pt idx="69975">
                  <c:v>-1.01542E-2</c:v>
                </c:pt>
                <c:pt idx="69976">
                  <c:v>-1.06897E-2</c:v>
                </c:pt>
                <c:pt idx="69977">
                  <c:v>-1.12189E-2</c:v>
                </c:pt>
                <c:pt idx="69978">
                  <c:v>-1.17418E-2</c:v>
                </c:pt>
                <c:pt idx="69979">
                  <c:v>-1.22585E-2</c:v>
                </c:pt>
                <c:pt idx="69980">
                  <c:v>-1.2769000000000001E-2</c:v>
                </c:pt>
                <c:pt idx="69981">
                  <c:v>-1.3273399999999999E-2</c:v>
                </c:pt>
                <c:pt idx="69982">
                  <c:v>-1.37719E-2</c:v>
                </c:pt>
                <c:pt idx="69983">
                  <c:v>-1.4264300000000001E-2</c:v>
                </c:pt>
                <c:pt idx="69984">
                  <c:v>-1.4751E-2</c:v>
                </c:pt>
                <c:pt idx="69985">
                  <c:v>-1.52318E-2</c:v>
                </c:pt>
                <c:pt idx="69986">
                  <c:v>-1.5706899999999999E-2</c:v>
                </c:pt>
                <c:pt idx="69987">
                  <c:v>-1.6176300000000001E-2</c:v>
                </c:pt>
                <c:pt idx="69988">
                  <c:v>-1.6639999999999999E-2</c:v>
                </c:pt>
                <c:pt idx="69989">
                  <c:v>-1.7098200000000001E-2</c:v>
                </c:pt>
                <c:pt idx="69990">
                  <c:v>-1.7550699999999999E-2</c:v>
                </c:pt>
                <c:pt idx="69991">
                  <c:v>-1.7997800000000001E-2</c:v>
                </c:pt>
                <c:pt idx="69992">
                  <c:v>-1.8439299999999999E-2</c:v>
                </c:pt>
                <c:pt idx="69993">
                  <c:v>-1.8875200000000002E-2</c:v>
                </c:pt>
                <c:pt idx="69994">
                  <c:v>-1.9305699999999999E-2</c:v>
                </c:pt>
                <c:pt idx="69995">
                  <c:v>-1.9730500000000002E-2</c:v>
                </c:pt>
                <c:pt idx="69996">
                  <c:v>-2.0149799999999999E-2</c:v>
                </c:pt>
                <c:pt idx="69997">
                  <c:v>-2.0563499999999998E-2</c:v>
                </c:pt>
                <c:pt idx="69998">
                  <c:v>-2.0971500000000001E-2</c:v>
                </c:pt>
                <c:pt idx="69999">
                  <c:v>-2.1373799999999998E-2</c:v>
                </c:pt>
                <c:pt idx="70000">
                  <c:v>-2.17702E-2</c:v>
                </c:pt>
                <c:pt idx="70001">
                  <c:v>-2.2160800000000001E-2</c:v>
                </c:pt>
                <c:pt idx="70002">
                  <c:v>-2.2545300000000001E-2</c:v>
                </c:pt>
                <c:pt idx="70003">
                  <c:v>-2.2923700000000002E-2</c:v>
                </c:pt>
                <c:pt idx="70004">
                  <c:v>-2.3295900000000001E-2</c:v>
                </c:pt>
                <c:pt idx="70005">
                  <c:v>-2.3661600000000001E-2</c:v>
                </c:pt>
                <c:pt idx="70006">
                  <c:v>-2.4020699999999999E-2</c:v>
                </c:pt>
                <c:pt idx="70007">
                  <c:v>-2.4373100000000002E-2</c:v>
                </c:pt>
                <c:pt idx="70008">
                  <c:v>-2.47186E-2</c:v>
                </c:pt>
                <c:pt idx="70009">
                  <c:v>-2.5056800000000001E-2</c:v>
                </c:pt>
                <c:pt idx="70010">
                  <c:v>-2.5387799999999999E-2</c:v>
                </c:pt>
                <c:pt idx="70011">
                  <c:v>-2.5711100000000001E-2</c:v>
                </c:pt>
                <c:pt idx="70012">
                  <c:v>-2.6026500000000001E-2</c:v>
                </c:pt>
                <c:pt idx="70013">
                  <c:v>-2.6333800000000001E-2</c:v>
                </c:pt>
                <c:pt idx="70014">
                  <c:v>-2.6632800000000002E-2</c:v>
                </c:pt>
                <c:pt idx="70015">
                  <c:v>-2.6922999999999999E-2</c:v>
                </c:pt>
                <c:pt idx="70016">
                  <c:v>-2.7204200000000001E-2</c:v>
                </c:pt>
                <c:pt idx="70017">
                  <c:v>-2.7476199999999999E-2</c:v>
                </c:pt>
                <c:pt idx="70018">
                  <c:v>-2.7738499999999999E-2</c:v>
                </c:pt>
                <c:pt idx="70019">
                  <c:v>-2.79908E-2</c:v>
                </c:pt>
                <c:pt idx="70020">
                  <c:v>-2.8232699999999999E-2</c:v>
                </c:pt>
                <c:pt idx="70021">
                  <c:v>-2.8464E-2</c:v>
                </c:pt>
                <c:pt idx="70022">
                  <c:v>-2.86842E-2</c:v>
                </c:pt>
                <c:pt idx="70023">
                  <c:v>-2.8892899999999999E-2</c:v>
                </c:pt>
                <c:pt idx="70024">
                  <c:v>-2.9089799999999999E-2</c:v>
                </c:pt>
                <c:pt idx="70025">
                  <c:v>-2.9274499999999998E-2</c:v>
                </c:pt>
                <c:pt idx="70026">
                  <c:v>-2.94465E-2</c:v>
                </c:pt>
                <c:pt idx="70027">
                  <c:v>-2.96054E-2</c:v>
                </c:pt>
                <c:pt idx="70028">
                  <c:v>-2.97509E-2</c:v>
                </c:pt>
                <c:pt idx="70029">
                  <c:v>-2.98824E-2</c:v>
                </c:pt>
                <c:pt idx="70030">
                  <c:v>-2.9999700000000001E-2</c:v>
                </c:pt>
                <c:pt idx="70031">
                  <c:v>-3.01021E-2</c:v>
                </c:pt>
                <c:pt idx="70032">
                  <c:v>-3.0189299999999999E-2</c:v>
                </c:pt>
                <c:pt idx="70033">
                  <c:v>-3.02609E-2</c:v>
                </c:pt>
                <c:pt idx="70034">
                  <c:v>-3.03165E-2</c:v>
                </c:pt>
                <c:pt idx="70035">
                  <c:v>-3.0355500000000001E-2</c:v>
                </c:pt>
                <c:pt idx="70036">
                  <c:v>-3.0377600000000001E-2</c:v>
                </c:pt>
                <c:pt idx="70037">
                  <c:v>-3.0382300000000001E-2</c:v>
                </c:pt>
                <c:pt idx="70038">
                  <c:v>-3.0369199999999999E-2</c:v>
                </c:pt>
                <c:pt idx="70039">
                  <c:v>-3.0337900000000001E-2</c:v>
                </c:pt>
                <c:pt idx="70040">
                  <c:v>-3.0287999999999999E-2</c:v>
                </c:pt>
                <c:pt idx="70041">
                  <c:v>-3.0219099999999999E-2</c:v>
                </c:pt>
                <c:pt idx="70042">
                  <c:v>-3.01307E-2</c:v>
                </c:pt>
                <c:pt idx="70043">
                  <c:v>-3.0022400000000001E-2</c:v>
                </c:pt>
                <c:pt idx="70044">
                  <c:v>-2.9894E-2</c:v>
                </c:pt>
                <c:pt idx="70045">
                  <c:v>-2.9745000000000001E-2</c:v>
                </c:pt>
                <c:pt idx="70046">
                  <c:v>-2.95751E-2</c:v>
                </c:pt>
                <c:pt idx="70047">
                  <c:v>-2.9383900000000001E-2</c:v>
                </c:pt>
                <c:pt idx="70048">
                  <c:v>-2.9171099999999998E-2</c:v>
                </c:pt>
                <c:pt idx="70049">
                  <c:v>-2.8936300000000002E-2</c:v>
                </c:pt>
                <c:pt idx="70050">
                  <c:v>-2.8679400000000001E-2</c:v>
                </c:pt>
                <c:pt idx="70051">
                  <c:v>-2.8400000000000002E-2</c:v>
                </c:pt>
                <c:pt idx="70052">
                  <c:v>-2.8097899999999999E-2</c:v>
                </c:pt>
                <c:pt idx="70053">
                  <c:v>-2.77728E-2</c:v>
                </c:pt>
                <c:pt idx="70054">
                  <c:v>-2.7424500000000001E-2</c:v>
                </c:pt>
                <c:pt idx="70055">
                  <c:v>-2.7052799999999998E-2</c:v>
                </c:pt>
                <c:pt idx="70056">
                  <c:v>-2.6657500000000001E-2</c:v>
                </c:pt>
                <c:pt idx="70057">
                  <c:v>-2.6238600000000001E-2</c:v>
                </c:pt>
                <c:pt idx="70058">
                  <c:v>-2.5795800000000001E-2</c:v>
                </c:pt>
                <c:pt idx="70059">
                  <c:v>-2.53291E-2</c:v>
                </c:pt>
                <c:pt idx="70060">
                  <c:v>-2.48384E-2</c:v>
                </c:pt>
                <c:pt idx="70061">
                  <c:v>-2.43237E-2</c:v>
                </c:pt>
                <c:pt idx="70062">
                  <c:v>-2.3784900000000001E-2</c:v>
                </c:pt>
                <c:pt idx="70063">
                  <c:v>-2.3222099999999999E-2</c:v>
                </c:pt>
                <c:pt idx="70064">
                  <c:v>-2.2635200000000001E-2</c:v>
                </c:pt>
                <c:pt idx="70065">
                  <c:v>-2.2024499999999999E-2</c:v>
                </c:pt>
                <c:pt idx="70066">
                  <c:v>-2.13899E-2</c:v>
                </c:pt>
                <c:pt idx="70067">
                  <c:v>-2.0731699999999999E-2</c:v>
                </c:pt>
                <c:pt idx="70068">
                  <c:v>-2.0049899999999999E-2</c:v>
                </c:pt>
                <c:pt idx="70069">
                  <c:v>-1.9344799999999999E-2</c:v>
                </c:pt>
                <c:pt idx="70070">
                  <c:v>-1.8616600000000001E-2</c:v>
                </c:pt>
                <c:pt idx="70071">
                  <c:v>-1.7865599999999999E-2</c:v>
                </c:pt>
                <c:pt idx="70072">
                  <c:v>-1.7092E-2</c:v>
                </c:pt>
                <c:pt idx="70073">
                  <c:v>-1.62963E-2</c:v>
                </c:pt>
                <c:pt idx="70074">
                  <c:v>-1.54787E-2</c:v>
                </c:pt>
                <c:pt idx="70075">
                  <c:v>-1.46397E-2</c:v>
                </c:pt>
                <c:pt idx="70076">
                  <c:v>-1.3779599999999999E-2</c:v>
                </c:pt>
                <c:pt idx="70077">
                  <c:v>-1.2899000000000001E-2</c:v>
                </c:pt>
                <c:pt idx="70078">
                  <c:v>-1.1998399999999999E-2</c:v>
                </c:pt>
                <c:pt idx="70079">
                  <c:v>-1.1078299999999999E-2</c:v>
                </c:pt>
                <c:pt idx="70080">
                  <c:v>-1.01391E-2</c:v>
                </c:pt>
                <c:pt idx="70081" formatCode="0.00E+00">
                  <c:v>-9.1816699999999994E-3</c:v>
                </c:pt>
                <c:pt idx="70082" formatCode="0.00E+00">
                  <c:v>-8.2064800000000004E-3</c:v>
                </c:pt>
                <c:pt idx="70083" formatCode="0.00E+00">
                  <c:v>-7.2142300000000003E-3</c:v>
                </c:pt>
                <c:pt idx="70084" formatCode="0.00E+00">
                  <c:v>-6.2056100000000003E-3</c:v>
                </c:pt>
                <c:pt idx="70085" formatCode="0.00E+00">
                  <c:v>-5.1813600000000003E-3</c:v>
                </c:pt>
                <c:pt idx="70086" formatCode="0.00E+00">
                  <c:v>-4.1422200000000003E-3</c:v>
                </c:pt>
                <c:pt idx="70087" formatCode="0.00E+00">
                  <c:v>-3.0889899999999998E-3</c:v>
                </c:pt>
                <c:pt idx="70088" formatCode="0.00E+00">
                  <c:v>-2.0224900000000001E-3</c:v>
                </c:pt>
                <c:pt idx="70089" formatCode="0.00E+00">
                  <c:v>-9.43562E-4</c:v>
                </c:pt>
                <c:pt idx="70090" formatCode="0.00E+00">
                  <c:v>1.4691199999999999E-4</c:v>
                </c:pt>
                <c:pt idx="70091" formatCode="0.00E+00">
                  <c:v>1.24803E-3</c:v>
                </c:pt>
                <c:pt idx="70092" formatCode="0.00E+00">
                  <c:v>2.3588599999999999E-3</c:v>
                </c:pt>
                <c:pt idx="70093" formatCode="0.00E+00">
                  <c:v>3.4784500000000001E-3</c:v>
                </c:pt>
                <c:pt idx="70094" formatCode="0.00E+00">
                  <c:v>4.6058000000000002E-3</c:v>
                </c:pt>
                <c:pt idx="70095" formatCode="0.00E+00">
                  <c:v>5.7399299999999999E-3</c:v>
                </c:pt>
                <c:pt idx="70096" formatCode="0.00E+00">
                  <c:v>6.8797900000000002E-3</c:v>
                </c:pt>
                <c:pt idx="70097" formatCode="0.00E+00">
                  <c:v>8.0243399999999996E-3</c:v>
                </c:pt>
                <c:pt idx="70098" formatCode="0.00E+00">
                  <c:v>9.17251E-3</c:v>
                </c:pt>
                <c:pt idx="70099">
                  <c:v>1.0323199999999999E-2</c:v>
                </c:pt>
                <c:pt idx="70100">
                  <c:v>1.1475300000000001E-2</c:v>
                </c:pt>
                <c:pt idx="70101">
                  <c:v>1.26277E-2</c:v>
                </c:pt>
                <c:pt idx="70102">
                  <c:v>1.37792E-2</c:v>
                </c:pt>
                <c:pt idx="70103">
                  <c:v>1.4928800000000001E-2</c:v>
                </c:pt>
                <c:pt idx="70104">
                  <c:v>1.6075099999999998E-2</c:v>
                </c:pt>
                <c:pt idx="70105">
                  <c:v>1.7217099999999999E-2</c:v>
                </c:pt>
                <c:pt idx="70106">
                  <c:v>1.8353600000000001E-2</c:v>
                </c:pt>
                <c:pt idx="70107">
                  <c:v>1.9483299999999999E-2</c:v>
                </c:pt>
                <c:pt idx="70108">
                  <c:v>2.0604999999999998E-2</c:v>
                </c:pt>
                <c:pt idx="70109">
                  <c:v>2.17176E-2</c:v>
                </c:pt>
                <c:pt idx="70110">
                  <c:v>2.2819800000000001E-2</c:v>
                </c:pt>
                <c:pt idx="70111">
                  <c:v>2.3910500000000001E-2</c:v>
                </c:pt>
                <c:pt idx="70112">
                  <c:v>2.4988300000000001E-2</c:v>
                </c:pt>
                <c:pt idx="70113">
                  <c:v>2.6052100000000002E-2</c:v>
                </c:pt>
                <c:pt idx="70114">
                  <c:v>2.7100699999999998E-2</c:v>
                </c:pt>
                <c:pt idx="70115">
                  <c:v>2.8132799999999999E-2</c:v>
                </c:pt>
                <c:pt idx="70116">
                  <c:v>2.9147300000000001E-2</c:v>
                </c:pt>
                <c:pt idx="70117">
                  <c:v>3.01429E-2</c:v>
                </c:pt>
                <c:pt idx="70118">
                  <c:v>3.11185E-2</c:v>
                </c:pt>
                <c:pt idx="70119">
                  <c:v>3.2072999999999997E-2</c:v>
                </c:pt>
                <c:pt idx="70120">
                  <c:v>3.3005E-2</c:v>
                </c:pt>
                <c:pt idx="70121">
                  <c:v>3.3913600000000002E-2</c:v>
                </c:pt>
                <c:pt idx="70122">
                  <c:v>3.4797500000000002E-2</c:v>
                </c:pt>
                <c:pt idx="70123">
                  <c:v>3.5655699999999999E-2</c:v>
                </c:pt>
                <c:pt idx="70124">
                  <c:v>3.6487100000000001E-2</c:v>
                </c:pt>
                <c:pt idx="70125">
                  <c:v>3.7290499999999997E-2</c:v>
                </c:pt>
                <c:pt idx="70126">
                  <c:v>3.8065000000000002E-2</c:v>
                </c:pt>
                <c:pt idx="70127">
                  <c:v>3.88096E-2</c:v>
                </c:pt>
                <c:pt idx="70128">
                  <c:v>3.9523099999999999E-2</c:v>
                </c:pt>
                <c:pt idx="70129">
                  <c:v>4.0204700000000003E-2</c:v>
                </c:pt>
                <c:pt idx="70130">
                  <c:v>4.0853399999999998E-2</c:v>
                </c:pt>
                <c:pt idx="70131">
                  <c:v>4.14683E-2</c:v>
                </c:pt>
                <c:pt idx="70132">
                  <c:v>4.2048599999999998E-2</c:v>
                </c:pt>
                <c:pt idx="70133">
                  <c:v>4.2593300000000001E-2</c:v>
                </c:pt>
                <c:pt idx="70134">
                  <c:v>4.31017E-2</c:v>
                </c:pt>
                <c:pt idx="70135">
                  <c:v>4.3572899999999998E-2</c:v>
                </c:pt>
                <c:pt idx="70136">
                  <c:v>4.4006299999999998E-2</c:v>
                </c:pt>
                <c:pt idx="70137">
                  <c:v>4.4401200000000002E-2</c:v>
                </c:pt>
                <c:pt idx="70138">
                  <c:v>4.4756799999999999E-2</c:v>
                </c:pt>
                <c:pt idx="70139">
                  <c:v>4.5072599999999997E-2</c:v>
                </c:pt>
                <c:pt idx="70140">
                  <c:v>4.5348100000000002E-2</c:v>
                </c:pt>
                <c:pt idx="70141">
                  <c:v>4.5582499999999998E-2</c:v>
                </c:pt>
                <c:pt idx="70142">
                  <c:v>4.5775499999999997E-2</c:v>
                </c:pt>
                <c:pt idx="70143">
                  <c:v>4.5926700000000001E-2</c:v>
                </c:pt>
                <c:pt idx="70144">
                  <c:v>4.6035600000000003E-2</c:v>
                </c:pt>
                <c:pt idx="70145">
                  <c:v>4.6101799999999998E-2</c:v>
                </c:pt>
                <c:pt idx="70146">
                  <c:v>4.6125100000000002E-2</c:v>
                </c:pt>
                <c:pt idx="70147">
                  <c:v>4.6105100000000003E-2</c:v>
                </c:pt>
                <c:pt idx="70148">
                  <c:v>4.6041800000000001E-2</c:v>
                </c:pt>
                <c:pt idx="70149">
                  <c:v>4.5934900000000001E-2</c:v>
                </c:pt>
                <c:pt idx="70150">
                  <c:v>4.57843E-2</c:v>
                </c:pt>
                <c:pt idx="70151">
                  <c:v>4.5589900000000003E-2</c:v>
                </c:pt>
                <c:pt idx="70152">
                  <c:v>4.5351799999999998E-2</c:v>
                </c:pt>
                <c:pt idx="70153">
                  <c:v>4.5069999999999999E-2</c:v>
                </c:pt>
                <c:pt idx="70154">
                  <c:v>4.47445E-2</c:v>
                </c:pt>
                <c:pt idx="70155">
                  <c:v>4.4375499999999998E-2</c:v>
                </c:pt>
                <c:pt idx="70156">
                  <c:v>4.3963200000000001E-2</c:v>
                </c:pt>
                <c:pt idx="70157">
                  <c:v>4.3507900000000002E-2</c:v>
                </c:pt>
                <c:pt idx="70158">
                  <c:v>4.3009699999999998E-2</c:v>
                </c:pt>
                <c:pt idx="70159">
                  <c:v>4.2469199999999999E-2</c:v>
                </c:pt>
                <c:pt idx="70160">
                  <c:v>4.18865E-2</c:v>
                </c:pt>
                <c:pt idx="70161">
                  <c:v>4.1262300000000002E-2</c:v>
                </c:pt>
                <c:pt idx="70162">
                  <c:v>4.0597000000000001E-2</c:v>
                </c:pt>
                <c:pt idx="70163">
                  <c:v>3.9891200000000002E-2</c:v>
                </c:pt>
                <c:pt idx="70164">
                  <c:v>3.9145300000000001E-2</c:v>
                </c:pt>
                <c:pt idx="70165">
                  <c:v>3.8360100000000001E-2</c:v>
                </c:pt>
                <c:pt idx="70166">
                  <c:v>3.7536300000000002E-2</c:v>
                </c:pt>
                <c:pt idx="70167">
                  <c:v>3.6674600000000002E-2</c:v>
                </c:pt>
                <c:pt idx="70168">
                  <c:v>3.5775700000000001E-2</c:v>
                </c:pt>
                <c:pt idx="70169">
                  <c:v>3.4840599999999999E-2</c:v>
                </c:pt>
                <c:pt idx="70170">
                  <c:v>3.3869900000000001E-2</c:v>
                </c:pt>
                <c:pt idx="70171">
                  <c:v>3.28648E-2</c:v>
                </c:pt>
                <c:pt idx="70172">
                  <c:v>3.1826100000000003E-2</c:v>
                </c:pt>
                <c:pt idx="70173">
                  <c:v>3.0754799999999999E-2</c:v>
                </c:pt>
                <c:pt idx="70174">
                  <c:v>2.9651899999999998E-2</c:v>
                </c:pt>
                <c:pt idx="70175">
                  <c:v>2.8518600000000002E-2</c:v>
                </c:pt>
                <c:pt idx="70176">
                  <c:v>2.7355999999999998E-2</c:v>
                </c:pt>
                <c:pt idx="70177">
                  <c:v>2.61651E-2</c:v>
                </c:pt>
                <c:pt idx="70178">
                  <c:v>2.4947199999999999E-2</c:v>
                </c:pt>
                <c:pt idx="70179">
                  <c:v>2.3703599999999998E-2</c:v>
                </c:pt>
                <c:pt idx="70180">
                  <c:v>2.2435299999999998E-2</c:v>
                </c:pt>
                <c:pt idx="70181">
                  <c:v>2.1143800000000001E-2</c:v>
                </c:pt>
                <c:pt idx="70182">
                  <c:v>1.9830299999999999E-2</c:v>
                </c:pt>
                <c:pt idx="70183">
                  <c:v>1.8496100000000001E-2</c:v>
                </c:pt>
                <c:pt idx="70184">
                  <c:v>1.71427E-2</c:v>
                </c:pt>
                <c:pt idx="70185">
                  <c:v>1.5771400000000001E-2</c:v>
                </c:pt>
                <c:pt idx="70186">
                  <c:v>1.4383699999999999E-2</c:v>
                </c:pt>
                <c:pt idx="70187">
                  <c:v>1.2980800000000001E-2</c:v>
                </c:pt>
                <c:pt idx="70188">
                  <c:v>1.1564400000000001E-2</c:v>
                </c:pt>
                <c:pt idx="70189">
                  <c:v>1.01358E-2</c:v>
                </c:pt>
                <c:pt idx="70190" formatCode="0.00E+00">
                  <c:v>8.6965400000000009E-3</c:v>
                </c:pt>
                <c:pt idx="70191" formatCode="0.00E+00">
                  <c:v>7.2481100000000003E-3</c:v>
                </c:pt>
                <c:pt idx="70192" formatCode="0.00E+00">
                  <c:v>5.7920000000000003E-3</c:v>
                </c:pt>
                <c:pt idx="70193" formatCode="0.00E+00">
                  <c:v>4.3297300000000004E-3</c:v>
                </c:pt>
                <c:pt idx="70194" formatCode="0.00E+00">
                  <c:v>2.8628099999999999E-3</c:v>
                </c:pt>
                <c:pt idx="70195" formatCode="0.00E+00">
                  <c:v>1.3927799999999999E-3</c:v>
                </c:pt>
                <c:pt idx="70196" formatCode="0.00E+00">
                  <c:v>-7.8833100000000003E-5</c:v>
                </c:pt>
                <c:pt idx="70197" formatCode="0.00E+00">
                  <c:v>-1.55051E-3</c:v>
                </c:pt>
                <c:pt idx="70198" formatCode="0.00E+00">
                  <c:v>-3.0207099999999998E-3</c:v>
                </c:pt>
                <c:pt idx="70199" formatCode="0.00E+00">
                  <c:v>-4.4879100000000003E-3</c:v>
                </c:pt>
                <c:pt idx="70200" formatCode="0.00E+00">
                  <c:v>-5.9505799999999996E-3</c:v>
                </c:pt>
                <c:pt idx="70201" formatCode="0.00E+00">
                  <c:v>-7.40721E-3</c:v>
                </c:pt>
                <c:pt idx="70202" formatCode="0.00E+00">
                  <c:v>-8.8562799999999994E-3</c:v>
                </c:pt>
                <c:pt idx="70203">
                  <c:v>-1.02963E-2</c:v>
                </c:pt>
                <c:pt idx="70204">
                  <c:v>-1.17257E-2</c:v>
                </c:pt>
                <c:pt idx="70205">
                  <c:v>-1.3143200000000001E-2</c:v>
                </c:pt>
                <c:pt idx="70206">
                  <c:v>-1.45471E-2</c:v>
                </c:pt>
                <c:pt idx="70207">
                  <c:v>-1.5936200000000001E-2</c:v>
                </c:pt>
                <c:pt idx="70208">
                  <c:v>-1.7308799999999999E-2</c:v>
                </c:pt>
                <c:pt idx="70209">
                  <c:v>-1.8663699999999998E-2</c:v>
                </c:pt>
                <c:pt idx="70210">
                  <c:v>-1.99995E-2</c:v>
                </c:pt>
                <c:pt idx="70211">
                  <c:v>-2.1314699999999999E-2</c:v>
                </c:pt>
                <c:pt idx="70212">
                  <c:v>-2.2608099999999999E-2</c:v>
                </c:pt>
                <c:pt idx="70213">
                  <c:v>-2.3878400000000001E-2</c:v>
                </c:pt>
                <c:pt idx="70214">
                  <c:v>-2.5124299999999999E-2</c:v>
                </c:pt>
                <c:pt idx="70215">
                  <c:v>-2.63445E-2</c:v>
                </c:pt>
                <c:pt idx="70216">
                  <c:v>-2.7537800000000001E-2</c:v>
                </c:pt>
                <c:pt idx="70217">
                  <c:v>-2.8702999999999999E-2</c:v>
                </c:pt>
                <c:pt idx="70218">
                  <c:v>-2.98391E-2</c:v>
                </c:pt>
                <c:pt idx="70219">
                  <c:v>-3.0944800000000001E-2</c:v>
                </c:pt>
                <c:pt idx="70220">
                  <c:v>-3.2019100000000002E-2</c:v>
                </c:pt>
                <c:pt idx="70221">
                  <c:v>-3.3061E-2</c:v>
                </c:pt>
                <c:pt idx="70222">
                  <c:v>-3.4069500000000003E-2</c:v>
                </c:pt>
                <c:pt idx="70223">
                  <c:v>-3.5043600000000001E-2</c:v>
                </c:pt>
                <c:pt idx="70224">
                  <c:v>-3.5982399999999998E-2</c:v>
                </c:pt>
                <c:pt idx="70225">
                  <c:v>-3.6885099999999997E-2</c:v>
                </c:pt>
                <c:pt idx="70226">
                  <c:v>-3.7750800000000001E-2</c:v>
                </c:pt>
                <c:pt idx="70227">
                  <c:v>-3.85787E-2</c:v>
                </c:pt>
                <c:pt idx="70228">
                  <c:v>-3.9368100000000003E-2</c:v>
                </c:pt>
                <c:pt idx="70229">
                  <c:v>-4.0118399999999999E-2</c:v>
                </c:pt>
                <c:pt idx="70230">
                  <c:v>-4.0828799999999998E-2</c:v>
                </c:pt>
                <c:pt idx="70231">
                  <c:v>-4.1498800000000002E-2</c:v>
                </c:pt>
                <c:pt idx="70232">
                  <c:v>-4.21278E-2</c:v>
                </c:pt>
                <c:pt idx="70233">
                  <c:v>-4.2715400000000001E-2</c:v>
                </c:pt>
                <c:pt idx="70234">
                  <c:v>-4.3261099999999997E-2</c:v>
                </c:pt>
                <c:pt idx="70235">
                  <c:v>-4.3764400000000002E-2</c:v>
                </c:pt>
                <c:pt idx="70236">
                  <c:v>-4.4225100000000003E-2</c:v>
                </c:pt>
                <c:pt idx="70237">
                  <c:v>-4.4642899999999999E-2</c:v>
                </c:pt>
                <c:pt idx="70238">
                  <c:v>-4.5017399999999999E-2</c:v>
                </c:pt>
                <c:pt idx="70239">
                  <c:v>-4.5348600000000003E-2</c:v>
                </c:pt>
                <c:pt idx="70240">
                  <c:v>-4.5636200000000002E-2</c:v>
                </c:pt>
                <c:pt idx="70241">
                  <c:v>-4.58801E-2</c:v>
                </c:pt>
                <c:pt idx="70242">
                  <c:v>-4.6080400000000001E-2</c:v>
                </c:pt>
                <c:pt idx="70243">
                  <c:v>-4.6236899999999997E-2</c:v>
                </c:pt>
                <c:pt idx="70244">
                  <c:v>-4.6349899999999999E-2</c:v>
                </c:pt>
                <c:pt idx="70245">
                  <c:v>-4.6419200000000001E-2</c:v>
                </c:pt>
                <c:pt idx="70246">
                  <c:v>-4.6445199999999999E-2</c:v>
                </c:pt>
                <c:pt idx="70247">
                  <c:v>-4.6427999999999997E-2</c:v>
                </c:pt>
                <c:pt idx="70248">
                  <c:v>-4.6367800000000001E-2</c:v>
                </c:pt>
                <c:pt idx="70249">
                  <c:v>-4.6264899999999998E-2</c:v>
                </c:pt>
                <c:pt idx="70250">
                  <c:v>-4.61197E-2</c:v>
                </c:pt>
                <c:pt idx="70251">
                  <c:v>-4.5932599999999997E-2</c:v>
                </c:pt>
                <c:pt idx="70252">
                  <c:v>-4.5704000000000002E-2</c:v>
                </c:pt>
                <c:pt idx="70253">
                  <c:v>-4.5434299999999997E-2</c:v>
                </c:pt>
                <c:pt idx="70254">
                  <c:v>-4.5123999999999997E-2</c:v>
                </c:pt>
                <c:pt idx="70255">
                  <c:v>-4.4773800000000002E-2</c:v>
                </c:pt>
                <c:pt idx="70256">
                  <c:v>-4.4384300000000002E-2</c:v>
                </c:pt>
                <c:pt idx="70257">
                  <c:v>-4.3955899999999999E-2</c:v>
                </c:pt>
                <c:pt idx="70258">
                  <c:v>-4.3489600000000003E-2</c:v>
                </c:pt>
                <c:pt idx="70259">
                  <c:v>-4.2985799999999998E-2</c:v>
                </c:pt>
                <c:pt idx="70260">
                  <c:v>-4.2445499999999997E-2</c:v>
                </c:pt>
                <c:pt idx="70261">
                  <c:v>-4.1869299999999998E-2</c:v>
                </c:pt>
                <c:pt idx="70262">
                  <c:v>-4.1258200000000002E-2</c:v>
                </c:pt>
                <c:pt idx="70263">
                  <c:v>-4.06129E-2</c:v>
                </c:pt>
                <c:pt idx="70264">
                  <c:v>-3.9934400000000002E-2</c:v>
                </c:pt>
                <c:pt idx="70265">
                  <c:v>-3.9223500000000001E-2</c:v>
                </c:pt>
                <c:pt idx="70266">
                  <c:v>-3.8481300000000003E-2</c:v>
                </c:pt>
                <c:pt idx="70267">
                  <c:v>-3.7708600000000002E-2</c:v>
                </c:pt>
                <c:pt idx="70268">
                  <c:v>-3.6906500000000002E-2</c:v>
                </c:pt>
                <c:pt idx="70269">
                  <c:v>-3.6075900000000001E-2</c:v>
                </c:pt>
                <c:pt idx="70270">
                  <c:v>-3.5217999999999999E-2</c:v>
                </c:pt>
                <c:pt idx="70271">
                  <c:v>-3.4333799999999998E-2</c:v>
                </c:pt>
                <c:pt idx="70272">
                  <c:v>-3.34244E-2</c:v>
                </c:pt>
                <c:pt idx="70273">
                  <c:v>-3.2490900000000003E-2</c:v>
                </c:pt>
                <c:pt idx="70274">
                  <c:v>-3.1534399999999997E-2</c:v>
                </c:pt>
                <c:pt idx="70275">
                  <c:v>-3.0556E-2</c:v>
                </c:pt>
                <c:pt idx="70276">
                  <c:v>-2.9556800000000001E-2</c:v>
                </c:pt>
                <c:pt idx="70277">
                  <c:v>-2.85382E-2</c:v>
                </c:pt>
                <c:pt idx="70278">
                  <c:v>-2.7501100000000001E-2</c:v>
                </c:pt>
                <c:pt idx="70279">
                  <c:v>-2.6446799999999999E-2</c:v>
                </c:pt>
                <c:pt idx="70280">
                  <c:v>-2.53765E-2</c:v>
                </c:pt>
                <c:pt idx="70281">
                  <c:v>-2.4291299999999998E-2</c:v>
                </c:pt>
                <c:pt idx="70282">
                  <c:v>-2.3192500000000001E-2</c:v>
                </c:pt>
                <c:pt idx="70283">
                  <c:v>-2.2081199999999999E-2</c:v>
                </c:pt>
                <c:pt idx="70284">
                  <c:v>-2.0958600000000001E-2</c:v>
                </c:pt>
                <c:pt idx="70285">
                  <c:v>-1.9826E-2</c:v>
                </c:pt>
                <c:pt idx="70286">
                  <c:v>-1.86845E-2</c:v>
                </c:pt>
                <c:pt idx="70287">
                  <c:v>-1.75353E-2</c:v>
                </c:pt>
                <c:pt idx="70288">
                  <c:v>-1.6379600000000001E-2</c:v>
                </c:pt>
                <c:pt idx="70289">
                  <c:v>-1.5218600000000001E-2</c:v>
                </c:pt>
                <c:pt idx="70290">
                  <c:v>-1.4053400000000001E-2</c:v>
                </c:pt>
                <c:pt idx="70291">
                  <c:v>-1.2885199999999999E-2</c:v>
                </c:pt>
                <c:pt idx="70292">
                  <c:v>-1.1715100000000001E-2</c:v>
                </c:pt>
                <c:pt idx="70293">
                  <c:v>-1.05443E-2</c:v>
                </c:pt>
                <c:pt idx="70294" formatCode="0.00E+00">
                  <c:v>-9.3738199999999997E-3</c:v>
                </c:pt>
                <c:pt idx="70295" formatCode="0.00E+00">
                  <c:v>-8.2048799999999995E-3</c:v>
                </c:pt>
                <c:pt idx="70296" formatCode="0.00E+00">
                  <c:v>-7.0385200000000004E-3</c:v>
                </c:pt>
                <c:pt idx="70297" formatCode="0.00E+00">
                  <c:v>-5.8758200000000003E-3</c:v>
                </c:pt>
                <c:pt idx="70298" formatCode="0.00E+00">
                  <c:v>-4.7178100000000002E-3</c:v>
                </c:pt>
                <c:pt idx="70299" formatCode="0.00E+00">
                  <c:v>-3.5655499999999998E-3</c:v>
                </c:pt>
                <c:pt idx="70300" formatCode="0.00E+00">
                  <c:v>-2.4200300000000001E-3</c:v>
                </c:pt>
                <c:pt idx="70301" formatCode="0.00E+00">
                  <c:v>-1.2822599999999999E-3</c:v>
                </c:pt>
                <c:pt idx="70302" formatCode="0.00E+00">
                  <c:v>-1.5318600000000001E-4</c:v>
                </c:pt>
                <c:pt idx="70303" formatCode="0.00E+00">
                  <c:v>9.6623200000000003E-4</c:v>
                </c:pt>
                <c:pt idx="70304" formatCode="0.00E+00">
                  <c:v>2.07508E-3</c:v>
                </c:pt>
                <c:pt idx="70305" formatCode="0.00E+00">
                  <c:v>3.1724600000000002E-3</c:v>
                </c:pt>
                <c:pt idx="70306" formatCode="0.00E+00">
                  <c:v>4.2575E-3</c:v>
                </c:pt>
                <c:pt idx="70307" formatCode="0.00E+00">
                  <c:v>5.3293699999999999E-3</c:v>
                </c:pt>
                <c:pt idx="70308" formatCode="0.00E+00">
                  <c:v>6.3872499999999997E-3</c:v>
                </c:pt>
                <c:pt idx="70309" formatCode="0.00E+00">
                  <c:v>7.4303599999999996E-3</c:v>
                </c:pt>
                <c:pt idx="70310" formatCode="0.00E+00">
                  <c:v>8.4579300000000007E-3</c:v>
                </c:pt>
                <c:pt idx="70311" formatCode="0.00E+00">
                  <c:v>9.4692400000000003E-3</c:v>
                </c:pt>
                <c:pt idx="70312">
                  <c:v>1.04636E-2</c:v>
                </c:pt>
                <c:pt idx="70313">
                  <c:v>1.14403E-2</c:v>
                </c:pt>
                <c:pt idx="70314">
                  <c:v>1.23988E-2</c:v>
                </c:pt>
                <c:pt idx="70315">
                  <c:v>1.3338300000000001E-2</c:v>
                </c:pt>
                <c:pt idx="70316">
                  <c:v>1.42585E-2</c:v>
                </c:pt>
                <c:pt idx="70317">
                  <c:v>1.51586E-2</c:v>
                </c:pt>
                <c:pt idx="70318">
                  <c:v>1.6038199999999999E-2</c:v>
                </c:pt>
                <c:pt idx="70319">
                  <c:v>1.68968E-2</c:v>
                </c:pt>
                <c:pt idx="70320">
                  <c:v>1.7734E-2</c:v>
                </c:pt>
                <c:pt idx="70321">
                  <c:v>1.8549300000000001E-2</c:v>
                </c:pt>
                <c:pt idx="70322">
                  <c:v>1.9342399999999999E-2</c:v>
                </c:pt>
                <c:pt idx="70323">
                  <c:v>2.01128E-2</c:v>
                </c:pt>
                <c:pt idx="70324">
                  <c:v>2.0860400000000001E-2</c:v>
                </c:pt>
                <c:pt idx="70325">
                  <c:v>2.1584599999999999E-2</c:v>
                </c:pt>
                <c:pt idx="70326">
                  <c:v>2.22854E-2</c:v>
                </c:pt>
                <c:pt idx="70327">
                  <c:v>2.2962400000000001E-2</c:v>
                </c:pt>
                <c:pt idx="70328">
                  <c:v>2.3615500000000001E-2</c:v>
                </c:pt>
                <c:pt idx="70329">
                  <c:v>2.4244499999999999E-2</c:v>
                </c:pt>
                <c:pt idx="70330">
                  <c:v>2.4849199999999998E-2</c:v>
                </c:pt>
                <c:pt idx="70331">
                  <c:v>2.54296E-2</c:v>
                </c:pt>
                <c:pt idx="70332">
                  <c:v>2.5985399999999999E-2</c:v>
                </c:pt>
                <c:pt idx="70333">
                  <c:v>2.65168E-2</c:v>
                </c:pt>
                <c:pt idx="70334">
                  <c:v>2.7023599999999998E-2</c:v>
                </c:pt>
                <c:pt idx="70335">
                  <c:v>2.7505700000000001E-2</c:v>
                </c:pt>
                <c:pt idx="70336">
                  <c:v>2.7963399999999999E-2</c:v>
                </c:pt>
                <c:pt idx="70337">
                  <c:v>2.8396500000000002E-2</c:v>
                </c:pt>
                <c:pt idx="70338">
                  <c:v>2.88052E-2</c:v>
                </c:pt>
                <c:pt idx="70339">
                  <c:v>2.91895E-2</c:v>
                </c:pt>
                <c:pt idx="70340">
                  <c:v>2.9549499999999999E-2</c:v>
                </c:pt>
                <c:pt idx="70341">
                  <c:v>2.9885499999999999E-2</c:v>
                </c:pt>
                <c:pt idx="70342">
                  <c:v>3.0197499999999999E-2</c:v>
                </c:pt>
                <c:pt idx="70343">
                  <c:v>3.0485700000000001E-2</c:v>
                </c:pt>
                <c:pt idx="70344">
                  <c:v>3.0750300000000001E-2</c:v>
                </c:pt>
                <c:pt idx="70345">
                  <c:v>3.0991500000000002E-2</c:v>
                </c:pt>
                <c:pt idx="70346">
                  <c:v>3.1209600000000001E-2</c:v>
                </c:pt>
                <c:pt idx="70347">
                  <c:v>3.1404799999999997E-2</c:v>
                </c:pt>
                <c:pt idx="70348">
                  <c:v>3.1577399999999999E-2</c:v>
                </c:pt>
                <c:pt idx="70349">
                  <c:v>3.1727600000000002E-2</c:v>
                </c:pt>
                <c:pt idx="70350">
                  <c:v>3.1855799999999997E-2</c:v>
                </c:pt>
                <c:pt idx="70351">
                  <c:v>3.1962200000000003E-2</c:v>
                </c:pt>
                <c:pt idx="70352">
                  <c:v>3.2047199999999998E-2</c:v>
                </c:pt>
                <c:pt idx="70353">
                  <c:v>3.2111099999999997E-2</c:v>
                </c:pt>
                <c:pt idx="70354">
                  <c:v>3.2154299999999997E-2</c:v>
                </c:pt>
                <c:pt idx="70355">
                  <c:v>3.2176999999999997E-2</c:v>
                </c:pt>
                <c:pt idx="70356">
                  <c:v>3.2179699999999999E-2</c:v>
                </c:pt>
                <c:pt idx="70357">
                  <c:v>3.2162700000000002E-2</c:v>
                </c:pt>
                <c:pt idx="70358">
                  <c:v>3.2126399999999999E-2</c:v>
                </c:pt>
                <c:pt idx="70359">
                  <c:v>3.2071200000000001E-2</c:v>
                </c:pt>
                <c:pt idx="70360">
                  <c:v>3.1997400000000002E-2</c:v>
                </c:pt>
                <c:pt idx="70361">
                  <c:v>3.1905500000000003E-2</c:v>
                </c:pt>
                <c:pt idx="70362">
                  <c:v>3.1795799999999999E-2</c:v>
                </c:pt>
                <c:pt idx="70363">
                  <c:v>3.1668700000000001E-2</c:v>
                </c:pt>
                <c:pt idx="70364">
                  <c:v>3.15246E-2</c:v>
                </c:pt>
                <c:pt idx="70365">
                  <c:v>3.1364000000000003E-2</c:v>
                </c:pt>
                <c:pt idx="70366">
                  <c:v>3.1187099999999999E-2</c:v>
                </c:pt>
                <c:pt idx="70367">
                  <c:v>3.0994500000000001E-2</c:v>
                </c:pt>
                <c:pt idx="70368">
                  <c:v>3.0786399999999998E-2</c:v>
                </c:pt>
                <c:pt idx="70369">
                  <c:v>3.0563400000000001E-2</c:v>
                </c:pt>
                <c:pt idx="70370">
                  <c:v>3.0325700000000001E-2</c:v>
                </c:pt>
                <c:pt idx="70371">
                  <c:v>3.0073699999999998E-2</c:v>
                </c:pt>
                <c:pt idx="70372">
                  <c:v>2.9807899999999998E-2</c:v>
                </c:pt>
                <c:pt idx="70373">
                  <c:v>2.9528599999999999E-2</c:v>
                </c:pt>
                <c:pt idx="70374">
                  <c:v>2.92362E-2</c:v>
                </c:pt>
                <c:pt idx="70375">
                  <c:v>2.8930999999999998E-2</c:v>
                </c:pt>
                <c:pt idx="70376">
                  <c:v>2.8613400000000001E-2</c:v>
                </c:pt>
                <c:pt idx="70377">
                  <c:v>2.8283699999999998E-2</c:v>
                </c:pt>
                <c:pt idx="70378">
                  <c:v>2.79423E-2</c:v>
                </c:pt>
                <c:pt idx="70379">
                  <c:v>2.7589499999999999E-2</c:v>
                </c:pt>
                <c:pt idx="70380">
                  <c:v>2.7225699999999999E-2</c:v>
                </c:pt>
                <c:pt idx="70381">
                  <c:v>2.6851199999999999E-2</c:v>
                </c:pt>
                <c:pt idx="70382">
                  <c:v>2.6466199999999999E-2</c:v>
                </c:pt>
                <c:pt idx="70383">
                  <c:v>2.6071E-2</c:v>
                </c:pt>
                <c:pt idx="70384">
                  <c:v>2.5666000000000001E-2</c:v>
                </c:pt>
                <c:pt idx="70385">
                  <c:v>2.52515E-2</c:v>
                </c:pt>
                <c:pt idx="70386">
                  <c:v>2.4827700000000001E-2</c:v>
                </c:pt>
                <c:pt idx="70387">
                  <c:v>2.4394800000000001E-2</c:v>
                </c:pt>
                <c:pt idx="70388">
                  <c:v>2.3953200000000001E-2</c:v>
                </c:pt>
                <c:pt idx="70389">
                  <c:v>2.3503E-2</c:v>
                </c:pt>
                <c:pt idx="70390">
                  <c:v>2.3044499999999999E-2</c:v>
                </c:pt>
                <c:pt idx="70391">
                  <c:v>2.2577900000000001E-2</c:v>
                </c:pt>
                <c:pt idx="70392">
                  <c:v>2.2103399999999999E-2</c:v>
                </c:pt>
                <c:pt idx="70393">
                  <c:v>2.16213E-2</c:v>
                </c:pt>
                <c:pt idx="70394">
                  <c:v>2.11317E-2</c:v>
                </c:pt>
                <c:pt idx="70395">
                  <c:v>2.0634799999999998E-2</c:v>
                </c:pt>
                <c:pt idx="70396">
                  <c:v>2.0130800000000001E-2</c:v>
                </c:pt>
                <c:pt idx="70397">
                  <c:v>1.96198E-2</c:v>
                </c:pt>
                <c:pt idx="70398">
                  <c:v>1.91021E-2</c:v>
                </c:pt>
                <c:pt idx="70399">
                  <c:v>1.8577699999999999E-2</c:v>
                </c:pt>
                <c:pt idx="70400">
                  <c:v>1.8046800000000002E-2</c:v>
                </c:pt>
                <c:pt idx="70401">
                  <c:v>1.7509500000000001E-2</c:v>
                </c:pt>
                <c:pt idx="70402">
                  <c:v>1.6965999999999998E-2</c:v>
                </c:pt>
                <c:pt idx="70403">
                  <c:v>1.6416300000000002E-2</c:v>
                </c:pt>
                <c:pt idx="70404">
                  <c:v>1.5860699999999998E-2</c:v>
                </c:pt>
                <c:pt idx="70405">
                  <c:v>1.52991E-2</c:v>
                </c:pt>
                <c:pt idx="70406">
                  <c:v>1.47318E-2</c:v>
                </c:pt>
                <c:pt idx="70407">
                  <c:v>1.41587E-2</c:v>
                </c:pt>
                <c:pt idx="70408">
                  <c:v>1.3580099999999999E-2</c:v>
                </c:pt>
                <c:pt idx="70409">
                  <c:v>1.2995899999999999E-2</c:v>
                </c:pt>
                <c:pt idx="70410">
                  <c:v>1.24063E-2</c:v>
                </c:pt>
                <c:pt idx="70411">
                  <c:v>1.18113E-2</c:v>
                </c:pt>
                <c:pt idx="70412">
                  <c:v>1.12111E-2</c:v>
                </c:pt>
                <c:pt idx="70413">
                  <c:v>1.06058E-2</c:v>
                </c:pt>
                <c:pt idx="70414" formatCode="0.00E+00">
                  <c:v>9.9952600000000006E-3</c:v>
                </c:pt>
                <c:pt idx="70415" formatCode="0.00E+00">
                  <c:v>9.3797499999999992E-3</c:v>
                </c:pt>
                <c:pt idx="70416" formatCode="0.00E+00">
                  <c:v>8.7592899999999994E-3</c:v>
                </c:pt>
                <c:pt idx="70417" formatCode="0.00E+00">
                  <c:v>8.1339700000000008E-3</c:v>
                </c:pt>
                <c:pt idx="70418" formatCode="0.00E+00">
                  <c:v>7.5038700000000002E-3</c:v>
                </c:pt>
                <c:pt idx="70419" formatCode="0.00E+00">
                  <c:v>6.8690799999999996E-3</c:v>
                </c:pt>
                <c:pt idx="70420" formatCode="0.00E+00">
                  <c:v>6.2296799999999996E-3</c:v>
                </c:pt>
                <c:pt idx="70421" formatCode="0.00E+00">
                  <c:v>5.5857700000000003E-3</c:v>
                </c:pt>
                <c:pt idx="70422" formatCode="0.00E+00">
                  <c:v>4.9374400000000004E-3</c:v>
                </c:pt>
                <c:pt idx="70423" formatCode="0.00E+00">
                  <c:v>4.2847900000000001E-3</c:v>
                </c:pt>
                <c:pt idx="70424" formatCode="0.00E+00">
                  <c:v>3.6279300000000001E-3</c:v>
                </c:pt>
                <c:pt idx="70425" formatCode="0.00E+00">
                  <c:v>2.9669599999999998E-3</c:v>
                </c:pt>
                <c:pt idx="70426" formatCode="0.00E+00">
                  <c:v>2.3020200000000001E-3</c:v>
                </c:pt>
                <c:pt idx="70427" formatCode="0.00E+00">
                  <c:v>1.63321E-3</c:v>
                </c:pt>
                <c:pt idx="70428" formatCode="0.00E+00">
                  <c:v>9.6068499999999997E-4</c:v>
                </c:pt>
                <c:pt idx="70429" formatCode="0.00E+00">
                  <c:v>2.8457599999999998E-4</c:v>
                </c:pt>
                <c:pt idx="70430" formatCode="0.00E+00">
                  <c:v>-3.9496399999999998E-4</c:v>
                </c:pt>
                <c:pt idx="70431" formatCode="0.00E+00">
                  <c:v>-1.07778E-3</c:v>
                </c:pt>
                <c:pt idx="70432" formatCode="0.00E+00">
                  <c:v>-1.76369E-3</c:v>
                </c:pt>
                <c:pt idx="70433" formatCode="0.00E+00">
                  <c:v>-2.4525300000000001E-3</c:v>
                </c:pt>
                <c:pt idx="70434" formatCode="0.00E+00">
                  <c:v>-3.1440999999999999E-3</c:v>
                </c:pt>
                <c:pt idx="70435" formatCode="0.00E+00">
                  <c:v>-3.8381999999999999E-3</c:v>
                </c:pt>
                <c:pt idx="70436" formatCode="0.00E+00">
                  <c:v>-4.5346199999999996E-3</c:v>
                </c:pt>
                <c:pt idx="70437" formatCode="0.00E+00">
                  <c:v>-5.2331299999999999E-3</c:v>
                </c:pt>
                <c:pt idx="70438" formatCode="0.00E+00">
                  <c:v>-5.9334899999999996E-3</c:v>
                </c:pt>
                <c:pt idx="70439" formatCode="0.00E+00">
                  <c:v>-6.6354600000000001E-3</c:v>
                </c:pt>
                <c:pt idx="70440" formatCode="0.00E+00">
                  <c:v>-7.3387699999999997E-3</c:v>
                </c:pt>
                <c:pt idx="70441" formatCode="0.00E+00">
                  <c:v>-8.0431400000000007E-3</c:v>
                </c:pt>
                <c:pt idx="70442" formatCode="0.00E+00">
                  <c:v>-8.7482900000000006E-3</c:v>
                </c:pt>
                <c:pt idx="70443" formatCode="0.00E+00">
                  <c:v>-9.4539199999999993E-3</c:v>
                </c:pt>
                <c:pt idx="70444">
                  <c:v>-1.0159700000000001E-2</c:v>
                </c:pt>
                <c:pt idx="70445">
                  <c:v>-1.08653E-2</c:v>
                </c:pt>
                <c:pt idx="70446">
                  <c:v>-1.15704E-2</c:v>
                </c:pt>
                <c:pt idx="70447">
                  <c:v>-1.22746E-2</c:v>
                </c:pt>
                <c:pt idx="70448">
                  <c:v>-1.2977600000000001E-2</c:v>
                </c:pt>
                <c:pt idx="70449">
                  <c:v>-1.3678900000000001E-2</c:v>
                </c:pt>
                <c:pt idx="70450">
                  <c:v>-1.4378200000000001E-2</c:v>
                </c:pt>
                <c:pt idx="70451">
                  <c:v>-1.5075099999999999E-2</c:v>
                </c:pt>
                <c:pt idx="70452">
                  <c:v>-1.5769100000000001E-2</c:v>
                </c:pt>
                <c:pt idx="70453">
                  <c:v>-1.64598E-2</c:v>
                </c:pt>
                <c:pt idx="70454">
                  <c:v>-1.7146700000000001E-2</c:v>
                </c:pt>
                <c:pt idx="70455">
                  <c:v>-1.7829299999999999E-2</c:v>
                </c:pt>
                <c:pt idx="70456">
                  <c:v>-1.8507300000000001E-2</c:v>
                </c:pt>
                <c:pt idx="70457">
                  <c:v>-1.9180099999999999E-2</c:v>
                </c:pt>
                <c:pt idx="70458">
                  <c:v>-1.9847199999999999E-2</c:v>
                </c:pt>
                <c:pt idx="70459">
                  <c:v>-2.0507999999999998E-2</c:v>
                </c:pt>
                <c:pt idx="70460">
                  <c:v>-2.11621E-2</c:v>
                </c:pt>
                <c:pt idx="70461">
                  <c:v>-2.1808899999999999E-2</c:v>
                </c:pt>
                <c:pt idx="70462">
                  <c:v>-2.24479E-2</c:v>
                </c:pt>
                <c:pt idx="70463">
                  <c:v>-2.3078600000000001E-2</c:v>
                </c:pt>
                <c:pt idx="70464">
                  <c:v>-2.3700300000000001E-2</c:v>
                </c:pt>
                <c:pt idx="70465">
                  <c:v>-2.4312400000000001E-2</c:v>
                </c:pt>
                <c:pt idx="70466">
                  <c:v>-2.4914499999999999E-2</c:v>
                </c:pt>
                <c:pt idx="70467">
                  <c:v>-2.5505900000000001E-2</c:v>
                </c:pt>
                <c:pt idx="70468">
                  <c:v>-2.6086000000000002E-2</c:v>
                </c:pt>
                <c:pt idx="70469">
                  <c:v>-2.6654299999999999E-2</c:v>
                </c:pt>
                <c:pt idx="70470">
                  <c:v>-2.7210000000000002E-2</c:v>
                </c:pt>
                <c:pt idx="70471">
                  <c:v>-2.7752700000000002E-2</c:v>
                </c:pt>
                <c:pt idx="70472">
                  <c:v>-2.82817E-2</c:v>
                </c:pt>
                <c:pt idx="70473">
                  <c:v>-2.87964E-2</c:v>
                </c:pt>
                <c:pt idx="70474">
                  <c:v>-2.9296200000000001E-2</c:v>
                </c:pt>
                <c:pt idx="70475">
                  <c:v>-2.9780500000000001E-2</c:v>
                </c:pt>
                <c:pt idx="70476">
                  <c:v>-3.02486E-2</c:v>
                </c:pt>
                <c:pt idx="70477">
                  <c:v>-3.0700000000000002E-2</c:v>
                </c:pt>
                <c:pt idx="70478">
                  <c:v>-3.1133999999999998E-2</c:v>
                </c:pt>
                <c:pt idx="70479">
                  <c:v>-3.1550099999999998E-2</c:v>
                </c:pt>
                <c:pt idx="70480">
                  <c:v>-3.19476E-2</c:v>
                </c:pt>
                <c:pt idx="70481">
                  <c:v>-3.2325899999999998E-2</c:v>
                </c:pt>
                <c:pt idx="70482">
                  <c:v>-3.2684499999999998E-2</c:v>
                </c:pt>
                <c:pt idx="70483">
                  <c:v>-3.3022700000000002E-2</c:v>
                </c:pt>
                <c:pt idx="70484">
                  <c:v>-3.3340099999999998E-2</c:v>
                </c:pt>
                <c:pt idx="70485">
                  <c:v>-3.3635999999999999E-2</c:v>
                </c:pt>
                <c:pt idx="70486">
                  <c:v>-3.39099E-2</c:v>
                </c:pt>
                <c:pt idx="70487">
                  <c:v>-3.4161200000000003E-2</c:v>
                </c:pt>
                <c:pt idx="70488">
                  <c:v>-3.4389400000000001E-2</c:v>
                </c:pt>
                <c:pt idx="70489">
                  <c:v>-3.4594100000000003E-2</c:v>
                </c:pt>
                <c:pt idx="70490">
                  <c:v>-3.4774600000000003E-2</c:v>
                </c:pt>
                <c:pt idx="70491">
                  <c:v>-3.4930599999999999E-2</c:v>
                </c:pt>
                <c:pt idx="70492">
                  <c:v>-3.5061500000000002E-2</c:v>
                </c:pt>
                <c:pt idx="70493">
                  <c:v>-3.5166900000000001E-2</c:v>
                </c:pt>
                <c:pt idx="70494">
                  <c:v>-3.5246399999999997E-2</c:v>
                </c:pt>
                <c:pt idx="70495">
                  <c:v>-3.5299499999999998E-2</c:v>
                </c:pt>
                <c:pt idx="70496">
                  <c:v>-3.53259E-2</c:v>
                </c:pt>
                <c:pt idx="70497">
                  <c:v>-3.5325299999999997E-2</c:v>
                </c:pt>
                <c:pt idx="70498">
                  <c:v>-3.5297099999999998E-2</c:v>
                </c:pt>
                <c:pt idx="70499">
                  <c:v>-3.52412E-2</c:v>
                </c:pt>
                <c:pt idx="70500">
                  <c:v>-3.5157300000000002E-2</c:v>
                </c:pt>
                <c:pt idx="70501">
                  <c:v>-3.5045E-2</c:v>
                </c:pt>
                <c:pt idx="70502">
                  <c:v>-3.49041E-2</c:v>
                </c:pt>
                <c:pt idx="70503">
                  <c:v>-3.4734399999999999E-2</c:v>
                </c:pt>
                <c:pt idx="70504">
                  <c:v>-3.4535700000000003E-2</c:v>
                </c:pt>
                <c:pt idx="70505">
                  <c:v>-3.4307900000000002E-2</c:v>
                </c:pt>
                <c:pt idx="70506">
                  <c:v>-3.4050700000000003E-2</c:v>
                </c:pt>
                <c:pt idx="70507">
                  <c:v>-3.3764099999999998E-2</c:v>
                </c:pt>
                <c:pt idx="70508">
                  <c:v>-3.3448100000000001E-2</c:v>
                </c:pt>
                <c:pt idx="70509">
                  <c:v>-3.31025E-2</c:v>
                </c:pt>
                <c:pt idx="70510">
                  <c:v>-3.2727399999999997E-2</c:v>
                </c:pt>
                <c:pt idx="70511">
                  <c:v>-3.2322799999999999E-2</c:v>
                </c:pt>
                <c:pt idx="70512">
                  <c:v>-3.1888699999999999E-2</c:v>
                </c:pt>
                <c:pt idx="70513">
                  <c:v>-3.1425099999999997E-2</c:v>
                </c:pt>
                <c:pt idx="70514">
                  <c:v>-3.0932399999999999E-2</c:v>
                </c:pt>
                <c:pt idx="70515">
                  <c:v>-3.0410400000000001E-2</c:v>
                </c:pt>
                <c:pt idx="70516">
                  <c:v>-2.98596E-2</c:v>
                </c:pt>
                <c:pt idx="70517">
                  <c:v>-2.928E-2</c:v>
                </c:pt>
                <c:pt idx="70518">
                  <c:v>-2.86719E-2</c:v>
                </c:pt>
                <c:pt idx="70519">
                  <c:v>-2.80357E-2</c:v>
                </c:pt>
                <c:pt idx="70520">
                  <c:v>-2.73715E-2</c:v>
                </c:pt>
                <c:pt idx="70521">
                  <c:v>-2.6679899999999999E-2</c:v>
                </c:pt>
                <c:pt idx="70522">
                  <c:v>-2.5961100000000001E-2</c:v>
                </c:pt>
                <c:pt idx="70523">
                  <c:v>-2.5215600000000001E-2</c:v>
                </c:pt>
                <c:pt idx="70524">
                  <c:v>-2.4443800000000002E-2</c:v>
                </c:pt>
                <c:pt idx="70525">
                  <c:v>-2.3646299999999999E-2</c:v>
                </c:pt>
                <c:pt idx="70526">
                  <c:v>-2.28235E-2</c:v>
                </c:pt>
                <c:pt idx="70527">
                  <c:v>-2.1976099999999998E-2</c:v>
                </c:pt>
                <c:pt idx="70528">
                  <c:v>-2.1104600000000001E-2</c:v>
                </c:pt>
                <c:pt idx="70529">
                  <c:v>-2.0209499999999998E-2</c:v>
                </c:pt>
                <c:pt idx="70530">
                  <c:v>-1.9291699999999998E-2</c:v>
                </c:pt>
                <c:pt idx="70531">
                  <c:v>-1.8351800000000001E-2</c:v>
                </c:pt>
                <c:pt idx="70532">
                  <c:v>-1.73904E-2</c:v>
                </c:pt>
                <c:pt idx="70533">
                  <c:v>-1.64084E-2</c:v>
                </c:pt>
                <c:pt idx="70534">
                  <c:v>-1.54065E-2</c:v>
                </c:pt>
                <c:pt idx="70535">
                  <c:v>-1.4385500000000001E-2</c:v>
                </c:pt>
                <c:pt idx="70536">
                  <c:v>-1.33463E-2</c:v>
                </c:pt>
                <c:pt idx="70537">
                  <c:v>-1.2289700000000001E-2</c:v>
                </c:pt>
                <c:pt idx="70538">
                  <c:v>-1.12166E-2</c:v>
                </c:pt>
                <c:pt idx="70539">
                  <c:v>-1.0128E-2</c:v>
                </c:pt>
                <c:pt idx="70540" formatCode="0.00E+00">
                  <c:v>-9.0247299999999999E-3</c:v>
                </c:pt>
                <c:pt idx="70541" formatCode="0.00E+00">
                  <c:v>-7.9078299999999994E-3</c:v>
                </c:pt>
                <c:pt idx="70542" formatCode="0.00E+00">
                  <c:v>-6.7782800000000002E-3</c:v>
                </c:pt>
                <c:pt idx="70543" formatCode="0.00E+00">
                  <c:v>-5.63708E-3</c:v>
                </c:pt>
                <c:pt idx="70544" formatCode="0.00E+00">
                  <c:v>-4.4852700000000004E-3</c:v>
                </c:pt>
                <c:pt idx="70545" formatCode="0.00E+00">
                  <c:v>-3.3238999999999999E-3</c:v>
                </c:pt>
                <c:pt idx="70546" formatCode="0.00E+00">
                  <c:v>-2.1540499999999998E-3</c:v>
                </c:pt>
                <c:pt idx="70547" formatCode="0.00E+00">
                  <c:v>-9.7681299999999999E-4</c:v>
                </c:pt>
                <c:pt idx="70548" formatCode="0.00E+00">
                  <c:v>2.0671099999999999E-4</c:v>
                </c:pt>
                <c:pt idx="70549" formatCode="0.00E+00">
                  <c:v>1.3954E-3</c:v>
                </c:pt>
                <c:pt idx="70550" formatCode="0.00E+00">
                  <c:v>2.5881099999999998E-3</c:v>
                </c:pt>
                <c:pt idx="70551" formatCode="0.00E+00">
                  <c:v>3.7837000000000001E-3</c:v>
                </c:pt>
                <c:pt idx="70552" formatCode="0.00E+00">
                  <c:v>4.9810000000000002E-3</c:v>
                </c:pt>
                <c:pt idx="70553" formatCode="0.00E+00">
                  <c:v>6.1788499999999996E-3</c:v>
                </c:pt>
                <c:pt idx="70554" formatCode="0.00E+00">
                  <c:v>7.3760600000000003E-3</c:v>
                </c:pt>
                <c:pt idx="70555" formatCode="0.00E+00">
                  <c:v>8.5714499999999996E-3</c:v>
                </c:pt>
                <c:pt idx="70556" formatCode="0.00E+00">
                  <c:v>9.7638399999999993E-3</c:v>
                </c:pt>
                <c:pt idx="70557">
                  <c:v>1.0952E-2</c:v>
                </c:pt>
                <c:pt idx="70558">
                  <c:v>1.2134799999999999E-2</c:v>
                </c:pt>
                <c:pt idx="70559">
                  <c:v>1.3311E-2</c:v>
                </c:pt>
                <c:pt idx="70560">
                  <c:v>1.4479300000000001E-2</c:v>
                </c:pt>
                <c:pt idx="70561">
                  <c:v>1.5638699999999998E-2</c:v>
                </c:pt>
                <c:pt idx="70562">
                  <c:v>1.6787900000000001E-2</c:v>
                </c:pt>
                <c:pt idx="70563">
                  <c:v>1.79256E-2</c:v>
                </c:pt>
                <c:pt idx="70564">
                  <c:v>1.9050899999999999E-2</c:v>
                </c:pt>
                <c:pt idx="70565">
                  <c:v>2.0162300000000001E-2</c:v>
                </c:pt>
                <c:pt idx="70566">
                  <c:v>2.1258900000000001E-2</c:v>
                </c:pt>
                <c:pt idx="70567">
                  <c:v>2.2339399999999999E-2</c:v>
                </c:pt>
                <c:pt idx="70568">
                  <c:v>2.3402699999999999E-2</c:v>
                </c:pt>
                <c:pt idx="70569">
                  <c:v>2.4447699999999999E-2</c:v>
                </c:pt>
                <c:pt idx="70570">
                  <c:v>2.5473200000000001E-2</c:v>
                </c:pt>
                <c:pt idx="70571">
                  <c:v>2.64782E-2</c:v>
                </c:pt>
                <c:pt idx="70572">
                  <c:v>2.74615E-2</c:v>
                </c:pt>
                <c:pt idx="70573">
                  <c:v>2.8422200000000002E-2</c:v>
                </c:pt>
                <c:pt idx="70574">
                  <c:v>2.9359099999999999E-2</c:v>
                </c:pt>
                <c:pt idx="70575">
                  <c:v>3.0271300000000001E-2</c:v>
                </c:pt>
                <c:pt idx="70576">
                  <c:v>3.1157799999999999E-2</c:v>
                </c:pt>
                <c:pt idx="70577">
                  <c:v>3.20176E-2</c:v>
                </c:pt>
                <c:pt idx="70578">
                  <c:v>3.2849700000000003E-2</c:v>
                </c:pt>
                <c:pt idx="70579">
                  <c:v>3.3653299999999997E-2</c:v>
                </c:pt>
                <c:pt idx="70580">
                  <c:v>3.4427399999999997E-2</c:v>
                </c:pt>
                <c:pt idx="70581">
                  <c:v>3.5171300000000003E-2</c:v>
                </c:pt>
                <c:pt idx="70582">
                  <c:v>3.5883999999999999E-2</c:v>
                </c:pt>
                <c:pt idx="70583">
                  <c:v>3.6564800000000001E-2</c:v>
                </c:pt>
                <c:pt idx="70584">
                  <c:v>3.7213000000000003E-2</c:v>
                </c:pt>
                <c:pt idx="70585">
                  <c:v>3.7827699999999999E-2</c:v>
                </c:pt>
                <c:pt idx="70586">
                  <c:v>3.8408400000000002E-2</c:v>
                </c:pt>
                <c:pt idx="70587">
                  <c:v>3.89544E-2</c:v>
                </c:pt>
                <c:pt idx="70588">
                  <c:v>3.9465E-2</c:v>
                </c:pt>
                <c:pt idx="70589">
                  <c:v>3.9939700000000002E-2</c:v>
                </c:pt>
                <c:pt idx="70590">
                  <c:v>4.0377900000000001E-2</c:v>
                </c:pt>
                <c:pt idx="70591">
                  <c:v>4.0779200000000002E-2</c:v>
                </c:pt>
                <c:pt idx="70592">
                  <c:v>4.1142999999999999E-2</c:v>
                </c:pt>
                <c:pt idx="70593">
                  <c:v>4.1468999999999999E-2</c:v>
                </c:pt>
                <c:pt idx="70594">
                  <c:v>4.1756799999999997E-2</c:v>
                </c:pt>
                <c:pt idx="70595">
                  <c:v>4.2006099999999998E-2</c:v>
                </c:pt>
                <c:pt idx="70596">
                  <c:v>4.2216499999999997E-2</c:v>
                </c:pt>
                <c:pt idx="70597">
                  <c:v>4.2387800000000003E-2</c:v>
                </c:pt>
                <c:pt idx="70598">
                  <c:v>4.2519899999999999E-2</c:v>
                </c:pt>
                <c:pt idx="70599">
                  <c:v>4.2612499999999998E-2</c:v>
                </c:pt>
                <c:pt idx="70600">
                  <c:v>4.2665500000000002E-2</c:v>
                </c:pt>
                <c:pt idx="70601">
                  <c:v>4.2678800000000003E-2</c:v>
                </c:pt>
                <c:pt idx="70602">
                  <c:v>4.2652500000000003E-2</c:v>
                </c:pt>
                <c:pt idx="70603">
                  <c:v>4.2586600000000002E-2</c:v>
                </c:pt>
                <c:pt idx="70604">
                  <c:v>4.2480999999999998E-2</c:v>
                </c:pt>
                <c:pt idx="70605">
                  <c:v>4.2335900000000003E-2</c:v>
                </c:pt>
                <c:pt idx="70606">
                  <c:v>4.2151500000000001E-2</c:v>
                </c:pt>
                <c:pt idx="70607">
                  <c:v>4.1928E-2</c:v>
                </c:pt>
                <c:pt idx="70608">
                  <c:v>4.1665399999999998E-2</c:v>
                </c:pt>
                <c:pt idx="70609">
                  <c:v>4.13643E-2</c:v>
                </c:pt>
                <c:pt idx="70610">
                  <c:v>4.10248E-2</c:v>
                </c:pt>
                <c:pt idx="70611">
                  <c:v>4.06474E-2</c:v>
                </c:pt>
                <c:pt idx="70612">
                  <c:v>4.0232400000000001E-2</c:v>
                </c:pt>
                <c:pt idx="70613">
                  <c:v>3.9780200000000002E-2</c:v>
                </c:pt>
                <c:pt idx="70614">
                  <c:v>3.92915E-2</c:v>
                </c:pt>
                <c:pt idx="70615">
                  <c:v>3.8766599999999998E-2</c:v>
                </c:pt>
                <c:pt idx="70616">
                  <c:v>3.8206299999999999E-2</c:v>
                </c:pt>
                <c:pt idx="70617">
                  <c:v>3.7610999999999999E-2</c:v>
                </c:pt>
                <c:pt idx="70618">
                  <c:v>3.6981399999999998E-2</c:v>
                </c:pt>
                <c:pt idx="70619">
                  <c:v>3.6318200000000002E-2</c:v>
                </c:pt>
                <c:pt idx="70620">
                  <c:v>3.5622099999999997E-2</c:v>
                </c:pt>
                <c:pt idx="70621">
                  <c:v>3.4894000000000001E-2</c:v>
                </c:pt>
                <c:pt idx="70622">
                  <c:v>3.4134400000000002E-2</c:v>
                </c:pt>
                <c:pt idx="70623">
                  <c:v>3.3344400000000003E-2</c:v>
                </c:pt>
                <c:pt idx="70624">
                  <c:v>3.2524699999999997E-2</c:v>
                </c:pt>
                <c:pt idx="70625">
                  <c:v>3.1676299999999998E-2</c:v>
                </c:pt>
                <c:pt idx="70626">
                  <c:v>3.0800000000000001E-2</c:v>
                </c:pt>
                <c:pt idx="70627">
                  <c:v>2.9896699999999998E-2</c:v>
                </c:pt>
                <c:pt idx="70628">
                  <c:v>2.89676E-2</c:v>
                </c:pt>
                <c:pt idx="70629">
                  <c:v>2.80135E-2</c:v>
                </c:pt>
                <c:pt idx="70630">
                  <c:v>2.7035400000000001E-2</c:v>
                </c:pt>
                <c:pt idx="70631">
                  <c:v>2.6034499999999999E-2</c:v>
                </c:pt>
                <c:pt idx="70632">
                  <c:v>2.50119E-2</c:v>
                </c:pt>
                <c:pt idx="70633">
                  <c:v>2.39685E-2</c:v>
                </c:pt>
                <c:pt idx="70634">
                  <c:v>2.2905499999999999E-2</c:v>
                </c:pt>
                <c:pt idx="70635">
                  <c:v>2.1824E-2</c:v>
                </c:pt>
                <c:pt idx="70636">
                  <c:v>2.0725199999999999E-2</c:v>
                </c:pt>
                <c:pt idx="70637">
                  <c:v>1.9610300000000001E-2</c:v>
                </c:pt>
                <c:pt idx="70638">
                  <c:v>1.8480400000000001E-2</c:v>
                </c:pt>
                <c:pt idx="70639">
                  <c:v>1.73367E-2</c:v>
                </c:pt>
                <c:pt idx="70640">
                  <c:v>1.6180400000000001E-2</c:v>
                </c:pt>
                <c:pt idx="70641">
                  <c:v>1.50127E-2</c:v>
                </c:pt>
                <c:pt idx="70642">
                  <c:v>1.38348E-2</c:v>
                </c:pt>
                <c:pt idx="70643">
                  <c:v>1.2648E-2</c:v>
                </c:pt>
                <c:pt idx="70644">
                  <c:v>1.1453400000000001E-2</c:v>
                </c:pt>
                <c:pt idx="70645">
                  <c:v>1.02524E-2</c:v>
                </c:pt>
                <c:pt idx="70646" formatCode="0.00E+00">
                  <c:v>9.0460799999999997E-3</c:v>
                </c:pt>
                <c:pt idx="70647" formatCode="0.00E+00">
                  <c:v>7.8357400000000008E-3</c:v>
                </c:pt>
                <c:pt idx="70648" formatCode="0.00E+00">
                  <c:v>6.6226100000000001E-3</c:v>
                </c:pt>
                <c:pt idx="70649" formatCode="0.00E+00">
                  <c:v>5.4079100000000001E-3</c:v>
                </c:pt>
                <c:pt idx="70650" formatCode="0.00E+00">
                  <c:v>4.1928599999999996E-3</c:v>
                </c:pt>
                <c:pt idx="70651" formatCode="0.00E+00">
                  <c:v>2.97868E-3</c:v>
                </c:pt>
                <c:pt idx="70652" formatCode="0.00E+00">
                  <c:v>1.76658E-3</c:v>
                </c:pt>
                <c:pt idx="70653" formatCode="0.00E+00">
                  <c:v>5.57765E-4</c:v>
                </c:pt>
                <c:pt idx="70654" formatCode="0.00E+00">
                  <c:v>-6.4658000000000001E-4</c:v>
                </c:pt>
                <c:pt idx="70655" formatCode="0.00E+00">
                  <c:v>-1.84527E-3</c:v>
                </c:pt>
                <c:pt idx="70656" formatCode="0.00E+00">
                  <c:v>-3.0371500000000002E-3</c:v>
                </c:pt>
                <c:pt idx="70657" formatCode="0.00E+00">
                  <c:v>-4.2210499999999996E-3</c:v>
                </c:pt>
                <c:pt idx="70658" formatCode="0.00E+00">
                  <c:v>-5.3958399999999998E-3</c:v>
                </c:pt>
                <c:pt idx="70659" formatCode="0.00E+00">
                  <c:v>-6.5604000000000001E-3</c:v>
                </c:pt>
                <c:pt idx="70660" formatCode="0.00E+00">
                  <c:v>-7.71363E-3</c:v>
                </c:pt>
                <c:pt idx="70661" formatCode="0.00E+00">
                  <c:v>-8.8544499999999998E-3</c:v>
                </c:pt>
                <c:pt idx="70662" formatCode="0.00E+00">
                  <c:v>-9.9817900000000008E-3</c:v>
                </c:pt>
                <c:pt idx="70663">
                  <c:v>-1.10946E-2</c:v>
                </c:pt>
                <c:pt idx="70664">
                  <c:v>-1.21919E-2</c:v>
                </c:pt>
                <c:pt idx="70665">
                  <c:v>-1.32727E-2</c:v>
                </c:pt>
                <c:pt idx="70666">
                  <c:v>-1.4336E-2</c:v>
                </c:pt>
                <c:pt idx="70667">
                  <c:v>-1.53808E-2</c:v>
                </c:pt>
                <c:pt idx="70668">
                  <c:v>-1.6406299999999999E-2</c:v>
                </c:pt>
                <c:pt idx="70669">
                  <c:v>-1.7411599999999999E-2</c:v>
                </c:pt>
                <c:pt idx="70670">
                  <c:v>-1.8395700000000001E-2</c:v>
                </c:pt>
                <c:pt idx="70671">
                  <c:v>-1.9358E-2</c:v>
                </c:pt>
                <c:pt idx="70672">
                  <c:v>-2.02975E-2</c:v>
                </c:pt>
                <c:pt idx="70673">
                  <c:v>-2.1213599999999999E-2</c:v>
                </c:pt>
                <c:pt idx="70674">
                  <c:v>-2.2105400000000001E-2</c:v>
                </c:pt>
                <c:pt idx="70675">
                  <c:v>-2.2972300000000001E-2</c:v>
                </c:pt>
                <c:pt idx="70676">
                  <c:v>-2.3813600000000001E-2</c:v>
                </c:pt>
                <c:pt idx="70677">
                  <c:v>-2.46287E-2</c:v>
                </c:pt>
                <c:pt idx="70678">
                  <c:v>-2.5416999999999999E-2</c:v>
                </c:pt>
                <c:pt idx="70679">
                  <c:v>-2.61779E-2</c:v>
                </c:pt>
                <c:pt idx="70680">
                  <c:v>-2.6910900000000001E-2</c:v>
                </c:pt>
                <c:pt idx="70681">
                  <c:v>-2.7615500000000001E-2</c:v>
                </c:pt>
                <c:pt idx="70682">
                  <c:v>-2.82911E-2</c:v>
                </c:pt>
                <c:pt idx="70683">
                  <c:v>-2.8937500000000001E-2</c:v>
                </c:pt>
                <c:pt idx="70684">
                  <c:v>-2.9554199999999999E-2</c:v>
                </c:pt>
                <c:pt idx="70685">
                  <c:v>-3.0140900000000002E-2</c:v>
                </c:pt>
                <c:pt idx="70686">
                  <c:v>-3.0697200000000001E-2</c:v>
                </c:pt>
                <c:pt idx="70687">
                  <c:v>-3.1222900000000001E-2</c:v>
                </c:pt>
                <c:pt idx="70688">
                  <c:v>-3.1717799999999997E-2</c:v>
                </c:pt>
                <c:pt idx="70689">
                  <c:v>-3.2181500000000002E-2</c:v>
                </c:pt>
                <c:pt idx="70690">
                  <c:v>-3.2613999999999997E-2</c:v>
                </c:pt>
                <c:pt idx="70691">
                  <c:v>-3.3015099999999999E-2</c:v>
                </c:pt>
                <c:pt idx="70692">
                  <c:v>-3.3384700000000003E-2</c:v>
                </c:pt>
                <c:pt idx="70693">
                  <c:v>-3.3722799999999997E-2</c:v>
                </c:pt>
                <c:pt idx="70694">
                  <c:v>-3.4029299999999998E-2</c:v>
                </c:pt>
                <c:pt idx="70695">
                  <c:v>-3.43042E-2</c:v>
                </c:pt>
                <c:pt idx="70696">
                  <c:v>-3.4547599999999998E-2</c:v>
                </c:pt>
                <c:pt idx="70697">
                  <c:v>-3.4759499999999999E-2</c:v>
                </c:pt>
                <c:pt idx="70698">
                  <c:v>-3.4940100000000002E-2</c:v>
                </c:pt>
                <c:pt idx="70699">
                  <c:v>-3.5089500000000003E-2</c:v>
                </c:pt>
                <c:pt idx="70700">
                  <c:v>-3.5207799999999997E-2</c:v>
                </c:pt>
                <c:pt idx="70701">
                  <c:v>-3.5295300000000002E-2</c:v>
                </c:pt>
                <c:pt idx="70702">
                  <c:v>-3.53522E-2</c:v>
                </c:pt>
                <c:pt idx="70703">
                  <c:v>-3.5378800000000002E-2</c:v>
                </c:pt>
                <c:pt idx="70704">
                  <c:v>-3.5375299999999998E-2</c:v>
                </c:pt>
                <c:pt idx="70705">
                  <c:v>-3.5342199999999997E-2</c:v>
                </c:pt>
                <c:pt idx="70706">
                  <c:v>-3.5279600000000001E-2</c:v>
                </c:pt>
                <c:pt idx="70707">
                  <c:v>-3.51881E-2</c:v>
                </c:pt>
                <c:pt idx="70708">
                  <c:v>-3.5067899999999999E-2</c:v>
                </c:pt>
                <c:pt idx="70709">
                  <c:v>-3.4919699999999998E-2</c:v>
                </c:pt>
                <c:pt idx="70710">
                  <c:v>-3.4743700000000002E-2</c:v>
                </c:pt>
                <c:pt idx="70711">
                  <c:v>-3.4540500000000002E-2</c:v>
                </c:pt>
                <c:pt idx="70712">
                  <c:v>-3.4310500000000001E-2</c:v>
                </c:pt>
                <c:pt idx="70713">
                  <c:v>-3.4054399999999999E-2</c:v>
                </c:pt>
                <c:pt idx="70714">
                  <c:v>-3.37726E-2</c:v>
                </c:pt>
                <c:pt idx="70715">
                  <c:v>-3.3465700000000001E-2</c:v>
                </c:pt>
                <c:pt idx="70716">
                  <c:v>-3.3134299999999998E-2</c:v>
                </c:pt>
                <c:pt idx="70717">
                  <c:v>-3.27789E-2</c:v>
                </c:pt>
                <c:pt idx="70718">
                  <c:v>-3.24003E-2</c:v>
                </c:pt>
                <c:pt idx="70719">
                  <c:v>-3.1998899999999997E-2</c:v>
                </c:pt>
                <c:pt idx="70720">
                  <c:v>-3.1575600000000002E-2</c:v>
                </c:pt>
                <c:pt idx="70721">
                  <c:v>-3.11308E-2</c:v>
                </c:pt>
                <c:pt idx="70722">
                  <c:v>-3.06653E-2</c:v>
                </c:pt>
                <c:pt idx="70723">
                  <c:v>-3.01798E-2</c:v>
                </c:pt>
                <c:pt idx="70724">
                  <c:v>-2.9674900000000001E-2</c:v>
                </c:pt>
                <c:pt idx="70725">
                  <c:v>-2.9151400000000001E-2</c:v>
                </c:pt>
                <c:pt idx="70726">
                  <c:v>-2.861E-2</c:v>
                </c:pt>
                <c:pt idx="70727">
                  <c:v>-2.8051300000000001E-2</c:v>
                </c:pt>
                <c:pt idx="70728">
                  <c:v>-2.74761E-2</c:v>
                </c:pt>
                <c:pt idx="70729">
                  <c:v>-2.6885099999999999E-2</c:v>
                </c:pt>
                <c:pt idx="70730">
                  <c:v>-2.6279E-2</c:v>
                </c:pt>
                <c:pt idx="70731">
                  <c:v>-2.56586E-2</c:v>
                </c:pt>
                <c:pt idx="70732">
                  <c:v>-2.50247E-2</c:v>
                </c:pt>
                <c:pt idx="70733">
                  <c:v>-2.4377800000000002E-2</c:v>
                </c:pt>
                <c:pt idx="70734">
                  <c:v>-2.3718800000000002E-2</c:v>
                </c:pt>
                <c:pt idx="70735">
                  <c:v>-2.30484E-2</c:v>
                </c:pt>
                <c:pt idx="70736">
                  <c:v>-2.23672E-2</c:v>
                </c:pt>
                <c:pt idx="70737">
                  <c:v>-2.16762E-2</c:v>
                </c:pt>
                <c:pt idx="70738">
                  <c:v>-2.0975899999999999E-2</c:v>
                </c:pt>
                <c:pt idx="70739">
                  <c:v>-2.0267E-2</c:v>
                </c:pt>
                <c:pt idx="70740">
                  <c:v>-1.95503E-2</c:v>
                </c:pt>
                <c:pt idx="70741">
                  <c:v>-1.8826499999999999E-2</c:v>
                </c:pt>
                <c:pt idx="70742">
                  <c:v>-1.8096299999999999E-2</c:v>
                </c:pt>
                <c:pt idx="70743">
                  <c:v>-1.7360400000000002E-2</c:v>
                </c:pt>
                <c:pt idx="70744">
                  <c:v>-1.66193E-2</c:v>
                </c:pt>
                <c:pt idx="70745">
                  <c:v>-1.58739E-2</c:v>
                </c:pt>
                <c:pt idx="70746">
                  <c:v>-1.5124800000000001E-2</c:v>
                </c:pt>
                <c:pt idx="70747">
                  <c:v>-1.43725E-2</c:v>
                </c:pt>
                <c:pt idx="70748">
                  <c:v>-1.3617799999999999E-2</c:v>
                </c:pt>
                <c:pt idx="70749">
                  <c:v>-1.28612E-2</c:v>
                </c:pt>
                <c:pt idx="70750">
                  <c:v>-1.21034E-2</c:v>
                </c:pt>
                <c:pt idx="70751">
                  <c:v>-1.1344999999999999E-2</c:v>
                </c:pt>
                <c:pt idx="70752">
                  <c:v>-1.05865E-2</c:v>
                </c:pt>
                <c:pt idx="70753" formatCode="0.00E+00">
                  <c:v>-9.8285500000000001E-3</c:v>
                </c:pt>
                <c:pt idx="70754" formatCode="0.00E+00">
                  <c:v>-9.0716400000000006E-3</c:v>
                </c:pt>
                <c:pt idx="70755" formatCode="0.00E+00">
                  <c:v>-8.3163300000000002E-3</c:v>
                </c:pt>
                <c:pt idx="70756" formatCode="0.00E+00">
                  <c:v>-7.5631400000000003E-3</c:v>
                </c:pt>
                <c:pt idx="70757" formatCode="0.00E+00">
                  <c:v>-6.8125900000000003E-3</c:v>
                </c:pt>
                <c:pt idx="70758" formatCode="0.00E+00">
                  <c:v>-6.0651500000000001E-3</c:v>
                </c:pt>
                <c:pt idx="70759" formatCode="0.00E+00">
                  <c:v>-5.32132E-3</c:v>
                </c:pt>
                <c:pt idx="70760" formatCode="0.00E+00">
                  <c:v>-4.5815300000000003E-3</c:v>
                </c:pt>
                <c:pt idx="70761" formatCode="0.00E+00">
                  <c:v>-3.8462399999999999E-3</c:v>
                </c:pt>
                <c:pt idx="70762" formatCode="0.00E+00">
                  <c:v>-3.1158800000000001E-3</c:v>
                </c:pt>
                <c:pt idx="70763" formatCode="0.00E+00">
                  <c:v>-2.39084E-3</c:v>
                </c:pt>
                <c:pt idx="70764" formatCode="0.00E+00">
                  <c:v>-1.6715199999999999E-3</c:v>
                </c:pt>
                <c:pt idx="70765" formatCode="0.00E+00">
                  <c:v>-9.5830700000000004E-4</c:v>
                </c:pt>
                <c:pt idx="70766" formatCode="0.00E+00">
                  <c:v>-2.5154600000000001E-4</c:v>
                </c:pt>
                <c:pt idx="70767" formatCode="0.00E+00">
                  <c:v>4.4841800000000002E-4</c:v>
                </c:pt>
                <c:pt idx="70768" formatCode="0.00E+00">
                  <c:v>1.1412600000000001E-3</c:v>
                </c:pt>
                <c:pt idx="70769" formatCode="0.00E+00">
                  <c:v>1.8266599999999999E-3</c:v>
                </c:pt>
                <c:pt idx="70770" formatCode="0.00E+00">
                  <c:v>2.5043399999999999E-3</c:v>
                </c:pt>
                <c:pt idx="70771" formatCode="0.00E+00">
                  <c:v>3.1740200000000001E-3</c:v>
                </c:pt>
                <c:pt idx="70772" formatCode="0.00E+00">
                  <c:v>3.8354299999999999E-3</c:v>
                </c:pt>
                <c:pt idx="70773" formatCode="0.00E+00">
                  <c:v>4.4883299999999996E-3</c:v>
                </c:pt>
                <c:pt idx="70774" formatCode="0.00E+00">
                  <c:v>5.13249E-3</c:v>
                </c:pt>
                <c:pt idx="70775" formatCode="0.00E+00">
                  <c:v>5.7676899999999998E-3</c:v>
                </c:pt>
                <c:pt idx="70776" formatCode="0.00E+00">
                  <c:v>6.3937400000000002E-3</c:v>
                </c:pt>
                <c:pt idx="70777" formatCode="0.00E+00">
                  <c:v>7.0104399999999997E-3</c:v>
                </c:pt>
                <c:pt idx="70778" formatCode="0.00E+00">
                  <c:v>7.6176300000000002E-3</c:v>
                </c:pt>
                <c:pt idx="70779" formatCode="0.00E+00">
                  <c:v>8.2151399999999992E-3</c:v>
                </c:pt>
                <c:pt idx="70780" formatCode="0.00E+00">
                  <c:v>8.8028299999999993E-3</c:v>
                </c:pt>
                <c:pt idx="70781" formatCode="0.00E+00">
                  <c:v>9.3805699999999995E-3</c:v>
                </c:pt>
                <c:pt idx="70782" formatCode="0.00E+00">
                  <c:v>9.9482300000000006E-3</c:v>
                </c:pt>
                <c:pt idx="70783">
                  <c:v>1.05057E-2</c:v>
                </c:pt>
                <c:pt idx="70784">
                  <c:v>1.1052899999999999E-2</c:v>
                </c:pt>
                <c:pt idx="70785">
                  <c:v>1.15897E-2</c:v>
                </c:pt>
                <c:pt idx="70786">
                  <c:v>1.2116099999999999E-2</c:v>
                </c:pt>
                <c:pt idx="70787">
                  <c:v>1.2632000000000001E-2</c:v>
                </c:pt>
                <c:pt idx="70788">
                  <c:v>1.3137299999999999E-2</c:v>
                </c:pt>
                <c:pt idx="70789">
                  <c:v>1.3632E-2</c:v>
                </c:pt>
                <c:pt idx="70790">
                  <c:v>1.4116E-2</c:v>
                </c:pt>
                <c:pt idx="70791">
                  <c:v>1.4589400000000001E-2</c:v>
                </c:pt>
                <c:pt idx="70792">
                  <c:v>1.5051999999999999E-2</c:v>
                </c:pt>
                <c:pt idx="70793">
                  <c:v>1.5503899999999999E-2</c:v>
                </c:pt>
                <c:pt idx="70794">
                  <c:v>1.5945000000000001E-2</c:v>
                </c:pt>
                <c:pt idx="70795">
                  <c:v>1.6375399999999998E-2</c:v>
                </c:pt>
                <c:pt idx="70796">
                  <c:v>1.6795000000000001E-2</c:v>
                </c:pt>
                <c:pt idx="70797">
                  <c:v>1.7203900000000001E-2</c:v>
                </c:pt>
                <c:pt idx="70798">
                  <c:v>1.7602E-2</c:v>
                </c:pt>
                <c:pt idx="70799">
                  <c:v>1.79893E-2</c:v>
                </c:pt>
                <c:pt idx="70800">
                  <c:v>1.8366E-2</c:v>
                </c:pt>
                <c:pt idx="70801">
                  <c:v>1.87318E-2</c:v>
                </c:pt>
                <c:pt idx="70802">
                  <c:v>1.9087E-2</c:v>
                </c:pt>
                <c:pt idx="70803">
                  <c:v>1.9431500000000001E-2</c:v>
                </c:pt>
                <c:pt idx="70804">
                  <c:v>1.97653E-2</c:v>
                </c:pt>
                <c:pt idx="70805">
                  <c:v>2.0088499999999999E-2</c:v>
                </c:pt>
                <c:pt idx="70806">
                  <c:v>2.0400999999999999E-2</c:v>
                </c:pt>
                <c:pt idx="70807">
                  <c:v>2.07029E-2</c:v>
                </c:pt>
                <c:pt idx="70808">
                  <c:v>2.0994200000000001E-2</c:v>
                </c:pt>
                <c:pt idx="70809">
                  <c:v>2.12748E-2</c:v>
                </c:pt>
                <c:pt idx="70810">
                  <c:v>2.1544899999999999E-2</c:v>
                </c:pt>
                <c:pt idx="70811">
                  <c:v>2.1804400000000002E-2</c:v>
                </c:pt>
                <c:pt idx="70812">
                  <c:v>2.2053300000000001E-2</c:v>
                </c:pt>
                <c:pt idx="70813">
                  <c:v>2.2291600000000002E-2</c:v>
                </c:pt>
                <c:pt idx="70814">
                  <c:v>2.2519399999999998E-2</c:v>
                </c:pt>
                <c:pt idx="70815">
                  <c:v>2.2736599999999999E-2</c:v>
                </c:pt>
                <c:pt idx="70816">
                  <c:v>2.29432E-2</c:v>
                </c:pt>
                <c:pt idx="70817">
                  <c:v>2.3139199999999999E-2</c:v>
                </c:pt>
                <c:pt idx="70818">
                  <c:v>2.3324600000000001E-2</c:v>
                </c:pt>
                <c:pt idx="70819">
                  <c:v>2.3499300000000001E-2</c:v>
                </c:pt>
                <c:pt idx="70820">
                  <c:v>2.3663400000000001E-2</c:v>
                </c:pt>
                <c:pt idx="70821">
                  <c:v>2.3816799999999999E-2</c:v>
                </c:pt>
                <c:pt idx="70822">
                  <c:v>2.3959399999999999E-2</c:v>
                </c:pt>
                <c:pt idx="70823">
                  <c:v>2.40913E-2</c:v>
                </c:pt>
                <c:pt idx="70824">
                  <c:v>2.4212399999999999E-2</c:v>
                </c:pt>
                <c:pt idx="70825">
                  <c:v>2.43226E-2</c:v>
                </c:pt>
                <c:pt idx="70826">
                  <c:v>2.44219E-2</c:v>
                </c:pt>
                <c:pt idx="70827">
                  <c:v>2.4510199999999999E-2</c:v>
                </c:pt>
                <c:pt idx="70828">
                  <c:v>2.4587500000000002E-2</c:v>
                </c:pt>
                <c:pt idx="70829">
                  <c:v>2.4653600000000001E-2</c:v>
                </c:pt>
                <c:pt idx="70830">
                  <c:v>2.4708600000000001E-2</c:v>
                </c:pt>
                <c:pt idx="70831">
                  <c:v>2.4752300000000001E-2</c:v>
                </c:pt>
                <c:pt idx="70832">
                  <c:v>2.47846E-2</c:v>
                </c:pt>
                <c:pt idx="70833">
                  <c:v>2.4805500000000001E-2</c:v>
                </c:pt>
                <c:pt idx="70834">
                  <c:v>2.4814900000000001E-2</c:v>
                </c:pt>
                <c:pt idx="70835">
                  <c:v>2.48127E-2</c:v>
                </c:pt>
                <c:pt idx="70836">
                  <c:v>2.47987E-2</c:v>
                </c:pt>
                <c:pt idx="70837">
                  <c:v>2.47729E-2</c:v>
                </c:pt>
                <c:pt idx="70838">
                  <c:v>2.4735199999999999E-2</c:v>
                </c:pt>
                <c:pt idx="70839">
                  <c:v>2.46854E-2</c:v>
                </c:pt>
                <c:pt idx="70840">
                  <c:v>2.46235E-2</c:v>
                </c:pt>
                <c:pt idx="70841">
                  <c:v>2.4549399999999999E-2</c:v>
                </c:pt>
                <c:pt idx="70842">
                  <c:v>2.44628E-2</c:v>
                </c:pt>
                <c:pt idx="70843">
                  <c:v>2.4363800000000001E-2</c:v>
                </c:pt>
                <c:pt idx="70844">
                  <c:v>2.4252200000000002E-2</c:v>
                </c:pt>
                <c:pt idx="70845">
                  <c:v>2.4127900000000001E-2</c:v>
                </c:pt>
                <c:pt idx="70846">
                  <c:v>2.39908E-2</c:v>
                </c:pt>
                <c:pt idx="70847">
                  <c:v>2.3840699999999999E-2</c:v>
                </c:pt>
                <c:pt idx="70848">
                  <c:v>2.36776E-2</c:v>
                </c:pt>
                <c:pt idx="70849">
                  <c:v>2.3501299999999999E-2</c:v>
                </c:pt>
                <c:pt idx="70850">
                  <c:v>2.3311700000000001E-2</c:v>
                </c:pt>
                <c:pt idx="70851">
                  <c:v>2.3108900000000002E-2</c:v>
                </c:pt>
                <c:pt idx="70852">
                  <c:v>2.28925E-2</c:v>
                </c:pt>
                <c:pt idx="70853">
                  <c:v>2.2662600000000001E-2</c:v>
                </c:pt>
                <c:pt idx="70854">
                  <c:v>2.2419000000000001E-2</c:v>
                </c:pt>
                <c:pt idx="70855">
                  <c:v>2.2161699999999999E-2</c:v>
                </c:pt>
                <c:pt idx="70856">
                  <c:v>2.18906E-2</c:v>
                </c:pt>
                <c:pt idx="70857">
                  <c:v>2.1605599999999999E-2</c:v>
                </c:pt>
                <c:pt idx="70858">
                  <c:v>2.1306700000000001E-2</c:v>
                </c:pt>
                <c:pt idx="70859">
                  <c:v>2.09938E-2</c:v>
                </c:pt>
                <c:pt idx="70860">
                  <c:v>2.0666799999999999E-2</c:v>
                </c:pt>
                <c:pt idx="70861">
                  <c:v>2.0325699999999999E-2</c:v>
                </c:pt>
                <c:pt idx="70862">
                  <c:v>1.9970499999999999E-2</c:v>
                </c:pt>
                <c:pt idx="70863">
                  <c:v>1.96011E-2</c:v>
                </c:pt>
                <c:pt idx="70864">
                  <c:v>1.9217600000000001E-2</c:v>
                </c:pt>
                <c:pt idx="70865">
                  <c:v>1.8819900000000001E-2</c:v>
                </c:pt>
                <c:pt idx="70866">
                  <c:v>1.8408000000000001E-2</c:v>
                </c:pt>
                <c:pt idx="70867">
                  <c:v>1.7982100000000001E-2</c:v>
                </c:pt>
                <c:pt idx="70868">
                  <c:v>1.7541999999999999E-2</c:v>
                </c:pt>
                <c:pt idx="70869">
                  <c:v>1.70879E-2</c:v>
                </c:pt>
                <c:pt idx="70870">
                  <c:v>1.66199E-2</c:v>
                </c:pt>
                <c:pt idx="70871">
                  <c:v>1.61379E-2</c:v>
                </c:pt>
                <c:pt idx="70872">
                  <c:v>1.5642099999999999E-2</c:v>
                </c:pt>
                <c:pt idx="70873">
                  <c:v>1.51326E-2</c:v>
                </c:pt>
                <c:pt idx="70874">
                  <c:v>1.46096E-2</c:v>
                </c:pt>
                <c:pt idx="70875">
                  <c:v>1.40731E-2</c:v>
                </c:pt>
                <c:pt idx="70876">
                  <c:v>1.35233E-2</c:v>
                </c:pt>
                <c:pt idx="70877">
                  <c:v>1.29604E-2</c:v>
                </c:pt>
                <c:pt idx="70878">
                  <c:v>1.23845E-2</c:v>
                </c:pt>
                <c:pt idx="70879">
                  <c:v>1.17959E-2</c:v>
                </c:pt>
                <c:pt idx="70880">
                  <c:v>1.1194900000000001E-2</c:v>
                </c:pt>
                <c:pt idx="70881">
                  <c:v>1.0581500000000001E-2</c:v>
                </c:pt>
                <c:pt idx="70882" formatCode="0.00E+00">
                  <c:v>9.9561400000000005E-3</c:v>
                </c:pt>
                <c:pt idx="70883" formatCode="0.00E+00">
                  <c:v>9.3190300000000007E-3</c:v>
                </c:pt>
                <c:pt idx="70884" formatCode="0.00E+00">
                  <c:v>8.6704699999999996E-3</c:v>
                </c:pt>
                <c:pt idx="70885" formatCode="0.00E+00">
                  <c:v>8.0107700000000004E-3</c:v>
                </c:pt>
                <c:pt idx="70886" formatCode="0.00E+00">
                  <c:v>7.3402500000000004E-3</c:v>
                </c:pt>
                <c:pt idx="70887" formatCode="0.00E+00">
                  <c:v>6.6592800000000001E-3</c:v>
                </c:pt>
                <c:pt idx="70888" formatCode="0.00E+00">
                  <c:v>5.9681999999999999E-3</c:v>
                </c:pt>
                <c:pt idx="70889" formatCode="0.00E+00">
                  <c:v>5.2674100000000001E-3</c:v>
                </c:pt>
                <c:pt idx="70890" formatCode="0.00E+00">
                  <c:v>4.5573000000000002E-3</c:v>
                </c:pt>
                <c:pt idx="70891" formatCode="0.00E+00">
                  <c:v>3.8382899999999998E-3</c:v>
                </c:pt>
                <c:pt idx="70892" formatCode="0.00E+00">
                  <c:v>3.1108300000000002E-3</c:v>
                </c:pt>
                <c:pt idx="70893" formatCode="0.00E+00">
                  <c:v>2.37535E-3</c:v>
                </c:pt>
                <c:pt idx="70894" formatCode="0.00E+00">
                  <c:v>1.6323500000000001E-3</c:v>
                </c:pt>
                <c:pt idx="70895" formatCode="0.00E+00">
                  <c:v>8.8230000000000003E-4</c:v>
                </c:pt>
                <c:pt idx="70896" formatCode="0.00E+00">
                  <c:v>1.25716E-4</c:v>
                </c:pt>
                <c:pt idx="70897" formatCode="0.00E+00">
                  <c:v>-6.3688000000000004E-4</c:v>
                </c:pt>
                <c:pt idx="70898" formatCode="0.00E+00">
                  <c:v>-1.4049500000000001E-3</c:v>
                </c:pt>
                <c:pt idx="70899" formatCode="0.00E+00">
                  <c:v>-2.1779299999999998E-3</c:v>
                </c:pt>
                <c:pt idx="70900" formatCode="0.00E+00">
                  <c:v>-2.9552599999999999E-3</c:v>
                </c:pt>
                <c:pt idx="70901" formatCode="0.00E+00">
                  <c:v>-3.7363399999999999E-3</c:v>
                </c:pt>
                <c:pt idx="70902" formatCode="0.00E+00">
                  <c:v>-4.5205799999999997E-3</c:v>
                </c:pt>
                <c:pt idx="70903" formatCode="0.00E+00">
                  <c:v>-5.3073499999999997E-3</c:v>
                </c:pt>
                <c:pt idx="70904" formatCode="0.00E+00">
                  <c:v>-6.0960399999999996E-3</c:v>
                </c:pt>
                <c:pt idx="70905" formatCode="0.00E+00">
                  <c:v>-6.8859799999999999E-3</c:v>
                </c:pt>
                <c:pt idx="70906" formatCode="0.00E+00">
                  <c:v>-7.6765399999999999E-3</c:v>
                </c:pt>
                <c:pt idx="70907" formatCode="0.00E+00">
                  <c:v>-8.4670300000000004E-3</c:v>
                </c:pt>
                <c:pt idx="70908" formatCode="0.00E+00">
                  <c:v>-9.2567900000000009E-3</c:v>
                </c:pt>
                <c:pt idx="70909">
                  <c:v>-1.00451E-2</c:v>
                </c:pt>
                <c:pt idx="70910">
                  <c:v>-1.08313E-2</c:v>
                </c:pt>
                <c:pt idx="70911">
                  <c:v>-1.16147E-2</c:v>
                </c:pt>
                <c:pt idx="70912">
                  <c:v>-1.2394499999999999E-2</c:v>
                </c:pt>
                <c:pt idx="70913">
                  <c:v>-1.3169999999999999E-2</c:v>
                </c:pt>
                <c:pt idx="70914">
                  <c:v>-1.3940599999999999E-2</c:v>
                </c:pt>
                <c:pt idx="70915">
                  <c:v>-1.4705299999999999E-2</c:v>
                </c:pt>
                <c:pt idx="70916">
                  <c:v>-1.5463599999999999E-2</c:v>
                </c:pt>
                <c:pt idx="70917">
                  <c:v>-1.6214699999999999E-2</c:v>
                </c:pt>
                <c:pt idx="70918">
                  <c:v>-1.6957799999999999E-2</c:v>
                </c:pt>
                <c:pt idx="70919">
                  <c:v>-1.7692099999999999E-2</c:v>
                </c:pt>
                <c:pt idx="70920">
                  <c:v>-1.8416999999999999E-2</c:v>
                </c:pt>
                <c:pt idx="70921">
                  <c:v>-1.9131599999999999E-2</c:v>
                </c:pt>
                <c:pt idx="70922">
                  <c:v>-1.9835200000000001E-2</c:v>
                </c:pt>
                <c:pt idx="70923">
                  <c:v>-2.05271E-2</c:v>
                </c:pt>
                <c:pt idx="70924">
                  <c:v>-2.12065E-2</c:v>
                </c:pt>
                <c:pt idx="70925">
                  <c:v>-2.1872699999999998E-2</c:v>
                </c:pt>
                <c:pt idx="70926">
                  <c:v>-2.25249E-2</c:v>
                </c:pt>
                <c:pt idx="70927">
                  <c:v>-2.31624E-2</c:v>
                </c:pt>
                <c:pt idx="70928">
                  <c:v>-2.37845E-2</c:v>
                </c:pt>
                <c:pt idx="70929">
                  <c:v>-2.43904E-2</c:v>
                </c:pt>
                <c:pt idx="70930">
                  <c:v>-2.4979399999999999E-2</c:v>
                </c:pt>
                <c:pt idx="70931">
                  <c:v>-2.5550900000000001E-2</c:v>
                </c:pt>
                <c:pt idx="70932">
                  <c:v>-2.6104200000000001E-2</c:v>
                </c:pt>
                <c:pt idx="70933">
                  <c:v>-2.6638499999999999E-2</c:v>
                </c:pt>
                <c:pt idx="70934">
                  <c:v>-2.7153199999999999E-2</c:v>
                </c:pt>
                <c:pt idx="70935">
                  <c:v>-2.7647700000000001E-2</c:v>
                </c:pt>
                <c:pt idx="70936">
                  <c:v>-2.8121299999999998E-2</c:v>
                </c:pt>
                <c:pt idx="70937">
                  <c:v>-2.8573500000000002E-2</c:v>
                </c:pt>
                <c:pt idx="70938">
                  <c:v>-2.9003500000000002E-2</c:v>
                </c:pt>
                <c:pt idx="70939">
                  <c:v>-2.9410800000000001E-2</c:v>
                </c:pt>
                <c:pt idx="70940">
                  <c:v>-2.9794899999999999E-2</c:v>
                </c:pt>
                <c:pt idx="70941">
                  <c:v>-3.0155299999999999E-2</c:v>
                </c:pt>
                <c:pt idx="70942">
                  <c:v>-3.0491299999999999E-2</c:v>
                </c:pt>
                <c:pt idx="70943">
                  <c:v>-3.0802400000000001E-2</c:v>
                </c:pt>
                <c:pt idx="70944">
                  <c:v>-3.1088299999999999E-2</c:v>
                </c:pt>
                <c:pt idx="70945">
                  <c:v>-3.1348399999999998E-2</c:v>
                </c:pt>
                <c:pt idx="70946">
                  <c:v>-3.1582399999999997E-2</c:v>
                </c:pt>
                <c:pt idx="70947">
                  <c:v>-3.1789699999999997E-2</c:v>
                </c:pt>
                <c:pt idx="70948">
                  <c:v>-3.1969999999999998E-2</c:v>
                </c:pt>
                <c:pt idx="70949">
                  <c:v>-3.2122999999999999E-2</c:v>
                </c:pt>
                <c:pt idx="70950">
                  <c:v>-3.2248400000000003E-2</c:v>
                </c:pt>
                <c:pt idx="70951">
                  <c:v>-3.2345800000000001E-2</c:v>
                </c:pt>
                <c:pt idx="70952">
                  <c:v>-3.2414900000000003E-2</c:v>
                </c:pt>
                <c:pt idx="70953">
                  <c:v>-3.2455499999999998E-2</c:v>
                </c:pt>
                <c:pt idx="70954">
                  <c:v>-3.2467500000000003E-2</c:v>
                </c:pt>
                <c:pt idx="70955">
                  <c:v>-3.2450600000000003E-2</c:v>
                </c:pt>
                <c:pt idx="70956">
                  <c:v>-3.2404599999999999E-2</c:v>
                </c:pt>
                <c:pt idx="70957">
                  <c:v>-3.2329499999999997E-2</c:v>
                </c:pt>
                <c:pt idx="70958">
                  <c:v>-3.22251E-2</c:v>
                </c:pt>
                <c:pt idx="70959">
                  <c:v>-3.2091399999999999E-2</c:v>
                </c:pt>
                <c:pt idx="70960">
                  <c:v>-3.1928400000000003E-2</c:v>
                </c:pt>
                <c:pt idx="70961">
                  <c:v>-3.1736100000000003E-2</c:v>
                </c:pt>
                <c:pt idx="70962">
                  <c:v>-3.1514399999999998E-2</c:v>
                </c:pt>
                <c:pt idx="70963">
                  <c:v>-3.1263600000000002E-2</c:v>
                </c:pt>
                <c:pt idx="70964">
                  <c:v>-3.09836E-2</c:v>
                </c:pt>
                <c:pt idx="70965">
                  <c:v>-3.06746E-2</c:v>
                </c:pt>
                <c:pt idx="70966">
                  <c:v>-3.03369E-2</c:v>
                </c:pt>
                <c:pt idx="70967">
                  <c:v>-2.9970500000000001E-2</c:v>
                </c:pt>
                <c:pt idx="70968">
                  <c:v>-2.95757E-2</c:v>
                </c:pt>
                <c:pt idx="70969">
                  <c:v>-2.9152899999999999E-2</c:v>
                </c:pt>
                <c:pt idx="70970">
                  <c:v>-2.87023E-2</c:v>
                </c:pt>
                <c:pt idx="70971">
                  <c:v>-2.8224099999999998E-2</c:v>
                </c:pt>
                <c:pt idx="70972">
                  <c:v>-2.7718900000000001E-2</c:v>
                </c:pt>
                <c:pt idx="70973">
                  <c:v>-2.7186999999999999E-2</c:v>
                </c:pt>
                <c:pt idx="70974">
                  <c:v>-2.66289E-2</c:v>
                </c:pt>
                <c:pt idx="70975">
                  <c:v>-2.6044899999999999E-2</c:v>
                </c:pt>
                <c:pt idx="70976">
                  <c:v>-2.5435599999999999E-2</c:v>
                </c:pt>
                <c:pt idx="70977">
                  <c:v>-2.4801500000000001E-2</c:v>
                </c:pt>
                <c:pt idx="70978">
                  <c:v>-2.41432E-2</c:v>
                </c:pt>
                <c:pt idx="70979">
                  <c:v>-2.3461300000000001E-2</c:v>
                </c:pt>
                <c:pt idx="70980">
                  <c:v>-2.27563E-2</c:v>
                </c:pt>
                <c:pt idx="70981">
                  <c:v>-2.2028900000000001E-2</c:v>
                </c:pt>
                <c:pt idx="70982">
                  <c:v>-2.1279800000000001E-2</c:v>
                </c:pt>
                <c:pt idx="70983">
                  <c:v>-2.0509699999999999E-2</c:v>
                </c:pt>
                <c:pt idx="70984">
                  <c:v>-1.9719299999999999E-2</c:v>
                </c:pt>
                <c:pt idx="70985">
                  <c:v>-1.89093E-2</c:v>
                </c:pt>
                <c:pt idx="70986">
                  <c:v>-1.8080499999999999E-2</c:v>
                </c:pt>
                <c:pt idx="70987">
                  <c:v>-1.7233700000000001E-2</c:v>
                </c:pt>
                <c:pt idx="70988">
                  <c:v>-1.63698E-2</c:v>
                </c:pt>
                <c:pt idx="70989">
                  <c:v>-1.54895E-2</c:v>
                </c:pt>
                <c:pt idx="70990">
                  <c:v>-1.4593800000000001E-2</c:v>
                </c:pt>
                <c:pt idx="70991">
                  <c:v>-1.36834E-2</c:v>
                </c:pt>
                <c:pt idx="70992">
                  <c:v>-1.2759400000000001E-2</c:v>
                </c:pt>
                <c:pt idx="70993">
                  <c:v>-1.1822600000000001E-2</c:v>
                </c:pt>
                <c:pt idx="70994">
                  <c:v>-1.0874E-2</c:v>
                </c:pt>
                <c:pt idx="70995" formatCode="0.00E+00">
                  <c:v>-9.9145199999999996E-3</c:v>
                </c:pt>
                <c:pt idx="70996" formatCode="0.00E+00">
                  <c:v>-8.9450899999999993E-3</c:v>
                </c:pt>
                <c:pt idx="70997" formatCode="0.00E+00">
                  <c:v>-7.9667200000000001E-3</c:v>
                </c:pt>
                <c:pt idx="70998" formatCode="0.00E+00">
                  <c:v>-6.9803900000000004E-3</c:v>
                </c:pt>
                <c:pt idx="70999" formatCode="0.00E+00">
                  <c:v>-5.9871100000000003E-3</c:v>
                </c:pt>
                <c:pt idx="71000" formatCode="0.00E+00">
                  <c:v>-4.98789E-3</c:v>
                </c:pt>
                <c:pt idx="71001" formatCode="0.00E+00">
                  <c:v>-3.9837300000000004E-3</c:v>
                </c:pt>
                <c:pt idx="71002" formatCode="0.00E+00">
                  <c:v>-2.9756800000000001E-3</c:v>
                </c:pt>
                <c:pt idx="71003" formatCode="0.00E+00">
                  <c:v>-1.9647599999999999E-3</c:v>
                </c:pt>
                <c:pt idx="71004" formatCode="0.00E+00">
                  <c:v>-9.52004E-4</c:v>
                </c:pt>
                <c:pt idx="71005" formatCode="0.00E+00">
                  <c:v>6.1545500000000002E-5</c:v>
                </c:pt>
                <c:pt idx="71006" formatCode="0.00E+00">
                  <c:v>1.07485E-3</c:v>
                </c:pt>
                <c:pt idx="71007" formatCode="0.00E+00">
                  <c:v>2.0868599999999998E-3</c:v>
                </c:pt>
                <c:pt idx="71008" formatCode="0.00E+00">
                  <c:v>3.09655E-3</c:v>
                </c:pt>
                <c:pt idx="71009" formatCode="0.00E+00">
                  <c:v>4.1028599999999998E-3</c:v>
                </c:pt>
                <c:pt idx="71010" formatCode="0.00E+00">
                  <c:v>5.1047699999999998E-3</c:v>
                </c:pt>
                <c:pt idx="71011" formatCode="0.00E+00">
                  <c:v>6.1012499999999999E-3</c:v>
                </c:pt>
                <c:pt idx="71012" formatCode="0.00E+00">
                  <c:v>7.0912600000000003E-3</c:v>
                </c:pt>
                <c:pt idx="71013" formatCode="0.00E+00">
                  <c:v>8.0737900000000008E-3</c:v>
                </c:pt>
                <c:pt idx="71014" formatCode="0.00E+00">
                  <c:v>9.0478299999999998E-3</c:v>
                </c:pt>
                <c:pt idx="71015">
                  <c:v>1.0012399999999999E-2</c:v>
                </c:pt>
                <c:pt idx="71016">
                  <c:v>1.0966500000000001E-2</c:v>
                </c:pt>
                <c:pt idx="71017">
                  <c:v>1.1909100000000001E-2</c:v>
                </c:pt>
                <c:pt idx="71018">
                  <c:v>1.28393E-2</c:v>
                </c:pt>
                <c:pt idx="71019">
                  <c:v>1.37561E-2</c:v>
                </c:pt>
                <c:pt idx="71020">
                  <c:v>1.4658600000000001E-2</c:v>
                </c:pt>
                <c:pt idx="71021">
                  <c:v>1.55459E-2</c:v>
                </c:pt>
                <c:pt idx="71022">
                  <c:v>1.6417000000000001E-2</c:v>
                </c:pt>
                <c:pt idx="71023">
                  <c:v>1.72712E-2</c:v>
                </c:pt>
                <c:pt idx="71024">
                  <c:v>1.8107499999999999E-2</c:v>
                </c:pt>
                <c:pt idx="71025">
                  <c:v>1.89251E-2</c:v>
                </c:pt>
                <c:pt idx="71026">
                  <c:v>1.97232E-2</c:v>
                </c:pt>
                <c:pt idx="71027">
                  <c:v>2.0500999999999998E-2</c:v>
                </c:pt>
                <c:pt idx="71028">
                  <c:v>2.1257700000000001E-2</c:v>
                </c:pt>
                <c:pt idx="71029">
                  <c:v>2.1992600000000001E-2</c:v>
                </c:pt>
                <c:pt idx="71030">
                  <c:v>2.27049E-2</c:v>
                </c:pt>
                <c:pt idx="71031">
                  <c:v>2.3394000000000002E-2</c:v>
                </c:pt>
                <c:pt idx="71032">
                  <c:v>2.4059299999999999E-2</c:v>
                </c:pt>
                <c:pt idx="71033">
                  <c:v>2.47E-2</c:v>
                </c:pt>
                <c:pt idx="71034">
                  <c:v>2.5315600000000001E-2</c:v>
                </c:pt>
                <c:pt idx="71035">
                  <c:v>2.5905500000000001E-2</c:v>
                </c:pt>
                <c:pt idx="71036">
                  <c:v>2.6469099999999999E-2</c:v>
                </c:pt>
                <c:pt idx="71037">
                  <c:v>2.7005999999999999E-2</c:v>
                </c:pt>
                <c:pt idx="71038">
                  <c:v>2.7515700000000001E-2</c:v>
                </c:pt>
                <c:pt idx="71039">
                  <c:v>2.79977E-2</c:v>
                </c:pt>
                <c:pt idx="71040">
                  <c:v>2.8451600000000001E-2</c:v>
                </c:pt>
                <c:pt idx="71041">
                  <c:v>2.8877E-2</c:v>
                </c:pt>
                <c:pt idx="71042">
                  <c:v>2.92736E-2</c:v>
                </c:pt>
                <c:pt idx="71043">
                  <c:v>2.96411E-2</c:v>
                </c:pt>
                <c:pt idx="71044">
                  <c:v>2.9979100000000002E-2</c:v>
                </c:pt>
                <c:pt idx="71045">
                  <c:v>3.0287499999999998E-2</c:v>
                </c:pt>
                <c:pt idx="71046">
                  <c:v>3.0565999999999999E-2</c:v>
                </c:pt>
                <c:pt idx="71047">
                  <c:v>3.0814399999999999E-2</c:v>
                </c:pt>
                <c:pt idx="71048">
                  <c:v>3.10327E-2</c:v>
                </c:pt>
                <c:pt idx="71049">
                  <c:v>3.1220700000000001E-2</c:v>
                </c:pt>
                <c:pt idx="71050">
                  <c:v>3.1378299999999998E-2</c:v>
                </c:pt>
                <c:pt idx="71051">
                  <c:v>3.1505499999999999E-2</c:v>
                </c:pt>
                <c:pt idx="71052">
                  <c:v>3.1602400000000003E-2</c:v>
                </c:pt>
                <c:pt idx="71053">
                  <c:v>3.1668799999999997E-2</c:v>
                </c:pt>
                <c:pt idx="71054">
                  <c:v>3.1704999999999997E-2</c:v>
                </c:pt>
                <c:pt idx="71055">
                  <c:v>3.1711000000000003E-2</c:v>
                </c:pt>
                <c:pt idx="71056">
                  <c:v>3.1687E-2</c:v>
                </c:pt>
                <c:pt idx="71057">
                  <c:v>3.1633099999999997E-2</c:v>
                </c:pt>
                <c:pt idx="71058">
                  <c:v>3.1549500000000001E-2</c:v>
                </c:pt>
                <c:pt idx="71059">
                  <c:v>3.1436499999999999E-2</c:v>
                </c:pt>
                <c:pt idx="71060">
                  <c:v>3.12944E-2</c:v>
                </c:pt>
                <c:pt idx="71061">
                  <c:v>3.1123399999999999E-2</c:v>
                </c:pt>
                <c:pt idx="71062">
                  <c:v>3.0923900000000001E-2</c:v>
                </c:pt>
                <c:pt idx="71063">
                  <c:v>3.06962E-2</c:v>
                </c:pt>
                <c:pt idx="71064">
                  <c:v>3.04408E-2</c:v>
                </c:pt>
                <c:pt idx="71065">
                  <c:v>3.0158000000000001E-2</c:v>
                </c:pt>
                <c:pt idx="71066">
                  <c:v>2.9848400000000001E-2</c:v>
                </c:pt>
                <c:pt idx="71067">
                  <c:v>2.9512400000000001E-2</c:v>
                </c:pt>
                <c:pt idx="71068">
                  <c:v>2.9150499999999999E-2</c:v>
                </c:pt>
                <c:pt idx="71069">
                  <c:v>2.8763299999999999E-2</c:v>
                </c:pt>
                <c:pt idx="71070">
                  <c:v>2.8351299999999999E-2</c:v>
                </c:pt>
                <c:pt idx="71071">
                  <c:v>2.7915100000000002E-2</c:v>
                </c:pt>
                <c:pt idx="71072">
                  <c:v>2.7455299999999998E-2</c:v>
                </c:pt>
                <c:pt idx="71073">
                  <c:v>2.6972599999999999E-2</c:v>
                </c:pt>
                <c:pt idx="71074">
                  <c:v>2.6467500000000001E-2</c:v>
                </c:pt>
                <c:pt idx="71075">
                  <c:v>2.5940899999999999E-2</c:v>
                </c:pt>
                <c:pt idx="71076">
                  <c:v>2.5393300000000001E-2</c:v>
                </c:pt>
                <c:pt idx="71077">
                  <c:v>2.48256E-2</c:v>
                </c:pt>
                <c:pt idx="71078">
                  <c:v>2.42384E-2</c:v>
                </c:pt>
                <c:pt idx="71079">
                  <c:v>2.3632400000000001E-2</c:v>
                </c:pt>
                <c:pt idx="71080">
                  <c:v>2.3008500000000001E-2</c:v>
                </c:pt>
                <c:pt idx="71081">
                  <c:v>2.2367499999999998E-2</c:v>
                </c:pt>
                <c:pt idx="71082">
                  <c:v>2.17101E-2</c:v>
                </c:pt>
                <c:pt idx="71083">
                  <c:v>2.10371E-2</c:v>
                </c:pt>
                <c:pt idx="71084">
                  <c:v>2.03494E-2</c:v>
                </c:pt>
                <c:pt idx="71085">
                  <c:v>1.9647700000000001E-2</c:v>
                </c:pt>
                <c:pt idx="71086">
                  <c:v>1.8932999999999998E-2</c:v>
                </c:pt>
                <c:pt idx="71087">
                  <c:v>1.8206E-2</c:v>
                </c:pt>
                <c:pt idx="71088">
                  <c:v>1.7467699999999999E-2</c:v>
                </c:pt>
                <c:pt idx="71089">
                  <c:v>1.6718799999999999E-2</c:v>
                </c:pt>
                <c:pt idx="71090">
                  <c:v>1.5960200000000001E-2</c:v>
                </c:pt>
                <c:pt idx="71091">
                  <c:v>1.5192900000000001E-2</c:v>
                </c:pt>
                <c:pt idx="71092">
                  <c:v>1.4417599999999999E-2</c:v>
                </c:pt>
                <c:pt idx="71093">
                  <c:v>1.36353E-2</c:v>
                </c:pt>
                <c:pt idx="71094">
                  <c:v>1.2846700000000001E-2</c:v>
                </c:pt>
                <c:pt idx="71095">
                  <c:v>1.20529E-2</c:v>
                </c:pt>
                <c:pt idx="71096">
                  <c:v>1.1254500000000001E-2</c:v>
                </c:pt>
                <c:pt idx="71097">
                  <c:v>1.04525E-2</c:v>
                </c:pt>
                <c:pt idx="71098" formatCode="0.00E+00">
                  <c:v>9.6478299999999996E-3</c:v>
                </c:pt>
                <c:pt idx="71099" formatCode="0.00E+00">
                  <c:v>8.8412100000000004E-3</c:v>
                </c:pt>
                <c:pt idx="71100" formatCode="0.00E+00">
                  <c:v>8.0335100000000007E-3</c:v>
                </c:pt>
                <c:pt idx="71101" formatCode="0.00E+00">
                  <c:v>7.2255799999999997E-3</c:v>
                </c:pt>
                <c:pt idx="71102" formatCode="0.00E+00">
                  <c:v>6.4182500000000003E-3</c:v>
                </c:pt>
                <c:pt idx="71103" formatCode="0.00E+00">
                  <c:v>5.6123099999999997E-3</c:v>
                </c:pt>
                <c:pt idx="71104" formatCode="0.00E+00">
                  <c:v>4.8085899999999997E-3</c:v>
                </c:pt>
                <c:pt idx="71105" formatCode="0.00E+00">
                  <c:v>4.0078600000000002E-3</c:v>
                </c:pt>
                <c:pt idx="71106" formatCode="0.00E+00">
                  <c:v>3.2109199999999999E-3</c:v>
                </c:pt>
                <c:pt idx="71107" formatCode="0.00E+00">
                  <c:v>2.41852E-3</c:v>
                </c:pt>
                <c:pt idx="71108" formatCode="0.00E+00">
                  <c:v>1.63141E-3</c:v>
                </c:pt>
                <c:pt idx="71109" formatCode="0.00E+00">
                  <c:v>8.5032900000000004E-4</c:v>
                </c:pt>
                <c:pt idx="71110" formatCode="0.00E+00">
                  <c:v>7.5999699999999997E-5</c:v>
                </c:pt>
                <c:pt idx="71111" formatCode="0.00E+00">
                  <c:v>-6.9088000000000005E-4</c:v>
                </c:pt>
                <c:pt idx="71112" formatCode="0.00E+00">
                  <c:v>-1.44962E-3</c:v>
                </c:pt>
                <c:pt idx="71113" formatCode="0.00E+00">
                  <c:v>-2.1995700000000001E-3</c:v>
                </c:pt>
                <c:pt idx="71114" formatCode="0.00E+00">
                  <c:v>-2.9400699999999999E-3</c:v>
                </c:pt>
                <c:pt idx="71115" formatCode="0.00E+00">
                  <c:v>-3.6704900000000002E-3</c:v>
                </c:pt>
                <c:pt idx="71116" formatCode="0.00E+00">
                  <c:v>-4.3902400000000001E-3</c:v>
                </c:pt>
                <c:pt idx="71117" formatCode="0.00E+00">
                  <c:v>-5.0987100000000002E-3</c:v>
                </c:pt>
                <c:pt idx="71118" formatCode="0.00E+00">
                  <c:v>-5.7953600000000003E-3</c:v>
                </c:pt>
                <c:pt idx="71119" formatCode="0.00E+00">
                  <c:v>-6.4796400000000001E-3</c:v>
                </c:pt>
                <c:pt idx="71120" formatCode="0.00E+00">
                  <c:v>-7.1510200000000001E-3</c:v>
                </c:pt>
                <c:pt idx="71121" formatCode="0.00E+00">
                  <c:v>-7.8090099999999999E-3</c:v>
                </c:pt>
                <c:pt idx="71122" formatCode="0.00E+00">
                  <c:v>-8.4531299999999997E-3</c:v>
                </c:pt>
                <c:pt idx="71123" formatCode="0.00E+00">
                  <c:v>-9.0829399999999994E-3</c:v>
                </c:pt>
                <c:pt idx="71124" formatCode="0.00E+00">
                  <c:v>-9.69801E-3</c:v>
                </c:pt>
                <c:pt idx="71125">
                  <c:v>-1.02979E-2</c:v>
                </c:pt>
                <c:pt idx="71126">
                  <c:v>-1.0882299999999999E-2</c:v>
                </c:pt>
                <c:pt idx="71127">
                  <c:v>-1.1450800000000001E-2</c:v>
                </c:pt>
                <c:pt idx="71128">
                  <c:v>-1.2003099999999999E-2</c:v>
                </c:pt>
                <c:pt idx="71129">
                  <c:v>-1.25389E-2</c:v>
                </c:pt>
                <c:pt idx="71130">
                  <c:v>-1.3057900000000001E-2</c:v>
                </c:pt>
                <c:pt idx="71131">
                  <c:v>-1.35598E-2</c:v>
                </c:pt>
                <c:pt idx="71132">
                  <c:v>-1.40445E-2</c:v>
                </c:pt>
                <c:pt idx="71133">
                  <c:v>-1.4511599999999999E-2</c:v>
                </c:pt>
                <c:pt idx="71134">
                  <c:v>-1.4961E-2</c:v>
                </c:pt>
                <c:pt idx="71135">
                  <c:v>-1.53927E-2</c:v>
                </c:pt>
                <c:pt idx="71136">
                  <c:v>-1.5806299999999999E-2</c:v>
                </c:pt>
                <c:pt idx="71137">
                  <c:v>-1.6201799999999999E-2</c:v>
                </c:pt>
                <c:pt idx="71138">
                  <c:v>-1.6579199999999999E-2</c:v>
                </c:pt>
                <c:pt idx="71139">
                  <c:v>-1.69383E-2</c:v>
                </c:pt>
                <c:pt idx="71140">
                  <c:v>-1.7279200000000002E-2</c:v>
                </c:pt>
                <c:pt idx="71141">
                  <c:v>-1.7601700000000001E-2</c:v>
                </c:pt>
                <c:pt idx="71142">
                  <c:v>-1.7905999999999998E-2</c:v>
                </c:pt>
                <c:pt idx="71143">
                  <c:v>-1.81919E-2</c:v>
                </c:pt>
                <c:pt idx="71144">
                  <c:v>-1.84596E-2</c:v>
                </c:pt>
                <c:pt idx="71145">
                  <c:v>-1.8709199999999999E-2</c:v>
                </c:pt>
                <c:pt idx="71146">
                  <c:v>-1.8940599999999998E-2</c:v>
                </c:pt>
                <c:pt idx="71147">
                  <c:v>-1.91541E-2</c:v>
                </c:pt>
                <c:pt idx="71148">
                  <c:v>-1.93498E-2</c:v>
                </c:pt>
                <c:pt idx="71149">
                  <c:v>-1.9527699999999999E-2</c:v>
                </c:pt>
                <c:pt idx="71150">
                  <c:v>-1.96881E-2</c:v>
                </c:pt>
                <c:pt idx="71151">
                  <c:v>-1.9831100000000001E-2</c:v>
                </c:pt>
                <c:pt idx="71152">
                  <c:v>-1.9956999999999999E-2</c:v>
                </c:pt>
                <c:pt idx="71153">
                  <c:v>-2.0065800000000002E-2</c:v>
                </c:pt>
                <c:pt idx="71154">
                  <c:v>-2.0157999999999999E-2</c:v>
                </c:pt>
                <c:pt idx="71155">
                  <c:v>-2.02337E-2</c:v>
                </c:pt>
                <c:pt idx="71156">
                  <c:v>-2.0293100000000001E-2</c:v>
                </c:pt>
                <c:pt idx="71157">
                  <c:v>-2.03366E-2</c:v>
                </c:pt>
                <c:pt idx="71158">
                  <c:v>-2.0364400000000001E-2</c:v>
                </c:pt>
                <c:pt idx="71159">
                  <c:v>-2.03768E-2</c:v>
                </c:pt>
                <c:pt idx="71160">
                  <c:v>-2.0374099999999999E-2</c:v>
                </c:pt>
                <c:pt idx="71161">
                  <c:v>-2.0356699999999998E-2</c:v>
                </c:pt>
                <c:pt idx="71162">
                  <c:v>-2.0324800000000001E-2</c:v>
                </c:pt>
                <c:pt idx="71163">
                  <c:v>-2.02788E-2</c:v>
                </c:pt>
                <c:pt idx="71164">
                  <c:v>-2.0219000000000001E-2</c:v>
                </c:pt>
                <c:pt idx="71165">
                  <c:v>-2.0145799999999998E-2</c:v>
                </c:pt>
                <c:pt idx="71166">
                  <c:v>-2.00596E-2</c:v>
                </c:pt>
                <c:pt idx="71167">
                  <c:v>-1.9960599999999998E-2</c:v>
                </c:pt>
                <c:pt idx="71168">
                  <c:v>-1.98493E-2</c:v>
                </c:pt>
                <c:pt idx="71169">
                  <c:v>-1.97261E-2</c:v>
                </c:pt>
                <c:pt idx="71170">
                  <c:v>-1.95912E-2</c:v>
                </c:pt>
                <c:pt idx="71171">
                  <c:v>-1.9445199999999999E-2</c:v>
                </c:pt>
                <c:pt idx="71172">
                  <c:v>-1.9288199999999998E-2</c:v>
                </c:pt>
                <c:pt idx="71173">
                  <c:v>-1.91209E-2</c:v>
                </c:pt>
                <c:pt idx="71174">
                  <c:v>-1.8943399999999999E-2</c:v>
                </c:pt>
                <c:pt idx="71175">
                  <c:v>-1.87563E-2</c:v>
                </c:pt>
                <c:pt idx="71176">
                  <c:v>-1.8559800000000001E-2</c:v>
                </c:pt>
                <c:pt idx="71177">
                  <c:v>-1.83544E-2</c:v>
                </c:pt>
                <c:pt idx="71178">
                  <c:v>-1.8140400000000001E-2</c:v>
                </c:pt>
                <c:pt idx="71179">
                  <c:v>-1.7918199999999999E-2</c:v>
                </c:pt>
                <c:pt idx="71180">
                  <c:v>-1.7688200000000001E-2</c:v>
                </c:pt>
                <c:pt idx="71181">
                  <c:v>-1.74507E-2</c:v>
                </c:pt>
                <c:pt idx="71182">
                  <c:v>-1.7206200000000001E-2</c:v>
                </c:pt>
                <c:pt idx="71183">
                  <c:v>-1.6954799999999999E-2</c:v>
                </c:pt>
                <c:pt idx="71184">
                  <c:v>-1.6697099999999999E-2</c:v>
                </c:pt>
                <c:pt idx="71185">
                  <c:v>-1.6433300000000001E-2</c:v>
                </c:pt>
                <c:pt idx="71186">
                  <c:v>-1.6163899999999998E-2</c:v>
                </c:pt>
                <c:pt idx="71187">
                  <c:v>-1.5889E-2</c:v>
                </c:pt>
                <c:pt idx="71188">
                  <c:v>-1.5609E-2</c:v>
                </c:pt>
                <c:pt idx="71189">
                  <c:v>-1.5324300000000001E-2</c:v>
                </c:pt>
                <c:pt idx="71190">
                  <c:v>-1.50352E-2</c:v>
                </c:pt>
                <c:pt idx="71191">
                  <c:v>-1.47419E-2</c:v>
                </c:pt>
                <c:pt idx="71192">
                  <c:v>-1.4444800000000001E-2</c:v>
                </c:pt>
                <c:pt idx="71193">
                  <c:v>-1.41441E-2</c:v>
                </c:pt>
                <c:pt idx="71194">
                  <c:v>-1.384E-2</c:v>
                </c:pt>
                <c:pt idx="71195">
                  <c:v>-1.35329E-2</c:v>
                </c:pt>
                <c:pt idx="71196">
                  <c:v>-1.3223E-2</c:v>
                </c:pt>
                <c:pt idx="71197">
                  <c:v>-1.29106E-2</c:v>
                </c:pt>
                <c:pt idx="71198">
                  <c:v>-1.2595800000000001E-2</c:v>
                </c:pt>
                <c:pt idx="71199">
                  <c:v>-1.2278900000000001E-2</c:v>
                </c:pt>
                <c:pt idx="71200">
                  <c:v>-1.19601E-2</c:v>
                </c:pt>
                <c:pt idx="71201">
                  <c:v>-1.1639500000000001E-2</c:v>
                </c:pt>
                <c:pt idx="71202">
                  <c:v>-1.1317499999999999E-2</c:v>
                </c:pt>
                <c:pt idx="71203">
                  <c:v>-1.09941E-2</c:v>
                </c:pt>
                <c:pt idx="71204">
                  <c:v>-1.06695E-2</c:v>
                </c:pt>
                <c:pt idx="71205">
                  <c:v>-1.03439E-2</c:v>
                </c:pt>
                <c:pt idx="71206">
                  <c:v>-1.0017399999999999E-2</c:v>
                </c:pt>
                <c:pt idx="71207" formatCode="0.00E+00">
                  <c:v>-9.6901299999999999E-3</c:v>
                </c:pt>
                <c:pt idx="71208" formatCode="0.00E+00">
                  <c:v>-9.3622500000000008E-3</c:v>
                </c:pt>
                <c:pt idx="71209" formatCode="0.00E+00">
                  <c:v>-9.0338499999999995E-3</c:v>
                </c:pt>
                <c:pt idx="71210" formatCode="0.00E+00">
                  <c:v>-8.7050400000000007E-3</c:v>
                </c:pt>
                <c:pt idx="71211" formatCode="0.00E+00">
                  <c:v>-8.3759000000000004E-3</c:v>
                </c:pt>
                <c:pt idx="71212" formatCode="0.00E+00">
                  <c:v>-8.0465299999999997E-3</c:v>
                </c:pt>
                <c:pt idx="71213" formatCode="0.00E+00">
                  <c:v>-7.7169999999999999E-3</c:v>
                </c:pt>
                <c:pt idx="71214" formatCode="0.00E+00">
                  <c:v>-7.3873599999999999E-3</c:v>
                </c:pt>
                <c:pt idx="71215" formatCode="0.00E+00">
                  <c:v>-7.0576900000000001E-3</c:v>
                </c:pt>
                <c:pt idx="71216" formatCode="0.00E+00">
                  <c:v>-6.7280300000000003E-3</c:v>
                </c:pt>
                <c:pt idx="71217" formatCode="0.00E+00">
                  <c:v>-6.3984200000000001E-3</c:v>
                </c:pt>
                <c:pt idx="71218" formatCode="0.00E+00">
                  <c:v>-6.0688799999999996E-3</c:v>
                </c:pt>
                <c:pt idx="71219" formatCode="0.00E+00">
                  <c:v>-5.73946E-3</c:v>
                </c:pt>
                <c:pt idx="71220" formatCode="0.00E+00">
                  <c:v>-5.4101499999999999E-3</c:v>
                </c:pt>
                <c:pt idx="71221" formatCode="0.00E+00">
                  <c:v>-5.0809899999999996E-3</c:v>
                </c:pt>
                <c:pt idx="71222" formatCode="0.00E+00">
                  <c:v>-4.7519600000000004E-3</c:v>
                </c:pt>
                <c:pt idx="71223" formatCode="0.00E+00">
                  <c:v>-4.4230800000000002E-3</c:v>
                </c:pt>
                <c:pt idx="71224" formatCode="0.00E+00">
                  <c:v>-4.0943400000000001E-3</c:v>
                </c:pt>
                <c:pt idx="71225" formatCode="0.00E+00">
                  <c:v>-3.7657300000000001E-3</c:v>
                </c:pt>
                <c:pt idx="71226" formatCode="0.00E+00">
                  <c:v>-3.4372199999999999E-3</c:v>
                </c:pt>
                <c:pt idx="71227" formatCode="0.00E+00">
                  <c:v>-3.10882E-3</c:v>
                </c:pt>
                <c:pt idx="71228" formatCode="0.00E+00">
                  <c:v>-2.78049E-3</c:v>
                </c:pt>
                <c:pt idx="71229" formatCode="0.00E+00">
                  <c:v>-2.4522200000000002E-3</c:v>
                </c:pt>
                <c:pt idx="71230" formatCode="0.00E+00">
                  <c:v>-2.1239700000000002E-3</c:v>
                </c:pt>
                <c:pt idx="71231" formatCode="0.00E+00">
                  <c:v>-1.79572E-3</c:v>
                </c:pt>
                <c:pt idx="71232" formatCode="0.00E+00">
                  <c:v>-1.46744E-3</c:v>
                </c:pt>
                <c:pt idx="71233" formatCode="0.00E+00">
                  <c:v>-1.1391000000000001E-3</c:v>
                </c:pt>
                <c:pt idx="71234" formatCode="0.00E+00">
                  <c:v>-8.1067699999999999E-4</c:v>
                </c:pt>
                <c:pt idx="71235" formatCode="0.00E+00">
                  <c:v>-4.8213200000000002E-4</c:v>
                </c:pt>
                <c:pt idx="71236" formatCode="0.00E+00">
                  <c:v>-1.5344100000000001E-4</c:v>
                </c:pt>
                <c:pt idx="71237" formatCode="0.00E+00">
                  <c:v>1.7542299999999999E-4</c:v>
                </c:pt>
                <c:pt idx="71238" formatCode="0.00E+00">
                  <c:v>5.0448500000000005E-4</c:v>
                </c:pt>
                <c:pt idx="71239" formatCode="0.00E+00">
                  <c:v>8.3376900000000005E-4</c:v>
                </c:pt>
                <c:pt idx="71240" formatCode="0.00E+00">
                  <c:v>1.16329E-3</c:v>
                </c:pt>
                <c:pt idx="71241" formatCode="0.00E+00">
                  <c:v>1.4930799999999999E-3</c:v>
                </c:pt>
                <c:pt idx="71242" formatCode="0.00E+00">
                  <c:v>1.8231300000000001E-3</c:v>
                </c:pt>
                <c:pt idx="71243" formatCode="0.00E+00">
                  <c:v>2.1534599999999998E-3</c:v>
                </c:pt>
                <c:pt idx="71244" formatCode="0.00E+00">
                  <c:v>2.4840800000000001E-3</c:v>
                </c:pt>
                <c:pt idx="71245" formatCode="0.00E+00">
                  <c:v>2.81497E-3</c:v>
                </c:pt>
                <c:pt idx="71246" formatCode="0.00E+00">
                  <c:v>3.14614E-3</c:v>
                </c:pt>
                <c:pt idx="71247" formatCode="0.00E+00">
                  <c:v>3.4775800000000001E-3</c:v>
                </c:pt>
                <c:pt idx="71248" formatCode="0.00E+00">
                  <c:v>3.8092500000000001E-3</c:v>
                </c:pt>
                <c:pt idx="71249" formatCode="0.00E+00">
                  <c:v>4.1411399999999998E-3</c:v>
                </c:pt>
                <c:pt idx="71250" formatCode="0.00E+00">
                  <c:v>4.47321E-3</c:v>
                </c:pt>
                <c:pt idx="71251" formatCode="0.00E+00">
                  <c:v>4.8054300000000003E-3</c:v>
                </c:pt>
                <c:pt idx="71252" formatCode="0.00E+00">
                  <c:v>5.1377300000000001E-3</c:v>
                </c:pt>
                <c:pt idx="71253" formatCode="0.00E+00">
                  <c:v>5.4700699999999996E-3</c:v>
                </c:pt>
                <c:pt idx="71254" formatCode="0.00E+00">
                  <c:v>5.8023900000000002E-3</c:v>
                </c:pt>
                <c:pt idx="71255" formatCode="0.00E+00">
                  <c:v>6.1345999999999996E-3</c:v>
                </c:pt>
                <c:pt idx="71256" formatCode="0.00E+00">
                  <c:v>6.4666300000000001E-3</c:v>
                </c:pt>
                <c:pt idx="71257" formatCode="0.00E+00">
                  <c:v>6.7983699999999998E-3</c:v>
                </c:pt>
                <c:pt idx="71258" formatCode="0.00E+00">
                  <c:v>7.1297499999999998E-3</c:v>
                </c:pt>
                <c:pt idx="71259" formatCode="0.00E+00">
                  <c:v>7.4606300000000002E-3</c:v>
                </c:pt>
                <c:pt idx="71260" formatCode="0.00E+00">
                  <c:v>7.7909099999999998E-3</c:v>
                </c:pt>
                <c:pt idx="71261" formatCode="0.00E+00">
                  <c:v>8.1204399999999996E-3</c:v>
                </c:pt>
                <c:pt idx="71262" formatCode="0.00E+00">
                  <c:v>8.4491099999999993E-3</c:v>
                </c:pt>
                <c:pt idx="71263" formatCode="0.00E+00">
                  <c:v>8.7767399999999999E-3</c:v>
                </c:pt>
                <c:pt idx="71264" formatCode="0.00E+00">
                  <c:v>9.1031900000000006E-3</c:v>
                </c:pt>
                <c:pt idx="71265" formatCode="0.00E+00">
                  <c:v>9.4282900000000006E-3</c:v>
                </c:pt>
                <c:pt idx="71266" formatCode="0.00E+00">
                  <c:v>9.7518599999999993E-3</c:v>
                </c:pt>
                <c:pt idx="71267">
                  <c:v>1.00737E-2</c:v>
                </c:pt>
                <c:pt idx="71268">
                  <c:v>1.0393599999999999E-2</c:v>
                </c:pt>
                <c:pt idx="71269">
                  <c:v>1.0711399999999999E-2</c:v>
                </c:pt>
                <c:pt idx="71270">
                  <c:v>1.1026899999999999E-2</c:v>
                </c:pt>
                <c:pt idx="71271">
                  <c:v>1.1339800000000001E-2</c:v>
                </c:pt>
                <c:pt idx="71272">
                  <c:v>1.1649899999999999E-2</c:v>
                </c:pt>
                <c:pt idx="71273">
                  <c:v>1.1957000000000001E-2</c:v>
                </c:pt>
                <c:pt idx="71274">
                  <c:v>1.2260699999999999E-2</c:v>
                </c:pt>
                <c:pt idx="71275">
                  <c:v>1.25609E-2</c:v>
                </c:pt>
                <c:pt idx="71276">
                  <c:v>1.28573E-2</c:v>
                </c:pt>
                <c:pt idx="71277">
                  <c:v>1.31495E-2</c:v>
                </c:pt>
                <c:pt idx="71278">
                  <c:v>1.34374E-2</c:v>
                </c:pt>
                <c:pt idx="71279">
                  <c:v>1.3720599999999999E-2</c:v>
                </c:pt>
                <c:pt idx="71280">
                  <c:v>1.39988E-2</c:v>
                </c:pt>
                <c:pt idx="71281">
                  <c:v>1.42717E-2</c:v>
                </c:pt>
                <c:pt idx="71282">
                  <c:v>1.4539099999999999E-2</c:v>
                </c:pt>
                <c:pt idx="71283">
                  <c:v>1.4800499999999999E-2</c:v>
                </c:pt>
                <c:pt idx="71284">
                  <c:v>1.5055799999999999E-2</c:v>
                </c:pt>
                <c:pt idx="71285">
                  <c:v>1.53045E-2</c:v>
                </c:pt>
                <c:pt idx="71286">
                  <c:v>1.5546300000000001E-2</c:v>
                </c:pt>
                <c:pt idx="71287">
                  <c:v>1.57809E-2</c:v>
                </c:pt>
                <c:pt idx="71288">
                  <c:v>1.6008000000000001E-2</c:v>
                </c:pt>
                <c:pt idx="71289">
                  <c:v>1.6227200000000001E-2</c:v>
                </c:pt>
                <c:pt idx="71290">
                  <c:v>1.64382E-2</c:v>
                </c:pt>
                <c:pt idx="71291">
                  <c:v>1.6640599999999998E-2</c:v>
                </c:pt>
                <c:pt idx="71292">
                  <c:v>1.6834200000000001E-2</c:v>
                </c:pt>
                <c:pt idx="71293">
                  <c:v>1.7018599999999998E-2</c:v>
                </c:pt>
                <c:pt idx="71294">
                  <c:v>1.7193400000000001E-2</c:v>
                </c:pt>
                <c:pt idx="71295">
                  <c:v>1.73583E-2</c:v>
                </c:pt>
                <c:pt idx="71296">
                  <c:v>1.7513000000000001E-2</c:v>
                </c:pt>
                <c:pt idx="71297">
                  <c:v>1.7657200000000001E-2</c:v>
                </c:pt>
                <c:pt idx="71298">
                  <c:v>1.7790500000000001E-2</c:v>
                </c:pt>
                <c:pt idx="71299">
                  <c:v>1.7912600000000001E-2</c:v>
                </c:pt>
                <c:pt idx="71300">
                  <c:v>1.80232E-2</c:v>
                </c:pt>
                <c:pt idx="71301">
                  <c:v>1.8121999999999999E-2</c:v>
                </c:pt>
                <c:pt idx="71302">
                  <c:v>1.8208700000000001E-2</c:v>
                </c:pt>
                <c:pt idx="71303">
                  <c:v>1.8282900000000001E-2</c:v>
                </c:pt>
                <c:pt idx="71304">
                  <c:v>1.83445E-2</c:v>
                </c:pt>
                <c:pt idx="71305">
                  <c:v>1.8393E-2</c:v>
                </c:pt>
                <c:pt idx="71306">
                  <c:v>1.8428300000000002E-2</c:v>
                </c:pt>
                <c:pt idx="71307">
                  <c:v>1.8450100000000001E-2</c:v>
                </c:pt>
                <c:pt idx="71308">
                  <c:v>1.8458100000000002E-2</c:v>
                </c:pt>
                <c:pt idx="71309">
                  <c:v>1.8452199999999998E-2</c:v>
                </c:pt>
                <c:pt idx="71310">
                  <c:v>1.8432E-2</c:v>
                </c:pt>
                <c:pt idx="71311">
                  <c:v>1.8397299999999998E-2</c:v>
                </c:pt>
                <c:pt idx="71312">
                  <c:v>1.8348E-2</c:v>
                </c:pt>
                <c:pt idx="71313">
                  <c:v>1.8283799999999999E-2</c:v>
                </c:pt>
                <c:pt idx="71314">
                  <c:v>1.8204700000000001E-2</c:v>
                </c:pt>
                <c:pt idx="71315">
                  <c:v>1.8110299999999999E-2</c:v>
                </c:pt>
                <c:pt idx="71316">
                  <c:v>1.8000700000000001E-2</c:v>
                </c:pt>
                <c:pt idx="71317">
                  <c:v>1.7875599999999998E-2</c:v>
                </c:pt>
                <c:pt idx="71318">
                  <c:v>1.7734900000000001E-2</c:v>
                </c:pt>
                <c:pt idx="71319">
                  <c:v>1.75786E-2</c:v>
                </c:pt>
                <c:pt idx="71320">
                  <c:v>1.7406499999999998E-2</c:v>
                </c:pt>
                <c:pt idx="71321">
                  <c:v>1.7218600000000001E-2</c:v>
                </c:pt>
                <c:pt idx="71322">
                  <c:v>1.7014899999999999E-2</c:v>
                </c:pt>
                <c:pt idx="71323">
                  <c:v>1.6795299999999999E-2</c:v>
                </c:pt>
                <c:pt idx="71324">
                  <c:v>1.6559899999999999E-2</c:v>
                </c:pt>
                <c:pt idx="71325">
                  <c:v>1.6308599999999999E-2</c:v>
                </c:pt>
                <c:pt idx="71326">
                  <c:v>1.60415E-2</c:v>
                </c:pt>
                <c:pt idx="71327">
                  <c:v>1.5758600000000001E-2</c:v>
                </c:pt>
                <c:pt idx="71328">
                  <c:v>1.54599E-2</c:v>
                </c:pt>
                <c:pt idx="71329">
                  <c:v>1.51457E-2</c:v>
                </c:pt>
                <c:pt idx="71330">
                  <c:v>1.4815999999999999E-2</c:v>
                </c:pt>
                <c:pt idx="71331">
                  <c:v>1.44709E-2</c:v>
                </c:pt>
                <c:pt idx="71332">
                  <c:v>1.4110599999999999E-2</c:v>
                </c:pt>
                <c:pt idx="71333">
                  <c:v>1.3735300000000001E-2</c:v>
                </c:pt>
                <c:pt idx="71334">
                  <c:v>1.33451E-2</c:v>
                </c:pt>
                <c:pt idx="71335">
                  <c:v>1.29403E-2</c:v>
                </c:pt>
                <c:pt idx="71336">
                  <c:v>1.25211E-2</c:v>
                </c:pt>
                <c:pt idx="71337">
                  <c:v>1.2087799999999999E-2</c:v>
                </c:pt>
                <c:pt idx="71338">
                  <c:v>1.1640599999999999E-2</c:v>
                </c:pt>
                <c:pt idx="71339">
                  <c:v>1.11798E-2</c:v>
                </c:pt>
                <c:pt idx="71340">
                  <c:v>1.07058E-2</c:v>
                </c:pt>
                <c:pt idx="71341">
                  <c:v>1.02189E-2</c:v>
                </c:pt>
                <c:pt idx="71342" formatCode="0.00E+00">
                  <c:v>9.7195200000000006E-3</c:v>
                </c:pt>
                <c:pt idx="71343" formatCode="0.00E+00">
                  <c:v>9.2079299999999996E-3</c:v>
                </c:pt>
                <c:pt idx="71344" formatCode="0.00E+00">
                  <c:v>8.6845599999999992E-3</c:v>
                </c:pt>
                <c:pt idx="71345" formatCode="0.00E+00">
                  <c:v>8.1498500000000001E-3</c:v>
                </c:pt>
                <c:pt idx="71346" formatCode="0.00E+00">
                  <c:v>7.60423E-3</c:v>
                </c:pt>
                <c:pt idx="71347" formatCode="0.00E+00">
                  <c:v>7.0481399999999996E-3</c:v>
                </c:pt>
                <c:pt idx="71348" formatCode="0.00E+00">
                  <c:v>6.4820600000000004E-3</c:v>
                </c:pt>
                <c:pt idx="71349" formatCode="0.00E+00">
                  <c:v>5.9064800000000004E-3</c:v>
                </c:pt>
                <c:pt idx="71350" formatCode="0.00E+00">
                  <c:v>5.3219000000000001E-3</c:v>
                </c:pt>
                <c:pt idx="71351" formatCode="0.00E+00">
                  <c:v>4.7288499999999997E-3</c:v>
                </c:pt>
                <c:pt idx="71352" formatCode="0.00E+00">
                  <c:v>4.1278699999999996E-3</c:v>
                </c:pt>
                <c:pt idx="71353" formatCode="0.00E+00">
                  <c:v>3.5195000000000001E-3</c:v>
                </c:pt>
                <c:pt idx="71354" formatCode="0.00E+00">
                  <c:v>2.9043200000000002E-3</c:v>
                </c:pt>
                <c:pt idx="71355" formatCode="0.00E+00">
                  <c:v>2.2829E-3</c:v>
                </c:pt>
                <c:pt idx="71356" formatCode="0.00E+00">
                  <c:v>1.6558499999999999E-3</c:v>
                </c:pt>
                <c:pt idx="71357" formatCode="0.00E+00">
                  <c:v>1.02377E-3</c:v>
                </c:pt>
                <c:pt idx="71358" formatCode="0.00E+00">
                  <c:v>3.8727400000000001E-4</c:v>
                </c:pt>
                <c:pt idx="71359" formatCode="0.00E+00">
                  <c:v>-2.5299799999999999E-4</c:v>
                </c:pt>
                <c:pt idx="71360" formatCode="0.00E+00">
                  <c:v>-8.9640900000000003E-4</c:v>
                </c:pt>
                <c:pt idx="71361" formatCode="0.00E+00">
                  <c:v>-1.5423100000000001E-3</c:v>
                </c:pt>
                <c:pt idx="71362" formatCode="0.00E+00">
                  <c:v>-2.1900299999999999E-3</c:v>
                </c:pt>
                <c:pt idx="71363" formatCode="0.00E+00">
                  <c:v>-2.83891E-3</c:v>
                </c:pt>
                <c:pt idx="71364" formatCode="0.00E+00">
                  <c:v>-3.4882799999999999E-3</c:v>
                </c:pt>
                <c:pt idx="71365" formatCode="0.00E+00">
                  <c:v>-4.13745E-3</c:v>
                </c:pt>
                <c:pt idx="71366" formatCode="0.00E+00">
                  <c:v>-4.7857300000000002E-3</c:v>
                </c:pt>
                <c:pt idx="71367" formatCode="0.00E+00">
                  <c:v>-5.4324400000000002E-3</c:v>
                </c:pt>
                <c:pt idx="71368" formatCode="0.00E+00">
                  <c:v>-6.0768699999999998E-3</c:v>
                </c:pt>
                <c:pt idx="71369" formatCode="0.00E+00">
                  <c:v>-6.7183399999999997E-3</c:v>
                </c:pt>
                <c:pt idx="71370" formatCode="0.00E+00">
                  <c:v>-7.3561399999999997E-3</c:v>
                </c:pt>
                <c:pt idx="71371" formatCode="0.00E+00">
                  <c:v>-7.9895799999999996E-3</c:v>
                </c:pt>
                <c:pt idx="71372" formatCode="0.00E+00">
                  <c:v>-8.6179399999999993E-3</c:v>
                </c:pt>
                <c:pt idx="71373" formatCode="0.00E+00">
                  <c:v>-9.2405400000000002E-3</c:v>
                </c:pt>
                <c:pt idx="71374" formatCode="0.00E+00">
                  <c:v>-9.8566699999999997E-3</c:v>
                </c:pt>
                <c:pt idx="71375">
                  <c:v>-1.04656E-2</c:v>
                </c:pt>
                <c:pt idx="71376">
                  <c:v>-1.10668E-2</c:v>
                </c:pt>
                <c:pt idx="71377">
                  <c:v>-1.16594E-2</c:v>
                </c:pt>
                <c:pt idx="71378">
                  <c:v>-1.22427E-2</c:v>
                </c:pt>
                <c:pt idx="71379">
                  <c:v>-1.28162E-2</c:v>
                </c:pt>
                <c:pt idx="71380">
                  <c:v>-1.3379200000000001E-2</c:v>
                </c:pt>
                <c:pt idx="71381">
                  <c:v>-1.39309E-2</c:v>
                </c:pt>
                <c:pt idx="71382">
                  <c:v>-1.4470800000000001E-2</c:v>
                </c:pt>
                <c:pt idx="71383">
                  <c:v>-1.49982E-2</c:v>
                </c:pt>
                <c:pt idx="71384">
                  <c:v>-1.55125E-2</c:v>
                </c:pt>
                <c:pt idx="71385">
                  <c:v>-1.6013099999999999E-2</c:v>
                </c:pt>
                <c:pt idx="71386">
                  <c:v>-1.6499300000000001E-2</c:v>
                </c:pt>
                <c:pt idx="71387">
                  <c:v>-1.6970599999999999E-2</c:v>
                </c:pt>
                <c:pt idx="71388">
                  <c:v>-1.7426500000000001E-2</c:v>
                </c:pt>
                <c:pt idx="71389">
                  <c:v>-1.7866400000000001E-2</c:v>
                </c:pt>
                <c:pt idx="71390">
                  <c:v>-1.82896E-2</c:v>
                </c:pt>
                <c:pt idx="71391">
                  <c:v>-1.8695799999999999E-2</c:v>
                </c:pt>
                <c:pt idx="71392">
                  <c:v>-1.9084400000000001E-2</c:v>
                </c:pt>
                <c:pt idx="71393">
                  <c:v>-1.9455E-2</c:v>
                </c:pt>
                <c:pt idx="71394">
                  <c:v>-1.9807000000000002E-2</c:v>
                </c:pt>
                <c:pt idx="71395">
                  <c:v>-2.0140100000000001E-2</c:v>
                </c:pt>
                <c:pt idx="71396">
                  <c:v>-2.0453699999999998E-2</c:v>
                </c:pt>
                <c:pt idx="71397">
                  <c:v>-2.0747600000000001E-2</c:v>
                </c:pt>
                <c:pt idx="71398">
                  <c:v>-2.1021399999999999E-2</c:v>
                </c:pt>
                <c:pt idx="71399">
                  <c:v>-2.1274600000000001E-2</c:v>
                </c:pt>
                <c:pt idx="71400">
                  <c:v>-2.1506999999999998E-2</c:v>
                </c:pt>
                <c:pt idx="71401">
                  <c:v>-2.17182E-2</c:v>
                </c:pt>
                <c:pt idx="71402">
                  <c:v>-2.1908E-2</c:v>
                </c:pt>
                <c:pt idx="71403">
                  <c:v>-2.2076200000000001E-2</c:v>
                </c:pt>
                <c:pt idx="71404">
                  <c:v>-2.22224E-2</c:v>
                </c:pt>
                <c:pt idx="71405">
                  <c:v>-2.2346499999999998E-2</c:v>
                </c:pt>
                <c:pt idx="71406">
                  <c:v>-2.24484E-2</c:v>
                </c:pt>
                <c:pt idx="71407">
                  <c:v>-2.2527800000000001E-2</c:v>
                </c:pt>
                <c:pt idx="71408">
                  <c:v>-2.25846E-2</c:v>
                </c:pt>
                <c:pt idx="71409">
                  <c:v>-2.2618800000000001E-2</c:v>
                </c:pt>
                <c:pt idx="71410">
                  <c:v>-2.2630299999999999E-2</c:v>
                </c:pt>
                <c:pt idx="71411">
                  <c:v>-2.2619E-2</c:v>
                </c:pt>
                <c:pt idx="71412">
                  <c:v>-2.2585000000000001E-2</c:v>
                </c:pt>
                <c:pt idx="71413">
                  <c:v>-2.2528099999999999E-2</c:v>
                </c:pt>
                <c:pt idx="71414">
                  <c:v>-2.2448599999999999E-2</c:v>
                </c:pt>
                <c:pt idx="71415">
                  <c:v>-2.2346399999999999E-2</c:v>
                </c:pt>
                <c:pt idx="71416">
                  <c:v>-2.22217E-2</c:v>
                </c:pt>
                <c:pt idx="71417">
                  <c:v>-2.20745E-2</c:v>
                </c:pt>
                <c:pt idx="71418">
                  <c:v>-2.19051E-2</c:v>
                </c:pt>
                <c:pt idx="71419">
                  <c:v>-2.17135E-2</c:v>
                </c:pt>
                <c:pt idx="71420">
                  <c:v>-2.1500100000000001E-2</c:v>
                </c:pt>
                <c:pt idx="71421">
                  <c:v>-2.1264999999999999E-2</c:v>
                </c:pt>
                <c:pt idx="71422">
                  <c:v>-2.1008599999999999E-2</c:v>
                </c:pt>
                <c:pt idx="71423">
                  <c:v>-2.0730999999999999E-2</c:v>
                </c:pt>
                <c:pt idx="71424">
                  <c:v>-2.0432700000000002E-2</c:v>
                </c:pt>
                <c:pt idx="71425">
                  <c:v>-2.0113900000000001E-2</c:v>
                </c:pt>
                <c:pt idx="71426">
                  <c:v>-1.9775000000000001E-2</c:v>
                </c:pt>
                <c:pt idx="71427">
                  <c:v>-1.94164E-2</c:v>
                </c:pt>
                <c:pt idx="71428">
                  <c:v>-1.90385E-2</c:v>
                </c:pt>
                <c:pt idx="71429">
                  <c:v>-1.86418E-2</c:v>
                </c:pt>
                <c:pt idx="71430">
                  <c:v>-1.8226699999999998E-2</c:v>
                </c:pt>
                <c:pt idx="71431">
                  <c:v>-1.7793699999999999E-2</c:v>
                </c:pt>
                <c:pt idx="71432">
                  <c:v>-1.7343299999999999E-2</c:v>
                </c:pt>
                <c:pt idx="71433">
                  <c:v>-1.6875999999999999E-2</c:v>
                </c:pt>
                <c:pt idx="71434">
                  <c:v>-1.6392400000000001E-2</c:v>
                </c:pt>
                <c:pt idx="71435">
                  <c:v>-1.5893000000000001E-2</c:v>
                </c:pt>
                <c:pt idx="71436">
                  <c:v>-1.53785E-2</c:v>
                </c:pt>
                <c:pt idx="71437">
                  <c:v>-1.4849299999999999E-2</c:v>
                </c:pt>
                <c:pt idx="71438">
                  <c:v>-1.43062E-2</c:v>
                </c:pt>
                <c:pt idx="71439">
                  <c:v>-1.37498E-2</c:v>
                </c:pt>
                <c:pt idx="71440">
                  <c:v>-1.31807E-2</c:v>
                </c:pt>
                <c:pt idx="71441">
                  <c:v>-1.2599600000000001E-2</c:v>
                </c:pt>
                <c:pt idx="71442">
                  <c:v>-1.2007200000000001E-2</c:v>
                </c:pt>
                <c:pt idx="71443">
                  <c:v>-1.14041E-2</c:v>
                </c:pt>
                <c:pt idx="71444">
                  <c:v>-1.0791200000000001E-2</c:v>
                </c:pt>
                <c:pt idx="71445">
                  <c:v>-1.0168999999999999E-2</c:v>
                </c:pt>
                <c:pt idx="71446" formatCode="0.00E+00">
                  <c:v>-9.5383299999999994E-3</c:v>
                </c:pt>
                <c:pt idx="71447" formatCode="0.00E+00">
                  <c:v>-8.8999200000000004E-3</c:v>
                </c:pt>
                <c:pt idx="71448" formatCode="0.00E+00">
                  <c:v>-8.2544999999999997E-3</c:v>
                </c:pt>
                <c:pt idx="71449" formatCode="0.00E+00">
                  <c:v>-7.6028399999999996E-3</c:v>
                </c:pt>
                <c:pt idx="71450" formatCode="0.00E+00">
                  <c:v>-6.9456800000000001E-3</c:v>
                </c:pt>
                <c:pt idx="71451" formatCode="0.00E+00">
                  <c:v>-6.2837800000000001E-3</c:v>
                </c:pt>
                <c:pt idx="71452" formatCode="0.00E+00">
                  <c:v>-5.6179100000000003E-3</c:v>
                </c:pt>
                <c:pt idx="71453" formatCode="0.00E+00">
                  <c:v>-4.9488500000000003E-3</c:v>
                </c:pt>
                <c:pt idx="71454" formatCode="0.00E+00">
                  <c:v>-4.2773500000000001E-3</c:v>
                </c:pt>
                <c:pt idx="71455" formatCode="0.00E+00">
                  <c:v>-3.6041900000000002E-3</c:v>
                </c:pt>
                <c:pt idx="71456" formatCode="0.00E+00">
                  <c:v>-2.9301499999999999E-3</c:v>
                </c:pt>
                <c:pt idx="71457" formatCode="0.00E+00">
                  <c:v>-2.2559799999999999E-3</c:v>
                </c:pt>
                <c:pt idx="71458" formatCode="0.00E+00">
                  <c:v>-1.5824599999999999E-3</c:v>
                </c:pt>
                <c:pt idx="71459" formatCode="0.00E+00">
                  <c:v>-9.1034600000000003E-4</c:v>
                </c:pt>
                <c:pt idx="71460" formatCode="0.00E+00">
                  <c:v>-2.4040500000000001E-4</c:v>
                </c:pt>
                <c:pt idx="71461" formatCode="0.00E+00">
                  <c:v>4.26613E-4</c:v>
                </c:pt>
                <c:pt idx="71462" formatCode="0.00E+00">
                  <c:v>1.0899600000000001E-3</c:v>
                </c:pt>
                <c:pt idx="71463" formatCode="0.00E+00">
                  <c:v>1.7489000000000001E-3</c:v>
                </c:pt>
                <c:pt idx="71464" formatCode="0.00E+00">
                  <c:v>2.4026899999999999E-3</c:v>
                </c:pt>
                <c:pt idx="71465" formatCode="0.00E+00">
                  <c:v>3.05062E-3</c:v>
                </c:pt>
                <c:pt idx="71466" formatCode="0.00E+00">
                  <c:v>3.6919800000000001E-3</c:v>
                </c:pt>
                <c:pt idx="71467" formatCode="0.00E+00">
                  <c:v>4.3260599999999996E-3</c:v>
                </c:pt>
                <c:pt idx="71468" formatCode="0.00E+00">
                  <c:v>4.9521699999999997E-3</c:v>
                </c:pt>
                <c:pt idx="71469" formatCode="0.00E+00">
                  <c:v>5.5696399999999998E-3</c:v>
                </c:pt>
                <c:pt idx="71470" formatCode="0.00E+00">
                  <c:v>6.1778099999999997E-3</c:v>
                </c:pt>
                <c:pt idx="71471" formatCode="0.00E+00">
                  <c:v>6.7760399999999997E-3</c:v>
                </c:pt>
                <c:pt idx="71472" formatCode="0.00E+00">
                  <c:v>7.3636800000000001E-3</c:v>
                </c:pt>
                <c:pt idx="71473" formatCode="0.00E+00">
                  <c:v>7.9401300000000001E-3</c:v>
                </c:pt>
                <c:pt idx="71474" formatCode="0.00E+00">
                  <c:v>8.50478E-3</c:v>
                </c:pt>
                <c:pt idx="71475" formatCode="0.00E+00">
                  <c:v>9.0570700000000004E-3</c:v>
                </c:pt>
                <c:pt idx="71476" formatCode="0.00E+00">
                  <c:v>9.5964199999999996E-3</c:v>
                </c:pt>
                <c:pt idx="71477">
                  <c:v>1.0122300000000001E-2</c:v>
                </c:pt>
                <c:pt idx="71478">
                  <c:v>1.06342E-2</c:v>
                </c:pt>
                <c:pt idx="71479">
                  <c:v>1.11316E-2</c:v>
                </c:pt>
                <c:pt idx="71480">
                  <c:v>1.1613999999999999E-2</c:v>
                </c:pt>
                <c:pt idx="71481">
                  <c:v>1.2081E-2</c:v>
                </c:pt>
                <c:pt idx="71482">
                  <c:v>1.2532099999999999E-2</c:v>
                </c:pt>
                <c:pt idx="71483">
                  <c:v>1.29669E-2</c:v>
                </c:pt>
                <c:pt idx="71484">
                  <c:v>1.33851E-2</c:v>
                </c:pt>
                <c:pt idx="71485">
                  <c:v>1.37862E-2</c:v>
                </c:pt>
                <c:pt idx="71486">
                  <c:v>1.4169899999999999E-2</c:v>
                </c:pt>
                <c:pt idx="71487">
                  <c:v>1.4535899999999999E-2</c:v>
                </c:pt>
                <c:pt idx="71488">
                  <c:v>1.4884E-2</c:v>
                </c:pt>
                <c:pt idx="71489">
                  <c:v>1.52138E-2</c:v>
                </c:pt>
                <c:pt idx="71490">
                  <c:v>1.5525000000000001E-2</c:v>
                </c:pt>
                <c:pt idx="71491">
                  <c:v>1.5817600000000001E-2</c:v>
                </c:pt>
                <c:pt idx="71492">
                  <c:v>1.60912E-2</c:v>
                </c:pt>
                <c:pt idx="71493">
                  <c:v>1.6345800000000001E-2</c:v>
                </c:pt>
                <c:pt idx="71494">
                  <c:v>1.6581100000000001E-2</c:v>
                </c:pt>
                <c:pt idx="71495">
                  <c:v>1.6797200000000002E-2</c:v>
                </c:pt>
                <c:pt idx="71496">
                  <c:v>1.69937E-2</c:v>
                </c:pt>
                <c:pt idx="71497">
                  <c:v>1.71708E-2</c:v>
                </c:pt>
                <c:pt idx="71498">
                  <c:v>1.7328400000000001E-2</c:v>
                </c:pt>
                <c:pt idx="71499">
                  <c:v>1.74664E-2</c:v>
                </c:pt>
                <c:pt idx="71500">
                  <c:v>1.7584900000000001E-2</c:v>
                </c:pt>
                <c:pt idx="71501">
                  <c:v>1.7683899999999999E-2</c:v>
                </c:pt>
                <c:pt idx="71502">
                  <c:v>1.7763500000000002E-2</c:v>
                </c:pt>
                <c:pt idx="71503">
                  <c:v>1.7823800000000001E-2</c:v>
                </c:pt>
                <c:pt idx="71504">
                  <c:v>1.78648E-2</c:v>
                </c:pt>
                <c:pt idx="71505">
                  <c:v>1.7886699999999998E-2</c:v>
                </c:pt>
                <c:pt idx="71506">
                  <c:v>1.7889700000000001E-2</c:v>
                </c:pt>
                <c:pt idx="71507">
                  <c:v>1.7873900000000002E-2</c:v>
                </c:pt>
                <c:pt idx="71508">
                  <c:v>1.7839600000000001E-2</c:v>
                </c:pt>
                <c:pt idx="71509">
                  <c:v>1.7787000000000001E-2</c:v>
                </c:pt>
                <c:pt idx="71510">
                  <c:v>1.7716300000000001E-2</c:v>
                </c:pt>
                <c:pt idx="71511">
                  <c:v>1.7627799999999999E-2</c:v>
                </c:pt>
                <c:pt idx="71512">
                  <c:v>1.7521800000000001E-2</c:v>
                </c:pt>
                <c:pt idx="71513">
                  <c:v>1.73986E-2</c:v>
                </c:pt>
                <c:pt idx="71514">
                  <c:v>1.72585E-2</c:v>
                </c:pt>
                <c:pt idx="71515">
                  <c:v>1.71019E-2</c:v>
                </c:pt>
                <c:pt idx="71516">
                  <c:v>1.6929099999999999E-2</c:v>
                </c:pt>
                <c:pt idx="71517">
                  <c:v>1.6740600000000001E-2</c:v>
                </c:pt>
                <c:pt idx="71518">
                  <c:v>1.6536800000000001E-2</c:v>
                </c:pt>
                <c:pt idx="71519">
                  <c:v>1.6317999999999999E-2</c:v>
                </c:pt>
                <c:pt idx="71520">
                  <c:v>1.6084600000000001E-2</c:v>
                </c:pt>
                <c:pt idx="71521">
                  <c:v>1.5837199999999999E-2</c:v>
                </c:pt>
                <c:pt idx="71522">
                  <c:v>1.55763E-2</c:v>
                </c:pt>
                <c:pt idx="71523">
                  <c:v>1.53022E-2</c:v>
                </c:pt>
                <c:pt idx="71524">
                  <c:v>1.50154E-2</c:v>
                </c:pt>
                <c:pt idx="71525">
                  <c:v>1.47165E-2</c:v>
                </c:pt>
                <c:pt idx="71526">
                  <c:v>1.4406E-2</c:v>
                </c:pt>
                <c:pt idx="71527">
                  <c:v>1.40844E-2</c:v>
                </c:pt>
                <c:pt idx="71528">
                  <c:v>1.37521E-2</c:v>
                </c:pt>
                <c:pt idx="71529">
                  <c:v>1.3409900000000001E-2</c:v>
                </c:pt>
                <c:pt idx="71530">
                  <c:v>1.30581E-2</c:v>
                </c:pt>
                <c:pt idx="71531">
                  <c:v>1.2697399999999999E-2</c:v>
                </c:pt>
                <c:pt idx="71532">
                  <c:v>1.2328199999999999E-2</c:v>
                </c:pt>
                <c:pt idx="71533">
                  <c:v>1.19512E-2</c:v>
                </c:pt>
                <c:pt idx="71534">
                  <c:v>1.1566999999999999E-2</c:v>
                </c:pt>
                <c:pt idx="71535">
                  <c:v>1.1176E-2</c:v>
                </c:pt>
                <c:pt idx="71536">
                  <c:v>1.07788E-2</c:v>
                </c:pt>
                <c:pt idx="71537">
                  <c:v>1.0376099999999999E-2</c:v>
                </c:pt>
                <c:pt idx="71538" formatCode="0.00E+00">
                  <c:v>9.9682799999999995E-3</c:v>
                </c:pt>
                <c:pt idx="71539" formatCode="0.00E+00">
                  <c:v>9.5560599999999999E-3</c:v>
                </c:pt>
                <c:pt idx="71540" formatCode="0.00E+00">
                  <c:v>9.1399399999999992E-3</c:v>
                </c:pt>
                <c:pt idx="71541" formatCode="0.00E+00">
                  <c:v>8.7204899999999991E-3</c:v>
                </c:pt>
                <c:pt idx="71542" formatCode="0.00E+00">
                  <c:v>8.29827E-3</c:v>
                </c:pt>
                <c:pt idx="71543" formatCode="0.00E+00">
                  <c:v>7.8738300000000001E-3</c:v>
                </c:pt>
                <c:pt idx="71544" formatCode="0.00E+00">
                  <c:v>7.4477299999999996E-3</c:v>
                </c:pt>
                <c:pt idx="71545" formatCode="0.00E+00">
                  <c:v>7.0204999999999998E-3</c:v>
                </c:pt>
                <c:pt idx="71546" formatCode="0.00E+00">
                  <c:v>6.5926800000000001E-3</c:v>
                </c:pt>
                <c:pt idx="71547" formatCode="0.00E+00">
                  <c:v>6.1648099999999997E-3</c:v>
                </c:pt>
                <c:pt idx="71548" formatCode="0.00E+00">
                  <c:v>5.7374100000000001E-3</c:v>
                </c:pt>
                <c:pt idx="71549" formatCode="0.00E+00">
                  <c:v>5.3109799999999999E-3</c:v>
                </c:pt>
                <c:pt idx="71550" formatCode="0.00E+00">
                  <c:v>4.8860400000000003E-3</c:v>
                </c:pt>
                <c:pt idx="71551" formatCode="0.00E+00">
                  <c:v>4.4630700000000004E-3</c:v>
                </c:pt>
                <c:pt idx="71552" formatCode="0.00E+00">
                  <c:v>4.0425699999999997E-3</c:v>
                </c:pt>
                <c:pt idx="71553" formatCode="0.00E+00">
                  <c:v>3.6249899999999998E-3</c:v>
                </c:pt>
                <c:pt idx="71554" formatCode="0.00E+00">
                  <c:v>3.2108100000000001E-3</c:v>
                </c:pt>
                <c:pt idx="71555" formatCode="0.00E+00">
                  <c:v>2.8004800000000002E-3</c:v>
                </c:pt>
                <c:pt idx="71556" formatCode="0.00E+00">
                  <c:v>2.39441E-3</c:v>
                </c:pt>
                <c:pt idx="71557" formatCode="0.00E+00">
                  <c:v>1.9930500000000001E-3</c:v>
                </c:pt>
                <c:pt idx="71558" formatCode="0.00E+00">
                  <c:v>1.5967799999999999E-3</c:v>
                </c:pt>
                <c:pt idx="71559" formatCode="0.00E+00">
                  <c:v>1.2060199999999999E-3</c:v>
                </c:pt>
                <c:pt idx="71560" formatCode="0.00E+00">
                  <c:v>8.2112299999999999E-4</c:v>
                </c:pt>
                <c:pt idx="71561" formatCode="0.00E+00">
                  <c:v>4.4246699999999999E-4</c:v>
                </c:pt>
                <c:pt idx="71562" formatCode="0.00E+00">
                  <c:v>7.0393899999999997E-5</c:v>
                </c:pt>
                <c:pt idx="71563" formatCode="0.00E+00">
                  <c:v>-2.94765E-4</c:v>
                </c:pt>
                <c:pt idx="71564" formatCode="0.00E+00">
                  <c:v>-6.5269600000000003E-4</c:v>
                </c:pt>
                <c:pt idx="71565" formatCode="0.00E+00">
                  <c:v>-1.0031E-3</c:v>
                </c:pt>
                <c:pt idx="71566" formatCode="0.00E+00">
                  <c:v>-1.3457E-3</c:v>
                </c:pt>
                <c:pt idx="71567" formatCode="0.00E+00">
                  <c:v>-1.6802200000000001E-3</c:v>
                </c:pt>
                <c:pt idx="71568" formatCode="0.00E+00">
                  <c:v>-2.00643E-3</c:v>
                </c:pt>
                <c:pt idx="71569" formatCode="0.00E+00">
                  <c:v>-2.3241E-3</c:v>
                </c:pt>
                <c:pt idx="71570" formatCode="0.00E+00">
                  <c:v>-2.6329999999999999E-3</c:v>
                </c:pt>
                <c:pt idx="71571" formatCode="0.00E+00">
                  <c:v>-2.9329500000000001E-3</c:v>
                </c:pt>
                <c:pt idx="71572" formatCode="0.00E+00">
                  <c:v>-3.2237799999999999E-3</c:v>
                </c:pt>
                <c:pt idx="71573" formatCode="0.00E+00">
                  <c:v>-3.5053200000000001E-3</c:v>
                </c:pt>
                <c:pt idx="71574" formatCode="0.00E+00">
                  <c:v>-3.7774200000000001E-3</c:v>
                </c:pt>
                <c:pt idx="71575" formatCode="0.00E+00">
                  <c:v>-4.0399800000000003E-3</c:v>
                </c:pt>
                <c:pt idx="71576" formatCode="0.00E+00">
                  <c:v>-4.2928799999999998E-3</c:v>
                </c:pt>
                <c:pt idx="71577" formatCode="0.00E+00">
                  <c:v>-4.5360399999999999E-3</c:v>
                </c:pt>
                <c:pt idx="71578" formatCode="0.00E+00">
                  <c:v>-4.7693800000000001E-3</c:v>
                </c:pt>
                <c:pt idx="71579" formatCode="0.00E+00">
                  <c:v>-4.9928400000000001E-3</c:v>
                </c:pt>
                <c:pt idx="71580" formatCode="0.00E+00">
                  <c:v>-5.2064099999999999E-3</c:v>
                </c:pt>
                <c:pt idx="71581" formatCode="0.00E+00">
                  <c:v>-5.4100399999999996E-3</c:v>
                </c:pt>
                <c:pt idx="71582" formatCode="0.00E+00">
                  <c:v>-5.6037500000000002E-3</c:v>
                </c:pt>
                <c:pt idx="71583" formatCode="0.00E+00">
                  <c:v>-5.7875299999999999E-3</c:v>
                </c:pt>
                <c:pt idx="71584" formatCode="0.00E+00">
                  <c:v>-5.9614300000000002E-3</c:v>
                </c:pt>
                <c:pt idx="71585" formatCode="0.00E+00">
                  <c:v>-6.1254899999999999E-3</c:v>
                </c:pt>
                <c:pt idx="71586" formatCode="0.00E+00">
                  <c:v>-6.2797599999999997E-3</c:v>
                </c:pt>
                <c:pt idx="71587" formatCode="0.00E+00">
                  <c:v>-6.4243199999999999E-3</c:v>
                </c:pt>
                <c:pt idx="71588" formatCode="0.00E+00">
                  <c:v>-6.5592599999999999E-3</c:v>
                </c:pt>
                <c:pt idx="71589" formatCode="0.00E+00">
                  <c:v>-6.6846900000000001E-3</c:v>
                </c:pt>
                <c:pt idx="71590" formatCode="0.00E+00">
                  <c:v>-6.8007099999999997E-3</c:v>
                </c:pt>
                <c:pt idx="71591" formatCode="0.00E+00">
                  <c:v>-6.9074599999999998E-3</c:v>
                </c:pt>
                <c:pt idx="71592" formatCode="0.00E+00">
                  <c:v>-7.0050900000000003E-3</c:v>
                </c:pt>
                <c:pt idx="71593" formatCode="0.00E+00">
                  <c:v>-7.0937400000000003E-3</c:v>
                </c:pt>
                <c:pt idx="71594" formatCode="0.00E+00">
                  <c:v>-7.1735899999999997E-3</c:v>
                </c:pt>
                <c:pt idx="71595" formatCode="0.00E+00">
                  <c:v>-7.24481E-3</c:v>
                </c:pt>
                <c:pt idx="71596" formatCode="0.00E+00">
                  <c:v>-7.3075800000000002E-3</c:v>
                </c:pt>
                <c:pt idx="71597" formatCode="0.00E+00">
                  <c:v>-7.3621199999999998E-3</c:v>
                </c:pt>
                <c:pt idx="71598" formatCode="0.00E+00">
                  <c:v>-7.4086200000000003E-3</c:v>
                </c:pt>
                <c:pt idx="71599" formatCode="0.00E+00">
                  <c:v>-7.4473100000000004E-3</c:v>
                </c:pt>
                <c:pt idx="71600" formatCode="0.00E+00">
                  <c:v>-7.4783999999999996E-3</c:v>
                </c:pt>
                <c:pt idx="71601" formatCode="0.00E+00">
                  <c:v>-7.5021300000000001E-3</c:v>
                </c:pt>
                <c:pt idx="71602" formatCode="0.00E+00">
                  <c:v>-7.5187500000000003E-3</c:v>
                </c:pt>
                <c:pt idx="71603" formatCode="0.00E+00">
                  <c:v>-7.5284799999999997E-3</c:v>
                </c:pt>
                <c:pt idx="71604" formatCode="0.00E+00">
                  <c:v>-7.5316000000000003E-3</c:v>
                </c:pt>
                <c:pt idx="71605" formatCode="0.00E+00">
                  <c:v>-7.5283499999999996E-3</c:v>
                </c:pt>
                <c:pt idx="71606" formatCode="0.00E+00">
                  <c:v>-7.5189999999999996E-3</c:v>
                </c:pt>
                <c:pt idx="71607" formatCode="0.00E+00">
                  <c:v>-7.5038099999999996E-3</c:v>
                </c:pt>
                <c:pt idx="71608" formatCode="0.00E+00">
                  <c:v>-7.4830499999999998E-3</c:v>
                </c:pt>
                <c:pt idx="71609" formatCode="0.00E+00">
                  <c:v>-7.4569900000000001E-3</c:v>
                </c:pt>
                <c:pt idx="71610" formatCode="0.00E+00">
                  <c:v>-7.42591E-3</c:v>
                </c:pt>
                <c:pt idx="71611" formatCode="0.00E+00">
                  <c:v>-7.3900800000000003E-3</c:v>
                </c:pt>
                <c:pt idx="71612" formatCode="0.00E+00">
                  <c:v>-7.3497700000000003E-3</c:v>
                </c:pt>
                <c:pt idx="71613" formatCode="0.00E+00">
                  <c:v>-7.3052600000000001E-3</c:v>
                </c:pt>
                <c:pt idx="71614" formatCode="0.00E+00">
                  <c:v>-7.2568299999999997E-3</c:v>
                </c:pt>
                <c:pt idx="71615" formatCode="0.00E+00">
                  <c:v>-7.2047500000000002E-3</c:v>
                </c:pt>
                <c:pt idx="71616" formatCode="0.00E+00">
                  <c:v>-7.1492999999999999E-3</c:v>
                </c:pt>
                <c:pt idx="71617" formatCode="0.00E+00">
                  <c:v>-7.0907299999999999E-3</c:v>
                </c:pt>
                <c:pt idx="71618" formatCode="0.00E+00">
                  <c:v>-7.0293200000000004E-3</c:v>
                </c:pt>
                <c:pt idx="71619" formatCode="0.00E+00">
                  <c:v>-6.9653400000000004E-3</c:v>
                </c:pt>
                <c:pt idx="71620" formatCode="0.00E+00">
                  <c:v>-6.8990400000000004E-3</c:v>
                </c:pt>
                <c:pt idx="71621" formatCode="0.00E+00">
                  <c:v>-6.8306800000000004E-3</c:v>
                </c:pt>
                <c:pt idx="71622" formatCode="0.00E+00">
                  <c:v>-6.7605E-3</c:v>
                </c:pt>
                <c:pt idx="71623" formatCode="0.00E+00">
                  <c:v>-6.6887600000000002E-3</c:v>
                </c:pt>
                <c:pt idx="71624" formatCode="0.00E+00">
                  <c:v>-6.6156899999999996E-3</c:v>
                </c:pt>
                <c:pt idx="71625" formatCode="0.00E+00">
                  <c:v>-6.5415300000000003E-3</c:v>
                </c:pt>
                <c:pt idx="71626" formatCode="0.00E+00">
                  <c:v>-6.4664900000000001E-3</c:v>
                </c:pt>
                <c:pt idx="71627" formatCode="0.00E+00">
                  <c:v>-6.3908100000000002E-3</c:v>
                </c:pt>
                <c:pt idx="71628" formatCode="0.00E+00">
                  <c:v>-6.3146799999999996E-3</c:v>
                </c:pt>
                <c:pt idx="71629" formatCode="0.00E+00">
                  <c:v>-6.2383100000000004E-3</c:v>
                </c:pt>
                <c:pt idx="71630" formatCode="0.00E+00">
                  <c:v>-6.1618999999999997E-3</c:v>
                </c:pt>
                <c:pt idx="71631" formatCode="0.00E+00">
                  <c:v>-6.0856199999999999E-3</c:v>
                </c:pt>
                <c:pt idx="71632" formatCode="0.00E+00">
                  <c:v>-6.00966E-3</c:v>
                </c:pt>
                <c:pt idx="71633" formatCode="0.00E+00">
                  <c:v>-5.9341899999999998E-3</c:v>
                </c:pt>
                <c:pt idx="71634" formatCode="0.00E+00">
                  <c:v>-5.8593500000000001E-3</c:v>
                </c:pt>
                <c:pt idx="71635" formatCode="0.00E+00">
                  <c:v>-5.7852900000000002E-3</c:v>
                </c:pt>
                <c:pt idx="71636" formatCode="0.00E+00">
                  <c:v>-5.71216E-3</c:v>
                </c:pt>
                <c:pt idx="71637" formatCode="0.00E+00">
                  <c:v>-5.6400699999999996E-3</c:v>
                </c:pt>
                <c:pt idx="71638" formatCode="0.00E+00">
                  <c:v>-5.5691500000000001E-3</c:v>
                </c:pt>
                <c:pt idx="71639" formatCode="0.00E+00">
                  <c:v>-5.4995E-3</c:v>
                </c:pt>
                <c:pt idx="71640" formatCode="0.00E+00">
                  <c:v>-5.4312099999999997E-3</c:v>
                </c:pt>
                <c:pt idx="71641" formatCode="0.00E+00">
                  <c:v>-5.3643600000000003E-3</c:v>
                </c:pt>
                <c:pt idx="71642" formatCode="0.00E+00">
                  <c:v>-5.2990299999999997E-3</c:v>
                </c:pt>
                <c:pt idx="71643" formatCode="0.00E+00">
                  <c:v>-5.2352800000000001E-3</c:v>
                </c:pt>
                <c:pt idx="71644" formatCode="0.00E+00">
                  <c:v>-5.1731700000000004E-3</c:v>
                </c:pt>
                <c:pt idx="71645" formatCode="0.00E+00">
                  <c:v>-5.1127200000000003E-3</c:v>
                </c:pt>
                <c:pt idx="71646" formatCode="0.00E+00">
                  <c:v>-5.0539699999999996E-3</c:v>
                </c:pt>
                <c:pt idx="71647" formatCode="0.00E+00">
                  <c:v>-4.9969300000000001E-3</c:v>
                </c:pt>
                <c:pt idx="71648" formatCode="0.00E+00">
                  <c:v>-4.9416199999999999E-3</c:v>
                </c:pt>
                <c:pt idx="71649" formatCode="0.00E+00">
                  <c:v>-4.8880199999999999E-3</c:v>
                </c:pt>
                <c:pt idx="71650" formatCode="0.00E+00">
                  <c:v>-4.8361300000000001E-3</c:v>
                </c:pt>
                <c:pt idx="71651" formatCode="0.00E+00">
                  <c:v>-4.78591E-3</c:v>
                </c:pt>
                <c:pt idx="71652" formatCode="0.00E+00">
                  <c:v>-4.7373399999999996E-3</c:v>
                </c:pt>
                <c:pt idx="71653" formatCode="0.00E+00">
                  <c:v>-4.6903700000000001E-3</c:v>
                </c:pt>
                <c:pt idx="71654" formatCode="0.00E+00">
                  <c:v>-4.6449400000000002E-3</c:v>
                </c:pt>
                <c:pt idx="71655" formatCode="0.00E+00">
                  <c:v>-4.6009800000000002E-3</c:v>
                </c:pt>
                <c:pt idx="71656" formatCode="0.00E+00">
                  <c:v>-4.5584400000000004E-3</c:v>
                </c:pt>
                <c:pt idx="71657" formatCode="0.00E+00">
                  <c:v>-4.5172099999999998E-3</c:v>
                </c:pt>
                <c:pt idx="71658" formatCode="0.00E+00">
                  <c:v>-4.4772099999999997E-3</c:v>
                </c:pt>
                <c:pt idx="71659" formatCode="0.00E+00">
                  <c:v>-4.4383399999999998E-3</c:v>
                </c:pt>
                <c:pt idx="71660" formatCode="0.00E+00">
                  <c:v>-4.4004999999999999E-3</c:v>
                </c:pt>
                <c:pt idx="71661" formatCode="0.00E+00">
                  <c:v>-4.3635599999999998E-3</c:v>
                </c:pt>
                <c:pt idx="71662" formatCode="0.00E+00">
                  <c:v>-4.3274100000000003E-3</c:v>
                </c:pt>
                <c:pt idx="71663" formatCode="0.00E+00">
                  <c:v>-4.2919100000000003E-3</c:v>
                </c:pt>
                <c:pt idx="71664" formatCode="0.00E+00">
                  <c:v>-4.2569299999999999E-3</c:v>
                </c:pt>
                <c:pt idx="71665" formatCode="0.00E+00">
                  <c:v>-4.2223299999999998E-3</c:v>
                </c:pt>
                <c:pt idx="71666" formatCode="0.00E+00">
                  <c:v>-4.1879600000000001E-3</c:v>
                </c:pt>
                <c:pt idx="71667" formatCode="0.00E+00">
                  <c:v>-4.15366E-3</c:v>
                </c:pt>
                <c:pt idx="71668" formatCode="0.00E+00">
                  <c:v>-4.1192900000000003E-3</c:v>
                </c:pt>
                <c:pt idx="71669" formatCode="0.00E+00">
                  <c:v>-4.0846800000000003E-3</c:v>
                </c:pt>
                <c:pt idx="71670" formatCode="0.00E+00">
                  <c:v>-4.0496600000000001E-3</c:v>
                </c:pt>
                <c:pt idx="71671" formatCode="0.00E+00">
                  <c:v>-4.0140699999999998E-3</c:v>
                </c:pt>
                <c:pt idx="71672" formatCode="0.00E+00">
                  <c:v>-3.9777399999999996E-3</c:v>
                </c:pt>
                <c:pt idx="71673" formatCode="0.00E+00">
                  <c:v>-3.9404899999999996E-3</c:v>
                </c:pt>
                <c:pt idx="71674" formatCode="0.00E+00">
                  <c:v>-3.9021500000000001E-3</c:v>
                </c:pt>
                <c:pt idx="71675" formatCode="0.00E+00">
                  <c:v>-3.8625500000000002E-3</c:v>
                </c:pt>
                <c:pt idx="71676" formatCode="0.00E+00">
                  <c:v>-3.8215100000000002E-3</c:v>
                </c:pt>
                <c:pt idx="71677" formatCode="0.00E+00">
                  <c:v>-3.7788600000000002E-3</c:v>
                </c:pt>
                <c:pt idx="71678" formatCode="0.00E+00">
                  <c:v>-3.7344100000000001E-3</c:v>
                </c:pt>
                <c:pt idx="71679" formatCode="0.00E+00">
                  <c:v>-3.6879999999999999E-3</c:v>
                </c:pt>
                <c:pt idx="71680" formatCode="0.00E+00">
                  <c:v>-3.6394499999999998E-3</c:v>
                </c:pt>
                <c:pt idx="71681" formatCode="0.00E+00">
                  <c:v>-3.5885999999999999E-3</c:v>
                </c:pt>
                <c:pt idx="71682" formatCode="0.00E+00">
                  <c:v>-3.5352600000000001E-3</c:v>
                </c:pt>
                <c:pt idx="71683" formatCode="0.00E+00">
                  <c:v>-3.4792899999999999E-3</c:v>
                </c:pt>
                <c:pt idx="71684" formatCode="0.00E+00">
                  <c:v>-3.4205199999999998E-3</c:v>
                </c:pt>
                <c:pt idx="71685" formatCode="0.00E+00">
                  <c:v>-3.35879E-3</c:v>
                </c:pt>
                <c:pt idx="71686" formatCode="0.00E+00">
                  <c:v>-3.29394E-3</c:v>
                </c:pt>
                <c:pt idx="71687" formatCode="0.00E+00">
                  <c:v>-3.2258399999999998E-3</c:v>
                </c:pt>
                <c:pt idx="71688" formatCode="0.00E+00">
                  <c:v>-3.1543399999999998E-3</c:v>
                </c:pt>
                <c:pt idx="71689" formatCode="0.00E+00">
                  <c:v>-3.07931E-3</c:v>
                </c:pt>
                <c:pt idx="71690" formatCode="0.00E+00">
                  <c:v>-3.0006E-3</c:v>
                </c:pt>
                <c:pt idx="71691" formatCode="0.00E+00">
                  <c:v>-2.9181099999999998E-3</c:v>
                </c:pt>
                <c:pt idx="71692" formatCode="0.00E+00">
                  <c:v>-2.8317199999999998E-3</c:v>
                </c:pt>
                <c:pt idx="71693" formatCode="0.00E+00">
                  <c:v>-2.7413200000000002E-3</c:v>
                </c:pt>
                <c:pt idx="71694" formatCode="0.00E+00">
                  <c:v>-2.6468099999999999E-3</c:v>
                </c:pt>
                <c:pt idx="71695" formatCode="0.00E+00">
                  <c:v>-2.5480899999999998E-3</c:v>
                </c:pt>
                <c:pt idx="71696" formatCode="0.00E+00">
                  <c:v>-2.4451E-3</c:v>
                </c:pt>
                <c:pt idx="71697" formatCode="0.00E+00">
                  <c:v>-2.33775E-3</c:v>
                </c:pt>
                <c:pt idx="71698" formatCode="0.00E+00">
                  <c:v>-2.2259799999999998E-3</c:v>
                </c:pt>
                <c:pt idx="71699" formatCode="0.00E+00">
                  <c:v>-2.1097400000000001E-3</c:v>
                </c:pt>
                <c:pt idx="71700" formatCode="0.00E+00">
                  <c:v>-1.9889899999999999E-3</c:v>
                </c:pt>
                <c:pt idx="71701" formatCode="0.00E+00">
                  <c:v>-1.8636799999999999E-3</c:v>
                </c:pt>
                <c:pt idx="71702" formatCode="0.00E+00">
                  <c:v>-1.7338099999999999E-3</c:v>
                </c:pt>
                <c:pt idx="71703" formatCode="0.00E+00">
                  <c:v>-1.59935E-3</c:v>
                </c:pt>
                <c:pt idx="71704" formatCode="0.00E+00">
                  <c:v>-1.46031E-3</c:v>
                </c:pt>
                <c:pt idx="71705" formatCode="0.00E+00">
                  <c:v>-1.3167000000000001E-3</c:v>
                </c:pt>
                <c:pt idx="71706" formatCode="0.00E+00">
                  <c:v>-1.16854E-3</c:v>
                </c:pt>
                <c:pt idx="71707" formatCode="0.00E+00">
                  <c:v>-1.01585E-3</c:v>
                </c:pt>
                <c:pt idx="71708" formatCode="0.00E+00">
                  <c:v>-8.5869600000000005E-4</c:v>
                </c:pt>
                <c:pt idx="71709" formatCode="0.00E+00">
                  <c:v>-6.9712099999999998E-4</c:v>
                </c:pt>
                <c:pt idx="71710" formatCode="0.00E+00">
                  <c:v>-5.3119500000000004E-4</c:v>
                </c:pt>
                <c:pt idx="71711" formatCode="0.00E+00">
                  <c:v>-3.6099899999999998E-4</c:v>
                </c:pt>
                <c:pt idx="71712" formatCode="0.00E+00">
                  <c:v>-1.8662400000000001E-4</c:v>
                </c:pt>
                <c:pt idx="71713" formatCode="0.00E+00">
                  <c:v>-8.1706499999999994E-6</c:v>
                </c:pt>
                <c:pt idx="71714" formatCode="0.00E+00">
                  <c:v>1.7424500000000001E-4</c:v>
                </c:pt>
                <c:pt idx="71715" formatCode="0.00E+00">
                  <c:v>3.6049900000000002E-4</c:v>
                </c:pt>
                <c:pt idx="71716" formatCode="0.00E+00">
                  <c:v>5.5045300000000001E-4</c:v>
                </c:pt>
                <c:pt idx="71717" formatCode="0.00E+00">
                  <c:v>7.4395899999999998E-4</c:v>
                </c:pt>
                <c:pt idx="71718" formatCode="0.00E+00">
                  <c:v>9.4085800000000004E-4</c:v>
                </c:pt>
                <c:pt idx="71719" formatCode="0.00E+00">
                  <c:v>1.14098E-3</c:v>
                </c:pt>
                <c:pt idx="71720" formatCode="0.00E+00">
                  <c:v>1.34414E-3</c:v>
                </c:pt>
                <c:pt idx="71721" formatCode="0.00E+00">
                  <c:v>1.5501600000000001E-3</c:v>
                </c:pt>
                <c:pt idx="71722" formatCode="0.00E+00">
                  <c:v>1.7588199999999999E-3</c:v>
                </c:pt>
                <c:pt idx="71723" formatCode="0.00E+00">
                  <c:v>1.9699100000000001E-3</c:v>
                </c:pt>
                <c:pt idx="71724" formatCode="0.00E+00">
                  <c:v>2.18323E-3</c:v>
                </c:pt>
                <c:pt idx="71725" formatCode="0.00E+00">
                  <c:v>2.3985199999999999E-3</c:v>
                </c:pt>
                <c:pt idx="71726" formatCode="0.00E+00">
                  <c:v>2.6155599999999998E-3</c:v>
                </c:pt>
                <c:pt idx="71727" formatCode="0.00E+00">
                  <c:v>2.8341E-3</c:v>
                </c:pt>
                <c:pt idx="71728" formatCode="0.00E+00">
                  <c:v>3.0538700000000002E-3</c:v>
                </c:pt>
                <c:pt idx="71729" formatCode="0.00E+00">
                  <c:v>3.2746199999999998E-3</c:v>
                </c:pt>
                <c:pt idx="71730" formatCode="0.00E+00">
                  <c:v>3.49607E-3</c:v>
                </c:pt>
                <c:pt idx="71731" formatCode="0.00E+00">
                  <c:v>3.7179399999999999E-3</c:v>
                </c:pt>
                <c:pt idx="71732" formatCode="0.00E+00">
                  <c:v>3.9399500000000002E-3</c:v>
                </c:pt>
                <c:pt idx="71733" formatCode="0.00E+00">
                  <c:v>4.1618000000000002E-3</c:v>
                </c:pt>
                <c:pt idx="71734" formatCode="0.00E+00">
                  <c:v>4.3832000000000003E-3</c:v>
                </c:pt>
                <c:pt idx="71735" formatCode="0.00E+00">
                  <c:v>4.6038399999999997E-3</c:v>
                </c:pt>
                <c:pt idx="71736" formatCode="0.00E+00">
                  <c:v>4.8234200000000001E-3</c:v>
                </c:pt>
                <c:pt idx="71737" formatCode="0.00E+00">
                  <c:v>5.0416200000000001E-3</c:v>
                </c:pt>
                <c:pt idx="71738" formatCode="0.00E+00">
                  <c:v>5.2581299999999997E-3</c:v>
                </c:pt>
                <c:pt idx="71739" formatCode="0.00E+00">
                  <c:v>5.47263E-3</c:v>
                </c:pt>
                <c:pt idx="71740" formatCode="0.00E+00">
                  <c:v>5.6848000000000003E-3</c:v>
                </c:pt>
                <c:pt idx="71741" formatCode="0.00E+00">
                  <c:v>5.8943199999999998E-3</c:v>
                </c:pt>
                <c:pt idx="71742" formatCode="0.00E+00">
                  <c:v>6.1008599999999996E-3</c:v>
                </c:pt>
                <c:pt idx="71743" formatCode="0.00E+00">
                  <c:v>6.3041E-3</c:v>
                </c:pt>
                <c:pt idx="71744" formatCode="0.00E+00">
                  <c:v>6.5037100000000002E-3</c:v>
                </c:pt>
                <c:pt idx="71745" formatCode="0.00E+00">
                  <c:v>6.6993699999999996E-3</c:v>
                </c:pt>
                <c:pt idx="71746" formatCode="0.00E+00">
                  <c:v>6.8907600000000001E-3</c:v>
                </c:pt>
                <c:pt idx="71747" formatCode="0.00E+00">
                  <c:v>7.0775600000000001E-3</c:v>
                </c:pt>
                <c:pt idx="71748" formatCode="0.00E+00">
                  <c:v>7.2594299999999999E-3</c:v>
                </c:pt>
                <c:pt idx="71749" formatCode="0.00E+00">
                  <c:v>7.4360800000000003E-3</c:v>
                </c:pt>
                <c:pt idx="71750" formatCode="0.00E+00">
                  <c:v>7.6071799999999998E-3</c:v>
                </c:pt>
                <c:pt idx="71751" formatCode="0.00E+00">
                  <c:v>7.7724300000000003E-3</c:v>
                </c:pt>
                <c:pt idx="71752" formatCode="0.00E+00">
                  <c:v>7.9315199999999992E-3</c:v>
                </c:pt>
                <c:pt idx="71753" formatCode="0.00E+00">
                  <c:v>8.08416E-3</c:v>
                </c:pt>
                <c:pt idx="71754" formatCode="0.00E+00">
                  <c:v>8.2300399999999992E-3</c:v>
                </c:pt>
                <c:pt idx="71755" formatCode="0.00E+00">
                  <c:v>8.3688900000000004E-3</c:v>
                </c:pt>
                <c:pt idx="71756" formatCode="0.00E+00">
                  <c:v>8.5004199999999999E-3</c:v>
                </c:pt>
                <c:pt idx="71757" formatCode="0.00E+00">
                  <c:v>8.6243599999999993E-3</c:v>
                </c:pt>
                <c:pt idx="71758" formatCode="0.00E+00">
                  <c:v>8.7404500000000003E-3</c:v>
                </c:pt>
                <c:pt idx="71759" formatCode="0.00E+00">
                  <c:v>8.8484299999999991E-3</c:v>
                </c:pt>
                <c:pt idx="71760" formatCode="0.00E+00">
                  <c:v>8.9480600000000007E-3</c:v>
                </c:pt>
                <c:pt idx="71761" formatCode="0.00E+00">
                  <c:v>9.0390899999999996E-3</c:v>
                </c:pt>
                <c:pt idx="71762" formatCode="0.00E+00">
                  <c:v>9.1213100000000005E-3</c:v>
                </c:pt>
                <c:pt idx="71763" formatCode="0.00E+00">
                  <c:v>9.1944899999999996E-3</c:v>
                </c:pt>
                <c:pt idx="71764" formatCode="0.00E+00">
                  <c:v>9.2584399999999997E-3</c:v>
                </c:pt>
                <c:pt idx="71765" formatCode="0.00E+00">
                  <c:v>9.3129600000000003E-3</c:v>
                </c:pt>
                <c:pt idx="71766" formatCode="0.00E+00">
                  <c:v>9.3578600000000008E-3</c:v>
                </c:pt>
                <c:pt idx="71767" formatCode="0.00E+00">
                  <c:v>9.3929900000000004E-3</c:v>
                </c:pt>
                <c:pt idx="71768" formatCode="0.00E+00">
                  <c:v>9.41818E-3</c:v>
                </c:pt>
                <c:pt idx="71769" formatCode="0.00E+00">
                  <c:v>9.4333000000000004E-3</c:v>
                </c:pt>
                <c:pt idx="71770" formatCode="0.00E+00">
                  <c:v>9.4382100000000007E-3</c:v>
                </c:pt>
                <c:pt idx="71771" formatCode="0.00E+00">
                  <c:v>9.4327999999999999E-3</c:v>
                </c:pt>
                <c:pt idx="71772" formatCode="0.00E+00">
                  <c:v>9.4169700000000002E-3</c:v>
                </c:pt>
                <c:pt idx="71773" formatCode="0.00E+00">
                  <c:v>9.3906400000000004E-3</c:v>
                </c:pt>
                <c:pt idx="71774" formatCode="0.00E+00">
                  <c:v>9.3537299999999993E-3</c:v>
                </c:pt>
                <c:pt idx="71775" formatCode="0.00E+00">
                  <c:v>9.3062000000000006E-3</c:v>
                </c:pt>
                <c:pt idx="71776" formatCode="0.00E+00">
                  <c:v>9.2479899999999993E-3</c:v>
                </c:pt>
                <c:pt idx="71777" formatCode="0.00E+00">
                  <c:v>9.1790900000000009E-3</c:v>
                </c:pt>
                <c:pt idx="71778" formatCode="0.00E+00">
                  <c:v>9.0994800000000001E-3</c:v>
                </c:pt>
                <c:pt idx="71779" formatCode="0.00E+00">
                  <c:v>9.0091700000000004E-3</c:v>
                </c:pt>
                <c:pt idx="71780" formatCode="0.00E+00">
                  <c:v>8.9081999999999998E-3</c:v>
                </c:pt>
                <c:pt idx="71781" formatCode="0.00E+00">
                  <c:v>8.79658E-3</c:v>
                </c:pt>
                <c:pt idx="71782" formatCode="0.00E+00">
                  <c:v>8.6743800000000006E-3</c:v>
                </c:pt>
                <c:pt idx="71783" formatCode="0.00E+00">
                  <c:v>8.5416799999999994E-3</c:v>
                </c:pt>
                <c:pt idx="71784" formatCode="0.00E+00">
                  <c:v>8.3985499999999994E-3</c:v>
                </c:pt>
                <c:pt idx="71785" formatCode="0.00E+00">
                  <c:v>8.2451E-3</c:v>
                </c:pt>
                <c:pt idx="71786" formatCode="0.00E+00">
                  <c:v>8.0814500000000004E-3</c:v>
                </c:pt>
                <c:pt idx="71787" formatCode="0.00E+00">
                  <c:v>7.9077399999999999E-3</c:v>
                </c:pt>
                <c:pt idx="71788" formatCode="0.00E+00">
                  <c:v>7.7241100000000002E-3</c:v>
                </c:pt>
                <c:pt idx="71789" formatCode="0.00E+00">
                  <c:v>7.5307400000000002E-3</c:v>
                </c:pt>
                <c:pt idx="71790" formatCode="0.00E+00">
                  <c:v>7.3277999999999998E-3</c:v>
                </c:pt>
                <c:pt idx="71791" formatCode="0.00E+00">
                  <c:v>7.1154900000000004E-3</c:v>
                </c:pt>
                <c:pt idx="71792" formatCode="0.00E+00">
                  <c:v>6.8940299999999998E-3</c:v>
                </c:pt>
                <c:pt idx="71793" formatCode="0.00E+00">
                  <c:v>6.6636400000000002E-3</c:v>
                </c:pt>
                <c:pt idx="71794" formatCode="0.00E+00">
                  <c:v>6.4245700000000001E-3</c:v>
                </c:pt>
                <c:pt idx="71795" formatCode="0.00E+00">
                  <c:v>6.1770699999999998E-3</c:v>
                </c:pt>
                <c:pt idx="71796" formatCode="0.00E+00">
                  <c:v>5.9214200000000002E-3</c:v>
                </c:pt>
                <c:pt idx="71797" formatCode="0.00E+00">
                  <c:v>5.6578899999999996E-3</c:v>
                </c:pt>
                <c:pt idx="71798" formatCode="0.00E+00">
                  <c:v>5.3867899999999998E-3</c:v>
                </c:pt>
                <c:pt idx="71799" formatCode="0.00E+00">
                  <c:v>5.1084299999999997E-3</c:v>
                </c:pt>
                <c:pt idx="71800" formatCode="0.00E+00">
                  <c:v>4.8231200000000002E-3</c:v>
                </c:pt>
                <c:pt idx="71801" formatCode="0.00E+00">
                  <c:v>4.5312099999999999E-3</c:v>
                </c:pt>
                <c:pt idx="71802" formatCode="0.00E+00">
                  <c:v>4.2330500000000004E-3</c:v>
                </c:pt>
                <c:pt idx="71803" formatCode="0.00E+00">
                  <c:v>3.9289800000000003E-3</c:v>
                </c:pt>
                <c:pt idx="71804" formatCode="0.00E+00">
                  <c:v>3.6193800000000002E-3</c:v>
                </c:pt>
                <c:pt idx="71805" formatCode="0.00E+00">
                  <c:v>3.3046299999999998E-3</c:v>
                </c:pt>
                <c:pt idx="71806" formatCode="0.00E+00">
                  <c:v>2.98511E-3</c:v>
                </c:pt>
                <c:pt idx="71807" formatCode="0.00E+00">
                  <c:v>2.6612300000000001E-3</c:v>
                </c:pt>
                <c:pt idx="71808" formatCode="0.00E+00">
                  <c:v>2.3333799999999999E-3</c:v>
                </c:pt>
                <c:pt idx="71809" formatCode="0.00E+00">
                  <c:v>2.0019899999999999E-3</c:v>
                </c:pt>
                <c:pt idx="71810" formatCode="0.00E+00">
                  <c:v>1.6674599999999999E-3</c:v>
                </c:pt>
                <c:pt idx="71811" formatCode="0.00E+00">
                  <c:v>1.33023E-3</c:v>
                </c:pt>
                <c:pt idx="71812" formatCode="0.00E+00">
                  <c:v>9.90737E-4</c:v>
                </c:pt>
                <c:pt idx="71813" formatCode="0.00E+00">
                  <c:v>6.4940899999999999E-4</c:v>
                </c:pt>
                <c:pt idx="71814" formatCode="0.00E+00">
                  <c:v>3.0669200000000001E-4</c:v>
                </c:pt>
                <c:pt idx="71815" formatCode="0.00E+00">
                  <c:v>-3.6966599999999999E-5</c:v>
                </c:pt>
                <c:pt idx="71816" formatCode="0.00E+00">
                  <c:v>-3.8111800000000001E-4</c:v>
                </c:pt>
                <c:pt idx="71817" formatCode="0.00E+00">
                  <c:v>-7.2530900000000004E-4</c:v>
                </c:pt>
                <c:pt idx="71818" formatCode="0.00E+00">
                  <c:v>-1.06909E-3</c:v>
                </c:pt>
                <c:pt idx="71819" formatCode="0.00E+00">
                  <c:v>-1.4119899999999999E-3</c:v>
                </c:pt>
                <c:pt idx="71820" formatCode="0.00E+00">
                  <c:v>-1.7535700000000001E-3</c:v>
                </c:pt>
                <c:pt idx="71821" formatCode="0.00E+00">
                  <c:v>-2.0933800000000002E-3</c:v>
                </c:pt>
                <c:pt idx="71822" formatCode="0.00E+00">
                  <c:v>-2.4309399999999999E-3</c:v>
                </c:pt>
                <c:pt idx="71823" formatCode="0.00E+00">
                  <c:v>-2.76582E-3</c:v>
                </c:pt>
                <c:pt idx="71824" formatCode="0.00E+00">
                  <c:v>-3.0975600000000001E-3</c:v>
                </c:pt>
                <c:pt idx="71825" formatCode="0.00E+00">
                  <c:v>-3.4257100000000002E-3</c:v>
                </c:pt>
                <c:pt idx="71826" formatCode="0.00E+00">
                  <c:v>-3.74983E-3</c:v>
                </c:pt>
                <c:pt idx="71827" formatCode="0.00E+00">
                  <c:v>-4.0694900000000003E-3</c:v>
                </c:pt>
                <c:pt idx="71828" formatCode="0.00E+00">
                  <c:v>-4.3842400000000002E-3</c:v>
                </c:pt>
                <c:pt idx="71829" formatCode="0.00E+00">
                  <c:v>-4.6936599999999997E-3</c:v>
                </c:pt>
                <c:pt idx="71830" formatCode="0.00E+00">
                  <c:v>-4.9973300000000003E-3</c:v>
                </c:pt>
                <c:pt idx="71831" formatCode="0.00E+00">
                  <c:v>-5.2948300000000004E-3</c:v>
                </c:pt>
                <c:pt idx="71832" formatCode="0.00E+00">
                  <c:v>-5.5857600000000004E-3</c:v>
                </c:pt>
                <c:pt idx="71833" formatCode="0.00E+00">
                  <c:v>-5.8697200000000001E-3</c:v>
                </c:pt>
                <c:pt idx="71834" formatCode="0.00E+00">
                  <c:v>-6.1463200000000003E-3</c:v>
                </c:pt>
                <c:pt idx="71835" formatCode="0.00E+00">
                  <c:v>-6.4151900000000003E-3</c:v>
                </c:pt>
                <c:pt idx="71836" formatCode="0.00E+00">
                  <c:v>-6.67594E-3</c:v>
                </c:pt>
                <c:pt idx="71837" formatCode="0.00E+00">
                  <c:v>-6.9282399999999996E-3</c:v>
                </c:pt>
                <c:pt idx="71838" formatCode="0.00E+00">
                  <c:v>-7.1717200000000004E-3</c:v>
                </c:pt>
                <c:pt idx="71839" formatCode="0.00E+00">
                  <c:v>-7.4060599999999999E-3</c:v>
                </c:pt>
                <c:pt idx="71840" formatCode="0.00E+00">
                  <c:v>-7.6309400000000001E-3</c:v>
                </c:pt>
                <c:pt idx="71841" formatCode="0.00E+00">
                  <c:v>-7.8460400000000003E-3</c:v>
                </c:pt>
                <c:pt idx="71842" formatCode="0.00E+00">
                  <c:v>-8.0510800000000004E-3</c:v>
                </c:pt>
                <c:pt idx="71843" formatCode="0.00E+00">
                  <c:v>-8.2457799999999994E-3</c:v>
                </c:pt>
                <c:pt idx="71844" formatCode="0.00E+00">
                  <c:v>-8.4298600000000008E-3</c:v>
                </c:pt>
                <c:pt idx="71845" formatCode="0.00E+00">
                  <c:v>-8.6030800000000008E-3</c:v>
                </c:pt>
                <c:pt idx="71846" formatCode="0.00E+00">
                  <c:v>-8.7652000000000008E-3</c:v>
                </c:pt>
                <c:pt idx="71847" formatCode="0.00E+00">
                  <c:v>-8.9160100000000003E-3</c:v>
                </c:pt>
                <c:pt idx="71848" formatCode="0.00E+00">
                  <c:v>-9.0553000000000005E-3</c:v>
                </c:pt>
                <c:pt idx="71849" formatCode="0.00E+00">
                  <c:v>-9.1828900000000008E-3</c:v>
                </c:pt>
                <c:pt idx="71850" formatCode="0.00E+00">
                  <c:v>-9.2986000000000006E-3</c:v>
                </c:pt>
                <c:pt idx="71851" formatCode="0.00E+00">
                  <c:v>-9.4022900000000006E-3</c:v>
                </c:pt>
                <c:pt idx="71852" formatCode="0.00E+00">
                  <c:v>-9.49382E-3</c:v>
                </c:pt>
                <c:pt idx="71853" formatCode="0.00E+00">
                  <c:v>-9.5730699999999995E-3</c:v>
                </c:pt>
                <c:pt idx="71854" formatCode="0.00E+00">
                  <c:v>-9.6399499999999996E-3</c:v>
                </c:pt>
                <c:pt idx="71855" formatCode="0.00E+00">
                  <c:v>-9.6943700000000008E-3</c:v>
                </c:pt>
                <c:pt idx="71856" formatCode="0.00E+00">
                  <c:v>-9.73627E-3</c:v>
                </c:pt>
                <c:pt idx="71857" formatCode="0.00E+00">
                  <c:v>-9.7655999999999993E-3</c:v>
                </c:pt>
                <c:pt idx="71858" formatCode="0.00E+00">
                  <c:v>-9.7823400000000005E-3</c:v>
                </c:pt>
                <c:pt idx="71859" formatCode="0.00E+00">
                  <c:v>-9.7864800000000002E-3</c:v>
                </c:pt>
                <c:pt idx="71860" formatCode="0.00E+00">
                  <c:v>-9.7780300000000001E-3</c:v>
                </c:pt>
                <c:pt idx="71861" formatCode="0.00E+00">
                  <c:v>-9.7570199999999999E-3</c:v>
                </c:pt>
                <c:pt idx="71862" formatCode="0.00E+00">
                  <c:v>-9.7234999999999995E-3</c:v>
                </c:pt>
                <c:pt idx="71863" formatCode="0.00E+00">
                  <c:v>-9.6775300000000002E-3</c:v>
                </c:pt>
                <c:pt idx="71864" formatCode="0.00E+00">
                  <c:v>-9.6191899999999997E-3</c:v>
                </c:pt>
                <c:pt idx="71865" formatCode="0.00E+00">
                  <c:v>-9.5485899999999992E-3</c:v>
                </c:pt>
                <c:pt idx="71866" formatCode="0.00E+00">
                  <c:v>-9.4658399999999997E-3</c:v>
                </c:pt>
                <c:pt idx="71867" formatCode="0.00E+00">
                  <c:v>-9.3710900000000003E-3</c:v>
                </c:pt>
                <c:pt idx="71868" formatCode="0.00E+00">
                  <c:v>-9.2644900000000002E-3</c:v>
                </c:pt>
                <c:pt idx="71869" formatCode="0.00E+00">
                  <c:v>-9.1462100000000001E-3</c:v>
                </c:pt>
                <c:pt idx="71870" formatCode="0.00E+00">
                  <c:v>-9.0164400000000006E-3</c:v>
                </c:pt>
                <c:pt idx="71871" formatCode="0.00E+00">
                  <c:v>-8.8753900000000004E-3</c:v>
                </c:pt>
                <c:pt idx="71872" formatCode="0.00E+00">
                  <c:v>-8.72327E-3</c:v>
                </c:pt>
                <c:pt idx="71873" formatCode="0.00E+00">
                  <c:v>-8.5603299999999997E-3</c:v>
                </c:pt>
                <c:pt idx="71874" formatCode="0.00E+00">
                  <c:v>-8.3868299999999996E-3</c:v>
                </c:pt>
                <c:pt idx="71875" formatCode="0.00E+00">
                  <c:v>-8.2030200000000001E-3</c:v>
                </c:pt>
                <c:pt idx="71876" formatCode="0.00E+00">
                  <c:v>-8.0091999999999993E-3</c:v>
                </c:pt>
                <c:pt idx="71877" formatCode="0.00E+00">
                  <c:v>-7.8056699999999998E-3</c:v>
                </c:pt>
                <c:pt idx="71878" formatCode="0.00E+00">
                  <c:v>-7.5927299999999998E-3</c:v>
                </c:pt>
                <c:pt idx="71879" formatCode="0.00E+00">
                  <c:v>-7.3707099999999999E-3</c:v>
                </c:pt>
                <c:pt idx="71880" formatCode="0.00E+00">
                  <c:v>-7.1399599999999999E-3</c:v>
                </c:pt>
                <c:pt idx="71881" formatCode="0.00E+00">
                  <c:v>-6.9008200000000002E-3</c:v>
                </c:pt>
                <c:pt idx="71882" formatCode="0.00E+00">
                  <c:v>-6.6536499999999997E-3</c:v>
                </c:pt>
                <c:pt idx="71883" formatCode="0.00E+00">
                  <c:v>-6.3988400000000003E-3</c:v>
                </c:pt>
                <c:pt idx="71884" formatCode="0.00E+00">
                  <c:v>-6.1367699999999997E-3</c:v>
                </c:pt>
                <c:pt idx="71885" formatCode="0.00E+00">
                  <c:v>-5.8678300000000001E-3</c:v>
                </c:pt>
                <c:pt idx="71886" formatCode="0.00E+00">
                  <c:v>-5.5924299999999998E-3</c:v>
                </c:pt>
                <c:pt idx="71887" formatCode="0.00E+00">
                  <c:v>-5.3109899999999998E-3</c:v>
                </c:pt>
                <c:pt idx="71888" formatCode="0.00E+00">
                  <c:v>-5.0239100000000004E-3</c:v>
                </c:pt>
                <c:pt idx="71889" formatCode="0.00E+00">
                  <c:v>-4.7316399999999996E-3</c:v>
                </c:pt>
                <c:pt idx="71890" formatCode="0.00E+00">
                  <c:v>-4.4346100000000003E-3</c:v>
                </c:pt>
                <c:pt idx="71891" formatCode="0.00E+00">
                  <c:v>-4.1332599999999997E-3</c:v>
                </c:pt>
                <c:pt idx="71892" formatCode="0.00E+00">
                  <c:v>-3.8280499999999999E-3</c:v>
                </c:pt>
                <c:pt idx="71893" formatCode="0.00E+00">
                  <c:v>-3.5194100000000002E-3</c:v>
                </c:pt>
                <c:pt idx="71894" formatCode="0.00E+00">
                  <c:v>-3.2078200000000001E-3</c:v>
                </c:pt>
                <c:pt idx="71895" formatCode="0.00E+00">
                  <c:v>-2.8937199999999998E-3</c:v>
                </c:pt>
                <c:pt idx="71896" formatCode="0.00E+00">
                  <c:v>-2.5775899999999998E-3</c:v>
                </c:pt>
                <c:pt idx="71897" formatCode="0.00E+00">
                  <c:v>-2.2598900000000001E-3</c:v>
                </c:pt>
                <c:pt idx="71898" formatCode="0.00E+00">
                  <c:v>-1.94108E-3</c:v>
                </c:pt>
                <c:pt idx="71899" formatCode="0.00E+00">
                  <c:v>-1.62162E-3</c:v>
                </c:pt>
                <c:pt idx="71900" formatCode="0.00E+00">
                  <c:v>-1.30199E-3</c:v>
                </c:pt>
                <c:pt idx="71901" formatCode="0.00E+00">
                  <c:v>-9.8264899999999994E-4</c:v>
                </c:pt>
                <c:pt idx="71902" formatCode="0.00E+00">
                  <c:v>-6.6405900000000005E-4</c:v>
                </c:pt>
                <c:pt idx="71903" formatCode="0.00E+00">
                  <c:v>-3.4667900000000002E-4</c:v>
                </c:pt>
                <c:pt idx="71904" formatCode="0.00E+00">
                  <c:v>-3.09687E-5</c:v>
                </c:pt>
                <c:pt idx="71905" formatCode="0.00E+00">
                  <c:v>2.8262099999999999E-4</c:v>
                </c:pt>
                <c:pt idx="71906" formatCode="0.00E+00">
                  <c:v>5.9363999999999999E-4</c:v>
                </c:pt>
                <c:pt idx="71907" formatCode="0.00E+00">
                  <c:v>9.0164599999999998E-4</c:v>
                </c:pt>
                <c:pt idx="71908" formatCode="0.00E+00">
                  <c:v>1.2061999999999999E-3</c:v>
                </c:pt>
                <c:pt idx="71909" formatCode="0.00E+00">
                  <c:v>1.5068799999999999E-3</c:v>
                </c:pt>
                <c:pt idx="71910" formatCode="0.00E+00">
                  <c:v>1.8032499999999999E-3</c:v>
                </c:pt>
                <c:pt idx="71911" formatCode="0.00E+00">
                  <c:v>2.0949100000000002E-3</c:v>
                </c:pt>
                <c:pt idx="71912" formatCode="0.00E+00">
                  <c:v>2.3814399999999999E-3</c:v>
                </c:pt>
                <c:pt idx="71913" formatCode="0.00E+00">
                  <c:v>2.6624399999999999E-3</c:v>
                </c:pt>
                <c:pt idx="71914" formatCode="0.00E+00">
                  <c:v>2.9375400000000002E-3</c:v>
                </c:pt>
                <c:pt idx="71915" formatCode="0.00E+00">
                  <c:v>3.2063500000000002E-3</c:v>
                </c:pt>
                <c:pt idx="71916" formatCode="0.00E+00">
                  <c:v>3.4685200000000001E-3</c:v>
                </c:pt>
                <c:pt idx="71917" formatCode="0.00E+00">
                  <c:v>3.7236700000000001E-3</c:v>
                </c:pt>
                <c:pt idx="71918" formatCode="0.00E+00">
                  <c:v>3.9714800000000003E-3</c:v>
                </c:pt>
                <c:pt idx="71919" formatCode="0.00E+00">
                  <c:v>4.2116100000000002E-3</c:v>
                </c:pt>
                <c:pt idx="71920" formatCode="0.00E+00">
                  <c:v>4.4437499999999998E-3</c:v>
                </c:pt>
                <c:pt idx="71921" formatCode="0.00E+00">
                  <c:v>4.6675900000000001E-3</c:v>
                </c:pt>
                <c:pt idx="71922" formatCode="0.00E+00">
                  <c:v>4.8828400000000003E-3</c:v>
                </c:pt>
                <c:pt idx="71923" formatCode="0.00E+00">
                  <c:v>5.0892400000000001E-3</c:v>
                </c:pt>
                <c:pt idx="71924" formatCode="0.00E+00">
                  <c:v>5.2865100000000003E-3</c:v>
                </c:pt>
                <c:pt idx="71925" formatCode="0.00E+00">
                  <c:v>5.4744199999999998E-3</c:v>
                </c:pt>
                <c:pt idx="71926" formatCode="0.00E+00">
                  <c:v>5.6527399999999998E-3</c:v>
                </c:pt>
                <c:pt idx="71927" formatCode="0.00E+00">
                  <c:v>5.82126E-3</c:v>
                </c:pt>
                <c:pt idx="71928" formatCode="0.00E+00">
                  <c:v>5.9797699999999997E-3</c:v>
                </c:pt>
                <c:pt idx="71929" formatCode="0.00E+00">
                  <c:v>6.1280900000000001E-3</c:v>
                </c:pt>
                <c:pt idx="71930" formatCode="0.00E+00">
                  <c:v>6.2660700000000003E-3</c:v>
                </c:pt>
                <c:pt idx="71931" formatCode="0.00E+00">
                  <c:v>6.3935600000000004E-3</c:v>
                </c:pt>
                <c:pt idx="71932" formatCode="0.00E+00">
                  <c:v>6.5104200000000003E-3</c:v>
                </c:pt>
                <c:pt idx="71933" formatCode="0.00E+00">
                  <c:v>6.6165499999999997E-3</c:v>
                </c:pt>
                <c:pt idx="71934" formatCode="0.00E+00">
                  <c:v>6.7118400000000002E-3</c:v>
                </c:pt>
                <c:pt idx="71935" formatCode="0.00E+00">
                  <c:v>6.7962200000000004E-3</c:v>
                </c:pt>
                <c:pt idx="71936" formatCode="0.00E+00">
                  <c:v>6.8696199999999999E-3</c:v>
                </c:pt>
                <c:pt idx="71937" formatCode="0.00E+00">
                  <c:v>6.9320199999999997E-3</c:v>
                </c:pt>
                <c:pt idx="71938" formatCode="0.00E+00">
                  <c:v>6.98337E-3</c:v>
                </c:pt>
                <c:pt idx="71939" formatCode="0.00E+00">
                  <c:v>7.0236700000000001E-3</c:v>
                </c:pt>
                <c:pt idx="71940" formatCode="0.00E+00">
                  <c:v>7.0529299999999998E-3</c:v>
                </c:pt>
                <c:pt idx="71941" formatCode="0.00E+00">
                  <c:v>7.0711699999999999E-3</c:v>
                </c:pt>
                <c:pt idx="71942" formatCode="0.00E+00">
                  <c:v>7.07845E-3</c:v>
                </c:pt>
                <c:pt idx="71943" formatCode="0.00E+00">
                  <c:v>7.07481E-3</c:v>
                </c:pt>
                <c:pt idx="71944" formatCode="0.00E+00">
                  <c:v>7.06034E-3</c:v>
                </c:pt>
                <c:pt idx="71945" formatCode="0.00E+00">
                  <c:v>7.0351299999999997E-3</c:v>
                </c:pt>
                <c:pt idx="71946" formatCode="0.00E+00">
                  <c:v>6.99929E-3</c:v>
                </c:pt>
                <c:pt idx="71947" formatCode="0.00E+00">
                  <c:v>6.9529600000000002E-3</c:v>
                </c:pt>
                <c:pt idx="71948" formatCode="0.00E+00">
                  <c:v>6.8962600000000004E-3</c:v>
                </c:pt>
                <c:pt idx="71949" formatCode="0.00E+00">
                  <c:v>6.8293599999999996E-3</c:v>
                </c:pt>
                <c:pt idx="71950" formatCode="0.00E+00">
                  <c:v>6.7524400000000002E-3</c:v>
                </c:pt>
                <c:pt idx="71951" formatCode="0.00E+00">
                  <c:v>6.6656800000000002E-3</c:v>
                </c:pt>
                <c:pt idx="71952" formatCode="0.00E+00">
                  <c:v>6.5692900000000002E-3</c:v>
                </c:pt>
                <c:pt idx="71953" formatCode="0.00E+00">
                  <c:v>6.4634899999999997E-3</c:v>
                </c:pt>
                <c:pt idx="71954" formatCode="0.00E+00">
                  <c:v>6.3485E-3</c:v>
                </c:pt>
                <c:pt idx="71955" formatCode="0.00E+00">
                  <c:v>6.2245699999999996E-3</c:v>
                </c:pt>
                <c:pt idx="71956" formatCode="0.00E+00">
                  <c:v>6.0919700000000004E-3</c:v>
                </c:pt>
                <c:pt idx="71957" formatCode="0.00E+00">
                  <c:v>5.95095E-3</c:v>
                </c:pt>
                <c:pt idx="71958" formatCode="0.00E+00">
                  <c:v>5.8018100000000001E-3</c:v>
                </c:pt>
                <c:pt idx="71959" formatCode="0.00E+00">
                  <c:v>5.6448399999999999E-3</c:v>
                </c:pt>
                <c:pt idx="71960" formatCode="0.00E+00">
                  <c:v>5.4803400000000002E-3</c:v>
                </c:pt>
                <c:pt idx="71961" formatCode="0.00E+00">
                  <c:v>5.3086299999999999E-3</c:v>
                </c:pt>
                <c:pt idx="71962" formatCode="0.00E+00">
                  <c:v>5.1300399999999998E-3</c:v>
                </c:pt>
                <c:pt idx="71963" formatCode="0.00E+00">
                  <c:v>4.9448900000000004E-3</c:v>
                </c:pt>
                <c:pt idx="71964" formatCode="0.00E+00">
                  <c:v>4.7535299999999997E-3</c:v>
                </c:pt>
                <c:pt idx="71965" formatCode="0.00E+00">
                  <c:v>4.55632E-3</c:v>
                </c:pt>
                <c:pt idx="71966" formatCode="0.00E+00">
                  <c:v>4.3536099999999999E-3</c:v>
                </c:pt>
                <c:pt idx="71967" formatCode="0.00E+00">
                  <c:v>4.1457600000000001E-3</c:v>
                </c:pt>
                <c:pt idx="71968" formatCode="0.00E+00">
                  <c:v>3.9331599999999998E-3</c:v>
                </c:pt>
                <c:pt idx="71969" formatCode="0.00E+00">
                  <c:v>3.71616E-3</c:v>
                </c:pt>
                <c:pt idx="71970" formatCode="0.00E+00">
                  <c:v>3.4951700000000001E-3</c:v>
                </c:pt>
                <c:pt idx="71971" formatCode="0.00E+00">
                  <c:v>3.27056E-3</c:v>
                </c:pt>
                <c:pt idx="71972" formatCode="0.00E+00">
                  <c:v>3.0427200000000001E-3</c:v>
                </c:pt>
                <c:pt idx="71973" formatCode="0.00E+00">
                  <c:v>2.81205E-3</c:v>
                </c:pt>
                <c:pt idx="71974" formatCode="0.00E+00">
                  <c:v>2.57895E-3</c:v>
                </c:pt>
                <c:pt idx="71975" formatCode="0.00E+00">
                  <c:v>2.3438000000000001E-3</c:v>
                </c:pt>
                <c:pt idx="71976" formatCode="0.00E+00">
                  <c:v>2.1069999999999999E-3</c:v>
                </c:pt>
                <c:pt idx="71977" formatCode="0.00E+00">
                  <c:v>1.86896E-3</c:v>
                </c:pt>
                <c:pt idx="71978" formatCode="0.00E+00">
                  <c:v>1.63007E-3</c:v>
                </c:pt>
                <c:pt idx="71979" formatCode="0.00E+00">
                  <c:v>1.39072E-3</c:v>
                </c:pt>
                <c:pt idx="71980" formatCode="0.00E+00">
                  <c:v>1.1513199999999999E-3</c:v>
                </c:pt>
                <c:pt idx="71981" formatCode="0.00E+00">
                  <c:v>9.1224999999999997E-4</c:v>
                </c:pt>
                <c:pt idx="71982" formatCode="0.00E+00">
                  <c:v>6.73903E-4</c:v>
                </c:pt>
                <c:pt idx="71983" formatCode="0.00E+00">
                  <c:v>4.3666400000000002E-4</c:v>
                </c:pt>
                <c:pt idx="71984" formatCode="0.00E+00">
                  <c:v>2.0091400000000001E-4</c:v>
                </c:pt>
                <c:pt idx="71985" formatCode="0.00E+00">
                  <c:v>-3.2970199999999998E-5</c:v>
                </c:pt>
                <c:pt idx="71986" formatCode="0.00E+00">
                  <c:v>-2.6461799999999999E-4</c:v>
                </c:pt>
                <c:pt idx="71987" formatCode="0.00E+00">
                  <c:v>-4.93664E-4</c:v>
                </c:pt>
                <c:pt idx="71988" formatCode="0.00E+00">
                  <c:v>-7.1975000000000001E-4</c:v>
                </c:pt>
                <c:pt idx="71989" formatCode="0.00E+00">
                  <c:v>-9.4252699999999997E-4</c:v>
                </c:pt>
                <c:pt idx="71990" formatCode="0.00E+00">
                  <c:v>-1.16165E-3</c:v>
                </c:pt>
                <c:pt idx="71991" formatCode="0.00E+00">
                  <c:v>-1.37678E-3</c:v>
                </c:pt>
                <c:pt idx="71992" formatCode="0.00E+00">
                  <c:v>-1.5876E-3</c:v>
                </c:pt>
                <c:pt idx="71993" formatCode="0.00E+00">
                  <c:v>-1.79379E-3</c:v>
                </c:pt>
                <c:pt idx="71994" formatCode="0.00E+00">
                  <c:v>-1.99504E-3</c:v>
                </c:pt>
                <c:pt idx="71995" formatCode="0.00E+00">
                  <c:v>-2.1910599999999999E-3</c:v>
                </c:pt>
                <c:pt idx="71996" formatCode="0.00E+00">
                  <c:v>-2.3815500000000001E-3</c:v>
                </c:pt>
                <c:pt idx="71997" formatCode="0.00E+00">
                  <c:v>-2.56625E-3</c:v>
                </c:pt>
                <c:pt idx="71998" formatCode="0.00E+00">
                  <c:v>-2.7448899999999998E-3</c:v>
                </c:pt>
                <c:pt idx="71999" formatCode="0.00E+00">
                  <c:v>-2.9172199999999999E-3</c:v>
                </c:pt>
                <c:pt idx="72000" formatCode="0.00E+00">
                  <c:v>-3.0830100000000002E-3</c:v>
                </c:pt>
                <c:pt idx="72001" formatCode="0.00E+00">
                  <c:v>-3.24201E-3</c:v>
                </c:pt>
                <c:pt idx="72002" formatCode="0.00E+00">
                  <c:v>-3.3940300000000001E-3</c:v>
                </c:pt>
                <c:pt idx="72003" formatCode="0.00E+00">
                  <c:v>-3.5388500000000001E-3</c:v>
                </c:pt>
                <c:pt idx="72004" formatCode="0.00E+00">
                  <c:v>-3.6763E-3</c:v>
                </c:pt>
                <c:pt idx="72005" formatCode="0.00E+00">
                  <c:v>-3.8062E-3</c:v>
                </c:pt>
                <c:pt idx="72006" formatCode="0.00E+00">
                  <c:v>-3.9283900000000004E-3</c:v>
                </c:pt>
                <c:pt idx="72007" formatCode="0.00E+00">
                  <c:v>-4.0427199999999996E-3</c:v>
                </c:pt>
                <c:pt idx="72008" formatCode="0.00E+00">
                  <c:v>-4.1490700000000004E-3</c:v>
                </c:pt>
                <c:pt idx="72009" formatCode="0.00E+00">
                  <c:v>-4.2473199999999997E-3</c:v>
                </c:pt>
                <c:pt idx="72010" formatCode="0.00E+00">
                  <c:v>-4.3373600000000002E-3</c:v>
                </c:pt>
                <c:pt idx="72011" formatCode="0.00E+00">
                  <c:v>-4.4191100000000004E-3</c:v>
                </c:pt>
                <c:pt idx="72012" formatCode="0.00E+00">
                  <c:v>-4.4925E-3</c:v>
                </c:pt>
                <c:pt idx="72013" formatCode="0.00E+00">
                  <c:v>-4.5574600000000002E-3</c:v>
                </c:pt>
                <c:pt idx="72014" formatCode="0.00E+00">
                  <c:v>-4.6139600000000003E-3</c:v>
                </c:pt>
                <c:pt idx="72015" formatCode="0.00E+00">
                  <c:v>-4.6619599999999997E-3</c:v>
                </c:pt>
                <c:pt idx="72016" formatCode="0.00E+00">
                  <c:v>-4.7014500000000002E-3</c:v>
                </c:pt>
                <c:pt idx="72017" formatCode="0.00E+00">
                  <c:v>-4.7324400000000001E-3</c:v>
                </c:pt>
                <c:pt idx="72018" formatCode="0.00E+00">
                  <c:v>-4.7549300000000001E-3</c:v>
                </c:pt>
                <c:pt idx="72019" formatCode="0.00E+00">
                  <c:v>-4.76896E-3</c:v>
                </c:pt>
                <c:pt idx="72020" formatCode="0.00E+00">
                  <c:v>-4.7745699999999997E-3</c:v>
                </c:pt>
                <c:pt idx="72021" formatCode="0.00E+00">
                  <c:v>-4.7718099999999996E-3</c:v>
                </c:pt>
                <c:pt idx="72022" formatCode="0.00E+00">
                  <c:v>-4.7607700000000001E-3</c:v>
                </c:pt>
                <c:pt idx="72023" formatCode="0.00E+00">
                  <c:v>-4.7415199999999999E-3</c:v>
                </c:pt>
                <c:pt idx="72024" formatCode="0.00E+00">
                  <c:v>-4.7141600000000002E-3</c:v>
                </c:pt>
                <c:pt idx="72025" formatCode="0.00E+00">
                  <c:v>-4.6788100000000003E-3</c:v>
                </c:pt>
                <c:pt idx="72026" formatCode="0.00E+00">
                  <c:v>-4.6355900000000002E-3</c:v>
                </c:pt>
                <c:pt idx="72027" formatCode="0.00E+00">
                  <c:v>-4.5846400000000001E-3</c:v>
                </c:pt>
                <c:pt idx="72028" formatCode="0.00E+00">
                  <c:v>-4.5260999999999999E-3</c:v>
                </c:pt>
                <c:pt idx="72029" formatCode="0.00E+00">
                  <c:v>-4.4601500000000004E-3</c:v>
                </c:pt>
                <c:pt idx="72030" formatCode="0.00E+00">
                  <c:v>-4.3869399999999998E-3</c:v>
                </c:pt>
                <c:pt idx="72031" formatCode="0.00E+00">
                  <c:v>-4.3066800000000002E-3</c:v>
                </c:pt>
                <c:pt idx="72032" formatCode="0.00E+00">
                  <c:v>-4.2195399999999999E-3</c:v>
                </c:pt>
                <c:pt idx="72033" formatCode="0.00E+00">
                  <c:v>-4.1257500000000001E-3</c:v>
                </c:pt>
                <c:pt idx="72034" formatCode="0.00E+00">
                  <c:v>-4.0255000000000004E-3</c:v>
                </c:pt>
                <c:pt idx="72035" formatCode="0.00E+00">
                  <c:v>-3.9190400000000004E-3</c:v>
                </c:pt>
                <c:pt idx="72036" formatCode="0.00E+00">
                  <c:v>-3.8065799999999999E-3</c:v>
                </c:pt>
                <c:pt idx="72037" formatCode="0.00E+00">
                  <c:v>-3.6883900000000002E-3</c:v>
                </c:pt>
                <c:pt idx="72038" formatCode="0.00E+00">
                  <c:v>-3.5646900000000001E-3</c:v>
                </c:pt>
                <c:pt idx="72039" formatCode="0.00E+00">
                  <c:v>-3.4357699999999999E-3</c:v>
                </c:pt>
                <c:pt idx="72040" formatCode="0.00E+00">
                  <c:v>-3.3018700000000002E-3</c:v>
                </c:pt>
                <c:pt idx="72041" formatCode="0.00E+00">
                  <c:v>-3.1632800000000001E-3</c:v>
                </c:pt>
                <c:pt idx="72042" formatCode="0.00E+00">
                  <c:v>-3.0202699999999998E-3</c:v>
                </c:pt>
                <c:pt idx="72043" formatCode="0.00E+00">
                  <c:v>-2.8731199999999998E-3</c:v>
                </c:pt>
                <c:pt idx="72044" formatCode="0.00E+00">
                  <c:v>-2.7221300000000001E-3</c:v>
                </c:pt>
                <c:pt idx="72045" formatCode="0.00E+00">
                  <c:v>-2.5675799999999999E-3</c:v>
                </c:pt>
                <c:pt idx="72046" formatCode="0.00E+00">
                  <c:v>-2.4097799999999998E-3</c:v>
                </c:pt>
                <c:pt idx="72047" formatCode="0.00E+00">
                  <c:v>-2.24902E-3</c:v>
                </c:pt>
                <c:pt idx="72048" formatCode="0.00E+00">
                  <c:v>-2.0856099999999999E-3</c:v>
                </c:pt>
                <c:pt idx="72049" formatCode="0.00E+00">
                  <c:v>-1.9198500000000001E-3</c:v>
                </c:pt>
                <c:pt idx="72050" formatCode="0.00E+00">
                  <c:v>-1.75205E-3</c:v>
                </c:pt>
                <c:pt idx="72051" formatCode="0.00E+00">
                  <c:v>-1.58252E-3</c:v>
                </c:pt>
                <c:pt idx="72052" formatCode="0.00E+00">
                  <c:v>-1.4115600000000001E-3</c:v>
                </c:pt>
                <c:pt idx="72053" formatCode="0.00E+00">
                  <c:v>-1.23949E-3</c:v>
                </c:pt>
                <c:pt idx="72054" formatCode="0.00E+00">
                  <c:v>-1.06661E-3</c:v>
                </c:pt>
                <c:pt idx="72055" formatCode="0.00E+00">
                  <c:v>-8.9323400000000002E-4</c:v>
                </c:pt>
                <c:pt idx="72056" formatCode="0.00E+00">
                  <c:v>-7.1966100000000002E-4</c:v>
                </c:pt>
                <c:pt idx="72057" formatCode="0.00E+00">
                  <c:v>-5.4619599999999999E-4</c:v>
                </c:pt>
                <c:pt idx="72058" formatCode="0.00E+00">
                  <c:v>-3.7314E-4</c:v>
                </c:pt>
                <c:pt idx="72059" formatCode="0.00E+00">
                  <c:v>-2.0078899999999999E-4</c:v>
                </c:pt>
                <c:pt idx="72060" formatCode="0.00E+00">
                  <c:v>-2.9435900000000001E-5</c:v>
                </c:pt>
                <c:pt idx="72061" formatCode="0.00E+00">
                  <c:v>1.4062999999999999E-4</c:v>
                </c:pt>
                <c:pt idx="72062" formatCode="0.00E+00">
                  <c:v>3.0912399999999998E-4</c:v>
                </c:pt>
                <c:pt idx="72063" formatCode="0.00E+00">
                  <c:v>4.7576699999999999E-4</c:v>
                </c:pt>
                <c:pt idx="72064" formatCode="0.00E+00">
                  <c:v>6.4028800000000003E-4</c:v>
                </c:pt>
                <c:pt idx="72065" formatCode="0.00E+00">
                  <c:v>8.0241799999999995E-4</c:v>
                </c:pt>
                <c:pt idx="72066" formatCode="0.00E+00">
                  <c:v>9.6189799999999998E-4</c:v>
                </c:pt>
                <c:pt idx="72067" formatCode="0.00E+00">
                  <c:v>1.1184700000000001E-3</c:v>
                </c:pt>
                <c:pt idx="72068" formatCode="0.00E+00">
                  <c:v>1.2719000000000001E-3</c:v>
                </c:pt>
                <c:pt idx="72069" formatCode="0.00E+00">
                  <c:v>1.42194E-3</c:v>
                </c:pt>
                <c:pt idx="72070" formatCode="0.00E+00">
                  <c:v>1.56836E-3</c:v>
                </c:pt>
                <c:pt idx="72071" formatCode="0.00E+00">
                  <c:v>1.71094E-3</c:v>
                </c:pt>
                <c:pt idx="72072" formatCode="0.00E+00">
                  <c:v>1.8494799999999999E-3</c:v>
                </c:pt>
                <c:pt idx="72073" formatCode="0.00E+00">
                  <c:v>1.9837499999999998E-3</c:v>
                </c:pt>
                <c:pt idx="72074" formatCode="0.00E+00">
                  <c:v>2.1135899999999998E-3</c:v>
                </c:pt>
                <c:pt idx="72075" formatCode="0.00E+00">
                  <c:v>2.2387900000000001E-3</c:v>
                </c:pt>
                <c:pt idx="72076" formatCode="0.00E+00">
                  <c:v>2.3591900000000002E-3</c:v>
                </c:pt>
                <c:pt idx="72077" formatCode="0.00E+00">
                  <c:v>2.4746199999999999E-3</c:v>
                </c:pt>
                <c:pt idx="72078" formatCode="0.00E+00">
                  <c:v>2.58494E-3</c:v>
                </c:pt>
                <c:pt idx="72079" formatCode="0.00E+00">
                  <c:v>2.6900000000000001E-3</c:v>
                </c:pt>
                <c:pt idx="72080" formatCode="0.00E+00">
                  <c:v>2.7896599999999998E-3</c:v>
                </c:pt>
                <c:pt idx="72081" formatCode="0.00E+00">
                  <c:v>2.88382E-3</c:v>
                </c:pt>
                <c:pt idx="72082" formatCode="0.00E+00">
                  <c:v>2.9723499999999999E-3</c:v>
                </c:pt>
                <c:pt idx="72083" formatCode="0.00E+00">
                  <c:v>3.0551699999999998E-3</c:v>
                </c:pt>
                <c:pt idx="72084" formatCode="0.00E+00">
                  <c:v>3.13219E-3</c:v>
                </c:pt>
                <c:pt idx="72085" formatCode="0.00E+00">
                  <c:v>3.2033399999999998E-3</c:v>
                </c:pt>
                <c:pt idx="72086" formatCode="0.00E+00">
                  <c:v>3.2685499999999998E-3</c:v>
                </c:pt>
                <c:pt idx="72087" formatCode="0.00E+00">
                  <c:v>3.3277799999999998E-3</c:v>
                </c:pt>
                <c:pt idx="72088" formatCode="0.00E+00">
                  <c:v>3.38098E-3</c:v>
                </c:pt>
                <c:pt idx="72089" formatCode="0.00E+00">
                  <c:v>3.4281200000000002E-3</c:v>
                </c:pt>
                <c:pt idx="72090" formatCode="0.00E+00">
                  <c:v>3.4692E-3</c:v>
                </c:pt>
                <c:pt idx="72091" formatCode="0.00E+00">
                  <c:v>3.5041999999999998E-3</c:v>
                </c:pt>
                <c:pt idx="72092" formatCode="0.00E+00">
                  <c:v>3.5331400000000002E-3</c:v>
                </c:pt>
                <c:pt idx="72093" formatCode="0.00E+00">
                  <c:v>3.55603E-3</c:v>
                </c:pt>
                <c:pt idx="72094" formatCode="0.00E+00">
                  <c:v>3.5729099999999999E-3</c:v>
                </c:pt>
                <c:pt idx="72095" formatCode="0.00E+00">
                  <c:v>3.5838100000000002E-3</c:v>
                </c:pt>
                <c:pt idx="72096" formatCode="0.00E+00">
                  <c:v>3.5887800000000002E-3</c:v>
                </c:pt>
                <c:pt idx="72097" formatCode="0.00E+00">
                  <c:v>3.5878899999999998E-3</c:v>
                </c:pt>
                <c:pt idx="72098" formatCode="0.00E+00">
                  <c:v>3.58121E-3</c:v>
                </c:pt>
                <c:pt idx="72099" formatCode="0.00E+00">
                  <c:v>3.5688199999999999E-3</c:v>
                </c:pt>
                <c:pt idx="72100" formatCode="0.00E+00">
                  <c:v>3.5508200000000001E-3</c:v>
                </c:pt>
                <c:pt idx="72101" formatCode="0.00E+00">
                  <c:v>3.5273100000000001E-3</c:v>
                </c:pt>
                <c:pt idx="72102" formatCode="0.00E+00">
                  <c:v>3.4984E-3</c:v>
                </c:pt>
                <c:pt idx="72103" formatCode="0.00E+00">
                  <c:v>3.4642100000000001E-3</c:v>
                </c:pt>
                <c:pt idx="72104" formatCode="0.00E+00">
                  <c:v>3.4248799999999999E-3</c:v>
                </c:pt>
                <c:pt idx="72105" formatCode="0.00E+00">
                  <c:v>3.38054E-3</c:v>
                </c:pt>
                <c:pt idx="72106" formatCode="0.00E+00">
                  <c:v>3.33133E-3</c:v>
                </c:pt>
                <c:pt idx="72107" formatCode="0.00E+00">
                  <c:v>3.2774200000000001E-3</c:v>
                </c:pt>
                <c:pt idx="72108" formatCode="0.00E+00">
                  <c:v>3.2189699999999998E-3</c:v>
                </c:pt>
                <c:pt idx="72109" formatCode="0.00E+00">
                  <c:v>3.15614E-3</c:v>
                </c:pt>
                <c:pt idx="72110" formatCode="0.00E+00">
                  <c:v>3.0891199999999999E-3</c:v>
                </c:pt>
                <c:pt idx="72111" formatCode="0.00E+00">
                  <c:v>3.0180799999999998E-3</c:v>
                </c:pt>
                <c:pt idx="72112" formatCode="0.00E+00">
                  <c:v>2.9432099999999999E-3</c:v>
                </c:pt>
                <c:pt idx="72113" formatCode="0.00E+00">
                  <c:v>2.8647099999999999E-3</c:v>
                </c:pt>
                <c:pt idx="72114" formatCode="0.00E+00">
                  <c:v>2.7827699999999999E-3</c:v>
                </c:pt>
                <c:pt idx="72115" formatCode="0.00E+00">
                  <c:v>2.6976000000000001E-3</c:v>
                </c:pt>
                <c:pt idx="72116" formatCode="0.00E+00">
                  <c:v>2.6094099999999999E-3</c:v>
                </c:pt>
                <c:pt idx="72117" formatCode="0.00E+00">
                  <c:v>2.5184000000000001E-3</c:v>
                </c:pt>
                <c:pt idx="72118" formatCode="0.00E+00">
                  <c:v>2.42479E-3</c:v>
                </c:pt>
                <c:pt idx="72119" formatCode="0.00E+00">
                  <c:v>2.3287999999999998E-3</c:v>
                </c:pt>
                <c:pt idx="72120" formatCode="0.00E+00">
                  <c:v>2.2306499999999998E-3</c:v>
                </c:pt>
                <c:pt idx="72121" formatCode="0.00E+00">
                  <c:v>2.1305600000000001E-3</c:v>
                </c:pt>
                <c:pt idx="72122" formatCode="0.00E+00">
                  <c:v>2.0287500000000002E-3</c:v>
                </c:pt>
                <c:pt idx="72123" formatCode="0.00E+00">
                  <c:v>1.9254400000000001E-3</c:v>
                </c:pt>
                <c:pt idx="72124" formatCode="0.00E+00">
                  <c:v>1.8208600000000001E-3</c:v>
                </c:pt>
                <c:pt idx="72125" formatCode="0.00E+00">
                  <c:v>1.7152300000000001E-3</c:v>
                </c:pt>
                <c:pt idx="72126" formatCode="0.00E+00">
                  <c:v>1.60877E-3</c:v>
                </c:pt>
                <c:pt idx="72127" formatCode="0.00E+00">
                  <c:v>1.5017100000000001E-3</c:v>
                </c:pt>
                <c:pt idx="72128" formatCode="0.00E+00">
                  <c:v>1.39427E-3</c:v>
                </c:pt>
                <c:pt idx="72129" formatCode="0.00E+00">
                  <c:v>1.28667E-3</c:v>
                </c:pt>
                <c:pt idx="72130" formatCode="0.00E+00">
                  <c:v>1.1791200000000001E-3</c:v>
                </c:pt>
                <c:pt idx="72131" formatCode="0.00E+00">
                  <c:v>1.0718399999999999E-3</c:v>
                </c:pt>
                <c:pt idx="72132" formatCode="0.00E+00">
                  <c:v>9.6503400000000003E-4</c:v>
                </c:pt>
                <c:pt idx="72133" formatCode="0.00E+00">
                  <c:v>8.5891400000000001E-4</c:v>
                </c:pt>
                <c:pt idx="72134" formatCode="0.00E+00">
                  <c:v>7.5368099999999997E-4</c:v>
                </c:pt>
                <c:pt idx="72135" formatCode="0.00E+00">
                  <c:v>6.4953500000000002E-4</c:v>
                </c:pt>
                <c:pt idx="72136" formatCode="0.00E+00">
                  <c:v>5.4666999999999997E-4</c:v>
                </c:pt>
                <c:pt idx="72137" formatCode="0.00E+00">
                  <c:v>4.4527299999999999E-4</c:v>
                </c:pt>
                <c:pt idx="72138" formatCode="0.00E+00">
                  <c:v>3.4552900000000002E-4</c:v>
                </c:pt>
                <c:pt idx="72139" formatCode="0.00E+00">
                  <c:v>2.4761299999999999E-4</c:v>
                </c:pt>
                <c:pt idx="72140" formatCode="0.00E+00">
                  <c:v>1.51698E-4</c:v>
                </c:pt>
                <c:pt idx="72141" formatCode="0.00E+00">
                  <c:v>5.79473E-5</c:v>
                </c:pt>
                <c:pt idx="72142" formatCode="0.00E+00">
                  <c:v>-3.34811E-5</c:v>
                </c:pt>
                <c:pt idx="72143" formatCode="0.00E+00">
                  <c:v>-1.2243700000000001E-4</c:v>
                </c:pt>
                <c:pt idx="72144" formatCode="0.00E+00">
                  <c:v>-2.0877800000000001E-4</c:v>
                </c:pt>
                <c:pt idx="72145" formatCode="0.00E+00">
                  <c:v>-2.9236699999999997E-4</c:v>
                </c:pt>
                <c:pt idx="72146" formatCode="0.00E+00">
                  <c:v>-3.7307900000000001E-4</c:v>
                </c:pt>
                <c:pt idx="72147" formatCode="0.00E+00">
                  <c:v>-4.5079400000000002E-4</c:v>
                </c:pt>
                <c:pt idx="72148" formatCode="0.00E+00">
                  <c:v>-5.2540099999999999E-4</c:v>
                </c:pt>
                <c:pt idx="72149" formatCode="0.00E+00">
                  <c:v>-5.9679700000000004E-4</c:v>
                </c:pt>
                <c:pt idx="72150" formatCode="0.00E+00">
                  <c:v>-6.6489000000000001E-4</c:v>
                </c:pt>
                <c:pt idx="72151" formatCode="0.00E+00">
                  <c:v>-7.2959499999999998E-4</c:v>
                </c:pt>
                <c:pt idx="72152" formatCode="0.00E+00">
                  <c:v>-7.9083699999999996E-4</c:v>
                </c:pt>
                <c:pt idx="72153" formatCode="0.00E+00">
                  <c:v>-8.4854799999999997E-4</c:v>
                </c:pt>
                <c:pt idx="72154" formatCode="0.00E+00">
                  <c:v>-9.0267099999999996E-4</c:v>
                </c:pt>
                <c:pt idx="72155" formatCode="0.00E+00">
                  <c:v>-9.5315999999999999E-4</c:v>
                </c:pt>
                <c:pt idx="72156" formatCode="0.00E+00">
                  <c:v>-9.9997400000000005E-4</c:v>
                </c:pt>
                <c:pt idx="72157" formatCode="0.00E+00">
                  <c:v>-1.04309E-3</c:v>
                </c:pt>
                <c:pt idx="72158" formatCode="0.00E+00">
                  <c:v>-1.0824700000000001E-3</c:v>
                </c:pt>
                <c:pt idx="72159" formatCode="0.00E+00">
                  <c:v>-1.1181299999999999E-3</c:v>
                </c:pt>
                <c:pt idx="72160" formatCode="0.00E+00">
                  <c:v>-1.1500499999999999E-3</c:v>
                </c:pt>
                <c:pt idx="72161" formatCode="0.00E+00">
                  <c:v>-1.17825E-3</c:v>
                </c:pt>
                <c:pt idx="72162" formatCode="0.00E+00">
                  <c:v>-1.2027299999999999E-3</c:v>
                </c:pt>
                <c:pt idx="72163" formatCode="0.00E+00">
                  <c:v>-1.22354E-3</c:v>
                </c:pt>
                <c:pt idx="72164" formatCode="0.00E+00">
                  <c:v>-1.2407E-3</c:v>
                </c:pt>
                <c:pt idx="72165" formatCode="0.00E+00">
                  <c:v>-1.2542499999999999E-3</c:v>
                </c:pt>
                <c:pt idx="72166" formatCode="0.00E+00">
                  <c:v>-1.2642599999999999E-3</c:v>
                </c:pt>
                <c:pt idx="72167" formatCode="0.00E+00">
                  <c:v>-1.27078E-3</c:v>
                </c:pt>
                <c:pt idx="72168" formatCode="0.00E+00">
                  <c:v>-1.27389E-3</c:v>
                </c:pt>
                <c:pt idx="72169" formatCode="0.00E+00">
                  <c:v>-1.27366E-3</c:v>
                </c:pt>
                <c:pt idx="72170" formatCode="0.00E+00">
                  <c:v>-1.2701800000000001E-3</c:v>
                </c:pt>
                <c:pt idx="72171" formatCode="0.00E+00">
                  <c:v>-1.26355E-3</c:v>
                </c:pt>
                <c:pt idx="72172" formatCode="0.00E+00">
                  <c:v>-1.2538600000000001E-3</c:v>
                </c:pt>
                <c:pt idx="72173" formatCode="0.00E+00">
                  <c:v>-1.2412300000000001E-3</c:v>
                </c:pt>
                <c:pt idx="72174" formatCode="0.00E+00">
                  <c:v>-1.2257699999999999E-3</c:v>
                </c:pt>
                <c:pt idx="72175" formatCode="0.00E+00">
                  <c:v>-1.20761E-3</c:v>
                </c:pt>
                <c:pt idx="72176" formatCode="0.00E+00">
                  <c:v>-1.18688E-3</c:v>
                </c:pt>
                <c:pt idx="72177" formatCode="0.00E+00">
                  <c:v>-1.1637100000000001E-3</c:v>
                </c:pt>
                <c:pt idx="72178" formatCode="0.00E+00">
                  <c:v>-1.13824E-3</c:v>
                </c:pt>
                <c:pt idx="72179" formatCode="0.00E+00">
                  <c:v>-1.1106200000000001E-3</c:v>
                </c:pt>
                <c:pt idx="72180" formatCode="0.00E+00">
                  <c:v>-1.0809999999999999E-3</c:v>
                </c:pt>
                <c:pt idx="72181" formatCode="0.00E+00">
                  <c:v>-1.0495400000000001E-3</c:v>
                </c:pt>
                <c:pt idx="72182" formatCode="0.00E+00">
                  <c:v>-1.0164E-3</c:v>
                </c:pt>
                <c:pt idx="72183" formatCode="0.00E+00">
                  <c:v>-9.8174700000000004E-4</c:v>
                </c:pt>
                <c:pt idx="72184" formatCode="0.00E+00">
                  <c:v>-9.4574700000000004E-4</c:v>
                </c:pt>
                <c:pt idx="72185" formatCode="0.00E+00">
                  <c:v>-9.0857100000000005E-4</c:v>
                </c:pt>
                <c:pt idx="72186" formatCode="0.00E+00">
                  <c:v>-8.7039500000000004E-4</c:v>
                </c:pt>
                <c:pt idx="72187" formatCode="0.00E+00">
                  <c:v>-8.3139499999999996E-4</c:v>
                </c:pt>
                <c:pt idx="72188" formatCode="0.00E+00">
                  <c:v>-7.91748E-4</c:v>
                </c:pt>
                <c:pt idx="72189" formatCode="0.00E+00">
                  <c:v>-7.5163699999999999E-4</c:v>
                </c:pt>
                <c:pt idx="72190" formatCode="0.00E+00">
                  <c:v>-7.1124000000000003E-4</c:v>
                </c:pt>
                <c:pt idx="72191" formatCode="0.00E+00">
                  <c:v>-6.7074099999999998E-4</c:v>
                </c:pt>
                <c:pt idx="72192" formatCode="0.00E+00">
                  <c:v>-6.3031999999999997E-4</c:v>
                </c:pt>
                <c:pt idx="72193" formatCode="0.00E+00">
                  <c:v>-5.9015900000000004E-4</c:v>
                </c:pt>
                <c:pt idx="72194" formatCode="0.00E+00">
                  <c:v>-5.5043900000000001E-4</c:v>
                </c:pt>
                <c:pt idx="72195" formatCode="0.00E+00">
                  <c:v>-5.1133899999999998E-4</c:v>
                </c:pt>
                <c:pt idx="72196" formatCode="0.00E+00">
                  <c:v>-4.7303800000000001E-4</c:v>
                </c:pt>
                <c:pt idx="72197" formatCode="0.00E+00">
                  <c:v>-4.3571199999999999E-4</c:v>
                </c:pt>
                <c:pt idx="72198" formatCode="0.00E+00">
                  <c:v>-3.99534E-4</c:v>
                </c:pt>
                <c:pt idx="72199" formatCode="0.00E+00">
                  <c:v>-3.6467500000000001E-4</c:v>
                </c:pt>
                <c:pt idx="72200" formatCode="0.00E+00">
                  <c:v>-3.3130300000000002E-4</c:v>
                </c:pt>
                <c:pt idx="72201" formatCode="0.00E+00">
                  <c:v>-2.9958200000000001E-4</c:v>
                </c:pt>
                <c:pt idx="72202" formatCode="0.00E+00">
                  <c:v>-2.6967099999999997E-4</c:v>
                </c:pt>
                <c:pt idx="72203" formatCode="0.00E+00">
                  <c:v>-2.4172700000000001E-4</c:v>
                </c:pt>
                <c:pt idx="72204" formatCode="0.00E+00">
                  <c:v>-2.15899E-4</c:v>
                </c:pt>
                <c:pt idx="72205" formatCode="0.00E+00">
                  <c:v>-1.9233299999999999E-4</c:v>
                </c:pt>
                <c:pt idx="72206" formatCode="0.00E+00">
                  <c:v>-1.7116899999999999E-4</c:v>
                </c:pt>
                <c:pt idx="72207" formatCode="0.00E+00">
                  <c:v>-1.5254099999999999E-4</c:v>
                </c:pt>
                <c:pt idx="72208" formatCode="0.00E+00">
                  <c:v>-1.3657599999999999E-4</c:v>
                </c:pt>
                <c:pt idx="72209" formatCode="0.00E+00">
                  <c:v>-1.2339499999999999E-4</c:v>
                </c:pt>
                <c:pt idx="72210" formatCode="0.00E+00">
                  <c:v>-1.13113E-4</c:v>
                </c:pt>
                <c:pt idx="72211" formatCode="0.00E+00">
                  <c:v>-1.05837E-4</c:v>
                </c:pt>
                <c:pt idx="72212" formatCode="0.00E+00">
                  <c:v>-1.01665E-4</c:v>
                </c:pt>
                <c:pt idx="72213" formatCode="0.00E+00">
                  <c:v>-1.0069E-4</c:v>
                </c:pt>
                <c:pt idx="72214" formatCode="0.00E+00">
                  <c:v>-1.02995E-4</c:v>
                </c:pt>
                <c:pt idx="72215" formatCode="0.00E+00">
                  <c:v>-1.08655E-4</c:v>
                </c:pt>
                <c:pt idx="72216" formatCode="0.00E+00">
                  <c:v>-1.17738E-4</c:v>
                </c:pt>
                <c:pt idx="72217" formatCode="0.00E+00">
                  <c:v>-1.303E-4</c:v>
                </c:pt>
                <c:pt idx="72218" formatCode="0.00E+00">
                  <c:v>-1.4639199999999999E-4</c:v>
                </c:pt>
                <c:pt idx="72219" formatCode="0.00E+00">
                  <c:v>-1.6605400000000001E-4</c:v>
                </c:pt>
                <c:pt idx="72220" formatCode="0.00E+00">
                  <c:v>-1.8931699999999999E-4</c:v>
                </c:pt>
                <c:pt idx="72221" formatCode="0.00E+00">
                  <c:v>-2.1620100000000001E-4</c:v>
                </c:pt>
                <c:pt idx="72222" formatCode="0.00E+00">
                  <c:v>-2.4672000000000002E-4</c:v>
                </c:pt>
                <c:pt idx="72223" formatCode="0.00E+00">
                  <c:v>-2.8087499999999998E-4</c:v>
                </c:pt>
                <c:pt idx="72224" formatCode="0.00E+00">
                  <c:v>-3.1866000000000002E-4</c:v>
                </c:pt>
                <c:pt idx="72225" formatCode="0.00E+00">
                  <c:v>-3.60057E-4</c:v>
                </c:pt>
                <c:pt idx="72226" formatCode="0.00E+00">
                  <c:v>-4.0504099999999997E-4</c:v>
                </c:pt>
                <c:pt idx="72227" formatCode="0.00E+00">
                  <c:v>-4.5357399999999999E-4</c:v>
                </c:pt>
                <c:pt idx="72228" formatCode="0.00E+00">
                  <c:v>-5.0561200000000001E-4</c:v>
                </c:pt>
                <c:pt idx="72229" formatCode="0.00E+00">
                  <c:v>-5.6109699999999998E-4</c:v>
                </c:pt>
                <c:pt idx="72230" formatCode="0.00E+00">
                  <c:v>-6.1996399999999998E-4</c:v>
                </c:pt>
                <c:pt idx="72231" formatCode="0.00E+00">
                  <c:v>-6.8213900000000001E-4</c:v>
                </c:pt>
                <c:pt idx="72232" formatCode="0.00E+00">
                  <c:v>-7.4753700000000005E-4</c:v>
                </c:pt>
                <c:pt idx="72233" formatCode="0.00E+00">
                  <c:v>-8.1606300000000001E-4</c:v>
                </c:pt>
                <c:pt idx="72234" formatCode="0.00E+00">
                  <c:v>-8.87614E-4</c:v>
                </c:pt>
                <c:pt idx="72235" formatCode="0.00E+00">
                  <c:v>-9.62078E-4</c:v>
                </c:pt>
                <c:pt idx="72236" formatCode="0.00E+00">
                  <c:v>-1.03933E-3</c:v>
                </c:pt>
                <c:pt idx="72237" formatCode="0.00E+00">
                  <c:v>-1.11925E-3</c:v>
                </c:pt>
                <c:pt idx="72238" formatCode="0.00E+00">
                  <c:v>-1.20169E-3</c:v>
                </c:pt>
                <c:pt idx="72239" formatCode="0.00E+00">
                  <c:v>-1.2865000000000001E-3</c:v>
                </c:pt>
                <c:pt idx="72240" formatCode="0.00E+00">
                  <c:v>-1.37353E-3</c:v>
                </c:pt>
                <c:pt idx="72241" formatCode="0.00E+00">
                  <c:v>-1.46261E-3</c:v>
                </c:pt>
                <c:pt idx="72242" formatCode="0.00E+00">
                  <c:v>-1.5535900000000001E-3</c:v>
                </c:pt>
                <c:pt idx="72243" formatCode="0.00E+00">
                  <c:v>-1.6462600000000001E-3</c:v>
                </c:pt>
                <c:pt idx="72244" formatCode="0.00E+00">
                  <c:v>-1.7404600000000001E-3</c:v>
                </c:pt>
                <c:pt idx="72245" formatCode="0.00E+00">
                  <c:v>-1.83599E-3</c:v>
                </c:pt>
                <c:pt idx="72246" formatCode="0.00E+00">
                  <c:v>-1.9326499999999999E-3</c:v>
                </c:pt>
                <c:pt idx="72247" formatCode="0.00E+00">
                  <c:v>-2.0302300000000001E-3</c:v>
                </c:pt>
                <c:pt idx="72248" formatCode="0.00E+00">
                  <c:v>-2.12853E-3</c:v>
                </c:pt>
                <c:pt idx="72249" formatCode="0.00E+00">
                  <c:v>-2.22733E-3</c:v>
                </c:pt>
                <c:pt idx="72250" formatCode="0.00E+00">
                  <c:v>-2.3264100000000001E-3</c:v>
                </c:pt>
                <c:pt idx="72251" formatCode="0.00E+00">
                  <c:v>-2.4255499999999998E-3</c:v>
                </c:pt>
                <c:pt idx="72252" formatCode="0.00E+00">
                  <c:v>-2.5245100000000002E-3</c:v>
                </c:pt>
                <c:pt idx="72253" formatCode="0.00E+00">
                  <c:v>-2.6230799999999999E-3</c:v>
                </c:pt>
                <c:pt idx="72254" formatCode="0.00E+00">
                  <c:v>-2.7209999999999999E-3</c:v>
                </c:pt>
                <c:pt idx="72255" formatCode="0.00E+00">
                  <c:v>-2.81804E-3</c:v>
                </c:pt>
                <c:pt idx="72256" formatCode="0.00E+00">
                  <c:v>-2.9139700000000001E-3</c:v>
                </c:pt>
                <c:pt idx="72257" formatCode="0.00E+00">
                  <c:v>-3.0085400000000001E-3</c:v>
                </c:pt>
                <c:pt idx="72258" formatCode="0.00E+00">
                  <c:v>-3.10151E-3</c:v>
                </c:pt>
                <c:pt idx="72259" formatCode="0.00E+00">
                  <c:v>-3.1926300000000001E-3</c:v>
                </c:pt>
                <c:pt idx="72260" formatCode="0.00E+00">
                  <c:v>-3.2816500000000001E-3</c:v>
                </c:pt>
                <c:pt idx="72261" formatCode="0.00E+00">
                  <c:v>-3.36835E-3</c:v>
                </c:pt>
                <c:pt idx="72262" formatCode="0.00E+00">
                  <c:v>-3.4524600000000001E-3</c:v>
                </c:pt>
                <c:pt idx="72263" formatCode="0.00E+00">
                  <c:v>-3.53375E-3</c:v>
                </c:pt>
                <c:pt idx="72264" formatCode="0.00E+00">
                  <c:v>-3.6119799999999999E-3</c:v>
                </c:pt>
                <c:pt idx="72265" formatCode="0.00E+00">
                  <c:v>-3.6869099999999998E-3</c:v>
                </c:pt>
                <c:pt idx="72266" formatCode="0.00E+00">
                  <c:v>-3.7583099999999999E-3</c:v>
                </c:pt>
                <c:pt idx="72267" formatCode="0.00E+00">
                  <c:v>-3.82593E-3</c:v>
                </c:pt>
                <c:pt idx="72268" formatCode="0.00E+00">
                  <c:v>-3.8895499999999999E-3</c:v>
                </c:pt>
                <c:pt idx="72269" formatCode="0.00E+00">
                  <c:v>-3.9489499999999997E-3</c:v>
                </c:pt>
                <c:pt idx="72270" formatCode="0.00E+00">
                  <c:v>-4.0039000000000003E-3</c:v>
                </c:pt>
                <c:pt idx="72271" formatCode="0.00E+00">
                  <c:v>-4.0541900000000001E-3</c:v>
                </c:pt>
                <c:pt idx="72272" formatCode="0.00E+00">
                  <c:v>-4.0996100000000001E-3</c:v>
                </c:pt>
                <c:pt idx="72273" formatCode="0.00E+00">
                  <c:v>-4.1399599999999998E-3</c:v>
                </c:pt>
                <c:pt idx="72274" formatCode="0.00E+00">
                  <c:v>-4.1750199999999998E-3</c:v>
                </c:pt>
                <c:pt idx="72275" formatCode="0.00E+00">
                  <c:v>-4.20463E-3</c:v>
                </c:pt>
                <c:pt idx="72276" formatCode="0.00E+00">
                  <c:v>-4.22858E-3</c:v>
                </c:pt>
                <c:pt idx="72277" formatCode="0.00E+00">
                  <c:v>-4.2467099999999999E-3</c:v>
                </c:pt>
                <c:pt idx="72278" formatCode="0.00E+00">
                  <c:v>-4.2588499999999998E-3</c:v>
                </c:pt>
                <c:pt idx="72279" formatCode="0.00E+00">
                  <c:v>-4.2648299999999998E-3</c:v>
                </c:pt>
                <c:pt idx="72280" formatCode="0.00E+00">
                  <c:v>-4.2645199999999999E-3</c:v>
                </c:pt>
                <c:pt idx="72281" formatCode="0.00E+00">
                  <c:v>-4.2577500000000002E-3</c:v>
                </c:pt>
                <c:pt idx="72282" formatCode="0.00E+00">
                  <c:v>-4.2444099999999997E-3</c:v>
                </c:pt>
                <c:pt idx="72283" formatCode="0.00E+00">
                  <c:v>-4.2243799999999998E-3</c:v>
                </c:pt>
                <c:pt idx="72284" formatCode="0.00E+00">
                  <c:v>-4.1975299999999997E-3</c:v>
                </c:pt>
                <c:pt idx="72285" formatCode="0.00E+00">
                  <c:v>-4.1637799999999997E-3</c:v>
                </c:pt>
                <c:pt idx="72286" formatCode="0.00E+00">
                  <c:v>-4.1230199999999998E-3</c:v>
                </c:pt>
                <c:pt idx="72287" formatCode="0.00E+00">
                  <c:v>-4.0751900000000002E-3</c:v>
                </c:pt>
                <c:pt idx="72288" formatCode="0.00E+00">
                  <c:v>-4.0202199999999997E-3</c:v>
                </c:pt>
                <c:pt idx="72289" formatCode="0.00E+00">
                  <c:v>-3.9580400000000003E-3</c:v>
                </c:pt>
                <c:pt idx="72290" formatCode="0.00E+00">
                  <c:v>-3.8886200000000002E-3</c:v>
                </c:pt>
                <c:pt idx="72291" formatCode="0.00E+00">
                  <c:v>-3.8119199999999999E-3</c:v>
                </c:pt>
                <c:pt idx="72292" formatCode="0.00E+00">
                  <c:v>-3.72793E-3</c:v>
                </c:pt>
                <c:pt idx="72293" formatCode="0.00E+00">
                  <c:v>-3.63664E-3</c:v>
                </c:pt>
                <c:pt idx="72294" formatCode="0.00E+00">
                  <c:v>-3.53806E-3</c:v>
                </c:pt>
                <c:pt idx="72295" formatCode="0.00E+00">
                  <c:v>-3.4321999999999998E-3</c:v>
                </c:pt>
                <c:pt idx="72296" formatCode="0.00E+00">
                  <c:v>-3.3190899999999998E-3</c:v>
                </c:pt>
                <c:pt idx="72297" formatCode="0.00E+00">
                  <c:v>-3.19879E-3</c:v>
                </c:pt>
                <c:pt idx="72298" formatCode="0.00E+00">
                  <c:v>-3.0713400000000001E-3</c:v>
                </c:pt>
                <c:pt idx="72299" formatCode="0.00E+00">
                  <c:v>-2.9368200000000001E-3</c:v>
                </c:pt>
                <c:pt idx="72300" formatCode="0.00E+00">
                  <c:v>-2.7953000000000001E-3</c:v>
                </c:pt>
                <c:pt idx="72301" formatCode="0.00E+00">
                  <c:v>-2.6469000000000002E-3</c:v>
                </c:pt>
                <c:pt idx="72302" formatCode="0.00E+00">
                  <c:v>-2.4917099999999998E-3</c:v>
                </c:pt>
                <c:pt idx="72303" formatCode="0.00E+00">
                  <c:v>-2.3298500000000001E-3</c:v>
                </c:pt>
                <c:pt idx="72304" formatCode="0.00E+00">
                  <c:v>-2.16147E-3</c:v>
                </c:pt>
                <c:pt idx="72305" formatCode="0.00E+00">
                  <c:v>-1.9867000000000001E-3</c:v>
                </c:pt>
                <c:pt idx="72306" formatCode="0.00E+00">
                  <c:v>-1.80572E-3</c:v>
                </c:pt>
                <c:pt idx="72307" formatCode="0.00E+00">
                  <c:v>-1.6186799999999999E-3</c:v>
                </c:pt>
                <c:pt idx="72308" formatCode="0.00E+00">
                  <c:v>-1.42577E-3</c:v>
                </c:pt>
                <c:pt idx="72309" formatCode="0.00E+00">
                  <c:v>-1.2271999999999999E-3</c:v>
                </c:pt>
                <c:pt idx="72310" formatCode="0.00E+00">
                  <c:v>-1.02316E-3</c:v>
                </c:pt>
                <c:pt idx="72311" formatCode="0.00E+00">
                  <c:v>-8.1386999999999996E-4</c:v>
                </c:pt>
                <c:pt idx="72312" formatCode="0.00E+00">
                  <c:v>-5.9957100000000002E-4</c:v>
                </c:pt>
                <c:pt idx="72313" formatCode="0.00E+00">
                  <c:v>-3.8049900000000002E-4</c:v>
                </c:pt>
                <c:pt idx="72314" formatCode="0.00E+00">
                  <c:v>-1.5690499999999999E-4</c:v>
                </c:pt>
                <c:pt idx="72315" formatCode="0.00E+00">
                  <c:v>7.0947999999999999E-5</c:v>
                </c:pt>
                <c:pt idx="72316" formatCode="0.00E+00">
                  <c:v>3.0278899999999998E-4</c:v>
                </c:pt>
                <c:pt idx="72317" formatCode="0.00E+00">
                  <c:v>5.3833600000000004E-4</c:v>
                </c:pt>
                <c:pt idx="72318" formatCode="0.00E+00">
                  <c:v>7.7729899999999996E-4</c:v>
                </c:pt>
                <c:pt idx="72319" formatCode="0.00E+00">
                  <c:v>1.0193800000000001E-3</c:v>
                </c:pt>
                <c:pt idx="72320" formatCode="0.00E+00">
                  <c:v>1.2642700000000001E-3</c:v>
                </c:pt>
                <c:pt idx="72321" formatCode="0.00E+00">
                  <c:v>1.51165E-3</c:v>
                </c:pt>
                <c:pt idx="72322" formatCode="0.00E+00">
                  <c:v>1.7612000000000001E-3</c:v>
                </c:pt>
                <c:pt idx="72323" formatCode="0.00E+00">
                  <c:v>2.0125899999999999E-3</c:v>
                </c:pt>
                <c:pt idx="72324" formatCode="0.00E+00">
                  <c:v>2.2654799999999998E-3</c:v>
                </c:pt>
                <c:pt idx="72325" formatCode="0.00E+00">
                  <c:v>2.5195399999999998E-3</c:v>
                </c:pt>
                <c:pt idx="72326" formatCode="0.00E+00">
                  <c:v>2.7744100000000002E-3</c:v>
                </c:pt>
                <c:pt idx="72327" formatCode="0.00E+00">
                  <c:v>3.02973E-3</c:v>
                </c:pt>
                <c:pt idx="72328" formatCode="0.00E+00">
                  <c:v>3.2851600000000001E-3</c:v>
                </c:pt>
                <c:pt idx="72329" formatCode="0.00E+00">
                  <c:v>3.5403399999999999E-3</c:v>
                </c:pt>
                <c:pt idx="72330" formatCode="0.00E+00">
                  <c:v>3.79488E-3</c:v>
                </c:pt>
                <c:pt idx="72331" formatCode="0.00E+00">
                  <c:v>4.0484400000000004E-3</c:v>
                </c:pt>
                <c:pt idx="72332" formatCode="0.00E+00">
                  <c:v>4.3006299999999997E-3</c:v>
                </c:pt>
                <c:pt idx="72333" formatCode="0.00E+00">
                  <c:v>4.5510999999999998E-3</c:v>
                </c:pt>
                <c:pt idx="72334" formatCode="0.00E+00">
                  <c:v>4.7994600000000002E-3</c:v>
                </c:pt>
                <c:pt idx="72335" formatCode="0.00E+00">
                  <c:v>5.0453399999999997E-3</c:v>
                </c:pt>
                <c:pt idx="72336" formatCode="0.00E+00">
                  <c:v>5.2883699999999997E-3</c:v>
                </c:pt>
                <c:pt idx="72337" formatCode="0.00E+00">
                  <c:v>5.5281799999999997E-3</c:v>
                </c:pt>
                <c:pt idx="72338" formatCode="0.00E+00">
                  <c:v>5.7643900000000003E-3</c:v>
                </c:pt>
                <c:pt idx="72339" formatCode="0.00E+00">
                  <c:v>5.9966400000000001E-3</c:v>
                </c:pt>
                <c:pt idx="72340" formatCode="0.00E+00">
                  <c:v>6.2245699999999996E-3</c:v>
                </c:pt>
                <c:pt idx="72341" formatCode="0.00E+00">
                  <c:v>6.4478000000000001E-3</c:v>
                </c:pt>
                <c:pt idx="72342" formatCode="0.00E+00">
                  <c:v>6.6659800000000002E-3</c:v>
                </c:pt>
                <c:pt idx="72343" formatCode="0.00E+00">
                  <c:v>6.8787600000000003E-3</c:v>
                </c:pt>
                <c:pt idx="72344" formatCode="0.00E+00">
                  <c:v>7.0857799999999999E-3</c:v>
                </c:pt>
                <c:pt idx="72345" formatCode="0.00E+00">
                  <c:v>7.2866900000000002E-3</c:v>
                </c:pt>
                <c:pt idx="72346" formatCode="0.00E+00">
                  <c:v>7.4811699999999997E-3</c:v>
                </c:pt>
                <c:pt idx="72347" formatCode="0.00E+00">
                  <c:v>7.6688700000000004E-3</c:v>
                </c:pt>
                <c:pt idx="72348" formatCode="0.00E+00">
                  <c:v>7.8494700000000008E-3</c:v>
                </c:pt>
                <c:pt idx="72349" formatCode="0.00E+00">
                  <c:v>8.0226599999999992E-3</c:v>
                </c:pt>
                <c:pt idx="72350" formatCode="0.00E+00">
                  <c:v>8.1881200000000001E-3</c:v>
                </c:pt>
                <c:pt idx="72351" formatCode="0.00E+00">
                  <c:v>8.3455500000000002E-3</c:v>
                </c:pt>
                <c:pt idx="72352" formatCode="0.00E+00">
                  <c:v>8.4946599999999994E-3</c:v>
                </c:pt>
                <c:pt idx="72353" formatCode="0.00E+00">
                  <c:v>8.6351699999999993E-3</c:v>
                </c:pt>
                <c:pt idx="72354" formatCode="0.00E+00">
                  <c:v>8.7668199999999998E-3</c:v>
                </c:pt>
                <c:pt idx="72355" formatCode="0.00E+00">
                  <c:v>8.8893199999999992E-3</c:v>
                </c:pt>
                <c:pt idx="72356" formatCode="0.00E+00">
                  <c:v>9.0024500000000004E-3</c:v>
                </c:pt>
                <c:pt idx="72357" formatCode="0.00E+00">
                  <c:v>9.1059499999999998E-3</c:v>
                </c:pt>
                <c:pt idx="72358" formatCode="0.00E+00">
                  <c:v>9.1996100000000004E-3</c:v>
                </c:pt>
                <c:pt idx="72359" formatCode="0.00E+00">
                  <c:v>9.2832100000000001E-3</c:v>
                </c:pt>
                <c:pt idx="72360" formatCode="0.00E+00">
                  <c:v>9.35654E-3</c:v>
                </c:pt>
                <c:pt idx="72361" formatCode="0.00E+00">
                  <c:v>9.4194299999999995E-3</c:v>
                </c:pt>
                <c:pt idx="72362" formatCode="0.00E+00">
                  <c:v>9.4716899999999996E-3</c:v>
                </c:pt>
                <c:pt idx="72363" formatCode="0.00E+00">
                  <c:v>9.5131799999999996E-3</c:v>
                </c:pt>
                <c:pt idx="72364" formatCode="0.00E+00">
                  <c:v>9.5437300000000003E-3</c:v>
                </c:pt>
                <c:pt idx="72365" formatCode="0.00E+00">
                  <c:v>9.5632300000000007E-3</c:v>
                </c:pt>
                <c:pt idx="72366" formatCode="0.00E+00">
                  <c:v>9.5715499999999998E-3</c:v>
                </c:pt>
                <c:pt idx="72367" formatCode="0.00E+00">
                  <c:v>9.5685900000000001E-3</c:v>
                </c:pt>
                <c:pt idx="72368" formatCode="0.00E+00">
                  <c:v>9.5542700000000001E-3</c:v>
                </c:pt>
                <c:pt idx="72369" formatCode="0.00E+00">
                  <c:v>9.5285100000000005E-3</c:v>
                </c:pt>
                <c:pt idx="72370" formatCode="0.00E+00">
                  <c:v>9.4912599999999996E-3</c:v>
                </c:pt>
                <c:pt idx="72371" formatCode="0.00E+00">
                  <c:v>9.4424899999999996E-3</c:v>
                </c:pt>
                <c:pt idx="72372" formatCode="0.00E+00">
                  <c:v>9.3821600000000005E-3</c:v>
                </c:pt>
                <c:pt idx="72373" formatCode="0.00E+00">
                  <c:v>9.3102700000000007E-3</c:v>
                </c:pt>
                <c:pt idx="72374" formatCode="0.00E+00">
                  <c:v>9.2268300000000001E-3</c:v>
                </c:pt>
                <c:pt idx="72375" formatCode="0.00E+00">
                  <c:v>9.1318600000000003E-3</c:v>
                </c:pt>
                <c:pt idx="72376" formatCode="0.00E+00">
                  <c:v>9.0254099999999993E-3</c:v>
                </c:pt>
                <c:pt idx="72377" formatCode="0.00E+00">
                  <c:v>8.9075200000000004E-3</c:v>
                </c:pt>
                <c:pt idx="72378" formatCode="0.00E+00">
                  <c:v>8.7782899999999994E-3</c:v>
                </c:pt>
                <c:pt idx="72379" formatCode="0.00E+00">
                  <c:v>8.6377799999999994E-3</c:v>
                </c:pt>
                <c:pt idx="72380" formatCode="0.00E+00">
                  <c:v>8.4861099999999998E-3</c:v>
                </c:pt>
                <c:pt idx="72381" formatCode="0.00E+00">
                  <c:v>8.3233999999999999E-3</c:v>
                </c:pt>
                <c:pt idx="72382" formatCode="0.00E+00">
                  <c:v>8.1497900000000005E-3</c:v>
                </c:pt>
                <c:pt idx="72383" formatCode="0.00E+00">
                  <c:v>7.9654300000000008E-3</c:v>
                </c:pt>
                <c:pt idx="72384" formatCode="0.00E+00">
                  <c:v>7.7704899999999997E-3</c:v>
                </c:pt>
                <c:pt idx="72385" formatCode="0.00E+00">
                  <c:v>7.5651499999999997E-3</c:v>
                </c:pt>
                <c:pt idx="72386" formatCode="0.00E+00">
                  <c:v>7.3496000000000004E-3</c:v>
                </c:pt>
                <c:pt idx="72387" formatCode="0.00E+00">
                  <c:v>7.1240699999999997E-3</c:v>
                </c:pt>
                <c:pt idx="72388" formatCode="0.00E+00">
                  <c:v>6.8887799999999997E-3</c:v>
                </c:pt>
                <c:pt idx="72389" formatCode="0.00E+00">
                  <c:v>6.6439799999999999E-3</c:v>
                </c:pt>
                <c:pt idx="72390" formatCode="0.00E+00">
                  <c:v>6.3899100000000004E-3</c:v>
                </c:pt>
                <c:pt idx="72391" formatCode="0.00E+00">
                  <c:v>6.1268599999999996E-3</c:v>
                </c:pt>
                <c:pt idx="72392" formatCode="0.00E+00">
                  <c:v>5.8550900000000003E-3</c:v>
                </c:pt>
                <c:pt idx="72393" formatCode="0.00E+00">
                  <c:v>5.5749199999999997E-3</c:v>
                </c:pt>
                <c:pt idx="72394" formatCode="0.00E+00">
                  <c:v>5.2866399999999996E-3</c:v>
                </c:pt>
                <c:pt idx="72395" formatCode="0.00E+00">
                  <c:v>4.9905799999999997E-3</c:v>
                </c:pt>
                <c:pt idx="72396" formatCode="0.00E+00">
                  <c:v>4.6870699999999998E-3</c:v>
                </c:pt>
                <c:pt idx="72397" formatCode="0.00E+00">
                  <c:v>4.3764600000000004E-3</c:v>
                </c:pt>
                <c:pt idx="72398" formatCode="0.00E+00">
                  <c:v>4.0590899999999996E-3</c:v>
                </c:pt>
                <c:pt idx="72399" formatCode="0.00E+00">
                  <c:v>3.7353299999999998E-3</c:v>
                </c:pt>
                <c:pt idx="72400" formatCode="0.00E+00">
                  <c:v>3.4055700000000001E-3</c:v>
                </c:pt>
                <c:pt idx="72401" formatCode="0.00E+00">
                  <c:v>3.0701700000000001E-3</c:v>
                </c:pt>
                <c:pt idx="72402" formatCode="0.00E+00">
                  <c:v>2.7295399999999999E-3</c:v>
                </c:pt>
                <c:pt idx="72403" formatCode="0.00E+00">
                  <c:v>2.3840599999999999E-3</c:v>
                </c:pt>
                <c:pt idx="72404" formatCode="0.00E+00">
                  <c:v>2.0341600000000001E-3</c:v>
                </c:pt>
                <c:pt idx="72405" formatCode="0.00E+00">
                  <c:v>1.6802500000000001E-3</c:v>
                </c:pt>
                <c:pt idx="72406" formatCode="0.00E+00">
                  <c:v>1.32274E-3</c:v>
                </c:pt>
                <c:pt idx="72407" formatCode="0.00E+00">
                  <c:v>9.62064E-4</c:v>
                </c:pt>
                <c:pt idx="72408" formatCode="0.00E+00">
                  <c:v>5.9865600000000004E-4</c:v>
                </c:pt>
                <c:pt idx="72409" formatCode="0.00E+00">
                  <c:v>2.32952E-4</c:v>
                </c:pt>
                <c:pt idx="72410" formatCode="0.00E+00">
                  <c:v>-1.34609E-4</c:v>
                </c:pt>
                <c:pt idx="72411" formatCode="0.00E+00">
                  <c:v>-5.0358E-4</c:v>
                </c:pt>
                <c:pt idx="72412" formatCode="0.00E+00">
                  <c:v>-8.7351599999999996E-4</c:v>
                </c:pt>
                <c:pt idx="72413" formatCode="0.00E+00">
                  <c:v>-1.2439700000000001E-3</c:v>
                </c:pt>
                <c:pt idx="72414" formatCode="0.00E+00">
                  <c:v>-1.61448E-3</c:v>
                </c:pt>
                <c:pt idx="72415" formatCode="0.00E+00">
                  <c:v>-1.9846099999999999E-3</c:v>
                </c:pt>
                <c:pt idx="72416" formatCode="0.00E+00">
                  <c:v>-2.3538999999999999E-3</c:v>
                </c:pt>
                <c:pt idx="72417" formatCode="0.00E+00">
                  <c:v>-2.7219000000000002E-3</c:v>
                </c:pt>
                <c:pt idx="72418" formatCode="0.00E+00">
                  <c:v>-3.08816E-3</c:v>
                </c:pt>
                <c:pt idx="72419" formatCode="0.00E+00">
                  <c:v>-3.4522300000000001E-3</c:v>
                </c:pt>
                <c:pt idx="72420" formatCode="0.00E+00">
                  <c:v>-3.8136699999999999E-3</c:v>
                </c:pt>
                <c:pt idx="72421" formatCode="0.00E+00">
                  <c:v>-4.1720300000000002E-3</c:v>
                </c:pt>
                <c:pt idx="72422" formatCode="0.00E+00">
                  <c:v>-4.5268799999999996E-3</c:v>
                </c:pt>
                <c:pt idx="72423" formatCode="0.00E+00">
                  <c:v>-4.87777E-3</c:v>
                </c:pt>
                <c:pt idx="72424" formatCode="0.00E+00">
                  <c:v>-5.2242800000000004E-3</c:v>
                </c:pt>
                <c:pt idx="72425" formatCode="0.00E+00">
                  <c:v>-5.5659899999999998E-3</c:v>
                </c:pt>
                <c:pt idx="72426" formatCode="0.00E+00">
                  <c:v>-5.9024699999999999E-3</c:v>
                </c:pt>
                <c:pt idx="72427" formatCode="0.00E+00">
                  <c:v>-6.2333199999999997E-3</c:v>
                </c:pt>
                <c:pt idx="72428" formatCode="0.00E+00">
                  <c:v>-6.5581199999999997E-3</c:v>
                </c:pt>
                <c:pt idx="72429" formatCode="0.00E+00">
                  <c:v>-6.8764799999999999E-3</c:v>
                </c:pt>
                <c:pt idx="72430" formatCode="0.00E+00">
                  <c:v>-7.1880199999999998E-3</c:v>
                </c:pt>
                <c:pt idx="72431" formatCode="0.00E+00">
                  <c:v>-7.4923500000000001E-3</c:v>
                </c:pt>
                <c:pt idx="72432" formatCode="0.00E+00">
                  <c:v>-7.7891100000000001E-3</c:v>
                </c:pt>
                <c:pt idx="72433" formatCode="0.00E+00">
                  <c:v>-8.0779200000000006E-3</c:v>
                </c:pt>
                <c:pt idx="72434" formatCode="0.00E+00">
                  <c:v>-8.3584499999999999E-3</c:v>
                </c:pt>
                <c:pt idx="72435" formatCode="0.00E+00">
                  <c:v>-8.6303600000000001E-3</c:v>
                </c:pt>
                <c:pt idx="72436" formatCode="0.00E+00">
                  <c:v>-8.8933099999999998E-3</c:v>
                </c:pt>
                <c:pt idx="72437" formatCode="0.00E+00">
                  <c:v>-9.1469900000000007E-3</c:v>
                </c:pt>
                <c:pt idx="72438" formatCode="0.00E+00">
                  <c:v>-9.3910999999999994E-3</c:v>
                </c:pt>
                <c:pt idx="72439" formatCode="0.00E+00">
                  <c:v>-9.6253499999999995E-3</c:v>
                </c:pt>
                <c:pt idx="72440" formatCode="0.00E+00">
                  <c:v>-9.8494600000000009E-3</c:v>
                </c:pt>
                <c:pt idx="72441">
                  <c:v>-1.00632E-2</c:v>
                </c:pt>
                <c:pt idx="72442">
                  <c:v>-1.02662E-2</c:v>
                </c:pt>
                <c:pt idx="72443">
                  <c:v>-1.04584E-2</c:v>
                </c:pt>
                <c:pt idx="72444">
                  <c:v>-1.06394E-2</c:v>
                </c:pt>
                <c:pt idx="72445">
                  <c:v>-1.08091E-2</c:v>
                </c:pt>
                <c:pt idx="72446">
                  <c:v>-1.0967299999999999E-2</c:v>
                </c:pt>
                <c:pt idx="72447">
                  <c:v>-1.11138E-2</c:v>
                </c:pt>
                <c:pt idx="72448">
                  <c:v>-1.12485E-2</c:v>
                </c:pt>
                <c:pt idx="72449">
                  <c:v>-1.13711E-2</c:v>
                </c:pt>
                <c:pt idx="72450">
                  <c:v>-1.1481699999999999E-2</c:v>
                </c:pt>
                <c:pt idx="72451">
                  <c:v>-1.1579900000000001E-2</c:v>
                </c:pt>
                <c:pt idx="72452">
                  <c:v>-1.16659E-2</c:v>
                </c:pt>
                <c:pt idx="72453">
                  <c:v>-1.1739400000000001E-2</c:v>
                </c:pt>
                <c:pt idx="72454">
                  <c:v>-1.1800400000000001E-2</c:v>
                </c:pt>
                <c:pt idx="72455">
                  <c:v>-1.18488E-2</c:v>
                </c:pt>
                <c:pt idx="72456">
                  <c:v>-1.18847E-2</c:v>
                </c:pt>
                <c:pt idx="72457">
                  <c:v>-1.1908E-2</c:v>
                </c:pt>
                <c:pt idx="72458">
                  <c:v>-1.1918700000000001E-2</c:v>
                </c:pt>
                <c:pt idx="72459">
                  <c:v>-1.19168E-2</c:v>
                </c:pt>
                <c:pt idx="72460">
                  <c:v>-1.19024E-2</c:v>
                </c:pt>
                <c:pt idx="72461">
                  <c:v>-1.1875399999999999E-2</c:v>
                </c:pt>
                <c:pt idx="72462">
                  <c:v>-1.1835999999999999E-2</c:v>
                </c:pt>
                <c:pt idx="72463">
                  <c:v>-1.17842E-2</c:v>
                </c:pt>
                <c:pt idx="72464">
                  <c:v>-1.1720100000000001E-2</c:v>
                </c:pt>
                <c:pt idx="72465">
                  <c:v>-1.16439E-2</c:v>
                </c:pt>
                <c:pt idx="72466">
                  <c:v>-1.1555599999999999E-2</c:v>
                </c:pt>
                <c:pt idx="72467">
                  <c:v>-1.1455399999999999E-2</c:v>
                </c:pt>
                <c:pt idx="72468">
                  <c:v>-1.1343499999999999E-2</c:v>
                </c:pt>
                <c:pt idx="72469">
                  <c:v>-1.12199E-2</c:v>
                </c:pt>
                <c:pt idx="72470">
                  <c:v>-1.1084999999999999E-2</c:v>
                </c:pt>
                <c:pt idx="72471">
                  <c:v>-1.09388E-2</c:v>
                </c:pt>
                <c:pt idx="72472">
                  <c:v>-1.0781600000000001E-2</c:v>
                </c:pt>
                <c:pt idx="72473">
                  <c:v>-1.06137E-2</c:v>
                </c:pt>
                <c:pt idx="72474">
                  <c:v>-1.04352E-2</c:v>
                </c:pt>
                <c:pt idx="72475">
                  <c:v>-1.02463E-2</c:v>
                </c:pt>
                <c:pt idx="72476">
                  <c:v>-1.0047499999999999E-2</c:v>
                </c:pt>
                <c:pt idx="72477" formatCode="0.00E+00">
                  <c:v>-9.8388E-3</c:v>
                </c:pt>
                <c:pt idx="72478" formatCode="0.00E+00">
                  <c:v>-9.6206299999999998E-3</c:v>
                </c:pt>
                <c:pt idx="72479" formatCode="0.00E+00">
                  <c:v>-9.3932500000000006E-3</c:v>
                </c:pt>
                <c:pt idx="72480" formatCode="0.00E+00">
                  <c:v>-9.1569500000000005E-3</c:v>
                </c:pt>
                <c:pt idx="72481" formatCode="0.00E+00">
                  <c:v>-8.9120499999999995E-3</c:v>
                </c:pt>
                <c:pt idx="72482" formatCode="0.00E+00">
                  <c:v>-8.6588499999999992E-3</c:v>
                </c:pt>
                <c:pt idx="72483" formatCode="0.00E+00">
                  <c:v>-8.3976999999999993E-3</c:v>
                </c:pt>
                <c:pt idx="72484" formatCode="0.00E+00">
                  <c:v>-8.1289199999999995E-3</c:v>
                </c:pt>
                <c:pt idx="72485" formatCode="0.00E+00">
                  <c:v>-7.8528499999999998E-3</c:v>
                </c:pt>
                <c:pt idx="72486" formatCode="0.00E+00">
                  <c:v>-7.5698500000000004E-3</c:v>
                </c:pt>
                <c:pt idx="72487" formatCode="0.00E+00">
                  <c:v>-7.2802600000000002E-3</c:v>
                </c:pt>
                <c:pt idx="72488" formatCode="0.00E+00">
                  <c:v>-6.9844599999999996E-3</c:v>
                </c:pt>
                <c:pt idx="72489" formatCode="0.00E+00">
                  <c:v>-6.6828E-3</c:v>
                </c:pt>
                <c:pt idx="72490" formatCode="0.00E+00">
                  <c:v>-6.37566E-3</c:v>
                </c:pt>
                <c:pt idx="72491" formatCode="0.00E+00">
                  <c:v>-6.06341E-3</c:v>
                </c:pt>
                <c:pt idx="72492" formatCode="0.00E+00">
                  <c:v>-5.7464400000000002E-3</c:v>
                </c:pt>
                <c:pt idx="72493" formatCode="0.00E+00">
                  <c:v>-5.4251200000000003E-3</c:v>
                </c:pt>
                <c:pt idx="72494" formatCode="0.00E+00">
                  <c:v>-5.0998399999999996E-3</c:v>
                </c:pt>
                <c:pt idx="72495" formatCode="0.00E+00">
                  <c:v>-4.7709900000000001E-3</c:v>
                </c:pt>
                <c:pt idx="72496" formatCode="0.00E+00">
                  <c:v>-4.4389499999999997E-3</c:v>
                </c:pt>
                <c:pt idx="72497" formatCode="0.00E+00">
                  <c:v>-4.1041200000000002E-3</c:v>
                </c:pt>
                <c:pt idx="72498" formatCode="0.00E+00">
                  <c:v>-3.7668699999999999E-3</c:v>
                </c:pt>
                <c:pt idx="72499" formatCode="0.00E+00">
                  <c:v>-3.4276100000000002E-3</c:v>
                </c:pt>
                <c:pt idx="72500" formatCode="0.00E+00">
                  <c:v>-3.0867199999999998E-3</c:v>
                </c:pt>
                <c:pt idx="72501" formatCode="0.00E+00">
                  <c:v>-2.7445899999999999E-3</c:v>
                </c:pt>
                <c:pt idx="72502" formatCode="0.00E+00">
                  <c:v>-2.4015899999999999E-3</c:v>
                </c:pt>
                <c:pt idx="72503" formatCode="0.00E+00">
                  <c:v>-2.0581200000000001E-3</c:v>
                </c:pt>
                <c:pt idx="72504" formatCode="0.00E+00">
                  <c:v>-1.71456E-3</c:v>
                </c:pt>
                <c:pt idx="72505" formatCode="0.00E+00">
                  <c:v>-1.37127E-3</c:v>
                </c:pt>
                <c:pt idx="72506" formatCode="0.00E+00">
                  <c:v>-1.02863E-3</c:v>
                </c:pt>
                <c:pt idx="72507" formatCode="0.00E+00">
                  <c:v>-6.8701500000000002E-4</c:v>
                </c:pt>
                <c:pt idx="72508" formatCode="0.00E+00">
                  <c:v>-3.4677900000000002E-4</c:v>
                </c:pt>
                <c:pt idx="72509" formatCode="0.00E+00">
                  <c:v>-8.2827100000000002E-6</c:v>
                </c:pt>
                <c:pt idx="72510" formatCode="0.00E+00">
                  <c:v>3.2812299999999999E-4</c:v>
                </c:pt>
                <c:pt idx="72511" formatCode="0.00E+00">
                  <c:v>6.6209299999999999E-4</c:v>
                </c:pt>
                <c:pt idx="72512" formatCode="0.00E+00">
                  <c:v>9.9328799999999994E-4</c:v>
                </c:pt>
                <c:pt idx="72513" formatCode="0.00E+00">
                  <c:v>1.32138E-3</c:v>
                </c:pt>
                <c:pt idx="72514" formatCode="0.00E+00">
                  <c:v>1.6460400000000001E-3</c:v>
                </c:pt>
                <c:pt idx="72515" formatCode="0.00E+00">
                  <c:v>1.9669499999999999E-3</c:v>
                </c:pt>
                <c:pt idx="72516" formatCode="0.00E+00">
                  <c:v>2.2838099999999998E-3</c:v>
                </c:pt>
                <c:pt idx="72517" formatCode="0.00E+00">
                  <c:v>2.5963200000000001E-3</c:v>
                </c:pt>
                <c:pt idx="72518" formatCode="0.00E+00">
                  <c:v>2.9041800000000001E-3</c:v>
                </c:pt>
                <c:pt idx="72519" formatCode="0.00E+00">
                  <c:v>3.2071299999999999E-3</c:v>
                </c:pt>
                <c:pt idx="72520" formatCode="0.00E+00">
                  <c:v>3.5048700000000002E-3</c:v>
                </c:pt>
                <c:pt idx="72521" formatCode="0.00E+00">
                  <c:v>3.7971599999999999E-3</c:v>
                </c:pt>
                <c:pt idx="72522" formatCode="0.00E+00">
                  <c:v>4.0837399999999998E-3</c:v>
                </c:pt>
                <c:pt idx="72523" formatCode="0.00E+00">
                  <c:v>4.3643700000000002E-3</c:v>
                </c:pt>
                <c:pt idx="72524" formatCode="0.00E+00">
                  <c:v>4.63883E-3</c:v>
                </c:pt>
                <c:pt idx="72525" formatCode="0.00E+00">
                  <c:v>4.9068799999999997E-3</c:v>
                </c:pt>
                <c:pt idx="72526" formatCode="0.00E+00">
                  <c:v>5.1683199999999997E-3</c:v>
                </c:pt>
                <c:pt idx="72527" formatCode="0.00E+00">
                  <c:v>5.4229600000000001E-3</c:v>
                </c:pt>
                <c:pt idx="72528" formatCode="0.00E+00">
                  <c:v>5.6706100000000004E-3</c:v>
                </c:pt>
                <c:pt idx="72529" formatCode="0.00E+00">
                  <c:v>5.9110899999999999E-3</c:v>
                </c:pt>
                <c:pt idx="72530" formatCode="0.00E+00">
                  <c:v>6.1442299999999997E-3</c:v>
                </c:pt>
                <c:pt idx="72531" formatCode="0.00E+00">
                  <c:v>6.3699000000000004E-3</c:v>
                </c:pt>
                <c:pt idx="72532" formatCode="0.00E+00">
                  <c:v>6.5879399999999996E-3</c:v>
                </c:pt>
                <c:pt idx="72533" formatCode="0.00E+00">
                  <c:v>6.7982199999999998E-3</c:v>
                </c:pt>
                <c:pt idx="72534" formatCode="0.00E+00">
                  <c:v>7.0006399999999998E-3</c:v>
                </c:pt>
                <c:pt idx="72535" formatCode="0.00E+00">
                  <c:v>7.1950800000000004E-3</c:v>
                </c:pt>
                <c:pt idx="72536" formatCode="0.00E+00">
                  <c:v>7.3814500000000003E-3</c:v>
                </c:pt>
                <c:pt idx="72537" formatCode="0.00E+00">
                  <c:v>7.5596700000000001E-3</c:v>
                </c:pt>
                <c:pt idx="72538" formatCode="0.00E+00">
                  <c:v>7.7296700000000001E-3</c:v>
                </c:pt>
                <c:pt idx="72539" formatCode="0.00E+00">
                  <c:v>7.8913799999999999E-3</c:v>
                </c:pt>
                <c:pt idx="72540" formatCode="0.00E+00">
                  <c:v>8.0447699999999997E-3</c:v>
                </c:pt>
                <c:pt idx="72541" formatCode="0.00E+00">
                  <c:v>8.1897900000000006E-3</c:v>
                </c:pt>
                <c:pt idx="72542" formatCode="0.00E+00">
                  <c:v>8.3264199999999993E-3</c:v>
                </c:pt>
                <c:pt idx="72543" formatCode="0.00E+00">
                  <c:v>8.4546399999999994E-3</c:v>
                </c:pt>
                <c:pt idx="72544" formatCode="0.00E+00">
                  <c:v>8.5744500000000008E-3</c:v>
                </c:pt>
                <c:pt idx="72545" formatCode="0.00E+00">
                  <c:v>8.6858600000000001E-3</c:v>
                </c:pt>
                <c:pt idx="72546" formatCode="0.00E+00">
                  <c:v>8.7888900000000006E-3</c:v>
                </c:pt>
                <c:pt idx="72547" formatCode="0.00E+00">
                  <c:v>8.8835600000000004E-3</c:v>
                </c:pt>
                <c:pt idx="72548" formatCode="0.00E+00">
                  <c:v>8.9699099999999993E-3</c:v>
                </c:pt>
                <c:pt idx="72549" formatCode="0.00E+00">
                  <c:v>9.0479800000000006E-3</c:v>
                </c:pt>
                <c:pt idx="72550" formatCode="0.00E+00">
                  <c:v>9.1178500000000003E-3</c:v>
                </c:pt>
                <c:pt idx="72551" formatCode="0.00E+00">
                  <c:v>9.1795599999999998E-3</c:v>
                </c:pt>
                <c:pt idx="72552" formatCode="0.00E+00">
                  <c:v>9.2332000000000004E-3</c:v>
                </c:pt>
                <c:pt idx="72553" formatCode="0.00E+00">
                  <c:v>9.2788599999999999E-3</c:v>
                </c:pt>
                <c:pt idx="72554" formatCode="0.00E+00">
                  <c:v>9.3166099999999995E-3</c:v>
                </c:pt>
                <c:pt idx="72555" formatCode="0.00E+00">
                  <c:v>9.3465700000000002E-3</c:v>
                </c:pt>
                <c:pt idx="72556" formatCode="0.00E+00">
                  <c:v>9.3688399999999998E-3</c:v>
                </c:pt>
                <c:pt idx="72557" formatCode="0.00E+00">
                  <c:v>9.3835399999999992E-3</c:v>
                </c:pt>
                <c:pt idx="72558" formatCode="0.00E+00">
                  <c:v>9.3907899999999996E-3</c:v>
                </c:pt>
                <c:pt idx="72559" formatCode="0.00E+00">
                  <c:v>9.39072E-3</c:v>
                </c:pt>
                <c:pt idx="72560" formatCode="0.00E+00">
                  <c:v>9.3834599999999997E-3</c:v>
                </c:pt>
                <c:pt idx="72561" formatCode="0.00E+00">
                  <c:v>9.3691599999999996E-3</c:v>
                </c:pt>
                <c:pt idx="72562" formatCode="0.00E+00">
                  <c:v>9.3479600000000006E-3</c:v>
                </c:pt>
                <c:pt idx="72563" formatCode="0.00E+00">
                  <c:v>9.32002E-3</c:v>
                </c:pt>
                <c:pt idx="72564" formatCode="0.00E+00">
                  <c:v>9.2854900000000004E-3</c:v>
                </c:pt>
                <c:pt idx="72565" formatCode="0.00E+00">
                  <c:v>9.2445300000000008E-3</c:v>
                </c:pt>
                <c:pt idx="72566" formatCode="0.00E+00">
                  <c:v>9.1973100000000002E-3</c:v>
                </c:pt>
                <c:pt idx="72567" formatCode="0.00E+00">
                  <c:v>9.1439999999999994E-3</c:v>
                </c:pt>
                <c:pt idx="72568" formatCode="0.00E+00">
                  <c:v>9.0847700000000007E-3</c:v>
                </c:pt>
                <c:pt idx="72569" formatCode="0.00E+00">
                  <c:v>9.0197999999999997E-3</c:v>
                </c:pt>
                <c:pt idx="72570" formatCode="0.00E+00">
                  <c:v>8.9492700000000005E-3</c:v>
                </c:pt>
                <c:pt idx="72571" formatCode="0.00E+00">
                  <c:v>8.8733400000000004E-3</c:v>
                </c:pt>
                <c:pt idx="72572" formatCode="0.00E+00">
                  <c:v>8.7922199999999999E-3</c:v>
                </c:pt>
                <c:pt idx="72573" formatCode="0.00E+00">
                  <c:v>8.7060699999999998E-3</c:v>
                </c:pt>
                <c:pt idx="72574" formatCode="0.00E+00">
                  <c:v>8.6150900000000006E-3</c:v>
                </c:pt>
                <c:pt idx="72575" formatCode="0.00E+00">
                  <c:v>8.5194499999999996E-3</c:v>
                </c:pt>
                <c:pt idx="72576" formatCode="0.00E+00">
                  <c:v>8.4193500000000008E-3</c:v>
                </c:pt>
                <c:pt idx="72577" formatCode="0.00E+00">
                  <c:v>8.3149599999999997E-3</c:v>
                </c:pt>
                <c:pt idx="72578" formatCode="0.00E+00">
                  <c:v>8.2064800000000004E-3</c:v>
                </c:pt>
                <c:pt idx="72579" formatCode="0.00E+00">
                  <c:v>8.09408E-3</c:v>
                </c:pt>
                <c:pt idx="72580" formatCode="0.00E+00">
                  <c:v>7.9779499999999993E-3</c:v>
                </c:pt>
                <c:pt idx="72581" formatCode="0.00E+00">
                  <c:v>7.8582700000000005E-3</c:v>
                </c:pt>
                <c:pt idx="72582" formatCode="0.00E+00">
                  <c:v>7.7352200000000001E-3</c:v>
                </c:pt>
                <c:pt idx="72583" formatCode="0.00E+00">
                  <c:v>7.6089699999999996E-3</c:v>
                </c:pt>
                <c:pt idx="72584" formatCode="0.00E+00">
                  <c:v>7.4796899999999998E-3</c:v>
                </c:pt>
                <c:pt idx="72585" formatCode="0.00E+00">
                  <c:v>7.3475700000000003E-3</c:v>
                </c:pt>
                <c:pt idx="72586" formatCode="0.00E+00">
                  <c:v>7.2127700000000003E-3</c:v>
                </c:pt>
                <c:pt idx="72587" formatCode="0.00E+00">
                  <c:v>7.0754499999999996E-3</c:v>
                </c:pt>
                <c:pt idx="72588" formatCode="0.00E+00">
                  <c:v>6.93577E-3</c:v>
                </c:pt>
                <c:pt idx="72589" formatCode="0.00E+00">
                  <c:v>6.7939000000000003E-3</c:v>
                </c:pt>
                <c:pt idx="72590" formatCode="0.00E+00">
                  <c:v>6.6499899999999997E-3</c:v>
                </c:pt>
                <c:pt idx="72591" formatCode="0.00E+00">
                  <c:v>6.50418E-3</c:v>
                </c:pt>
                <c:pt idx="72592" formatCode="0.00E+00">
                  <c:v>6.3566200000000003E-3</c:v>
                </c:pt>
                <c:pt idx="72593" formatCode="0.00E+00">
                  <c:v>6.2074599999999997E-3</c:v>
                </c:pt>
                <c:pt idx="72594" formatCode="0.00E+00">
                  <c:v>6.0568200000000001E-3</c:v>
                </c:pt>
                <c:pt idx="72595" formatCode="0.00E+00">
                  <c:v>5.9048399999999997E-3</c:v>
                </c:pt>
                <c:pt idx="72596" formatCode="0.00E+00">
                  <c:v>5.7516499999999996E-3</c:v>
                </c:pt>
                <c:pt idx="72597" formatCode="0.00E+00">
                  <c:v>5.59736E-3</c:v>
                </c:pt>
                <c:pt idx="72598" formatCode="0.00E+00">
                  <c:v>5.4420800000000002E-3</c:v>
                </c:pt>
                <c:pt idx="72599" formatCode="0.00E+00">
                  <c:v>5.2859400000000003E-3</c:v>
                </c:pt>
                <c:pt idx="72600" formatCode="0.00E+00">
                  <c:v>5.1290299999999997E-3</c:v>
                </c:pt>
                <c:pt idx="72601" formatCode="0.00E+00">
                  <c:v>4.9714499999999997E-3</c:v>
                </c:pt>
                <c:pt idx="72602" formatCode="0.00E+00">
                  <c:v>4.8132899999999996E-3</c:v>
                </c:pt>
                <c:pt idx="72603" formatCode="0.00E+00">
                  <c:v>4.6546399999999998E-3</c:v>
                </c:pt>
                <c:pt idx="72604" formatCode="0.00E+00">
                  <c:v>4.4955799999999999E-3</c:v>
                </c:pt>
                <c:pt idx="72605" formatCode="0.00E+00">
                  <c:v>4.3361900000000002E-3</c:v>
                </c:pt>
                <c:pt idx="72606" formatCode="0.00E+00">
                  <c:v>4.1765300000000003E-3</c:v>
                </c:pt>
                <c:pt idx="72607" formatCode="0.00E+00">
                  <c:v>4.01667E-3</c:v>
                </c:pt>
                <c:pt idx="72608" formatCode="0.00E+00">
                  <c:v>3.85667E-3</c:v>
                </c:pt>
                <c:pt idx="72609" formatCode="0.00E+00">
                  <c:v>3.69659E-3</c:v>
                </c:pt>
                <c:pt idx="72610" formatCode="0.00E+00">
                  <c:v>3.53645E-3</c:v>
                </c:pt>
                <c:pt idx="72611" formatCode="0.00E+00">
                  <c:v>3.3763199999999999E-3</c:v>
                </c:pt>
                <c:pt idx="72612" formatCode="0.00E+00">
                  <c:v>3.21623E-3</c:v>
                </c:pt>
                <c:pt idx="72613" formatCode="0.00E+00">
                  <c:v>3.0561999999999998E-3</c:v>
                </c:pt>
                <c:pt idx="72614" formatCode="0.00E+00">
                  <c:v>2.8962599999999999E-3</c:v>
                </c:pt>
                <c:pt idx="72615" formatCode="0.00E+00">
                  <c:v>2.7364400000000001E-3</c:v>
                </c:pt>
                <c:pt idx="72616" formatCode="0.00E+00">
                  <c:v>2.5767400000000001E-3</c:v>
                </c:pt>
                <c:pt idx="72617" formatCode="0.00E+00">
                  <c:v>2.4171900000000001E-3</c:v>
                </c:pt>
                <c:pt idx="72618" formatCode="0.00E+00">
                  <c:v>2.25779E-3</c:v>
                </c:pt>
                <c:pt idx="72619" formatCode="0.00E+00">
                  <c:v>2.0985399999999999E-3</c:v>
                </c:pt>
                <c:pt idx="72620" formatCode="0.00E+00">
                  <c:v>1.93943E-3</c:v>
                </c:pt>
                <c:pt idx="72621" formatCode="0.00E+00">
                  <c:v>1.7804800000000001E-3</c:v>
                </c:pt>
                <c:pt idx="72622" formatCode="0.00E+00">
                  <c:v>1.6216500000000001E-3</c:v>
                </c:pt>
                <c:pt idx="72623" formatCode="0.00E+00">
                  <c:v>1.46295E-3</c:v>
                </c:pt>
                <c:pt idx="72624" formatCode="0.00E+00">
                  <c:v>1.3043600000000001E-3</c:v>
                </c:pt>
                <c:pt idx="72625" formatCode="0.00E+00">
                  <c:v>1.1458600000000001E-3</c:v>
                </c:pt>
                <c:pt idx="72626" formatCode="0.00E+00">
                  <c:v>9.8743199999999989E-4</c:v>
                </c:pt>
                <c:pt idx="72627" formatCode="0.00E+00">
                  <c:v>8.2904599999999995E-4</c:v>
                </c:pt>
                <c:pt idx="72628" formatCode="0.00E+00">
                  <c:v>6.7068E-4</c:v>
                </c:pt>
                <c:pt idx="72629" formatCode="0.00E+00">
                  <c:v>5.1230600000000002E-4</c:v>
                </c:pt>
                <c:pt idx="72630" formatCode="0.00E+00">
                  <c:v>3.5389699999999999E-4</c:v>
                </c:pt>
                <c:pt idx="72631" formatCode="0.00E+00">
                  <c:v>1.9542E-4</c:v>
                </c:pt>
                <c:pt idx="72632" formatCode="0.00E+00">
                  <c:v>3.6845899999999999E-5</c:v>
                </c:pt>
                <c:pt idx="72633" formatCode="0.00E+00">
                  <c:v>-1.21858E-4</c:v>
                </c:pt>
                <c:pt idx="72634" formatCode="0.00E+00">
                  <c:v>-2.8072399999999999E-4</c:v>
                </c:pt>
                <c:pt idx="72635" formatCode="0.00E+00">
                  <c:v>-4.3978499999999999E-4</c:v>
                </c:pt>
                <c:pt idx="72636" formatCode="0.00E+00">
                  <c:v>-5.9907299999999999E-4</c:v>
                </c:pt>
                <c:pt idx="72637" formatCode="0.00E+00">
                  <c:v>-7.5862E-4</c:v>
                </c:pt>
                <c:pt idx="72638" formatCode="0.00E+00">
                  <c:v>-9.1845700000000002E-4</c:v>
                </c:pt>
                <c:pt idx="72639" formatCode="0.00E+00">
                  <c:v>-1.07861E-3</c:v>
                </c:pt>
                <c:pt idx="72640" formatCode="0.00E+00">
                  <c:v>-1.23912E-3</c:v>
                </c:pt>
                <c:pt idx="72641" formatCode="0.00E+00">
                  <c:v>-1.4E-3</c:v>
                </c:pt>
                <c:pt idx="72642" formatCode="0.00E+00">
                  <c:v>-1.56128E-3</c:v>
                </c:pt>
                <c:pt idx="72643" formatCode="0.00E+00">
                  <c:v>-1.72299E-3</c:v>
                </c:pt>
                <c:pt idx="72644" formatCode="0.00E+00">
                  <c:v>-1.88514E-3</c:v>
                </c:pt>
                <c:pt idx="72645" formatCode="0.00E+00">
                  <c:v>-2.0477500000000001E-3</c:v>
                </c:pt>
                <c:pt idx="72646" formatCode="0.00E+00">
                  <c:v>-2.21083E-3</c:v>
                </c:pt>
                <c:pt idx="72647" formatCode="0.00E+00">
                  <c:v>-2.37441E-3</c:v>
                </c:pt>
                <c:pt idx="72648" formatCode="0.00E+00">
                  <c:v>-2.5384800000000001E-3</c:v>
                </c:pt>
                <c:pt idx="72649" formatCode="0.00E+00">
                  <c:v>-2.7030499999999998E-3</c:v>
                </c:pt>
                <c:pt idx="72650" formatCode="0.00E+00">
                  <c:v>-2.8681100000000001E-3</c:v>
                </c:pt>
                <c:pt idx="72651" formatCode="0.00E+00">
                  <c:v>-3.03368E-3</c:v>
                </c:pt>
                <c:pt idx="72652" formatCode="0.00E+00">
                  <c:v>-3.19973E-3</c:v>
                </c:pt>
                <c:pt idx="72653" formatCode="0.00E+00">
                  <c:v>-3.3662499999999999E-3</c:v>
                </c:pt>
                <c:pt idx="72654" formatCode="0.00E+00">
                  <c:v>-3.5332200000000001E-3</c:v>
                </c:pt>
                <c:pt idx="72655" formatCode="0.00E+00">
                  <c:v>-3.70062E-3</c:v>
                </c:pt>
                <c:pt idx="72656" formatCode="0.00E+00">
                  <c:v>-3.86843E-3</c:v>
                </c:pt>
                <c:pt idx="72657" formatCode="0.00E+00">
                  <c:v>-4.0366100000000004E-3</c:v>
                </c:pt>
                <c:pt idx="72658" formatCode="0.00E+00">
                  <c:v>-4.2051099999999998E-3</c:v>
                </c:pt>
                <c:pt idx="72659" formatCode="0.00E+00">
                  <c:v>-4.3738900000000001E-3</c:v>
                </c:pt>
                <c:pt idx="72660" formatCode="0.00E+00">
                  <c:v>-4.5429099999999998E-3</c:v>
                </c:pt>
                <c:pt idx="72661" formatCode="0.00E+00">
                  <c:v>-4.7121000000000003E-3</c:v>
                </c:pt>
                <c:pt idx="72662" formatCode="0.00E+00">
                  <c:v>-4.8814100000000001E-3</c:v>
                </c:pt>
                <c:pt idx="72663" formatCode="0.00E+00">
                  <c:v>-5.0507499999999997E-3</c:v>
                </c:pt>
                <c:pt idx="72664" formatCode="0.00E+00">
                  <c:v>-5.2200700000000003E-3</c:v>
                </c:pt>
                <c:pt idx="72665" formatCode="0.00E+00">
                  <c:v>-5.3892699999999998E-3</c:v>
                </c:pt>
                <c:pt idx="72666" formatCode="0.00E+00">
                  <c:v>-5.5582699999999997E-3</c:v>
                </c:pt>
                <c:pt idx="72667" formatCode="0.00E+00">
                  <c:v>-5.7269799999999996E-3</c:v>
                </c:pt>
                <c:pt idx="72668" formatCode="0.00E+00">
                  <c:v>-5.8952900000000001E-3</c:v>
                </c:pt>
                <c:pt idx="72669" formatCode="0.00E+00">
                  <c:v>-6.0631000000000001E-3</c:v>
                </c:pt>
                <c:pt idx="72670" formatCode="0.00E+00">
                  <c:v>-6.2302900000000003E-3</c:v>
                </c:pt>
                <c:pt idx="72671" formatCode="0.00E+00">
                  <c:v>-6.3967599999999996E-3</c:v>
                </c:pt>
                <c:pt idx="72672" formatCode="0.00E+00">
                  <c:v>-6.5623699999999997E-3</c:v>
                </c:pt>
                <c:pt idx="72673" formatCode="0.00E+00">
                  <c:v>-6.7269900000000004E-3</c:v>
                </c:pt>
                <c:pt idx="72674" formatCode="0.00E+00">
                  <c:v>-6.89049E-3</c:v>
                </c:pt>
                <c:pt idx="72675" formatCode="0.00E+00">
                  <c:v>-7.0527200000000002E-3</c:v>
                </c:pt>
                <c:pt idx="72676" formatCode="0.00E+00">
                  <c:v>-7.2135400000000001E-3</c:v>
                </c:pt>
                <c:pt idx="72677" formatCode="0.00E+00">
                  <c:v>-7.3727999999999997E-3</c:v>
                </c:pt>
                <c:pt idx="72678" formatCode="0.00E+00">
                  <c:v>-7.53033E-3</c:v>
                </c:pt>
                <c:pt idx="72679" formatCode="0.00E+00">
                  <c:v>-7.6859700000000003E-3</c:v>
                </c:pt>
                <c:pt idx="72680" formatCode="0.00E+00">
                  <c:v>-7.8395500000000007E-3</c:v>
                </c:pt>
                <c:pt idx="72681" formatCode="0.00E+00">
                  <c:v>-7.9909000000000004E-3</c:v>
                </c:pt>
                <c:pt idx="72682" formatCode="0.00E+00">
                  <c:v>-8.1398500000000006E-3</c:v>
                </c:pt>
                <c:pt idx="72683" formatCode="0.00E+00">
                  <c:v>-8.2862000000000005E-3</c:v>
                </c:pt>
                <c:pt idx="72684" formatCode="0.00E+00">
                  <c:v>-8.4297799999999996E-3</c:v>
                </c:pt>
                <c:pt idx="72685" formatCode="0.00E+00">
                  <c:v>-8.5703800000000007E-3</c:v>
                </c:pt>
                <c:pt idx="72686" formatCode="0.00E+00">
                  <c:v>-8.7078299999999997E-3</c:v>
                </c:pt>
                <c:pt idx="72687" formatCode="0.00E+00">
                  <c:v>-8.8419099999999997E-3</c:v>
                </c:pt>
                <c:pt idx="72688" formatCode="0.00E+00">
                  <c:v>-8.9724399999999999E-3</c:v>
                </c:pt>
                <c:pt idx="72689" formatCode="0.00E+00">
                  <c:v>-9.0992099999999999E-3</c:v>
                </c:pt>
                <c:pt idx="72690" formatCode="0.00E+00">
                  <c:v>-9.2220099999999992E-3</c:v>
                </c:pt>
                <c:pt idx="72691" formatCode="0.00E+00">
                  <c:v>-9.3406400000000007E-3</c:v>
                </c:pt>
                <c:pt idx="72692" formatCode="0.00E+00">
                  <c:v>-9.4548800000000006E-3</c:v>
                </c:pt>
                <c:pt idx="72693" formatCode="0.00E+00">
                  <c:v>-9.5645399999999998E-3</c:v>
                </c:pt>
                <c:pt idx="72694" formatCode="0.00E+00">
                  <c:v>-9.6693899999999999E-3</c:v>
                </c:pt>
                <c:pt idx="72695" formatCode="0.00E+00">
                  <c:v>-9.7692400000000002E-3</c:v>
                </c:pt>
                <c:pt idx="72696" formatCode="0.00E+00">
                  <c:v>-9.8638500000000004E-3</c:v>
                </c:pt>
                <c:pt idx="72697" formatCode="0.00E+00">
                  <c:v>-9.9530299999999999E-3</c:v>
                </c:pt>
                <c:pt idx="72698">
                  <c:v>-1.00366E-2</c:v>
                </c:pt>
                <c:pt idx="72699">
                  <c:v>-1.01143E-2</c:v>
                </c:pt>
                <c:pt idx="72700">
                  <c:v>-1.0185899999999999E-2</c:v>
                </c:pt>
                <c:pt idx="72701">
                  <c:v>-1.02512E-2</c:v>
                </c:pt>
                <c:pt idx="72702">
                  <c:v>-1.0310100000000001E-2</c:v>
                </c:pt>
                <c:pt idx="72703">
                  <c:v>-1.03623E-2</c:v>
                </c:pt>
                <c:pt idx="72704">
                  <c:v>-1.0407599999999999E-2</c:v>
                </c:pt>
                <c:pt idx="72705">
                  <c:v>-1.0445899999999999E-2</c:v>
                </c:pt>
                <c:pt idx="72706">
                  <c:v>-1.0476900000000001E-2</c:v>
                </c:pt>
                <c:pt idx="72707">
                  <c:v>-1.0500499999999999E-2</c:v>
                </c:pt>
                <c:pt idx="72708">
                  <c:v>-1.05164E-2</c:v>
                </c:pt>
                <c:pt idx="72709">
                  <c:v>-1.0524499999999999E-2</c:v>
                </c:pt>
                <c:pt idx="72710">
                  <c:v>-1.05247E-2</c:v>
                </c:pt>
                <c:pt idx="72711">
                  <c:v>-1.05167E-2</c:v>
                </c:pt>
                <c:pt idx="72712">
                  <c:v>-1.05004E-2</c:v>
                </c:pt>
                <c:pt idx="72713">
                  <c:v>-1.0475699999999999E-2</c:v>
                </c:pt>
                <c:pt idx="72714">
                  <c:v>-1.04423E-2</c:v>
                </c:pt>
                <c:pt idx="72715">
                  <c:v>-1.0400299999999999E-2</c:v>
                </c:pt>
                <c:pt idx="72716">
                  <c:v>-1.03494E-2</c:v>
                </c:pt>
                <c:pt idx="72717">
                  <c:v>-1.02895E-2</c:v>
                </c:pt>
                <c:pt idx="72718">
                  <c:v>-1.02205E-2</c:v>
                </c:pt>
                <c:pt idx="72719">
                  <c:v>-1.01423E-2</c:v>
                </c:pt>
                <c:pt idx="72720">
                  <c:v>-1.0054799999999999E-2</c:v>
                </c:pt>
                <c:pt idx="72721" formatCode="0.00E+00">
                  <c:v>-9.9579000000000004E-3</c:v>
                </c:pt>
                <c:pt idx="72722" formatCode="0.00E+00">
                  <c:v>-9.8515800000000004E-3</c:v>
                </c:pt>
                <c:pt idx="72723" formatCode="0.00E+00">
                  <c:v>-9.7357499999999996E-3</c:v>
                </c:pt>
                <c:pt idx="72724" formatCode="0.00E+00">
                  <c:v>-9.6103400000000002E-3</c:v>
                </c:pt>
                <c:pt idx="72725" formatCode="0.00E+00">
                  <c:v>-9.4753200000000006E-3</c:v>
                </c:pt>
                <c:pt idx="72726" formatCode="0.00E+00">
                  <c:v>-9.3306499999999994E-3</c:v>
                </c:pt>
                <c:pt idx="72727" formatCode="0.00E+00">
                  <c:v>-9.17632E-3</c:v>
                </c:pt>
                <c:pt idx="72728" formatCode="0.00E+00">
                  <c:v>-9.0123200000000007E-3</c:v>
                </c:pt>
                <c:pt idx="72729" formatCode="0.00E+00">
                  <c:v>-8.83865E-3</c:v>
                </c:pt>
                <c:pt idx="72730" formatCode="0.00E+00">
                  <c:v>-8.6553099999999994E-3</c:v>
                </c:pt>
                <c:pt idx="72731" formatCode="0.00E+00">
                  <c:v>-8.4623500000000004E-3</c:v>
                </c:pt>
                <c:pt idx="72732" formatCode="0.00E+00">
                  <c:v>-8.2597999999999994E-3</c:v>
                </c:pt>
                <c:pt idx="72733" formatCode="0.00E+00">
                  <c:v>-8.0477199999999995E-3</c:v>
                </c:pt>
                <c:pt idx="72734" formatCode="0.00E+00">
                  <c:v>-7.8261600000000004E-3</c:v>
                </c:pt>
                <c:pt idx="72735" formatCode="0.00E+00">
                  <c:v>-7.5951999999999999E-3</c:v>
                </c:pt>
                <c:pt idx="72736" formatCode="0.00E+00">
                  <c:v>-7.3549399999999999E-3</c:v>
                </c:pt>
                <c:pt idx="72737" formatCode="0.00E+00">
                  <c:v>-7.10548E-3</c:v>
                </c:pt>
                <c:pt idx="72738" formatCode="0.00E+00">
                  <c:v>-6.8469300000000002E-3</c:v>
                </c:pt>
                <c:pt idx="72739" formatCode="0.00E+00">
                  <c:v>-6.5794199999999999E-3</c:v>
                </c:pt>
                <c:pt idx="72740" formatCode="0.00E+00">
                  <c:v>-6.3030999999999998E-3</c:v>
                </c:pt>
                <c:pt idx="72741" formatCode="0.00E+00">
                  <c:v>-6.0181100000000001E-3</c:v>
                </c:pt>
                <c:pt idx="72742" formatCode="0.00E+00">
                  <c:v>-5.7246299999999996E-3</c:v>
                </c:pt>
                <c:pt idx="72743" formatCode="0.00E+00">
                  <c:v>-5.42284E-3</c:v>
                </c:pt>
                <c:pt idx="72744" formatCode="0.00E+00">
                  <c:v>-5.1129299999999999E-3</c:v>
                </c:pt>
                <c:pt idx="72745" formatCode="0.00E+00">
                  <c:v>-4.79511E-3</c:v>
                </c:pt>
                <c:pt idx="72746" formatCode="0.00E+00">
                  <c:v>-4.4695899999999998E-3</c:v>
                </c:pt>
                <c:pt idx="72747" formatCode="0.00E+00">
                  <c:v>-4.1365999999999998E-3</c:v>
                </c:pt>
                <c:pt idx="72748" formatCode="0.00E+00">
                  <c:v>-3.7964000000000001E-3</c:v>
                </c:pt>
                <c:pt idx="72749" formatCode="0.00E+00">
                  <c:v>-3.4492300000000002E-3</c:v>
                </c:pt>
                <c:pt idx="72750" formatCode="0.00E+00">
                  <c:v>-3.0953700000000001E-3</c:v>
                </c:pt>
                <c:pt idx="72751" formatCode="0.00E+00">
                  <c:v>-2.7350899999999999E-3</c:v>
                </c:pt>
                <c:pt idx="72752" formatCode="0.00E+00">
                  <c:v>-2.3686800000000002E-3</c:v>
                </c:pt>
                <c:pt idx="72753" formatCode="0.00E+00">
                  <c:v>-1.9964399999999999E-3</c:v>
                </c:pt>
                <c:pt idx="72754" formatCode="0.00E+00">
                  <c:v>-1.6186900000000001E-3</c:v>
                </c:pt>
                <c:pt idx="72755" formatCode="0.00E+00">
                  <c:v>-1.2357500000000001E-3</c:v>
                </c:pt>
                <c:pt idx="72756" formatCode="0.00E+00">
                  <c:v>-8.4795599999999997E-4</c:v>
                </c:pt>
                <c:pt idx="72757" formatCode="0.00E+00">
                  <c:v>-4.5564800000000001E-4</c:v>
                </c:pt>
                <c:pt idx="72758" formatCode="0.00E+00">
                  <c:v>-5.9180700000000001E-5</c:v>
                </c:pt>
                <c:pt idx="72759" formatCode="0.00E+00">
                  <c:v>3.4108400000000002E-4</c:v>
                </c:pt>
                <c:pt idx="72760" formatCode="0.00E+00">
                  <c:v>7.4477400000000002E-4</c:v>
                </c:pt>
                <c:pt idx="72761" formatCode="0.00E+00">
                  <c:v>1.1515099999999999E-3</c:v>
                </c:pt>
                <c:pt idx="72762" formatCode="0.00E+00">
                  <c:v>1.5609E-3</c:v>
                </c:pt>
                <c:pt idx="72763" formatCode="0.00E+00">
                  <c:v>1.9725599999999999E-3</c:v>
                </c:pt>
                <c:pt idx="72764" formatCode="0.00E+00">
                  <c:v>2.3860800000000001E-3</c:v>
                </c:pt>
                <c:pt idx="72765" formatCode="0.00E+00">
                  <c:v>2.8010499999999998E-3</c:v>
                </c:pt>
                <c:pt idx="72766" formatCode="0.00E+00">
                  <c:v>3.2170599999999999E-3</c:v>
                </c:pt>
                <c:pt idx="72767" formatCode="0.00E+00">
                  <c:v>3.6336799999999998E-3</c:v>
                </c:pt>
                <c:pt idx="72768" formatCode="0.00E+00">
                  <c:v>4.0504900000000003E-3</c:v>
                </c:pt>
                <c:pt idx="72769" formatCode="0.00E+00">
                  <c:v>4.4670600000000001E-3</c:v>
                </c:pt>
                <c:pt idx="72770" formatCode="0.00E+00">
                  <c:v>4.8829499999999996E-3</c:v>
                </c:pt>
                <c:pt idx="72771" formatCode="0.00E+00">
                  <c:v>5.2977299999999996E-3</c:v>
                </c:pt>
                <c:pt idx="72772" formatCode="0.00E+00">
                  <c:v>5.7109500000000002E-3</c:v>
                </c:pt>
                <c:pt idx="72773" formatCode="0.00E+00">
                  <c:v>6.1221799999999996E-3</c:v>
                </c:pt>
                <c:pt idx="72774" formatCode="0.00E+00">
                  <c:v>6.5309499999999998E-3</c:v>
                </c:pt>
                <c:pt idx="72775" formatCode="0.00E+00">
                  <c:v>6.9368399999999997E-3</c:v>
                </c:pt>
                <c:pt idx="72776" formatCode="0.00E+00">
                  <c:v>7.3393800000000004E-3</c:v>
                </c:pt>
                <c:pt idx="72777" formatCode="0.00E+00">
                  <c:v>7.7381300000000002E-3</c:v>
                </c:pt>
                <c:pt idx="72778" formatCode="0.00E+00">
                  <c:v>8.1326499999999999E-3</c:v>
                </c:pt>
                <c:pt idx="72779" formatCode="0.00E+00">
                  <c:v>8.5224800000000007E-3</c:v>
                </c:pt>
                <c:pt idx="72780" formatCode="0.00E+00">
                  <c:v>8.9071800000000007E-3</c:v>
                </c:pt>
                <c:pt idx="72781" formatCode="0.00E+00">
                  <c:v>9.2863100000000007E-3</c:v>
                </c:pt>
                <c:pt idx="72782" formatCode="0.00E+00">
                  <c:v>9.6594300000000001E-3</c:v>
                </c:pt>
                <c:pt idx="72783">
                  <c:v>1.00261E-2</c:v>
                </c:pt>
                <c:pt idx="72784">
                  <c:v>1.03859E-2</c:v>
                </c:pt>
                <c:pt idx="72785">
                  <c:v>1.07384E-2</c:v>
                </c:pt>
                <c:pt idx="72786">
                  <c:v>1.10831E-2</c:v>
                </c:pt>
                <c:pt idx="72787">
                  <c:v>1.14197E-2</c:v>
                </c:pt>
                <c:pt idx="72788">
                  <c:v>1.1747799999999999E-2</c:v>
                </c:pt>
                <c:pt idx="72789">
                  <c:v>1.20669E-2</c:v>
                </c:pt>
                <c:pt idx="72790">
                  <c:v>1.23766E-2</c:v>
                </c:pt>
                <c:pt idx="72791">
                  <c:v>1.26766E-2</c:v>
                </c:pt>
                <c:pt idx="72792">
                  <c:v>1.2966399999999999E-2</c:v>
                </c:pt>
                <c:pt idx="72793">
                  <c:v>1.32458E-2</c:v>
                </c:pt>
                <c:pt idx="72794">
                  <c:v>1.3514200000000001E-2</c:v>
                </c:pt>
                <c:pt idx="72795">
                  <c:v>1.3771500000000001E-2</c:v>
                </c:pt>
                <c:pt idx="72796">
                  <c:v>1.40173E-2</c:v>
                </c:pt>
                <c:pt idx="72797">
                  <c:v>1.4251099999999999E-2</c:v>
                </c:pt>
                <c:pt idx="72798">
                  <c:v>1.4472799999999999E-2</c:v>
                </c:pt>
                <c:pt idx="72799">
                  <c:v>1.4682000000000001E-2</c:v>
                </c:pt>
                <c:pt idx="72800">
                  <c:v>1.4878300000000001E-2</c:v>
                </c:pt>
                <c:pt idx="72801">
                  <c:v>1.50616E-2</c:v>
                </c:pt>
                <c:pt idx="72802">
                  <c:v>1.52316E-2</c:v>
                </c:pt>
                <c:pt idx="72803">
                  <c:v>1.5388000000000001E-2</c:v>
                </c:pt>
                <c:pt idx="72804">
                  <c:v>1.55306E-2</c:v>
                </c:pt>
                <c:pt idx="72805">
                  <c:v>1.5659099999999999E-2</c:v>
                </c:pt>
                <c:pt idx="72806">
                  <c:v>1.57734E-2</c:v>
                </c:pt>
                <c:pt idx="72807">
                  <c:v>1.5873200000000001E-2</c:v>
                </c:pt>
                <c:pt idx="72808">
                  <c:v>1.5958400000000001E-2</c:v>
                </c:pt>
                <c:pt idx="72809">
                  <c:v>1.6028799999999999E-2</c:v>
                </c:pt>
                <c:pt idx="72810">
                  <c:v>1.6084299999999999E-2</c:v>
                </c:pt>
                <c:pt idx="72811">
                  <c:v>1.6124800000000002E-2</c:v>
                </c:pt>
                <c:pt idx="72812">
                  <c:v>1.6150100000000001E-2</c:v>
                </c:pt>
                <c:pt idx="72813">
                  <c:v>1.61601E-2</c:v>
                </c:pt>
                <c:pt idx="72814">
                  <c:v>1.61548E-2</c:v>
                </c:pt>
                <c:pt idx="72815">
                  <c:v>1.6134099999999998E-2</c:v>
                </c:pt>
                <c:pt idx="72816">
                  <c:v>1.6098000000000001E-2</c:v>
                </c:pt>
                <c:pt idx="72817">
                  <c:v>1.6046399999999999E-2</c:v>
                </c:pt>
                <c:pt idx="72818">
                  <c:v>1.5979299999999998E-2</c:v>
                </c:pt>
                <c:pt idx="72819">
                  <c:v>1.5896799999999999E-2</c:v>
                </c:pt>
                <c:pt idx="72820">
                  <c:v>1.5798900000000001E-2</c:v>
                </c:pt>
                <c:pt idx="72821">
                  <c:v>1.5685600000000001E-2</c:v>
                </c:pt>
                <c:pt idx="72822">
                  <c:v>1.5557E-2</c:v>
                </c:pt>
                <c:pt idx="72823">
                  <c:v>1.5413100000000001E-2</c:v>
                </c:pt>
                <c:pt idx="72824">
                  <c:v>1.5254200000000001E-2</c:v>
                </c:pt>
                <c:pt idx="72825">
                  <c:v>1.50802E-2</c:v>
                </c:pt>
                <c:pt idx="72826">
                  <c:v>1.48913E-2</c:v>
                </c:pt>
                <c:pt idx="72827">
                  <c:v>1.46877E-2</c:v>
                </c:pt>
                <c:pt idx="72828">
                  <c:v>1.44695E-2</c:v>
                </c:pt>
                <c:pt idx="72829">
                  <c:v>1.42369E-2</c:v>
                </c:pt>
                <c:pt idx="72830">
                  <c:v>1.39902E-2</c:v>
                </c:pt>
                <c:pt idx="72831">
                  <c:v>1.37296E-2</c:v>
                </c:pt>
                <c:pt idx="72832">
                  <c:v>1.34552E-2</c:v>
                </c:pt>
                <c:pt idx="72833">
                  <c:v>1.31673E-2</c:v>
                </c:pt>
                <c:pt idx="72834">
                  <c:v>1.2866300000000001E-2</c:v>
                </c:pt>
                <c:pt idx="72835">
                  <c:v>1.2552300000000001E-2</c:v>
                </c:pt>
                <c:pt idx="72836">
                  <c:v>1.2225700000000001E-2</c:v>
                </c:pt>
                <c:pt idx="72837">
                  <c:v>1.1886900000000001E-2</c:v>
                </c:pt>
                <c:pt idx="72838">
                  <c:v>1.1535999999999999E-2</c:v>
                </c:pt>
                <c:pt idx="72839">
                  <c:v>1.1173499999999999E-2</c:v>
                </c:pt>
                <c:pt idx="72840">
                  <c:v>1.07998E-2</c:v>
                </c:pt>
                <c:pt idx="72841">
                  <c:v>1.04151E-2</c:v>
                </c:pt>
                <c:pt idx="72842">
                  <c:v>1.00199E-2</c:v>
                </c:pt>
                <c:pt idx="72843" formatCode="0.00E+00">
                  <c:v>9.6145599999999994E-3</c:v>
                </c:pt>
                <c:pt idx="72844" formatCode="0.00E+00">
                  <c:v>9.1994999999999993E-3</c:v>
                </c:pt>
                <c:pt idx="72845" formatCode="0.00E+00">
                  <c:v>8.7751200000000008E-3</c:v>
                </c:pt>
                <c:pt idx="72846" formatCode="0.00E+00">
                  <c:v>8.3418599999999996E-3</c:v>
                </c:pt>
                <c:pt idx="72847" formatCode="0.00E+00">
                  <c:v>7.9001399999999999E-3</c:v>
                </c:pt>
                <c:pt idx="72848" formatCode="0.00E+00">
                  <c:v>7.4504300000000001E-3</c:v>
                </c:pt>
                <c:pt idx="72849" formatCode="0.00E+00">
                  <c:v>6.99316E-3</c:v>
                </c:pt>
                <c:pt idx="72850" formatCode="0.00E+00">
                  <c:v>6.5288200000000003E-3</c:v>
                </c:pt>
                <c:pt idx="72851" formatCode="0.00E+00">
                  <c:v>6.0578699999999999E-3</c:v>
                </c:pt>
                <c:pt idx="72852" formatCode="0.00E+00">
                  <c:v>5.5807900000000004E-3</c:v>
                </c:pt>
                <c:pt idx="72853" formatCode="0.00E+00">
                  <c:v>5.0980699999999997E-3</c:v>
                </c:pt>
                <c:pt idx="72854" formatCode="0.00E+00">
                  <c:v>4.6102000000000001E-3</c:v>
                </c:pt>
                <c:pt idx="72855" formatCode="0.00E+00">
                  <c:v>4.1176800000000003E-3</c:v>
                </c:pt>
                <c:pt idx="72856" formatCode="0.00E+00">
                  <c:v>3.62101E-3</c:v>
                </c:pt>
                <c:pt idx="72857" formatCode="0.00E+00">
                  <c:v>3.1207100000000001E-3</c:v>
                </c:pt>
                <c:pt idx="72858" formatCode="0.00E+00">
                  <c:v>2.61728E-3</c:v>
                </c:pt>
                <c:pt idx="72859" formatCode="0.00E+00">
                  <c:v>2.1112399999999999E-3</c:v>
                </c:pt>
                <c:pt idx="72860" formatCode="0.00E+00">
                  <c:v>1.60311E-3</c:v>
                </c:pt>
                <c:pt idx="72861" formatCode="0.00E+00">
                  <c:v>1.09341E-3</c:v>
                </c:pt>
                <c:pt idx="72862" formatCode="0.00E+00">
                  <c:v>5.8264799999999996E-4</c:v>
                </c:pt>
                <c:pt idx="72863" formatCode="0.00E+00">
                  <c:v>7.1356300000000007E-5</c:v>
                </c:pt>
                <c:pt idx="72864" formatCode="0.00E+00">
                  <c:v>-4.3994699999999999E-4</c:v>
                </c:pt>
                <c:pt idx="72865" formatCode="0.00E+00">
                  <c:v>-9.5074099999999996E-4</c:v>
                </c:pt>
                <c:pt idx="72866" formatCode="0.00E+00">
                  <c:v>-1.4605099999999999E-3</c:v>
                </c:pt>
                <c:pt idx="72867" formatCode="0.00E+00">
                  <c:v>-1.9687300000000001E-3</c:v>
                </c:pt>
                <c:pt idx="72868" formatCode="0.00E+00">
                  <c:v>-2.4748999999999999E-3</c:v>
                </c:pt>
                <c:pt idx="72869" formatCode="0.00E+00">
                  <c:v>-2.9784899999999999E-3</c:v>
                </c:pt>
                <c:pt idx="72870" formatCode="0.00E+00">
                  <c:v>-3.4790099999999998E-3</c:v>
                </c:pt>
                <c:pt idx="72871" formatCode="0.00E+00">
                  <c:v>-3.9759599999999997E-3</c:v>
                </c:pt>
                <c:pt idx="72872" formatCode="0.00E+00">
                  <c:v>-4.4688200000000001E-3</c:v>
                </c:pt>
                <c:pt idx="72873" formatCode="0.00E+00">
                  <c:v>-4.9571199999999998E-3</c:v>
                </c:pt>
                <c:pt idx="72874" formatCode="0.00E+00">
                  <c:v>-5.4403699999999999E-3</c:v>
                </c:pt>
                <c:pt idx="72875" formatCode="0.00E+00">
                  <c:v>-5.91809E-3</c:v>
                </c:pt>
                <c:pt idx="72876" formatCode="0.00E+00">
                  <c:v>-6.3898000000000002E-3</c:v>
                </c:pt>
                <c:pt idx="72877" formatCode="0.00E+00">
                  <c:v>-6.8550499999999997E-3</c:v>
                </c:pt>
                <c:pt idx="72878" formatCode="0.00E+00">
                  <c:v>-7.3133800000000004E-3</c:v>
                </c:pt>
                <c:pt idx="72879" formatCode="0.00E+00">
                  <c:v>-7.7643399999999998E-3</c:v>
                </c:pt>
                <c:pt idx="72880" formatCode="0.00E+00">
                  <c:v>-8.2074999999999995E-3</c:v>
                </c:pt>
                <c:pt idx="72881" formatCode="0.00E+00">
                  <c:v>-8.6424299999999996E-3</c:v>
                </c:pt>
                <c:pt idx="72882" formatCode="0.00E+00">
                  <c:v>-9.0687200000000006E-3</c:v>
                </c:pt>
                <c:pt idx="72883" formatCode="0.00E+00">
                  <c:v>-9.4859499999999999E-3</c:v>
                </c:pt>
                <c:pt idx="72884" formatCode="0.00E+00">
                  <c:v>-9.8937499999999998E-3</c:v>
                </c:pt>
                <c:pt idx="72885">
                  <c:v>-1.0291700000000001E-2</c:v>
                </c:pt>
                <c:pt idx="72886">
                  <c:v>-1.06795E-2</c:v>
                </c:pt>
                <c:pt idx="72887">
                  <c:v>-1.1056699999999999E-2</c:v>
                </c:pt>
                <c:pt idx="72888">
                  <c:v>-1.14231E-2</c:v>
                </c:pt>
                <c:pt idx="72889">
                  <c:v>-1.1778200000000001E-2</c:v>
                </c:pt>
                <c:pt idx="72890">
                  <c:v>-1.2121699999999999E-2</c:v>
                </c:pt>
                <c:pt idx="72891">
                  <c:v>-1.2453499999999999E-2</c:v>
                </c:pt>
                <c:pt idx="72892">
                  <c:v>-1.2773100000000001E-2</c:v>
                </c:pt>
                <c:pt idx="72893">
                  <c:v>-1.30803E-2</c:v>
                </c:pt>
                <c:pt idx="72894">
                  <c:v>-1.3374799999999999E-2</c:v>
                </c:pt>
                <c:pt idx="72895">
                  <c:v>-1.3656400000000001E-2</c:v>
                </c:pt>
                <c:pt idx="72896">
                  <c:v>-1.39249E-2</c:v>
                </c:pt>
                <c:pt idx="72897">
                  <c:v>-1.4180099999999999E-2</c:v>
                </c:pt>
                <c:pt idx="72898">
                  <c:v>-1.44216E-2</c:v>
                </c:pt>
                <c:pt idx="72899">
                  <c:v>-1.4649499999999999E-2</c:v>
                </c:pt>
                <c:pt idx="72900">
                  <c:v>-1.48635E-2</c:v>
                </c:pt>
                <c:pt idx="72901">
                  <c:v>-1.5063399999999999E-2</c:v>
                </c:pt>
                <c:pt idx="72902">
                  <c:v>-1.5249199999999999E-2</c:v>
                </c:pt>
                <c:pt idx="72903">
                  <c:v>-1.54206E-2</c:v>
                </c:pt>
                <c:pt idx="72904">
                  <c:v>-1.55777E-2</c:v>
                </c:pt>
                <c:pt idx="72905">
                  <c:v>-1.57203E-2</c:v>
                </c:pt>
                <c:pt idx="72906">
                  <c:v>-1.5848299999999999E-2</c:v>
                </c:pt>
                <c:pt idx="72907">
                  <c:v>-1.5961800000000002E-2</c:v>
                </c:pt>
                <c:pt idx="72908">
                  <c:v>-1.6060600000000001E-2</c:v>
                </c:pt>
                <c:pt idx="72909">
                  <c:v>-1.6144700000000001E-2</c:v>
                </c:pt>
                <c:pt idx="72910">
                  <c:v>-1.6214200000000002E-2</c:v>
                </c:pt>
                <c:pt idx="72911">
                  <c:v>-1.6268999999999999E-2</c:v>
                </c:pt>
                <c:pt idx="72912">
                  <c:v>-1.6309199999999999E-2</c:v>
                </c:pt>
                <c:pt idx="72913">
                  <c:v>-1.6334899999999999E-2</c:v>
                </c:pt>
                <c:pt idx="72914">
                  <c:v>-1.63459E-2</c:v>
                </c:pt>
                <c:pt idx="72915">
                  <c:v>-1.6342599999999999E-2</c:v>
                </c:pt>
                <c:pt idx="72916">
                  <c:v>-1.63249E-2</c:v>
                </c:pt>
                <c:pt idx="72917">
                  <c:v>-1.6292899999999999E-2</c:v>
                </c:pt>
                <c:pt idx="72918">
                  <c:v>-1.6246699999999999E-2</c:v>
                </c:pt>
                <c:pt idx="72919">
                  <c:v>-1.6186599999999999E-2</c:v>
                </c:pt>
                <c:pt idx="72920">
                  <c:v>-1.6112499999999998E-2</c:v>
                </c:pt>
                <c:pt idx="72921">
                  <c:v>-1.6024799999999999E-2</c:v>
                </c:pt>
                <c:pt idx="72922">
                  <c:v>-1.59235E-2</c:v>
                </c:pt>
                <c:pt idx="72923">
                  <c:v>-1.5808900000000001E-2</c:v>
                </c:pt>
                <c:pt idx="72924">
                  <c:v>-1.56811E-2</c:v>
                </c:pt>
                <c:pt idx="72925">
                  <c:v>-1.55403E-2</c:v>
                </c:pt>
                <c:pt idx="72926">
                  <c:v>-1.5386800000000001E-2</c:v>
                </c:pt>
                <c:pt idx="72927">
                  <c:v>-1.52208E-2</c:v>
                </c:pt>
                <c:pt idx="72928">
                  <c:v>-1.50426E-2</c:v>
                </c:pt>
                <c:pt idx="72929">
                  <c:v>-1.4852300000000001E-2</c:v>
                </c:pt>
                <c:pt idx="72930">
                  <c:v>-1.4650399999999999E-2</c:v>
                </c:pt>
                <c:pt idx="72931">
                  <c:v>-1.4436900000000001E-2</c:v>
                </c:pt>
                <c:pt idx="72932">
                  <c:v>-1.4212300000000001E-2</c:v>
                </c:pt>
                <c:pt idx="72933">
                  <c:v>-1.3976799999999999E-2</c:v>
                </c:pt>
                <c:pt idx="72934">
                  <c:v>-1.37307E-2</c:v>
                </c:pt>
                <c:pt idx="72935">
                  <c:v>-1.34743E-2</c:v>
                </c:pt>
                <c:pt idx="72936">
                  <c:v>-1.3207999999999999E-2</c:v>
                </c:pt>
                <c:pt idx="72937">
                  <c:v>-1.2932000000000001E-2</c:v>
                </c:pt>
                <c:pt idx="72938">
                  <c:v>-1.26467E-2</c:v>
                </c:pt>
                <c:pt idx="72939">
                  <c:v>-1.2352399999999999E-2</c:v>
                </c:pt>
                <c:pt idx="72940">
                  <c:v>-1.2049499999999999E-2</c:v>
                </c:pt>
                <c:pt idx="72941">
                  <c:v>-1.17383E-2</c:v>
                </c:pt>
                <c:pt idx="72942">
                  <c:v>-1.1419199999999999E-2</c:v>
                </c:pt>
                <c:pt idx="72943">
                  <c:v>-1.10925E-2</c:v>
                </c:pt>
                <c:pt idx="72944">
                  <c:v>-1.07586E-2</c:v>
                </c:pt>
                <c:pt idx="72945">
                  <c:v>-1.04178E-2</c:v>
                </c:pt>
                <c:pt idx="72946">
                  <c:v>-1.00705E-2</c:v>
                </c:pt>
                <c:pt idx="72947" formatCode="0.00E+00">
                  <c:v>-9.7171400000000008E-3</c:v>
                </c:pt>
                <c:pt idx="72948" formatCode="0.00E+00">
                  <c:v>-9.3579800000000001E-3</c:v>
                </c:pt>
                <c:pt idx="72949" formatCode="0.00E+00">
                  <c:v>-8.9934400000000001E-3</c:v>
                </c:pt>
                <c:pt idx="72950" formatCode="0.00E+00">
                  <c:v>-8.6238700000000005E-3</c:v>
                </c:pt>
                <c:pt idx="72951" formatCode="0.00E+00">
                  <c:v>-8.2496600000000007E-3</c:v>
                </c:pt>
                <c:pt idx="72952" formatCode="0.00E+00">
                  <c:v>-7.8711800000000002E-3</c:v>
                </c:pt>
                <c:pt idx="72953" formatCode="0.00E+00">
                  <c:v>-7.4888000000000003E-3</c:v>
                </c:pt>
                <c:pt idx="72954" formatCode="0.00E+00">
                  <c:v>-7.1028699999999998E-3</c:v>
                </c:pt>
                <c:pt idx="72955" formatCode="0.00E+00">
                  <c:v>-6.7137899999999999E-3</c:v>
                </c:pt>
                <c:pt idx="72956" formatCode="0.00E+00">
                  <c:v>-6.3219000000000001E-3</c:v>
                </c:pt>
                <c:pt idx="72957" formatCode="0.00E+00">
                  <c:v>-5.92758E-3</c:v>
                </c:pt>
                <c:pt idx="72958" formatCode="0.00E+00">
                  <c:v>-5.5311800000000001E-3</c:v>
                </c:pt>
                <c:pt idx="72959" formatCode="0.00E+00">
                  <c:v>-5.13307E-3</c:v>
                </c:pt>
                <c:pt idx="72960" formatCode="0.00E+00">
                  <c:v>-4.7336000000000001E-3</c:v>
                </c:pt>
                <c:pt idx="72961" formatCode="0.00E+00">
                  <c:v>-4.3331100000000003E-3</c:v>
                </c:pt>
                <c:pt idx="72962" formatCode="0.00E+00">
                  <c:v>-3.9319699999999999E-3</c:v>
                </c:pt>
                <c:pt idx="72963" formatCode="0.00E+00">
                  <c:v>-3.5304999999999998E-3</c:v>
                </c:pt>
                <c:pt idx="72964" formatCode="0.00E+00">
                  <c:v>-3.12905E-3</c:v>
                </c:pt>
                <c:pt idx="72965" formatCode="0.00E+00">
                  <c:v>-2.7279499999999998E-3</c:v>
                </c:pt>
                <c:pt idx="72966" formatCode="0.00E+00">
                  <c:v>-2.32753E-3</c:v>
                </c:pt>
                <c:pt idx="72967" formatCode="0.00E+00">
                  <c:v>-1.9281000000000001E-3</c:v>
                </c:pt>
                <c:pt idx="72968" formatCode="0.00E+00">
                  <c:v>-1.52999E-3</c:v>
                </c:pt>
                <c:pt idx="72969" formatCode="0.00E+00">
                  <c:v>-1.1335E-3</c:v>
                </c:pt>
                <c:pt idx="72970" formatCode="0.00E+00">
                  <c:v>-7.3893899999999998E-4</c:v>
                </c:pt>
                <c:pt idx="72971" formatCode="0.00E+00">
                  <c:v>-3.4659399999999998E-4</c:v>
                </c:pt>
                <c:pt idx="72972" formatCode="0.00E+00">
                  <c:v>4.3242199999999997E-5</c:v>
                </c:pt>
                <c:pt idx="72973" formatCode="0.00E+00">
                  <c:v>4.3028899999999999E-4</c:v>
                </c:pt>
                <c:pt idx="72974" formatCode="0.00E+00">
                  <c:v>8.14272E-4</c:v>
                </c:pt>
                <c:pt idx="72975" formatCode="0.00E+00">
                  <c:v>1.1949300000000001E-3</c:v>
                </c:pt>
                <c:pt idx="72976" formatCode="0.00E+00">
                  <c:v>1.5719900000000001E-3</c:v>
                </c:pt>
                <c:pt idx="72977" formatCode="0.00E+00">
                  <c:v>1.9452199999999999E-3</c:v>
                </c:pt>
                <c:pt idx="72978" formatCode="0.00E+00">
                  <c:v>2.3143600000000001E-3</c:v>
                </c:pt>
                <c:pt idx="72979" formatCode="0.00E+00">
                  <c:v>2.6791900000000001E-3</c:v>
                </c:pt>
                <c:pt idx="72980" formatCode="0.00E+00">
                  <c:v>3.0394699999999998E-3</c:v>
                </c:pt>
                <c:pt idx="72981" formatCode="0.00E+00">
                  <c:v>3.395E-3</c:v>
                </c:pt>
                <c:pt idx="72982" formatCode="0.00E+00">
                  <c:v>3.7455499999999998E-3</c:v>
                </c:pt>
                <c:pt idx="72983" formatCode="0.00E+00">
                  <c:v>4.0909299999999996E-3</c:v>
                </c:pt>
                <c:pt idx="72984" formatCode="0.00E+00">
                  <c:v>4.4309500000000003E-3</c:v>
                </c:pt>
                <c:pt idx="72985" formatCode="0.00E+00">
                  <c:v>4.7654200000000002E-3</c:v>
                </c:pt>
                <c:pt idx="72986" formatCode="0.00E+00">
                  <c:v>5.0941700000000003E-3</c:v>
                </c:pt>
                <c:pt idx="72987" formatCode="0.00E+00">
                  <c:v>5.4170199999999998E-3</c:v>
                </c:pt>
                <c:pt idx="72988" formatCode="0.00E+00">
                  <c:v>5.7338199999999997E-3</c:v>
                </c:pt>
                <c:pt idx="72989" formatCode="0.00E+00">
                  <c:v>6.0444299999999999E-3</c:v>
                </c:pt>
                <c:pt idx="72990" formatCode="0.00E+00">
                  <c:v>6.3486899999999997E-3</c:v>
                </c:pt>
                <c:pt idx="72991" formatCode="0.00E+00">
                  <c:v>6.6464699999999998E-3</c:v>
                </c:pt>
                <c:pt idx="72992" formatCode="0.00E+00">
                  <c:v>6.9376500000000001E-3</c:v>
                </c:pt>
                <c:pt idx="72993" formatCode="0.00E+00">
                  <c:v>7.2221200000000003E-3</c:v>
                </c:pt>
                <c:pt idx="72994" formatCode="0.00E+00">
                  <c:v>7.4997500000000003E-3</c:v>
                </c:pt>
                <c:pt idx="72995" formatCode="0.00E+00">
                  <c:v>7.7704599999999999E-3</c:v>
                </c:pt>
                <c:pt idx="72996" formatCode="0.00E+00">
                  <c:v>8.0341400000000004E-3</c:v>
                </c:pt>
                <c:pt idx="72997" formatCode="0.00E+00">
                  <c:v>8.2907099999999997E-3</c:v>
                </c:pt>
                <c:pt idx="72998" formatCode="0.00E+00">
                  <c:v>8.5401000000000001E-3</c:v>
                </c:pt>
                <c:pt idx="72999" formatCode="0.00E+00">
                  <c:v>8.7822300000000002E-3</c:v>
                </c:pt>
                <c:pt idx="73000" formatCode="0.00E+00">
                  <c:v>9.0170400000000005E-3</c:v>
                </c:pt>
                <c:pt idx="73001" formatCode="0.00E+00">
                  <c:v>9.2444699999999994E-3</c:v>
                </c:pt>
                <c:pt idx="73002" formatCode="0.00E+00">
                  <c:v>9.4644699999999991E-3</c:v>
                </c:pt>
                <c:pt idx="73003" formatCode="0.00E+00">
                  <c:v>9.6770099999999998E-3</c:v>
                </c:pt>
                <c:pt idx="73004" formatCode="0.00E+00">
                  <c:v>9.8820399999999999E-3</c:v>
                </c:pt>
                <c:pt idx="73005">
                  <c:v>1.00795E-2</c:v>
                </c:pt>
                <c:pt idx="73006">
                  <c:v>1.0269500000000001E-2</c:v>
                </c:pt>
                <c:pt idx="73007">
                  <c:v>1.0451800000000001E-2</c:v>
                </c:pt>
                <c:pt idx="73008">
                  <c:v>1.06266E-2</c:v>
                </c:pt>
                <c:pt idx="73009">
                  <c:v>1.0793799999999999E-2</c:v>
                </c:pt>
                <c:pt idx="73010">
                  <c:v>1.0953299999999999E-2</c:v>
                </c:pt>
                <c:pt idx="73011">
                  <c:v>1.11053E-2</c:v>
                </c:pt>
                <c:pt idx="73012">
                  <c:v>1.12497E-2</c:v>
                </c:pt>
                <c:pt idx="73013">
                  <c:v>1.1386500000000001E-2</c:v>
                </c:pt>
                <c:pt idx="73014">
                  <c:v>1.15158E-2</c:v>
                </c:pt>
                <c:pt idx="73015">
                  <c:v>1.16375E-2</c:v>
                </c:pt>
                <c:pt idx="73016">
                  <c:v>1.17517E-2</c:v>
                </c:pt>
                <c:pt idx="73017">
                  <c:v>1.1858499999999999E-2</c:v>
                </c:pt>
                <c:pt idx="73018">
                  <c:v>1.1957799999999999E-2</c:v>
                </c:pt>
                <c:pt idx="73019">
                  <c:v>1.20497E-2</c:v>
                </c:pt>
                <c:pt idx="73020">
                  <c:v>1.21342E-2</c:v>
                </c:pt>
                <c:pt idx="73021">
                  <c:v>1.22113E-2</c:v>
                </c:pt>
                <c:pt idx="73022">
                  <c:v>1.2281200000000001E-2</c:v>
                </c:pt>
                <c:pt idx="73023">
                  <c:v>1.23439E-2</c:v>
                </c:pt>
                <c:pt idx="73024">
                  <c:v>1.23993E-2</c:v>
                </c:pt>
                <c:pt idx="73025">
                  <c:v>1.24476E-2</c:v>
                </c:pt>
                <c:pt idx="73026">
                  <c:v>1.24888E-2</c:v>
                </c:pt>
                <c:pt idx="73027">
                  <c:v>1.2522999999999999E-2</c:v>
                </c:pt>
                <c:pt idx="73028">
                  <c:v>1.2550199999999999E-2</c:v>
                </c:pt>
                <c:pt idx="73029">
                  <c:v>1.25705E-2</c:v>
                </c:pt>
                <c:pt idx="73030">
                  <c:v>1.2583799999999999E-2</c:v>
                </c:pt>
                <c:pt idx="73031">
                  <c:v>1.25904E-2</c:v>
                </c:pt>
                <c:pt idx="73032">
                  <c:v>1.2590199999999999E-2</c:v>
                </c:pt>
                <c:pt idx="73033">
                  <c:v>1.25833E-2</c:v>
                </c:pt>
                <c:pt idx="73034">
                  <c:v>1.2569800000000001E-2</c:v>
                </c:pt>
                <c:pt idx="73035">
                  <c:v>1.25497E-2</c:v>
                </c:pt>
                <c:pt idx="73036">
                  <c:v>1.2522999999999999E-2</c:v>
                </c:pt>
                <c:pt idx="73037">
                  <c:v>1.24899E-2</c:v>
                </c:pt>
                <c:pt idx="73038">
                  <c:v>1.24504E-2</c:v>
                </c:pt>
                <c:pt idx="73039">
                  <c:v>1.2404500000000001E-2</c:v>
                </c:pt>
                <c:pt idx="73040">
                  <c:v>1.23523E-2</c:v>
                </c:pt>
                <c:pt idx="73041">
                  <c:v>1.22939E-2</c:v>
                </c:pt>
                <c:pt idx="73042">
                  <c:v>1.22293E-2</c:v>
                </c:pt>
                <c:pt idx="73043">
                  <c:v>1.21586E-2</c:v>
                </c:pt>
                <c:pt idx="73044">
                  <c:v>1.2081700000000001E-2</c:v>
                </c:pt>
                <c:pt idx="73045">
                  <c:v>1.19989E-2</c:v>
                </c:pt>
                <c:pt idx="73046">
                  <c:v>1.19101E-2</c:v>
                </c:pt>
                <c:pt idx="73047">
                  <c:v>1.18154E-2</c:v>
                </c:pt>
                <c:pt idx="73048">
                  <c:v>1.1714799999999999E-2</c:v>
                </c:pt>
                <c:pt idx="73049">
                  <c:v>1.16084E-2</c:v>
                </c:pt>
                <c:pt idx="73050">
                  <c:v>1.1496299999999999E-2</c:v>
                </c:pt>
                <c:pt idx="73051">
                  <c:v>1.13784E-2</c:v>
                </c:pt>
                <c:pt idx="73052">
                  <c:v>1.1254800000000001E-2</c:v>
                </c:pt>
                <c:pt idx="73053">
                  <c:v>1.1125700000000001E-2</c:v>
                </c:pt>
                <c:pt idx="73054">
                  <c:v>1.09909E-2</c:v>
                </c:pt>
                <c:pt idx="73055">
                  <c:v>1.08506E-2</c:v>
                </c:pt>
                <c:pt idx="73056">
                  <c:v>1.07049E-2</c:v>
                </c:pt>
                <c:pt idx="73057">
                  <c:v>1.05536E-2</c:v>
                </c:pt>
                <c:pt idx="73058">
                  <c:v>1.0397E-2</c:v>
                </c:pt>
                <c:pt idx="73059">
                  <c:v>1.0234999999999999E-2</c:v>
                </c:pt>
                <c:pt idx="73060">
                  <c:v>1.0067700000000001E-2</c:v>
                </c:pt>
                <c:pt idx="73061" formatCode="0.00E+00">
                  <c:v>9.8951500000000001E-3</c:v>
                </c:pt>
                <c:pt idx="73062" formatCode="0.00E+00">
                  <c:v>9.7173399999999997E-3</c:v>
                </c:pt>
                <c:pt idx="73063" formatCode="0.00E+00">
                  <c:v>9.5343500000000005E-3</c:v>
                </c:pt>
                <c:pt idx="73064" formatCode="0.00E+00">
                  <c:v>9.3462100000000006E-3</c:v>
                </c:pt>
                <c:pt idx="73065" formatCode="0.00E+00">
                  <c:v>9.1529699999999999E-3</c:v>
                </c:pt>
                <c:pt idx="73066" formatCode="0.00E+00">
                  <c:v>8.9546599999999997E-3</c:v>
                </c:pt>
                <c:pt idx="73067" formatCode="0.00E+00">
                  <c:v>8.7513399999999998E-3</c:v>
                </c:pt>
                <c:pt idx="73068" formatCode="0.00E+00">
                  <c:v>8.5430499999999999E-3</c:v>
                </c:pt>
                <c:pt idx="73069" formatCode="0.00E+00">
                  <c:v>8.3298299999999999E-3</c:v>
                </c:pt>
                <c:pt idx="73070" formatCode="0.00E+00">
                  <c:v>8.1117299999999993E-3</c:v>
                </c:pt>
                <c:pt idx="73071" formatCode="0.00E+00">
                  <c:v>7.8887999999999996E-3</c:v>
                </c:pt>
                <c:pt idx="73072" formatCode="0.00E+00">
                  <c:v>7.6610899999999997E-3</c:v>
                </c:pt>
                <c:pt idx="73073" formatCode="0.00E+00">
                  <c:v>7.4286400000000002E-3</c:v>
                </c:pt>
                <c:pt idx="73074" formatCode="0.00E+00">
                  <c:v>7.1915099999999999E-3</c:v>
                </c:pt>
                <c:pt idx="73075" formatCode="0.00E+00">
                  <c:v>6.9497600000000001E-3</c:v>
                </c:pt>
                <c:pt idx="73076" formatCode="0.00E+00">
                  <c:v>6.7034299999999998E-3</c:v>
                </c:pt>
                <c:pt idx="73077" formatCode="0.00E+00">
                  <c:v>6.4526000000000002E-3</c:v>
                </c:pt>
                <c:pt idx="73078" formatCode="0.00E+00">
                  <c:v>6.1973100000000001E-3</c:v>
                </c:pt>
                <c:pt idx="73079" formatCode="0.00E+00">
                  <c:v>5.9376400000000001E-3</c:v>
                </c:pt>
                <c:pt idx="73080" formatCode="0.00E+00">
                  <c:v>5.6736499999999997E-3</c:v>
                </c:pt>
                <c:pt idx="73081" formatCode="0.00E+00">
                  <c:v>5.4054000000000003E-3</c:v>
                </c:pt>
                <c:pt idx="73082" formatCode="0.00E+00">
                  <c:v>5.1329799999999997E-3</c:v>
                </c:pt>
                <c:pt idx="73083" formatCode="0.00E+00">
                  <c:v>4.85645E-3</c:v>
                </c:pt>
                <c:pt idx="73084" formatCode="0.00E+00">
                  <c:v>4.5759099999999999E-3</c:v>
                </c:pt>
                <c:pt idx="73085" formatCode="0.00E+00">
                  <c:v>4.2914099999999998E-3</c:v>
                </c:pt>
                <c:pt idx="73086" formatCode="0.00E+00">
                  <c:v>4.0030700000000001E-3</c:v>
                </c:pt>
                <c:pt idx="73087" formatCode="0.00E+00">
                  <c:v>3.7109600000000001E-3</c:v>
                </c:pt>
                <c:pt idx="73088" formatCode="0.00E+00">
                  <c:v>3.4151799999999999E-3</c:v>
                </c:pt>
                <c:pt idx="73089" formatCode="0.00E+00">
                  <c:v>3.11583E-3</c:v>
                </c:pt>
                <c:pt idx="73090" formatCode="0.00E+00">
                  <c:v>2.8130099999999999E-3</c:v>
                </c:pt>
                <c:pt idx="73091" formatCode="0.00E+00">
                  <c:v>2.5068400000000002E-3</c:v>
                </c:pt>
                <c:pt idx="73092" formatCode="0.00E+00">
                  <c:v>2.1974099999999999E-3</c:v>
                </c:pt>
                <c:pt idx="73093" formatCode="0.00E+00">
                  <c:v>1.8848599999999999E-3</c:v>
                </c:pt>
                <c:pt idx="73094" formatCode="0.00E+00">
                  <c:v>1.5693E-3</c:v>
                </c:pt>
                <c:pt idx="73095" formatCode="0.00E+00">
                  <c:v>1.25085E-3</c:v>
                </c:pt>
                <c:pt idx="73096" formatCode="0.00E+00">
                  <c:v>9.2966299999999995E-4</c:v>
                </c:pt>
                <c:pt idx="73097" formatCode="0.00E+00">
                  <c:v>6.0585999999999995E-4</c:v>
                </c:pt>
                <c:pt idx="73098" formatCode="0.00E+00">
                  <c:v>2.7958799999999999E-4</c:v>
                </c:pt>
                <c:pt idx="73099" formatCode="0.00E+00">
                  <c:v>-4.9005200000000003E-5</c:v>
                </c:pt>
                <c:pt idx="73100" formatCode="0.00E+00">
                  <c:v>-3.7976600000000002E-4</c:v>
                </c:pt>
                <c:pt idx="73101" formatCode="0.00E+00">
                  <c:v>-7.1253600000000005E-4</c:v>
                </c:pt>
                <c:pt idx="73102" formatCode="0.00E+00">
                  <c:v>-1.0471499999999999E-3</c:v>
                </c:pt>
                <c:pt idx="73103" formatCode="0.00E+00">
                  <c:v>-1.3834400000000001E-3</c:v>
                </c:pt>
                <c:pt idx="73104" formatCode="0.00E+00">
                  <c:v>-1.72124E-3</c:v>
                </c:pt>
                <c:pt idx="73105" formatCode="0.00E+00">
                  <c:v>-2.0603499999999999E-3</c:v>
                </c:pt>
                <c:pt idx="73106" formatCode="0.00E+00">
                  <c:v>-2.4006000000000001E-3</c:v>
                </c:pt>
                <c:pt idx="73107" formatCode="0.00E+00">
                  <c:v>-2.74179E-3</c:v>
                </c:pt>
                <c:pt idx="73108" formatCode="0.00E+00">
                  <c:v>-3.0837199999999999E-3</c:v>
                </c:pt>
                <c:pt idx="73109" formatCode="0.00E+00">
                  <c:v>-3.4261999999999999E-3</c:v>
                </c:pt>
                <c:pt idx="73110" formatCode="0.00E+00">
                  <c:v>-3.7690200000000001E-3</c:v>
                </c:pt>
                <c:pt idx="73111" formatCode="0.00E+00">
                  <c:v>-4.1119599999999996E-3</c:v>
                </c:pt>
                <c:pt idx="73112" formatCode="0.00E+00">
                  <c:v>-4.45481E-3</c:v>
                </c:pt>
                <c:pt idx="73113" formatCode="0.00E+00">
                  <c:v>-4.7973399999999998E-3</c:v>
                </c:pt>
                <c:pt idx="73114" formatCode="0.00E+00">
                  <c:v>-5.1393300000000001E-3</c:v>
                </c:pt>
                <c:pt idx="73115" formatCode="0.00E+00">
                  <c:v>-5.4805399999999999E-3</c:v>
                </c:pt>
                <c:pt idx="73116" formatCode="0.00E+00">
                  <c:v>-5.8207399999999996E-3</c:v>
                </c:pt>
                <c:pt idx="73117" formatCode="0.00E+00">
                  <c:v>-6.1596799999999998E-3</c:v>
                </c:pt>
                <c:pt idx="73118" formatCode="0.00E+00">
                  <c:v>-6.4971100000000004E-3</c:v>
                </c:pt>
                <c:pt idx="73119" formatCode="0.00E+00">
                  <c:v>-6.8328E-3</c:v>
                </c:pt>
                <c:pt idx="73120" formatCode="0.00E+00">
                  <c:v>-7.1664800000000002E-3</c:v>
                </c:pt>
                <c:pt idx="73121" formatCode="0.00E+00">
                  <c:v>-7.4978900000000001E-3</c:v>
                </c:pt>
                <c:pt idx="73122" formatCode="0.00E+00">
                  <c:v>-7.8267800000000002E-3</c:v>
                </c:pt>
                <c:pt idx="73123" formatCode="0.00E+00">
                  <c:v>-8.1528699999999996E-3</c:v>
                </c:pt>
                <c:pt idx="73124" formatCode="0.00E+00">
                  <c:v>-8.4759099999999997E-3</c:v>
                </c:pt>
                <c:pt idx="73125" formatCode="0.00E+00">
                  <c:v>-8.7956100000000006E-3</c:v>
                </c:pt>
                <c:pt idx="73126" formatCode="0.00E+00">
                  <c:v>-9.1117200000000002E-3</c:v>
                </c:pt>
                <c:pt idx="73127" formatCode="0.00E+00">
                  <c:v>-9.4239400000000004E-3</c:v>
                </c:pt>
                <c:pt idx="73128" formatCode="0.00E+00">
                  <c:v>-9.7319999999999993E-3</c:v>
                </c:pt>
                <c:pt idx="73129">
                  <c:v>-1.00356E-2</c:v>
                </c:pt>
                <c:pt idx="73130">
                  <c:v>-1.03345E-2</c:v>
                </c:pt>
                <c:pt idx="73131">
                  <c:v>-1.06284E-2</c:v>
                </c:pt>
                <c:pt idx="73132">
                  <c:v>-1.0917100000000001E-2</c:v>
                </c:pt>
                <c:pt idx="73133">
                  <c:v>-1.1200099999999999E-2</c:v>
                </c:pt>
                <c:pt idx="73134">
                  <c:v>-1.1477299999999999E-2</c:v>
                </c:pt>
                <c:pt idx="73135">
                  <c:v>-1.1748400000000001E-2</c:v>
                </c:pt>
                <c:pt idx="73136">
                  <c:v>-1.2012999999999999E-2</c:v>
                </c:pt>
                <c:pt idx="73137">
                  <c:v>-1.2271000000000001E-2</c:v>
                </c:pt>
                <c:pt idx="73138">
                  <c:v>-1.2521900000000001E-2</c:v>
                </c:pt>
                <c:pt idx="73139">
                  <c:v>-1.27656E-2</c:v>
                </c:pt>
                <c:pt idx="73140">
                  <c:v>-1.3001800000000001E-2</c:v>
                </c:pt>
                <c:pt idx="73141">
                  <c:v>-1.32301E-2</c:v>
                </c:pt>
                <c:pt idx="73142">
                  <c:v>-1.34504E-2</c:v>
                </c:pt>
                <c:pt idx="73143">
                  <c:v>-1.36623E-2</c:v>
                </c:pt>
                <c:pt idx="73144">
                  <c:v>-1.3865499999999999E-2</c:v>
                </c:pt>
                <c:pt idx="73145">
                  <c:v>-1.40599E-2</c:v>
                </c:pt>
                <c:pt idx="73146">
                  <c:v>-1.42452E-2</c:v>
                </c:pt>
                <c:pt idx="73147">
                  <c:v>-1.4421E-2</c:v>
                </c:pt>
                <c:pt idx="73148">
                  <c:v>-1.4587299999999999E-2</c:v>
                </c:pt>
                <c:pt idx="73149">
                  <c:v>-1.4743600000000001E-2</c:v>
                </c:pt>
                <c:pt idx="73150">
                  <c:v>-1.48898E-2</c:v>
                </c:pt>
                <c:pt idx="73151">
                  <c:v>-1.5025699999999999E-2</c:v>
                </c:pt>
                <c:pt idx="73152">
                  <c:v>-1.5151E-2</c:v>
                </c:pt>
                <c:pt idx="73153">
                  <c:v>-1.52655E-2</c:v>
                </c:pt>
                <c:pt idx="73154">
                  <c:v>-1.5369000000000001E-2</c:v>
                </c:pt>
                <c:pt idx="73155">
                  <c:v>-1.5461300000000001E-2</c:v>
                </c:pt>
                <c:pt idx="73156">
                  <c:v>-1.5542200000000001E-2</c:v>
                </c:pt>
                <c:pt idx="73157">
                  <c:v>-1.56115E-2</c:v>
                </c:pt>
                <c:pt idx="73158">
                  <c:v>-1.5669099999999998E-2</c:v>
                </c:pt>
                <c:pt idx="73159">
                  <c:v>-1.5714800000000001E-2</c:v>
                </c:pt>
                <c:pt idx="73160">
                  <c:v>-1.5748399999999999E-2</c:v>
                </c:pt>
                <c:pt idx="73161">
                  <c:v>-1.5769700000000001E-2</c:v>
                </c:pt>
                <c:pt idx="73162">
                  <c:v>-1.57787E-2</c:v>
                </c:pt>
                <c:pt idx="73163">
                  <c:v>-1.57752E-2</c:v>
                </c:pt>
                <c:pt idx="73164">
                  <c:v>-1.5759100000000002E-2</c:v>
                </c:pt>
                <c:pt idx="73165">
                  <c:v>-1.5730399999999999E-2</c:v>
                </c:pt>
                <c:pt idx="73166">
                  <c:v>-1.5688799999999999E-2</c:v>
                </c:pt>
                <c:pt idx="73167">
                  <c:v>-1.56343E-2</c:v>
                </c:pt>
                <c:pt idx="73168">
                  <c:v>-1.55669E-2</c:v>
                </c:pt>
                <c:pt idx="73169">
                  <c:v>-1.5486400000000001E-2</c:v>
                </c:pt>
                <c:pt idx="73170">
                  <c:v>-1.5393E-2</c:v>
                </c:pt>
                <c:pt idx="73171">
                  <c:v>-1.52864E-2</c:v>
                </c:pt>
                <c:pt idx="73172">
                  <c:v>-1.51667E-2</c:v>
                </c:pt>
                <c:pt idx="73173">
                  <c:v>-1.5034E-2</c:v>
                </c:pt>
                <c:pt idx="73174">
                  <c:v>-1.48881E-2</c:v>
                </c:pt>
                <c:pt idx="73175">
                  <c:v>-1.47291E-2</c:v>
                </c:pt>
                <c:pt idx="73176">
                  <c:v>-1.45571E-2</c:v>
                </c:pt>
                <c:pt idx="73177">
                  <c:v>-1.43721E-2</c:v>
                </c:pt>
                <c:pt idx="73178">
                  <c:v>-1.41742E-2</c:v>
                </c:pt>
                <c:pt idx="73179">
                  <c:v>-1.3963400000000001E-2</c:v>
                </c:pt>
                <c:pt idx="73180">
                  <c:v>-1.37398E-2</c:v>
                </c:pt>
                <c:pt idx="73181">
                  <c:v>-1.35035E-2</c:v>
                </c:pt>
                <c:pt idx="73182">
                  <c:v>-1.3254699999999999E-2</c:v>
                </c:pt>
                <c:pt idx="73183">
                  <c:v>-1.29934E-2</c:v>
                </c:pt>
                <c:pt idx="73184">
                  <c:v>-1.27198E-2</c:v>
                </c:pt>
                <c:pt idx="73185">
                  <c:v>-1.2434199999999999E-2</c:v>
                </c:pt>
                <c:pt idx="73186">
                  <c:v>-1.21365E-2</c:v>
                </c:pt>
                <c:pt idx="73187">
                  <c:v>-1.18271E-2</c:v>
                </c:pt>
                <c:pt idx="73188">
                  <c:v>-1.15061E-2</c:v>
                </c:pt>
                <c:pt idx="73189">
                  <c:v>-1.1173799999999999E-2</c:v>
                </c:pt>
                <c:pt idx="73190">
                  <c:v>-1.0830299999999999E-2</c:v>
                </c:pt>
                <c:pt idx="73191">
                  <c:v>-1.04759E-2</c:v>
                </c:pt>
                <c:pt idx="73192">
                  <c:v>-1.0110900000000001E-2</c:v>
                </c:pt>
                <c:pt idx="73193" formatCode="0.00E+00">
                  <c:v>-9.7354999999999994E-3</c:v>
                </c:pt>
                <c:pt idx="73194" formatCode="0.00E+00">
                  <c:v>-9.3500000000000007E-3</c:v>
                </c:pt>
                <c:pt idx="73195" formatCode="0.00E+00">
                  <c:v>-8.9546899999999995E-3</c:v>
                </c:pt>
                <c:pt idx="73196" formatCode="0.00E+00">
                  <c:v>-8.5498699999999993E-3</c:v>
                </c:pt>
                <c:pt idx="73197" formatCode="0.00E+00">
                  <c:v>-8.13585E-3</c:v>
                </c:pt>
                <c:pt idx="73198" formatCode="0.00E+00">
                  <c:v>-7.7129700000000004E-3</c:v>
                </c:pt>
                <c:pt idx="73199" formatCode="0.00E+00">
                  <c:v>-7.2815700000000002E-3</c:v>
                </c:pt>
                <c:pt idx="73200" formatCode="0.00E+00">
                  <c:v>-6.8419800000000001E-3</c:v>
                </c:pt>
                <c:pt idx="73201" formatCode="0.00E+00">
                  <c:v>-6.3945800000000004E-3</c:v>
                </c:pt>
                <c:pt idx="73202" formatCode="0.00E+00">
                  <c:v>-5.9397299999999998E-3</c:v>
                </c:pt>
                <c:pt idx="73203" formatCode="0.00E+00">
                  <c:v>-5.4778099999999996E-3</c:v>
                </c:pt>
                <c:pt idx="73204" formatCode="0.00E+00">
                  <c:v>-5.0092299999999999E-3</c:v>
                </c:pt>
                <c:pt idx="73205" formatCode="0.00E+00">
                  <c:v>-4.5343600000000003E-3</c:v>
                </c:pt>
                <c:pt idx="73206" formatCode="0.00E+00">
                  <c:v>-4.0536399999999998E-3</c:v>
                </c:pt>
                <c:pt idx="73207" formatCode="0.00E+00">
                  <c:v>-3.5674600000000002E-3</c:v>
                </c:pt>
                <c:pt idx="73208" formatCode="0.00E+00">
                  <c:v>-3.0762699999999999E-3</c:v>
                </c:pt>
                <c:pt idx="73209" formatCode="0.00E+00">
                  <c:v>-2.58049E-3</c:v>
                </c:pt>
                <c:pt idx="73210" formatCode="0.00E+00">
                  <c:v>-2.0805699999999999E-3</c:v>
                </c:pt>
                <c:pt idx="73211" formatCode="0.00E+00">
                  <c:v>-1.5769499999999999E-3</c:v>
                </c:pt>
                <c:pt idx="73212" formatCode="0.00E+00">
                  <c:v>-1.0700900000000001E-3</c:v>
                </c:pt>
                <c:pt idx="73213" formatCode="0.00E+00">
                  <c:v>-5.6045400000000005E-4</c:v>
                </c:pt>
                <c:pt idx="73214" formatCode="0.00E+00">
                  <c:v>-4.85003E-5</c:v>
                </c:pt>
                <c:pt idx="73215" formatCode="0.00E+00">
                  <c:v>4.6529699999999999E-4</c:v>
                </c:pt>
                <c:pt idx="73216" formatCode="0.00E+00">
                  <c:v>9.8046299999999999E-4</c:v>
                </c:pt>
                <c:pt idx="73217" formatCode="0.00E+00">
                  <c:v>1.4965200000000001E-3</c:v>
                </c:pt>
                <c:pt idx="73218" formatCode="0.00E+00">
                  <c:v>2.0129800000000002E-3</c:v>
                </c:pt>
                <c:pt idx="73219" formatCode="0.00E+00">
                  <c:v>2.52937E-3</c:v>
                </c:pt>
                <c:pt idx="73220" formatCode="0.00E+00">
                  <c:v>3.0451900000000001E-3</c:v>
                </c:pt>
                <c:pt idx="73221" formatCode="0.00E+00">
                  <c:v>3.5599500000000001E-3</c:v>
                </c:pt>
                <c:pt idx="73222" formatCode="0.00E+00">
                  <c:v>4.0731700000000001E-3</c:v>
                </c:pt>
                <c:pt idx="73223" formatCode="0.00E+00">
                  <c:v>4.58436E-3</c:v>
                </c:pt>
                <c:pt idx="73224" formatCode="0.00E+00">
                  <c:v>5.0930200000000002E-3</c:v>
                </c:pt>
                <c:pt idx="73225" formatCode="0.00E+00">
                  <c:v>5.59867E-3</c:v>
                </c:pt>
                <c:pt idx="73226" formatCode="0.00E+00">
                  <c:v>6.1008099999999999E-3</c:v>
                </c:pt>
                <c:pt idx="73227" formatCode="0.00E+00">
                  <c:v>6.5989600000000001E-3</c:v>
                </c:pt>
                <c:pt idx="73228" formatCode="0.00E+00">
                  <c:v>7.0926399999999999E-3</c:v>
                </c:pt>
                <c:pt idx="73229" formatCode="0.00E+00">
                  <c:v>7.5813599999999997E-3</c:v>
                </c:pt>
                <c:pt idx="73230" formatCode="0.00E+00">
                  <c:v>8.0646399999999997E-3</c:v>
                </c:pt>
                <c:pt idx="73231" formatCode="0.00E+00">
                  <c:v>8.5420200000000009E-3</c:v>
                </c:pt>
                <c:pt idx="73232" formatCode="0.00E+00">
                  <c:v>9.0130100000000001E-3</c:v>
                </c:pt>
                <c:pt idx="73233" formatCode="0.00E+00">
                  <c:v>9.4771500000000002E-3</c:v>
                </c:pt>
                <c:pt idx="73234" formatCode="0.00E+00">
                  <c:v>9.9340000000000001E-3</c:v>
                </c:pt>
                <c:pt idx="73235">
                  <c:v>1.0383099999999999E-2</c:v>
                </c:pt>
                <c:pt idx="73236">
                  <c:v>1.0824E-2</c:v>
                </c:pt>
                <c:pt idx="73237">
                  <c:v>1.1256199999999999E-2</c:v>
                </c:pt>
                <c:pt idx="73238">
                  <c:v>1.16794E-2</c:v>
                </c:pt>
                <c:pt idx="73239">
                  <c:v>1.2093E-2</c:v>
                </c:pt>
                <c:pt idx="73240">
                  <c:v>1.2496800000000001E-2</c:v>
                </c:pt>
                <c:pt idx="73241">
                  <c:v>1.28903E-2</c:v>
                </c:pt>
                <c:pt idx="73242">
                  <c:v>1.3273E-2</c:v>
                </c:pt>
                <c:pt idx="73243">
                  <c:v>1.36446E-2</c:v>
                </c:pt>
                <c:pt idx="73244">
                  <c:v>1.40048E-2</c:v>
                </c:pt>
                <c:pt idx="73245">
                  <c:v>1.43532E-2</c:v>
                </c:pt>
                <c:pt idx="73246">
                  <c:v>1.4689300000000001E-2</c:v>
                </c:pt>
                <c:pt idx="73247">
                  <c:v>1.5013E-2</c:v>
                </c:pt>
                <c:pt idx="73248">
                  <c:v>1.53238E-2</c:v>
                </c:pt>
                <c:pt idx="73249">
                  <c:v>1.5621400000000001E-2</c:v>
                </c:pt>
                <c:pt idx="73250">
                  <c:v>1.5905599999999999E-2</c:v>
                </c:pt>
                <c:pt idx="73251">
                  <c:v>1.6176099999999999E-2</c:v>
                </c:pt>
                <c:pt idx="73252">
                  <c:v>1.6432499999999999E-2</c:v>
                </c:pt>
                <c:pt idx="73253">
                  <c:v>1.6674600000000001E-2</c:v>
                </c:pt>
                <c:pt idx="73254">
                  <c:v>1.6902199999999999E-2</c:v>
                </c:pt>
                <c:pt idx="73255">
                  <c:v>1.7115100000000001E-2</c:v>
                </c:pt>
                <c:pt idx="73256">
                  <c:v>1.7312999999999999E-2</c:v>
                </c:pt>
                <c:pt idx="73257">
                  <c:v>1.7495799999999999E-2</c:v>
                </c:pt>
                <c:pt idx="73258">
                  <c:v>1.76632E-2</c:v>
                </c:pt>
                <c:pt idx="73259">
                  <c:v>1.78151E-2</c:v>
                </c:pt>
                <c:pt idx="73260">
                  <c:v>1.79513E-2</c:v>
                </c:pt>
                <c:pt idx="73261">
                  <c:v>1.80717E-2</c:v>
                </c:pt>
                <c:pt idx="73262">
                  <c:v>1.81762E-2</c:v>
                </c:pt>
                <c:pt idx="73263">
                  <c:v>1.8264699999999998E-2</c:v>
                </c:pt>
                <c:pt idx="73264">
                  <c:v>1.8337099999999999E-2</c:v>
                </c:pt>
                <c:pt idx="73265">
                  <c:v>1.8393300000000001E-2</c:v>
                </c:pt>
                <c:pt idx="73266">
                  <c:v>1.84333E-2</c:v>
                </c:pt>
                <c:pt idx="73267">
                  <c:v>1.8457100000000001E-2</c:v>
                </c:pt>
                <c:pt idx="73268">
                  <c:v>1.8464499999999998E-2</c:v>
                </c:pt>
                <c:pt idx="73269">
                  <c:v>1.8455699999999998E-2</c:v>
                </c:pt>
                <c:pt idx="73270">
                  <c:v>1.8430599999999998E-2</c:v>
                </c:pt>
                <c:pt idx="73271">
                  <c:v>1.8389300000000001E-2</c:v>
                </c:pt>
                <c:pt idx="73272">
                  <c:v>1.8331799999999999E-2</c:v>
                </c:pt>
                <c:pt idx="73273">
                  <c:v>1.8258199999999999E-2</c:v>
                </c:pt>
                <c:pt idx="73274">
                  <c:v>1.81686E-2</c:v>
                </c:pt>
                <c:pt idx="73275">
                  <c:v>1.8062999999999999E-2</c:v>
                </c:pt>
                <c:pt idx="73276">
                  <c:v>1.7941599999999999E-2</c:v>
                </c:pt>
                <c:pt idx="73277">
                  <c:v>1.7804500000000001E-2</c:v>
                </c:pt>
                <c:pt idx="73278">
                  <c:v>1.7651900000000002E-2</c:v>
                </c:pt>
                <c:pt idx="73279">
                  <c:v>1.74839E-2</c:v>
                </c:pt>
                <c:pt idx="73280">
                  <c:v>1.7300699999999999E-2</c:v>
                </c:pt>
                <c:pt idx="73281">
                  <c:v>1.71025E-2</c:v>
                </c:pt>
                <c:pt idx="73282">
                  <c:v>1.6889500000000002E-2</c:v>
                </c:pt>
                <c:pt idx="73283">
                  <c:v>1.66619E-2</c:v>
                </c:pt>
                <c:pt idx="73284">
                  <c:v>1.6419900000000001E-2</c:v>
                </c:pt>
                <c:pt idx="73285">
                  <c:v>1.6163899999999998E-2</c:v>
                </c:pt>
                <c:pt idx="73286">
                  <c:v>1.5894100000000001E-2</c:v>
                </c:pt>
                <c:pt idx="73287">
                  <c:v>1.56107E-2</c:v>
                </c:pt>
                <c:pt idx="73288">
                  <c:v>1.5314100000000001E-2</c:v>
                </c:pt>
                <c:pt idx="73289">
                  <c:v>1.50045E-2</c:v>
                </c:pt>
                <c:pt idx="73290">
                  <c:v>1.4682300000000001E-2</c:v>
                </c:pt>
                <c:pt idx="73291">
                  <c:v>1.43479E-2</c:v>
                </c:pt>
                <c:pt idx="73292">
                  <c:v>1.4001400000000001E-2</c:v>
                </c:pt>
                <c:pt idx="73293">
                  <c:v>1.36434E-2</c:v>
                </c:pt>
                <c:pt idx="73294">
                  <c:v>1.32741E-2</c:v>
                </c:pt>
                <c:pt idx="73295">
                  <c:v>1.2893999999999999E-2</c:v>
                </c:pt>
                <c:pt idx="73296">
                  <c:v>1.25034E-2</c:v>
                </c:pt>
                <c:pt idx="73297">
                  <c:v>1.2102699999999999E-2</c:v>
                </c:pt>
                <c:pt idx="73298">
                  <c:v>1.1692299999999999E-2</c:v>
                </c:pt>
                <c:pt idx="73299">
                  <c:v>1.1272600000000001E-2</c:v>
                </c:pt>
                <c:pt idx="73300">
                  <c:v>1.0844100000000001E-2</c:v>
                </c:pt>
                <c:pt idx="73301">
                  <c:v>1.0407100000000001E-2</c:v>
                </c:pt>
                <c:pt idx="73302" formatCode="0.00E+00">
                  <c:v>9.9621299999999996E-3</c:v>
                </c:pt>
                <c:pt idx="73303" formatCode="0.00E+00">
                  <c:v>9.5095900000000001E-3</c:v>
                </c:pt>
                <c:pt idx="73304" formatCode="0.00E+00">
                  <c:v>9.0499399999999994E-3</c:v>
                </c:pt>
                <c:pt idx="73305" formatCode="0.00E+00">
                  <c:v>8.5836100000000002E-3</c:v>
                </c:pt>
                <c:pt idx="73306" formatCode="0.00E+00">
                  <c:v>8.1110699999999997E-3</c:v>
                </c:pt>
                <c:pt idx="73307" formatCode="0.00E+00">
                  <c:v>7.6327599999999997E-3</c:v>
                </c:pt>
                <c:pt idx="73308" formatCode="0.00E+00">
                  <c:v>7.1491599999999999E-3</c:v>
                </c:pt>
                <c:pt idx="73309" formatCode="0.00E+00">
                  <c:v>6.6607200000000002E-3</c:v>
                </c:pt>
                <c:pt idx="73310" formatCode="0.00E+00">
                  <c:v>6.1679200000000003E-3</c:v>
                </c:pt>
                <c:pt idx="73311" formatCode="0.00E+00">
                  <c:v>5.6712200000000003E-3</c:v>
                </c:pt>
                <c:pt idx="73312" formatCode="0.00E+00">
                  <c:v>5.1710899999999997E-3</c:v>
                </c:pt>
                <c:pt idx="73313" formatCode="0.00E+00">
                  <c:v>4.6680000000000003E-3</c:v>
                </c:pt>
                <c:pt idx="73314" formatCode="0.00E+00">
                  <c:v>4.1624399999999999E-3</c:v>
                </c:pt>
                <c:pt idx="73315" formatCode="0.00E+00">
                  <c:v>3.6548599999999998E-3</c:v>
                </c:pt>
                <c:pt idx="73316" formatCode="0.00E+00">
                  <c:v>3.1457500000000001E-3</c:v>
                </c:pt>
                <c:pt idx="73317" formatCode="0.00E+00">
                  <c:v>2.6355699999999998E-3</c:v>
                </c:pt>
                <c:pt idx="73318" formatCode="0.00E+00">
                  <c:v>2.1247900000000001E-3</c:v>
                </c:pt>
                <c:pt idx="73319" formatCode="0.00E+00">
                  <c:v>1.6138700000000001E-3</c:v>
                </c:pt>
                <c:pt idx="73320" formatCode="0.00E+00">
                  <c:v>1.10329E-3</c:v>
                </c:pt>
                <c:pt idx="73321" formatCode="0.00E+00">
                  <c:v>5.93503E-4</c:v>
                </c:pt>
                <c:pt idx="73322" formatCode="0.00E+00">
                  <c:v>8.4961699999999997E-5</c:v>
                </c:pt>
                <c:pt idx="73323" formatCode="0.00E+00">
                  <c:v>-4.2187700000000003E-4</c:v>
                </c:pt>
                <c:pt idx="73324" formatCode="0.00E+00">
                  <c:v>-9.2656599999999998E-4</c:v>
                </c:pt>
                <c:pt idx="73325" formatCode="0.00E+00">
                  <c:v>-1.42866E-3</c:v>
                </c:pt>
                <c:pt idx="73326" formatCode="0.00E+00">
                  <c:v>-1.92772E-3</c:v>
                </c:pt>
                <c:pt idx="73327" formatCode="0.00E+00">
                  <c:v>-2.4233200000000001E-3</c:v>
                </c:pt>
                <c:pt idx="73328" formatCode="0.00E+00">
                  <c:v>-2.9150299999999999E-3</c:v>
                </c:pt>
                <c:pt idx="73329" formatCode="0.00E+00">
                  <c:v>-3.4024400000000001E-3</c:v>
                </c:pt>
                <c:pt idx="73330" formatCode="0.00E+00">
                  <c:v>-3.8851200000000002E-3</c:v>
                </c:pt>
                <c:pt idx="73331" formatCode="0.00E+00">
                  <c:v>-4.3626899999999998E-3</c:v>
                </c:pt>
                <c:pt idx="73332" formatCode="0.00E+00">
                  <c:v>-4.8347299999999998E-3</c:v>
                </c:pt>
                <c:pt idx="73333" formatCode="0.00E+00">
                  <c:v>-5.3008700000000001E-3</c:v>
                </c:pt>
                <c:pt idx="73334" formatCode="0.00E+00">
                  <c:v>-5.7607200000000004E-3</c:v>
                </c:pt>
                <c:pt idx="73335" formatCode="0.00E+00">
                  <c:v>-6.2139200000000004E-3</c:v>
                </c:pt>
                <c:pt idx="73336" formatCode="0.00E+00">
                  <c:v>-6.6601100000000003E-3</c:v>
                </c:pt>
                <c:pt idx="73337" formatCode="0.00E+00">
                  <c:v>-7.0989299999999998E-3</c:v>
                </c:pt>
                <c:pt idx="73338" formatCode="0.00E+00">
                  <c:v>-7.5300499999999999E-3</c:v>
                </c:pt>
                <c:pt idx="73339" formatCode="0.00E+00">
                  <c:v>-7.9531299999999992E-3</c:v>
                </c:pt>
                <c:pt idx="73340" formatCode="0.00E+00">
                  <c:v>-8.3678499999999996E-3</c:v>
                </c:pt>
                <c:pt idx="73341" formatCode="0.00E+00">
                  <c:v>-8.7739099999999993E-3</c:v>
                </c:pt>
                <c:pt idx="73342" formatCode="0.00E+00">
                  <c:v>-9.1710000000000003E-3</c:v>
                </c:pt>
                <c:pt idx="73343" formatCode="0.00E+00">
                  <c:v>-9.5588400000000007E-3</c:v>
                </c:pt>
                <c:pt idx="73344" formatCode="0.00E+00">
                  <c:v>-9.9371600000000004E-3</c:v>
                </c:pt>
                <c:pt idx="73345">
                  <c:v>-1.0305699999999999E-2</c:v>
                </c:pt>
                <c:pt idx="73346">
                  <c:v>-1.06642E-2</c:v>
                </c:pt>
                <c:pt idx="73347">
                  <c:v>-1.10124E-2</c:v>
                </c:pt>
                <c:pt idx="73348">
                  <c:v>-1.13501E-2</c:v>
                </c:pt>
                <c:pt idx="73349">
                  <c:v>-1.1677E-2</c:v>
                </c:pt>
                <c:pt idx="73350">
                  <c:v>-1.1993E-2</c:v>
                </c:pt>
                <c:pt idx="73351">
                  <c:v>-1.22979E-2</c:v>
                </c:pt>
                <c:pt idx="73352">
                  <c:v>-1.25915E-2</c:v>
                </c:pt>
                <c:pt idx="73353">
                  <c:v>-1.28737E-2</c:v>
                </c:pt>
                <c:pt idx="73354">
                  <c:v>-1.31442E-2</c:v>
                </c:pt>
                <c:pt idx="73355">
                  <c:v>-1.3402900000000001E-2</c:v>
                </c:pt>
                <c:pt idx="73356">
                  <c:v>-1.3649700000000001E-2</c:v>
                </c:pt>
                <c:pt idx="73357">
                  <c:v>-1.3884499999999999E-2</c:v>
                </c:pt>
                <c:pt idx="73358">
                  <c:v>-1.41072E-2</c:v>
                </c:pt>
                <c:pt idx="73359">
                  <c:v>-1.4317699999999999E-2</c:v>
                </c:pt>
                <c:pt idx="73360">
                  <c:v>-1.45159E-2</c:v>
                </c:pt>
                <c:pt idx="73361">
                  <c:v>-1.47017E-2</c:v>
                </c:pt>
                <c:pt idx="73362">
                  <c:v>-1.48751E-2</c:v>
                </c:pt>
                <c:pt idx="73363">
                  <c:v>-1.5036000000000001E-2</c:v>
                </c:pt>
                <c:pt idx="73364">
                  <c:v>-1.5184400000000001E-2</c:v>
                </c:pt>
                <c:pt idx="73365">
                  <c:v>-1.53203E-2</c:v>
                </c:pt>
                <c:pt idx="73366">
                  <c:v>-1.5443699999999999E-2</c:v>
                </c:pt>
                <c:pt idx="73367">
                  <c:v>-1.55546E-2</c:v>
                </c:pt>
                <c:pt idx="73368">
                  <c:v>-1.5652900000000001E-2</c:v>
                </c:pt>
                <c:pt idx="73369">
                  <c:v>-1.5738800000000001E-2</c:v>
                </c:pt>
                <c:pt idx="73370">
                  <c:v>-1.5812199999999998E-2</c:v>
                </c:pt>
                <c:pt idx="73371">
                  <c:v>-1.5873200000000001E-2</c:v>
                </c:pt>
                <c:pt idx="73372">
                  <c:v>-1.59218E-2</c:v>
                </c:pt>
                <c:pt idx="73373">
                  <c:v>-1.5958099999999999E-2</c:v>
                </c:pt>
                <c:pt idx="73374">
                  <c:v>-1.5982300000000001E-2</c:v>
                </c:pt>
                <c:pt idx="73375">
                  <c:v>-1.5994299999999999E-2</c:v>
                </c:pt>
                <c:pt idx="73376">
                  <c:v>-1.5994299999999999E-2</c:v>
                </c:pt>
                <c:pt idx="73377">
                  <c:v>-1.5982300000000001E-2</c:v>
                </c:pt>
                <c:pt idx="73378">
                  <c:v>-1.59586E-2</c:v>
                </c:pt>
                <c:pt idx="73379">
                  <c:v>-1.5923199999999998E-2</c:v>
                </c:pt>
                <c:pt idx="73380">
                  <c:v>-1.58762E-2</c:v>
                </c:pt>
                <c:pt idx="73381">
                  <c:v>-1.5817700000000001E-2</c:v>
                </c:pt>
                <c:pt idx="73382">
                  <c:v>-1.5748100000000001E-2</c:v>
                </c:pt>
                <c:pt idx="73383">
                  <c:v>-1.5667299999999999E-2</c:v>
                </c:pt>
                <c:pt idx="73384">
                  <c:v>-1.5575500000000001E-2</c:v>
                </c:pt>
                <c:pt idx="73385">
                  <c:v>-1.54729E-2</c:v>
                </c:pt>
                <c:pt idx="73386">
                  <c:v>-1.53598E-2</c:v>
                </c:pt>
                <c:pt idx="73387">
                  <c:v>-1.52362E-2</c:v>
                </c:pt>
                <c:pt idx="73388">
                  <c:v>-1.5102300000000001E-2</c:v>
                </c:pt>
                <c:pt idx="73389">
                  <c:v>-1.49584E-2</c:v>
                </c:pt>
                <c:pt idx="73390">
                  <c:v>-1.4804599999999999E-2</c:v>
                </c:pt>
                <c:pt idx="73391">
                  <c:v>-1.46412E-2</c:v>
                </c:pt>
                <c:pt idx="73392">
                  <c:v>-1.4468399999999999E-2</c:v>
                </c:pt>
                <c:pt idx="73393">
                  <c:v>-1.42863E-2</c:v>
                </c:pt>
                <c:pt idx="73394">
                  <c:v>-1.4095099999999999E-2</c:v>
                </c:pt>
                <c:pt idx="73395">
                  <c:v>-1.38952E-2</c:v>
                </c:pt>
                <c:pt idx="73396">
                  <c:v>-1.36867E-2</c:v>
                </c:pt>
                <c:pt idx="73397">
                  <c:v>-1.34699E-2</c:v>
                </c:pt>
                <c:pt idx="73398">
                  <c:v>-1.3245E-2</c:v>
                </c:pt>
                <c:pt idx="73399">
                  <c:v>-1.30121E-2</c:v>
                </c:pt>
                <c:pt idx="73400">
                  <c:v>-1.2771599999999999E-2</c:v>
                </c:pt>
                <c:pt idx="73401">
                  <c:v>-1.25237E-2</c:v>
                </c:pt>
                <c:pt idx="73402">
                  <c:v>-1.2268599999999999E-2</c:v>
                </c:pt>
                <c:pt idx="73403">
                  <c:v>-1.2006599999999999E-2</c:v>
                </c:pt>
                <c:pt idx="73404">
                  <c:v>-1.1737900000000001E-2</c:v>
                </c:pt>
                <c:pt idx="73405">
                  <c:v>-1.1462699999999999E-2</c:v>
                </c:pt>
                <c:pt idx="73406">
                  <c:v>-1.1181399999999999E-2</c:v>
                </c:pt>
                <c:pt idx="73407">
                  <c:v>-1.0893999999999999E-2</c:v>
                </c:pt>
                <c:pt idx="73408">
                  <c:v>-1.0600999999999999E-2</c:v>
                </c:pt>
                <c:pt idx="73409">
                  <c:v>-1.03024E-2</c:v>
                </c:pt>
                <c:pt idx="73410" formatCode="0.00E+00">
                  <c:v>-9.9986199999999997E-3</c:v>
                </c:pt>
                <c:pt idx="73411" formatCode="0.00E+00">
                  <c:v>-9.6898499999999999E-3</c:v>
                </c:pt>
                <c:pt idx="73412" formatCode="0.00E+00">
                  <c:v>-9.3763200000000005E-3</c:v>
                </c:pt>
                <c:pt idx="73413" formatCode="0.00E+00">
                  <c:v>-9.0582800000000002E-3</c:v>
                </c:pt>
                <c:pt idx="73414" formatCode="0.00E+00">
                  <c:v>-8.7359699999999992E-3</c:v>
                </c:pt>
                <c:pt idx="73415" formatCode="0.00E+00">
                  <c:v>-8.4096399999999995E-3</c:v>
                </c:pt>
                <c:pt idx="73416" formatCode="0.00E+00">
                  <c:v>-8.0795099999999998E-3</c:v>
                </c:pt>
                <c:pt idx="73417" formatCode="0.00E+00">
                  <c:v>-7.7458199999999996E-3</c:v>
                </c:pt>
                <c:pt idx="73418" formatCode="0.00E+00">
                  <c:v>-7.40881E-3</c:v>
                </c:pt>
                <c:pt idx="73419" formatCode="0.00E+00">
                  <c:v>-7.0687099999999998E-3</c:v>
                </c:pt>
                <c:pt idx="73420" formatCode="0.00E+00">
                  <c:v>-6.72575E-3</c:v>
                </c:pt>
                <c:pt idx="73421" formatCode="0.00E+00">
                  <c:v>-6.3801600000000002E-3</c:v>
                </c:pt>
                <c:pt idx="73422" formatCode="0.00E+00">
                  <c:v>-6.0321699999999999E-3</c:v>
                </c:pt>
                <c:pt idx="73423" formatCode="0.00E+00">
                  <c:v>-5.6819899999999996E-3</c:v>
                </c:pt>
                <c:pt idx="73424" formatCode="0.00E+00">
                  <c:v>-5.3298599999999996E-3</c:v>
                </c:pt>
                <c:pt idx="73425" formatCode="0.00E+00">
                  <c:v>-4.9759799999999996E-3</c:v>
                </c:pt>
                <c:pt idx="73426" formatCode="0.00E+00">
                  <c:v>-4.62058E-3</c:v>
                </c:pt>
                <c:pt idx="73427" formatCode="0.00E+00">
                  <c:v>-4.2638700000000003E-3</c:v>
                </c:pt>
                <c:pt idx="73428" formatCode="0.00E+00">
                  <c:v>-3.9060599999999998E-3</c:v>
                </c:pt>
                <c:pt idx="73429" formatCode="0.00E+00">
                  <c:v>-3.5473599999999998E-3</c:v>
                </c:pt>
                <c:pt idx="73430" formatCode="0.00E+00">
                  <c:v>-3.18797E-3</c:v>
                </c:pt>
                <c:pt idx="73431" formatCode="0.00E+00">
                  <c:v>-2.8280900000000001E-3</c:v>
                </c:pt>
                <c:pt idx="73432" formatCode="0.00E+00">
                  <c:v>-2.4679300000000001E-3</c:v>
                </c:pt>
                <c:pt idx="73433" formatCode="0.00E+00">
                  <c:v>-2.1076699999999999E-3</c:v>
                </c:pt>
                <c:pt idx="73434" formatCode="0.00E+00">
                  <c:v>-1.74752E-3</c:v>
                </c:pt>
                <c:pt idx="73435" formatCode="0.00E+00">
                  <c:v>-1.38766E-3</c:v>
                </c:pt>
                <c:pt idx="73436" formatCode="0.00E+00">
                  <c:v>-1.0282900000000001E-3</c:v>
                </c:pt>
                <c:pt idx="73437" formatCode="0.00E+00">
                  <c:v>-6.6957400000000004E-4</c:v>
                </c:pt>
                <c:pt idx="73438" formatCode="0.00E+00">
                  <c:v>-3.1170599999999997E-4</c:v>
                </c:pt>
                <c:pt idx="73439" formatCode="0.00E+00">
                  <c:v>4.5137099999999999E-5</c:v>
                </c:pt>
                <c:pt idx="73440" formatCode="0.00E+00">
                  <c:v>4.0078100000000001E-4</c:v>
                </c:pt>
                <c:pt idx="73441" formatCode="0.00E+00">
                  <c:v>7.55053E-4</c:v>
                </c:pt>
                <c:pt idx="73442" formatCode="0.00E+00">
                  <c:v>1.10778E-3</c:v>
                </c:pt>
                <c:pt idx="73443" formatCode="0.00E+00">
                  <c:v>1.4587999999999999E-3</c:v>
                </c:pt>
                <c:pt idx="73444" formatCode="0.00E+00">
                  <c:v>1.80795E-3</c:v>
                </c:pt>
                <c:pt idx="73445" formatCode="0.00E+00">
                  <c:v>2.1550699999999998E-3</c:v>
                </c:pt>
                <c:pt idx="73446" formatCode="0.00E+00">
                  <c:v>2.4999900000000001E-3</c:v>
                </c:pt>
                <c:pt idx="73447" formatCode="0.00E+00">
                  <c:v>2.8425600000000001E-3</c:v>
                </c:pt>
                <c:pt idx="73448" formatCode="0.00E+00">
                  <c:v>3.1826300000000001E-3</c:v>
                </c:pt>
                <c:pt idx="73449" formatCode="0.00E+00">
                  <c:v>3.5200399999999999E-3</c:v>
                </c:pt>
                <c:pt idx="73450" formatCode="0.00E+00">
                  <c:v>3.8546499999999998E-3</c:v>
                </c:pt>
                <c:pt idx="73451" formatCode="0.00E+00">
                  <c:v>4.1863100000000004E-3</c:v>
                </c:pt>
                <c:pt idx="73452" formatCode="0.00E+00">
                  <c:v>4.5148799999999998E-3</c:v>
                </c:pt>
                <c:pt idx="73453" formatCode="0.00E+00">
                  <c:v>4.8402100000000002E-3</c:v>
                </c:pt>
                <c:pt idx="73454" formatCode="0.00E+00">
                  <c:v>5.1621599999999998E-3</c:v>
                </c:pt>
                <c:pt idx="73455" formatCode="0.00E+00">
                  <c:v>5.4806000000000004E-3</c:v>
                </c:pt>
                <c:pt idx="73456" formatCode="0.00E+00">
                  <c:v>5.7953900000000001E-3</c:v>
                </c:pt>
                <c:pt idx="73457" formatCode="0.00E+00">
                  <c:v>6.1063899999999997E-3</c:v>
                </c:pt>
                <c:pt idx="73458" formatCode="0.00E+00">
                  <c:v>6.4134700000000001E-3</c:v>
                </c:pt>
                <c:pt idx="73459" formatCode="0.00E+00">
                  <c:v>6.7165000000000002E-3</c:v>
                </c:pt>
                <c:pt idx="73460" formatCode="0.00E+00">
                  <c:v>7.01536E-3</c:v>
                </c:pt>
                <c:pt idx="73461" formatCode="0.00E+00">
                  <c:v>7.3099000000000003E-3</c:v>
                </c:pt>
                <c:pt idx="73462" formatCode="0.00E+00">
                  <c:v>7.6000199999999999E-3</c:v>
                </c:pt>
                <c:pt idx="73463" formatCode="0.00E+00">
                  <c:v>7.8855699999999997E-3</c:v>
                </c:pt>
                <c:pt idx="73464" formatCode="0.00E+00">
                  <c:v>8.1664500000000004E-3</c:v>
                </c:pt>
                <c:pt idx="73465" formatCode="0.00E+00">
                  <c:v>8.4425200000000002E-3</c:v>
                </c:pt>
                <c:pt idx="73466" formatCode="0.00E+00">
                  <c:v>8.7136599999999998E-3</c:v>
                </c:pt>
                <c:pt idx="73467" formatCode="0.00E+00">
                  <c:v>8.9797599999999998E-3</c:v>
                </c:pt>
                <c:pt idx="73468" formatCode="0.00E+00">
                  <c:v>9.2406899999999993E-3</c:v>
                </c:pt>
                <c:pt idx="73469" formatCode="0.00E+00">
                  <c:v>9.4963400000000007E-3</c:v>
                </c:pt>
                <c:pt idx="73470" formatCode="0.00E+00">
                  <c:v>9.7465799999999995E-3</c:v>
                </c:pt>
                <c:pt idx="73471" formatCode="0.00E+00">
                  <c:v>9.9913199999999997E-3</c:v>
                </c:pt>
                <c:pt idx="73472">
                  <c:v>1.0230400000000001E-2</c:v>
                </c:pt>
                <c:pt idx="73473">
                  <c:v>1.0463800000000001E-2</c:v>
                </c:pt>
                <c:pt idx="73474">
                  <c:v>1.0691300000000001E-2</c:v>
                </c:pt>
                <c:pt idx="73475">
                  <c:v>1.09128E-2</c:v>
                </c:pt>
                <c:pt idx="73476">
                  <c:v>1.11282E-2</c:v>
                </c:pt>
                <c:pt idx="73477">
                  <c:v>1.13375E-2</c:v>
                </c:pt>
                <c:pt idx="73478">
                  <c:v>1.1540399999999999E-2</c:v>
                </c:pt>
                <c:pt idx="73479">
                  <c:v>1.17369E-2</c:v>
                </c:pt>
                <c:pt idx="73480">
                  <c:v>1.1926900000000001E-2</c:v>
                </c:pt>
                <c:pt idx="73481">
                  <c:v>1.2110299999999999E-2</c:v>
                </c:pt>
                <c:pt idx="73482">
                  <c:v>1.22869E-2</c:v>
                </c:pt>
                <c:pt idx="73483">
                  <c:v>1.2456699999999999E-2</c:v>
                </c:pt>
                <c:pt idx="73484">
                  <c:v>1.26196E-2</c:v>
                </c:pt>
                <c:pt idx="73485">
                  <c:v>1.27753E-2</c:v>
                </c:pt>
                <c:pt idx="73486">
                  <c:v>1.2924E-2</c:v>
                </c:pt>
                <c:pt idx="73487">
                  <c:v>1.30654E-2</c:v>
                </c:pt>
                <c:pt idx="73488">
                  <c:v>1.31994E-2</c:v>
                </c:pt>
                <c:pt idx="73489">
                  <c:v>1.33259E-2</c:v>
                </c:pt>
                <c:pt idx="73490">
                  <c:v>1.3444899999999999E-2</c:v>
                </c:pt>
                <c:pt idx="73491">
                  <c:v>1.35563E-2</c:v>
                </c:pt>
                <c:pt idx="73492">
                  <c:v>1.3659900000000001E-2</c:v>
                </c:pt>
                <c:pt idx="73493">
                  <c:v>1.37556E-2</c:v>
                </c:pt>
                <c:pt idx="73494">
                  <c:v>1.38435E-2</c:v>
                </c:pt>
                <c:pt idx="73495">
                  <c:v>1.39233E-2</c:v>
                </c:pt>
                <c:pt idx="73496">
                  <c:v>1.3995E-2</c:v>
                </c:pt>
                <c:pt idx="73497">
                  <c:v>1.40585E-2</c:v>
                </c:pt>
                <c:pt idx="73498">
                  <c:v>1.41137E-2</c:v>
                </c:pt>
                <c:pt idx="73499">
                  <c:v>1.4160600000000001E-2</c:v>
                </c:pt>
                <c:pt idx="73500">
                  <c:v>1.4199E-2</c:v>
                </c:pt>
                <c:pt idx="73501">
                  <c:v>1.4228899999999999E-2</c:v>
                </c:pt>
                <c:pt idx="73502">
                  <c:v>1.4250199999999999E-2</c:v>
                </c:pt>
                <c:pt idx="73503">
                  <c:v>1.4262800000000001E-2</c:v>
                </c:pt>
                <c:pt idx="73504">
                  <c:v>1.42667E-2</c:v>
                </c:pt>
                <c:pt idx="73505">
                  <c:v>1.42618E-2</c:v>
                </c:pt>
                <c:pt idx="73506">
                  <c:v>1.42481E-2</c:v>
                </c:pt>
                <c:pt idx="73507">
                  <c:v>1.42255E-2</c:v>
                </c:pt>
                <c:pt idx="73508">
                  <c:v>1.4193799999999999E-2</c:v>
                </c:pt>
                <c:pt idx="73509">
                  <c:v>1.4153199999999999E-2</c:v>
                </c:pt>
                <c:pt idx="73510">
                  <c:v>1.41035E-2</c:v>
                </c:pt>
                <c:pt idx="73511">
                  <c:v>1.40447E-2</c:v>
                </c:pt>
                <c:pt idx="73512">
                  <c:v>1.3976799999999999E-2</c:v>
                </c:pt>
                <c:pt idx="73513">
                  <c:v>1.3899699999999999E-2</c:v>
                </c:pt>
                <c:pt idx="73514">
                  <c:v>1.38134E-2</c:v>
                </c:pt>
                <c:pt idx="73515">
                  <c:v>1.37178E-2</c:v>
                </c:pt>
                <c:pt idx="73516">
                  <c:v>1.36131E-2</c:v>
                </c:pt>
                <c:pt idx="73517">
                  <c:v>1.3499000000000001E-2</c:v>
                </c:pt>
                <c:pt idx="73518">
                  <c:v>1.33758E-2</c:v>
                </c:pt>
                <c:pt idx="73519">
                  <c:v>1.32432E-2</c:v>
                </c:pt>
                <c:pt idx="73520">
                  <c:v>1.3101399999999999E-2</c:v>
                </c:pt>
                <c:pt idx="73521">
                  <c:v>1.2950400000000001E-2</c:v>
                </c:pt>
                <c:pt idx="73522">
                  <c:v>1.27901E-2</c:v>
                </c:pt>
                <c:pt idx="73523">
                  <c:v>1.2620599999999999E-2</c:v>
                </c:pt>
                <c:pt idx="73524">
                  <c:v>1.2442E-2</c:v>
                </c:pt>
                <c:pt idx="73525">
                  <c:v>1.22542E-2</c:v>
                </c:pt>
                <c:pt idx="73526">
                  <c:v>1.2057399999999999E-2</c:v>
                </c:pt>
                <c:pt idx="73527">
                  <c:v>1.1851499999999999E-2</c:v>
                </c:pt>
                <c:pt idx="73528">
                  <c:v>1.16366E-2</c:v>
                </c:pt>
                <c:pt idx="73529">
                  <c:v>1.14127E-2</c:v>
                </c:pt>
                <c:pt idx="73530">
                  <c:v>1.11801E-2</c:v>
                </c:pt>
                <c:pt idx="73531">
                  <c:v>1.0938700000000001E-2</c:v>
                </c:pt>
                <c:pt idx="73532">
                  <c:v>1.0688599999999999E-2</c:v>
                </c:pt>
                <c:pt idx="73533">
                  <c:v>1.0429900000000001E-2</c:v>
                </c:pt>
                <c:pt idx="73534">
                  <c:v>1.01627E-2</c:v>
                </c:pt>
                <c:pt idx="73535" formatCode="0.00E+00">
                  <c:v>9.8871600000000007E-3</c:v>
                </c:pt>
                <c:pt idx="73536" formatCode="0.00E+00">
                  <c:v>9.60337E-3</c:v>
                </c:pt>
                <c:pt idx="73537" formatCode="0.00E+00">
                  <c:v>9.3114500000000006E-3</c:v>
                </c:pt>
                <c:pt idx="73538" formatCode="0.00E+00">
                  <c:v>9.0115400000000002E-3</c:v>
                </c:pt>
                <c:pt idx="73539" formatCode="0.00E+00">
                  <c:v>8.7037799999999995E-3</c:v>
                </c:pt>
                <c:pt idx="73540" formatCode="0.00E+00">
                  <c:v>8.3883299999999994E-3</c:v>
                </c:pt>
                <c:pt idx="73541" formatCode="0.00E+00">
                  <c:v>8.0653300000000008E-3</c:v>
                </c:pt>
                <c:pt idx="73542" formatCode="0.00E+00">
                  <c:v>7.7349699999999999E-3</c:v>
                </c:pt>
                <c:pt idx="73543" formatCode="0.00E+00">
                  <c:v>7.3974100000000001E-3</c:v>
                </c:pt>
                <c:pt idx="73544" formatCode="0.00E+00">
                  <c:v>7.0528400000000003E-3</c:v>
                </c:pt>
                <c:pt idx="73545" formatCode="0.00E+00">
                  <c:v>6.7014500000000003E-3</c:v>
                </c:pt>
                <c:pt idx="73546" formatCode="0.00E+00">
                  <c:v>6.3434399999999997E-3</c:v>
                </c:pt>
                <c:pt idx="73547" formatCode="0.00E+00">
                  <c:v>5.9790199999999998E-3</c:v>
                </c:pt>
                <c:pt idx="73548" formatCode="0.00E+00">
                  <c:v>5.6084000000000004E-3</c:v>
                </c:pt>
                <c:pt idx="73549" formatCode="0.00E+00">
                  <c:v>5.2318199999999999E-3</c:v>
                </c:pt>
                <c:pt idx="73550" formatCode="0.00E+00">
                  <c:v>4.8494899999999997E-3</c:v>
                </c:pt>
                <c:pt idx="73551" formatCode="0.00E+00">
                  <c:v>4.46167E-3</c:v>
                </c:pt>
                <c:pt idx="73552" formatCode="0.00E+00">
                  <c:v>4.0686000000000003E-3</c:v>
                </c:pt>
                <c:pt idx="73553" formatCode="0.00E+00">
                  <c:v>3.67053E-3</c:v>
                </c:pt>
                <c:pt idx="73554" formatCode="0.00E+00">
                  <c:v>3.2677299999999999E-3</c:v>
                </c:pt>
                <c:pt idx="73555" formatCode="0.00E+00">
                  <c:v>2.8604699999999999E-3</c:v>
                </c:pt>
                <c:pt idx="73556" formatCode="0.00E+00">
                  <c:v>2.44903E-3</c:v>
                </c:pt>
                <c:pt idx="73557" formatCode="0.00E+00">
                  <c:v>2.0336799999999999E-3</c:v>
                </c:pt>
                <c:pt idx="73558" formatCode="0.00E+00">
                  <c:v>1.61473E-3</c:v>
                </c:pt>
                <c:pt idx="73559" formatCode="0.00E+00">
                  <c:v>1.1924699999999999E-3</c:v>
                </c:pt>
                <c:pt idx="73560" formatCode="0.00E+00">
                  <c:v>7.6720100000000002E-4</c:v>
                </c:pt>
                <c:pt idx="73561" formatCode="0.00E+00">
                  <c:v>3.3923900000000002E-4</c:v>
                </c:pt>
                <c:pt idx="73562" formatCode="0.00E+00">
                  <c:v>-9.1101599999999995E-5</c:v>
                </c:pt>
                <c:pt idx="73563" formatCode="0.00E+00">
                  <c:v>-5.2349799999999995E-4</c:v>
                </c:pt>
                <c:pt idx="73564" formatCode="0.00E+00">
                  <c:v>-9.5762099999999997E-4</c:v>
                </c:pt>
                <c:pt idx="73565" formatCode="0.00E+00">
                  <c:v>-1.39314E-3</c:v>
                </c:pt>
                <c:pt idx="73566" formatCode="0.00E+00">
                  <c:v>-1.82971E-3</c:v>
                </c:pt>
                <c:pt idx="73567" formatCode="0.00E+00">
                  <c:v>-2.26699E-3</c:v>
                </c:pt>
                <c:pt idx="73568" formatCode="0.00E+00">
                  <c:v>-2.7046399999999999E-3</c:v>
                </c:pt>
                <c:pt idx="73569" formatCode="0.00E+00">
                  <c:v>-3.1423000000000002E-3</c:v>
                </c:pt>
                <c:pt idx="73570" formatCode="0.00E+00">
                  <c:v>-3.5796199999999999E-3</c:v>
                </c:pt>
                <c:pt idx="73571" formatCode="0.00E+00">
                  <c:v>-4.0162399999999999E-3</c:v>
                </c:pt>
                <c:pt idx="73572" formatCode="0.00E+00">
                  <c:v>-4.4517899999999997E-3</c:v>
                </c:pt>
                <c:pt idx="73573" formatCode="0.00E+00">
                  <c:v>-4.8859200000000002E-3</c:v>
                </c:pt>
                <c:pt idx="73574" formatCode="0.00E+00">
                  <c:v>-5.3182500000000001E-3</c:v>
                </c:pt>
                <c:pt idx="73575" formatCode="0.00E+00">
                  <c:v>-5.7484099999999998E-3</c:v>
                </c:pt>
                <c:pt idx="73576" formatCode="0.00E+00">
                  <c:v>-6.1760299999999999E-3</c:v>
                </c:pt>
                <c:pt idx="73577" formatCode="0.00E+00">
                  <c:v>-6.6007499999999998E-3</c:v>
                </c:pt>
                <c:pt idx="73578" formatCode="0.00E+00">
                  <c:v>-7.0221800000000003E-3</c:v>
                </c:pt>
                <c:pt idx="73579" formatCode="0.00E+00">
                  <c:v>-7.4399599999999998E-3</c:v>
                </c:pt>
                <c:pt idx="73580" formatCode="0.00E+00">
                  <c:v>-7.8536999999999999E-3</c:v>
                </c:pt>
                <c:pt idx="73581" formatCode="0.00E+00">
                  <c:v>-8.2630399999999993E-3</c:v>
                </c:pt>
                <c:pt idx="73582" formatCode="0.00E+00">
                  <c:v>-8.6675999999999993E-3</c:v>
                </c:pt>
                <c:pt idx="73583" formatCode="0.00E+00">
                  <c:v>-9.0670100000000003E-3</c:v>
                </c:pt>
                <c:pt idx="73584" formatCode="0.00E+00">
                  <c:v>-9.4608899999999996E-3</c:v>
                </c:pt>
                <c:pt idx="73585" formatCode="0.00E+00">
                  <c:v>-9.8488800000000008E-3</c:v>
                </c:pt>
                <c:pt idx="73586">
                  <c:v>-1.0230599999999999E-2</c:v>
                </c:pt>
                <c:pt idx="73587">
                  <c:v>-1.0605699999999999E-2</c:v>
                </c:pt>
                <c:pt idx="73588">
                  <c:v>-1.09739E-2</c:v>
                </c:pt>
                <c:pt idx="73589">
                  <c:v>-1.13346E-2</c:v>
                </c:pt>
                <c:pt idx="73590">
                  <c:v>-1.1687700000000001E-2</c:v>
                </c:pt>
                <c:pt idx="73591">
                  <c:v>-1.20328E-2</c:v>
                </c:pt>
                <c:pt idx="73592">
                  <c:v>-1.2369399999999999E-2</c:v>
                </c:pt>
                <c:pt idx="73593">
                  <c:v>-1.2697399999999999E-2</c:v>
                </c:pt>
                <c:pt idx="73594">
                  <c:v>-1.30162E-2</c:v>
                </c:pt>
                <c:pt idx="73595">
                  <c:v>-1.3325699999999999E-2</c:v>
                </c:pt>
                <c:pt idx="73596">
                  <c:v>-1.36255E-2</c:v>
                </c:pt>
                <c:pt idx="73597">
                  <c:v>-1.3915200000000001E-2</c:v>
                </c:pt>
                <c:pt idx="73598">
                  <c:v>-1.41946E-2</c:v>
                </c:pt>
                <c:pt idx="73599">
                  <c:v>-1.44634E-2</c:v>
                </c:pt>
                <c:pt idx="73600">
                  <c:v>-1.47213E-2</c:v>
                </c:pt>
                <c:pt idx="73601">
                  <c:v>-1.4968E-2</c:v>
                </c:pt>
                <c:pt idx="73602">
                  <c:v>-1.52032E-2</c:v>
                </c:pt>
                <c:pt idx="73603">
                  <c:v>-1.54266E-2</c:v>
                </c:pt>
                <c:pt idx="73604">
                  <c:v>-1.5638099999999999E-2</c:v>
                </c:pt>
                <c:pt idx="73605">
                  <c:v>-1.5837299999999999E-2</c:v>
                </c:pt>
                <c:pt idx="73606">
                  <c:v>-1.6024E-2</c:v>
                </c:pt>
                <c:pt idx="73607">
                  <c:v>-1.61981E-2</c:v>
                </c:pt>
                <c:pt idx="73608">
                  <c:v>-1.6359200000000001E-2</c:v>
                </c:pt>
                <c:pt idx="73609">
                  <c:v>-1.6507299999999999E-2</c:v>
                </c:pt>
                <c:pt idx="73610">
                  <c:v>-1.6642000000000001E-2</c:v>
                </c:pt>
                <c:pt idx="73611">
                  <c:v>-1.6763199999999999E-2</c:v>
                </c:pt>
                <c:pt idx="73612">
                  <c:v>-1.6870799999999998E-2</c:v>
                </c:pt>
                <c:pt idx="73613">
                  <c:v>-1.69646E-2</c:v>
                </c:pt>
                <c:pt idx="73614">
                  <c:v>-1.7044500000000001E-2</c:v>
                </c:pt>
                <c:pt idx="73615">
                  <c:v>-1.7110299999999998E-2</c:v>
                </c:pt>
                <c:pt idx="73616">
                  <c:v>-1.7161900000000001E-2</c:v>
                </c:pt>
                <c:pt idx="73617">
                  <c:v>-1.7199300000000001E-2</c:v>
                </c:pt>
                <c:pt idx="73618">
                  <c:v>-1.72222E-2</c:v>
                </c:pt>
                <c:pt idx="73619">
                  <c:v>-1.7230700000000002E-2</c:v>
                </c:pt>
                <c:pt idx="73620">
                  <c:v>-1.7224799999999998E-2</c:v>
                </c:pt>
                <c:pt idx="73621">
                  <c:v>-1.7204199999999999E-2</c:v>
                </c:pt>
                <c:pt idx="73622">
                  <c:v>-1.71691E-2</c:v>
                </c:pt>
                <c:pt idx="73623">
                  <c:v>-1.71194E-2</c:v>
                </c:pt>
                <c:pt idx="73624">
                  <c:v>-1.70551E-2</c:v>
                </c:pt>
                <c:pt idx="73625">
                  <c:v>-1.6976100000000001E-2</c:v>
                </c:pt>
                <c:pt idx="73626">
                  <c:v>-1.6882600000000001E-2</c:v>
                </c:pt>
                <c:pt idx="73627">
                  <c:v>-1.6774600000000001E-2</c:v>
                </c:pt>
                <c:pt idx="73628">
                  <c:v>-1.66521E-2</c:v>
                </c:pt>
                <c:pt idx="73629">
                  <c:v>-1.6515200000000001E-2</c:v>
                </c:pt>
                <c:pt idx="73630">
                  <c:v>-1.6364E-2</c:v>
                </c:pt>
                <c:pt idx="73631">
                  <c:v>-1.61986E-2</c:v>
                </c:pt>
                <c:pt idx="73632">
                  <c:v>-1.6018999999999999E-2</c:v>
                </c:pt>
                <c:pt idx="73633">
                  <c:v>-1.5825499999999999E-2</c:v>
                </c:pt>
                <c:pt idx="73634">
                  <c:v>-1.56182E-2</c:v>
                </c:pt>
                <c:pt idx="73635">
                  <c:v>-1.53971E-2</c:v>
                </c:pt>
                <c:pt idx="73636">
                  <c:v>-1.5162500000000001E-2</c:v>
                </c:pt>
                <c:pt idx="73637">
                  <c:v>-1.49146E-2</c:v>
                </c:pt>
                <c:pt idx="73638">
                  <c:v>-1.4653599999999999E-2</c:v>
                </c:pt>
                <c:pt idx="73639">
                  <c:v>-1.43797E-2</c:v>
                </c:pt>
                <c:pt idx="73640">
                  <c:v>-1.4093E-2</c:v>
                </c:pt>
                <c:pt idx="73641">
                  <c:v>-1.37939E-2</c:v>
                </c:pt>
                <c:pt idx="73642">
                  <c:v>-1.3482600000000001E-2</c:v>
                </c:pt>
                <c:pt idx="73643">
                  <c:v>-1.31594E-2</c:v>
                </c:pt>
                <c:pt idx="73644">
                  <c:v>-1.2824500000000001E-2</c:v>
                </c:pt>
                <c:pt idx="73645">
                  <c:v>-1.24782E-2</c:v>
                </c:pt>
                <c:pt idx="73646">
                  <c:v>-1.2120799999999999E-2</c:v>
                </c:pt>
                <c:pt idx="73647">
                  <c:v>-1.17527E-2</c:v>
                </c:pt>
                <c:pt idx="73648">
                  <c:v>-1.1374199999999999E-2</c:v>
                </c:pt>
                <c:pt idx="73649">
                  <c:v>-1.09855E-2</c:v>
                </c:pt>
                <c:pt idx="73650">
                  <c:v>-1.05871E-2</c:v>
                </c:pt>
                <c:pt idx="73651">
                  <c:v>-1.0179300000000001E-2</c:v>
                </c:pt>
                <c:pt idx="73652" formatCode="0.00E+00">
                  <c:v>-9.7625100000000003E-3</c:v>
                </c:pt>
                <c:pt idx="73653" formatCode="0.00E+00">
                  <c:v>-9.3370199999999997E-3</c:v>
                </c:pt>
                <c:pt idx="73654" formatCode="0.00E+00">
                  <c:v>-8.9032699999999996E-3</c:v>
                </c:pt>
                <c:pt idx="73655" formatCode="0.00E+00">
                  <c:v>-8.4616399999999994E-3</c:v>
                </c:pt>
                <c:pt idx="73656" formatCode="0.00E+00">
                  <c:v>-8.0125400000000003E-3</c:v>
                </c:pt>
                <c:pt idx="73657" formatCode="0.00E+00">
                  <c:v>-7.5563699999999998E-3</c:v>
                </c:pt>
                <c:pt idx="73658" formatCode="0.00E+00">
                  <c:v>-7.0935700000000004E-3</c:v>
                </c:pt>
                <c:pt idx="73659" formatCode="0.00E+00">
                  <c:v>-6.6245399999999999E-3</c:v>
                </c:pt>
                <c:pt idx="73660" formatCode="0.00E+00">
                  <c:v>-6.14973E-3</c:v>
                </c:pt>
                <c:pt idx="73661" formatCode="0.00E+00">
                  <c:v>-5.6695699999999996E-3</c:v>
                </c:pt>
                <c:pt idx="73662" formatCode="0.00E+00">
                  <c:v>-5.1844999999999999E-3</c:v>
                </c:pt>
                <c:pt idx="73663" formatCode="0.00E+00">
                  <c:v>-4.6949699999999997E-3</c:v>
                </c:pt>
                <c:pt idx="73664" formatCode="0.00E+00">
                  <c:v>-4.2014299999999999E-3</c:v>
                </c:pt>
                <c:pt idx="73665" formatCode="0.00E+00">
                  <c:v>-3.7043499999999999E-3</c:v>
                </c:pt>
                <c:pt idx="73666" formatCode="0.00E+00">
                  <c:v>-3.20419E-3</c:v>
                </c:pt>
                <c:pt idx="73667" formatCode="0.00E+00">
                  <c:v>-2.7013900000000001E-3</c:v>
                </c:pt>
                <c:pt idx="73668" formatCode="0.00E+00">
                  <c:v>-2.19645E-3</c:v>
                </c:pt>
                <c:pt idx="73669" formatCode="0.00E+00">
                  <c:v>-1.6898099999999999E-3</c:v>
                </c:pt>
                <c:pt idx="73670" formatCode="0.00E+00">
                  <c:v>-1.1819599999999999E-3</c:v>
                </c:pt>
                <c:pt idx="73671" formatCode="0.00E+00">
                  <c:v>-6.73359E-4</c:v>
                </c:pt>
                <c:pt idx="73672" formatCode="0.00E+00">
                  <c:v>-1.6448499999999999E-4</c:v>
                </c:pt>
                <c:pt idx="73673" formatCode="0.00E+00">
                  <c:v>3.4419099999999998E-4</c:v>
                </c:pt>
                <c:pt idx="73674" formatCode="0.00E+00">
                  <c:v>8.5219799999999997E-4</c:v>
                </c:pt>
                <c:pt idx="73675" formatCode="0.00E+00">
                  <c:v>1.35907E-3</c:v>
                </c:pt>
                <c:pt idx="73676" formatCode="0.00E+00">
                  <c:v>1.86433E-3</c:v>
                </c:pt>
                <c:pt idx="73677" formatCode="0.00E+00">
                  <c:v>2.3675100000000002E-3</c:v>
                </c:pt>
                <c:pt idx="73678" formatCode="0.00E+00">
                  <c:v>2.8681599999999998E-3</c:v>
                </c:pt>
                <c:pt idx="73679" formatCode="0.00E+00">
                  <c:v>3.3658099999999999E-3</c:v>
                </c:pt>
                <c:pt idx="73680" formatCode="0.00E+00">
                  <c:v>3.8600000000000001E-3</c:v>
                </c:pt>
                <c:pt idx="73681" formatCode="0.00E+00">
                  <c:v>4.3502799999999998E-3</c:v>
                </c:pt>
                <c:pt idx="73682" formatCode="0.00E+00">
                  <c:v>4.8361999999999997E-3</c:v>
                </c:pt>
                <c:pt idx="73683" formatCode="0.00E+00">
                  <c:v>5.3173200000000004E-3</c:v>
                </c:pt>
                <c:pt idx="73684" formatCode="0.00E+00">
                  <c:v>5.7931900000000001E-3</c:v>
                </c:pt>
                <c:pt idx="73685" formatCode="0.00E+00">
                  <c:v>6.2633999999999997E-3</c:v>
                </c:pt>
                <c:pt idx="73686" formatCode="0.00E+00">
                  <c:v>6.7275E-3</c:v>
                </c:pt>
                <c:pt idx="73687" formatCode="0.00E+00">
                  <c:v>7.1850899999999999E-3</c:v>
                </c:pt>
                <c:pt idx="73688" formatCode="0.00E+00">
                  <c:v>7.6357500000000002E-3</c:v>
                </c:pt>
                <c:pt idx="73689" formatCode="0.00E+00">
                  <c:v>8.0790700000000007E-3</c:v>
                </c:pt>
                <c:pt idx="73690" formatCode="0.00E+00">
                  <c:v>8.5146700000000002E-3</c:v>
                </c:pt>
                <c:pt idx="73691" formatCode="0.00E+00">
                  <c:v>8.9421599999999993E-3</c:v>
                </c:pt>
                <c:pt idx="73692" formatCode="0.00E+00">
                  <c:v>9.3611500000000004E-3</c:v>
                </c:pt>
                <c:pt idx="73693" formatCode="0.00E+00">
                  <c:v>9.7712900000000002E-3</c:v>
                </c:pt>
                <c:pt idx="73694">
                  <c:v>1.0172199999999999E-2</c:v>
                </c:pt>
                <c:pt idx="73695">
                  <c:v>1.0563599999999999E-2</c:v>
                </c:pt>
                <c:pt idx="73696">
                  <c:v>1.0945E-2</c:v>
                </c:pt>
                <c:pt idx="73697">
                  <c:v>1.13162E-2</c:v>
                </c:pt>
                <c:pt idx="73698">
                  <c:v>1.16769E-2</c:v>
                </c:pt>
                <c:pt idx="73699">
                  <c:v>1.2026800000000001E-2</c:v>
                </c:pt>
                <c:pt idx="73700">
                  <c:v>1.23655E-2</c:v>
                </c:pt>
                <c:pt idx="73701">
                  <c:v>1.2692800000000001E-2</c:v>
                </c:pt>
                <c:pt idx="73702">
                  <c:v>1.30084E-2</c:v>
                </c:pt>
                <c:pt idx="73703">
                  <c:v>1.3311999999999999E-2</c:v>
                </c:pt>
                <c:pt idx="73704">
                  <c:v>1.3603499999999999E-2</c:v>
                </c:pt>
                <c:pt idx="73705">
                  <c:v>1.38826E-2</c:v>
                </c:pt>
                <c:pt idx="73706">
                  <c:v>1.4149E-2</c:v>
                </c:pt>
                <c:pt idx="73707">
                  <c:v>1.4402699999999999E-2</c:v>
                </c:pt>
                <c:pt idx="73708">
                  <c:v>1.46433E-2</c:v>
                </c:pt>
                <c:pt idx="73709">
                  <c:v>1.4870700000000001E-2</c:v>
                </c:pt>
                <c:pt idx="73710">
                  <c:v>1.5084800000000001E-2</c:v>
                </c:pt>
                <c:pt idx="73711">
                  <c:v>1.52853E-2</c:v>
                </c:pt>
                <c:pt idx="73712">
                  <c:v>1.54723E-2</c:v>
                </c:pt>
                <c:pt idx="73713">
                  <c:v>1.56455E-2</c:v>
                </c:pt>
                <c:pt idx="73714">
                  <c:v>1.58049E-2</c:v>
                </c:pt>
                <c:pt idx="73715">
                  <c:v>1.5950300000000001E-2</c:v>
                </c:pt>
                <c:pt idx="73716">
                  <c:v>1.6081700000000001E-2</c:v>
                </c:pt>
                <c:pt idx="73717">
                  <c:v>1.6199000000000002E-2</c:v>
                </c:pt>
                <c:pt idx="73718">
                  <c:v>1.6302199999999999E-2</c:v>
                </c:pt>
                <c:pt idx="73719">
                  <c:v>1.6391300000000001E-2</c:v>
                </c:pt>
                <c:pt idx="73720">
                  <c:v>1.64662E-2</c:v>
                </c:pt>
                <c:pt idx="73721">
                  <c:v>1.6526900000000001E-2</c:v>
                </c:pt>
                <c:pt idx="73722">
                  <c:v>1.6573399999999999E-2</c:v>
                </c:pt>
                <c:pt idx="73723">
                  <c:v>1.66058E-2</c:v>
                </c:pt>
                <c:pt idx="73724">
                  <c:v>1.6624099999999999E-2</c:v>
                </c:pt>
                <c:pt idx="73725">
                  <c:v>1.6628299999999999E-2</c:v>
                </c:pt>
                <c:pt idx="73726">
                  <c:v>1.6618600000000001E-2</c:v>
                </c:pt>
                <c:pt idx="73727">
                  <c:v>1.6594899999999999E-2</c:v>
                </c:pt>
                <c:pt idx="73728">
                  <c:v>1.65574E-2</c:v>
                </c:pt>
                <c:pt idx="73729">
                  <c:v>1.6506199999999999E-2</c:v>
                </c:pt>
                <c:pt idx="73730">
                  <c:v>1.6441399999999998E-2</c:v>
                </c:pt>
                <c:pt idx="73731">
                  <c:v>1.6363099999999998E-2</c:v>
                </c:pt>
                <c:pt idx="73732">
                  <c:v>1.6271500000000001E-2</c:v>
                </c:pt>
                <c:pt idx="73733">
                  <c:v>1.6166699999999999E-2</c:v>
                </c:pt>
                <c:pt idx="73734">
                  <c:v>1.6048900000000001E-2</c:v>
                </c:pt>
                <c:pt idx="73735">
                  <c:v>1.59183E-2</c:v>
                </c:pt>
                <c:pt idx="73736">
                  <c:v>1.5775000000000001E-2</c:v>
                </c:pt>
                <c:pt idx="73737">
                  <c:v>1.5619299999999999E-2</c:v>
                </c:pt>
                <c:pt idx="73738">
                  <c:v>1.5451400000000001E-2</c:v>
                </c:pt>
                <c:pt idx="73739">
                  <c:v>1.5271399999999999E-2</c:v>
                </c:pt>
                <c:pt idx="73740">
                  <c:v>1.50797E-2</c:v>
                </c:pt>
                <c:pt idx="73741">
                  <c:v>1.48764E-2</c:v>
                </c:pt>
                <c:pt idx="73742">
                  <c:v>1.46619E-2</c:v>
                </c:pt>
                <c:pt idx="73743">
                  <c:v>1.4436299999999999E-2</c:v>
                </c:pt>
                <c:pt idx="73744">
                  <c:v>1.41999E-2</c:v>
                </c:pt>
                <c:pt idx="73745">
                  <c:v>1.39531E-2</c:v>
                </c:pt>
                <c:pt idx="73746">
                  <c:v>1.3696E-2</c:v>
                </c:pt>
                <c:pt idx="73747">
                  <c:v>1.3429099999999999E-2</c:v>
                </c:pt>
                <c:pt idx="73748">
                  <c:v>1.3152499999999999E-2</c:v>
                </c:pt>
                <c:pt idx="73749">
                  <c:v>1.2866600000000001E-2</c:v>
                </c:pt>
                <c:pt idx="73750">
                  <c:v>1.25717E-2</c:v>
                </c:pt>
                <c:pt idx="73751">
                  <c:v>1.22682E-2</c:v>
                </c:pt>
                <c:pt idx="73752">
                  <c:v>1.19562E-2</c:v>
                </c:pt>
                <c:pt idx="73753">
                  <c:v>1.16363E-2</c:v>
                </c:pt>
                <c:pt idx="73754">
                  <c:v>1.13086E-2</c:v>
                </c:pt>
                <c:pt idx="73755">
                  <c:v>1.09736E-2</c:v>
                </c:pt>
                <c:pt idx="73756">
                  <c:v>1.06315E-2</c:v>
                </c:pt>
                <c:pt idx="73757">
                  <c:v>1.02828E-2</c:v>
                </c:pt>
                <c:pt idx="73758" formatCode="0.00E+00">
                  <c:v>9.9276899999999994E-3</c:v>
                </c:pt>
                <c:pt idx="73759" formatCode="0.00E+00">
                  <c:v>9.5666199999999996E-3</c:v>
                </c:pt>
                <c:pt idx="73760" formatCode="0.00E+00">
                  <c:v>9.1999200000000003E-3</c:v>
                </c:pt>
                <c:pt idx="73761" formatCode="0.00E+00">
                  <c:v>8.8279399999999994E-3</c:v>
                </c:pt>
                <c:pt idx="73762" formatCode="0.00E+00">
                  <c:v>8.45103E-3</c:v>
                </c:pt>
                <c:pt idx="73763" formatCode="0.00E+00">
                  <c:v>8.06955E-3</c:v>
                </c:pt>
                <c:pt idx="73764" formatCode="0.00E+00">
                  <c:v>7.6838499999999999E-3</c:v>
                </c:pt>
                <c:pt idx="73765" formatCode="0.00E+00">
                  <c:v>7.2942900000000001E-3</c:v>
                </c:pt>
                <c:pt idx="73766" formatCode="0.00E+00">
                  <c:v>6.9012300000000004E-3</c:v>
                </c:pt>
                <c:pt idx="73767" formatCode="0.00E+00">
                  <c:v>6.5050100000000003E-3</c:v>
                </c:pt>
                <c:pt idx="73768" formatCode="0.00E+00">
                  <c:v>6.1060100000000003E-3</c:v>
                </c:pt>
                <c:pt idx="73769" formatCode="0.00E+00">
                  <c:v>5.70457E-3</c:v>
                </c:pt>
                <c:pt idx="73770" formatCode="0.00E+00">
                  <c:v>5.30103E-3</c:v>
                </c:pt>
                <c:pt idx="73771" formatCode="0.00E+00">
                  <c:v>4.8957599999999999E-3</c:v>
                </c:pt>
                <c:pt idx="73772" formatCode="0.00E+00">
                  <c:v>4.4891000000000002E-3</c:v>
                </c:pt>
                <c:pt idx="73773" formatCode="0.00E+00">
                  <c:v>4.0813899999999998E-3</c:v>
                </c:pt>
                <c:pt idx="73774" formatCode="0.00E+00">
                  <c:v>3.6729800000000002E-3</c:v>
                </c:pt>
                <c:pt idx="73775" formatCode="0.00E+00">
                  <c:v>3.2641900000000001E-3</c:v>
                </c:pt>
                <c:pt idx="73776" formatCode="0.00E+00">
                  <c:v>2.8553799999999998E-3</c:v>
                </c:pt>
                <c:pt idx="73777" formatCode="0.00E+00">
                  <c:v>2.4468699999999999E-3</c:v>
                </c:pt>
                <c:pt idx="73778" formatCode="0.00E+00">
                  <c:v>2.0389700000000002E-3</c:v>
                </c:pt>
                <c:pt idx="73779" formatCode="0.00E+00">
                  <c:v>1.63203E-3</c:v>
                </c:pt>
                <c:pt idx="73780" formatCode="0.00E+00">
                  <c:v>1.22635E-3</c:v>
                </c:pt>
                <c:pt idx="73781" formatCode="0.00E+00">
                  <c:v>8.2224700000000002E-4</c:v>
                </c:pt>
                <c:pt idx="73782" formatCode="0.00E+00">
                  <c:v>4.2002499999999998E-4</c:v>
                </c:pt>
                <c:pt idx="73783" formatCode="0.00E+00">
                  <c:v>1.99867E-5</c:v>
                </c:pt>
                <c:pt idx="73784" formatCode="0.00E+00">
                  <c:v>-3.7757200000000001E-4</c:v>
                </c:pt>
                <c:pt idx="73785" formatCode="0.00E+00">
                  <c:v>-7.7236299999999998E-4</c:v>
                </c:pt>
                <c:pt idx="73786" formatCode="0.00E+00">
                  <c:v>-1.1640999999999999E-3</c:v>
                </c:pt>
                <c:pt idx="73787" formatCode="0.00E+00">
                  <c:v>-1.55251E-3</c:v>
                </c:pt>
                <c:pt idx="73788" formatCode="0.00E+00">
                  <c:v>-1.93732E-3</c:v>
                </c:pt>
                <c:pt idx="73789" formatCode="0.00E+00">
                  <c:v>-2.3182699999999999E-3</c:v>
                </c:pt>
                <c:pt idx="73790" formatCode="0.00E+00">
                  <c:v>-2.6951000000000002E-3</c:v>
                </c:pt>
                <c:pt idx="73791" formatCode="0.00E+00">
                  <c:v>-3.0675699999999999E-3</c:v>
                </c:pt>
                <c:pt idx="73792" formatCode="0.00E+00">
                  <c:v>-3.4354199999999998E-3</c:v>
                </c:pt>
                <c:pt idx="73793" formatCode="0.00E+00">
                  <c:v>-3.7984199999999998E-3</c:v>
                </c:pt>
                <c:pt idx="73794" formatCode="0.00E+00">
                  <c:v>-4.1563499999999996E-3</c:v>
                </c:pt>
                <c:pt idx="73795" formatCode="0.00E+00">
                  <c:v>-4.50899E-3</c:v>
                </c:pt>
                <c:pt idx="73796" formatCode="0.00E+00">
                  <c:v>-4.8561200000000002E-3</c:v>
                </c:pt>
                <c:pt idx="73797" formatCode="0.00E+00">
                  <c:v>-5.1975399999999996E-3</c:v>
                </c:pt>
                <c:pt idx="73798" formatCode="0.00E+00">
                  <c:v>-5.5330400000000004E-3</c:v>
                </c:pt>
                <c:pt idx="73799" formatCode="0.00E+00">
                  <c:v>-5.86245E-3</c:v>
                </c:pt>
                <c:pt idx="73800" formatCode="0.00E+00">
                  <c:v>-6.1855800000000004E-3</c:v>
                </c:pt>
                <c:pt idx="73801" formatCode="0.00E+00">
                  <c:v>-6.5022500000000002E-3</c:v>
                </c:pt>
                <c:pt idx="73802" formatCode="0.00E+00">
                  <c:v>-6.8123000000000003E-3</c:v>
                </c:pt>
                <c:pt idx="73803" formatCode="0.00E+00">
                  <c:v>-7.1155699999999999E-3</c:v>
                </c:pt>
                <c:pt idx="73804" formatCode="0.00E+00">
                  <c:v>-7.4119099999999999E-3</c:v>
                </c:pt>
                <c:pt idx="73805" formatCode="0.00E+00">
                  <c:v>-7.7011700000000002E-3</c:v>
                </c:pt>
                <c:pt idx="73806" formatCode="0.00E+00">
                  <c:v>-7.9832299999999991E-3</c:v>
                </c:pt>
                <c:pt idx="73807" formatCode="0.00E+00">
                  <c:v>-8.25795E-3</c:v>
                </c:pt>
                <c:pt idx="73808" formatCode="0.00E+00">
                  <c:v>-8.52522E-3</c:v>
                </c:pt>
                <c:pt idx="73809" formatCode="0.00E+00">
                  <c:v>-8.7849099999999999E-3</c:v>
                </c:pt>
                <c:pt idx="73810" formatCode="0.00E+00">
                  <c:v>-9.0369400000000003E-3</c:v>
                </c:pt>
                <c:pt idx="73811" formatCode="0.00E+00">
                  <c:v>-9.2811899999999999E-3</c:v>
                </c:pt>
                <c:pt idx="73812" formatCode="0.00E+00">
                  <c:v>-9.5175899999999994E-3</c:v>
                </c:pt>
                <c:pt idx="73813" formatCode="0.00E+00">
                  <c:v>-9.7460399999999992E-3</c:v>
                </c:pt>
                <c:pt idx="73814" formatCode="0.00E+00">
                  <c:v>-9.9664799999999998E-3</c:v>
                </c:pt>
                <c:pt idx="73815">
                  <c:v>-1.01788E-2</c:v>
                </c:pt>
                <c:pt idx="73816">
                  <c:v>-1.0383E-2</c:v>
                </c:pt>
                <c:pt idx="73817">
                  <c:v>-1.0579E-2</c:v>
                </c:pt>
                <c:pt idx="73818">
                  <c:v>-1.07668E-2</c:v>
                </c:pt>
                <c:pt idx="73819">
                  <c:v>-1.0946300000000001E-2</c:v>
                </c:pt>
                <c:pt idx="73820">
                  <c:v>-1.11174E-2</c:v>
                </c:pt>
                <c:pt idx="73821">
                  <c:v>-1.1280200000000001E-2</c:v>
                </c:pt>
                <c:pt idx="73822">
                  <c:v>-1.1434700000000001E-2</c:v>
                </c:pt>
                <c:pt idx="73823">
                  <c:v>-1.1580699999999999E-2</c:v>
                </c:pt>
                <c:pt idx="73824">
                  <c:v>-1.1718299999999999E-2</c:v>
                </c:pt>
                <c:pt idx="73825">
                  <c:v>-1.18476E-2</c:v>
                </c:pt>
                <c:pt idx="73826">
                  <c:v>-1.1968400000000001E-2</c:v>
                </c:pt>
                <c:pt idx="73827">
                  <c:v>-1.2080799999999999E-2</c:v>
                </c:pt>
                <c:pt idx="73828">
                  <c:v>-1.21849E-2</c:v>
                </c:pt>
                <c:pt idx="73829">
                  <c:v>-1.2280599999999999E-2</c:v>
                </c:pt>
                <c:pt idx="73830">
                  <c:v>-1.2367899999999999E-2</c:v>
                </c:pt>
                <c:pt idx="73831">
                  <c:v>-1.24469E-2</c:v>
                </c:pt>
                <c:pt idx="73832">
                  <c:v>-1.25177E-2</c:v>
                </c:pt>
                <c:pt idx="73833">
                  <c:v>-1.25801E-2</c:v>
                </c:pt>
                <c:pt idx="73834">
                  <c:v>-1.26344E-2</c:v>
                </c:pt>
                <c:pt idx="73835">
                  <c:v>-1.2680500000000001E-2</c:v>
                </c:pt>
                <c:pt idx="73836">
                  <c:v>-1.2718500000000001E-2</c:v>
                </c:pt>
                <c:pt idx="73837">
                  <c:v>-1.27484E-2</c:v>
                </c:pt>
                <c:pt idx="73838">
                  <c:v>-1.2770200000000001E-2</c:v>
                </c:pt>
                <c:pt idx="73839">
                  <c:v>-1.27841E-2</c:v>
                </c:pt>
                <c:pt idx="73840">
                  <c:v>-1.27902E-2</c:v>
                </c:pt>
                <c:pt idx="73841">
                  <c:v>-1.2788300000000001E-2</c:v>
                </c:pt>
                <c:pt idx="73842">
                  <c:v>-1.27788E-2</c:v>
                </c:pt>
                <c:pt idx="73843">
                  <c:v>-1.27615E-2</c:v>
                </c:pt>
                <c:pt idx="73844">
                  <c:v>-1.27365E-2</c:v>
                </c:pt>
                <c:pt idx="73845">
                  <c:v>-1.2704099999999999E-2</c:v>
                </c:pt>
                <c:pt idx="73846">
                  <c:v>-1.2664099999999999E-2</c:v>
                </c:pt>
                <c:pt idx="73847">
                  <c:v>-1.26167E-2</c:v>
                </c:pt>
                <c:pt idx="73848">
                  <c:v>-1.25621E-2</c:v>
                </c:pt>
                <c:pt idx="73849">
                  <c:v>-1.25001E-2</c:v>
                </c:pt>
                <c:pt idx="73850">
                  <c:v>-1.24311E-2</c:v>
                </c:pt>
                <c:pt idx="73851">
                  <c:v>-1.23549E-2</c:v>
                </c:pt>
                <c:pt idx="73852">
                  <c:v>-1.2271799999999999E-2</c:v>
                </c:pt>
                <c:pt idx="73853">
                  <c:v>-1.21818E-2</c:v>
                </c:pt>
                <c:pt idx="73854">
                  <c:v>-1.2085E-2</c:v>
                </c:pt>
                <c:pt idx="73855">
                  <c:v>-1.1981500000000001E-2</c:v>
                </c:pt>
                <c:pt idx="73856">
                  <c:v>-1.18713E-2</c:v>
                </c:pt>
                <c:pt idx="73857">
                  <c:v>-1.17546E-2</c:v>
                </c:pt>
                <c:pt idx="73858">
                  <c:v>-1.1631499999999999E-2</c:v>
                </c:pt>
                <c:pt idx="73859">
                  <c:v>-1.1502099999999999E-2</c:v>
                </c:pt>
                <c:pt idx="73860">
                  <c:v>-1.13664E-2</c:v>
                </c:pt>
                <c:pt idx="73861">
                  <c:v>-1.12245E-2</c:v>
                </c:pt>
                <c:pt idx="73862">
                  <c:v>-1.10767E-2</c:v>
                </c:pt>
                <c:pt idx="73863">
                  <c:v>-1.09228E-2</c:v>
                </c:pt>
                <c:pt idx="73864">
                  <c:v>-1.0763099999999999E-2</c:v>
                </c:pt>
                <c:pt idx="73865">
                  <c:v>-1.05977E-2</c:v>
                </c:pt>
                <c:pt idx="73866">
                  <c:v>-1.0426599999999999E-2</c:v>
                </c:pt>
                <c:pt idx="73867">
                  <c:v>-1.0249899999999999E-2</c:v>
                </c:pt>
                <c:pt idx="73868">
                  <c:v>-1.00678E-2</c:v>
                </c:pt>
                <c:pt idx="73869" formatCode="0.00E+00">
                  <c:v>-9.8802999999999998E-3</c:v>
                </c:pt>
                <c:pt idx="73870" formatCode="0.00E+00">
                  <c:v>-9.6875599999999996E-3</c:v>
                </c:pt>
                <c:pt idx="73871" formatCode="0.00E+00">
                  <c:v>-9.4896800000000003E-3</c:v>
                </c:pt>
                <c:pt idx="73872" formatCode="0.00E+00">
                  <c:v>-9.2867399999999999E-3</c:v>
                </c:pt>
                <c:pt idx="73873" formatCode="0.00E+00">
                  <c:v>-9.0788599999999994E-3</c:v>
                </c:pt>
                <c:pt idx="73874" formatCode="0.00E+00">
                  <c:v>-8.8661299999999998E-3</c:v>
                </c:pt>
                <c:pt idx="73875" formatCode="0.00E+00">
                  <c:v>-8.6486600000000007E-3</c:v>
                </c:pt>
                <c:pt idx="73876" formatCode="0.00E+00">
                  <c:v>-8.4265499999999997E-3</c:v>
                </c:pt>
                <c:pt idx="73877" formatCode="0.00E+00">
                  <c:v>-8.1999099999999995E-3</c:v>
                </c:pt>
                <c:pt idx="73878" formatCode="0.00E+00">
                  <c:v>-7.9688499999999995E-3</c:v>
                </c:pt>
                <c:pt idx="73879" formatCode="0.00E+00">
                  <c:v>-7.7334600000000002E-3</c:v>
                </c:pt>
                <c:pt idx="73880" formatCode="0.00E+00">
                  <c:v>-7.4938599999999998E-3</c:v>
                </c:pt>
                <c:pt idx="73881" formatCode="0.00E+00">
                  <c:v>-7.2501600000000003E-3</c:v>
                </c:pt>
                <c:pt idx="73882" formatCode="0.00E+00">
                  <c:v>-7.0024600000000003E-3</c:v>
                </c:pt>
                <c:pt idx="73883" formatCode="0.00E+00">
                  <c:v>-6.75087E-3</c:v>
                </c:pt>
                <c:pt idx="73884" formatCode="0.00E+00">
                  <c:v>-6.4955100000000003E-3</c:v>
                </c:pt>
                <c:pt idx="73885" formatCode="0.00E+00">
                  <c:v>-6.23648E-3</c:v>
                </c:pt>
                <c:pt idx="73886" formatCode="0.00E+00">
                  <c:v>-5.9738999999999999E-3</c:v>
                </c:pt>
                <c:pt idx="73887" formatCode="0.00E+00">
                  <c:v>-5.7078800000000002E-3</c:v>
                </c:pt>
                <c:pt idx="73888" formatCode="0.00E+00">
                  <c:v>-5.4385400000000004E-3</c:v>
                </c:pt>
                <c:pt idx="73889" formatCode="0.00E+00">
                  <c:v>-5.1659899999999996E-3</c:v>
                </c:pt>
                <c:pt idx="73890" formatCode="0.00E+00">
                  <c:v>-4.8903499999999999E-3</c:v>
                </c:pt>
                <c:pt idx="73891" formatCode="0.00E+00">
                  <c:v>-4.6117399999999996E-3</c:v>
                </c:pt>
                <c:pt idx="73892" formatCode="0.00E+00">
                  <c:v>-4.3302699999999998E-3</c:v>
                </c:pt>
                <c:pt idx="73893" formatCode="0.00E+00">
                  <c:v>-4.0460799999999996E-3</c:v>
                </c:pt>
                <c:pt idx="73894" formatCode="0.00E+00">
                  <c:v>-3.7592799999999998E-3</c:v>
                </c:pt>
                <c:pt idx="73895" formatCode="0.00E+00">
                  <c:v>-3.47E-3</c:v>
                </c:pt>
                <c:pt idx="73896" formatCode="0.00E+00">
                  <c:v>-3.1783699999999998E-3</c:v>
                </c:pt>
                <c:pt idx="73897" formatCode="0.00E+00">
                  <c:v>-2.8845099999999999E-3</c:v>
                </c:pt>
                <c:pt idx="73898" formatCode="0.00E+00">
                  <c:v>-2.5885600000000002E-3</c:v>
                </c:pt>
                <c:pt idx="73899" formatCode="0.00E+00">
                  <c:v>-2.29065E-3</c:v>
                </c:pt>
                <c:pt idx="73900" formatCode="0.00E+00">
                  <c:v>-1.9909099999999998E-3</c:v>
                </c:pt>
                <c:pt idx="73901" formatCode="0.00E+00">
                  <c:v>-1.6894799999999999E-3</c:v>
                </c:pt>
                <c:pt idx="73902" formatCode="0.00E+00">
                  <c:v>-1.3864999999999999E-3</c:v>
                </c:pt>
                <c:pt idx="73903" formatCode="0.00E+00">
                  <c:v>-1.0821100000000001E-3</c:v>
                </c:pt>
                <c:pt idx="73904" formatCode="0.00E+00">
                  <c:v>-7.76448E-4</c:v>
                </c:pt>
                <c:pt idx="73905" formatCode="0.00E+00">
                  <c:v>-4.6966500000000002E-4</c:v>
                </c:pt>
                <c:pt idx="73906" formatCode="0.00E+00">
                  <c:v>-1.6190599999999999E-4</c:v>
                </c:pt>
                <c:pt idx="73907" formatCode="0.00E+00">
                  <c:v>1.4667799999999999E-4</c:v>
                </c:pt>
                <c:pt idx="73908" formatCode="0.00E+00">
                  <c:v>4.5593599999999999E-4</c:v>
                </c:pt>
                <c:pt idx="73909" formatCode="0.00E+00">
                  <c:v>7.6571199999999999E-4</c:v>
                </c:pt>
                <c:pt idx="73910" formatCode="0.00E+00">
                  <c:v>1.0758499999999999E-3</c:v>
                </c:pt>
                <c:pt idx="73911" formatCode="0.00E+00">
                  <c:v>1.38619E-3</c:v>
                </c:pt>
                <c:pt idx="73912" formatCode="0.00E+00">
                  <c:v>1.69658E-3</c:v>
                </c:pt>
                <c:pt idx="73913" formatCode="0.00E+00">
                  <c:v>2.0068400000000002E-3</c:v>
                </c:pt>
                <c:pt idx="73914" formatCode="0.00E+00">
                  <c:v>2.3168099999999999E-3</c:v>
                </c:pt>
                <c:pt idx="73915" formatCode="0.00E+00">
                  <c:v>2.6263200000000001E-3</c:v>
                </c:pt>
                <c:pt idx="73916" formatCode="0.00E+00">
                  <c:v>2.9352100000000002E-3</c:v>
                </c:pt>
                <c:pt idx="73917" formatCode="0.00E+00">
                  <c:v>3.2432899999999998E-3</c:v>
                </c:pt>
                <c:pt idx="73918" formatCode="0.00E+00">
                  <c:v>3.5504E-3</c:v>
                </c:pt>
                <c:pt idx="73919" formatCode="0.00E+00">
                  <c:v>3.8563500000000001E-3</c:v>
                </c:pt>
                <c:pt idx="73920" formatCode="0.00E+00">
                  <c:v>4.1609699999999999E-3</c:v>
                </c:pt>
                <c:pt idx="73921" formatCode="0.00E+00">
                  <c:v>4.4640699999999997E-3</c:v>
                </c:pt>
                <c:pt idx="73922" formatCode="0.00E+00">
                  <c:v>4.7654699999999999E-3</c:v>
                </c:pt>
                <c:pt idx="73923" formatCode="0.00E+00">
                  <c:v>5.0649800000000002E-3</c:v>
                </c:pt>
                <c:pt idx="73924" formatCode="0.00E+00">
                  <c:v>5.3624199999999997E-3</c:v>
                </c:pt>
                <c:pt idx="73925" formatCode="0.00E+00">
                  <c:v>5.6575799999999997E-3</c:v>
                </c:pt>
                <c:pt idx="73926" formatCode="0.00E+00">
                  <c:v>5.9503000000000004E-3</c:v>
                </c:pt>
                <c:pt idx="73927" formatCode="0.00E+00">
                  <c:v>6.2403600000000004E-3</c:v>
                </c:pt>
                <c:pt idx="73928" formatCode="0.00E+00">
                  <c:v>6.5275799999999998E-3</c:v>
                </c:pt>
                <c:pt idx="73929" formatCode="0.00E+00">
                  <c:v>6.8117500000000001E-3</c:v>
                </c:pt>
                <c:pt idx="73930" formatCode="0.00E+00">
                  <c:v>7.0926899999999996E-3</c:v>
                </c:pt>
                <c:pt idx="73931" formatCode="0.00E+00">
                  <c:v>7.3701900000000004E-3</c:v>
                </c:pt>
                <c:pt idx="73932" formatCode="0.00E+00">
                  <c:v>7.6440600000000003E-3</c:v>
                </c:pt>
                <c:pt idx="73933" formatCode="0.00E+00">
                  <c:v>7.9140800000000004E-3</c:v>
                </c:pt>
                <c:pt idx="73934" formatCode="0.00E+00">
                  <c:v>8.1800699999999994E-3</c:v>
                </c:pt>
                <c:pt idx="73935" formatCode="0.00E+00">
                  <c:v>8.4418199999999992E-3</c:v>
                </c:pt>
                <c:pt idx="73936" formatCode="0.00E+00">
                  <c:v>8.6991299999999994E-3</c:v>
                </c:pt>
                <c:pt idx="73937" formatCode="0.00E+00">
                  <c:v>8.9517899999999994E-3</c:v>
                </c:pt>
                <c:pt idx="73938" formatCode="0.00E+00">
                  <c:v>9.1996100000000004E-3</c:v>
                </c:pt>
                <c:pt idx="73939" formatCode="0.00E+00">
                  <c:v>9.4423800000000002E-3</c:v>
                </c:pt>
                <c:pt idx="73940" formatCode="0.00E+00">
                  <c:v>9.6799E-3</c:v>
                </c:pt>
                <c:pt idx="73941" formatCode="0.00E+00">
                  <c:v>9.9119599999999992E-3</c:v>
                </c:pt>
                <c:pt idx="73942">
                  <c:v>1.0138400000000001E-2</c:v>
                </c:pt>
                <c:pt idx="73943">
                  <c:v>1.0358900000000001E-2</c:v>
                </c:pt>
                <c:pt idx="73944">
                  <c:v>1.05735E-2</c:v>
                </c:pt>
                <c:pt idx="73945">
                  <c:v>1.07817E-2</c:v>
                </c:pt>
                <c:pt idx="73946">
                  <c:v>1.09836E-2</c:v>
                </c:pt>
                <c:pt idx="73947">
                  <c:v>1.1178799999999999E-2</c:v>
                </c:pt>
                <c:pt idx="73948">
                  <c:v>1.13671E-2</c:v>
                </c:pt>
                <c:pt idx="73949">
                  <c:v>1.15485E-2</c:v>
                </c:pt>
                <c:pt idx="73950">
                  <c:v>1.1722700000000001E-2</c:v>
                </c:pt>
                <c:pt idx="73951">
                  <c:v>1.18894E-2</c:v>
                </c:pt>
                <c:pt idx="73952">
                  <c:v>1.2048700000000001E-2</c:v>
                </c:pt>
                <c:pt idx="73953">
                  <c:v>1.22001E-2</c:v>
                </c:pt>
                <c:pt idx="73954">
                  <c:v>1.2343700000000001E-2</c:v>
                </c:pt>
                <c:pt idx="73955">
                  <c:v>1.2479199999999999E-2</c:v>
                </c:pt>
                <c:pt idx="73956">
                  <c:v>1.26064E-2</c:v>
                </c:pt>
                <c:pt idx="73957">
                  <c:v>1.27253E-2</c:v>
                </c:pt>
                <c:pt idx="73958">
                  <c:v>1.28355E-2</c:v>
                </c:pt>
                <c:pt idx="73959">
                  <c:v>1.29371E-2</c:v>
                </c:pt>
                <c:pt idx="73960">
                  <c:v>1.3029799999999999E-2</c:v>
                </c:pt>
                <c:pt idx="73961">
                  <c:v>1.31135E-2</c:v>
                </c:pt>
                <c:pt idx="73962">
                  <c:v>1.3188E-2</c:v>
                </c:pt>
                <c:pt idx="73963">
                  <c:v>1.3253300000000001E-2</c:v>
                </c:pt>
                <c:pt idx="73964">
                  <c:v>1.33092E-2</c:v>
                </c:pt>
                <c:pt idx="73965">
                  <c:v>1.3355499999999999E-2</c:v>
                </c:pt>
                <c:pt idx="73966">
                  <c:v>1.3392299999999999E-2</c:v>
                </c:pt>
                <c:pt idx="73967">
                  <c:v>1.34193E-2</c:v>
                </c:pt>
                <c:pt idx="73968">
                  <c:v>1.34366E-2</c:v>
                </c:pt>
                <c:pt idx="73969">
                  <c:v>1.34439E-2</c:v>
                </c:pt>
                <c:pt idx="73970">
                  <c:v>1.34412E-2</c:v>
                </c:pt>
                <c:pt idx="73971">
                  <c:v>1.34284E-2</c:v>
                </c:pt>
                <c:pt idx="73972">
                  <c:v>1.3405500000000001E-2</c:v>
                </c:pt>
                <c:pt idx="73973">
                  <c:v>1.33724E-2</c:v>
                </c:pt>
                <c:pt idx="73974">
                  <c:v>1.33291E-2</c:v>
                </c:pt>
                <c:pt idx="73975">
                  <c:v>1.3275500000000001E-2</c:v>
                </c:pt>
                <c:pt idx="73976">
                  <c:v>1.32116E-2</c:v>
                </c:pt>
                <c:pt idx="73977">
                  <c:v>1.3137299999999999E-2</c:v>
                </c:pt>
                <c:pt idx="73978">
                  <c:v>1.30527E-2</c:v>
                </c:pt>
                <c:pt idx="73979">
                  <c:v>1.2957700000000001E-2</c:v>
                </c:pt>
                <c:pt idx="73980">
                  <c:v>1.2852300000000001E-2</c:v>
                </c:pt>
                <c:pt idx="73981">
                  <c:v>1.2736600000000001E-2</c:v>
                </c:pt>
                <c:pt idx="73982">
                  <c:v>1.26106E-2</c:v>
                </c:pt>
                <c:pt idx="73983">
                  <c:v>1.24742E-2</c:v>
                </c:pt>
                <c:pt idx="73984">
                  <c:v>1.2327599999999999E-2</c:v>
                </c:pt>
                <c:pt idx="73985">
                  <c:v>1.2170800000000001E-2</c:v>
                </c:pt>
                <c:pt idx="73986">
                  <c:v>1.20039E-2</c:v>
                </c:pt>
                <c:pt idx="73987">
                  <c:v>1.18269E-2</c:v>
                </c:pt>
                <c:pt idx="73988">
                  <c:v>1.16398E-2</c:v>
                </c:pt>
                <c:pt idx="73989">
                  <c:v>1.1442900000000001E-2</c:v>
                </c:pt>
                <c:pt idx="73990">
                  <c:v>1.12362E-2</c:v>
                </c:pt>
                <c:pt idx="73991">
                  <c:v>1.10197E-2</c:v>
                </c:pt>
                <c:pt idx="73992">
                  <c:v>1.07937E-2</c:v>
                </c:pt>
                <c:pt idx="73993">
                  <c:v>1.05582E-2</c:v>
                </c:pt>
                <c:pt idx="73994">
                  <c:v>1.03135E-2</c:v>
                </c:pt>
                <c:pt idx="73995">
                  <c:v>1.00596E-2</c:v>
                </c:pt>
                <c:pt idx="73996" formatCode="0.00E+00">
                  <c:v>9.7966400000000006E-3</c:v>
                </c:pt>
                <c:pt idx="73997" formatCode="0.00E+00">
                  <c:v>9.5248899999999994E-3</c:v>
                </c:pt>
                <c:pt idx="73998" formatCode="0.00E+00">
                  <c:v>9.2444999999999992E-3</c:v>
                </c:pt>
                <c:pt idx="73999" formatCode="0.00E+00">
                  <c:v>8.9556400000000008E-3</c:v>
                </c:pt>
                <c:pt idx="74000" formatCode="0.00E+00">
                  <c:v>8.6585299999999994E-3</c:v>
                </c:pt>
                <c:pt idx="74001" formatCode="0.00E+00">
                  <c:v>8.3533700000000006E-3</c:v>
                </c:pt>
                <c:pt idx="74002" formatCode="0.00E+00">
                  <c:v>8.0403699999999998E-3</c:v>
                </c:pt>
                <c:pt idx="74003" formatCode="0.00E+00">
                  <c:v>7.7197699999999999E-3</c:v>
                </c:pt>
                <c:pt idx="74004" formatCode="0.00E+00">
                  <c:v>7.3917899999999996E-3</c:v>
                </c:pt>
                <c:pt idx="74005" formatCode="0.00E+00">
                  <c:v>7.05669E-3</c:v>
                </c:pt>
                <c:pt idx="74006" formatCode="0.00E+00">
                  <c:v>6.7147200000000004E-3</c:v>
                </c:pt>
                <c:pt idx="74007" formatCode="0.00E+00">
                  <c:v>6.3661300000000002E-3</c:v>
                </c:pt>
                <c:pt idx="74008" formatCode="0.00E+00">
                  <c:v>6.0112100000000003E-3</c:v>
                </c:pt>
                <c:pt idx="74009" formatCode="0.00E+00">
                  <c:v>5.6502200000000001E-3</c:v>
                </c:pt>
                <c:pt idx="74010" formatCode="0.00E+00">
                  <c:v>5.2834500000000003E-3</c:v>
                </c:pt>
                <c:pt idx="74011" formatCode="0.00E+00">
                  <c:v>4.9112100000000001E-3</c:v>
                </c:pt>
                <c:pt idx="74012" formatCode="0.00E+00">
                  <c:v>4.5337700000000003E-3</c:v>
                </c:pt>
                <c:pt idx="74013" formatCode="0.00E+00">
                  <c:v>4.15147E-3</c:v>
                </c:pt>
                <c:pt idx="74014" formatCode="0.00E+00">
                  <c:v>3.7645999999999999E-3</c:v>
                </c:pt>
                <c:pt idx="74015" formatCode="0.00E+00">
                  <c:v>3.3735000000000002E-3</c:v>
                </c:pt>
                <c:pt idx="74016" formatCode="0.00E+00">
                  <c:v>2.9784899999999999E-3</c:v>
                </c:pt>
                <c:pt idx="74017" formatCode="0.00E+00">
                  <c:v>2.57989E-3</c:v>
                </c:pt>
                <c:pt idx="74018" formatCode="0.00E+00">
                  <c:v>2.1780599999999999E-3</c:v>
                </c:pt>
                <c:pt idx="74019" formatCode="0.00E+00">
                  <c:v>1.77333E-3</c:v>
                </c:pt>
                <c:pt idx="74020" formatCode="0.00E+00">
                  <c:v>1.3660600000000001E-3</c:v>
                </c:pt>
                <c:pt idx="74021" formatCode="0.00E+00">
                  <c:v>9.5659200000000003E-4</c:v>
                </c:pt>
                <c:pt idx="74022" formatCode="0.00E+00">
                  <c:v>5.4529000000000003E-4</c:v>
                </c:pt>
                <c:pt idx="74023" formatCode="0.00E+00">
                  <c:v>1.32514E-4</c:v>
                </c:pt>
                <c:pt idx="74024" formatCode="0.00E+00">
                  <c:v>-2.8137099999999999E-4</c:v>
                </c:pt>
                <c:pt idx="74025" formatCode="0.00E+00">
                  <c:v>-6.9599699999999996E-4</c:v>
                </c:pt>
                <c:pt idx="74026" formatCode="0.00E+00">
                  <c:v>-1.1109900000000001E-3</c:v>
                </c:pt>
                <c:pt idx="74027" formatCode="0.00E+00">
                  <c:v>-1.5259900000000001E-3</c:v>
                </c:pt>
                <c:pt idx="74028" formatCode="0.00E+00">
                  <c:v>-1.9406099999999999E-3</c:v>
                </c:pt>
                <c:pt idx="74029" formatCode="0.00E+00">
                  <c:v>-2.35447E-3</c:v>
                </c:pt>
                <c:pt idx="74030" formatCode="0.00E+00">
                  <c:v>-2.7672E-3</c:v>
                </c:pt>
                <c:pt idx="74031" formatCode="0.00E+00">
                  <c:v>-3.1784299999999999E-3</c:v>
                </c:pt>
                <c:pt idx="74032" formatCode="0.00E+00">
                  <c:v>-3.5877700000000001E-3</c:v>
                </c:pt>
                <c:pt idx="74033" formatCode="0.00E+00">
                  <c:v>-3.9948500000000003E-3</c:v>
                </c:pt>
                <c:pt idx="74034" formatCode="0.00E+00">
                  <c:v>-4.3992800000000002E-3</c:v>
                </c:pt>
                <c:pt idx="74035" formatCode="0.00E+00">
                  <c:v>-4.8006899999999998E-3</c:v>
                </c:pt>
                <c:pt idx="74036" formatCode="0.00E+00">
                  <c:v>-5.1987200000000004E-3</c:v>
                </c:pt>
                <c:pt idx="74037" formatCode="0.00E+00">
                  <c:v>-5.5929700000000001E-3</c:v>
                </c:pt>
                <c:pt idx="74038" formatCode="0.00E+00">
                  <c:v>-5.9830899999999999E-3</c:v>
                </c:pt>
                <c:pt idx="74039" formatCode="0.00E+00">
                  <c:v>-6.3686999999999997E-3</c:v>
                </c:pt>
                <c:pt idx="74040" formatCode="0.00E+00">
                  <c:v>-6.7494499999999997E-3</c:v>
                </c:pt>
                <c:pt idx="74041" formatCode="0.00E+00">
                  <c:v>-7.1249599999999996E-3</c:v>
                </c:pt>
                <c:pt idx="74042" formatCode="0.00E+00">
                  <c:v>-7.4948799999999998E-3</c:v>
                </c:pt>
                <c:pt idx="74043" formatCode="0.00E+00">
                  <c:v>-7.8588600000000005E-3</c:v>
                </c:pt>
                <c:pt idx="74044" formatCode="0.00E+00">
                  <c:v>-8.2165499999999995E-3</c:v>
                </c:pt>
                <c:pt idx="74045" formatCode="0.00E+00">
                  <c:v>-8.5676099999999998E-3</c:v>
                </c:pt>
                <c:pt idx="74046" formatCode="0.00E+00">
                  <c:v>-8.9116899999999999E-3</c:v>
                </c:pt>
                <c:pt idx="74047" formatCode="0.00E+00">
                  <c:v>-9.24847E-3</c:v>
                </c:pt>
                <c:pt idx="74048" formatCode="0.00E+00">
                  <c:v>-9.5776300000000002E-3</c:v>
                </c:pt>
                <c:pt idx="74049" formatCode="0.00E+00">
                  <c:v>-9.8988300000000008E-3</c:v>
                </c:pt>
                <c:pt idx="74050">
                  <c:v>-1.02118E-2</c:v>
                </c:pt>
                <c:pt idx="74051">
                  <c:v>-1.05162E-2</c:v>
                </c:pt>
                <c:pt idx="74052">
                  <c:v>-1.08117E-2</c:v>
                </c:pt>
                <c:pt idx="74053">
                  <c:v>-1.10981E-2</c:v>
                </c:pt>
                <c:pt idx="74054">
                  <c:v>-1.1375100000000001E-2</c:v>
                </c:pt>
                <c:pt idx="74055">
                  <c:v>-1.16423E-2</c:v>
                </c:pt>
                <c:pt idx="74056">
                  <c:v>-1.18996E-2</c:v>
                </c:pt>
                <c:pt idx="74057">
                  <c:v>-1.2146799999999999E-2</c:v>
                </c:pt>
                <c:pt idx="74058">
                  <c:v>-1.2383399999999999E-2</c:v>
                </c:pt>
                <c:pt idx="74059">
                  <c:v>-1.26094E-2</c:v>
                </c:pt>
                <c:pt idx="74060">
                  <c:v>-1.2824500000000001E-2</c:v>
                </c:pt>
                <c:pt idx="74061">
                  <c:v>-1.30285E-2</c:v>
                </c:pt>
                <c:pt idx="74062">
                  <c:v>-1.32211E-2</c:v>
                </c:pt>
                <c:pt idx="74063">
                  <c:v>-1.3402300000000001E-2</c:v>
                </c:pt>
                <c:pt idx="74064">
                  <c:v>-1.35718E-2</c:v>
                </c:pt>
                <c:pt idx="74065">
                  <c:v>-1.37295E-2</c:v>
                </c:pt>
                <c:pt idx="74066">
                  <c:v>-1.38751E-2</c:v>
                </c:pt>
                <c:pt idx="74067">
                  <c:v>-1.4008700000000001E-2</c:v>
                </c:pt>
                <c:pt idx="74068">
                  <c:v>-1.4129900000000001E-2</c:v>
                </c:pt>
                <c:pt idx="74069">
                  <c:v>-1.4238799999999999E-2</c:v>
                </c:pt>
                <c:pt idx="74070">
                  <c:v>-1.43353E-2</c:v>
                </c:pt>
                <c:pt idx="74071">
                  <c:v>-1.4419100000000001E-2</c:v>
                </c:pt>
                <c:pt idx="74072">
                  <c:v>-1.4490299999999999E-2</c:v>
                </c:pt>
                <c:pt idx="74073">
                  <c:v>-1.4548800000000001E-2</c:v>
                </c:pt>
                <c:pt idx="74074">
                  <c:v>-1.45945E-2</c:v>
                </c:pt>
                <c:pt idx="74075">
                  <c:v>-1.46274E-2</c:v>
                </c:pt>
                <c:pt idx="74076">
                  <c:v>-1.4647500000000001E-2</c:v>
                </c:pt>
                <c:pt idx="74077">
                  <c:v>-1.46547E-2</c:v>
                </c:pt>
                <c:pt idx="74078">
                  <c:v>-1.4649000000000001E-2</c:v>
                </c:pt>
                <c:pt idx="74079">
                  <c:v>-1.4630600000000001E-2</c:v>
                </c:pt>
                <c:pt idx="74080">
                  <c:v>-1.4599300000000001E-2</c:v>
                </c:pt>
                <c:pt idx="74081">
                  <c:v>-1.45553E-2</c:v>
                </c:pt>
                <c:pt idx="74082">
                  <c:v>-1.4498499999999999E-2</c:v>
                </c:pt>
                <c:pt idx="74083">
                  <c:v>-1.44291E-2</c:v>
                </c:pt>
                <c:pt idx="74084">
                  <c:v>-1.43471E-2</c:v>
                </c:pt>
                <c:pt idx="74085">
                  <c:v>-1.4252600000000001E-2</c:v>
                </c:pt>
                <c:pt idx="74086">
                  <c:v>-1.4145700000000001E-2</c:v>
                </c:pt>
                <c:pt idx="74087">
                  <c:v>-1.40266E-2</c:v>
                </c:pt>
                <c:pt idx="74088">
                  <c:v>-1.38954E-2</c:v>
                </c:pt>
                <c:pt idx="74089">
                  <c:v>-1.37521E-2</c:v>
                </c:pt>
                <c:pt idx="74090">
                  <c:v>-1.3597E-2</c:v>
                </c:pt>
                <c:pt idx="74091">
                  <c:v>-1.34302E-2</c:v>
                </c:pt>
                <c:pt idx="74092">
                  <c:v>-1.32519E-2</c:v>
                </c:pt>
                <c:pt idx="74093">
                  <c:v>-1.3062300000000001E-2</c:v>
                </c:pt>
                <c:pt idx="74094">
                  <c:v>-1.2861600000000001E-2</c:v>
                </c:pt>
                <c:pt idx="74095">
                  <c:v>-1.265E-2</c:v>
                </c:pt>
                <c:pt idx="74096">
                  <c:v>-1.24277E-2</c:v>
                </c:pt>
                <c:pt idx="74097">
                  <c:v>-1.21949E-2</c:v>
                </c:pt>
                <c:pt idx="74098">
                  <c:v>-1.19519E-2</c:v>
                </c:pt>
                <c:pt idx="74099">
                  <c:v>-1.1698999999999999E-2</c:v>
                </c:pt>
                <c:pt idx="74100">
                  <c:v>-1.14363E-2</c:v>
                </c:pt>
                <c:pt idx="74101">
                  <c:v>-1.1164200000000001E-2</c:v>
                </c:pt>
                <c:pt idx="74102">
                  <c:v>-1.0883E-2</c:v>
                </c:pt>
                <c:pt idx="74103">
                  <c:v>-1.0592900000000001E-2</c:v>
                </c:pt>
                <c:pt idx="74104">
                  <c:v>-1.0294299999999999E-2</c:v>
                </c:pt>
                <c:pt idx="74105" formatCode="0.00E+00">
                  <c:v>-9.9873800000000006E-3</c:v>
                </c:pt>
                <c:pt idx="74106" formatCode="0.00E+00">
                  <c:v>-9.6725100000000005E-3</c:v>
                </c:pt>
                <c:pt idx="74107" formatCode="0.00E+00">
                  <c:v>-9.3500200000000006E-3</c:v>
                </c:pt>
                <c:pt idx="74108" formatCode="0.00E+00">
                  <c:v>-9.0202200000000007E-3</c:v>
                </c:pt>
                <c:pt idx="74109" formatCode="0.00E+00">
                  <c:v>-8.6834400000000006E-3</c:v>
                </c:pt>
                <c:pt idx="74110" formatCode="0.00E+00">
                  <c:v>-8.34003E-3</c:v>
                </c:pt>
                <c:pt idx="74111" formatCode="0.00E+00">
                  <c:v>-7.9903300000000003E-3</c:v>
                </c:pt>
                <c:pt idx="74112" formatCode="0.00E+00">
                  <c:v>-7.6346900000000004E-3</c:v>
                </c:pt>
                <c:pt idx="74113" formatCode="0.00E+00">
                  <c:v>-7.2734599999999998E-3</c:v>
                </c:pt>
                <c:pt idx="74114" formatCode="0.00E+00">
                  <c:v>-6.9069999999999999E-3</c:v>
                </c:pt>
                <c:pt idx="74115" formatCode="0.00E+00">
                  <c:v>-6.5356700000000004E-3</c:v>
                </c:pt>
                <c:pt idx="74116" formatCode="0.00E+00">
                  <c:v>-6.1598399999999998E-3</c:v>
                </c:pt>
                <c:pt idx="74117" formatCode="0.00E+00">
                  <c:v>-5.7798700000000003E-3</c:v>
                </c:pt>
                <c:pt idx="74118" formatCode="0.00E+00">
                  <c:v>-5.3961499999999997E-3</c:v>
                </c:pt>
                <c:pt idx="74119" formatCode="0.00E+00">
                  <c:v>-5.0090400000000002E-3</c:v>
                </c:pt>
                <c:pt idx="74120" formatCode="0.00E+00">
                  <c:v>-4.6189100000000004E-3</c:v>
                </c:pt>
                <c:pt idx="74121" formatCode="0.00E+00">
                  <c:v>-4.2261499999999997E-3</c:v>
                </c:pt>
                <c:pt idx="74122" formatCode="0.00E+00">
                  <c:v>-3.8311399999999998E-3</c:v>
                </c:pt>
                <c:pt idx="74123" formatCode="0.00E+00">
                  <c:v>-3.4342399999999999E-3</c:v>
                </c:pt>
                <c:pt idx="74124" formatCode="0.00E+00">
                  <c:v>-3.0358500000000001E-3</c:v>
                </c:pt>
                <c:pt idx="74125" formatCode="0.00E+00">
                  <c:v>-2.63634E-3</c:v>
                </c:pt>
                <c:pt idx="74126" formatCode="0.00E+00">
                  <c:v>-2.2360800000000001E-3</c:v>
                </c:pt>
                <c:pt idx="74127" formatCode="0.00E+00">
                  <c:v>-1.8354599999999999E-3</c:v>
                </c:pt>
                <c:pt idx="74128" formatCode="0.00E+00">
                  <c:v>-1.4348500000000001E-3</c:v>
                </c:pt>
                <c:pt idx="74129" formatCode="0.00E+00">
                  <c:v>-1.03461E-3</c:v>
                </c:pt>
                <c:pt idx="74130" formatCode="0.00E+00">
                  <c:v>-6.3513399999999998E-4</c:v>
                </c:pt>
                <c:pt idx="74131" formatCode="0.00E+00">
                  <c:v>-2.3677400000000001E-4</c:v>
                </c:pt>
                <c:pt idx="74132" formatCode="0.00E+00">
                  <c:v>1.6010199999999999E-4</c:v>
                </c:pt>
                <c:pt idx="74133" formatCode="0.00E+00">
                  <c:v>5.5513199999999996E-4</c:v>
                </c:pt>
                <c:pt idx="74134" formatCode="0.00E+00">
                  <c:v>9.4795999999999997E-4</c:v>
                </c:pt>
                <c:pt idx="74135" formatCode="0.00E+00">
                  <c:v>1.3382299999999999E-3</c:v>
                </c:pt>
                <c:pt idx="74136" formatCode="0.00E+00">
                  <c:v>1.7256000000000001E-3</c:v>
                </c:pt>
                <c:pt idx="74137" formatCode="0.00E+00">
                  <c:v>2.1097300000000002E-3</c:v>
                </c:pt>
                <c:pt idx="74138" formatCode="0.00E+00">
                  <c:v>2.4902700000000002E-3</c:v>
                </c:pt>
                <c:pt idx="74139" formatCode="0.00E+00">
                  <c:v>2.8668999999999999E-3</c:v>
                </c:pt>
                <c:pt idx="74140" formatCode="0.00E+00">
                  <c:v>3.2392800000000002E-3</c:v>
                </c:pt>
                <c:pt idx="74141" formatCode="0.00E+00">
                  <c:v>3.6071100000000002E-3</c:v>
                </c:pt>
                <c:pt idx="74142" formatCode="0.00E+00">
                  <c:v>3.9700600000000001E-3</c:v>
                </c:pt>
                <c:pt idx="74143" formatCode="0.00E+00">
                  <c:v>4.3278400000000003E-3</c:v>
                </c:pt>
                <c:pt idx="74144" formatCode="0.00E+00">
                  <c:v>4.6801500000000001E-3</c:v>
                </c:pt>
                <c:pt idx="74145" formatCode="0.00E+00">
                  <c:v>5.0266800000000004E-3</c:v>
                </c:pt>
                <c:pt idx="74146" formatCode="0.00E+00">
                  <c:v>5.36718E-3</c:v>
                </c:pt>
                <c:pt idx="74147" formatCode="0.00E+00">
                  <c:v>5.70135E-3</c:v>
                </c:pt>
                <c:pt idx="74148" formatCode="0.00E+00">
                  <c:v>6.0289300000000001E-3</c:v>
                </c:pt>
                <c:pt idx="74149" formatCode="0.00E+00">
                  <c:v>6.34967E-3</c:v>
                </c:pt>
                <c:pt idx="74150" formatCode="0.00E+00">
                  <c:v>6.6633100000000004E-3</c:v>
                </c:pt>
                <c:pt idx="74151" formatCode="0.00E+00">
                  <c:v>6.9696200000000002E-3</c:v>
                </c:pt>
                <c:pt idx="74152" formatCode="0.00E+00">
                  <c:v>7.2683699999999997E-3</c:v>
                </c:pt>
                <c:pt idx="74153" formatCode="0.00E+00">
                  <c:v>7.5593400000000003E-3</c:v>
                </c:pt>
                <c:pt idx="74154" formatCode="0.00E+00">
                  <c:v>7.8423099999999999E-3</c:v>
                </c:pt>
                <c:pt idx="74155" formatCode="0.00E+00">
                  <c:v>8.1170900000000004E-3</c:v>
                </c:pt>
                <c:pt idx="74156" formatCode="0.00E+00">
                  <c:v>8.3834800000000004E-3</c:v>
                </c:pt>
                <c:pt idx="74157" formatCode="0.00E+00">
                  <c:v>8.6412999999999993E-3</c:v>
                </c:pt>
                <c:pt idx="74158" formatCode="0.00E+00">
                  <c:v>8.8903799999999998E-3</c:v>
                </c:pt>
                <c:pt idx="74159" formatCode="0.00E+00">
                  <c:v>9.1305599999999994E-3</c:v>
                </c:pt>
                <c:pt idx="74160" formatCode="0.00E+00">
                  <c:v>9.3616900000000006E-3</c:v>
                </c:pt>
                <c:pt idx="74161" formatCode="0.00E+00">
                  <c:v>9.5836299999999992E-3</c:v>
                </c:pt>
                <c:pt idx="74162" formatCode="0.00E+00">
                  <c:v>9.7962399999999995E-3</c:v>
                </c:pt>
                <c:pt idx="74163" formatCode="0.00E+00">
                  <c:v>9.9994100000000002E-3</c:v>
                </c:pt>
                <c:pt idx="74164">
                  <c:v>1.0193000000000001E-2</c:v>
                </c:pt>
                <c:pt idx="74165">
                  <c:v>1.0377000000000001E-2</c:v>
                </c:pt>
                <c:pt idx="74166">
                  <c:v>1.05512E-2</c:v>
                </c:pt>
                <c:pt idx="74167">
                  <c:v>1.07157E-2</c:v>
                </c:pt>
                <c:pt idx="74168">
                  <c:v>1.08702E-2</c:v>
                </c:pt>
                <c:pt idx="74169">
                  <c:v>1.10148E-2</c:v>
                </c:pt>
                <c:pt idx="74170">
                  <c:v>1.11494E-2</c:v>
                </c:pt>
                <c:pt idx="74171">
                  <c:v>1.1273999999999999E-2</c:v>
                </c:pt>
                <c:pt idx="74172">
                  <c:v>1.1388499999999999E-2</c:v>
                </c:pt>
                <c:pt idx="74173">
                  <c:v>1.1493E-2</c:v>
                </c:pt>
                <c:pt idx="74174">
                  <c:v>1.1587399999999999E-2</c:v>
                </c:pt>
                <c:pt idx="74175">
                  <c:v>1.16718E-2</c:v>
                </c:pt>
                <c:pt idx="74176">
                  <c:v>1.1746100000000001E-2</c:v>
                </c:pt>
                <c:pt idx="74177">
                  <c:v>1.1810299999999999E-2</c:v>
                </c:pt>
                <c:pt idx="74178">
                  <c:v>1.1864599999999999E-2</c:v>
                </c:pt>
                <c:pt idx="74179">
                  <c:v>1.19089E-2</c:v>
                </c:pt>
                <c:pt idx="74180">
                  <c:v>1.19434E-2</c:v>
                </c:pt>
                <c:pt idx="74181">
                  <c:v>1.1967999999999999E-2</c:v>
                </c:pt>
                <c:pt idx="74182">
                  <c:v>1.19828E-2</c:v>
                </c:pt>
                <c:pt idx="74183">
                  <c:v>1.1987899999999999E-2</c:v>
                </c:pt>
                <c:pt idx="74184">
                  <c:v>1.19834E-2</c:v>
                </c:pt>
                <c:pt idx="74185">
                  <c:v>1.1969499999999999E-2</c:v>
                </c:pt>
                <c:pt idx="74186">
                  <c:v>1.1946099999999999E-2</c:v>
                </c:pt>
                <c:pt idx="74187">
                  <c:v>1.1913399999999999E-2</c:v>
                </c:pt>
                <c:pt idx="74188">
                  <c:v>1.18715E-2</c:v>
                </c:pt>
                <c:pt idx="74189">
                  <c:v>1.1820600000000001E-2</c:v>
                </c:pt>
                <c:pt idx="74190">
                  <c:v>1.17608E-2</c:v>
                </c:pt>
                <c:pt idx="74191">
                  <c:v>1.16922E-2</c:v>
                </c:pt>
                <c:pt idx="74192">
                  <c:v>1.1614899999999999E-2</c:v>
                </c:pt>
                <c:pt idx="74193">
                  <c:v>1.15292E-2</c:v>
                </c:pt>
                <c:pt idx="74194">
                  <c:v>1.14352E-2</c:v>
                </c:pt>
                <c:pt idx="74195">
                  <c:v>1.1332999999999999E-2</c:v>
                </c:pt>
                <c:pt idx="74196">
                  <c:v>1.12228E-2</c:v>
                </c:pt>
                <c:pt idx="74197">
                  <c:v>1.11048E-2</c:v>
                </c:pt>
                <c:pt idx="74198">
                  <c:v>1.09791E-2</c:v>
                </c:pt>
                <c:pt idx="74199">
                  <c:v>1.0846E-2</c:v>
                </c:pt>
                <c:pt idx="74200">
                  <c:v>1.07057E-2</c:v>
                </c:pt>
                <c:pt idx="74201">
                  <c:v>1.05582E-2</c:v>
                </c:pt>
                <c:pt idx="74202">
                  <c:v>1.0403900000000001E-2</c:v>
                </c:pt>
                <c:pt idx="74203">
                  <c:v>1.0242899999999999E-2</c:v>
                </c:pt>
                <c:pt idx="74204">
                  <c:v>1.0075499999999999E-2</c:v>
                </c:pt>
                <c:pt idx="74205" formatCode="0.00E+00">
                  <c:v>9.9017600000000008E-3</c:v>
                </c:pt>
                <c:pt idx="74206" formatCode="0.00E+00">
                  <c:v>9.7219799999999999E-3</c:v>
                </c:pt>
                <c:pt idx="74207" formatCode="0.00E+00">
                  <c:v>9.5363500000000007E-3</c:v>
                </c:pt>
                <c:pt idx="74208" formatCode="0.00E+00">
                  <c:v>9.3450900000000003E-3</c:v>
                </c:pt>
                <c:pt idx="74209" formatCode="0.00E+00">
                  <c:v>9.1484099999999992E-3</c:v>
                </c:pt>
                <c:pt idx="74210" formatCode="0.00E+00">
                  <c:v>8.9465199999999995E-3</c:v>
                </c:pt>
                <c:pt idx="74211" formatCode="0.00E+00">
                  <c:v>8.7396499999999998E-3</c:v>
                </c:pt>
                <c:pt idx="74212" formatCode="0.00E+00">
                  <c:v>8.5280100000000008E-3</c:v>
                </c:pt>
                <c:pt idx="74213" formatCode="0.00E+00">
                  <c:v>8.3118199999999993E-3</c:v>
                </c:pt>
                <c:pt idx="74214" formatCode="0.00E+00">
                  <c:v>8.0913100000000009E-3</c:v>
                </c:pt>
                <c:pt idx="74215" formatCode="0.00E+00">
                  <c:v>7.8666799999999992E-3</c:v>
                </c:pt>
                <c:pt idx="74216" formatCode="0.00E+00">
                  <c:v>7.6381599999999997E-3</c:v>
                </c:pt>
                <c:pt idx="74217" formatCode="0.00E+00">
                  <c:v>7.4059699999999996E-3</c:v>
                </c:pt>
                <c:pt idx="74218" formatCode="0.00E+00">
                  <c:v>7.1703399999999999E-3</c:v>
                </c:pt>
                <c:pt idx="74219" formatCode="0.00E+00">
                  <c:v>6.9314600000000004E-3</c:v>
                </c:pt>
                <c:pt idx="74220" formatCode="0.00E+00">
                  <c:v>6.6895799999999997E-3</c:v>
                </c:pt>
                <c:pt idx="74221" formatCode="0.00E+00">
                  <c:v>6.44489E-3</c:v>
                </c:pt>
                <c:pt idx="74222" formatCode="0.00E+00">
                  <c:v>6.19762E-3</c:v>
                </c:pt>
                <c:pt idx="74223" formatCode="0.00E+00">
                  <c:v>5.9479700000000003E-3</c:v>
                </c:pt>
                <c:pt idx="74224" formatCode="0.00E+00">
                  <c:v>5.6961700000000004E-3</c:v>
                </c:pt>
                <c:pt idx="74225" formatCode="0.00E+00">
                  <c:v>5.44241E-3</c:v>
                </c:pt>
                <c:pt idx="74226" formatCode="0.00E+00">
                  <c:v>5.1869100000000003E-3</c:v>
                </c:pt>
                <c:pt idx="74227" formatCode="0.00E+00">
                  <c:v>4.9298700000000003E-3</c:v>
                </c:pt>
                <c:pt idx="74228" formatCode="0.00E+00">
                  <c:v>4.6714900000000004E-3</c:v>
                </c:pt>
                <c:pt idx="74229" formatCode="0.00E+00">
                  <c:v>4.4119700000000003E-3</c:v>
                </c:pt>
                <c:pt idx="74230" formatCode="0.00E+00">
                  <c:v>4.1515099999999997E-3</c:v>
                </c:pt>
                <c:pt idx="74231" formatCode="0.00E+00">
                  <c:v>3.8903100000000001E-3</c:v>
                </c:pt>
                <c:pt idx="74232" formatCode="0.00E+00">
                  <c:v>3.6285499999999999E-3</c:v>
                </c:pt>
                <c:pt idx="74233" formatCode="0.00E+00">
                  <c:v>3.3664099999999998E-3</c:v>
                </c:pt>
                <c:pt idx="74234" formatCode="0.00E+00">
                  <c:v>3.1040999999999998E-3</c:v>
                </c:pt>
                <c:pt idx="74235" formatCode="0.00E+00">
                  <c:v>2.84177E-3</c:v>
                </c:pt>
                <c:pt idx="74236" formatCode="0.00E+00">
                  <c:v>2.5796199999999999E-3</c:v>
                </c:pt>
                <c:pt idx="74237" formatCode="0.00E+00">
                  <c:v>2.3178199999999999E-3</c:v>
                </c:pt>
                <c:pt idx="74238" formatCode="0.00E+00">
                  <c:v>2.05653E-3</c:v>
                </c:pt>
                <c:pt idx="74239" formatCode="0.00E+00">
                  <c:v>1.7959199999999999E-3</c:v>
                </c:pt>
                <c:pt idx="74240" formatCode="0.00E+00">
                  <c:v>1.53616E-3</c:v>
                </c:pt>
                <c:pt idx="74241" formatCode="0.00E+00">
                  <c:v>1.2773999999999999E-3</c:v>
                </c:pt>
                <c:pt idx="74242" formatCode="0.00E+00">
                  <c:v>1.01979E-3</c:v>
                </c:pt>
                <c:pt idx="74243" formatCode="0.00E+00">
                  <c:v>7.6348699999999998E-4</c:v>
                </c:pt>
                <c:pt idx="74244" formatCode="0.00E+00">
                  <c:v>5.0863799999999995E-4</c:v>
                </c:pt>
                <c:pt idx="74245" formatCode="0.00E+00">
                  <c:v>2.5538299999999998E-4</c:v>
                </c:pt>
                <c:pt idx="74246" formatCode="0.00E+00">
                  <c:v>3.85962E-6</c:v>
                </c:pt>
                <c:pt idx="74247" formatCode="0.00E+00">
                  <c:v>-2.4579799999999998E-4</c:v>
                </c:pt>
                <c:pt idx="74248" formatCode="0.00E+00">
                  <c:v>-4.9345900000000002E-4</c:v>
                </c:pt>
                <c:pt idx="74249" formatCode="0.00E+00">
                  <c:v>-7.3899899999999995E-4</c:v>
                </c:pt>
                <c:pt idx="74250" formatCode="0.00E+00">
                  <c:v>-9.8229599999999991E-4</c:v>
                </c:pt>
                <c:pt idx="74251" formatCode="0.00E+00">
                  <c:v>-1.2232300000000001E-3</c:v>
                </c:pt>
                <c:pt idx="74252" formatCode="0.00E+00">
                  <c:v>-1.4616900000000001E-3</c:v>
                </c:pt>
                <c:pt idx="74253" formatCode="0.00E+00">
                  <c:v>-1.69757E-3</c:v>
                </c:pt>
                <c:pt idx="74254" formatCode="0.00E+00">
                  <c:v>-1.9307599999999999E-3</c:v>
                </c:pt>
                <c:pt idx="74255" formatCode="0.00E+00">
                  <c:v>-2.1611600000000001E-3</c:v>
                </c:pt>
                <c:pt idx="74256" formatCode="0.00E+00">
                  <c:v>-2.3886699999999999E-3</c:v>
                </c:pt>
                <c:pt idx="74257" formatCode="0.00E+00">
                  <c:v>-2.61319E-3</c:v>
                </c:pt>
                <c:pt idx="74258" formatCode="0.00E+00">
                  <c:v>-2.8346399999999998E-3</c:v>
                </c:pt>
                <c:pt idx="74259" formatCode="0.00E+00">
                  <c:v>-3.0529300000000001E-3</c:v>
                </c:pt>
                <c:pt idx="74260" formatCode="0.00E+00">
                  <c:v>-3.2679800000000002E-3</c:v>
                </c:pt>
                <c:pt idx="74261" formatCode="0.00E+00">
                  <c:v>-3.47971E-3</c:v>
                </c:pt>
                <c:pt idx="74262" formatCode="0.00E+00">
                  <c:v>-3.6880300000000001E-3</c:v>
                </c:pt>
                <c:pt idx="74263" formatCode="0.00E+00">
                  <c:v>-3.89289E-3</c:v>
                </c:pt>
                <c:pt idx="74264" formatCode="0.00E+00">
                  <c:v>-4.0942000000000001E-3</c:v>
                </c:pt>
                <c:pt idx="74265" formatCode="0.00E+00">
                  <c:v>-4.2919000000000004E-3</c:v>
                </c:pt>
                <c:pt idx="74266" formatCode="0.00E+00">
                  <c:v>-4.4859399999999999E-3</c:v>
                </c:pt>
                <c:pt idx="74267" formatCode="0.00E+00">
                  <c:v>-4.6762399999999999E-3</c:v>
                </c:pt>
                <c:pt idx="74268" formatCode="0.00E+00">
                  <c:v>-4.8627499999999999E-3</c:v>
                </c:pt>
                <c:pt idx="74269" formatCode="0.00E+00">
                  <c:v>-5.0454200000000001E-3</c:v>
                </c:pt>
                <c:pt idx="74270" formatCode="0.00E+00">
                  <c:v>-5.2242E-3</c:v>
                </c:pt>
                <c:pt idx="74271" formatCode="0.00E+00">
                  <c:v>-5.39902E-3</c:v>
                </c:pt>
                <c:pt idx="74272" formatCode="0.00E+00">
                  <c:v>-5.5698600000000003E-3</c:v>
                </c:pt>
                <c:pt idx="74273" formatCode="0.00E+00">
                  <c:v>-5.7366600000000002E-3</c:v>
                </c:pt>
                <c:pt idx="74274" formatCode="0.00E+00">
                  <c:v>-5.89939E-3</c:v>
                </c:pt>
                <c:pt idx="74275" formatCode="0.00E+00">
                  <c:v>-6.0579900000000001E-3</c:v>
                </c:pt>
                <c:pt idx="74276" formatCode="0.00E+00">
                  <c:v>-6.2124399999999996E-3</c:v>
                </c:pt>
                <c:pt idx="74277" formatCode="0.00E+00">
                  <c:v>-6.3626899999999998E-3</c:v>
                </c:pt>
                <c:pt idx="74278" formatCode="0.00E+00">
                  <c:v>-6.50872E-3</c:v>
                </c:pt>
                <c:pt idx="74279" formatCode="0.00E+00">
                  <c:v>-6.6504900000000002E-3</c:v>
                </c:pt>
                <c:pt idx="74280" formatCode="0.00E+00">
                  <c:v>-6.7879699999999999E-3</c:v>
                </c:pt>
                <c:pt idx="74281" formatCode="0.00E+00">
                  <c:v>-6.9211300000000002E-3</c:v>
                </c:pt>
                <c:pt idx="74282" formatCode="0.00E+00">
                  <c:v>-7.0499400000000002E-3</c:v>
                </c:pt>
                <c:pt idx="74283" formatCode="0.00E+00">
                  <c:v>-7.1743800000000002E-3</c:v>
                </c:pt>
                <c:pt idx="74284" formatCode="0.00E+00">
                  <c:v>-7.2944200000000002E-3</c:v>
                </c:pt>
                <c:pt idx="74285" formatCode="0.00E+00">
                  <c:v>-7.4100399999999997E-3</c:v>
                </c:pt>
                <c:pt idx="74286" formatCode="0.00E+00">
                  <c:v>-7.5212100000000004E-3</c:v>
                </c:pt>
                <c:pt idx="74287" formatCode="0.00E+00">
                  <c:v>-7.6279199999999998E-3</c:v>
                </c:pt>
                <c:pt idx="74288" formatCode="0.00E+00">
                  <c:v>-7.7301399999999999E-3</c:v>
                </c:pt>
                <c:pt idx="74289" formatCode="0.00E+00">
                  <c:v>-7.8278500000000008E-3</c:v>
                </c:pt>
                <c:pt idx="74290" formatCode="0.00E+00">
                  <c:v>-7.9210300000000008E-3</c:v>
                </c:pt>
                <c:pt idx="74291" formatCode="0.00E+00">
                  <c:v>-8.00967E-3</c:v>
                </c:pt>
                <c:pt idx="74292" formatCode="0.00E+00">
                  <c:v>-8.0937400000000003E-3</c:v>
                </c:pt>
                <c:pt idx="74293" formatCode="0.00E+00">
                  <c:v>-8.17324E-3</c:v>
                </c:pt>
                <c:pt idx="74294" formatCode="0.00E+00">
                  <c:v>-8.2481399999999993E-3</c:v>
                </c:pt>
                <c:pt idx="74295" formatCode="0.00E+00">
                  <c:v>-8.3184299999999999E-3</c:v>
                </c:pt>
                <c:pt idx="74296" formatCode="0.00E+00">
                  <c:v>-8.3840900000000003E-3</c:v>
                </c:pt>
                <c:pt idx="74297" formatCode="0.00E+00">
                  <c:v>-8.4451000000000005E-3</c:v>
                </c:pt>
                <c:pt idx="74298" formatCode="0.00E+00">
                  <c:v>-8.5014600000000006E-3</c:v>
                </c:pt>
                <c:pt idx="74299" formatCode="0.00E+00">
                  <c:v>-8.5531500000000007E-3</c:v>
                </c:pt>
                <c:pt idx="74300" formatCode="0.00E+00">
                  <c:v>-8.6001600000000008E-3</c:v>
                </c:pt>
                <c:pt idx="74301" formatCode="0.00E+00">
                  <c:v>-8.6424699999999993E-3</c:v>
                </c:pt>
                <c:pt idx="74302" formatCode="0.00E+00">
                  <c:v>-8.6800599999999999E-3</c:v>
                </c:pt>
                <c:pt idx="74303" formatCode="0.00E+00">
                  <c:v>-8.7129300000000007E-3</c:v>
                </c:pt>
                <c:pt idx="74304" formatCode="0.00E+00">
                  <c:v>-8.7410700000000001E-3</c:v>
                </c:pt>
                <c:pt idx="74305" formatCode="0.00E+00">
                  <c:v>-8.76446E-3</c:v>
                </c:pt>
                <c:pt idx="74306" formatCode="0.00E+00">
                  <c:v>-8.7830900000000003E-3</c:v>
                </c:pt>
                <c:pt idx="74307" formatCode="0.00E+00">
                  <c:v>-8.7969399999999996E-3</c:v>
                </c:pt>
                <c:pt idx="74308" formatCode="0.00E+00">
                  <c:v>-8.8060199999999995E-3</c:v>
                </c:pt>
                <c:pt idx="74309" formatCode="0.00E+00">
                  <c:v>-8.81031E-3</c:v>
                </c:pt>
                <c:pt idx="74310" formatCode="0.00E+00">
                  <c:v>-8.8097899999999996E-3</c:v>
                </c:pt>
                <c:pt idx="74311" formatCode="0.00E+00">
                  <c:v>-8.80447E-3</c:v>
                </c:pt>
                <c:pt idx="74312" formatCode="0.00E+00">
                  <c:v>-8.7943299999999995E-3</c:v>
                </c:pt>
                <c:pt idx="74313" formatCode="0.00E+00">
                  <c:v>-8.7793599999999999E-3</c:v>
                </c:pt>
                <c:pt idx="74314" formatCode="0.00E+00">
                  <c:v>-8.7595499999999996E-3</c:v>
                </c:pt>
                <c:pt idx="74315" formatCode="0.00E+00">
                  <c:v>-8.7349100000000002E-3</c:v>
                </c:pt>
                <c:pt idx="74316" formatCode="0.00E+00">
                  <c:v>-8.7054200000000002E-3</c:v>
                </c:pt>
                <c:pt idx="74317" formatCode="0.00E+00">
                  <c:v>-8.6710699999999995E-3</c:v>
                </c:pt>
                <c:pt idx="74318" formatCode="0.00E+00">
                  <c:v>-8.6318699999999998E-3</c:v>
                </c:pt>
                <c:pt idx="74319" formatCode="0.00E+00">
                  <c:v>-8.5878199999999995E-3</c:v>
                </c:pt>
                <c:pt idx="74320" formatCode="0.00E+00">
                  <c:v>-8.5389000000000003E-3</c:v>
                </c:pt>
                <c:pt idx="74321" formatCode="0.00E+00">
                  <c:v>-8.4851200000000005E-3</c:v>
                </c:pt>
                <c:pt idx="74322" formatCode="0.00E+00">
                  <c:v>-8.4264800000000001E-3</c:v>
                </c:pt>
                <c:pt idx="74323" formatCode="0.00E+00">
                  <c:v>-8.3629800000000008E-3</c:v>
                </c:pt>
                <c:pt idx="74324" formatCode="0.00E+00">
                  <c:v>-8.2946200000000008E-3</c:v>
                </c:pt>
                <c:pt idx="74325" formatCode="0.00E+00">
                  <c:v>-8.2214100000000002E-3</c:v>
                </c:pt>
                <c:pt idx="74326" formatCode="0.00E+00">
                  <c:v>-8.1433600000000005E-3</c:v>
                </c:pt>
                <c:pt idx="74327" formatCode="0.00E+00">
                  <c:v>-8.0604700000000001E-3</c:v>
                </c:pt>
                <c:pt idx="74328" formatCode="0.00E+00">
                  <c:v>-7.9727500000000007E-3</c:v>
                </c:pt>
                <c:pt idx="74329" formatCode="0.00E+00">
                  <c:v>-7.8802200000000003E-3</c:v>
                </c:pt>
                <c:pt idx="74330" formatCode="0.00E+00">
                  <c:v>-7.7828899999999998E-3</c:v>
                </c:pt>
                <c:pt idx="74331" formatCode="0.00E+00">
                  <c:v>-7.68077E-3</c:v>
                </c:pt>
                <c:pt idx="74332" formatCode="0.00E+00">
                  <c:v>-7.5738799999999998E-3</c:v>
                </c:pt>
                <c:pt idx="74333" formatCode="0.00E+00">
                  <c:v>-7.4622500000000001E-3</c:v>
                </c:pt>
                <c:pt idx="74334" formatCode="0.00E+00">
                  <c:v>-7.3458899999999999E-3</c:v>
                </c:pt>
                <c:pt idx="74335" formatCode="0.00E+00">
                  <c:v>-7.2248299999999998E-3</c:v>
                </c:pt>
                <c:pt idx="74336" formatCode="0.00E+00">
                  <c:v>-7.0990999999999997E-3</c:v>
                </c:pt>
                <c:pt idx="74337" formatCode="0.00E+00">
                  <c:v>-6.9687400000000002E-3</c:v>
                </c:pt>
                <c:pt idx="74338" formatCode="0.00E+00">
                  <c:v>-6.8337600000000004E-3</c:v>
                </c:pt>
                <c:pt idx="74339" formatCode="0.00E+00">
                  <c:v>-6.6942199999999999E-3</c:v>
                </c:pt>
                <c:pt idx="74340" formatCode="0.00E+00">
                  <c:v>-6.5501500000000002E-3</c:v>
                </c:pt>
                <c:pt idx="74341" formatCode="0.00E+00">
                  <c:v>-6.4015900000000004E-3</c:v>
                </c:pt>
                <c:pt idx="74342" formatCode="0.00E+00">
                  <c:v>-6.24859E-3</c:v>
                </c:pt>
                <c:pt idx="74343" formatCode="0.00E+00">
                  <c:v>-6.0911999999999997E-3</c:v>
                </c:pt>
                <c:pt idx="74344" formatCode="0.00E+00">
                  <c:v>-5.9294700000000001E-3</c:v>
                </c:pt>
                <c:pt idx="74345" formatCode="0.00E+00">
                  <c:v>-5.7634599999999998E-3</c:v>
                </c:pt>
                <c:pt idx="74346" formatCode="0.00E+00">
                  <c:v>-5.5932200000000003E-3</c:v>
                </c:pt>
                <c:pt idx="74347" formatCode="0.00E+00">
                  <c:v>-5.4188300000000003E-3</c:v>
                </c:pt>
                <c:pt idx="74348" formatCode="0.00E+00">
                  <c:v>-5.2403399999999996E-3</c:v>
                </c:pt>
                <c:pt idx="74349" formatCode="0.00E+00">
                  <c:v>-5.0578300000000001E-3</c:v>
                </c:pt>
                <c:pt idx="74350" formatCode="0.00E+00">
                  <c:v>-4.8713799999999998E-3</c:v>
                </c:pt>
                <c:pt idx="74351" formatCode="0.00E+00">
                  <c:v>-4.6810599999999999E-3</c:v>
                </c:pt>
                <c:pt idx="74352" formatCode="0.00E+00">
                  <c:v>-4.4869599999999999E-3</c:v>
                </c:pt>
                <c:pt idx="74353" formatCode="0.00E+00">
                  <c:v>-4.2891500000000003E-3</c:v>
                </c:pt>
                <c:pt idx="74354" formatCode="0.00E+00">
                  <c:v>-4.0877400000000003E-3</c:v>
                </c:pt>
                <c:pt idx="74355" formatCode="0.00E+00">
                  <c:v>-3.8828199999999999E-3</c:v>
                </c:pt>
                <c:pt idx="74356" formatCode="0.00E+00">
                  <c:v>-3.6744899999999999E-3</c:v>
                </c:pt>
                <c:pt idx="74357" formatCode="0.00E+00">
                  <c:v>-3.46285E-3</c:v>
                </c:pt>
                <c:pt idx="74358" formatCode="0.00E+00">
                  <c:v>-3.248E-3</c:v>
                </c:pt>
                <c:pt idx="74359" formatCode="0.00E+00">
                  <c:v>-3.0300700000000002E-3</c:v>
                </c:pt>
                <c:pt idx="74360" formatCode="0.00E+00">
                  <c:v>-2.8091600000000002E-3</c:v>
                </c:pt>
                <c:pt idx="74361" formatCode="0.00E+00">
                  <c:v>-2.5853899999999999E-3</c:v>
                </c:pt>
                <c:pt idx="74362" formatCode="0.00E+00">
                  <c:v>-2.3589000000000001E-3</c:v>
                </c:pt>
                <c:pt idx="74363" formatCode="0.00E+00">
                  <c:v>-2.1297999999999998E-3</c:v>
                </c:pt>
                <c:pt idx="74364" formatCode="0.00E+00">
                  <c:v>-1.8982300000000001E-3</c:v>
                </c:pt>
                <c:pt idx="74365" formatCode="0.00E+00">
                  <c:v>-1.6643300000000001E-3</c:v>
                </c:pt>
                <c:pt idx="74366" formatCode="0.00E+00">
                  <c:v>-1.4282399999999999E-3</c:v>
                </c:pt>
                <c:pt idx="74367" formatCode="0.00E+00">
                  <c:v>-1.1900999999999999E-3</c:v>
                </c:pt>
                <c:pt idx="74368" formatCode="0.00E+00">
                  <c:v>-9.50055E-4</c:v>
                </c:pt>
                <c:pt idx="74369" formatCode="0.00E+00">
                  <c:v>-7.0826500000000002E-4</c:v>
                </c:pt>
                <c:pt idx="74370" formatCode="0.00E+00">
                  <c:v>-4.6488399999999999E-4</c:v>
                </c:pt>
                <c:pt idx="74371" formatCode="0.00E+00">
                  <c:v>-2.20072E-4</c:v>
                </c:pt>
                <c:pt idx="74372" formatCode="0.00E+00">
                  <c:v>2.6008700000000001E-5</c:v>
                </c:pt>
                <c:pt idx="74373" formatCode="0.00E+00">
                  <c:v>2.7318999999999998E-4</c:v>
                </c:pt>
                <c:pt idx="74374" formatCode="0.00E+00">
                  <c:v>5.2130099999999995E-4</c:v>
                </c:pt>
                <c:pt idx="74375" formatCode="0.00E+00">
                  <c:v>7.7016900000000002E-4</c:v>
                </c:pt>
                <c:pt idx="74376" formatCode="0.00E+00">
                  <c:v>1.0196199999999999E-3</c:v>
                </c:pt>
                <c:pt idx="74377" formatCode="0.00E+00">
                  <c:v>1.26946E-3</c:v>
                </c:pt>
                <c:pt idx="74378" formatCode="0.00E+00">
                  <c:v>1.5195199999999999E-3</c:v>
                </c:pt>
                <c:pt idx="74379" formatCode="0.00E+00">
                  <c:v>1.76961E-3</c:v>
                </c:pt>
                <c:pt idx="74380" formatCode="0.00E+00">
                  <c:v>2.0195500000000002E-3</c:v>
                </c:pt>
                <c:pt idx="74381" formatCode="0.00E+00">
                  <c:v>2.2691299999999998E-3</c:v>
                </c:pt>
                <c:pt idx="74382" formatCode="0.00E+00">
                  <c:v>2.5181700000000001E-3</c:v>
                </c:pt>
                <c:pt idx="74383" formatCode="0.00E+00">
                  <c:v>2.76647E-3</c:v>
                </c:pt>
                <c:pt idx="74384" formatCode="0.00E+00">
                  <c:v>3.0138299999999999E-3</c:v>
                </c:pt>
                <c:pt idx="74385" formatCode="0.00E+00">
                  <c:v>3.26005E-3</c:v>
                </c:pt>
                <c:pt idx="74386" formatCode="0.00E+00">
                  <c:v>3.5049399999999998E-3</c:v>
                </c:pt>
                <c:pt idx="74387" formatCode="0.00E+00">
                  <c:v>3.74829E-3</c:v>
                </c:pt>
                <c:pt idx="74388" formatCode="0.00E+00">
                  <c:v>3.9898900000000003E-3</c:v>
                </c:pt>
                <c:pt idx="74389" formatCode="0.00E+00">
                  <c:v>4.2295500000000003E-3</c:v>
                </c:pt>
                <c:pt idx="74390" formatCode="0.00E+00">
                  <c:v>4.4670400000000002E-3</c:v>
                </c:pt>
                <c:pt idx="74391" formatCode="0.00E+00">
                  <c:v>4.7021800000000002E-3</c:v>
                </c:pt>
                <c:pt idx="74392" formatCode="0.00E+00">
                  <c:v>4.9347499999999999E-3</c:v>
                </c:pt>
                <c:pt idx="74393" formatCode="0.00E+00">
                  <c:v>5.1645399999999996E-3</c:v>
                </c:pt>
                <c:pt idx="74394" formatCode="0.00E+00">
                  <c:v>5.3913600000000004E-3</c:v>
                </c:pt>
                <c:pt idx="74395" formatCode="0.00E+00">
                  <c:v>5.6149800000000003E-3</c:v>
                </c:pt>
                <c:pt idx="74396" formatCode="0.00E+00">
                  <c:v>5.8352100000000004E-3</c:v>
                </c:pt>
                <c:pt idx="74397" formatCode="0.00E+00">
                  <c:v>6.0518400000000002E-3</c:v>
                </c:pt>
                <c:pt idx="74398" formatCode="0.00E+00">
                  <c:v>6.26467E-3</c:v>
                </c:pt>
                <c:pt idx="74399" formatCode="0.00E+00">
                  <c:v>6.4734800000000002E-3</c:v>
                </c:pt>
                <c:pt idx="74400" formatCode="0.00E+00">
                  <c:v>6.6781000000000002E-3</c:v>
                </c:pt>
                <c:pt idx="74401" formatCode="0.00E+00">
                  <c:v>6.8783000000000004E-3</c:v>
                </c:pt>
                <c:pt idx="74402" formatCode="0.00E+00">
                  <c:v>7.0738900000000002E-3</c:v>
                </c:pt>
                <c:pt idx="74403" formatCode="0.00E+00">
                  <c:v>7.2646899999999999E-3</c:v>
                </c:pt>
                <c:pt idx="74404" formatCode="0.00E+00">
                  <c:v>7.4504899999999997E-3</c:v>
                </c:pt>
                <c:pt idx="74405" formatCode="0.00E+00">
                  <c:v>7.63111E-3</c:v>
                </c:pt>
                <c:pt idx="74406" formatCode="0.00E+00">
                  <c:v>7.80636E-3</c:v>
                </c:pt>
                <c:pt idx="74407" formatCode="0.00E+00">
                  <c:v>7.9760500000000002E-3</c:v>
                </c:pt>
                <c:pt idx="74408" formatCode="0.00E+00">
                  <c:v>8.1399999999999997E-3</c:v>
                </c:pt>
                <c:pt idx="74409" formatCode="0.00E+00">
                  <c:v>8.2980399999999996E-3</c:v>
                </c:pt>
                <c:pt idx="74410" formatCode="0.00E+00">
                  <c:v>8.4499999999999992E-3</c:v>
                </c:pt>
                <c:pt idx="74411" formatCode="0.00E+00">
                  <c:v>8.5957099999999995E-3</c:v>
                </c:pt>
                <c:pt idx="74412" formatCode="0.00E+00">
                  <c:v>8.7349899999999998E-3</c:v>
                </c:pt>
                <c:pt idx="74413" formatCode="0.00E+00">
                  <c:v>8.8676999999999992E-3</c:v>
                </c:pt>
                <c:pt idx="74414" formatCode="0.00E+00">
                  <c:v>8.9936800000000004E-3</c:v>
                </c:pt>
                <c:pt idx="74415" formatCode="0.00E+00">
                  <c:v>9.1127799999999991E-3</c:v>
                </c:pt>
                <c:pt idx="74416" formatCode="0.00E+00">
                  <c:v>9.2248599999999997E-3</c:v>
                </c:pt>
                <c:pt idx="74417" formatCode="0.00E+00">
                  <c:v>9.3297799999999993E-3</c:v>
                </c:pt>
                <c:pt idx="74418" formatCode="0.00E+00">
                  <c:v>9.4274000000000007E-3</c:v>
                </c:pt>
                <c:pt idx="74419" formatCode="0.00E+00">
                  <c:v>9.5176099999999993E-3</c:v>
                </c:pt>
                <c:pt idx="74420" formatCode="0.00E+00">
                  <c:v>9.6002699999999993E-3</c:v>
                </c:pt>
                <c:pt idx="74421" formatCode="0.00E+00">
                  <c:v>9.6752899999999996E-3</c:v>
                </c:pt>
                <c:pt idx="74422" formatCode="0.00E+00">
                  <c:v>9.7425399999999992E-3</c:v>
                </c:pt>
                <c:pt idx="74423" formatCode="0.00E+00">
                  <c:v>9.8019400000000003E-3</c:v>
                </c:pt>
                <c:pt idx="74424" formatCode="0.00E+00">
                  <c:v>9.8533900000000001E-3</c:v>
                </c:pt>
                <c:pt idx="74425" formatCode="0.00E+00">
                  <c:v>9.8968000000000007E-3</c:v>
                </c:pt>
                <c:pt idx="74426" formatCode="0.00E+00">
                  <c:v>9.9320899999999993E-3</c:v>
                </c:pt>
                <c:pt idx="74427" formatCode="0.00E+00">
                  <c:v>9.9591999999999997E-3</c:v>
                </c:pt>
                <c:pt idx="74428" formatCode="0.00E+00">
                  <c:v>9.9780600000000004E-3</c:v>
                </c:pt>
                <c:pt idx="74429" formatCode="0.00E+00">
                  <c:v>9.9886200000000001E-3</c:v>
                </c:pt>
                <c:pt idx="74430" formatCode="0.00E+00">
                  <c:v>9.9908299999999992E-3</c:v>
                </c:pt>
                <c:pt idx="74431" formatCode="0.00E+00">
                  <c:v>9.9846499999999994E-3</c:v>
                </c:pt>
                <c:pt idx="74432" formatCode="0.00E+00">
                  <c:v>9.9700499999999994E-3</c:v>
                </c:pt>
                <c:pt idx="74433" formatCode="0.00E+00">
                  <c:v>9.9470099999999992E-3</c:v>
                </c:pt>
                <c:pt idx="74434" formatCode="0.00E+00">
                  <c:v>9.9155100000000006E-3</c:v>
                </c:pt>
                <c:pt idx="74435" formatCode="0.00E+00">
                  <c:v>9.8755500000000003E-3</c:v>
                </c:pt>
                <c:pt idx="74436" formatCode="0.00E+00">
                  <c:v>9.8271299999999999E-3</c:v>
                </c:pt>
                <c:pt idx="74437" formatCode="0.00E+00">
                  <c:v>9.7702599999999994E-3</c:v>
                </c:pt>
                <c:pt idx="74438" formatCode="0.00E+00">
                  <c:v>9.7049600000000003E-3</c:v>
                </c:pt>
                <c:pt idx="74439" formatCode="0.00E+00">
                  <c:v>9.6312600000000009E-3</c:v>
                </c:pt>
                <c:pt idx="74440" formatCode="0.00E+00">
                  <c:v>9.5492000000000007E-3</c:v>
                </c:pt>
                <c:pt idx="74441" formatCode="0.00E+00">
                  <c:v>9.4588299999999997E-3</c:v>
                </c:pt>
                <c:pt idx="74442" formatCode="0.00E+00">
                  <c:v>9.3601899999999991E-3</c:v>
                </c:pt>
                <c:pt idx="74443" formatCode="0.00E+00">
                  <c:v>9.2533500000000005E-3</c:v>
                </c:pt>
                <c:pt idx="74444" formatCode="0.00E+00">
                  <c:v>9.1383899999999997E-3</c:v>
                </c:pt>
                <c:pt idx="74445" formatCode="0.00E+00">
                  <c:v>9.0153799999999999E-3</c:v>
                </c:pt>
                <c:pt idx="74446" formatCode="0.00E+00">
                  <c:v>8.8844100000000006E-3</c:v>
                </c:pt>
                <c:pt idx="74447" formatCode="0.00E+00">
                  <c:v>8.7455899999999993E-3</c:v>
                </c:pt>
                <c:pt idx="74448" formatCode="0.00E+00">
                  <c:v>8.5990200000000006E-3</c:v>
                </c:pt>
                <c:pt idx="74449" formatCode="0.00E+00">
                  <c:v>8.4448100000000005E-3</c:v>
                </c:pt>
                <c:pt idx="74450" formatCode="0.00E+00">
                  <c:v>8.2830899999999999E-3</c:v>
                </c:pt>
                <c:pt idx="74451" formatCode="0.00E+00">
                  <c:v>8.1139899999999997E-3</c:v>
                </c:pt>
                <c:pt idx="74452" formatCode="0.00E+00">
                  <c:v>7.9376299999999993E-3</c:v>
                </c:pt>
                <c:pt idx="74453" formatCode="0.00E+00">
                  <c:v>7.7541800000000003E-3</c:v>
                </c:pt>
                <c:pt idx="74454" formatCode="0.00E+00">
                  <c:v>7.56378E-3</c:v>
                </c:pt>
                <c:pt idx="74455" formatCode="0.00E+00">
                  <c:v>7.3666499999999998E-3</c:v>
                </c:pt>
                <c:pt idx="74456" formatCode="0.00E+00">
                  <c:v>7.1630000000000001E-3</c:v>
                </c:pt>
                <c:pt idx="74457" formatCode="0.00E+00">
                  <c:v>6.9530499999999997E-3</c:v>
                </c:pt>
                <c:pt idx="74458" formatCode="0.00E+00">
                  <c:v>6.7369800000000001E-3</c:v>
                </c:pt>
                <c:pt idx="74459" formatCode="0.00E+00">
                  <c:v>6.5149500000000003E-3</c:v>
                </c:pt>
                <c:pt idx="74460" formatCode="0.00E+00">
                  <c:v>6.2871100000000003E-3</c:v>
                </c:pt>
                <c:pt idx="74461" formatCode="0.00E+00">
                  <c:v>6.05362E-3</c:v>
                </c:pt>
                <c:pt idx="74462" formatCode="0.00E+00">
                  <c:v>5.8146500000000002E-3</c:v>
                </c:pt>
                <c:pt idx="74463" formatCode="0.00E+00">
                  <c:v>5.5703899999999997E-3</c:v>
                </c:pt>
                <c:pt idx="74464" formatCode="0.00E+00">
                  <c:v>5.32103E-3</c:v>
                </c:pt>
                <c:pt idx="74465" formatCode="0.00E+00">
                  <c:v>5.06676E-3</c:v>
                </c:pt>
                <c:pt idx="74466" formatCode="0.00E+00">
                  <c:v>4.8078000000000001E-3</c:v>
                </c:pt>
                <c:pt idx="74467" formatCode="0.00E+00">
                  <c:v>4.5443599999999999E-3</c:v>
                </c:pt>
                <c:pt idx="74468" formatCode="0.00E+00">
                  <c:v>4.27663E-3</c:v>
                </c:pt>
                <c:pt idx="74469" formatCode="0.00E+00">
                  <c:v>4.0048200000000001E-3</c:v>
                </c:pt>
                <c:pt idx="74470" formatCode="0.00E+00">
                  <c:v>3.7291799999999999E-3</c:v>
                </c:pt>
                <c:pt idx="74471" formatCode="0.00E+00">
                  <c:v>3.4499499999999998E-3</c:v>
                </c:pt>
                <c:pt idx="74472" formatCode="0.00E+00">
                  <c:v>3.1673500000000002E-3</c:v>
                </c:pt>
                <c:pt idx="74473" formatCode="0.00E+00">
                  <c:v>2.8815899999999998E-3</c:v>
                </c:pt>
                <c:pt idx="74474" formatCode="0.00E+00">
                  <c:v>2.5929099999999999E-3</c:v>
                </c:pt>
                <c:pt idx="74475" formatCode="0.00E+00">
                  <c:v>2.3015700000000002E-3</c:v>
                </c:pt>
                <c:pt idx="74476" formatCode="0.00E+00">
                  <c:v>2.0078000000000001E-3</c:v>
                </c:pt>
                <c:pt idx="74477" formatCode="0.00E+00">
                  <c:v>1.71185E-3</c:v>
                </c:pt>
                <c:pt idx="74478" formatCode="0.00E+00">
                  <c:v>1.41405E-3</c:v>
                </c:pt>
                <c:pt idx="74479" formatCode="0.00E+00">
                  <c:v>1.11472E-3</c:v>
                </c:pt>
                <c:pt idx="74480" formatCode="0.00E+00">
                  <c:v>8.1405599999999996E-4</c:v>
                </c:pt>
                <c:pt idx="74481" formatCode="0.00E+00">
                  <c:v>5.1226799999999997E-4</c:v>
                </c:pt>
                <c:pt idx="74482" formatCode="0.00E+00">
                  <c:v>2.0961600000000001E-4</c:v>
                </c:pt>
                <c:pt idx="74483" formatCode="0.00E+00">
                  <c:v>-9.3641199999999994E-5</c:v>
                </c:pt>
                <c:pt idx="74484" formatCode="0.00E+00">
                  <c:v>-3.9722100000000001E-4</c:v>
                </c:pt>
                <c:pt idx="74485" formatCode="0.00E+00">
                  <c:v>-7.0079400000000003E-4</c:v>
                </c:pt>
                <c:pt idx="74486" formatCode="0.00E+00">
                  <c:v>-1.0040400000000001E-3</c:v>
                </c:pt>
                <c:pt idx="74487" formatCode="0.00E+00">
                  <c:v>-1.30671E-3</c:v>
                </c:pt>
                <c:pt idx="74488" formatCode="0.00E+00">
                  <c:v>-1.60859E-3</c:v>
                </c:pt>
                <c:pt idx="74489" formatCode="0.00E+00">
                  <c:v>-1.9094699999999999E-3</c:v>
                </c:pt>
                <c:pt idx="74490" formatCode="0.00E+00">
                  <c:v>-2.2090899999999999E-3</c:v>
                </c:pt>
                <c:pt idx="74491" formatCode="0.00E+00">
                  <c:v>-2.5071400000000001E-3</c:v>
                </c:pt>
                <c:pt idx="74492" formatCode="0.00E+00">
                  <c:v>-2.8033899999999998E-3</c:v>
                </c:pt>
                <c:pt idx="74493" formatCode="0.00E+00">
                  <c:v>-3.09757E-3</c:v>
                </c:pt>
                <c:pt idx="74494" formatCode="0.00E+00">
                  <c:v>-3.3894300000000001E-3</c:v>
                </c:pt>
                <c:pt idx="74495" formatCode="0.00E+00">
                  <c:v>-3.6787199999999999E-3</c:v>
                </c:pt>
                <c:pt idx="74496" formatCode="0.00E+00">
                  <c:v>-3.9652000000000003E-3</c:v>
                </c:pt>
                <c:pt idx="74497" formatCode="0.00E+00">
                  <c:v>-4.24859E-3</c:v>
                </c:pt>
                <c:pt idx="74498" formatCode="0.00E+00">
                  <c:v>-4.52871E-3</c:v>
                </c:pt>
                <c:pt idx="74499" formatCode="0.00E+00">
                  <c:v>-4.8053200000000001E-3</c:v>
                </c:pt>
                <c:pt idx="74500" formatCode="0.00E+00">
                  <c:v>-5.0780799999999996E-3</c:v>
                </c:pt>
                <c:pt idx="74501" formatCode="0.00E+00">
                  <c:v>-5.3466900000000003E-3</c:v>
                </c:pt>
                <c:pt idx="74502" formatCode="0.00E+00">
                  <c:v>-5.61109E-3</c:v>
                </c:pt>
                <c:pt idx="74503" formatCode="0.00E+00">
                  <c:v>-5.8714300000000004E-3</c:v>
                </c:pt>
                <c:pt idx="74504" formatCode="0.00E+00">
                  <c:v>-6.1276500000000001E-3</c:v>
                </c:pt>
                <c:pt idx="74505" formatCode="0.00E+00">
                  <c:v>-6.3792600000000003E-3</c:v>
                </c:pt>
                <c:pt idx="74506" formatCode="0.00E+00">
                  <c:v>-6.6255999999999997E-3</c:v>
                </c:pt>
                <c:pt idx="74507" formatCode="0.00E+00">
                  <c:v>-6.8662300000000001E-3</c:v>
                </c:pt>
                <c:pt idx="74508" formatCode="0.00E+00">
                  <c:v>-7.1009999999999997E-3</c:v>
                </c:pt>
                <c:pt idx="74509" formatCode="0.00E+00">
                  <c:v>-7.3297600000000003E-3</c:v>
                </c:pt>
                <c:pt idx="74510" formatCode="0.00E+00">
                  <c:v>-7.5523200000000004E-3</c:v>
                </c:pt>
                <c:pt idx="74511" formatCode="0.00E+00">
                  <c:v>-7.7684599999999996E-3</c:v>
                </c:pt>
                <c:pt idx="74512" formatCode="0.00E+00">
                  <c:v>-7.9780700000000003E-3</c:v>
                </c:pt>
                <c:pt idx="74513" formatCode="0.00E+00">
                  <c:v>-8.1810100000000007E-3</c:v>
                </c:pt>
                <c:pt idx="74514" formatCode="0.00E+00">
                  <c:v>-8.3771499999999999E-3</c:v>
                </c:pt>
                <c:pt idx="74515" formatCode="0.00E+00">
                  <c:v>-8.5663700000000002E-3</c:v>
                </c:pt>
                <c:pt idx="74516" formatCode="0.00E+00">
                  <c:v>-8.7486200000000004E-3</c:v>
                </c:pt>
                <c:pt idx="74517" formatCode="0.00E+00">
                  <c:v>-8.9238600000000005E-3</c:v>
                </c:pt>
                <c:pt idx="74518" formatCode="0.00E+00">
                  <c:v>-9.0920399999999992E-3</c:v>
                </c:pt>
                <c:pt idx="74519" formatCode="0.00E+00">
                  <c:v>-9.2530700000000004E-3</c:v>
                </c:pt>
                <c:pt idx="74520" formatCode="0.00E+00">
                  <c:v>-9.4068299999999997E-3</c:v>
                </c:pt>
                <c:pt idx="74521" formatCode="0.00E+00">
                  <c:v>-9.5532900000000007E-3</c:v>
                </c:pt>
                <c:pt idx="74522" formatCode="0.00E+00">
                  <c:v>-9.69245E-3</c:v>
                </c:pt>
                <c:pt idx="74523" formatCode="0.00E+00">
                  <c:v>-9.8242699999999995E-3</c:v>
                </c:pt>
                <c:pt idx="74524" formatCode="0.00E+00">
                  <c:v>-9.9485400000000005E-3</c:v>
                </c:pt>
                <c:pt idx="74525">
                  <c:v>-1.0064999999999999E-2</c:v>
                </c:pt>
                <c:pt idx="74526">
                  <c:v>-1.01735E-2</c:v>
                </c:pt>
                <c:pt idx="74527">
                  <c:v>-1.0274200000000001E-2</c:v>
                </c:pt>
                <c:pt idx="74528">
                  <c:v>-1.0367400000000001E-2</c:v>
                </c:pt>
                <c:pt idx="74529">
                  <c:v>-1.04533E-2</c:v>
                </c:pt>
                <c:pt idx="74530">
                  <c:v>-1.05322E-2</c:v>
                </c:pt>
                <c:pt idx="74531">
                  <c:v>-1.0604000000000001E-2</c:v>
                </c:pt>
                <c:pt idx="74532">
                  <c:v>-1.0668499999999999E-2</c:v>
                </c:pt>
                <c:pt idx="74533">
                  <c:v>-1.07256E-2</c:v>
                </c:pt>
                <c:pt idx="74534">
                  <c:v>-1.0774799999999999E-2</c:v>
                </c:pt>
                <c:pt idx="74535">
                  <c:v>-1.08161E-2</c:v>
                </c:pt>
                <c:pt idx="74536">
                  <c:v>-1.08494E-2</c:v>
                </c:pt>
                <c:pt idx="74537">
                  <c:v>-1.0875299999999999E-2</c:v>
                </c:pt>
                <c:pt idx="74538">
                  <c:v>-1.0893999999999999E-2</c:v>
                </c:pt>
                <c:pt idx="74539">
                  <c:v>-1.0905400000000001E-2</c:v>
                </c:pt>
                <c:pt idx="74540">
                  <c:v>-1.09094E-2</c:v>
                </c:pt>
                <c:pt idx="74541">
                  <c:v>-1.09061E-2</c:v>
                </c:pt>
                <c:pt idx="74542">
                  <c:v>-1.08959E-2</c:v>
                </c:pt>
                <c:pt idx="74543">
                  <c:v>-1.0879099999999999E-2</c:v>
                </c:pt>
                <c:pt idx="74544">
                  <c:v>-1.08559E-2</c:v>
                </c:pt>
                <c:pt idx="74545">
                  <c:v>-1.08261E-2</c:v>
                </c:pt>
                <c:pt idx="74546">
                  <c:v>-1.07898E-2</c:v>
                </c:pt>
                <c:pt idx="74547">
                  <c:v>-1.0747E-2</c:v>
                </c:pt>
                <c:pt idx="74548">
                  <c:v>-1.06976E-2</c:v>
                </c:pt>
                <c:pt idx="74549">
                  <c:v>-1.0641599999999999E-2</c:v>
                </c:pt>
                <c:pt idx="74550">
                  <c:v>-1.05789E-2</c:v>
                </c:pt>
                <c:pt idx="74551">
                  <c:v>-1.051E-2</c:v>
                </c:pt>
                <c:pt idx="74552">
                  <c:v>-1.0435E-2</c:v>
                </c:pt>
                <c:pt idx="74553">
                  <c:v>-1.0354500000000001E-2</c:v>
                </c:pt>
                <c:pt idx="74554">
                  <c:v>-1.0268599999999999E-2</c:v>
                </c:pt>
                <c:pt idx="74555">
                  <c:v>-1.01771E-2</c:v>
                </c:pt>
                <c:pt idx="74556">
                  <c:v>-1.008E-2</c:v>
                </c:pt>
                <c:pt idx="74557" formatCode="0.00E+00">
                  <c:v>-9.9775999999999997E-3</c:v>
                </c:pt>
                <c:pt idx="74558" formatCode="0.00E+00">
                  <c:v>-9.8701099999999996E-3</c:v>
                </c:pt>
                <c:pt idx="74559" formatCode="0.00E+00">
                  <c:v>-9.7578999999999999E-3</c:v>
                </c:pt>
                <c:pt idx="74560" formatCode="0.00E+00">
                  <c:v>-9.6410999999999997E-3</c:v>
                </c:pt>
                <c:pt idx="74561" formatCode="0.00E+00">
                  <c:v>-9.5198399999999999E-3</c:v>
                </c:pt>
                <c:pt idx="74562" formatCode="0.00E+00">
                  <c:v>-9.3944100000000006E-3</c:v>
                </c:pt>
                <c:pt idx="74563" formatCode="0.00E+00">
                  <c:v>-9.2651599999999997E-3</c:v>
                </c:pt>
                <c:pt idx="74564" formatCode="0.00E+00">
                  <c:v>-9.1325199999999999E-3</c:v>
                </c:pt>
                <c:pt idx="74565" formatCode="0.00E+00">
                  <c:v>-8.9972699999999999E-3</c:v>
                </c:pt>
                <c:pt idx="74566" formatCode="0.00E+00">
                  <c:v>-8.8603599999999994E-3</c:v>
                </c:pt>
                <c:pt idx="74567" formatCode="0.00E+00">
                  <c:v>-8.7219700000000008E-3</c:v>
                </c:pt>
                <c:pt idx="74568" formatCode="0.00E+00">
                  <c:v>-8.5814399999999992E-3</c:v>
                </c:pt>
                <c:pt idx="74569" formatCode="0.00E+00">
                  <c:v>-8.4382399999999996E-3</c:v>
                </c:pt>
                <c:pt idx="74570" formatCode="0.00E+00">
                  <c:v>-8.2925800000000008E-3</c:v>
                </c:pt>
                <c:pt idx="74571" formatCode="0.00E+00">
                  <c:v>-8.1449199999999999E-3</c:v>
                </c:pt>
                <c:pt idx="74572" formatCode="0.00E+00">
                  <c:v>-7.9954599999999994E-3</c:v>
                </c:pt>
                <c:pt idx="74573" formatCode="0.00E+00">
                  <c:v>-7.8440999999999997E-3</c:v>
                </c:pt>
                <c:pt idx="74574" formatCode="0.00E+00">
                  <c:v>-7.6908300000000001E-3</c:v>
                </c:pt>
                <c:pt idx="74575" formatCode="0.00E+00">
                  <c:v>-7.5359600000000004E-3</c:v>
                </c:pt>
                <c:pt idx="74576" formatCode="0.00E+00">
                  <c:v>-7.3798400000000004E-3</c:v>
                </c:pt>
                <c:pt idx="74577" formatCode="0.00E+00">
                  <c:v>-7.2227300000000001E-3</c:v>
                </c:pt>
                <c:pt idx="74578" formatCode="0.00E+00">
                  <c:v>-7.0649500000000004E-3</c:v>
                </c:pt>
                <c:pt idx="74579" formatCode="0.00E+00">
                  <c:v>-6.90685E-3</c:v>
                </c:pt>
                <c:pt idx="74580" formatCode="0.00E+00">
                  <c:v>-6.7488399999999999E-3</c:v>
                </c:pt>
                <c:pt idx="74581" formatCode="0.00E+00">
                  <c:v>-6.5912599999999998E-3</c:v>
                </c:pt>
                <c:pt idx="74582" formatCode="0.00E+00">
                  <c:v>-6.4341399999999997E-3</c:v>
                </c:pt>
                <c:pt idx="74583" formatCode="0.00E+00">
                  <c:v>-6.2774700000000003E-3</c:v>
                </c:pt>
                <c:pt idx="74584" formatCode="0.00E+00">
                  <c:v>-6.1215100000000001E-3</c:v>
                </c:pt>
                <c:pt idx="74585" formatCode="0.00E+00">
                  <c:v>-5.9666199999999997E-3</c:v>
                </c:pt>
                <c:pt idx="74586" formatCode="0.00E+00">
                  <c:v>-5.8127999999999999E-3</c:v>
                </c:pt>
                <c:pt idx="74587" formatCode="0.00E+00">
                  <c:v>-5.6597100000000001E-3</c:v>
                </c:pt>
                <c:pt idx="74588" formatCode="0.00E+00">
                  <c:v>-5.5071399999999998E-3</c:v>
                </c:pt>
                <c:pt idx="74589" formatCode="0.00E+00">
                  <c:v>-5.3554900000000001E-3</c:v>
                </c:pt>
                <c:pt idx="74590" formatCode="0.00E+00">
                  <c:v>-5.2054600000000003E-3</c:v>
                </c:pt>
                <c:pt idx="74591" formatCode="0.00E+00">
                  <c:v>-5.0576299999999996E-3</c:v>
                </c:pt>
                <c:pt idx="74592" formatCode="0.00E+00">
                  <c:v>-4.9123099999999996E-3</c:v>
                </c:pt>
                <c:pt idx="74593" formatCode="0.00E+00">
                  <c:v>-4.7697399999999997E-3</c:v>
                </c:pt>
                <c:pt idx="74594" formatCode="0.00E+00">
                  <c:v>-4.6303200000000003E-3</c:v>
                </c:pt>
                <c:pt idx="74595" formatCode="0.00E+00">
                  <c:v>-4.4944E-3</c:v>
                </c:pt>
                <c:pt idx="74596" formatCode="0.00E+00">
                  <c:v>-4.3618800000000003E-3</c:v>
                </c:pt>
                <c:pt idx="74597" formatCode="0.00E+00">
                  <c:v>-4.23223E-3</c:v>
                </c:pt>
                <c:pt idx="74598" formatCode="0.00E+00">
                  <c:v>-4.1051500000000001E-3</c:v>
                </c:pt>
                <c:pt idx="74599" formatCode="0.00E+00">
                  <c:v>-3.9809700000000003E-3</c:v>
                </c:pt>
                <c:pt idx="74600" formatCode="0.00E+00">
                  <c:v>-3.86017E-3</c:v>
                </c:pt>
                <c:pt idx="74601" formatCode="0.00E+00">
                  <c:v>-3.7425599999999998E-3</c:v>
                </c:pt>
                <c:pt idx="74602" formatCode="0.00E+00">
                  <c:v>-3.6277100000000001E-3</c:v>
                </c:pt>
                <c:pt idx="74603" formatCode="0.00E+00">
                  <c:v>-3.5159499999999999E-3</c:v>
                </c:pt>
                <c:pt idx="74604" formatCode="0.00E+00">
                  <c:v>-3.4082800000000001E-3</c:v>
                </c:pt>
                <c:pt idx="74605" formatCode="0.00E+00">
                  <c:v>-3.3051500000000002E-3</c:v>
                </c:pt>
                <c:pt idx="74606" formatCode="0.00E+00">
                  <c:v>-3.2060399999999998E-3</c:v>
                </c:pt>
                <c:pt idx="74607" formatCode="0.00E+00">
                  <c:v>-3.1103900000000002E-3</c:v>
                </c:pt>
                <c:pt idx="74608" formatCode="0.00E+00">
                  <c:v>-3.0180799999999998E-3</c:v>
                </c:pt>
                <c:pt idx="74609" formatCode="0.00E+00">
                  <c:v>-2.9292200000000002E-3</c:v>
                </c:pt>
                <c:pt idx="74610" formatCode="0.00E+00">
                  <c:v>-2.84389E-3</c:v>
                </c:pt>
                <c:pt idx="74611" formatCode="0.00E+00">
                  <c:v>-2.7622100000000002E-3</c:v>
                </c:pt>
                <c:pt idx="74612" formatCode="0.00E+00">
                  <c:v>-2.6841199999999999E-3</c:v>
                </c:pt>
                <c:pt idx="74613" formatCode="0.00E+00">
                  <c:v>-2.6094899999999999E-3</c:v>
                </c:pt>
                <c:pt idx="74614" formatCode="0.00E+00">
                  <c:v>-2.5384600000000002E-3</c:v>
                </c:pt>
                <c:pt idx="74615" formatCode="0.00E+00">
                  <c:v>-2.4714799999999999E-3</c:v>
                </c:pt>
                <c:pt idx="74616" formatCode="0.00E+00">
                  <c:v>-2.40866E-3</c:v>
                </c:pt>
                <c:pt idx="74617" formatCode="0.00E+00">
                  <c:v>-2.3496200000000002E-3</c:v>
                </c:pt>
                <c:pt idx="74618" formatCode="0.00E+00">
                  <c:v>-2.2938899999999998E-3</c:v>
                </c:pt>
                <c:pt idx="74619" formatCode="0.00E+00">
                  <c:v>-2.2413699999999999E-3</c:v>
                </c:pt>
                <c:pt idx="74620" formatCode="0.00E+00">
                  <c:v>-2.1923899999999998E-3</c:v>
                </c:pt>
                <c:pt idx="74621" formatCode="0.00E+00">
                  <c:v>-2.1474599999999999E-3</c:v>
                </c:pt>
                <c:pt idx="74622" formatCode="0.00E+00">
                  <c:v>-2.1067600000000001E-3</c:v>
                </c:pt>
                <c:pt idx="74623" formatCode="0.00E+00">
                  <c:v>-2.0700599999999999E-3</c:v>
                </c:pt>
                <c:pt idx="74624" formatCode="0.00E+00">
                  <c:v>-2.03732E-3</c:v>
                </c:pt>
                <c:pt idx="74625" formatCode="0.00E+00">
                  <c:v>-2.0088800000000002E-3</c:v>
                </c:pt>
                <c:pt idx="74626" formatCode="0.00E+00">
                  <c:v>-1.9849799999999999E-3</c:v>
                </c:pt>
                <c:pt idx="74627" formatCode="0.00E+00">
                  <c:v>-1.9657799999999999E-3</c:v>
                </c:pt>
                <c:pt idx="74628" formatCode="0.00E+00">
                  <c:v>-1.9515699999999999E-3</c:v>
                </c:pt>
                <c:pt idx="74629" formatCode="0.00E+00">
                  <c:v>-1.94239E-3</c:v>
                </c:pt>
                <c:pt idx="74630" formatCode="0.00E+00">
                  <c:v>-1.9376199999999999E-3</c:v>
                </c:pt>
                <c:pt idx="74631" formatCode="0.00E+00">
                  <c:v>-1.9365299999999999E-3</c:v>
                </c:pt>
                <c:pt idx="74632" formatCode="0.00E+00">
                  <c:v>-1.9391199999999999E-3</c:v>
                </c:pt>
                <c:pt idx="74633" formatCode="0.00E+00">
                  <c:v>-1.94608E-3</c:v>
                </c:pt>
                <c:pt idx="74634" formatCode="0.00E+00">
                  <c:v>-1.9581099999999999E-3</c:v>
                </c:pt>
                <c:pt idx="74635" formatCode="0.00E+00">
                  <c:v>-1.9751899999999999E-3</c:v>
                </c:pt>
                <c:pt idx="74636" formatCode="0.00E+00">
                  <c:v>-1.9968E-3</c:v>
                </c:pt>
                <c:pt idx="74637" formatCode="0.00E+00">
                  <c:v>-2.0224900000000001E-3</c:v>
                </c:pt>
                <c:pt idx="74638" formatCode="0.00E+00">
                  <c:v>-2.05215E-3</c:v>
                </c:pt>
                <c:pt idx="74639" formatCode="0.00E+00">
                  <c:v>-2.08588E-3</c:v>
                </c:pt>
                <c:pt idx="74640" formatCode="0.00E+00">
                  <c:v>-2.1239100000000001E-3</c:v>
                </c:pt>
                <c:pt idx="74641" formatCode="0.00E+00">
                  <c:v>-2.16607E-3</c:v>
                </c:pt>
                <c:pt idx="74642" formatCode="0.00E+00">
                  <c:v>-2.21171E-3</c:v>
                </c:pt>
                <c:pt idx="74643" formatCode="0.00E+00">
                  <c:v>-2.2604700000000001E-3</c:v>
                </c:pt>
                <c:pt idx="74644" formatCode="0.00E+00">
                  <c:v>-2.3124500000000002E-3</c:v>
                </c:pt>
                <c:pt idx="74645" formatCode="0.00E+00">
                  <c:v>-2.3677199999999998E-3</c:v>
                </c:pt>
                <c:pt idx="74646" formatCode="0.00E+00">
                  <c:v>-2.4262400000000001E-3</c:v>
                </c:pt>
                <c:pt idx="74647" formatCode="0.00E+00">
                  <c:v>-2.4880000000000002E-3</c:v>
                </c:pt>
                <c:pt idx="74648" formatCode="0.00E+00">
                  <c:v>-2.5530000000000001E-3</c:v>
                </c:pt>
                <c:pt idx="74649" formatCode="0.00E+00">
                  <c:v>-2.6207600000000002E-3</c:v>
                </c:pt>
                <c:pt idx="74650" formatCode="0.00E+00">
                  <c:v>-2.6902699999999998E-3</c:v>
                </c:pt>
                <c:pt idx="74651" formatCode="0.00E+00">
                  <c:v>-2.7605799999999999E-3</c:v>
                </c:pt>
                <c:pt idx="74652" formatCode="0.00E+00">
                  <c:v>-2.8316600000000002E-3</c:v>
                </c:pt>
                <c:pt idx="74653" formatCode="0.00E+00">
                  <c:v>-2.9040899999999998E-3</c:v>
                </c:pt>
                <c:pt idx="74654" formatCode="0.00E+00">
                  <c:v>-2.9781999999999999E-3</c:v>
                </c:pt>
                <c:pt idx="74655" formatCode="0.00E+00">
                  <c:v>-3.0540400000000001E-3</c:v>
                </c:pt>
                <c:pt idx="74656" formatCode="0.00E+00">
                  <c:v>-3.13197E-3</c:v>
                </c:pt>
                <c:pt idx="74657" formatCode="0.00E+00">
                  <c:v>-3.2125600000000002E-3</c:v>
                </c:pt>
                <c:pt idx="74658" formatCode="0.00E+00">
                  <c:v>-3.2958699999999998E-3</c:v>
                </c:pt>
                <c:pt idx="74659" formatCode="0.00E+00">
                  <c:v>-3.38134E-3</c:v>
                </c:pt>
                <c:pt idx="74660" formatCode="0.00E+00">
                  <c:v>-3.4683100000000001E-3</c:v>
                </c:pt>
                <c:pt idx="74661" formatCode="0.00E+00">
                  <c:v>-3.5565200000000001E-3</c:v>
                </c:pt>
                <c:pt idx="74662" formatCode="0.00E+00">
                  <c:v>-3.6460300000000002E-3</c:v>
                </c:pt>
                <c:pt idx="74663" formatCode="0.00E+00">
                  <c:v>-3.7366999999999999E-3</c:v>
                </c:pt>
                <c:pt idx="74664" formatCode="0.00E+00">
                  <c:v>-3.8283000000000002E-3</c:v>
                </c:pt>
                <c:pt idx="74665" formatCode="0.00E+00">
                  <c:v>-3.9212199999999996E-3</c:v>
                </c:pt>
                <c:pt idx="74666" formatCode="0.00E+00">
                  <c:v>-4.0164299999999997E-3</c:v>
                </c:pt>
                <c:pt idx="74667" formatCode="0.00E+00">
                  <c:v>-4.1145399999999999E-3</c:v>
                </c:pt>
                <c:pt idx="74668" formatCode="0.00E+00">
                  <c:v>-4.2150900000000003E-3</c:v>
                </c:pt>
                <c:pt idx="74669" formatCode="0.00E+00">
                  <c:v>-4.3170700000000001E-3</c:v>
                </c:pt>
                <c:pt idx="74670" formatCode="0.00E+00">
                  <c:v>-4.4197500000000001E-3</c:v>
                </c:pt>
                <c:pt idx="74671" formatCode="0.00E+00">
                  <c:v>-4.5228100000000004E-3</c:v>
                </c:pt>
                <c:pt idx="74672" formatCode="0.00E+00">
                  <c:v>-4.6261499999999999E-3</c:v>
                </c:pt>
                <c:pt idx="74673" formatCode="0.00E+00">
                  <c:v>-4.7297900000000002E-3</c:v>
                </c:pt>
                <c:pt idx="74674" formatCode="0.00E+00">
                  <c:v>-4.8337400000000004E-3</c:v>
                </c:pt>
                <c:pt idx="74675" formatCode="0.00E+00">
                  <c:v>-4.9378199999999999E-3</c:v>
                </c:pt>
                <c:pt idx="74676" formatCode="0.00E+00">
                  <c:v>-5.0418900000000003E-3</c:v>
                </c:pt>
                <c:pt idx="74677" formatCode="0.00E+00">
                  <c:v>-5.14636E-3</c:v>
                </c:pt>
                <c:pt idx="74678" formatCode="0.00E+00">
                  <c:v>-5.2518E-3</c:v>
                </c:pt>
                <c:pt idx="74679" formatCode="0.00E+00">
                  <c:v>-5.3583700000000003E-3</c:v>
                </c:pt>
                <c:pt idx="74680" formatCode="0.00E+00">
                  <c:v>-5.4659499999999998E-3</c:v>
                </c:pt>
                <c:pt idx="74681" formatCode="0.00E+00">
                  <c:v>-5.5744799999999997E-3</c:v>
                </c:pt>
                <c:pt idx="74682" formatCode="0.00E+00">
                  <c:v>-5.68382E-3</c:v>
                </c:pt>
                <c:pt idx="74683" formatCode="0.00E+00">
                  <c:v>-5.7938399999999998E-3</c:v>
                </c:pt>
                <c:pt idx="74684" formatCode="0.00E+00">
                  <c:v>-5.9047099999999996E-3</c:v>
                </c:pt>
                <c:pt idx="74685" formatCode="0.00E+00">
                  <c:v>-6.01681E-3</c:v>
                </c:pt>
                <c:pt idx="74686" formatCode="0.00E+00">
                  <c:v>-6.13045E-3</c:v>
                </c:pt>
                <c:pt idx="74687" formatCode="0.00E+00">
                  <c:v>-6.2458699999999997E-3</c:v>
                </c:pt>
                <c:pt idx="74688" formatCode="0.00E+00">
                  <c:v>-6.3633600000000002E-3</c:v>
                </c:pt>
                <c:pt idx="74689" formatCode="0.00E+00">
                  <c:v>-6.4829099999999997E-3</c:v>
                </c:pt>
                <c:pt idx="74690" formatCode="0.00E+00">
                  <c:v>-6.6039899999999997E-3</c:v>
                </c:pt>
                <c:pt idx="74691" formatCode="0.00E+00">
                  <c:v>-6.7260899999999997E-3</c:v>
                </c:pt>
                <c:pt idx="74692" formatCode="0.00E+00">
                  <c:v>-6.8491100000000003E-3</c:v>
                </c:pt>
                <c:pt idx="74693" formatCode="0.00E+00">
                  <c:v>-6.9731799999999998E-3</c:v>
                </c:pt>
                <c:pt idx="74694" formatCode="0.00E+00">
                  <c:v>-7.0983599999999997E-3</c:v>
                </c:pt>
                <c:pt idx="74695" formatCode="0.00E+00">
                  <c:v>-7.2247400000000003E-3</c:v>
                </c:pt>
                <c:pt idx="74696" formatCode="0.00E+00">
                  <c:v>-7.35302E-3</c:v>
                </c:pt>
                <c:pt idx="74697" formatCode="0.00E+00">
                  <c:v>-7.4839299999999997E-3</c:v>
                </c:pt>
                <c:pt idx="74698" formatCode="0.00E+00">
                  <c:v>-7.6172100000000001E-3</c:v>
                </c:pt>
                <c:pt idx="74699" formatCode="0.00E+00">
                  <c:v>-7.7519599999999996E-3</c:v>
                </c:pt>
                <c:pt idx="74700" formatCode="0.00E+00">
                  <c:v>-7.8875899999999999E-3</c:v>
                </c:pt>
                <c:pt idx="74701" formatCode="0.00E+00">
                  <c:v>-8.0238500000000008E-3</c:v>
                </c:pt>
                <c:pt idx="74702" formatCode="0.00E+00">
                  <c:v>-8.1606300000000003E-3</c:v>
                </c:pt>
                <c:pt idx="74703" formatCode="0.00E+00">
                  <c:v>-8.2974799999999994E-3</c:v>
                </c:pt>
                <c:pt idx="74704" formatCode="0.00E+00">
                  <c:v>-8.4333499999999992E-3</c:v>
                </c:pt>
                <c:pt idx="74705" formatCode="0.00E+00">
                  <c:v>-8.5676299999999997E-3</c:v>
                </c:pt>
                <c:pt idx="74706" formatCode="0.00E+00">
                  <c:v>-8.7008099999999998E-3</c:v>
                </c:pt>
                <c:pt idx="74707" formatCode="0.00E+00">
                  <c:v>-8.8338500000000007E-3</c:v>
                </c:pt>
                <c:pt idx="74708" formatCode="0.00E+00">
                  <c:v>-8.9674300000000002E-3</c:v>
                </c:pt>
                <c:pt idx="74709" formatCode="0.00E+00">
                  <c:v>-9.1017900000000002E-3</c:v>
                </c:pt>
                <c:pt idx="74710" formatCode="0.00E+00">
                  <c:v>-9.2369199999999992E-3</c:v>
                </c:pt>
                <c:pt idx="74711" formatCode="0.00E+00">
                  <c:v>-9.3728600000000002E-3</c:v>
                </c:pt>
                <c:pt idx="74712" formatCode="0.00E+00">
                  <c:v>-9.5093399999999998E-3</c:v>
                </c:pt>
                <c:pt idx="74713" formatCode="0.00E+00">
                  <c:v>-9.6455599999999992E-3</c:v>
                </c:pt>
                <c:pt idx="74714" formatCode="0.00E+00">
                  <c:v>-9.7810299999999996E-3</c:v>
                </c:pt>
                <c:pt idx="74715" formatCode="0.00E+00">
                  <c:v>-9.9159899999999995E-3</c:v>
                </c:pt>
                <c:pt idx="74716">
                  <c:v>-1.0050699999999999E-2</c:v>
                </c:pt>
                <c:pt idx="74717">
                  <c:v>-1.01849E-2</c:v>
                </c:pt>
                <c:pt idx="74718">
                  <c:v>-1.0318900000000001E-2</c:v>
                </c:pt>
                <c:pt idx="74719">
                  <c:v>-1.0453799999999999E-2</c:v>
                </c:pt>
                <c:pt idx="74720">
                  <c:v>-1.0589599999999999E-2</c:v>
                </c:pt>
                <c:pt idx="74721">
                  <c:v>-1.0725500000000001E-2</c:v>
                </c:pt>
                <c:pt idx="74722">
                  <c:v>-1.08599E-2</c:v>
                </c:pt>
                <c:pt idx="74723">
                  <c:v>-1.0991900000000001E-2</c:v>
                </c:pt>
                <c:pt idx="74724">
                  <c:v>-1.1121199999999999E-2</c:v>
                </c:pt>
                <c:pt idx="74725">
                  <c:v>-1.12481E-2</c:v>
                </c:pt>
                <c:pt idx="74726">
                  <c:v>-1.1372699999999999E-2</c:v>
                </c:pt>
                <c:pt idx="74727">
                  <c:v>-1.1495E-2</c:v>
                </c:pt>
                <c:pt idx="74728">
                  <c:v>-1.1615199999999999E-2</c:v>
                </c:pt>
                <c:pt idx="74729">
                  <c:v>-1.1734400000000001E-2</c:v>
                </c:pt>
                <c:pt idx="74730">
                  <c:v>-1.18537E-2</c:v>
                </c:pt>
                <c:pt idx="74731">
                  <c:v>-1.19732E-2</c:v>
                </c:pt>
                <c:pt idx="74732">
                  <c:v>-1.2092200000000001E-2</c:v>
                </c:pt>
                <c:pt idx="74733">
                  <c:v>-1.221E-2</c:v>
                </c:pt>
                <c:pt idx="74734">
                  <c:v>-1.2325900000000001E-2</c:v>
                </c:pt>
                <c:pt idx="74735">
                  <c:v>-1.24396E-2</c:v>
                </c:pt>
                <c:pt idx="74736">
                  <c:v>-1.2551100000000001E-2</c:v>
                </c:pt>
                <c:pt idx="74737">
                  <c:v>-1.2660899999999999E-2</c:v>
                </c:pt>
                <c:pt idx="74738">
                  <c:v>-1.27691E-2</c:v>
                </c:pt>
                <c:pt idx="74739">
                  <c:v>-1.28764E-2</c:v>
                </c:pt>
                <c:pt idx="74740">
                  <c:v>-1.29836E-2</c:v>
                </c:pt>
                <c:pt idx="74741">
                  <c:v>-1.30914E-2</c:v>
                </c:pt>
                <c:pt idx="74742">
                  <c:v>-1.32003E-2</c:v>
                </c:pt>
                <c:pt idx="74743">
                  <c:v>-1.33104E-2</c:v>
                </c:pt>
                <c:pt idx="74744">
                  <c:v>-1.3421799999999999E-2</c:v>
                </c:pt>
                <c:pt idx="74745">
                  <c:v>-1.3534300000000001E-2</c:v>
                </c:pt>
                <c:pt idx="74746">
                  <c:v>-1.3647599999999999E-2</c:v>
                </c:pt>
                <c:pt idx="74747">
                  <c:v>-1.37617E-2</c:v>
                </c:pt>
                <c:pt idx="74748">
                  <c:v>-1.38768E-2</c:v>
                </c:pt>
                <c:pt idx="74749">
                  <c:v>-1.39927E-2</c:v>
                </c:pt>
                <c:pt idx="74750">
                  <c:v>-1.4109E-2</c:v>
                </c:pt>
                <c:pt idx="74751">
                  <c:v>-1.42252E-2</c:v>
                </c:pt>
                <c:pt idx="74752">
                  <c:v>-1.43415E-2</c:v>
                </c:pt>
                <c:pt idx="74753">
                  <c:v>-1.44575E-2</c:v>
                </c:pt>
                <c:pt idx="74754">
                  <c:v>-1.45731E-2</c:v>
                </c:pt>
                <c:pt idx="74755">
                  <c:v>-1.4688400000000001E-2</c:v>
                </c:pt>
                <c:pt idx="74756">
                  <c:v>-1.4803699999999999E-2</c:v>
                </c:pt>
                <c:pt idx="74757">
                  <c:v>-1.4918900000000001E-2</c:v>
                </c:pt>
                <c:pt idx="74758">
                  <c:v>-1.5033599999999999E-2</c:v>
                </c:pt>
                <c:pt idx="74759">
                  <c:v>-1.5148099999999999E-2</c:v>
                </c:pt>
                <c:pt idx="74760">
                  <c:v>-1.5263000000000001E-2</c:v>
                </c:pt>
                <c:pt idx="74761">
                  <c:v>-1.5378299999999999E-2</c:v>
                </c:pt>
                <c:pt idx="74762">
                  <c:v>-1.54935E-2</c:v>
                </c:pt>
                <c:pt idx="74763">
                  <c:v>-1.56086E-2</c:v>
                </c:pt>
                <c:pt idx="74764">
                  <c:v>-1.5723299999999999E-2</c:v>
                </c:pt>
                <c:pt idx="74765">
                  <c:v>-1.5837E-2</c:v>
                </c:pt>
                <c:pt idx="74766">
                  <c:v>-1.5948899999999998E-2</c:v>
                </c:pt>
                <c:pt idx="74767">
                  <c:v>-1.60579E-2</c:v>
                </c:pt>
                <c:pt idx="74768">
                  <c:v>-1.6163799999999999E-2</c:v>
                </c:pt>
                <c:pt idx="74769">
                  <c:v>-1.6267500000000001E-2</c:v>
                </c:pt>
                <c:pt idx="74770">
                  <c:v>-1.63698E-2</c:v>
                </c:pt>
                <c:pt idx="74771">
                  <c:v>-1.64715E-2</c:v>
                </c:pt>
                <c:pt idx="74772">
                  <c:v>-1.6572400000000001E-2</c:v>
                </c:pt>
                <c:pt idx="74773">
                  <c:v>-1.6671499999999999E-2</c:v>
                </c:pt>
                <c:pt idx="74774">
                  <c:v>-1.67682E-2</c:v>
                </c:pt>
                <c:pt idx="74775">
                  <c:v>-1.6862499999999999E-2</c:v>
                </c:pt>
                <c:pt idx="74776">
                  <c:v>-1.6955100000000001E-2</c:v>
                </c:pt>
                <c:pt idx="74777">
                  <c:v>-1.7045999999999999E-2</c:v>
                </c:pt>
                <c:pt idx="74778">
                  <c:v>-1.7135000000000001E-2</c:v>
                </c:pt>
                <c:pt idx="74779">
                  <c:v>-1.7222000000000001E-2</c:v>
                </c:pt>
                <c:pt idx="74780">
                  <c:v>-1.7306800000000001E-2</c:v>
                </c:pt>
                <c:pt idx="74781">
                  <c:v>-1.7389700000000001E-2</c:v>
                </c:pt>
                <c:pt idx="74782">
                  <c:v>-1.74711E-2</c:v>
                </c:pt>
                <c:pt idx="74783">
                  <c:v>-1.7550400000000001E-2</c:v>
                </c:pt>
                <c:pt idx="74784">
                  <c:v>-1.7626300000000001E-2</c:v>
                </c:pt>
                <c:pt idx="74785">
                  <c:v>-1.7697500000000001E-2</c:v>
                </c:pt>
                <c:pt idx="74786">
                  <c:v>-1.7763399999999999E-2</c:v>
                </c:pt>
                <c:pt idx="74787">
                  <c:v>-1.7824300000000001E-2</c:v>
                </c:pt>
                <c:pt idx="74788">
                  <c:v>-1.78812E-2</c:v>
                </c:pt>
                <c:pt idx="74789">
                  <c:v>-1.7934200000000001E-2</c:v>
                </c:pt>
                <c:pt idx="74790">
                  <c:v>-1.79828E-2</c:v>
                </c:pt>
                <c:pt idx="74791">
                  <c:v>-1.80266E-2</c:v>
                </c:pt>
                <c:pt idx="74792">
                  <c:v>-1.8065600000000001E-2</c:v>
                </c:pt>
                <c:pt idx="74793">
                  <c:v>-1.8100000000000002E-2</c:v>
                </c:pt>
                <c:pt idx="74794">
                  <c:v>-1.8128999999999999E-2</c:v>
                </c:pt>
                <c:pt idx="74795">
                  <c:v>-1.8152000000000001E-2</c:v>
                </c:pt>
                <c:pt idx="74796">
                  <c:v>-1.8169100000000001E-2</c:v>
                </c:pt>
                <c:pt idx="74797">
                  <c:v>-1.8180100000000001E-2</c:v>
                </c:pt>
                <c:pt idx="74798">
                  <c:v>-1.8184599999999999E-2</c:v>
                </c:pt>
                <c:pt idx="74799">
                  <c:v>-1.8183000000000001E-2</c:v>
                </c:pt>
                <c:pt idx="74800">
                  <c:v>-1.8176600000000001E-2</c:v>
                </c:pt>
                <c:pt idx="74801">
                  <c:v>-1.8166700000000001E-2</c:v>
                </c:pt>
                <c:pt idx="74802">
                  <c:v>-1.8154E-2</c:v>
                </c:pt>
                <c:pt idx="74803">
                  <c:v>-1.81388E-2</c:v>
                </c:pt>
                <c:pt idx="74804">
                  <c:v>-1.81218E-2</c:v>
                </c:pt>
                <c:pt idx="74805">
                  <c:v>-1.81032E-2</c:v>
                </c:pt>
                <c:pt idx="74806">
                  <c:v>-1.8082600000000001E-2</c:v>
                </c:pt>
                <c:pt idx="74807">
                  <c:v>-1.806E-2</c:v>
                </c:pt>
                <c:pt idx="74808">
                  <c:v>-1.8035499999999999E-2</c:v>
                </c:pt>
                <c:pt idx="74809">
                  <c:v>-1.80091E-2</c:v>
                </c:pt>
                <c:pt idx="74810">
                  <c:v>-1.7980699999999999E-2</c:v>
                </c:pt>
                <c:pt idx="74811">
                  <c:v>-1.7949699999999999E-2</c:v>
                </c:pt>
                <c:pt idx="74812">
                  <c:v>-1.7915199999999999E-2</c:v>
                </c:pt>
                <c:pt idx="74813">
                  <c:v>-1.7876E-2</c:v>
                </c:pt>
                <c:pt idx="74814">
                  <c:v>-1.78321E-2</c:v>
                </c:pt>
                <c:pt idx="74815">
                  <c:v>-1.7783500000000001E-2</c:v>
                </c:pt>
                <c:pt idx="74816">
                  <c:v>-1.77299E-2</c:v>
                </c:pt>
                <c:pt idx="74817">
                  <c:v>-1.7670700000000001E-2</c:v>
                </c:pt>
                <c:pt idx="74818">
                  <c:v>-1.7606E-2</c:v>
                </c:pt>
                <c:pt idx="74819">
                  <c:v>-1.7536400000000001E-2</c:v>
                </c:pt>
                <c:pt idx="74820">
                  <c:v>-1.7462800000000001E-2</c:v>
                </c:pt>
                <c:pt idx="74821">
                  <c:v>-1.7385299999999999E-2</c:v>
                </c:pt>
                <c:pt idx="74822">
                  <c:v>-1.7304400000000001E-2</c:v>
                </c:pt>
                <c:pt idx="74823">
                  <c:v>-1.7220200000000001E-2</c:v>
                </c:pt>
                <c:pt idx="74824">
                  <c:v>-1.7132999999999999E-2</c:v>
                </c:pt>
                <c:pt idx="74825">
                  <c:v>-1.7043099999999999E-2</c:v>
                </c:pt>
                <c:pt idx="74826">
                  <c:v>-1.6950400000000001E-2</c:v>
                </c:pt>
                <c:pt idx="74827">
                  <c:v>-1.68548E-2</c:v>
                </c:pt>
                <c:pt idx="74828">
                  <c:v>-1.6756099999999999E-2</c:v>
                </c:pt>
                <c:pt idx="74829">
                  <c:v>-1.6654800000000001E-2</c:v>
                </c:pt>
                <c:pt idx="74830">
                  <c:v>-1.6551300000000001E-2</c:v>
                </c:pt>
                <c:pt idx="74831">
                  <c:v>-1.6445700000000001E-2</c:v>
                </c:pt>
                <c:pt idx="74832">
                  <c:v>-1.6338800000000001E-2</c:v>
                </c:pt>
                <c:pt idx="74833">
                  <c:v>-1.6231200000000001E-2</c:v>
                </c:pt>
                <c:pt idx="74834">
                  <c:v>-1.6122999999999998E-2</c:v>
                </c:pt>
                <c:pt idx="74835">
                  <c:v>-1.6012999999999999E-2</c:v>
                </c:pt>
                <c:pt idx="74836">
                  <c:v>-1.59002E-2</c:v>
                </c:pt>
                <c:pt idx="74837">
                  <c:v>-1.5784699999999999E-2</c:v>
                </c:pt>
                <c:pt idx="74838">
                  <c:v>-1.5668000000000001E-2</c:v>
                </c:pt>
                <c:pt idx="74839">
                  <c:v>-1.55505E-2</c:v>
                </c:pt>
                <c:pt idx="74840">
                  <c:v>-1.5432100000000001E-2</c:v>
                </c:pt>
                <c:pt idx="74841">
                  <c:v>-1.5312900000000001E-2</c:v>
                </c:pt>
                <c:pt idx="74842">
                  <c:v>-1.5192900000000001E-2</c:v>
                </c:pt>
                <c:pt idx="74843">
                  <c:v>-1.50715E-2</c:v>
                </c:pt>
                <c:pt idx="74844">
                  <c:v>-1.4948700000000001E-2</c:v>
                </c:pt>
                <c:pt idx="74845">
                  <c:v>-1.4825400000000001E-2</c:v>
                </c:pt>
                <c:pt idx="74846">
                  <c:v>-1.47019E-2</c:v>
                </c:pt>
                <c:pt idx="74847">
                  <c:v>-1.45778E-2</c:v>
                </c:pt>
                <c:pt idx="74848">
                  <c:v>-1.44528E-2</c:v>
                </c:pt>
                <c:pt idx="74849">
                  <c:v>-1.4327599999999999E-2</c:v>
                </c:pt>
                <c:pt idx="74850">
                  <c:v>-1.4203E-2</c:v>
                </c:pt>
                <c:pt idx="74851">
                  <c:v>-1.4079700000000001E-2</c:v>
                </c:pt>
                <c:pt idx="74852">
                  <c:v>-1.39582E-2</c:v>
                </c:pt>
                <c:pt idx="74853">
                  <c:v>-1.3839000000000001E-2</c:v>
                </c:pt>
                <c:pt idx="74854">
                  <c:v>-1.37217E-2</c:v>
                </c:pt>
                <c:pt idx="74855">
                  <c:v>-1.3605600000000001E-2</c:v>
                </c:pt>
                <c:pt idx="74856">
                  <c:v>-1.34897E-2</c:v>
                </c:pt>
                <c:pt idx="74857">
                  <c:v>-1.33735E-2</c:v>
                </c:pt>
                <c:pt idx="74858">
                  <c:v>-1.32572E-2</c:v>
                </c:pt>
                <c:pt idx="74859">
                  <c:v>-1.31409E-2</c:v>
                </c:pt>
                <c:pt idx="74860">
                  <c:v>-1.3024300000000001E-2</c:v>
                </c:pt>
                <c:pt idx="74861">
                  <c:v>-1.2907699999999999E-2</c:v>
                </c:pt>
                <c:pt idx="74862">
                  <c:v>-1.27917E-2</c:v>
                </c:pt>
                <c:pt idx="74863">
                  <c:v>-1.26775E-2</c:v>
                </c:pt>
                <c:pt idx="74864">
                  <c:v>-1.25659E-2</c:v>
                </c:pt>
                <c:pt idx="74865">
                  <c:v>-1.24572E-2</c:v>
                </c:pt>
                <c:pt idx="74866">
                  <c:v>-1.2351900000000001E-2</c:v>
                </c:pt>
                <c:pt idx="74867">
                  <c:v>-1.22507E-2</c:v>
                </c:pt>
                <c:pt idx="74868">
                  <c:v>-1.21537E-2</c:v>
                </c:pt>
                <c:pt idx="74869">
                  <c:v>-1.20605E-2</c:v>
                </c:pt>
                <c:pt idx="74870">
                  <c:v>-1.19712E-2</c:v>
                </c:pt>
                <c:pt idx="74871">
                  <c:v>-1.18856E-2</c:v>
                </c:pt>
                <c:pt idx="74872">
                  <c:v>-1.18038E-2</c:v>
                </c:pt>
                <c:pt idx="74873">
                  <c:v>-1.1726E-2</c:v>
                </c:pt>
                <c:pt idx="74874">
                  <c:v>-1.16522E-2</c:v>
                </c:pt>
                <c:pt idx="74875">
                  <c:v>-1.1581299999999999E-2</c:v>
                </c:pt>
                <c:pt idx="74876">
                  <c:v>-1.1512400000000001E-2</c:v>
                </c:pt>
                <c:pt idx="74877">
                  <c:v>-1.1445200000000001E-2</c:v>
                </c:pt>
                <c:pt idx="74878">
                  <c:v>-1.1378900000000001E-2</c:v>
                </c:pt>
                <c:pt idx="74879">
                  <c:v>-1.1313E-2</c:v>
                </c:pt>
                <c:pt idx="74880">
                  <c:v>-1.1247200000000001E-2</c:v>
                </c:pt>
                <c:pt idx="74881">
                  <c:v>-1.1182900000000001E-2</c:v>
                </c:pt>
                <c:pt idx="74882">
                  <c:v>-1.1121199999999999E-2</c:v>
                </c:pt>
                <c:pt idx="74883">
                  <c:v>-1.1062199999999999E-2</c:v>
                </c:pt>
                <c:pt idx="74884">
                  <c:v>-1.1006E-2</c:v>
                </c:pt>
                <c:pt idx="74885">
                  <c:v>-1.09529E-2</c:v>
                </c:pt>
                <c:pt idx="74886">
                  <c:v>-1.0903299999999999E-2</c:v>
                </c:pt>
                <c:pt idx="74887">
                  <c:v>-1.08568E-2</c:v>
                </c:pt>
                <c:pt idx="74888">
                  <c:v>-1.08135E-2</c:v>
                </c:pt>
                <c:pt idx="74889">
                  <c:v>-1.07735E-2</c:v>
                </c:pt>
                <c:pt idx="74890">
                  <c:v>-1.0737399999999999E-2</c:v>
                </c:pt>
                <c:pt idx="74891">
                  <c:v>-1.07054E-2</c:v>
                </c:pt>
                <c:pt idx="74892">
                  <c:v>-1.0678E-2</c:v>
                </c:pt>
                <c:pt idx="74893">
                  <c:v>-1.0655100000000001E-2</c:v>
                </c:pt>
                <c:pt idx="74894">
                  <c:v>-1.0636E-2</c:v>
                </c:pt>
                <c:pt idx="74895">
                  <c:v>-1.06204E-2</c:v>
                </c:pt>
                <c:pt idx="74896">
                  <c:v>-1.06087E-2</c:v>
                </c:pt>
                <c:pt idx="74897">
                  <c:v>-1.06017E-2</c:v>
                </c:pt>
                <c:pt idx="74898">
                  <c:v>-1.06E-2</c:v>
                </c:pt>
                <c:pt idx="74899">
                  <c:v>-1.06032E-2</c:v>
                </c:pt>
                <c:pt idx="74900">
                  <c:v>-1.06106E-2</c:v>
                </c:pt>
                <c:pt idx="74901">
                  <c:v>-1.06213E-2</c:v>
                </c:pt>
                <c:pt idx="74902">
                  <c:v>-1.06344E-2</c:v>
                </c:pt>
                <c:pt idx="74903">
                  <c:v>-1.065E-2</c:v>
                </c:pt>
                <c:pt idx="74904">
                  <c:v>-1.06678E-2</c:v>
                </c:pt>
                <c:pt idx="74905">
                  <c:v>-1.06871E-2</c:v>
                </c:pt>
                <c:pt idx="74906">
                  <c:v>-1.07084E-2</c:v>
                </c:pt>
                <c:pt idx="74907">
                  <c:v>-1.07326E-2</c:v>
                </c:pt>
                <c:pt idx="74908">
                  <c:v>-1.0760499999999999E-2</c:v>
                </c:pt>
                <c:pt idx="74909">
                  <c:v>-1.07922E-2</c:v>
                </c:pt>
                <c:pt idx="74910">
                  <c:v>-1.0827399999999999E-2</c:v>
                </c:pt>
                <c:pt idx="74911">
                  <c:v>-1.08658E-2</c:v>
                </c:pt>
                <c:pt idx="74912">
                  <c:v>-1.0907200000000001E-2</c:v>
                </c:pt>
                <c:pt idx="74913">
                  <c:v>-1.09514E-2</c:v>
                </c:pt>
                <c:pt idx="74914">
                  <c:v>-1.0998600000000001E-2</c:v>
                </c:pt>
                <c:pt idx="74915">
                  <c:v>-1.1049399999999999E-2</c:v>
                </c:pt>
                <c:pt idx="74916">
                  <c:v>-1.1104299999999999E-2</c:v>
                </c:pt>
                <c:pt idx="74917">
                  <c:v>-1.11631E-2</c:v>
                </c:pt>
                <c:pt idx="74918">
                  <c:v>-1.1225499999999999E-2</c:v>
                </c:pt>
                <c:pt idx="74919">
                  <c:v>-1.12908E-2</c:v>
                </c:pt>
                <c:pt idx="74920">
                  <c:v>-1.1358099999999999E-2</c:v>
                </c:pt>
                <c:pt idx="74921">
                  <c:v>-1.14263E-2</c:v>
                </c:pt>
                <c:pt idx="74922">
                  <c:v>-1.1494300000000001E-2</c:v>
                </c:pt>
                <c:pt idx="74923">
                  <c:v>-1.1562299999999999E-2</c:v>
                </c:pt>
                <c:pt idx="74924">
                  <c:v>-1.16303E-2</c:v>
                </c:pt>
                <c:pt idx="74925">
                  <c:v>-1.1698699999999999E-2</c:v>
                </c:pt>
                <c:pt idx="74926">
                  <c:v>-1.17681E-2</c:v>
                </c:pt>
                <c:pt idx="74927">
                  <c:v>-1.18383E-2</c:v>
                </c:pt>
                <c:pt idx="74928">
                  <c:v>-1.1908699999999999E-2</c:v>
                </c:pt>
                <c:pt idx="74929">
                  <c:v>-1.1978000000000001E-2</c:v>
                </c:pt>
                <c:pt idx="74930">
                  <c:v>-1.2046299999999999E-2</c:v>
                </c:pt>
                <c:pt idx="74931">
                  <c:v>-1.2115000000000001E-2</c:v>
                </c:pt>
                <c:pt idx="74932">
                  <c:v>-1.21847E-2</c:v>
                </c:pt>
                <c:pt idx="74933">
                  <c:v>-1.22556E-2</c:v>
                </c:pt>
                <c:pt idx="74934">
                  <c:v>-1.23275E-2</c:v>
                </c:pt>
                <c:pt idx="74935">
                  <c:v>-1.2400599999999999E-2</c:v>
                </c:pt>
                <c:pt idx="74936">
                  <c:v>-1.2475399999999999E-2</c:v>
                </c:pt>
                <c:pt idx="74937">
                  <c:v>-1.2551400000000001E-2</c:v>
                </c:pt>
                <c:pt idx="74938">
                  <c:v>-1.26271E-2</c:v>
                </c:pt>
                <c:pt idx="74939">
                  <c:v>-1.27011E-2</c:v>
                </c:pt>
                <c:pt idx="74940">
                  <c:v>-1.2773100000000001E-2</c:v>
                </c:pt>
                <c:pt idx="74941">
                  <c:v>-1.28431E-2</c:v>
                </c:pt>
                <c:pt idx="74942">
                  <c:v>-1.2911000000000001E-2</c:v>
                </c:pt>
                <c:pt idx="74943">
                  <c:v>-1.2977499999999999E-2</c:v>
                </c:pt>
                <c:pt idx="74944">
                  <c:v>-1.3042700000000001E-2</c:v>
                </c:pt>
                <c:pt idx="74945">
                  <c:v>-1.3105800000000001E-2</c:v>
                </c:pt>
                <c:pt idx="74946">
                  <c:v>-1.3166199999999999E-2</c:v>
                </c:pt>
                <c:pt idx="74947">
                  <c:v>-1.3224400000000001E-2</c:v>
                </c:pt>
                <c:pt idx="74948">
                  <c:v>-1.32815E-2</c:v>
                </c:pt>
                <c:pt idx="74949">
                  <c:v>-1.33379E-2</c:v>
                </c:pt>
                <c:pt idx="74950">
                  <c:v>-1.3393499999999999E-2</c:v>
                </c:pt>
                <c:pt idx="74951">
                  <c:v>-1.3448699999999999E-2</c:v>
                </c:pt>
                <c:pt idx="74952">
                  <c:v>-1.35041E-2</c:v>
                </c:pt>
                <c:pt idx="74953">
                  <c:v>-1.35596E-2</c:v>
                </c:pt>
                <c:pt idx="74954">
                  <c:v>-1.36153E-2</c:v>
                </c:pt>
                <c:pt idx="74955">
                  <c:v>-1.3670399999999999E-2</c:v>
                </c:pt>
                <c:pt idx="74956">
                  <c:v>-1.37234E-2</c:v>
                </c:pt>
                <c:pt idx="74957">
                  <c:v>-1.37731E-2</c:v>
                </c:pt>
                <c:pt idx="74958">
                  <c:v>-1.38195E-2</c:v>
                </c:pt>
                <c:pt idx="74959">
                  <c:v>-1.3864100000000001E-2</c:v>
                </c:pt>
                <c:pt idx="74960">
                  <c:v>-1.3908800000000001E-2</c:v>
                </c:pt>
                <c:pt idx="74961">
                  <c:v>-1.39539E-2</c:v>
                </c:pt>
                <c:pt idx="74962">
                  <c:v>-1.3998399999999999E-2</c:v>
                </c:pt>
                <c:pt idx="74963">
                  <c:v>-1.40406E-2</c:v>
                </c:pt>
                <c:pt idx="74964">
                  <c:v>-1.40795E-2</c:v>
                </c:pt>
                <c:pt idx="74965">
                  <c:v>-1.41155E-2</c:v>
                </c:pt>
                <c:pt idx="74966">
                  <c:v>-1.4148900000000001E-2</c:v>
                </c:pt>
                <c:pt idx="74967">
                  <c:v>-1.41797E-2</c:v>
                </c:pt>
                <c:pt idx="74968">
                  <c:v>-1.4208500000000001E-2</c:v>
                </c:pt>
                <c:pt idx="74969">
                  <c:v>-1.42358E-2</c:v>
                </c:pt>
                <c:pt idx="74970">
                  <c:v>-1.4262E-2</c:v>
                </c:pt>
                <c:pt idx="74971">
                  <c:v>-1.42874E-2</c:v>
                </c:pt>
                <c:pt idx="74972">
                  <c:v>-1.43123E-2</c:v>
                </c:pt>
                <c:pt idx="74973">
                  <c:v>-1.43369E-2</c:v>
                </c:pt>
                <c:pt idx="74974">
                  <c:v>-1.4360700000000001E-2</c:v>
                </c:pt>
                <c:pt idx="74975">
                  <c:v>-1.43832E-2</c:v>
                </c:pt>
                <c:pt idx="74976">
                  <c:v>-1.4404200000000001E-2</c:v>
                </c:pt>
                <c:pt idx="74977">
                  <c:v>-1.4423800000000001E-2</c:v>
                </c:pt>
                <c:pt idx="74978">
                  <c:v>-1.4442E-2</c:v>
                </c:pt>
                <c:pt idx="74979">
                  <c:v>-1.44583E-2</c:v>
                </c:pt>
                <c:pt idx="74980">
                  <c:v>-1.44726E-2</c:v>
                </c:pt>
                <c:pt idx="74981">
                  <c:v>-1.44847E-2</c:v>
                </c:pt>
                <c:pt idx="74982">
                  <c:v>-1.4493900000000001E-2</c:v>
                </c:pt>
                <c:pt idx="74983">
                  <c:v>-1.44995E-2</c:v>
                </c:pt>
                <c:pt idx="74984">
                  <c:v>-1.4500600000000001E-2</c:v>
                </c:pt>
                <c:pt idx="74985">
                  <c:v>-1.4497400000000001E-2</c:v>
                </c:pt>
                <c:pt idx="74986">
                  <c:v>-1.4489999999999999E-2</c:v>
                </c:pt>
                <c:pt idx="74987">
                  <c:v>-1.44788E-2</c:v>
                </c:pt>
                <c:pt idx="74988">
                  <c:v>-1.4463800000000001E-2</c:v>
                </c:pt>
                <c:pt idx="74989">
                  <c:v>-1.44455E-2</c:v>
                </c:pt>
                <c:pt idx="74990">
                  <c:v>-1.4423800000000001E-2</c:v>
                </c:pt>
                <c:pt idx="74991">
                  <c:v>-1.43979E-2</c:v>
                </c:pt>
                <c:pt idx="74992">
                  <c:v>-1.4367599999999999E-2</c:v>
                </c:pt>
                <c:pt idx="74993">
                  <c:v>-1.43339E-2</c:v>
                </c:pt>
                <c:pt idx="74994">
                  <c:v>-1.4298099999999999E-2</c:v>
                </c:pt>
                <c:pt idx="74995">
                  <c:v>-1.4261100000000001E-2</c:v>
                </c:pt>
                <c:pt idx="74996">
                  <c:v>-1.42235E-2</c:v>
                </c:pt>
                <c:pt idx="74997">
                  <c:v>-1.41855E-2</c:v>
                </c:pt>
                <c:pt idx="74998">
                  <c:v>-1.4147699999999999E-2</c:v>
                </c:pt>
                <c:pt idx="74999">
                  <c:v>-1.4110299999999999E-2</c:v>
                </c:pt>
                <c:pt idx="75000">
                  <c:v>-1.40731E-2</c:v>
                </c:pt>
                <c:pt idx="75001">
                  <c:v>-1.4035499999999999E-2</c:v>
                </c:pt>
                <c:pt idx="75002">
                  <c:v>-1.39971E-2</c:v>
                </c:pt>
                <c:pt idx="75003">
                  <c:v>-1.3958E-2</c:v>
                </c:pt>
                <c:pt idx="75004">
                  <c:v>-1.3918399999999999E-2</c:v>
                </c:pt>
                <c:pt idx="75005">
                  <c:v>-1.38783E-2</c:v>
                </c:pt>
                <c:pt idx="75006">
                  <c:v>-1.38373E-2</c:v>
                </c:pt>
                <c:pt idx="75007">
                  <c:v>-1.3795099999999999E-2</c:v>
                </c:pt>
                <c:pt idx="75008">
                  <c:v>-1.37514E-2</c:v>
                </c:pt>
                <c:pt idx="75009">
                  <c:v>-1.3706400000000001E-2</c:v>
                </c:pt>
                <c:pt idx="75010">
                  <c:v>-1.36607E-2</c:v>
                </c:pt>
                <c:pt idx="75011">
                  <c:v>-1.36145E-2</c:v>
                </c:pt>
                <c:pt idx="75012">
                  <c:v>-1.3567600000000001E-2</c:v>
                </c:pt>
                <c:pt idx="75013">
                  <c:v>-1.35205E-2</c:v>
                </c:pt>
                <c:pt idx="75014">
                  <c:v>-1.3473799999999999E-2</c:v>
                </c:pt>
                <c:pt idx="75015">
                  <c:v>-1.3427700000000001E-2</c:v>
                </c:pt>
                <c:pt idx="75016">
                  <c:v>-1.33826E-2</c:v>
                </c:pt>
                <c:pt idx="75017">
                  <c:v>-1.33388E-2</c:v>
                </c:pt>
                <c:pt idx="75018">
                  <c:v>-1.32964E-2</c:v>
                </c:pt>
                <c:pt idx="75019">
                  <c:v>-1.32549E-2</c:v>
                </c:pt>
                <c:pt idx="75020">
                  <c:v>-1.3214200000000001E-2</c:v>
                </c:pt>
                <c:pt idx="75021">
                  <c:v>-1.31746E-2</c:v>
                </c:pt>
                <c:pt idx="75022">
                  <c:v>-1.3136E-2</c:v>
                </c:pt>
                <c:pt idx="75023">
                  <c:v>-1.30986E-2</c:v>
                </c:pt>
                <c:pt idx="75024">
                  <c:v>-1.3062799999999999E-2</c:v>
                </c:pt>
                <c:pt idx="75025">
                  <c:v>-1.30285E-2</c:v>
                </c:pt>
                <c:pt idx="75026">
                  <c:v>-1.29956E-2</c:v>
                </c:pt>
                <c:pt idx="75027">
                  <c:v>-1.2964099999999999E-2</c:v>
                </c:pt>
                <c:pt idx="75028">
                  <c:v>-1.2934299999999999E-2</c:v>
                </c:pt>
                <c:pt idx="75029">
                  <c:v>-1.29068E-2</c:v>
                </c:pt>
                <c:pt idx="75030">
                  <c:v>-1.2881399999999999E-2</c:v>
                </c:pt>
                <c:pt idx="75031">
                  <c:v>-1.28579E-2</c:v>
                </c:pt>
                <c:pt idx="75032">
                  <c:v>-1.2835600000000001E-2</c:v>
                </c:pt>
                <c:pt idx="75033">
                  <c:v>-1.28144E-2</c:v>
                </c:pt>
                <c:pt idx="75034">
                  <c:v>-1.27946E-2</c:v>
                </c:pt>
                <c:pt idx="75035">
                  <c:v>-1.27765E-2</c:v>
                </c:pt>
                <c:pt idx="75036">
                  <c:v>-1.27606E-2</c:v>
                </c:pt>
                <c:pt idx="75037">
                  <c:v>-1.2746800000000001E-2</c:v>
                </c:pt>
                <c:pt idx="75038">
                  <c:v>-1.2734799999999999E-2</c:v>
                </c:pt>
                <c:pt idx="75039">
                  <c:v>-1.2723999999999999E-2</c:v>
                </c:pt>
                <c:pt idx="75040">
                  <c:v>-1.27142E-2</c:v>
                </c:pt>
                <c:pt idx="75041">
                  <c:v>-1.27048E-2</c:v>
                </c:pt>
                <c:pt idx="75042">
                  <c:v>-1.26955E-2</c:v>
                </c:pt>
                <c:pt idx="75043">
                  <c:v>-1.2685999999999999E-2</c:v>
                </c:pt>
                <c:pt idx="75044">
                  <c:v>-1.26762E-2</c:v>
                </c:pt>
                <c:pt idx="75045">
                  <c:v>-1.26657E-2</c:v>
                </c:pt>
                <c:pt idx="75046">
                  <c:v>-1.2654800000000001E-2</c:v>
                </c:pt>
                <c:pt idx="75047">
                  <c:v>-1.26439E-2</c:v>
                </c:pt>
                <c:pt idx="75048">
                  <c:v>-1.2633200000000001E-2</c:v>
                </c:pt>
                <c:pt idx="75049">
                  <c:v>-1.26228E-2</c:v>
                </c:pt>
                <c:pt idx="75050">
                  <c:v>-1.26128E-2</c:v>
                </c:pt>
                <c:pt idx="75051">
                  <c:v>-1.2603100000000001E-2</c:v>
                </c:pt>
                <c:pt idx="75052">
                  <c:v>-1.2593699999999999E-2</c:v>
                </c:pt>
                <c:pt idx="75053">
                  <c:v>-1.25843E-2</c:v>
                </c:pt>
                <c:pt idx="75054">
                  <c:v>-1.2575100000000001E-2</c:v>
                </c:pt>
                <c:pt idx="75055">
                  <c:v>-1.2566300000000001E-2</c:v>
                </c:pt>
                <c:pt idx="75056">
                  <c:v>-1.25577E-2</c:v>
                </c:pt>
                <c:pt idx="75057">
                  <c:v>-1.2549299999999999E-2</c:v>
                </c:pt>
                <c:pt idx="75058">
                  <c:v>-1.2541E-2</c:v>
                </c:pt>
                <c:pt idx="75059">
                  <c:v>-1.25326E-2</c:v>
                </c:pt>
                <c:pt idx="75060">
                  <c:v>-1.2523899999999999E-2</c:v>
                </c:pt>
                <c:pt idx="75061">
                  <c:v>-1.25153E-2</c:v>
                </c:pt>
                <c:pt idx="75062">
                  <c:v>-1.25071E-2</c:v>
                </c:pt>
                <c:pt idx="75063">
                  <c:v>-1.2499400000000001E-2</c:v>
                </c:pt>
                <c:pt idx="75064">
                  <c:v>-1.24916E-2</c:v>
                </c:pt>
                <c:pt idx="75065">
                  <c:v>-1.2483599999999999E-2</c:v>
                </c:pt>
                <c:pt idx="75066">
                  <c:v>-1.2475399999999999E-2</c:v>
                </c:pt>
                <c:pt idx="75067">
                  <c:v>-1.2467499999999999E-2</c:v>
                </c:pt>
                <c:pt idx="75068">
                  <c:v>-1.2460000000000001E-2</c:v>
                </c:pt>
                <c:pt idx="75069">
                  <c:v>-1.2452899999999999E-2</c:v>
                </c:pt>
                <c:pt idx="75070">
                  <c:v>-1.2446199999999999E-2</c:v>
                </c:pt>
                <c:pt idx="75071">
                  <c:v>-1.2439800000000001E-2</c:v>
                </c:pt>
                <c:pt idx="75072">
                  <c:v>-1.2434000000000001E-2</c:v>
                </c:pt>
                <c:pt idx="75073">
                  <c:v>-1.24286E-2</c:v>
                </c:pt>
                <c:pt idx="75074">
                  <c:v>-1.24227E-2</c:v>
                </c:pt>
                <c:pt idx="75075">
                  <c:v>-1.2415600000000001E-2</c:v>
                </c:pt>
                <c:pt idx="75076">
                  <c:v>-1.24078E-2</c:v>
                </c:pt>
                <c:pt idx="75077">
                  <c:v>-1.24003E-2</c:v>
                </c:pt>
                <c:pt idx="75078">
                  <c:v>-1.2393400000000001E-2</c:v>
                </c:pt>
                <c:pt idx="75079">
                  <c:v>-1.23871E-2</c:v>
                </c:pt>
                <c:pt idx="75080">
                  <c:v>-1.23813E-2</c:v>
                </c:pt>
                <c:pt idx="75081">
                  <c:v>-1.2376E-2</c:v>
                </c:pt>
                <c:pt idx="75082">
                  <c:v>-1.2371800000000001E-2</c:v>
                </c:pt>
                <c:pt idx="75083">
                  <c:v>-1.2368799999999999E-2</c:v>
                </c:pt>
                <c:pt idx="75084">
                  <c:v>-1.2362100000000001E-2</c:v>
                </c:pt>
                <c:pt idx="75085">
                  <c:v>-1.23479E-2</c:v>
                </c:pt>
                <c:pt idx="75086">
                  <c:v>-1.2331399999999999E-2</c:v>
                </c:pt>
                <c:pt idx="75087">
                  <c:v>-1.2316199999999999E-2</c:v>
                </c:pt>
                <c:pt idx="75088">
                  <c:v>-1.22991E-2</c:v>
                </c:pt>
                <c:pt idx="75089">
                  <c:v>-1.2278799999999999E-2</c:v>
                </c:pt>
                <c:pt idx="75090">
                  <c:v>-1.22573E-2</c:v>
                </c:pt>
                <c:pt idx="75091">
                  <c:v>-1.22354E-2</c:v>
                </c:pt>
                <c:pt idx="75092">
                  <c:v>-1.2212799999999999E-2</c:v>
                </c:pt>
                <c:pt idx="75093">
                  <c:v>-1.21887E-2</c:v>
                </c:pt>
                <c:pt idx="75094">
                  <c:v>-1.21622E-2</c:v>
                </c:pt>
                <c:pt idx="75095">
                  <c:v>-1.2133E-2</c:v>
                </c:pt>
                <c:pt idx="75096">
                  <c:v>-1.2101199999999999E-2</c:v>
                </c:pt>
                <c:pt idx="75097">
                  <c:v>-1.2067E-2</c:v>
                </c:pt>
                <c:pt idx="75098">
                  <c:v>-1.2030600000000001E-2</c:v>
                </c:pt>
                <c:pt idx="75099">
                  <c:v>-1.19924E-2</c:v>
                </c:pt>
                <c:pt idx="75100">
                  <c:v>-1.1953E-2</c:v>
                </c:pt>
                <c:pt idx="75101">
                  <c:v>-1.1912799999999999E-2</c:v>
                </c:pt>
                <c:pt idx="75102">
                  <c:v>-1.1871700000000001E-2</c:v>
                </c:pt>
                <c:pt idx="75103">
                  <c:v>-1.18298E-2</c:v>
                </c:pt>
                <c:pt idx="75104">
                  <c:v>-1.1787199999999999E-2</c:v>
                </c:pt>
                <c:pt idx="75105">
                  <c:v>-1.17433E-2</c:v>
                </c:pt>
                <c:pt idx="75106">
                  <c:v>-1.16977E-2</c:v>
                </c:pt>
                <c:pt idx="75107">
                  <c:v>-1.1649899999999999E-2</c:v>
                </c:pt>
                <c:pt idx="75108">
                  <c:v>-1.16001E-2</c:v>
                </c:pt>
                <c:pt idx="75109">
                  <c:v>-1.15485E-2</c:v>
                </c:pt>
                <c:pt idx="75110">
                  <c:v>-1.14953E-2</c:v>
                </c:pt>
                <c:pt idx="75111">
                  <c:v>-1.1440199999999999E-2</c:v>
                </c:pt>
                <c:pt idx="75112">
                  <c:v>-1.1383600000000001E-2</c:v>
                </c:pt>
                <c:pt idx="75113">
                  <c:v>-1.13255E-2</c:v>
                </c:pt>
                <c:pt idx="75114">
                  <c:v>-1.1265900000000001E-2</c:v>
                </c:pt>
                <c:pt idx="75115">
                  <c:v>-1.1204199999999999E-2</c:v>
                </c:pt>
                <c:pt idx="75116">
                  <c:v>-1.1139899999999999E-2</c:v>
                </c:pt>
                <c:pt idx="75117">
                  <c:v>-1.10729E-2</c:v>
                </c:pt>
                <c:pt idx="75118">
                  <c:v>-1.10034E-2</c:v>
                </c:pt>
                <c:pt idx="75119">
                  <c:v>-1.09312E-2</c:v>
                </c:pt>
                <c:pt idx="75120">
                  <c:v>-1.08562E-2</c:v>
                </c:pt>
                <c:pt idx="75121">
                  <c:v>-1.0778599999999999E-2</c:v>
                </c:pt>
                <c:pt idx="75122">
                  <c:v>-1.06982E-2</c:v>
                </c:pt>
                <c:pt idx="75123">
                  <c:v>-1.06149E-2</c:v>
                </c:pt>
                <c:pt idx="75124">
                  <c:v>-1.05291E-2</c:v>
                </c:pt>
                <c:pt idx="75125">
                  <c:v>-1.0441000000000001E-2</c:v>
                </c:pt>
                <c:pt idx="75126">
                  <c:v>-1.0350399999999999E-2</c:v>
                </c:pt>
                <c:pt idx="75127">
                  <c:v>-1.02573E-2</c:v>
                </c:pt>
                <c:pt idx="75128">
                  <c:v>-1.01616E-2</c:v>
                </c:pt>
                <c:pt idx="75129">
                  <c:v>-1.0063900000000001E-2</c:v>
                </c:pt>
                <c:pt idx="75130" formatCode="0.00E+00">
                  <c:v>-9.9649500000000002E-3</c:v>
                </c:pt>
                <c:pt idx="75131" formatCode="0.00E+00">
                  <c:v>-9.8649700000000007E-3</c:v>
                </c:pt>
                <c:pt idx="75132" formatCode="0.00E+00">
                  <c:v>-9.7639700000000003E-3</c:v>
                </c:pt>
                <c:pt idx="75133" formatCode="0.00E+00">
                  <c:v>-9.6617300000000003E-3</c:v>
                </c:pt>
                <c:pt idx="75134" formatCode="0.00E+00">
                  <c:v>-9.5581099999999999E-3</c:v>
                </c:pt>
                <c:pt idx="75135" formatCode="0.00E+00">
                  <c:v>-9.4532499999999998E-3</c:v>
                </c:pt>
                <c:pt idx="75136" formatCode="0.00E+00">
                  <c:v>-9.3471400000000003E-3</c:v>
                </c:pt>
                <c:pt idx="75137" formatCode="0.00E+00">
                  <c:v>-9.2397E-3</c:v>
                </c:pt>
                <c:pt idx="75138" formatCode="0.00E+00">
                  <c:v>-9.1313799999999997E-3</c:v>
                </c:pt>
                <c:pt idx="75139" formatCode="0.00E+00">
                  <c:v>-9.0228600000000006E-3</c:v>
                </c:pt>
                <c:pt idx="75140" formatCode="0.00E+00">
                  <c:v>-8.9144800000000007E-3</c:v>
                </c:pt>
                <c:pt idx="75141" formatCode="0.00E+00">
                  <c:v>-8.8063499999999992E-3</c:v>
                </c:pt>
                <c:pt idx="75142" formatCode="0.00E+00">
                  <c:v>-8.6983900000000003E-3</c:v>
                </c:pt>
                <c:pt idx="75143" formatCode="0.00E+00">
                  <c:v>-8.5903400000000001E-3</c:v>
                </c:pt>
                <c:pt idx="75144" formatCode="0.00E+00">
                  <c:v>-8.4821299999999992E-3</c:v>
                </c:pt>
                <c:pt idx="75145" formatCode="0.00E+00">
                  <c:v>-8.3747500000000002E-3</c:v>
                </c:pt>
                <c:pt idx="75146" formatCode="0.00E+00">
                  <c:v>-8.2664000000000001E-3</c:v>
                </c:pt>
                <c:pt idx="75147" formatCode="0.00E+00">
                  <c:v>-8.1509200000000007E-3</c:v>
                </c:pt>
                <c:pt idx="75148" formatCode="0.00E+00">
                  <c:v>-8.0294400000000005E-3</c:v>
                </c:pt>
                <c:pt idx="75149" formatCode="0.00E+00">
                  <c:v>-7.9101499999999995E-3</c:v>
                </c:pt>
                <c:pt idx="75150" formatCode="0.00E+00">
                  <c:v>-7.7931800000000002E-3</c:v>
                </c:pt>
                <c:pt idx="75151" formatCode="0.00E+00">
                  <c:v>-7.6743000000000002E-3</c:v>
                </c:pt>
                <c:pt idx="75152" formatCode="0.00E+00">
                  <c:v>-7.5540099999999999E-3</c:v>
                </c:pt>
                <c:pt idx="75153" formatCode="0.00E+00">
                  <c:v>-7.43409E-3</c:v>
                </c:pt>
                <c:pt idx="75154" formatCode="0.00E+00">
                  <c:v>-7.3149E-3</c:v>
                </c:pt>
                <c:pt idx="75155" formatCode="0.00E+00">
                  <c:v>-7.1962700000000003E-3</c:v>
                </c:pt>
                <c:pt idx="75156" formatCode="0.00E+00">
                  <c:v>-7.0781400000000001E-3</c:v>
                </c:pt>
                <c:pt idx="75157" formatCode="0.00E+00">
                  <c:v>-6.96073E-3</c:v>
                </c:pt>
                <c:pt idx="75158" formatCode="0.00E+00">
                  <c:v>-6.8439900000000003E-3</c:v>
                </c:pt>
                <c:pt idx="75159" formatCode="0.00E+00">
                  <c:v>-6.7276499999999999E-3</c:v>
                </c:pt>
                <c:pt idx="75160" formatCode="0.00E+00">
                  <c:v>-6.6118799999999997E-3</c:v>
                </c:pt>
                <c:pt idx="75161" formatCode="0.00E+00">
                  <c:v>-6.4974799999999999E-3</c:v>
                </c:pt>
                <c:pt idx="75162" formatCode="0.00E+00">
                  <c:v>-6.3854300000000001E-3</c:v>
                </c:pt>
                <c:pt idx="75163" formatCode="0.00E+00">
                  <c:v>-6.27664E-3</c:v>
                </c:pt>
                <c:pt idx="75164" formatCode="0.00E+00">
                  <c:v>-6.1716200000000001E-3</c:v>
                </c:pt>
                <c:pt idx="75165" formatCode="0.00E+00">
                  <c:v>-6.07041E-3</c:v>
                </c:pt>
                <c:pt idx="75166" formatCode="0.00E+00">
                  <c:v>-5.9729099999999997E-3</c:v>
                </c:pt>
                <c:pt idx="75167" formatCode="0.00E+00">
                  <c:v>-5.8788299999999998E-3</c:v>
                </c:pt>
                <c:pt idx="75168" formatCode="0.00E+00">
                  <c:v>-5.78781E-3</c:v>
                </c:pt>
                <c:pt idx="75169" formatCode="0.00E+00">
                  <c:v>-5.6996800000000004E-3</c:v>
                </c:pt>
                <c:pt idx="75170" formatCode="0.00E+00">
                  <c:v>-5.6145400000000003E-3</c:v>
                </c:pt>
                <c:pt idx="75171" formatCode="0.00E+00">
                  <c:v>-5.5326799999999999E-3</c:v>
                </c:pt>
                <c:pt idx="75172" formatCode="0.00E+00">
                  <c:v>-5.4542899999999997E-3</c:v>
                </c:pt>
                <c:pt idx="75173" formatCode="0.00E+00">
                  <c:v>-5.3793000000000001E-3</c:v>
                </c:pt>
                <c:pt idx="75174" formatCode="0.00E+00">
                  <c:v>-5.3075400000000003E-3</c:v>
                </c:pt>
                <c:pt idx="75175" formatCode="0.00E+00">
                  <c:v>-5.2387900000000001E-3</c:v>
                </c:pt>
                <c:pt idx="75176" formatCode="0.00E+00">
                  <c:v>-5.1729899999999997E-3</c:v>
                </c:pt>
                <c:pt idx="75177" formatCode="0.00E+00">
                  <c:v>-5.1101899999999997E-3</c:v>
                </c:pt>
                <c:pt idx="75178" formatCode="0.00E+00">
                  <c:v>-5.04996E-3</c:v>
                </c:pt>
                <c:pt idx="75179" formatCode="0.00E+00">
                  <c:v>-4.9918100000000002E-3</c:v>
                </c:pt>
                <c:pt idx="75180" formatCode="0.00E+00">
                  <c:v>-4.9358300000000004E-3</c:v>
                </c:pt>
                <c:pt idx="75181" formatCode="0.00E+00">
                  <c:v>-4.88244E-3</c:v>
                </c:pt>
                <c:pt idx="75182" formatCode="0.00E+00">
                  <c:v>-4.8320799999999999E-3</c:v>
                </c:pt>
                <c:pt idx="75183" formatCode="0.00E+00">
                  <c:v>-4.78518E-3</c:v>
                </c:pt>
                <c:pt idx="75184" formatCode="0.00E+00">
                  <c:v>-4.7418900000000003E-3</c:v>
                </c:pt>
                <c:pt idx="75185" formatCode="0.00E+00">
                  <c:v>-4.7021199999999997E-3</c:v>
                </c:pt>
                <c:pt idx="75186" formatCode="0.00E+00">
                  <c:v>-4.6658999999999997E-3</c:v>
                </c:pt>
                <c:pt idx="75187" formatCode="0.00E+00">
                  <c:v>-4.63328E-3</c:v>
                </c:pt>
                <c:pt idx="75188" formatCode="0.00E+00">
                  <c:v>-4.6041900000000002E-3</c:v>
                </c:pt>
                <c:pt idx="75189" formatCode="0.00E+00">
                  <c:v>-4.5784700000000003E-3</c:v>
                </c:pt>
                <c:pt idx="75190" formatCode="0.00E+00">
                  <c:v>-4.5560599999999998E-3</c:v>
                </c:pt>
                <c:pt idx="75191" formatCode="0.00E+00">
                  <c:v>-4.5369499999999997E-3</c:v>
                </c:pt>
                <c:pt idx="75192" formatCode="0.00E+00">
                  <c:v>-4.5211599999999998E-3</c:v>
                </c:pt>
                <c:pt idx="75193" formatCode="0.00E+00">
                  <c:v>-4.5086600000000003E-3</c:v>
                </c:pt>
                <c:pt idx="75194" formatCode="0.00E+00">
                  <c:v>-4.4992900000000004E-3</c:v>
                </c:pt>
                <c:pt idx="75195" formatCode="0.00E+00">
                  <c:v>-4.4926499999999999E-3</c:v>
                </c:pt>
                <c:pt idx="75196" formatCode="0.00E+00">
                  <c:v>-4.4881699999999997E-3</c:v>
                </c:pt>
                <c:pt idx="75197" formatCode="0.00E+00">
                  <c:v>-4.4855399999999997E-3</c:v>
                </c:pt>
                <c:pt idx="75198" formatCode="0.00E+00">
                  <c:v>-4.4848400000000004E-3</c:v>
                </c:pt>
                <c:pt idx="75199" formatCode="0.00E+00">
                  <c:v>-4.4863699999999999E-3</c:v>
                </c:pt>
                <c:pt idx="75200" formatCode="0.00E+00">
                  <c:v>-4.4904599999999999E-3</c:v>
                </c:pt>
                <c:pt idx="75201" formatCode="0.00E+00">
                  <c:v>-4.4973599999999997E-3</c:v>
                </c:pt>
                <c:pt idx="75202" formatCode="0.00E+00">
                  <c:v>-4.5070500000000003E-3</c:v>
                </c:pt>
                <c:pt idx="75203" formatCode="0.00E+00">
                  <c:v>-4.5194800000000002E-3</c:v>
                </c:pt>
                <c:pt idx="75204" formatCode="0.00E+00">
                  <c:v>-4.53455E-3</c:v>
                </c:pt>
                <c:pt idx="75205" formatCode="0.00E+00">
                  <c:v>-4.5521099999999998E-3</c:v>
                </c:pt>
                <c:pt idx="75206" formatCode="0.00E+00">
                  <c:v>-4.5718E-3</c:v>
                </c:pt>
                <c:pt idx="75207" formatCode="0.00E+00">
                  <c:v>-4.5932200000000003E-3</c:v>
                </c:pt>
                <c:pt idx="75208" formatCode="0.00E+00">
                  <c:v>-4.6160999999999997E-3</c:v>
                </c:pt>
                <c:pt idx="75209" formatCode="0.00E+00">
                  <c:v>-4.6405200000000004E-3</c:v>
                </c:pt>
                <c:pt idx="75210" formatCode="0.00E+00">
                  <c:v>-4.6667899999999997E-3</c:v>
                </c:pt>
                <c:pt idx="75211" formatCode="0.00E+00">
                  <c:v>-4.6952699999999997E-3</c:v>
                </c:pt>
                <c:pt idx="75212" formatCode="0.00E+00">
                  <c:v>-4.7259399999999997E-3</c:v>
                </c:pt>
                <c:pt idx="75213" formatCode="0.00E+00">
                  <c:v>-4.7582400000000004E-3</c:v>
                </c:pt>
                <c:pt idx="75214" formatCode="0.00E+00">
                  <c:v>-4.79146E-3</c:v>
                </c:pt>
                <c:pt idx="75215" formatCode="0.00E+00">
                  <c:v>-4.8253799999999998E-3</c:v>
                </c:pt>
                <c:pt idx="75216" formatCode="0.00E+00">
                  <c:v>-4.8602100000000002E-3</c:v>
                </c:pt>
                <c:pt idx="75217" formatCode="0.00E+00">
                  <c:v>-4.8961400000000002E-3</c:v>
                </c:pt>
                <c:pt idx="75218" formatCode="0.00E+00">
                  <c:v>-4.9332300000000003E-3</c:v>
                </c:pt>
                <c:pt idx="75219" formatCode="0.00E+00">
                  <c:v>-4.97168E-3</c:v>
                </c:pt>
                <c:pt idx="75220" formatCode="0.00E+00">
                  <c:v>-5.0114399999999998E-3</c:v>
                </c:pt>
                <c:pt idx="75221" formatCode="0.00E+00">
                  <c:v>-5.0517799999999996E-3</c:v>
                </c:pt>
                <c:pt idx="75222" formatCode="0.00E+00">
                  <c:v>-5.0920699999999998E-3</c:v>
                </c:pt>
                <c:pt idx="75223" formatCode="0.00E+00">
                  <c:v>-5.13249E-3</c:v>
                </c:pt>
                <c:pt idx="75224" formatCode="0.00E+00">
                  <c:v>-5.1736899999999999E-3</c:v>
                </c:pt>
                <c:pt idx="75225" formatCode="0.00E+00">
                  <c:v>-5.2161000000000004E-3</c:v>
                </c:pt>
                <c:pt idx="75226" formatCode="0.00E+00">
                  <c:v>-5.2598699999999998E-3</c:v>
                </c:pt>
                <c:pt idx="75227" formatCode="0.00E+00">
                  <c:v>-5.30468E-3</c:v>
                </c:pt>
                <c:pt idx="75228" formatCode="0.00E+00">
                  <c:v>-5.34996E-3</c:v>
                </c:pt>
                <c:pt idx="75229" formatCode="0.00E+00">
                  <c:v>-5.3953300000000003E-3</c:v>
                </c:pt>
                <c:pt idx="75230" formatCode="0.00E+00">
                  <c:v>-5.4404400000000004E-3</c:v>
                </c:pt>
                <c:pt idx="75231" formatCode="0.00E+00">
                  <c:v>-5.4850899999999998E-3</c:v>
                </c:pt>
                <c:pt idx="75232" formatCode="0.00E+00">
                  <c:v>-5.5292800000000001E-3</c:v>
                </c:pt>
                <c:pt idx="75233" formatCode="0.00E+00">
                  <c:v>-5.5730800000000002E-3</c:v>
                </c:pt>
                <c:pt idx="75234" formatCode="0.00E+00">
                  <c:v>-5.6166899999999997E-3</c:v>
                </c:pt>
                <c:pt idx="75235" formatCode="0.00E+00">
                  <c:v>-5.6603699999999996E-3</c:v>
                </c:pt>
                <c:pt idx="75236" formatCode="0.00E+00">
                  <c:v>-5.7041699999999997E-3</c:v>
                </c:pt>
                <c:pt idx="75237" formatCode="0.00E+00">
                  <c:v>-5.7477200000000004E-3</c:v>
                </c:pt>
                <c:pt idx="75238" formatCode="0.00E+00">
                  <c:v>-5.79073E-3</c:v>
                </c:pt>
                <c:pt idx="75239" formatCode="0.00E+00">
                  <c:v>-5.8331600000000004E-3</c:v>
                </c:pt>
                <c:pt idx="75240" formatCode="0.00E+00">
                  <c:v>-5.8747900000000004E-3</c:v>
                </c:pt>
                <c:pt idx="75241" formatCode="0.00E+00">
                  <c:v>-5.9151799999999999E-3</c:v>
                </c:pt>
                <c:pt idx="75242" formatCode="0.00E+00">
                  <c:v>-5.9542299999999996E-3</c:v>
                </c:pt>
                <c:pt idx="75243" formatCode="0.00E+00">
                  <c:v>-5.9920700000000004E-3</c:v>
                </c:pt>
                <c:pt idx="75244" formatCode="0.00E+00">
                  <c:v>-6.0289100000000002E-3</c:v>
                </c:pt>
                <c:pt idx="75245" formatCode="0.00E+00">
                  <c:v>-6.0649099999999997E-3</c:v>
                </c:pt>
                <c:pt idx="75246" formatCode="0.00E+00">
                  <c:v>-6.0999899999999996E-3</c:v>
                </c:pt>
                <c:pt idx="75247" formatCode="0.00E+00">
                  <c:v>-6.1339400000000001E-3</c:v>
                </c:pt>
                <c:pt idx="75248" formatCode="0.00E+00">
                  <c:v>-6.16666E-3</c:v>
                </c:pt>
                <c:pt idx="75249" formatCode="0.00E+00">
                  <c:v>-6.19821E-3</c:v>
                </c:pt>
                <c:pt idx="75250" formatCode="0.00E+00">
                  <c:v>-6.2284100000000002E-3</c:v>
                </c:pt>
                <c:pt idx="75251" formatCode="0.00E+00">
                  <c:v>-6.2568099999999998E-3</c:v>
                </c:pt>
                <c:pt idx="75252" formatCode="0.00E+00">
                  <c:v>-6.2831299999999996E-3</c:v>
                </c:pt>
                <c:pt idx="75253" formatCode="0.00E+00">
                  <c:v>-6.3074999999999997E-3</c:v>
                </c:pt>
                <c:pt idx="75254" formatCode="0.00E+00">
                  <c:v>-6.3302200000000001E-3</c:v>
                </c:pt>
                <c:pt idx="75255" formatCode="0.00E+00">
                  <c:v>-6.3512799999999999E-3</c:v>
                </c:pt>
                <c:pt idx="75256" formatCode="0.00E+00">
                  <c:v>-6.3704399999999998E-3</c:v>
                </c:pt>
                <c:pt idx="75257" formatCode="0.00E+00">
                  <c:v>-6.3874300000000004E-3</c:v>
                </c:pt>
                <c:pt idx="75258" formatCode="0.00E+00">
                  <c:v>-6.4019899999999998E-3</c:v>
                </c:pt>
                <c:pt idx="75259" formatCode="0.00E+00">
                  <c:v>-6.4140400000000002E-3</c:v>
                </c:pt>
                <c:pt idx="75260" formatCode="0.00E+00">
                  <c:v>-6.4236800000000002E-3</c:v>
                </c:pt>
                <c:pt idx="75261" formatCode="0.00E+00">
                  <c:v>-6.4309600000000003E-3</c:v>
                </c:pt>
                <c:pt idx="75262" formatCode="0.00E+00">
                  <c:v>-6.4358899999999997E-3</c:v>
                </c:pt>
                <c:pt idx="75263" formatCode="0.00E+00">
                  <c:v>-6.4384899999999998E-3</c:v>
                </c:pt>
                <c:pt idx="75264" formatCode="0.00E+00">
                  <c:v>-6.4387999999999997E-3</c:v>
                </c:pt>
                <c:pt idx="75265" formatCode="0.00E+00">
                  <c:v>-6.4368100000000003E-3</c:v>
                </c:pt>
                <c:pt idx="75266" formatCode="0.00E+00">
                  <c:v>-6.4324100000000004E-3</c:v>
                </c:pt>
                <c:pt idx="75267" formatCode="0.00E+00">
                  <c:v>-6.4254799999999999E-3</c:v>
                </c:pt>
                <c:pt idx="75268" formatCode="0.00E+00">
                  <c:v>-6.4158399999999999E-3</c:v>
                </c:pt>
                <c:pt idx="75269" formatCode="0.00E+00">
                  <c:v>-6.4032799999999999E-3</c:v>
                </c:pt>
                <c:pt idx="75270" formatCode="0.00E+00">
                  <c:v>-6.3876699999999998E-3</c:v>
                </c:pt>
                <c:pt idx="75271" formatCode="0.00E+00">
                  <c:v>-6.3689699999999998E-3</c:v>
                </c:pt>
                <c:pt idx="75272" formatCode="0.00E+00">
                  <c:v>-6.3473000000000002E-3</c:v>
                </c:pt>
                <c:pt idx="75273" formatCode="0.00E+00">
                  <c:v>-6.3229000000000002E-3</c:v>
                </c:pt>
                <c:pt idx="75274" formatCode="0.00E+00">
                  <c:v>-6.2959599999999998E-3</c:v>
                </c:pt>
                <c:pt idx="75275" formatCode="0.00E+00">
                  <c:v>-6.2665899999999998E-3</c:v>
                </c:pt>
                <c:pt idx="75276" formatCode="0.00E+00">
                  <c:v>-6.2348799999999999E-3</c:v>
                </c:pt>
                <c:pt idx="75277" formatCode="0.00E+00">
                  <c:v>-6.2008499999999999E-3</c:v>
                </c:pt>
                <c:pt idx="75278" formatCode="0.00E+00">
                  <c:v>-6.1645700000000003E-3</c:v>
                </c:pt>
                <c:pt idx="75279" formatCode="0.00E+00">
                  <c:v>-6.1261800000000002E-3</c:v>
                </c:pt>
                <c:pt idx="75280" formatCode="0.00E+00">
                  <c:v>-6.0857899999999998E-3</c:v>
                </c:pt>
                <c:pt idx="75281" formatCode="0.00E+00">
                  <c:v>-6.0433800000000001E-3</c:v>
                </c:pt>
                <c:pt idx="75282" formatCode="0.00E+00">
                  <c:v>-5.9988999999999997E-3</c:v>
                </c:pt>
                <c:pt idx="75283" formatCode="0.00E+00">
                  <c:v>-5.9523700000000002E-3</c:v>
                </c:pt>
                <c:pt idx="75284" formatCode="0.00E+00">
                  <c:v>-5.9038099999999998E-3</c:v>
                </c:pt>
                <c:pt idx="75285" formatCode="0.00E+00">
                  <c:v>-5.8531700000000004E-3</c:v>
                </c:pt>
                <c:pt idx="75286" formatCode="0.00E+00">
                  <c:v>-5.8003999999999998E-3</c:v>
                </c:pt>
                <c:pt idx="75287" formatCode="0.00E+00">
                  <c:v>-5.7455700000000002E-3</c:v>
                </c:pt>
                <c:pt idx="75288" formatCode="0.00E+00">
                  <c:v>-5.6888700000000004E-3</c:v>
                </c:pt>
                <c:pt idx="75289" formatCode="0.00E+00">
                  <c:v>-5.6304299999999996E-3</c:v>
                </c:pt>
                <c:pt idx="75290" formatCode="0.00E+00">
                  <c:v>-5.5703100000000002E-3</c:v>
                </c:pt>
                <c:pt idx="75291" formatCode="0.00E+00">
                  <c:v>-5.5085000000000004E-3</c:v>
                </c:pt>
                <c:pt idx="75292" formatCode="0.00E+00">
                  <c:v>-5.4449600000000004E-3</c:v>
                </c:pt>
                <c:pt idx="75293" formatCode="0.00E+00">
                  <c:v>-5.3795700000000002E-3</c:v>
                </c:pt>
                <c:pt idx="75294" formatCode="0.00E+00">
                  <c:v>-5.3123299999999997E-3</c:v>
                </c:pt>
                <c:pt idx="75295" formatCode="0.00E+00">
                  <c:v>-5.2432499999999996E-3</c:v>
                </c:pt>
                <c:pt idx="75296" formatCode="0.00E+00">
                  <c:v>-5.1723100000000003E-3</c:v>
                </c:pt>
                <c:pt idx="75297" formatCode="0.00E+00">
                  <c:v>-5.0996799999999997E-3</c:v>
                </c:pt>
                <c:pt idx="75298" formatCode="0.00E+00">
                  <c:v>-5.0256399999999996E-3</c:v>
                </c:pt>
                <c:pt idx="75299" formatCode="0.00E+00">
                  <c:v>-4.9503200000000002E-3</c:v>
                </c:pt>
                <c:pt idx="75300" formatCode="0.00E+00">
                  <c:v>-4.8737199999999998E-3</c:v>
                </c:pt>
                <c:pt idx="75301" formatCode="0.00E+00">
                  <c:v>-4.7957900000000003E-3</c:v>
                </c:pt>
                <c:pt idx="75302" formatCode="0.00E+00">
                  <c:v>-4.7165499999999999E-3</c:v>
                </c:pt>
                <c:pt idx="75303" formatCode="0.00E+00">
                  <c:v>-4.6360899999999998E-3</c:v>
                </c:pt>
                <c:pt idx="75304" formatCode="0.00E+00">
                  <c:v>-4.55457E-3</c:v>
                </c:pt>
                <c:pt idx="75305" formatCode="0.00E+00">
                  <c:v>-4.4721500000000003E-3</c:v>
                </c:pt>
                <c:pt idx="75306" formatCode="0.00E+00">
                  <c:v>-4.3890500000000002E-3</c:v>
                </c:pt>
                <c:pt idx="75307" formatCode="0.00E+00">
                  <c:v>-4.3054299999999998E-3</c:v>
                </c:pt>
                <c:pt idx="75308" formatCode="0.00E+00">
                  <c:v>-4.2213700000000003E-3</c:v>
                </c:pt>
                <c:pt idx="75309" formatCode="0.00E+00">
                  <c:v>-4.1368500000000001E-3</c:v>
                </c:pt>
                <c:pt idx="75310" formatCode="0.00E+00">
                  <c:v>-4.0518999999999998E-3</c:v>
                </c:pt>
                <c:pt idx="75311" formatCode="0.00E+00">
                  <c:v>-3.9665999999999998E-3</c:v>
                </c:pt>
                <c:pt idx="75312" formatCode="0.00E+00">
                  <c:v>-3.8810200000000002E-3</c:v>
                </c:pt>
                <c:pt idx="75313" formatCode="0.00E+00">
                  <c:v>-3.79511E-3</c:v>
                </c:pt>
                <c:pt idx="75314" formatCode="0.00E+00">
                  <c:v>-3.7086900000000002E-3</c:v>
                </c:pt>
                <c:pt idx="75315" formatCode="0.00E+00">
                  <c:v>-3.62182E-3</c:v>
                </c:pt>
                <c:pt idx="75316" formatCode="0.00E+00">
                  <c:v>-3.5347600000000001E-3</c:v>
                </c:pt>
                <c:pt idx="75317" formatCode="0.00E+00">
                  <c:v>-3.44765E-3</c:v>
                </c:pt>
                <c:pt idx="75318" formatCode="0.00E+00">
                  <c:v>-3.36046E-3</c:v>
                </c:pt>
                <c:pt idx="75319" formatCode="0.00E+00">
                  <c:v>-3.2731599999999998E-3</c:v>
                </c:pt>
                <c:pt idx="75320" formatCode="0.00E+00">
                  <c:v>-3.1857700000000001E-3</c:v>
                </c:pt>
                <c:pt idx="75321" formatCode="0.00E+00">
                  <c:v>-3.0984099999999998E-3</c:v>
                </c:pt>
                <c:pt idx="75322" formatCode="0.00E+00">
                  <c:v>-3.0111700000000001E-3</c:v>
                </c:pt>
                <c:pt idx="75323" formatCode="0.00E+00">
                  <c:v>-2.9241200000000001E-3</c:v>
                </c:pt>
                <c:pt idx="75324" formatCode="0.00E+00">
                  <c:v>-2.8373299999999999E-3</c:v>
                </c:pt>
                <c:pt idx="75325" formatCode="0.00E+00">
                  <c:v>-2.7509000000000001E-3</c:v>
                </c:pt>
                <c:pt idx="75326" formatCode="0.00E+00">
                  <c:v>-2.6649299999999998E-3</c:v>
                </c:pt>
                <c:pt idx="75327" formatCode="0.00E+00">
                  <c:v>-2.5794500000000001E-3</c:v>
                </c:pt>
                <c:pt idx="75328" formatCode="0.00E+00">
                  <c:v>-2.4944899999999998E-3</c:v>
                </c:pt>
                <c:pt idx="75329" formatCode="0.00E+00">
                  <c:v>-2.4100900000000001E-3</c:v>
                </c:pt>
                <c:pt idx="75330" formatCode="0.00E+00">
                  <c:v>-2.3262600000000001E-3</c:v>
                </c:pt>
                <c:pt idx="75331" formatCode="0.00E+00">
                  <c:v>-2.24288E-3</c:v>
                </c:pt>
                <c:pt idx="75332" formatCode="0.00E+00">
                  <c:v>-2.1599100000000001E-3</c:v>
                </c:pt>
                <c:pt idx="75333" formatCode="0.00E+00">
                  <c:v>-2.0774299999999999E-3</c:v>
                </c:pt>
                <c:pt idx="75334" formatCode="0.00E+00">
                  <c:v>-1.9954899999999999E-3</c:v>
                </c:pt>
                <c:pt idx="75335" formatCode="0.00E+00">
                  <c:v>-1.9141500000000001E-3</c:v>
                </c:pt>
                <c:pt idx="75336" formatCode="0.00E+00">
                  <c:v>-1.8334600000000001E-3</c:v>
                </c:pt>
                <c:pt idx="75337" formatCode="0.00E+00">
                  <c:v>-1.7534899999999999E-3</c:v>
                </c:pt>
                <c:pt idx="75338" formatCode="0.00E+00">
                  <c:v>-1.6743299999999999E-3</c:v>
                </c:pt>
                <c:pt idx="75339" formatCode="0.00E+00">
                  <c:v>-1.5960499999999999E-3</c:v>
                </c:pt>
                <c:pt idx="75340" formatCode="0.00E+00">
                  <c:v>-1.5186500000000001E-3</c:v>
                </c:pt>
                <c:pt idx="75341" formatCode="0.00E+00">
                  <c:v>-1.44214E-3</c:v>
                </c:pt>
                <c:pt idx="75342" formatCode="0.00E+00">
                  <c:v>-1.3665000000000001E-3</c:v>
                </c:pt>
                <c:pt idx="75343" formatCode="0.00E+00">
                  <c:v>-1.2917499999999999E-3</c:v>
                </c:pt>
                <c:pt idx="75344" formatCode="0.00E+00">
                  <c:v>-1.21791E-3</c:v>
                </c:pt>
                <c:pt idx="75345" formatCode="0.00E+00">
                  <c:v>-1.1450099999999999E-3</c:v>
                </c:pt>
                <c:pt idx="75346" formatCode="0.00E+00">
                  <c:v>-1.07307E-3</c:v>
                </c:pt>
                <c:pt idx="75347" formatCode="0.00E+00">
                  <c:v>-1.0020599999999999E-3</c:v>
                </c:pt>
                <c:pt idx="75348" formatCode="0.00E+00">
                  <c:v>-9.3191599999999997E-4</c:v>
                </c:pt>
                <c:pt idx="75349" formatCode="0.00E+00">
                  <c:v>-8.6259399999999995E-4</c:v>
                </c:pt>
                <c:pt idx="75350" formatCode="0.00E+00">
                  <c:v>-7.9415900000000001E-4</c:v>
                </c:pt>
                <c:pt idx="75351" formatCode="0.00E+00">
                  <c:v>-7.2667900000000004E-4</c:v>
                </c:pt>
                <c:pt idx="75352" formatCode="0.00E+00">
                  <c:v>-6.6013400000000005E-4</c:v>
                </c:pt>
                <c:pt idx="75353" formatCode="0.00E+00">
                  <c:v>-5.9444399999999996E-4</c:v>
                </c:pt>
                <c:pt idx="75354" formatCode="0.00E+00">
                  <c:v>-5.2954E-4</c:v>
                </c:pt>
                <c:pt idx="75355" formatCode="0.00E+00">
                  <c:v>-4.6539900000000002E-4</c:v>
                </c:pt>
                <c:pt idx="75356" formatCode="0.00E+00">
                  <c:v>-4.02013E-4</c:v>
                </c:pt>
                <c:pt idx="75357" formatCode="0.00E+00">
                  <c:v>-3.3933500000000002E-4</c:v>
                </c:pt>
                <c:pt idx="75358" formatCode="0.00E+00">
                  <c:v>-2.7729499999999999E-4</c:v>
                </c:pt>
                <c:pt idx="75359" formatCode="0.00E+00">
                  <c:v>-2.15894E-4</c:v>
                </c:pt>
                <c:pt idx="75360" formatCode="0.00E+00">
                  <c:v>-1.55184E-4</c:v>
                </c:pt>
                <c:pt idx="75361" formatCode="0.00E+00">
                  <c:v>-9.5160299999999998E-5</c:v>
                </c:pt>
                <c:pt idx="75362" formatCode="0.00E+00">
                  <c:v>-3.57491E-5</c:v>
                </c:pt>
                <c:pt idx="75363" formatCode="0.00E+00">
                  <c:v>2.3119200000000001E-5</c:v>
                </c:pt>
                <c:pt idx="75364" formatCode="0.00E+00">
                  <c:v>8.14866E-5</c:v>
                </c:pt>
                <c:pt idx="75365" formatCode="0.00E+00">
                  <c:v>1.3941600000000001E-4</c:v>
                </c:pt>
                <c:pt idx="75366" formatCode="0.00E+00">
                  <c:v>1.96997E-4</c:v>
                </c:pt>
                <c:pt idx="75367" formatCode="0.00E+00">
                  <c:v>2.5426499999999999E-4</c:v>
                </c:pt>
                <c:pt idx="75368" formatCode="0.00E+00">
                  <c:v>3.1120399999999998E-4</c:v>
                </c:pt>
                <c:pt idx="75369" formatCode="0.00E+00">
                  <c:v>3.6782999999999998E-4</c:v>
                </c:pt>
                <c:pt idx="75370" formatCode="0.00E+00">
                  <c:v>4.2417799999999999E-4</c:v>
                </c:pt>
                <c:pt idx="75371" formatCode="0.00E+00">
                  <c:v>4.8026500000000001E-4</c:v>
                </c:pt>
                <c:pt idx="75372" formatCode="0.00E+00">
                  <c:v>5.3610599999999995E-4</c:v>
                </c:pt>
                <c:pt idx="75373" formatCode="0.00E+00">
                  <c:v>5.9172200000000004E-4</c:v>
                </c:pt>
                <c:pt idx="75374" formatCode="0.00E+00">
                  <c:v>6.4713499999999996E-4</c:v>
                </c:pt>
                <c:pt idx="75375" formatCode="0.00E+00">
                  <c:v>7.0237499999999998E-4</c:v>
                </c:pt>
                <c:pt idx="75376" formatCode="0.00E+00">
                  <c:v>7.5748099999999995E-4</c:v>
                </c:pt>
                <c:pt idx="75377" formatCode="0.00E+00">
                  <c:v>8.1249600000000001E-4</c:v>
                </c:pt>
                <c:pt idx="75378" formatCode="0.00E+00">
                  <c:v>8.6746200000000005E-4</c:v>
                </c:pt>
                <c:pt idx="75379" formatCode="0.00E+00">
                  <c:v>9.22422E-4</c:v>
                </c:pt>
                <c:pt idx="75380" formatCode="0.00E+00">
                  <c:v>9.7743200000000008E-4</c:v>
                </c:pt>
                <c:pt idx="75381" formatCode="0.00E+00">
                  <c:v>1.03254E-3</c:v>
                </c:pt>
                <c:pt idx="75382" formatCode="0.00E+00">
                  <c:v>1.08778E-3</c:v>
                </c:pt>
                <c:pt idx="75383" formatCode="0.00E+00">
                  <c:v>1.1431900000000001E-3</c:v>
                </c:pt>
                <c:pt idx="75384" formatCode="0.00E+00">
                  <c:v>1.1988299999999999E-3</c:v>
                </c:pt>
                <c:pt idx="75385" formatCode="0.00E+00">
                  <c:v>1.2547599999999999E-3</c:v>
                </c:pt>
                <c:pt idx="75386" formatCode="0.00E+00">
                  <c:v>1.31105E-3</c:v>
                </c:pt>
                <c:pt idx="75387" formatCode="0.00E+00">
                  <c:v>1.36772E-3</c:v>
                </c:pt>
                <c:pt idx="75388" formatCode="0.00E+00">
                  <c:v>1.42476E-3</c:v>
                </c:pt>
                <c:pt idx="75389" formatCode="0.00E+00">
                  <c:v>1.48215E-3</c:v>
                </c:pt>
                <c:pt idx="75390" formatCode="0.00E+00">
                  <c:v>1.53991E-3</c:v>
                </c:pt>
                <c:pt idx="75391" formatCode="0.00E+00">
                  <c:v>1.59811E-3</c:v>
                </c:pt>
                <c:pt idx="75392" formatCode="0.00E+00">
                  <c:v>1.6568100000000001E-3</c:v>
                </c:pt>
                <c:pt idx="75393" formatCode="0.00E+00">
                  <c:v>1.7160400000000001E-3</c:v>
                </c:pt>
                <c:pt idx="75394" formatCode="0.00E+00">
                  <c:v>1.7757999999999999E-3</c:v>
                </c:pt>
                <c:pt idx="75395" formatCode="0.00E+00">
                  <c:v>1.8361499999999999E-3</c:v>
                </c:pt>
                <c:pt idx="75396" formatCode="0.00E+00">
                  <c:v>1.89705E-3</c:v>
                </c:pt>
                <c:pt idx="75397" formatCode="0.00E+00">
                  <c:v>1.95845E-3</c:v>
                </c:pt>
                <c:pt idx="75398" formatCode="0.00E+00">
                  <c:v>2.0202800000000002E-3</c:v>
                </c:pt>
                <c:pt idx="75399" formatCode="0.00E+00">
                  <c:v>2.0825399999999999E-3</c:v>
                </c:pt>
                <c:pt idx="75400" formatCode="0.00E+00">
                  <c:v>2.1452699999999999E-3</c:v>
                </c:pt>
                <c:pt idx="75401" formatCode="0.00E+00">
                  <c:v>2.2085099999999999E-3</c:v>
                </c:pt>
                <c:pt idx="75402" formatCode="0.00E+00">
                  <c:v>2.27224E-3</c:v>
                </c:pt>
                <c:pt idx="75403" formatCode="0.00E+00">
                  <c:v>2.3364200000000001E-3</c:v>
                </c:pt>
                <c:pt idx="75404" formatCode="0.00E+00">
                  <c:v>2.4010500000000001E-3</c:v>
                </c:pt>
                <c:pt idx="75405" formatCode="0.00E+00">
                  <c:v>2.4661499999999999E-3</c:v>
                </c:pt>
                <c:pt idx="75406" formatCode="0.00E+00">
                  <c:v>2.53177E-3</c:v>
                </c:pt>
                <c:pt idx="75407" formatCode="0.00E+00">
                  <c:v>2.59787E-3</c:v>
                </c:pt>
                <c:pt idx="75408" formatCode="0.00E+00">
                  <c:v>2.66439E-3</c:v>
                </c:pt>
                <c:pt idx="75409" formatCode="0.00E+00">
                  <c:v>2.7312500000000002E-3</c:v>
                </c:pt>
                <c:pt idx="75410" formatCode="0.00E+00">
                  <c:v>2.7983499999999998E-3</c:v>
                </c:pt>
                <c:pt idx="75411" formatCode="0.00E+00">
                  <c:v>2.8656300000000001E-3</c:v>
                </c:pt>
                <c:pt idx="75412" formatCode="0.00E+00">
                  <c:v>2.93305E-3</c:v>
                </c:pt>
                <c:pt idx="75413" formatCode="0.00E+00">
                  <c:v>3.0006500000000001E-3</c:v>
                </c:pt>
                <c:pt idx="75414" formatCode="0.00E+00">
                  <c:v>3.0684699999999998E-3</c:v>
                </c:pt>
                <c:pt idx="75415" formatCode="0.00E+00">
                  <c:v>3.1365099999999999E-3</c:v>
                </c:pt>
                <c:pt idx="75416" formatCode="0.00E+00">
                  <c:v>3.2047099999999999E-3</c:v>
                </c:pt>
                <c:pt idx="75417" formatCode="0.00E+00">
                  <c:v>3.2729999999999999E-3</c:v>
                </c:pt>
                <c:pt idx="75418" formatCode="0.00E+00">
                  <c:v>3.3413100000000001E-3</c:v>
                </c:pt>
                <c:pt idx="75419" formatCode="0.00E+00">
                  <c:v>3.4095699999999998E-3</c:v>
                </c:pt>
                <c:pt idx="75420" formatCode="0.00E+00">
                  <c:v>3.47774E-3</c:v>
                </c:pt>
                <c:pt idx="75421" formatCode="0.00E+00">
                  <c:v>3.5457100000000001E-3</c:v>
                </c:pt>
                <c:pt idx="75422" formatCode="0.00E+00">
                  <c:v>3.61334E-3</c:v>
                </c:pt>
                <c:pt idx="75423" formatCode="0.00E+00">
                  <c:v>3.6805800000000001E-3</c:v>
                </c:pt>
                <c:pt idx="75424" formatCode="0.00E+00">
                  <c:v>3.7475E-3</c:v>
                </c:pt>
                <c:pt idx="75425" formatCode="0.00E+00">
                  <c:v>3.8141400000000002E-3</c:v>
                </c:pt>
                <c:pt idx="75426" formatCode="0.00E+00">
                  <c:v>3.8804899999999999E-3</c:v>
                </c:pt>
                <c:pt idx="75427" formatCode="0.00E+00">
                  <c:v>3.9465100000000003E-3</c:v>
                </c:pt>
                <c:pt idx="75428" formatCode="0.00E+00">
                  <c:v>4.0121200000000001E-3</c:v>
                </c:pt>
                <c:pt idx="75429" formatCode="0.00E+00">
                  <c:v>4.07728E-3</c:v>
                </c:pt>
                <c:pt idx="75430" formatCode="0.00E+00">
                  <c:v>4.1418799999999997E-3</c:v>
                </c:pt>
                <c:pt idx="75431" formatCode="0.00E+00">
                  <c:v>4.2058299999999998E-3</c:v>
                </c:pt>
                <c:pt idx="75432" formatCode="0.00E+00">
                  <c:v>4.2690499999999999E-3</c:v>
                </c:pt>
                <c:pt idx="75433" formatCode="0.00E+00">
                  <c:v>4.3314599999999997E-3</c:v>
                </c:pt>
                <c:pt idx="75434" formatCode="0.00E+00">
                  <c:v>4.3930000000000002E-3</c:v>
                </c:pt>
                <c:pt idx="75435" formatCode="0.00E+00">
                  <c:v>4.4536200000000001E-3</c:v>
                </c:pt>
                <c:pt idx="75436" formatCode="0.00E+00">
                  <c:v>4.5132599999999998E-3</c:v>
                </c:pt>
                <c:pt idx="75437" formatCode="0.00E+00">
                  <c:v>4.5718299999999998E-3</c:v>
                </c:pt>
                <c:pt idx="75438" formatCode="0.00E+00">
                  <c:v>4.6292E-3</c:v>
                </c:pt>
                <c:pt idx="75439" formatCode="0.00E+00">
                  <c:v>4.6852500000000002E-3</c:v>
                </c:pt>
                <c:pt idx="75440" formatCode="0.00E+00">
                  <c:v>4.7398700000000002E-3</c:v>
                </c:pt>
                <c:pt idx="75441" formatCode="0.00E+00">
                  <c:v>4.7930100000000003E-3</c:v>
                </c:pt>
                <c:pt idx="75442" formatCode="0.00E+00">
                  <c:v>4.8447000000000004E-3</c:v>
                </c:pt>
                <c:pt idx="75443" formatCode="0.00E+00">
                  <c:v>4.8949500000000003E-3</c:v>
                </c:pt>
                <c:pt idx="75444" formatCode="0.00E+00">
                  <c:v>4.9437700000000001E-3</c:v>
                </c:pt>
                <c:pt idx="75445" formatCode="0.00E+00">
                  <c:v>4.9910900000000001E-3</c:v>
                </c:pt>
                <c:pt idx="75446" formatCode="0.00E+00">
                  <c:v>5.03683E-3</c:v>
                </c:pt>
                <c:pt idx="75447" formatCode="0.00E+00">
                  <c:v>5.0809100000000001E-3</c:v>
                </c:pt>
                <c:pt idx="75448" formatCode="0.00E+00">
                  <c:v>5.1232500000000002E-3</c:v>
                </c:pt>
                <c:pt idx="75449" formatCode="0.00E+00">
                  <c:v>5.16374E-3</c:v>
                </c:pt>
                <c:pt idx="75450" formatCode="0.00E+00">
                  <c:v>5.2021799999999998E-3</c:v>
                </c:pt>
                <c:pt idx="75451" formatCode="0.00E+00">
                  <c:v>5.2384299999999996E-3</c:v>
                </c:pt>
                <c:pt idx="75452" formatCode="0.00E+00">
                  <c:v>5.2724E-3</c:v>
                </c:pt>
                <c:pt idx="75453" formatCode="0.00E+00">
                  <c:v>5.3040600000000002E-3</c:v>
                </c:pt>
                <c:pt idx="75454" formatCode="0.00E+00">
                  <c:v>5.3334300000000001E-3</c:v>
                </c:pt>
                <c:pt idx="75455" formatCode="0.00E+00">
                  <c:v>5.3605099999999998E-3</c:v>
                </c:pt>
                <c:pt idx="75456" formatCode="0.00E+00">
                  <c:v>5.3852600000000002E-3</c:v>
                </c:pt>
                <c:pt idx="75457" formatCode="0.00E+00">
                  <c:v>5.40765E-3</c:v>
                </c:pt>
                <c:pt idx="75458" formatCode="0.00E+00">
                  <c:v>5.4277400000000003E-3</c:v>
                </c:pt>
                <c:pt idx="75459" formatCode="0.00E+00">
                  <c:v>5.4455500000000004E-3</c:v>
                </c:pt>
                <c:pt idx="75460" formatCode="0.00E+00">
                  <c:v>5.4610199999999996E-3</c:v>
                </c:pt>
                <c:pt idx="75461" formatCode="0.00E+00">
                  <c:v>5.4740800000000001E-3</c:v>
                </c:pt>
                <c:pt idx="75462" formatCode="0.00E+00">
                  <c:v>5.4847400000000001E-3</c:v>
                </c:pt>
                <c:pt idx="75463" formatCode="0.00E+00">
                  <c:v>5.4928499999999996E-3</c:v>
                </c:pt>
                <c:pt idx="75464" formatCode="0.00E+00">
                  <c:v>5.4981600000000002E-3</c:v>
                </c:pt>
                <c:pt idx="75465" formatCode="0.00E+00">
                  <c:v>5.50053E-3</c:v>
                </c:pt>
                <c:pt idx="75466" formatCode="0.00E+00">
                  <c:v>5.5000600000000002E-3</c:v>
                </c:pt>
                <c:pt idx="75467" formatCode="0.00E+00">
                  <c:v>5.4968500000000002E-3</c:v>
                </c:pt>
                <c:pt idx="75468" formatCode="0.00E+00">
                  <c:v>5.4909599999999996E-3</c:v>
                </c:pt>
                <c:pt idx="75469" formatCode="0.00E+00">
                  <c:v>5.4824399999999999E-3</c:v>
                </c:pt>
                <c:pt idx="75470" formatCode="0.00E+00">
                  <c:v>5.47132E-3</c:v>
                </c:pt>
                <c:pt idx="75471" formatCode="0.00E+00">
                  <c:v>5.4576099999999999E-3</c:v>
                </c:pt>
                <c:pt idx="75472" formatCode="0.00E+00">
                  <c:v>5.4412799999999997E-3</c:v>
                </c:pt>
                <c:pt idx="75473" formatCode="0.00E+00">
                  <c:v>5.4222799999999998E-3</c:v>
                </c:pt>
                <c:pt idx="75474" formatCode="0.00E+00">
                  <c:v>5.4005900000000003E-3</c:v>
                </c:pt>
                <c:pt idx="75475" formatCode="0.00E+00">
                  <c:v>5.3762000000000002E-3</c:v>
                </c:pt>
                <c:pt idx="75476" formatCode="0.00E+00">
                  <c:v>5.3491099999999998E-3</c:v>
                </c:pt>
                <c:pt idx="75477" formatCode="0.00E+00">
                  <c:v>5.3193199999999998E-3</c:v>
                </c:pt>
                <c:pt idx="75478" formatCode="0.00E+00">
                  <c:v>5.2868400000000001E-3</c:v>
                </c:pt>
                <c:pt idx="75479" formatCode="0.00E+00">
                  <c:v>5.2516899999999998E-3</c:v>
                </c:pt>
                <c:pt idx="75480" formatCode="0.00E+00">
                  <c:v>5.2138699999999998E-3</c:v>
                </c:pt>
                <c:pt idx="75481" formatCode="0.00E+00">
                  <c:v>5.1734399999999996E-3</c:v>
                </c:pt>
                <c:pt idx="75482" formatCode="0.00E+00">
                  <c:v>5.1304799999999998E-3</c:v>
                </c:pt>
                <c:pt idx="75483" formatCode="0.00E+00">
                  <c:v>5.0850100000000001E-3</c:v>
                </c:pt>
                <c:pt idx="75484" formatCode="0.00E+00">
                  <c:v>5.0369799999999999E-3</c:v>
                </c:pt>
                <c:pt idx="75485" formatCode="0.00E+00">
                  <c:v>4.98644E-3</c:v>
                </c:pt>
                <c:pt idx="75486" formatCode="0.00E+00">
                  <c:v>4.9335100000000003E-3</c:v>
                </c:pt>
                <c:pt idx="75487" formatCode="0.00E+00">
                  <c:v>4.8782699999999997E-3</c:v>
                </c:pt>
                <c:pt idx="75488" formatCode="0.00E+00">
                  <c:v>4.8207299999999996E-3</c:v>
                </c:pt>
                <c:pt idx="75489" formatCode="0.00E+00">
                  <c:v>4.7609100000000001E-3</c:v>
                </c:pt>
                <c:pt idx="75490" formatCode="0.00E+00">
                  <c:v>4.69887E-3</c:v>
                </c:pt>
                <c:pt idx="75491" formatCode="0.00E+00">
                  <c:v>4.6347000000000003E-3</c:v>
                </c:pt>
                <c:pt idx="75492" formatCode="0.00E+00">
                  <c:v>4.5684599999999999E-3</c:v>
                </c:pt>
                <c:pt idx="75493" formatCode="0.00E+00">
                  <c:v>4.50023E-3</c:v>
                </c:pt>
                <c:pt idx="75494" formatCode="0.00E+00">
                  <c:v>4.4301000000000002E-3</c:v>
                </c:pt>
                <c:pt idx="75495" formatCode="0.00E+00">
                  <c:v>4.3582100000000004E-3</c:v>
                </c:pt>
                <c:pt idx="75496" formatCode="0.00E+00">
                  <c:v>4.2847500000000004E-3</c:v>
                </c:pt>
                <c:pt idx="75497" formatCode="0.00E+00">
                  <c:v>4.20988E-3</c:v>
                </c:pt>
                <c:pt idx="75498" formatCode="0.00E+00">
                  <c:v>4.1337700000000002E-3</c:v>
                </c:pt>
                <c:pt idx="75499" formatCode="0.00E+00">
                  <c:v>4.05653E-3</c:v>
                </c:pt>
                <c:pt idx="75500" formatCode="0.00E+00">
                  <c:v>3.9782100000000003E-3</c:v>
                </c:pt>
                <c:pt idx="75501" formatCode="0.00E+00">
                  <c:v>3.89887E-3</c:v>
                </c:pt>
                <c:pt idx="75502" formatCode="0.00E+00">
                  <c:v>3.8186100000000001E-3</c:v>
                </c:pt>
                <c:pt idx="75503" formatCode="0.00E+00">
                  <c:v>3.7375099999999999E-3</c:v>
                </c:pt>
                <c:pt idx="75504" formatCode="0.00E+00">
                  <c:v>3.6556000000000002E-3</c:v>
                </c:pt>
                <c:pt idx="75505" formatCode="0.00E+00">
                  <c:v>3.5728999999999999E-3</c:v>
                </c:pt>
                <c:pt idx="75506" formatCode="0.00E+00">
                  <c:v>3.48949E-3</c:v>
                </c:pt>
                <c:pt idx="75507" formatCode="0.00E+00">
                  <c:v>3.40551E-3</c:v>
                </c:pt>
                <c:pt idx="75508" formatCode="0.00E+00">
                  <c:v>3.3211099999999999E-3</c:v>
                </c:pt>
                <c:pt idx="75509" formatCode="0.00E+00">
                  <c:v>3.23639E-3</c:v>
                </c:pt>
                <c:pt idx="75510" formatCode="0.00E+00">
                  <c:v>3.1515499999999999E-3</c:v>
                </c:pt>
                <c:pt idx="75511" formatCode="0.00E+00">
                  <c:v>3.06675E-3</c:v>
                </c:pt>
                <c:pt idx="75512" formatCode="0.00E+00">
                  <c:v>2.9820100000000002E-3</c:v>
                </c:pt>
                <c:pt idx="75513" formatCode="0.00E+00">
                  <c:v>2.89727E-3</c:v>
                </c:pt>
                <c:pt idx="75514" formatCode="0.00E+00">
                  <c:v>2.8125899999999998E-3</c:v>
                </c:pt>
                <c:pt idx="75515" formatCode="0.00E+00">
                  <c:v>2.7280999999999998E-3</c:v>
                </c:pt>
                <c:pt idx="75516" formatCode="0.00E+00">
                  <c:v>2.6439900000000001E-3</c:v>
                </c:pt>
                <c:pt idx="75517" formatCode="0.00E+00">
                  <c:v>2.5604999999999998E-3</c:v>
                </c:pt>
                <c:pt idx="75518" formatCode="0.00E+00">
                  <c:v>2.4778199999999999E-3</c:v>
                </c:pt>
                <c:pt idx="75519" formatCode="0.00E+00">
                  <c:v>2.3960399999999999E-3</c:v>
                </c:pt>
                <c:pt idx="75520" formatCode="0.00E+00">
                  <c:v>2.3153200000000001E-3</c:v>
                </c:pt>
                <c:pt idx="75521" formatCode="0.00E+00">
                  <c:v>2.23595E-3</c:v>
                </c:pt>
                <c:pt idx="75522" formatCode="0.00E+00">
                  <c:v>2.15803E-3</c:v>
                </c:pt>
                <c:pt idx="75523" formatCode="0.00E+00">
                  <c:v>2.0815199999999999E-3</c:v>
                </c:pt>
                <c:pt idx="75524" formatCode="0.00E+00">
                  <c:v>2.0065E-3</c:v>
                </c:pt>
                <c:pt idx="75525" formatCode="0.00E+00">
                  <c:v>1.93305E-3</c:v>
                </c:pt>
                <c:pt idx="75526" formatCode="0.00E+00">
                  <c:v>1.86108E-3</c:v>
                </c:pt>
                <c:pt idx="75527" formatCode="0.00E+00">
                  <c:v>1.79043E-3</c:v>
                </c:pt>
                <c:pt idx="75528" formatCode="0.00E+00">
                  <c:v>1.7212E-3</c:v>
                </c:pt>
                <c:pt idx="75529" formatCode="0.00E+00">
                  <c:v>1.65357E-3</c:v>
                </c:pt>
                <c:pt idx="75530" formatCode="0.00E+00">
                  <c:v>1.5877E-3</c:v>
                </c:pt>
                <c:pt idx="75531" formatCode="0.00E+00">
                  <c:v>1.52384E-3</c:v>
                </c:pt>
                <c:pt idx="75532" formatCode="0.00E+00">
                  <c:v>1.46228E-3</c:v>
                </c:pt>
                <c:pt idx="75533" formatCode="0.00E+00">
                  <c:v>1.4031899999999999E-3</c:v>
                </c:pt>
                <c:pt idx="75534" formatCode="0.00E+00">
                  <c:v>1.3466800000000001E-3</c:v>
                </c:pt>
                <c:pt idx="75535" formatCode="0.00E+00">
                  <c:v>1.29283E-3</c:v>
                </c:pt>
                <c:pt idx="75536" formatCode="0.00E+00">
                  <c:v>1.2417699999999999E-3</c:v>
                </c:pt>
                <c:pt idx="75537" formatCode="0.00E+00">
                  <c:v>1.1935800000000001E-3</c:v>
                </c:pt>
                <c:pt idx="75538" formatCode="0.00E+00">
                  <c:v>1.1483400000000001E-3</c:v>
                </c:pt>
                <c:pt idx="75539" formatCode="0.00E+00">
                  <c:v>1.1060099999999999E-3</c:v>
                </c:pt>
                <c:pt idx="75540" formatCode="0.00E+00">
                  <c:v>1.0665799999999999E-3</c:v>
                </c:pt>
                <c:pt idx="75541" formatCode="0.00E+00">
                  <c:v>1.0300999999999999E-3</c:v>
                </c:pt>
                <c:pt idx="75542" formatCode="0.00E+00">
                  <c:v>9.9664799999999994E-4</c:v>
                </c:pt>
                <c:pt idx="75543" formatCode="0.00E+00">
                  <c:v>9.6626399999999999E-4</c:v>
                </c:pt>
                <c:pt idx="75544" formatCode="0.00E+00">
                  <c:v>9.3904800000000005E-4</c:v>
                </c:pt>
                <c:pt idx="75545" formatCode="0.00E+00">
                  <c:v>9.1514700000000005E-4</c:v>
                </c:pt>
                <c:pt idx="75546" formatCode="0.00E+00">
                  <c:v>8.9462299999999999E-4</c:v>
                </c:pt>
                <c:pt idx="75547" formatCode="0.00E+00">
                  <c:v>8.7747300000000003E-4</c:v>
                </c:pt>
                <c:pt idx="75548" formatCode="0.00E+00">
                  <c:v>8.6373699999999995E-4</c:v>
                </c:pt>
                <c:pt idx="75549" formatCode="0.00E+00">
                  <c:v>8.5346300000000005E-4</c:v>
                </c:pt>
                <c:pt idx="75550" formatCode="0.00E+00">
                  <c:v>8.4661399999999998E-4</c:v>
                </c:pt>
                <c:pt idx="75551" formatCode="0.00E+00">
                  <c:v>8.4312799999999995E-4</c:v>
                </c:pt>
                <c:pt idx="75552" formatCode="0.00E+00">
                  <c:v>8.4296000000000002E-4</c:v>
                </c:pt>
                <c:pt idx="75553" formatCode="0.00E+00">
                  <c:v>8.4604700000000005E-4</c:v>
                </c:pt>
                <c:pt idx="75554" formatCode="0.00E+00">
                  <c:v>8.5237400000000004E-4</c:v>
                </c:pt>
                <c:pt idx="75555" formatCode="0.00E+00">
                  <c:v>8.6203799999999998E-4</c:v>
                </c:pt>
                <c:pt idx="75556" formatCode="0.00E+00">
                  <c:v>8.7516099999999995E-4</c:v>
                </c:pt>
                <c:pt idx="75557" formatCode="0.00E+00">
                  <c:v>8.9177400000000002E-4</c:v>
                </c:pt>
                <c:pt idx="75558" formatCode="0.00E+00">
                  <c:v>9.1182700000000004E-4</c:v>
                </c:pt>
                <c:pt idx="75559" formatCode="0.00E+00">
                  <c:v>9.35299E-4</c:v>
                </c:pt>
                <c:pt idx="75560" formatCode="0.00E+00">
                  <c:v>9.6226899999999997E-4</c:v>
                </c:pt>
                <c:pt idx="75561" formatCode="0.00E+00">
                  <c:v>9.928859999999999E-4</c:v>
                </c:pt>
                <c:pt idx="75562" formatCode="0.00E+00">
                  <c:v>1.02725E-3</c:v>
                </c:pt>
                <c:pt idx="75563" formatCode="0.00E+00">
                  <c:v>1.0653500000000001E-3</c:v>
                </c:pt>
                <c:pt idx="75564" formatCode="0.00E+00">
                  <c:v>1.1071500000000001E-3</c:v>
                </c:pt>
                <c:pt idx="75565" formatCode="0.00E+00">
                  <c:v>1.15262E-3</c:v>
                </c:pt>
                <c:pt idx="75566" formatCode="0.00E+00">
                  <c:v>1.2015999999999999E-3</c:v>
                </c:pt>
                <c:pt idx="75567" formatCode="0.00E+00">
                  <c:v>1.2538200000000001E-3</c:v>
                </c:pt>
                <c:pt idx="75568" formatCode="0.00E+00">
                  <c:v>1.3090300000000001E-3</c:v>
                </c:pt>
                <c:pt idx="75569" formatCode="0.00E+00">
                  <c:v>1.3671099999999999E-3</c:v>
                </c:pt>
                <c:pt idx="75570" formatCode="0.00E+00">
                  <c:v>1.4281000000000001E-3</c:v>
                </c:pt>
                <c:pt idx="75571" formatCode="0.00E+00">
                  <c:v>1.4921299999999999E-3</c:v>
                </c:pt>
                <c:pt idx="75572" formatCode="0.00E+00">
                  <c:v>1.5593099999999999E-3</c:v>
                </c:pt>
                <c:pt idx="75573" formatCode="0.00E+00">
                  <c:v>1.62973E-3</c:v>
                </c:pt>
                <c:pt idx="75574" formatCode="0.00E+00">
                  <c:v>1.7033599999999999E-3</c:v>
                </c:pt>
                <c:pt idx="75575" formatCode="0.00E+00">
                  <c:v>1.7800699999999999E-3</c:v>
                </c:pt>
                <c:pt idx="75576" formatCode="0.00E+00">
                  <c:v>1.8596800000000001E-3</c:v>
                </c:pt>
                <c:pt idx="75577" formatCode="0.00E+00">
                  <c:v>1.94203E-3</c:v>
                </c:pt>
                <c:pt idx="75578" formatCode="0.00E+00">
                  <c:v>2.0270700000000002E-3</c:v>
                </c:pt>
                <c:pt idx="75579" formatCode="0.00E+00">
                  <c:v>2.1148400000000002E-3</c:v>
                </c:pt>
                <c:pt idx="75580" formatCode="0.00E+00">
                  <c:v>2.20542E-3</c:v>
                </c:pt>
                <c:pt idx="75581" formatCode="0.00E+00">
                  <c:v>2.2986999999999999E-3</c:v>
                </c:pt>
                <c:pt idx="75582" formatCode="0.00E+00">
                  <c:v>2.3945199999999998E-3</c:v>
                </c:pt>
                <c:pt idx="75583" formatCode="0.00E+00">
                  <c:v>2.4928300000000001E-3</c:v>
                </c:pt>
                <c:pt idx="75584" formatCode="0.00E+00">
                  <c:v>2.5934600000000001E-3</c:v>
                </c:pt>
                <c:pt idx="75585" formatCode="0.00E+00">
                  <c:v>2.6961200000000002E-3</c:v>
                </c:pt>
                <c:pt idx="75586" formatCode="0.00E+00">
                  <c:v>2.8005899999999999E-3</c:v>
                </c:pt>
                <c:pt idx="75587" formatCode="0.00E+00">
                  <c:v>2.9067899999999998E-3</c:v>
                </c:pt>
                <c:pt idx="75588" formatCode="0.00E+00">
                  <c:v>3.0146399999999999E-3</c:v>
                </c:pt>
                <c:pt idx="75589" formatCode="0.00E+00">
                  <c:v>3.1239800000000002E-3</c:v>
                </c:pt>
                <c:pt idx="75590" formatCode="0.00E+00">
                  <c:v>3.2346599999999999E-3</c:v>
                </c:pt>
                <c:pt idx="75591" formatCode="0.00E+00">
                  <c:v>3.34652E-3</c:v>
                </c:pt>
                <c:pt idx="75592" formatCode="0.00E+00">
                  <c:v>3.4593800000000002E-3</c:v>
                </c:pt>
                <c:pt idx="75593" formatCode="0.00E+00">
                  <c:v>3.5732200000000002E-3</c:v>
                </c:pt>
                <c:pt idx="75594" formatCode="0.00E+00">
                  <c:v>3.6880599999999999E-3</c:v>
                </c:pt>
                <c:pt idx="75595" formatCode="0.00E+00">
                  <c:v>3.8038999999999998E-3</c:v>
                </c:pt>
                <c:pt idx="75596" formatCode="0.00E+00">
                  <c:v>3.9205899999999998E-3</c:v>
                </c:pt>
                <c:pt idx="75597" formatCode="0.00E+00">
                  <c:v>4.0379200000000004E-3</c:v>
                </c:pt>
                <c:pt idx="75598" formatCode="0.00E+00">
                  <c:v>4.1557699999999996E-3</c:v>
                </c:pt>
                <c:pt idx="75599" formatCode="0.00E+00">
                  <c:v>4.2740900000000004E-3</c:v>
                </c:pt>
                <c:pt idx="75600" formatCode="0.00E+00">
                  <c:v>4.3928999999999999E-3</c:v>
                </c:pt>
                <c:pt idx="75601" formatCode="0.00E+00">
                  <c:v>4.5121299999999996E-3</c:v>
                </c:pt>
                <c:pt idx="75602" formatCode="0.00E+00">
                  <c:v>4.6315899999999997E-3</c:v>
                </c:pt>
                <c:pt idx="75603" formatCode="0.00E+00">
                  <c:v>4.7511200000000002E-3</c:v>
                </c:pt>
                <c:pt idx="75604" formatCode="0.00E+00">
                  <c:v>4.8705900000000002E-3</c:v>
                </c:pt>
                <c:pt idx="75605" formatCode="0.00E+00">
                  <c:v>4.9898399999999997E-3</c:v>
                </c:pt>
                <c:pt idx="75606" formatCode="0.00E+00">
                  <c:v>5.1086999999999999E-3</c:v>
                </c:pt>
                <c:pt idx="75607" formatCode="0.00E+00">
                  <c:v>5.2270499999999996E-3</c:v>
                </c:pt>
                <c:pt idx="75608" formatCode="0.00E+00">
                  <c:v>5.3448100000000002E-3</c:v>
                </c:pt>
                <c:pt idx="75609" formatCode="0.00E+00">
                  <c:v>5.4618399999999999E-3</c:v>
                </c:pt>
                <c:pt idx="75610" formatCode="0.00E+00">
                  <c:v>5.5779799999999997E-3</c:v>
                </c:pt>
                <c:pt idx="75611" formatCode="0.00E+00">
                  <c:v>5.6930699999999997E-3</c:v>
                </c:pt>
                <c:pt idx="75612" formatCode="0.00E+00">
                  <c:v>5.8069899999999997E-3</c:v>
                </c:pt>
                <c:pt idx="75613" formatCode="0.00E+00">
                  <c:v>5.9196700000000001E-3</c:v>
                </c:pt>
                <c:pt idx="75614" formatCode="0.00E+00">
                  <c:v>6.0311000000000002E-3</c:v>
                </c:pt>
                <c:pt idx="75615" formatCode="0.00E+00">
                  <c:v>6.1412400000000001E-3</c:v>
                </c:pt>
                <c:pt idx="75616" formatCode="0.00E+00">
                  <c:v>6.2500200000000002E-3</c:v>
                </c:pt>
                <c:pt idx="75617" formatCode="0.00E+00">
                  <c:v>6.3573400000000004E-3</c:v>
                </c:pt>
                <c:pt idx="75618" formatCode="0.00E+00">
                  <c:v>6.4631300000000001E-3</c:v>
                </c:pt>
                <c:pt idx="75619" formatCode="0.00E+00">
                  <c:v>6.5672400000000002E-3</c:v>
                </c:pt>
                <c:pt idx="75620" formatCode="0.00E+00">
                  <c:v>6.6694099999999997E-3</c:v>
                </c:pt>
                <c:pt idx="75621" formatCode="0.00E+00">
                  <c:v>6.76941E-3</c:v>
                </c:pt>
                <c:pt idx="75622" formatCode="0.00E+00">
                  <c:v>6.8671499999999998E-3</c:v>
                </c:pt>
                <c:pt idx="75623" formatCode="0.00E+00">
                  <c:v>6.9627100000000004E-3</c:v>
                </c:pt>
                <c:pt idx="75624" formatCode="0.00E+00">
                  <c:v>7.0562000000000003E-3</c:v>
                </c:pt>
                <c:pt idx="75625" formatCode="0.00E+00">
                  <c:v>7.1476400000000002E-3</c:v>
                </c:pt>
                <c:pt idx="75626" formatCode="0.00E+00">
                  <c:v>7.2368900000000002E-3</c:v>
                </c:pt>
                <c:pt idx="75627" formatCode="0.00E+00">
                  <c:v>7.3238599999999997E-3</c:v>
                </c:pt>
                <c:pt idx="75628" formatCode="0.00E+00">
                  <c:v>7.4084299999999997E-3</c:v>
                </c:pt>
                <c:pt idx="75629" formatCode="0.00E+00">
                  <c:v>7.4905199999999996E-3</c:v>
                </c:pt>
                <c:pt idx="75630" formatCode="0.00E+00">
                  <c:v>7.5700200000000002E-3</c:v>
                </c:pt>
                <c:pt idx="75631" formatCode="0.00E+00">
                  <c:v>7.6468100000000004E-3</c:v>
                </c:pt>
                <c:pt idx="75632" formatCode="0.00E+00">
                  <c:v>7.7208099999999998E-3</c:v>
                </c:pt>
                <c:pt idx="75633" formatCode="0.00E+00">
                  <c:v>7.7920400000000001E-3</c:v>
                </c:pt>
                <c:pt idx="75634" formatCode="0.00E+00">
                  <c:v>7.8606300000000004E-3</c:v>
                </c:pt>
                <c:pt idx="75635" formatCode="0.00E+00">
                  <c:v>7.9266400000000004E-3</c:v>
                </c:pt>
                <c:pt idx="75636" formatCode="0.00E+00">
                  <c:v>7.9900400000000003E-3</c:v>
                </c:pt>
                <c:pt idx="75637" formatCode="0.00E+00">
                  <c:v>8.0507700000000005E-3</c:v>
                </c:pt>
                <c:pt idx="75638" formatCode="0.00E+00">
                  <c:v>8.1088099999999993E-3</c:v>
                </c:pt>
                <c:pt idx="75639" formatCode="0.00E+00">
                  <c:v>8.1640500000000008E-3</c:v>
                </c:pt>
                <c:pt idx="75640" formatCode="0.00E+00">
                  <c:v>8.2163600000000007E-3</c:v>
                </c:pt>
                <c:pt idx="75641" formatCode="0.00E+00">
                  <c:v>8.2657500000000005E-3</c:v>
                </c:pt>
                <c:pt idx="75642" formatCode="0.00E+00">
                  <c:v>8.3123599999999995E-3</c:v>
                </c:pt>
                <c:pt idx="75643" formatCode="0.00E+00">
                  <c:v>8.3562199999999993E-3</c:v>
                </c:pt>
                <c:pt idx="75644" formatCode="0.00E+00">
                  <c:v>8.3972000000000005E-3</c:v>
                </c:pt>
                <c:pt idx="75645" formatCode="0.00E+00">
                  <c:v>8.4352300000000002E-3</c:v>
                </c:pt>
                <c:pt idx="75646" formatCode="0.00E+00">
                  <c:v>8.4703499999999998E-3</c:v>
                </c:pt>
                <c:pt idx="75647" formatCode="0.00E+00">
                  <c:v>8.5025599999999993E-3</c:v>
                </c:pt>
                <c:pt idx="75648" formatCode="0.00E+00">
                  <c:v>8.5318600000000005E-3</c:v>
                </c:pt>
                <c:pt idx="75649" formatCode="0.00E+00">
                  <c:v>8.5583199999999995E-3</c:v>
                </c:pt>
                <c:pt idx="75650" formatCode="0.00E+00">
                  <c:v>8.5819899999999994E-3</c:v>
                </c:pt>
                <c:pt idx="75651" formatCode="0.00E+00">
                  <c:v>8.6028500000000004E-3</c:v>
                </c:pt>
                <c:pt idx="75652" formatCode="0.00E+00">
                  <c:v>8.6208900000000008E-3</c:v>
                </c:pt>
                <c:pt idx="75653" formatCode="0.00E+00">
                  <c:v>8.6361200000000006E-3</c:v>
                </c:pt>
                <c:pt idx="75654" formatCode="0.00E+00">
                  <c:v>8.6486099999999993E-3</c:v>
                </c:pt>
                <c:pt idx="75655" formatCode="0.00E+00">
                  <c:v>8.65842E-3</c:v>
                </c:pt>
                <c:pt idx="75656" formatCode="0.00E+00">
                  <c:v>8.6655599999999992E-3</c:v>
                </c:pt>
                <c:pt idx="75657" formatCode="0.00E+00">
                  <c:v>8.6700400000000004E-3</c:v>
                </c:pt>
                <c:pt idx="75658" formatCode="0.00E+00">
                  <c:v>8.6718999999999997E-3</c:v>
                </c:pt>
                <c:pt idx="75659" formatCode="0.00E+00">
                  <c:v>8.6711500000000007E-3</c:v>
                </c:pt>
                <c:pt idx="75660" formatCode="0.00E+00">
                  <c:v>8.6677899999999999E-3</c:v>
                </c:pt>
                <c:pt idx="75661" formatCode="0.00E+00">
                  <c:v>8.6618800000000003E-3</c:v>
                </c:pt>
                <c:pt idx="75662" formatCode="0.00E+00">
                  <c:v>8.6535899999999992E-3</c:v>
                </c:pt>
                <c:pt idx="75663" formatCode="0.00E+00">
                  <c:v>8.6430799999999992E-3</c:v>
                </c:pt>
                <c:pt idx="75664" formatCode="0.00E+00">
                  <c:v>8.6304399999999996E-3</c:v>
                </c:pt>
                <c:pt idx="75665" formatCode="0.00E+00">
                  <c:v>8.6156400000000008E-3</c:v>
                </c:pt>
                <c:pt idx="75666" formatCode="0.00E+00">
                  <c:v>8.5986799999999992E-3</c:v>
                </c:pt>
                <c:pt idx="75667" formatCode="0.00E+00">
                  <c:v>8.5795899999999998E-3</c:v>
                </c:pt>
                <c:pt idx="75668" formatCode="0.00E+00">
                  <c:v>8.5583800000000008E-3</c:v>
                </c:pt>
                <c:pt idx="75669" formatCode="0.00E+00">
                  <c:v>8.5350400000000007E-3</c:v>
                </c:pt>
                <c:pt idx="75670" formatCode="0.00E+00">
                  <c:v>8.5095699999999993E-3</c:v>
                </c:pt>
                <c:pt idx="75671" formatCode="0.00E+00">
                  <c:v>8.4820499999999997E-3</c:v>
                </c:pt>
                <c:pt idx="75672" formatCode="0.00E+00">
                  <c:v>8.4525799999999995E-3</c:v>
                </c:pt>
                <c:pt idx="75673" formatCode="0.00E+00">
                  <c:v>8.4211900000000003E-3</c:v>
                </c:pt>
                <c:pt idx="75674" formatCode="0.00E+00">
                  <c:v>8.3878400000000006E-3</c:v>
                </c:pt>
                <c:pt idx="75675" formatCode="0.00E+00">
                  <c:v>8.35259E-3</c:v>
                </c:pt>
                <c:pt idx="75676" formatCode="0.00E+00">
                  <c:v>8.3155799999999995E-3</c:v>
                </c:pt>
                <c:pt idx="75677" formatCode="0.00E+00">
                  <c:v>8.2769899999999997E-3</c:v>
                </c:pt>
                <c:pt idx="75678" formatCode="0.00E+00">
                  <c:v>8.2370199999999994E-3</c:v>
                </c:pt>
                <c:pt idx="75679" formatCode="0.00E+00">
                  <c:v>8.1957899999999997E-3</c:v>
                </c:pt>
                <c:pt idx="75680" formatCode="0.00E+00">
                  <c:v>8.1533500000000002E-3</c:v>
                </c:pt>
                <c:pt idx="75681" formatCode="0.00E+00">
                  <c:v>8.1096799999999993E-3</c:v>
                </c:pt>
                <c:pt idx="75682" formatCode="0.00E+00">
                  <c:v>8.0648200000000003E-3</c:v>
                </c:pt>
                <c:pt idx="75683" formatCode="0.00E+00">
                  <c:v>8.0187599999999998E-3</c:v>
                </c:pt>
                <c:pt idx="75684" formatCode="0.00E+00">
                  <c:v>7.9715299999999992E-3</c:v>
                </c:pt>
                <c:pt idx="75685" formatCode="0.00E+00">
                  <c:v>7.92321E-3</c:v>
                </c:pt>
                <c:pt idx="75686" formatCode="0.00E+00">
                  <c:v>7.8738799999999998E-3</c:v>
                </c:pt>
                <c:pt idx="75687" formatCode="0.00E+00">
                  <c:v>7.8236E-3</c:v>
                </c:pt>
                <c:pt idx="75688" formatCode="0.00E+00">
                  <c:v>7.7724500000000002E-3</c:v>
                </c:pt>
                <c:pt idx="75689" formatCode="0.00E+00">
                  <c:v>7.7205299999999998E-3</c:v>
                </c:pt>
                <c:pt idx="75690" formatCode="0.00E+00">
                  <c:v>7.6679499999999998E-3</c:v>
                </c:pt>
                <c:pt idx="75691" formatCode="0.00E+00">
                  <c:v>7.6147999999999997E-3</c:v>
                </c:pt>
                <c:pt idx="75692" formatCode="0.00E+00">
                  <c:v>7.5611699999999999E-3</c:v>
                </c:pt>
                <c:pt idx="75693" formatCode="0.00E+00">
                  <c:v>7.5070900000000001E-3</c:v>
                </c:pt>
                <c:pt idx="75694" formatCode="0.00E+00">
                  <c:v>7.4525800000000003E-3</c:v>
                </c:pt>
                <c:pt idx="75695" formatCode="0.00E+00">
                  <c:v>7.3976299999999997E-3</c:v>
                </c:pt>
                <c:pt idx="75696" formatCode="0.00E+00">
                  <c:v>7.3422599999999998E-3</c:v>
                </c:pt>
                <c:pt idx="75697" formatCode="0.00E+00">
                  <c:v>7.2865200000000003E-3</c:v>
                </c:pt>
                <c:pt idx="75698" formatCode="0.00E+00">
                  <c:v>7.2304700000000001E-3</c:v>
                </c:pt>
                <c:pt idx="75699" formatCode="0.00E+00">
                  <c:v>7.1741599999999997E-3</c:v>
                </c:pt>
                <c:pt idx="75700" formatCode="0.00E+00">
                  <c:v>7.1176399999999997E-3</c:v>
                </c:pt>
                <c:pt idx="75701" formatCode="0.00E+00">
                  <c:v>7.0609399999999999E-3</c:v>
                </c:pt>
                <c:pt idx="75702" formatCode="0.00E+00">
                  <c:v>7.0040399999999996E-3</c:v>
                </c:pt>
                <c:pt idx="75703" formatCode="0.00E+00">
                  <c:v>6.9469700000000002E-3</c:v>
                </c:pt>
                <c:pt idx="75704" formatCode="0.00E+00">
                  <c:v>6.8898700000000002E-3</c:v>
                </c:pt>
                <c:pt idx="75705" formatCode="0.00E+00">
                  <c:v>6.8328E-3</c:v>
                </c:pt>
                <c:pt idx="75706" formatCode="0.00E+00">
                  <c:v>6.7757199999999998E-3</c:v>
                </c:pt>
                <c:pt idx="75707" formatCode="0.00E+00">
                  <c:v>6.71859E-3</c:v>
                </c:pt>
                <c:pt idx="75708" formatCode="0.00E+00">
                  <c:v>6.6614400000000002E-3</c:v>
                </c:pt>
                <c:pt idx="75709" formatCode="0.00E+00">
                  <c:v>6.6043300000000003E-3</c:v>
                </c:pt>
                <c:pt idx="75710" formatCode="0.00E+00">
                  <c:v>6.5472999999999998E-3</c:v>
                </c:pt>
                <c:pt idx="75711" formatCode="0.00E+00">
                  <c:v>6.4903799999999996E-3</c:v>
                </c:pt>
                <c:pt idx="75712" formatCode="0.00E+00">
                  <c:v>6.4336300000000001E-3</c:v>
                </c:pt>
                <c:pt idx="75713" formatCode="0.00E+00">
                  <c:v>6.3770600000000004E-3</c:v>
                </c:pt>
                <c:pt idx="75714" formatCode="0.00E+00">
                  <c:v>6.3206599999999996E-3</c:v>
                </c:pt>
                <c:pt idx="75715" formatCode="0.00E+00">
                  <c:v>6.2644299999999997E-3</c:v>
                </c:pt>
                <c:pt idx="75716" formatCode="0.00E+00">
                  <c:v>6.2083800000000003E-3</c:v>
                </c:pt>
                <c:pt idx="75717" formatCode="0.00E+00">
                  <c:v>6.1525199999999999E-3</c:v>
                </c:pt>
                <c:pt idx="75718" formatCode="0.00E+00">
                  <c:v>6.0968799999999998E-3</c:v>
                </c:pt>
                <c:pt idx="75719" formatCode="0.00E+00">
                  <c:v>6.0414400000000004E-3</c:v>
                </c:pt>
                <c:pt idx="75720" formatCode="0.00E+00">
                  <c:v>5.9861699999999999E-3</c:v>
                </c:pt>
                <c:pt idx="75721" formatCode="0.00E+00">
                  <c:v>5.9310999999999999E-3</c:v>
                </c:pt>
                <c:pt idx="75722" formatCode="0.00E+00">
                  <c:v>5.8762700000000003E-3</c:v>
                </c:pt>
                <c:pt idx="75723" formatCode="0.00E+00">
                  <c:v>5.82169E-3</c:v>
                </c:pt>
                <c:pt idx="75724" formatCode="0.00E+00">
                  <c:v>5.76736E-3</c:v>
                </c:pt>
                <c:pt idx="75725" formatCode="0.00E+00">
                  <c:v>5.7133100000000001E-3</c:v>
                </c:pt>
                <c:pt idx="75726" formatCode="0.00E+00">
                  <c:v>5.6595700000000001E-3</c:v>
                </c:pt>
                <c:pt idx="75727" formatCode="0.00E+00">
                  <c:v>5.6061499999999998E-3</c:v>
                </c:pt>
                <c:pt idx="75728" formatCode="0.00E+00">
                  <c:v>5.5529500000000001E-3</c:v>
                </c:pt>
                <c:pt idx="75729" formatCode="0.00E+00">
                  <c:v>5.4999100000000002E-3</c:v>
                </c:pt>
                <c:pt idx="75730" formatCode="0.00E+00">
                  <c:v>5.4469899999999996E-3</c:v>
                </c:pt>
                <c:pt idx="75731" formatCode="0.00E+00">
                  <c:v>5.3941299999999996E-3</c:v>
                </c:pt>
                <c:pt idx="75732" formatCode="0.00E+00">
                  <c:v>5.3412700000000004E-3</c:v>
                </c:pt>
                <c:pt idx="75733" formatCode="0.00E+00">
                  <c:v>5.2883899999999996E-3</c:v>
                </c:pt>
                <c:pt idx="75734" formatCode="0.00E+00">
                  <c:v>5.2355400000000003E-3</c:v>
                </c:pt>
                <c:pt idx="75735" formatCode="0.00E+00">
                  <c:v>5.1827100000000001E-3</c:v>
                </c:pt>
                <c:pt idx="75736" formatCode="0.00E+00">
                  <c:v>5.1298899999999998E-3</c:v>
                </c:pt>
                <c:pt idx="75737" formatCode="0.00E+00">
                  <c:v>5.0770299999999997E-3</c:v>
                </c:pt>
                <c:pt idx="75738" formatCode="0.00E+00">
                  <c:v>5.02411E-3</c:v>
                </c:pt>
                <c:pt idx="75739" formatCode="0.00E+00">
                  <c:v>4.9711399999999998E-3</c:v>
                </c:pt>
                <c:pt idx="75740" formatCode="0.00E+00">
                  <c:v>4.9180999999999999E-3</c:v>
                </c:pt>
                <c:pt idx="75741" formatCode="0.00E+00">
                  <c:v>4.8650000000000004E-3</c:v>
                </c:pt>
                <c:pt idx="75742" formatCode="0.00E+00">
                  <c:v>4.8118400000000004E-3</c:v>
                </c:pt>
                <c:pt idx="75743" formatCode="0.00E+00">
                  <c:v>4.7586399999999997E-3</c:v>
                </c:pt>
                <c:pt idx="75744" formatCode="0.00E+00">
                  <c:v>4.7054100000000001E-3</c:v>
                </c:pt>
                <c:pt idx="75745" formatCode="0.00E+00">
                  <c:v>4.65213E-3</c:v>
                </c:pt>
                <c:pt idx="75746" formatCode="0.00E+00">
                  <c:v>4.5988000000000001E-3</c:v>
                </c:pt>
                <c:pt idx="75747" formatCode="0.00E+00">
                  <c:v>4.5453899999999998E-3</c:v>
                </c:pt>
                <c:pt idx="75748" formatCode="0.00E+00">
                  <c:v>4.4918700000000002E-3</c:v>
                </c:pt>
                <c:pt idx="75749" formatCode="0.00E+00">
                  <c:v>4.4382099999999997E-3</c:v>
                </c:pt>
                <c:pt idx="75750" formatCode="0.00E+00">
                  <c:v>4.3844000000000001E-3</c:v>
                </c:pt>
                <c:pt idx="75751" formatCode="0.00E+00">
                  <c:v>4.3305000000000001E-3</c:v>
                </c:pt>
                <c:pt idx="75752" formatCode="0.00E+00">
                  <c:v>4.2765499999999996E-3</c:v>
                </c:pt>
                <c:pt idx="75753" formatCode="0.00E+00">
                  <c:v>4.22259E-3</c:v>
                </c:pt>
                <c:pt idx="75754" formatCode="0.00E+00">
                  <c:v>4.1686099999999997E-3</c:v>
                </c:pt>
                <c:pt idx="75755" formatCode="0.00E+00">
                  <c:v>4.1146100000000003E-3</c:v>
                </c:pt>
                <c:pt idx="75756" formatCode="0.00E+00">
                  <c:v>4.0606100000000001E-3</c:v>
                </c:pt>
                <c:pt idx="75757" formatCode="0.00E+00">
                  <c:v>4.0065999999999999E-3</c:v>
                </c:pt>
                <c:pt idx="75758" formatCode="0.00E+00">
                  <c:v>3.9525599999999999E-3</c:v>
                </c:pt>
                <c:pt idx="75759" formatCode="0.00E+00">
                  <c:v>3.8984900000000001E-3</c:v>
                </c:pt>
                <c:pt idx="75760" formatCode="0.00E+00">
                  <c:v>3.8443700000000002E-3</c:v>
                </c:pt>
                <c:pt idx="75761" formatCode="0.00E+00">
                  <c:v>3.7902000000000001E-3</c:v>
                </c:pt>
                <c:pt idx="75762" formatCode="0.00E+00">
                  <c:v>3.7360100000000001E-3</c:v>
                </c:pt>
                <c:pt idx="75763" formatCode="0.00E+00">
                  <c:v>3.68184E-3</c:v>
                </c:pt>
                <c:pt idx="75764" formatCode="0.00E+00">
                  <c:v>3.6277200000000001E-3</c:v>
                </c:pt>
                <c:pt idx="75765" formatCode="0.00E+00">
                  <c:v>3.5737099999999999E-3</c:v>
                </c:pt>
                <c:pt idx="75766" formatCode="0.00E+00">
                  <c:v>3.5198400000000002E-3</c:v>
                </c:pt>
                <c:pt idx="75767" formatCode="0.00E+00">
                  <c:v>3.4661599999999998E-3</c:v>
                </c:pt>
                <c:pt idx="75768" formatCode="0.00E+00">
                  <c:v>3.41268E-3</c:v>
                </c:pt>
                <c:pt idx="75769" formatCode="0.00E+00">
                  <c:v>3.3594200000000001E-3</c:v>
                </c:pt>
                <c:pt idx="75770" formatCode="0.00E+00">
                  <c:v>3.3063900000000002E-3</c:v>
                </c:pt>
                <c:pt idx="75771" formatCode="0.00E+00">
                  <c:v>3.2536399999999999E-3</c:v>
                </c:pt>
                <c:pt idx="75772" formatCode="0.00E+00">
                  <c:v>3.2012E-3</c:v>
                </c:pt>
                <c:pt idx="75773" formatCode="0.00E+00">
                  <c:v>3.1490899999999998E-3</c:v>
                </c:pt>
                <c:pt idx="75774" formatCode="0.00E+00">
                  <c:v>3.09736E-3</c:v>
                </c:pt>
                <c:pt idx="75775" formatCode="0.00E+00">
                  <c:v>3.0460399999999999E-3</c:v>
                </c:pt>
                <c:pt idx="75776" formatCode="0.00E+00">
                  <c:v>2.9951800000000001E-3</c:v>
                </c:pt>
                <c:pt idx="75777" formatCode="0.00E+00">
                  <c:v>2.9448299999999998E-3</c:v>
                </c:pt>
                <c:pt idx="75778" formatCode="0.00E+00">
                  <c:v>2.895E-3</c:v>
                </c:pt>
                <c:pt idx="75779" formatCode="0.00E+00">
                  <c:v>2.8457600000000001E-3</c:v>
                </c:pt>
                <c:pt idx="75780" formatCode="0.00E+00">
                  <c:v>2.7971599999999999E-3</c:v>
                </c:pt>
                <c:pt idx="75781" formatCode="0.00E+00">
                  <c:v>2.74925E-3</c:v>
                </c:pt>
                <c:pt idx="75782" formatCode="0.00E+00">
                  <c:v>2.7020899999999999E-3</c:v>
                </c:pt>
                <c:pt idx="75783" formatCode="0.00E+00">
                  <c:v>2.6557500000000001E-3</c:v>
                </c:pt>
                <c:pt idx="75784" formatCode="0.00E+00">
                  <c:v>2.61028E-3</c:v>
                </c:pt>
                <c:pt idx="75785" formatCode="0.00E+00">
                  <c:v>2.5657399999999999E-3</c:v>
                </c:pt>
                <c:pt idx="75786" formatCode="0.00E+00">
                  <c:v>2.5221699999999998E-3</c:v>
                </c:pt>
                <c:pt idx="75787" formatCode="0.00E+00">
                  <c:v>2.4796200000000001E-3</c:v>
                </c:pt>
                <c:pt idx="75788" formatCode="0.00E+00">
                  <c:v>2.43816E-3</c:v>
                </c:pt>
                <c:pt idx="75789" formatCode="0.00E+00">
                  <c:v>2.3978900000000002E-3</c:v>
                </c:pt>
                <c:pt idx="75790" formatCode="0.00E+00">
                  <c:v>2.3588599999999999E-3</c:v>
                </c:pt>
                <c:pt idx="75791" formatCode="0.00E+00">
                  <c:v>2.3211199999999999E-3</c:v>
                </c:pt>
                <c:pt idx="75792" formatCode="0.00E+00">
                  <c:v>2.2847399999999999E-3</c:v>
                </c:pt>
                <c:pt idx="75793" formatCode="0.00E+00">
                  <c:v>2.2497900000000002E-3</c:v>
                </c:pt>
                <c:pt idx="75794" formatCode="0.00E+00">
                  <c:v>2.21631E-3</c:v>
                </c:pt>
                <c:pt idx="75795" formatCode="0.00E+00">
                  <c:v>2.1843700000000001E-3</c:v>
                </c:pt>
                <c:pt idx="75796" formatCode="0.00E+00">
                  <c:v>2.15402E-3</c:v>
                </c:pt>
                <c:pt idx="75797" formatCode="0.00E+00">
                  <c:v>2.1253299999999999E-3</c:v>
                </c:pt>
                <c:pt idx="75798" formatCode="0.00E+00">
                  <c:v>2.0983600000000001E-3</c:v>
                </c:pt>
                <c:pt idx="75799" formatCode="0.00E+00">
                  <c:v>2.0731999999999999E-3</c:v>
                </c:pt>
                <c:pt idx="75800" formatCode="0.00E+00">
                  <c:v>2.0498999999999999E-3</c:v>
                </c:pt>
                <c:pt idx="75801" formatCode="0.00E+00">
                  <c:v>2.0285400000000001E-3</c:v>
                </c:pt>
                <c:pt idx="75802" formatCode="0.00E+00">
                  <c:v>2.0091599999999999E-3</c:v>
                </c:pt>
                <c:pt idx="75803" formatCode="0.00E+00">
                  <c:v>1.9918499999999999E-3</c:v>
                </c:pt>
                <c:pt idx="75804" formatCode="0.00E+00">
                  <c:v>1.9766699999999998E-3</c:v>
                </c:pt>
                <c:pt idx="75805" formatCode="0.00E+00">
                  <c:v>1.96371E-3</c:v>
                </c:pt>
                <c:pt idx="75806" formatCode="0.00E+00">
                  <c:v>1.95301E-3</c:v>
                </c:pt>
                <c:pt idx="75807" formatCode="0.00E+00">
                  <c:v>1.94466E-3</c:v>
                </c:pt>
                <c:pt idx="75808" formatCode="0.00E+00">
                  <c:v>1.93874E-3</c:v>
                </c:pt>
                <c:pt idx="75809" formatCode="0.00E+00">
                  <c:v>1.9353199999999999E-3</c:v>
                </c:pt>
                <c:pt idx="75810" formatCode="0.00E+00">
                  <c:v>1.93447E-3</c:v>
                </c:pt>
                <c:pt idx="75811" formatCode="0.00E+00">
                  <c:v>1.9362699999999999E-3</c:v>
                </c:pt>
                <c:pt idx="75812" formatCode="0.00E+00">
                  <c:v>1.94074E-3</c:v>
                </c:pt>
                <c:pt idx="75813" formatCode="0.00E+00">
                  <c:v>1.9479499999999999E-3</c:v>
                </c:pt>
                <c:pt idx="75814" formatCode="0.00E+00">
                  <c:v>1.95795E-3</c:v>
                </c:pt>
                <c:pt idx="75815" formatCode="0.00E+00">
                  <c:v>1.9707700000000002E-3</c:v>
                </c:pt>
                <c:pt idx="75816" formatCode="0.00E+00">
                  <c:v>1.9864700000000002E-3</c:v>
                </c:pt>
                <c:pt idx="75817" formatCode="0.00E+00">
                  <c:v>2.0050699999999999E-3</c:v>
                </c:pt>
                <c:pt idx="75818" formatCode="0.00E+00">
                  <c:v>2.02659E-3</c:v>
                </c:pt>
                <c:pt idx="75819" formatCode="0.00E+00">
                  <c:v>2.05105E-3</c:v>
                </c:pt>
                <c:pt idx="75820" formatCode="0.00E+00">
                  <c:v>2.0785000000000001E-3</c:v>
                </c:pt>
                <c:pt idx="75821" formatCode="0.00E+00">
                  <c:v>2.1090000000000002E-3</c:v>
                </c:pt>
                <c:pt idx="75822" formatCode="0.00E+00">
                  <c:v>2.1426000000000001E-3</c:v>
                </c:pt>
                <c:pt idx="75823" formatCode="0.00E+00">
                  <c:v>2.1793099999999998E-3</c:v>
                </c:pt>
                <c:pt idx="75824" formatCode="0.00E+00">
                  <c:v>2.2191699999999999E-3</c:v>
                </c:pt>
                <c:pt idx="75825" formatCode="0.00E+00">
                  <c:v>2.2622300000000001E-3</c:v>
                </c:pt>
                <c:pt idx="75826" formatCode="0.00E+00">
                  <c:v>2.3085200000000001E-3</c:v>
                </c:pt>
                <c:pt idx="75827" formatCode="0.00E+00">
                  <c:v>2.3580599999999999E-3</c:v>
                </c:pt>
                <c:pt idx="75828" formatCode="0.00E+00">
                  <c:v>2.41085E-3</c:v>
                </c:pt>
                <c:pt idx="75829" formatCode="0.00E+00">
                  <c:v>2.4669000000000002E-3</c:v>
                </c:pt>
                <c:pt idx="75830" formatCode="0.00E+00">
                  <c:v>2.5261900000000002E-3</c:v>
                </c:pt>
                <c:pt idx="75831" formatCode="0.00E+00">
                  <c:v>2.58873E-3</c:v>
                </c:pt>
                <c:pt idx="75832" formatCode="0.00E+00">
                  <c:v>2.6545100000000001E-3</c:v>
                </c:pt>
                <c:pt idx="75833" formatCode="0.00E+00">
                  <c:v>2.7235100000000002E-3</c:v>
                </c:pt>
                <c:pt idx="75834" formatCode="0.00E+00">
                  <c:v>2.7957300000000002E-3</c:v>
                </c:pt>
                <c:pt idx="75835" formatCode="0.00E+00">
                  <c:v>2.8711499999999998E-3</c:v>
                </c:pt>
                <c:pt idx="75836" formatCode="0.00E+00">
                  <c:v>2.9497899999999999E-3</c:v>
                </c:pt>
                <c:pt idx="75837" formatCode="0.00E+00">
                  <c:v>3.0316399999999999E-3</c:v>
                </c:pt>
                <c:pt idx="75838" formatCode="0.00E+00">
                  <c:v>3.1166599999999998E-3</c:v>
                </c:pt>
                <c:pt idx="75839" formatCode="0.00E+00">
                  <c:v>3.2047899999999999E-3</c:v>
                </c:pt>
                <c:pt idx="75840" formatCode="0.00E+00">
                  <c:v>3.2959700000000001E-3</c:v>
                </c:pt>
                <c:pt idx="75841" formatCode="0.00E+00">
                  <c:v>3.3901500000000002E-3</c:v>
                </c:pt>
                <c:pt idx="75842" formatCode="0.00E+00">
                  <c:v>3.4872900000000001E-3</c:v>
                </c:pt>
                <c:pt idx="75843" formatCode="0.00E+00">
                  <c:v>3.5873599999999999E-3</c:v>
                </c:pt>
                <c:pt idx="75844" formatCode="0.00E+00">
                  <c:v>3.69032E-3</c:v>
                </c:pt>
                <c:pt idx="75845" formatCode="0.00E+00">
                  <c:v>3.79612E-3</c:v>
                </c:pt>
                <c:pt idx="75846" formatCode="0.00E+00">
                  <c:v>3.9047299999999999E-3</c:v>
                </c:pt>
                <c:pt idx="75847" formatCode="0.00E+00">
                  <c:v>4.01608E-3</c:v>
                </c:pt>
                <c:pt idx="75848" formatCode="0.00E+00">
                  <c:v>4.1301100000000002E-3</c:v>
                </c:pt>
                <c:pt idx="75849" formatCode="0.00E+00">
                  <c:v>4.2467599999999996E-3</c:v>
                </c:pt>
                <c:pt idx="75850" formatCode="0.00E+00">
                  <c:v>4.3659600000000003E-3</c:v>
                </c:pt>
                <c:pt idx="75851" formatCode="0.00E+00">
                  <c:v>4.48768E-3</c:v>
                </c:pt>
                <c:pt idx="75852" formatCode="0.00E+00">
                  <c:v>4.6118299999999999E-3</c:v>
                </c:pt>
                <c:pt idx="75853" formatCode="0.00E+00">
                  <c:v>4.7383E-3</c:v>
                </c:pt>
                <c:pt idx="75854" formatCode="0.00E+00">
                  <c:v>4.86697E-3</c:v>
                </c:pt>
                <c:pt idx="75855" formatCode="0.00E+00">
                  <c:v>4.9977199999999998E-3</c:v>
                </c:pt>
                <c:pt idx="75856" formatCode="0.00E+00">
                  <c:v>5.1304200000000001E-3</c:v>
                </c:pt>
                <c:pt idx="75857" formatCode="0.00E+00">
                  <c:v>5.2649899999999998E-3</c:v>
                </c:pt>
                <c:pt idx="75858" formatCode="0.00E+00">
                  <c:v>5.4013200000000003E-3</c:v>
                </c:pt>
                <c:pt idx="75859" formatCode="0.00E+00">
                  <c:v>5.5393300000000003E-3</c:v>
                </c:pt>
                <c:pt idx="75860" formatCode="0.00E+00">
                  <c:v>5.6789500000000003E-3</c:v>
                </c:pt>
                <c:pt idx="75861" formatCode="0.00E+00">
                  <c:v>5.8200300000000003E-3</c:v>
                </c:pt>
                <c:pt idx="75862" formatCode="0.00E+00">
                  <c:v>5.9624200000000004E-3</c:v>
                </c:pt>
                <c:pt idx="75863" formatCode="0.00E+00">
                  <c:v>6.1059499999999997E-3</c:v>
                </c:pt>
                <c:pt idx="75864" formatCode="0.00E+00">
                  <c:v>6.25049E-3</c:v>
                </c:pt>
                <c:pt idx="75865" formatCode="0.00E+00">
                  <c:v>6.39597E-3</c:v>
                </c:pt>
                <c:pt idx="75866" formatCode="0.00E+00">
                  <c:v>6.5422900000000001E-3</c:v>
                </c:pt>
                <c:pt idx="75867" formatCode="0.00E+00">
                  <c:v>6.6893300000000003E-3</c:v>
                </c:pt>
                <c:pt idx="75868" formatCode="0.00E+00">
                  <c:v>6.8369800000000003E-3</c:v>
                </c:pt>
                <c:pt idx="75869" formatCode="0.00E+00">
                  <c:v>6.9851000000000002E-3</c:v>
                </c:pt>
                <c:pt idx="75870" formatCode="0.00E+00">
                  <c:v>7.1335699999999997E-3</c:v>
                </c:pt>
                <c:pt idx="75871" formatCode="0.00E+00">
                  <c:v>7.2823000000000002E-3</c:v>
                </c:pt>
                <c:pt idx="75872" formatCode="0.00E+00">
                  <c:v>7.4311899999999998E-3</c:v>
                </c:pt>
                <c:pt idx="75873" formatCode="0.00E+00">
                  <c:v>7.58013E-3</c:v>
                </c:pt>
                <c:pt idx="75874" formatCode="0.00E+00">
                  <c:v>7.72896E-3</c:v>
                </c:pt>
                <c:pt idx="75875" formatCode="0.00E+00">
                  <c:v>7.8775500000000005E-3</c:v>
                </c:pt>
                <c:pt idx="75876" formatCode="0.00E+00">
                  <c:v>8.0257799999999997E-3</c:v>
                </c:pt>
                <c:pt idx="75877" formatCode="0.00E+00">
                  <c:v>8.17353E-3</c:v>
                </c:pt>
                <c:pt idx="75878" formatCode="0.00E+00">
                  <c:v>8.3207000000000003E-3</c:v>
                </c:pt>
                <c:pt idx="75879" formatCode="0.00E+00">
                  <c:v>8.4671E-3</c:v>
                </c:pt>
                <c:pt idx="75880" formatCode="0.00E+00">
                  <c:v>8.6125200000000002E-3</c:v>
                </c:pt>
                <c:pt idx="75881" formatCode="0.00E+00">
                  <c:v>8.7567200000000008E-3</c:v>
                </c:pt>
                <c:pt idx="75882" formatCode="0.00E+00">
                  <c:v>8.8995099999999994E-3</c:v>
                </c:pt>
                <c:pt idx="75883" formatCode="0.00E+00">
                  <c:v>9.0407300000000003E-3</c:v>
                </c:pt>
                <c:pt idx="75884" formatCode="0.00E+00">
                  <c:v>9.1802399999999992E-3</c:v>
                </c:pt>
                <c:pt idx="75885" formatCode="0.00E+00">
                  <c:v>9.3178800000000006E-3</c:v>
                </c:pt>
                <c:pt idx="75886" formatCode="0.00E+00">
                  <c:v>9.4534600000000003E-3</c:v>
                </c:pt>
                <c:pt idx="75887" formatCode="0.00E+00">
                  <c:v>9.5868599999999991E-3</c:v>
                </c:pt>
                <c:pt idx="75888" formatCode="0.00E+00">
                  <c:v>9.7179299999999996E-3</c:v>
                </c:pt>
                <c:pt idx="75889" formatCode="0.00E+00">
                  <c:v>9.8465199999999992E-3</c:v>
                </c:pt>
                <c:pt idx="75890" formatCode="0.00E+00">
                  <c:v>9.9724199999999992E-3</c:v>
                </c:pt>
                <c:pt idx="75891">
                  <c:v>1.0095399999999999E-2</c:v>
                </c:pt>
                <c:pt idx="75892">
                  <c:v>1.02153E-2</c:v>
                </c:pt>
                <c:pt idx="75893">
                  <c:v>1.03321E-2</c:v>
                </c:pt>
                <c:pt idx="75894">
                  <c:v>1.04455E-2</c:v>
                </c:pt>
                <c:pt idx="75895">
                  <c:v>1.05554E-2</c:v>
                </c:pt>
                <c:pt idx="75896">
                  <c:v>1.06617E-2</c:v>
                </c:pt>
                <c:pt idx="75897">
                  <c:v>1.0764299999999999E-2</c:v>
                </c:pt>
                <c:pt idx="75898">
                  <c:v>1.08629E-2</c:v>
                </c:pt>
                <c:pt idx="75899">
                  <c:v>1.09575E-2</c:v>
                </c:pt>
                <c:pt idx="75900">
                  <c:v>1.1047899999999999E-2</c:v>
                </c:pt>
                <c:pt idx="75901">
                  <c:v>1.11339E-2</c:v>
                </c:pt>
                <c:pt idx="75902">
                  <c:v>1.1215299999999999E-2</c:v>
                </c:pt>
                <c:pt idx="75903">
                  <c:v>1.1292E-2</c:v>
                </c:pt>
                <c:pt idx="75904">
                  <c:v>1.1363699999999999E-2</c:v>
                </c:pt>
                <c:pt idx="75905">
                  <c:v>1.14305E-2</c:v>
                </c:pt>
                <c:pt idx="75906">
                  <c:v>1.1492199999999999E-2</c:v>
                </c:pt>
                <c:pt idx="75907">
                  <c:v>1.15487E-2</c:v>
                </c:pt>
                <c:pt idx="75908">
                  <c:v>1.15998E-2</c:v>
                </c:pt>
                <c:pt idx="75909">
                  <c:v>1.1645600000000001E-2</c:v>
                </c:pt>
                <c:pt idx="75910">
                  <c:v>1.1685900000000001E-2</c:v>
                </c:pt>
                <c:pt idx="75911">
                  <c:v>1.1720599999999999E-2</c:v>
                </c:pt>
                <c:pt idx="75912">
                  <c:v>1.17497E-2</c:v>
                </c:pt>
                <c:pt idx="75913">
                  <c:v>1.1772899999999999E-2</c:v>
                </c:pt>
                <c:pt idx="75914">
                  <c:v>1.1790399999999999E-2</c:v>
                </c:pt>
                <c:pt idx="75915">
                  <c:v>1.1802E-2</c:v>
                </c:pt>
                <c:pt idx="75916">
                  <c:v>1.1807700000000001E-2</c:v>
                </c:pt>
                <c:pt idx="75917">
                  <c:v>1.18073E-2</c:v>
                </c:pt>
                <c:pt idx="75918">
                  <c:v>1.1800700000000001E-2</c:v>
                </c:pt>
                <c:pt idx="75919">
                  <c:v>1.1788E-2</c:v>
                </c:pt>
                <c:pt idx="75920">
                  <c:v>1.1769099999999999E-2</c:v>
                </c:pt>
                <c:pt idx="75921">
                  <c:v>1.17439E-2</c:v>
                </c:pt>
                <c:pt idx="75922">
                  <c:v>1.17124E-2</c:v>
                </c:pt>
                <c:pt idx="75923">
                  <c:v>1.16747E-2</c:v>
                </c:pt>
                <c:pt idx="75924">
                  <c:v>1.16308E-2</c:v>
                </c:pt>
                <c:pt idx="75925">
                  <c:v>1.15806E-2</c:v>
                </c:pt>
                <c:pt idx="75926">
                  <c:v>1.15242E-2</c:v>
                </c:pt>
                <c:pt idx="75927">
                  <c:v>1.1461499999999999E-2</c:v>
                </c:pt>
                <c:pt idx="75928">
                  <c:v>1.13928E-2</c:v>
                </c:pt>
                <c:pt idx="75929">
                  <c:v>1.1317900000000001E-2</c:v>
                </c:pt>
                <c:pt idx="75930">
                  <c:v>1.12371E-2</c:v>
                </c:pt>
                <c:pt idx="75931">
                  <c:v>1.11503E-2</c:v>
                </c:pt>
                <c:pt idx="75932">
                  <c:v>1.10575E-2</c:v>
                </c:pt>
                <c:pt idx="75933">
                  <c:v>1.0958900000000001E-2</c:v>
                </c:pt>
                <c:pt idx="75934">
                  <c:v>1.08545E-2</c:v>
                </c:pt>
                <c:pt idx="75935">
                  <c:v>1.0744500000000001E-2</c:v>
                </c:pt>
                <c:pt idx="75936">
                  <c:v>1.06289E-2</c:v>
                </c:pt>
                <c:pt idx="75937">
                  <c:v>1.0507799999999999E-2</c:v>
                </c:pt>
                <c:pt idx="75938">
                  <c:v>1.03815E-2</c:v>
                </c:pt>
                <c:pt idx="75939">
                  <c:v>1.02501E-2</c:v>
                </c:pt>
                <c:pt idx="75940">
                  <c:v>1.0113799999999999E-2</c:v>
                </c:pt>
                <c:pt idx="75941" formatCode="0.00E+00">
                  <c:v>9.9726099999999998E-3</c:v>
                </c:pt>
                <c:pt idx="75942" formatCode="0.00E+00">
                  <c:v>9.8267500000000004E-3</c:v>
                </c:pt>
                <c:pt idx="75943" formatCode="0.00E+00">
                  <c:v>9.6761999999999994E-3</c:v>
                </c:pt>
                <c:pt idx="75944" formatCode="0.00E+00">
                  <c:v>9.5210699999999995E-3</c:v>
                </c:pt>
                <c:pt idx="75945" formatCode="0.00E+00">
                  <c:v>9.3614700000000002E-3</c:v>
                </c:pt>
                <c:pt idx="75946" formatCode="0.00E+00">
                  <c:v>9.1975400000000006E-3</c:v>
                </c:pt>
                <c:pt idx="75947" formatCode="0.00E+00">
                  <c:v>9.0294499999999996E-3</c:v>
                </c:pt>
                <c:pt idx="75948" formatCode="0.00E+00">
                  <c:v>8.8573999999999996E-3</c:v>
                </c:pt>
                <c:pt idx="75949" formatCode="0.00E+00">
                  <c:v>8.6815E-3</c:v>
                </c:pt>
                <c:pt idx="75950" formatCode="0.00E+00">
                  <c:v>8.5018899999999998E-3</c:v>
                </c:pt>
                <c:pt idx="75951" formatCode="0.00E+00">
                  <c:v>8.3187199999999999E-3</c:v>
                </c:pt>
                <c:pt idx="75952" formatCode="0.00E+00">
                  <c:v>8.1321799999999993E-3</c:v>
                </c:pt>
                <c:pt idx="75953" formatCode="0.00E+00">
                  <c:v>7.9424500000000002E-3</c:v>
                </c:pt>
                <c:pt idx="75954" formatCode="0.00E+00">
                  <c:v>7.7496900000000001E-3</c:v>
                </c:pt>
                <c:pt idx="75955" formatCode="0.00E+00">
                  <c:v>7.55414E-3</c:v>
                </c:pt>
                <c:pt idx="75956" formatCode="0.00E+00">
                  <c:v>7.3560800000000001E-3</c:v>
                </c:pt>
                <c:pt idx="75957" formatCode="0.00E+00">
                  <c:v>7.1557399999999998E-3</c:v>
                </c:pt>
                <c:pt idx="75958" formatCode="0.00E+00">
                  <c:v>6.9533099999999999E-3</c:v>
                </c:pt>
                <c:pt idx="75959" formatCode="0.00E+00">
                  <c:v>6.7489200000000003E-3</c:v>
                </c:pt>
                <c:pt idx="75960" formatCode="0.00E+00">
                  <c:v>6.54275E-3</c:v>
                </c:pt>
                <c:pt idx="75961" formatCode="0.00E+00">
                  <c:v>6.3350400000000001E-3</c:v>
                </c:pt>
                <c:pt idx="75962" formatCode="0.00E+00">
                  <c:v>6.12607E-3</c:v>
                </c:pt>
                <c:pt idx="75963" formatCode="0.00E+00">
                  <c:v>5.9161600000000002E-3</c:v>
                </c:pt>
                <c:pt idx="75964" formatCode="0.00E+00">
                  <c:v>5.70559E-3</c:v>
                </c:pt>
                <c:pt idx="75965" formatCode="0.00E+00">
                  <c:v>5.4943600000000002E-3</c:v>
                </c:pt>
                <c:pt idx="75966" formatCode="0.00E+00">
                  <c:v>5.2824400000000002E-3</c:v>
                </c:pt>
                <c:pt idx="75967" formatCode="0.00E+00">
                  <c:v>5.0699400000000002E-3</c:v>
                </c:pt>
                <c:pt idx="75968" formatCode="0.00E+00">
                  <c:v>4.8570999999999996E-3</c:v>
                </c:pt>
                <c:pt idx="75969" formatCode="0.00E+00">
                  <c:v>4.6440800000000001E-3</c:v>
                </c:pt>
                <c:pt idx="75970" formatCode="0.00E+00">
                  <c:v>4.43101E-3</c:v>
                </c:pt>
                <c:pt idx="75971" formatCode="0.00E+00">
                  <c:v>4.21807E-3</c:v>
                </c:pt>
                <c:pt idx="75972" formatCode="0.00E+00">
                  <c:v>4.0054799999999996E-3</c:v>
                </c:pt>
                <c:pt idx="75973" formatCode="0.00E+00">
                  <c:v>3.7934000000000002E-3</c:v>
                </c:pt>
                <c:pt idx="75974" formatCode="0.00E+00">
                  <c:v>3.5819599999999999E-3</c:v>
                </c:pt>
                <c:pt idx="75975" formatCode="0.00E+00">
                  <c:v>3.3712899999999999E-3</c:v>
                </c:pt>
                <c:pt idx="75976" formatCode="0.00E+00">
                  <c:v>3.16154E-3</c:v>
                </c:pt>
                <c:pt idx="75977" formatCode="0.00E+00">
                  <c:v>2.9528900000000001E-3</c:v>
                </c:pt>
                <c:pt idx="75978" formatCode="0.00E+00">
                  <c:v>2.7454699999999999E-3</c:v>
                </c:pt>
                <c:pt idx="75979" formatCode="0.00E+00">
                  <c:v>2.5394200000000001E-3</c:v>
                </c:pt>
                <c:pt idx="75980" formatCode="0.00E+00">
                  <c:v>2.3349299999999998E-3</c:v>
                </c:pt>
                <c:pt idx="75981" formatCode="0.00E+00">
                  <c:v>2.1321600000000001E-3</c:v>
                </c:pt>
                <c:pt idx="75982" formatCode="0.00E+00">
                  <c:v>1.93125E-3</c:v>
                </c:pt>
                <c:pt idx="75983" formatCode="0.00E+00">
                  <c:v>1.7323099999999999E-3</c:v>
                </c:pt>
                <c:pt idx="75984" formatCode="0.00E+00">
                  <c:v>1.5354699999999999E-3</c:v>
                </c:pt>
                <c:pt idx="75985" formatCode="0.00E+00">
                  <c:v>1.3409100000000001E-3</c:v>
                </c:pt>
                <c:pt idx="75986" formatCode="0.00E+00">
                  <c:v>1.14886E-3</c:v>
                </c:pt>
                <c:pt idx="75987" formatCode="0.00E+00">
                  <c:v>9.59537E-4</c:v>
                </c:pt>
                <c:pt idx="75988" formatCode="0.00E+00">
                  <c:v>7.7305899999999999E-4</c:v>
                </c:pt>
                <c:pt idx="75989" formatCode="0.00E+00">
                  <c:v>5.89578E-4</c:v>
                </c:pt>
                <c:pt idx="75990" formatCode="0.00E+00">
                  <c:v>4.0925100000000002E-4</c:v>
                </c:pt>
                <c:pt idx="75991" formatCode="0.00E+00">
                  <c:v>2.32215E-4</c:v>
                </c:pt>
                <c:pt idx="75992" formatCode="0.00E+00">
                  <c:v>5.8578300000000001E-5</c:v>
                </c:pt>
                <c:pt idx="75993" formatCode="0.00E+00">
                  <c:v>-1.1158399999999999E-4</c:v>
                </c:pt>
                <c:pt idx="75994" formatCode="0.00E+00">
                  <c:v>-2.7819800000000001E-4</c:v>
                </c:pt>
                <c:pt idx="75995" formatCode="0.00E+00">
                  <c:v>-4.41159E-4</c:v>
                </c:pt>
                <c:pt idx="75996" formatCode="0.00E+00">
                  <c:v>-6.0037800000000004E-4</c:v>
                </c:pt>
                <c:pt idx="75997" formatCode="0.00E+00">
                  <c:v>-7.5581800000000001E-4</c:v>
                </c:pt>
                <c:pt idx="75998" formatCode="0.00E+00">
                  <c:v>-9.07445E-4</c:v>
                </c:pt>
                <c:pt idx="75999" formatCode="0.00E+00">
                  <c:v>-1.0551499999999999E-3</c:v>
                </c:pt>
                <c:pt idx="76000" formatCode="0.00E+00">
                  <c:v>-1.1987899999999999E-3</c:v>
                </c:pt>
                <c:pt idx="76001" formatCode="0.00E+00">
                  <c:v>-1.3382400000000001E-3</c:v>
                </c:pt>
                <c:pt idx="76002" formatCode="0.00E+00">
                  <c:v>-1.4734500000000001E-3</c:v>
                </c:pt>
                <c:pt idx="76003" formatCode="0.00E+00">
                  <c:v>-1.6043699999999999E-3</c:v>
                </c:pt>
                <c:pt idx="76004" formatCode="0.00E+00">
                  <c:v>-1.7309599999999999E-3</c:v>
                </c:pt>
                <c:pt idx="76005" formatCode="0.00E+00">
                  <c:v>-1.8531699999999999E-3</c:v>
                </c:pt>
                <c:pt idx="76006" formatCode="0.00E+00">
                  <c:v>-1.9709100000000002E-3</c:v>
                </c:pt>
                <c:pt idx="76007" formatCode="0.00E+00">
                  <c:v>-2.08413E-3</c:v>
                </c:pt>
                <c:pt idx="76008" formatCode="0.00E+00">
                  <c:v>-2.1928E-3</c:v>
                </c:pt>
                <c:pt idx="76009" formatCode="0.00E+00">
                  <c:v>-2.2968900000000002E-3</c:v>
                </c:pt>
                <c:pt idx="76010" formatCode="0.00E+00">
                  <c:v>-2.3963299999999999E-3</c:v>
                </c:pt>
                <c:pt idx="76011" formatCode="0.00E+00">
                  <c:v>-2.4911099999999999E-3</c:v>
                </c:pt>
                <c:pt idx="76012" formatCode="0.00E+00">
                  <c:v>-2.5812299999999999E-3</c:v>
                </c:pt>
                <c:pt idx="76013" formatCode="0.00E+00">
                  <c:v>-2.6667000000000001E-3</c:v>
                </c:pt>
                <c:pt idx="76014" formatCode="0.00E+00">
                  <c:v>-2.7474600000000002E-3</c:v>
                </c:pt>
                <c:pt idx="76015" formatCode="0.00E+00">
                  <c:v>-2.8234499999999999E-3</c:v>
                </c:pt>
                <c:pt idx="76016" formatCode="0.00E+00">
                  <c:v>-2.8946499999999999E-3</c:v>
                </c:pt>
                <c:pt idx="76017" formatCode="0.00E+00">
                  <c:v>-2.9610299999999999E-3</c:v>
                </c:pt>
                <c:pt idx="76018" formatCode="0.00E+00">
                  <c:v>-3.0225400000000002E-3</c:v>
                </c:pt>
                <c:pt idx="76019" formatCode="0.00E+00">
                  <c:v>-3.0791E-3</c:v>
                </c:pt>
                <c:pt idx="76020" formatCode="0.00E+00">
                  <c:v>-3.1307000000000001E-3</c:v>
                </c:pt>
                <c:pt idx="76021" formatCode="0.00E+00">
                  <c:v>-3.1774099999999999E-3</c:v>
                </c:pt>
                <c:pt idx="76022" formatCode="0.00E+00">
                  <c:v>-3.2192700000000002E-3</c:v>
                </c:pt>
                <c:pt idx="76023" formatCode="0.00E+00">
                  <c:v>-3.25626E-3</c:v>
                </c:pt>
                <c:pt idx="76024" formatCode="0.00E+00">
                  <c:v>-3.2882900000000001E-3</c:v>
                </c:pt>
                <c:pt idx="76025" formatCode="0.00E+00">
                  <c:v>-3.3151999999999999E-3</c:v>
                </c:pt>
                <c:pt idx="76026" formatCode="0.00E+00">
                  <c:v>-3.33688E-3</c:v>
                </c:pt>
                <c:pt idx="76027" formatCode="0.00E+00">
                  <c:v>-3.3534099999999998E-3</c:v>
                </c:pt>
                <c:pt idx="76028" formatCode="0.00E+00">
                  <c:v>-3.3650400000000001E-3</c:v>
                </c:pt>
                <c:pt idx="76029" formatCode="0.00E+00">
                  <c:v>-3.37193E-3</c:v>
                </c:pt>
                <c:pt idx="76030" formatCode="0.00E+00">
                  <c:v>-3.3741000000000001E-3</c:v>
                </c:pt>
                <c:pt idx="76031" formatCode="0.00E+00">
                  <c:v>-3.3716000000000002E-3</c:v>
                </c:pt>
                <c:pt idx="76032" formatCode="0.00E+00">
                  <c:v>-3.3644999999999999E-3</c:v>
                </c:pt>
                <c:pt idx="76033" formatCode="0.00E+00">
                  <c:v>-3.3528099999999999E-3</c:v>
                </c:pt>
                <c:pt idx="76034" formatCode="0.00E+00">
                  <c:v>-3.33651E-3</c:v>
                </c:pt>
                <c:pt idx="76035" formatCode="0.00E+00">
                  <c:v>-3.3156399999999999E-3</c:v>
                </c:pt>
                <c:pt idx="76036" formatCode="0.00E+00">
                  <c:v>-3.29029E-3</c:v>
                </c:pt>
                <c:pt idx="76037" formatCode="0.00E+00">
                  <c:v>-3.2606100000000002E-3</c:v>
                </c:pt>
                <c:pt idx="76038" formatCode="0.00E+00">
                  <c:v>-3.2266899999999999E-3</c:v>
                </c:pt>
                <c:pt idx="76039" formatCode="0.00E+00">
                  <c:v>-3.1886000000000002E-3</c:v>
                </c:pt>
                <c:pt idx="76040" formatCode="0.00E+00">
                  <c:v>-3.14643E-3</c:v>
                </c:pt>
                <c:pt idx="76041" formatCode="0.00E+00">
                  <c:v>-3.10028E-3</c:v>
                </c:pt>
                <c:pt idx="76042" formatCode="0.00E+00">
                  <c:v>-3.05025E-3</c:v>
                </c:pt>
                <c:pt idx="76043" formatCode="0.00E+00">
                  <c:v>-2.9964000000000002E-3</c:v>
                </c:pt>
                <c:pt idx="76044" formatCode="0.00E+00">
                  <c:v>-2.9387900000000002E-3</c:v>
                </c:pt>
                <c:pt idx="76045" formatCode="0.00E+00">
                  <c:v>-2.87754E-3</c:v>
                </c:pt>
                <c:pt idx="76046" formatCode="0.00E+00">
                  <c:v>-2.8127299999999998E-3</c:v>
                </c:pt>
                <c:pt idx="76047" formatCode="0.00E+00">
                  <c:v>-2.7444399999999999E-3</c:v>
                </c:pt>
                <c:pt idx="76048" formatCode="0.00E+00">
                  <c:v>-2.67271E-3</c:v>
                </c:pt>
                <c:pt idx="76049" formatCode="0.00E+00">
                  <c:v>-2.5976100000000002E-3</c:v>
                </c:pt>
                <c:pt idx="76050" formatCode="0.00E+00">
                  <c:v>-2.5192299999999999E-3</c:v>
                </c:pt>
                <c:pt idx="76051" formatCode="0.00E+00">
                  <c:v>-2.4376200000000002E-3</c:v>
                </c:pt>
                <c:pt idx="76052" formatCode="0.00E+00">
                  <c:v>-2.3529100000000002E-3</c:v>
                </c:pt>
                <c:pt idx="76053" formatCode="0.00E+00">
                  <c:v>-2.2652000000000002E-3</c:v>
                </c:pt>
                <c:pt idx="76054" formatCode="0.00E+00">
                  <c:v>-2.17461E-3</c:v>
                </c:pt>
                <c:pt idx="76055" formatCode="0.00E+00">
                  <c:v>-2.0812299999999999E-3</c:v>
                </c:pt>
                <c:pt idx="76056" formatCode="0.00E+00">
                  <c:v>-1.98518E-3</c:v>
                </c:pt>
                <c:pt idx="76057" formatCode="0.00E+00">
                  <c:v>-1.8865799999999999E-3</c:v>
                </c:pt>
                <c:pt idx="76058" formatCode="0.00E+00">
                  <c:v>-1.78554E-3</c:v>
                </c:pt>
                <c:pt idx="76059" formatCode="0.00E+00">
                  <c:v>-1.6821900000000001E-3</c:v>
                </c:pt>
                <c:pt idx="76060" formatCode="0.00E+00">
                  <c:v>-1.5766599999999999E-3</c:v>
                </c:pt>
                <c:pt idx="76061" formatCode="0.00E+00">
                  <c:v>-1.4691000000000001E-3</c:v>
                </c:pt>
                <c:pt idx="76062" formatCode="0.00E+00">
                  <c:v>-1.3596400000000001E-3</c:v>
                </c:pt>
                <c:pt idx="76063" formatCode="0.00E+00">
                  <c:v>-1.2484099999999999E-3</c:v>
                </c:pt>
                <c:pt idx="76064" formatCode="0.00E+00">
                  <c:v>-1.1355499999999999E-3</c:v>
                </c:pt>
                <c:pt idx="76065" formatCode="0.00E+00">
                  <c:v>-1.0212400000000001E-3</c:v>
                </c:pt>
                <c:pt idx="76066" formatCode="0.00E+00">
                  <c:v>-9.0558900000000005E-4</c:v>
                </c:pt>
                <c:pt idx="76067" formatCode="0.00E+00">
                  <c:v>-7.8864099999999997E-4</c:v>
                </c:pt>
                <c:pt idx="76068" formatCode="0.00E+00">
                  <c:v>-6.7044800000000003E-4</c:v>
                </c:pt>
                <c:pt idx="76069" formatCode="0.00E+00">
                  <c:v>-5.5110399999999996E-4</c:v>
                </c:pt>
                <c:pt idx="76070" formatCode="0.00E+00">
                  <c:v>-4.30724E-4</c:v>
                </c:pt>
                <c:pt idx="76071" formatCode="0.00E+00">
                  <c:v>-3.0942399999999998E-4</c:v>
                </c:pt>
                <c:pt idx="76072" formatCode="0.00E+00">
                  <c:v>-1.8731600000000001E-4</c:v>
                </c:pt>
                <c:pt idx="76073" formatCode="0.00E+00">
                  <c:v>-6.4494700000000004E-5</c:v>
                </c:pt>
                <c:pt idx="76074" formatCode="0.00E+00">
                  <c:v>5.8953799999999998E-5</c:v>
                </c:pt>
                <c:pt idx="76075" formatCode="0.00E+00">
                  <c:v>1.8292199999999999E-4</c:v>
                </c:pt>
                <c:pt idx="76076" formatCode="0.00E+00">
                  <c:v>3.0728500000000002E-4</c:v>
                </c:pt>
                <c:pt idx="76077" formatCode="0.00E+00">
                  <c:v>4.3192799999999999E-4</c:v>
                </c:pt>
                <c:pt idx="76078" formatCode="0.00E+00">
                  <c:v>5.5675600000000005E-4</c:v>
                </c:pt>
                <c:pt idx="76079" formatCode="0.00E+00">
                  <c:v>6.8167900000000003E-4</c:v>
                </c:pt>
                <c:pt idx="76080" formatCode="0.00E+00">
                  <c:v>8.0662099999999999E-4</c:v>
                </c:pt>
                <c:pt idx="76081" formatCode="0.00E+00">
                  <c:v>9.3152800000000004E-4</c:v>
                </c:pt>
                <c:pt idx="76082" formatCode="0.00E+00">
                  <c:v>1.0563300000000001E-3</c:v>
                </c:pt>
                <c:pt idx="76083" formatCode="0.00E+00">
                  <c:v>1.1809100000000001E-3</c:v>
                </c:pt>
                <c:pt idx="76084" formatCode="0.00E+00">
                  <c:v>1.3051899999999999E-3</c:v>
                </c:pt>
                <c:pt idx="76085" formatCode="0.00E+00">
                  <c:v>1.42913E-3</c:v>
                </c:pt>
                <c:pt idx="76086" formatCode="0.00E+00">
                  <c:v>1.55266E-3</c:v>
                </c:pt>
                <c:pt idx="76087" formatCode="0.00E+00">
                  <c:v>1.67574E-3</c:v>
                </c:pt>
                <c:pt idx="76088" formatCode="0.00E+00">
                  <c:v>1.79828E-3</c:v>
                </c:pt>
                <c:pt idx="76089" formatCode="0.00E+00">
                  <c:v>1.92022E-3</c:v>
                </c:pt>
                <c:pt idx="76090" formatCode="0.00E+00">
                  <c:v>2.0415099999999999E-3</c:v>
                </c:pt>
                <c:pt idx="76091" formatCode="0.00E+00">
                  <c:v>2.1620799999999998E-3</c:v>
                </c:pt>
                <c:pt idx="76092" formatCode="0.00E+00">
                  <c:v>2.2818600000000001E-3</c:v>
                </c:pt>
                <c:pt idx="76093" formatCode="0.00E+00">
                  <c:v>2.4007500000000001E-3</c:v>
                </c:pt>
                <c:pt idx="76094" formatCode="0.00E+00">
                  <c:v>2.5186900000000001E-3</c:v>
                </c:pt>
                <c:pt idx="76095" formatCode="0.00E+00">
                  <c:v>2.6356700000000001E-3</c:v>
                </c:pt>
                <c:pt idx="76096" formatCode="0.00E+00">
                  <c:v>2.75173E-3</c:v>
                </c:pt>
                <c:pt idx="76097" formatCode="0.00E+00">
                  <c:v>2.8668399999999998E-3</c:v>
                </c:pt>
                <c:pt idx="76098" formatCode="0.00E+00">
                  <c:v>2.9809699999999999E-3</c:v>
                </c:pt>
                <c:pt idx="76099" formatCode="0.00E+00">
                  <c:v>3.0940299999999998E-3</c:v>
                </c:pt>
                <c:pt idx="76100" formatCode="0.00E+00">
                  <c:v>3.2059200000000001E-3</c:v>
                </c:pt>
                <c:pt idx="76101" formatCode="0.00E+00">
                  <c:v>3.31664E-3</c:v>
                </c:pt>
                <c:pt idx="76102" formatCode="0.00E+00">
                  <c:v>3.42618E-3</c:v>
                </c:pt>
                <c:pt idx="76103" formatCode="0.00E+00">
                  <c:v>3.53455E-3</c:v>
                </c:pt>
                <c:pt idx="76104" formatCode="0.00E+00">
                  <c:v>3.6416999999999999E-3</c:v>
                </c:pt>
                <c:pt idx="76105" formatCode="0.00E+00">
                  <c:v>3.7475799999999999E-3</c:v>
                </c:pt>
                <c:pt idx="76106" formatCode="0.00E+00">
                  <c:v>3.8521599999999999E-3</c:v>
                </c:pt>
                <c:pt idx="76107" formatCode="0.00E+00">
                  <c:v>3.9554000000000004E-3</c:v>
                </c:pt>
                <c:pt idx="76108" formatCode="0.00E+00">
                  <c:v>4.05726E-3</c:v>
                </c:pt>
                <c:pt idx="76109" formatCode="0.00E+00">
                  <c:v>4.1576900000000003E-3</c:v>
                </c:pt>
                <c:pt idx="76110" formatCode="0.00E+00">
                  <c:v>4.2566699999999997E-3</c:v>
                </c:pt>
                <c:pt idx="76111" formatCode="0.00E+00">
                  <c:v>4.3541700000000001E-3</c:v>
                </c:pt>
                <c:pt idx="76112" formatCode="0.00E+00">
                  <c:v>4.4501999999999996E-3</c:v>
                </c:pt>
                <c:pt idx="76113" formatCode="0.00E+00">
                  <c:v>4.5447700000000001E-3</c:v>
                </c:pt>
                <c:pt idx="76114" formatCode="0.00E+00">
                  <c:v>4.6378699999999997E-3</c:v>
                </c:pt>
                <c:pt idx="76115" formatCode="0.00E+00">
                  <c:v>4.7294299999999997E-3</c:v>
                </c:pt>
                <c:pt idx="76116" formatCode="0.00E+00">
                  <c:v>4.8194400000000004E-3</c:v>
                </c:pt>
                <c:pt idx="76117" formatCode="0.00E+00">
                  <c:v>4.9078699999999999E-3</c:v>
                </c:pt>
                <c:pt idx="76118" formatCode="0.00E+00">
                  <c:v>4.9947500000000001E-3</c:v>
                </c:pt>
                <c:pt idx="76119" formatCode="0.00E+00">
                  <c:v>5.0800699999999999E-3</c:v>
                </c:pt>
                <c:pt idx="76120" formatCode="0.00E+00">
                  <c:v>5.1637699999999998E-3</c:v>
                </c:pt>
                <c:pt idx="76121" formatCode="0.00E+00">
                  <c:v>5.2458100000000001E-3</c:v>
                </c:pt>
                <c:pt idx="76122" formatCode="0.00E+00">
                  <c:v>5.3261799999999998E-3</c:v>
                </c:pt>
                <c:pt idx="76123" formatCode="0.00E+00">
                  <c:v>5.4048799999999999E-3</c:v>
                </c:pt>
                <c:pt idx="76124" formatCode="0.00E+00">
                  <c:v>5.4818499999999999E-3</c:v>
                </c:pt>
                <c:pt idx="76125" formatCode="0.00E+00">
                  <c:v>5.5570400000000001E-3</c:v>
                </c:pt>
                <c:pt idx="76126" formatCode="0.00E+00">
                  <c:v>5.6303799999999999E-3</c:v>
                </c:pt>
                <c:pt idx="76127" formatCode="0.00E+00">
                  <c:v>5.7018099999999999E-3</c:v>
                </c:pt>
                <c:pt idx="76128" formatCode="0.00E+00">
                  <c:v>5.77131E-3</c:v>
                </c:pt>
                <c:pt idx="76129" formatCode="0.00E+00">
                  <c:v>5.8388800000000003E-3</c:v>
                </c:pt>
                <c:pt idx="76130" formatCode="0.00E+00">
                  <c:v>5.9045199999999999E-3</c:v>
                </c:pt>
                <c:pt idx="76131" formatCode="0.00E+00">
                  <c:v>5.9682199999999998E-3</c:v>
                </c:pt>
                <c:pt idx="76132" formatCode="0.00E+00">
                  <c:v>6.02996E-3</c:v>
                </c:pt>
                <c:pt idx="76133" formatCode="0.00E+00">
                  <c:v>6.0896700000000002E-3</c:v>
                </c:pt>
                <c:pt idx="76134" formatCode="0.00E+00">
                  <c:v>6.1473099999999996E-3</c:v>
                </c:pt>
                <c:pt idx="76135" formatCode="0.00E+00">
                  <c:v>6.20288E-3</c:v>
                </c:pt>
                <c:pt idx="76136" formatCode="0.00E+00">
                  <c:v>6.2563999999999996E-3</c:v>
                </c:pt>
                <c:pt idx="76137" formatCode="0.00E+00">
                  <c:v>6.3078300000000004E-3</c:v>
                </c:pt>
                <c:pt idx="76138" formatCode="0.00E+00">
                  <c:v>6.35711E-3</c:v>
                </c:pt>
                <c:pt idx="76139" formatCode="0.00E+00">
                  <c:v>6.4041599999999999E-3</c:v>
                </c:pt>
                <c:pt idx="76140" formatCode="0.00E+00">
                  <c:v>6.4489600000000001E-3</c:v>
                </c:pt>
                <c:pt idx="76141" formatCode="0.00E+00">
                  <c:v>6.4914999999999999E-3</c:v>
                </c:pt>
                <c:pt idx="76142" formatCode="0.00E+00">
                  <c:v>6.5317700000000001E-3</c:v>
                </c:pt>
                <c:pt idx="76143" formatCode="0.00E+00">
                  <c:v>6.5697500000000001E-3</c:v>
                </c:pt>
                <c:pt idx="76144" formatCode="0.00E+00">
                  <c:v>6.6054099999999999E-3</c:v>
                </c:pt>
                <c:pt idx="76145" formatCode="0.00E+00">
                  <c:v>6.6386800000000001E-3</c:v>
                </c:pt>
                <c:pt idx="76146" formatCode="0.00E+00">
                  <c:v>6.66951E-3</c:v>
                </c:pt>
                <c:pt idx="76147" formatCode="0.00E+00">
                  <c:v>6.6979099999999996E-3</c:v>
                </c:pt>
                <c:pt idx="76148" formatCode="0.00E+00">
                  <c:v>6.72385E-3</c:v>
                </c:pt>
                <c:pt idx="76149" formatCode="0.00E+00">
                  <c:v>6.7473100000000003E-3</c:v>
                </c:pt>
                <c:pt idx="76150" formatCode="0.00E+00">
                  <c:v>6.7682599999999999E-3</c:v>
                </c:pt>
                <c:pt idx="76151" formatCode="0.00E+00">
                  <c:v>6.78664E-3</c:v>
                </c:pt>
                <c:pt idx="76152" formatCode="0.00E+00">
                  <c:v>6.8024499999999998E-3</c:v>
                </c:pt>
                <c:pt idx="76153" formatCode="0.00E+00">
                  <c:v>6.8156299999999996E-3</c:v>
                </c:pt>
                <c:pt idx="76154" formatCode="0.00E+00">
                  <c:v>6.8261099999999998E-3</c:v>
                </c:pt>
                <c:pt idx="76155" formatCode="0.00E+00">
                  <c:v>6.8338399999999999E-3</c:v>
                </c:pt>
                <c:pt idx="76156" formatCode="0.00E+00">
                  <c:v>6.8387500000000002E-3</c:v>
                </c:pt>
                <c:pt idx="76157" formatCode="0.00E+00">
                  <c:v>6.8408000000000002E-3</c:v>
                </c:pt>
                <c:pt idx="76158" formatCode="0.00E+00">
                  <c:v>6.8399799999999998E-3</c:v>
                </c:pt>
                <c:pt idx="76159" formatCode="0.00E+00">
                  <c:v>6.8362500000000003E-3</c:v>
                </c:pt>
                <c:pt idx="76160" formatCode="0.00E+00">
                  <c:v>6.8295300000000003E-3</c:v>
                </c:pt>
                <c:pt idx="76161" formatCode="0.00E+00">
                  <c:v>6.8197800000000001E-3</c:v>
                </c:pt>
                <c:pt idx="76162" formatCode="0.00E+00">
                  <c:v>6.8069799999999998E-3</c:v>
                </c:pt>
                <c:pt idx="76163" formatCode="0.00E+00">
                  <c:v>6.7910999999999996E-3</c:v>
                </c:pt>
                <c:pt idx="76164" formatCode="0.00E+00">
                  <c:v>6.7721300000000003E-3</c:v>
                </c:pt>
                <c:pt idx="76165" formatCode="0.00E+00">
                  <c:v>6.7500299999999997E-3</c:v>
                </c:pt>
                <c:pt idx="76166" formatCode="0.00E+00">
                  <c:v>6.7247899999999996E-3</c:v>
                </c:pt>
                <c:pt idx="76167" formatCode="0.00E+00">
                  <c:v>6.69638E-3</c:v>
                </c:pt>
                <c:pt idx="76168" formatCode="0.00E+00">
                  <c:v>6.6647599999999996E-3</c:v>
                </c:pt>
                <c:pt idx="76169" formatCode="0.00E+00">
                  <c:v>6.6298700000000004E-3</c:v>
                </c:pt>
                <c:pt idx="76170" formatCode="0.00E+00">
                  <c:v>6.5916500000000001E-3</c:v>
                </c:pt>
                <c:pt idx="76171" formatCode="0.00E+00">
                  <c:v>6.5500899999999997E-3</c:v>
                </c:pt>
                <c:pt idx="76172" formatCode="0.00E+00">
                  <c:v>6.5051400000000004E-3</c:v>
                </c:pt>
                <c:pt idx="76173" formatCode="0.00E+00">
                  <c:v>6.4567799999999996E-3</c:v>
                </c:pt>
                <c:pt idx="76174" formatCode="0.00E+00">
                  <c:v>6.4050000000000001E-3</c:v>
                </c:pt>
                <c:pt idx="76175" formatCode="0.00E+00">
                  <c:v>6.3497800000000002E-3</c:v>
                </c:pt>
                <c:pt idx="76176" formatCode="0.00E+00">
                  <c:v>6.2910900000000001E-3</c:v>
                </c:pt>
                <c:pt idx="76177" formatCode="0.00E+00">
                  <c:v>6.2289199999999998E-3</c:v>
                </c:pt>
                <c:pt idx="76178" formatCode="0.00E+00">
                  <c:v>6.1632400000000004E-3</c:v>
                </c:pt>
                <c:pt idx="76179" formatCode="0.00E+00">
                  <c:v>6.0940200000000003E-3</c:v>
                </c:pt>
                <c:pt idx="76180" formatCode="0.00E+00">
                  <c:v>6.0212499999999997E-3</c:v>
                </c:pt>
                <c:pt idx="76181" formatCode="0.00E+00">
                  <c:v>5.9449200000000002E-3</c:v>
                </c:pt>
                <c:pt idx="76182" formatCode="0.00E+00">
                  <c:v>5.8650200000000003E-3</c:v>
                </c:pt>
                <c:pt idx="76183" formatCode="0.00E+00">
                  <c:v>5.78153E-3</c:v>
                </c:pt>
                <c:pt idx="76184" formatCode="0.00E+00">
                  <c:v>5.6944300000000003E-3</c:v>
                </c:pt>
                <c:pt idx="76185" formatCode="0.00E+00">
                  <c:v>5.6037200000000004E-3</c:v>
                </c:pt>
                <c:pt idx="76186" formatCode="0.00E+00">
                  <c:v>5.5094200000000001E-3</c:v>
                </c:pt>
                <c:pt idx="76187" formatCode="0.00E+00">
                  <c:v>5.4115099999999996E-3</c:v>
                </c:pt>
                <c:pt idx="76188" formatCode="0.00E+00">
                  <c:v>5.3100100000000004E-3</c:v>
                </c:pt>
                <c:pt idx="76189" formatCode="0.00E+00">
                  <c:v>5.2049100000000001E-3</c:v>
                </c:pt>
                <c:pt idx="76190" formatCode="0.00E+00">
                  <c:v>5.0962100000000003E-3</c:v>
                </c:pt>
                <c:pt idx="76191" formatCode="0.00E+00">
                  <c:v>4.9839400000000001E-3</c:v>
                </c:pt>
                <c:pt idx="76192" formatCode="0.00E+00">
                  <c:v>4.8681100000000001E-3</c:v>
                </c:pt>
                <c:pt idx="76193" formatCode="0.00E+00">
                  <c:v>4.7487400000000004E-3</c:v>
                </c:pt>
                <c:pt idx="76194" formatCode="0.00E+00">
                  <c:v>4.6258699999999998E-3</c:v>
                </c:pt>
                <c:pt idx="76195" formatCode="0.00E+00">
                  <c:v>4.49951E-3</c:v>
                </c:pt>
                <c:pt idx="76196" formatCode="0.00E+00">
                  <c:v>4.3696799999999999E-3</c:v>
                </c:pt>
                <c:pt idx="76197" formatCode="0.00E+00">
                  <c:v>4.2363899999999996E-3</c:v>
                </c:pt>
                <c:pt idx="76198" formatCode="0.00E+00">
                  <c:v>4.0996899999999996E-3</c:v>
                </c:pt>
                <c:pt idx="76199" formatCode="0.00E+00">
                  <c:v>3.9596400000000004E-3</c:v>
                </c:pt>
                <c:pt idx="76200" formatCode="0.00E+00">
                  <c:v>3.81628E-3</c:v>
                </c:pt>
                <c:pt idx="76201" formatCode="0.00E+00">
                  <c:v>3.66965E-3</c:v>
                </c:pt>
                <c:pt idx="76202" formatCode="0.00E+00">
                  <c:v>3.5198199999999999E-3</c:v>
                </c:pt>
                <c:pt idx="76203" formatCode="0.00E+00">
                  <c:v>3.3668399999999999E-3</c:v>
                </c:pt>
                <c:pt idx="76204" formatCode="0.00E+00">
                  <c:v>3.2107799999999999E-3</c:v>
                </c:pt>
                <c:pt idx="76205" formatCode="0.00E+00">
                  <c:v>3.0517000000000001E-3</c:v>
                </c:pt>
                <c:pt idx="76206" formatCode="0.00E+00">
                  <c:v>2.88967E-3</c:v>
                </c:pt>
                <c:pt idx="76207" formatCode="0.00E+00">
                  <c:v>2.7247500000000002E-3</c:v>
                </c:pt>
                <c:pt idx="76208" formatCode="0.00E+00">
                  <c:v>2.5570200000000001E-3</c:v>
                </c:pt>
                <c:pt idx="76209" formatCode="0.00E+00">
                  <c:v>2.3865499999999999E-3</c:v>
                </c:pt>
                <c:pt idx="76210" formatCode="0.00E+00">
                  <c:v>2.2134400000000001E-3</c:v>
                </c:pt>
                <c:pt idx="76211" formatCode="0.00E+00">
                  <c:v>2.03776E-3</c:v>
                </c:pt>
                <c:pt idx="76212" formatCode="0.00E+00">
                  <c:v>1.8596299999999999E-3</c:v>
                </c:pt>
                <c:pt idx="76213" formatCode="0.00E+00">
                  <c:v>1.67914E-3</c:v>
                </c:pt>
                <c:pt idx="76214" formatCode="0.00E+00">
                  <c:v>1.49639E-3</c:v>
                </c:pt>
                <c:pt idx="76215" formatCode="0.00E+00">
                  <c:v>1.3114699999999999E-3</c:v>
                </c:pt>
                <c:pt idx="76216" formatCode="0.00E+00">
                  <c:v>1.1245000000000001E-3</c:v>
                </c:pt>
                <c:pt idx="76217" formatCode="0.00E+00">
                  <c:v>9.3558200000000002E-4</c:v>
                </c:pt>
                <c:pt idx="76218" formatCode="0.00E+00">
                  <c:v>7.4482900000000002E-4</c:v>
                </c:pt>
                <c:pt idx="76219" formatCode="0.00E+00">
                  <c:v>5.5236599999999999E-4</c:v>
                </c:pt>
                <c:pt idx="76220" formatCode="0.00E+00">
                  <c:v>3.58325E-4</c:v>
                </c:pt>
                <c:pt idx="76221" formatCode="0.00E+00">
                  <c:v>1.6283399999999999E-4</c:v>
                </c:pt>
                <c:pt idx="76222" formatCode="0.00E+00">
                  <c:v>-3.3984199999999999E-5</c:v>
                </c:pt>
                <c:pt idx="76223" formatCode="0.00E+00">
                  <c:v>-2.3200900000000001E-4</c:v>
                </c:pt>
                <c:pt idx="76224" formatCode="0.00E+00">
                  <c:v>-4.3109799999999998E-4</c:v>
                </c:pt>
                <c:pt idx="76225" formatCode="0.00E+00">
                  <c:v>-6.3109699999999995E-4</c:v>
                </c:pt>
                <c:pt idx="76226" formatCode="0.00E+00">
                  <c:v>-8.3185699999999997E-4</c:v>
                </c:pt>
                <c:pt idx="76227" formatCode="0.00E+00">
                  <c:v>-1.0332399999999999E-3</c:v>
                </c:pt>
                <c:pt idx="76228" formatCode="0.00E+00">
                  <c:v>-1.2350799999999999E-3</c:v>
                </c:pt>
                <c:pt idx="76229" formatCode="0.00E+00">
                  <c:v>-1.43724E-3</c:v>
                </c:pt>
                <c:pt idx="76230" formatCode="0.00E+00">
                  <c:v>-1.6395400000000001E-3</c:v>
                </c:pt>
                <c:pt idx="76231" formatCode="0.00E+00">
                  <c:v>-1.84184E-3</c:v>
                </c:pt>
                <c:pt idx="76232" formatCode="0.00E+00">
                  <c:v>-2.04397E-3</c:v>
                </c:pt>
                <c:pt idx="76233" formatCode="0.00E+00">
                  <c:v>-2.2457699999999998E-3</c:v>
                </c:pt>
                <c:pt idx="76234" formatCode="0.00E+00">
                  <c:v>-2.44707E-3</c:v>
                </c:pt>
                <c:pt idx="76235" formatCode="0.00E+00">
                  <c:v>-2.6476999999999998E-3</c:v>
                </c:pt>
                <c:pt idx="76236" formatCode="0.00E+00">
                  <c:v>-2.8474899999999998E-3</c:v>
                </c:pt>
                <c:pt idx="76237" formatCode="0.00E+00">
                  <c:v>-3.0462699999999998E-3</c:v>
                </c:pt>
                <c:pt idx="76238" formatCode="0.00E+00">
                  <c:v>-3.2438699999999998E-3</c:v>
                </c:pt>
                <c:pt idx="76239" formatCode="0.00E+00">
                  <c:v>-3.4401200000000001E-3</c:v>
                </c:pt>
                <c:pt idx="76240" formatCode="0.00E+00">
                  <c:v>-3.6348499999999998E-3</c:v>
                </c:pt>
                <c:pt idx="76241" formatCode="0.00E+00">
                  <c:v>-3.8278700000000001E-3</c:v>
                </c:pt>
                <c:pt idx="76242" formatCode="0.00E+00">
                  <c:v>-4.0190199999999999E-3</c:v>
                </c:pt>
                <c:pt idx="76243" formatCode="0.00E+00">
                  <c:v>-4.2081100000000001E-3</c:v>
                </c:pt>
                <c:pt idx="76244" formatCode="0.00E+00">
                  <c:v>-4.3949599999999998E-3</c:v>
                </c:pt>
                <c:pt idx="76245" formatCode="0.00E+00">
                  <c:v>-4.5794E-3</c:v>
                </c:pt>
                <c:pt idx="76246" formatCode="0.00E+00">
                  <c:v>-4.7612399999999999E-3</c:v>
                </c:pt>
                <c:pt idx="76247" formatCode="0.00E+00">
                  <c:v>-4.9403099999999998E-3</c:v>
                </c:pt>
                <c:pt idx="76248" formatCode="0.00E+00">
                  <c:v>-5.1164399999999999E-3</c:v>
                </c:pt>
                <c:pt idx="76249" formatCode="0.00E+00">
                  <c:v>-5.2894400000000003E-3</c:v>
                </c:pt>
                <c:pt idx="76250" formatCode="0.00E+00">
                  <c:v>-5.4591400000000003E-3</c:v>
                </c:pt>
                <c:pt idx="76251" formatCode="0.00E+00">
                  <c:v>-5.6253700000000002E-3</c:v>
                </c:pt>
                <c:pt idx="76252" formatCode="0.00E+00">
                  <c:v>-5.78796E-3</c:v>
                </c:pt>
                <c:pt idx="76253" formatCode="0.00E+00">
                  <c:v>-5.94672E-3</c:v>
                </c:pt>
                <c:pt idx="76254" formatCode="0.00E+00">
                  <c:v>-6.1015000000000002E-3</c:v>
                </c:pt>
                <c:pt idx="76255" formatCode="0.00E+00">
                  <c:v>-6.2521199999999999E-3</c:v>
                </c:pt>
                <c:pt idx="76256" formatCode="0.00E+00">
                  <c:v>-6.3984100000000002E-3</c:v>
                </c:pt>
                <c:pt idx="76257" formatCode="0.00E+00">
                  <c:v>-6.5402400000000001E-3</c:v>
                </c:pt>
                <c:pt idx="76258" formatCode="0.00E+00">
                  <c:v>-6.6774199999999999E-3</c:v>
                </c:pt>
                <c:pt idx="76259" formatCode="0.00E+00">
                  <c:v>-6.8098100000000003E-3</c:v>
                </c:pt>
                <c:pt idx="76260" formatCode="0.00E+00">
                  <c:v>-6.9372599999999998E-3</c:v>
                </c:pt>
                <c:pt idx="76261" formatCode="0.00E+00">
                  <c:v>-7.05962E-3</c:v>
                </c:pt>
                <c:pt idx="76262" formatCode="0.00E+00">
                  <c:v>-7.17674E-3</c:v>
                </c:pt>
                <c:pt idx="76263" formatCode="0.00E+00">
                  <c:v>-7.2884899999999999E-3</c:v>
                </c:pt>
                <c:pt idx="76264" formatCode="0.00E+00">
                  <c:v>-7.3947199999999996E-3</c:v>
                </c:pt>
                <c:pt idx="76265" formatCode="0.00E+00">
                  <c:v>-7.4953199999999998E-3</c:v>
                </c:pt>
                <c:pt idx="76266" formatCode="0.00E+00">
                  <c:v>-7.5901500000000004E-3</c:v>
                </c:pt>
                <c:pt idx="76267" formatCode="0.00E+00">
                  <c:v>-7.6790900000000004E-3</c:v>
                </c:pt>
                <c:pt idx="76268" formatCode="0.00E+00">
                  <c:v>-7.7620299999999996E-3</c:v>
                </c:pt>
                <c:pt idx="76269" formatCode="0.00E+00">
                  <c:v>-7.8388599999999996E-3</c:v>
                </c:pt>
                <c:pt idx="76270" formatCode="0.00E+00">
                  <c:v>-7.90948E-3</c:v>
                </c:pt>
                <c:pt idx="76271" formatCode="0.00E+00">
                  <c:v>-7.9737899999999997E-3</c:v>
                </c:pt>
                <c:pt idx="76272" formatCode="0.00E+00">
                  <c:v>-8.0317199999999991E-3</c:v>
                </c:pt>
                <c:pt idx="76273" formatCode="0.00E+00">
                  <c:v>-8.0831800000000006E-3</c:v>
                </c:pt>
                <c:pt idx="76274" formatCode="0.00E+00">
                  <c:v>-8.1280699999999994E-3</c:v>
                </c:pt>
                <c:pt idx="76275" formatCode="0.00E+00">
                  <c:v>-8.1663399999999994E-3</c:v>
                </c:pt>
                <c:pt idx="76276" formatCode="0.00E+00">
                  <c:v>-8.1979099999999992E-3</c:v>
                </c:pt>
                <c:pt idx="76277" formatCode="0.00E+00">
                  <c:v>-8.2227099999999994E-3</c:v>
                </c:pt>
                <c:pt idx="76278" formatCode="0.00E+00">
                  <c:v>-8.24071E-3</c:v>
                </c:pt>
                <c:pt idx="76279" formatCode="0.00E+00">
                  <c:v>-8.2518399999999999E-3</c:v>
                </c:pt>
                <c:pt idx="76280" formatCode="0.00E+00">
                  <c:v>-8.2560800000000007E-3</c:v>
                </c:pt>
                <c:pt idx="76281" formatCode="0.00E+00">
                  <c:v>-8.2533699999999995E-3</c:v>
                </c:pt>
                <c:pt idx="76282" formatCode="0.00E+00">
                  <c:v>-8.2436999999999996E-3</c:v>
                </c:pt>
                <c:pt idx="76283" formatCode="0.00E+00">
                  <c:v>-8.2270399999999997E-3</c:v>
                </c:pt>
                <c:pt idx="76284" formatCode="0.00E+00">
                  <c:v>-8.2033799999999997E-3</c:v>
                </c:pt>
                <c:pt idx="76285" formatCode="0.00E+00">
                  <c:v>-8.1727099999999997E-3</c:v>
                </c:pt>
                <c:pt idx="76286" formatCode="0.00E+00">
                  <c:v>-8.1350299999999997E-3</c:v>
                </c:pt>
                <c:pt idx="76287" formatCode="0.00E+00">
                  <c:v>-8.0903499999999996E-3</c:v>
                </c:pt>
                <c:pt idx="76288" formatCode="0.00E+00">
                  <c:v>-8.0386899999999994E-3</c:v>
                </c:pt>
                <c:pt idx="76289" formatCode="0.00E+00">
                  <c:v>-7.9800600000000006E-3</c:v>
                </c:pt>
                <c:pt idx="76290" formatCode="0.00E+00">
                  <c:v>-7.9144899999999997E-3</c:v>
                </c:pt>
                <c:pt idx="76291" formatCode="0.00E+00">
                  <c:v>-7.84201E-3</c:v>
                </c:pt>
                <c:pt idx="76292" formatCode="0.00E+00">
                  <c:v>-7.7626800000000001E-3</c:v>
                </c:pt>
                <c:pt idx="76293" formatCode="0.00E+00">
                  <c:v>-7.6765399999999999E-3</c:v>
                </c:pt>
                <c:pt idx="76294" formatCode="0.00E+00">
                  <c:v>-7.5836499999999999E-3</c:v>
                </c:pt>
                <c:pt idx="76295" formatCode="0.00E+00">
                  <c:v>-7.4840699999999998E-3</c:v>
                </c:pt>
                <c:pt idx="76296" formatCode="0.00E+00">
                  <c:v>-7.3778699999999999E-3</c:v>
                </c:pt>
                <c:pt idx="76297" formatCode="0.00E+00">
                  <c:v>-7.2651299999999999E-3</c:v>
                </c:pt>
                <c:pt idx="76298" formatCode="0.00E+00">
                  <c:v>-7.1459399999999999E-3</c:v>
                </c:pt>
                <c:pt idx="76299" formatCode="0.00E+00">
                  <c:v>-7.0203799999999997E-3</c:v>
                </c:pt>
                <c:pt idx="76300" formatCode="0.00E+00">
                  <c:v>-6.8885600000000002E-3</c:v>
                </c:pt>
                <c:pt idx="76301" formatCode="0.00E+00">
                  <c:v>-6.7505899999999999E-3</c:v>
                </c:pt>
                <c:pt idx="76302" formatCode="0.00E+00">
                  <c:v>-6.60656E-3</c:v>
                </c:pt>
                <c:pt idx="76303" formatCode="0.00E+00">
                  <c:v>-6.4565999999999998E-3</c:v>
                </c:pt>
                <c:pt idx="76304" formatCode="0.00E+00">
                  <c:v>-6.3008400000000003E-3</c:v>
                </c:pt>
                <c:pt idx="76305" formatCode="0.00E+00">
                  <c:v>-6.1394099999999997E-3</c:v>
                </c:pt>
                <c:pt idx="76306" formatCode="0.00E+00">
                  <c:v>-5.9724399999999999E-3</c:v>
                </c:pt>
                <c:pt idx="76307" formatCode="0.00E+00">
                  <c:v>-5.8000700000000001E-3</c:v>
                </c:pt>
                <c:pt idx="76308" formatCode="0.00E+00">
                  <c:v>-5.6224700000000001E-3</c:v>
                </c:pt>
                <c:pt idx="76309" formatCode="0.00E+00">
                  <c:v>-5.43977E-3</c:v>
                </c:pt>
                <c:pt idx="76310" formatCode="0.00E+00">
                  <c:v>-5.2521399999999998E-3</c:v>
                </c:pt>
                <c:pt idx="76311" formatCode="0.00E+00">
                  <c:v>-5.0597400000000001E-3</c:v>
                </c:pt>
                <c:pt idx="76312" formatCode="0.00E+00">
                  <c:v>-4.8627499999999999E-3</c:v>
                </c:pt>
                <c:pt idx="76313" formatCode="0.00E+00">
                  <c:v>-4.6613499999999999E-3</c:v>
                </c:pt>
                <c:pt idx="76314" formatCode="0.00E+00">
                  <c:v>-4.4556999999999999E-3</c:v>
                </c:pt>
                <c:pt idx="76315" formatCode="0.00E+00">
                  <c:v>-4.2459999999999998E-3</c:v>
                </c:pt>
                <c:pt idx="76316" formatCode="0.00E+00">
                  <c:v>-4.03244E-3</c:v>
                </c:pt>
                <c:pt idx="76317" formatCode="0.00E+00">
                  <c:v>-3.8151999999999999E-3</c:v>
                </c:pt>
                <c:pt idx="76318" formatCode="0.00E+00">
                  <c:v>-3.5945E-3</c:v>
                </c:pt>
                <c:pt idx="76319" formatCode="0.00E+00">
                  <c:v>-3.3705200000000001E-3</c:v>
                </c:pt>
                <c:pt idx="76320" formatCode="0.00E+00">
                  <c:v>-3.1434800000000001E-3</c:v>
                </c:pt>
                <c:pt idx="76321" formatCode="0.00E+00">
                  <c:v>-2.9135699999999999E-3</c:v>
                </c:pt>
                <c:pt idx="76322" formatCode="0.00E+00">
                  <c:v>-2.68103E-3</c:v>
                </c:pt>
                <c:pt idx="76323" formatCode="0.00E+00">
                  <c:v>-2.44604E-3</c:v>
                </c:pt>
                <c:pt idx="76324" formatCode="0.00E+00">
                  <c:v>-2.20885E-3</c:v>
                </c:pt>
                <c:pt idx="76325" formatCode="0.00E+00">
                  <c:v>-1.9696499999999999E-3</c:v>
                </c:pt>
                <c:pt idx="76326" formatCode="0.00E+00">
                  <c:v>-1.72869E-3</c:v>
                </c:pt>
                <c:pt idx="76327" formatCode="0.00E+00">
                  <c:v>-1.48617E-3</c:v>
                </c:pt>
                <c:pt idx="76328" formatCode="0.00E+00">
                  <c:v>-1.2423200000000001E-3</c:v>
                </c:pt>
                <c:pt idx="76329" formatCode="0.00E+00">
                  <c:v>-9.97375E-4</c:v>
                </c:pt>
                <c:pt idx="76330" formatCode="0.00E+00">
                  <c:v>-7.5155600000000001E-4</c:v>
                </c:pt>
                <c:pt idx="76331" formatCode="0.00E+00">
                  <c:v>-5.0509299999999997E-4</c:v>
                </c:pt>
                <c:pt idx="76332" formatCode="0.00E+00">
                  <c:v>-2.5821399999999999E-4</c:v>
                </c:pt>
                <c:pt idx="76333" formatCode="0.00E+00">
                  <c:v>-1.11501E-5</c:v>
                </c:pt>
                <c:pt idx="76334" formatCode="0.00E+00">
                  <c:v>2.3587099999999999E-4</c:v>
                </c:pt>
                <c:pt idx="76335" formatCode="0.00E+00">
                  <c:v>4.82619E-4</c:v>
                </c:pt>
                <c:pt idx="76336" formatCode="0.00E+00">
                  <c:v>7.2886499999999998E-4</c:v>
                </c:pt>
                <c:pt idx="76337" formatCode="0.00E+00">
                  <c:v>9.7438199999999998E-4</c:v>
                </c:pt>
                <c:pt idx="76338" formatCode="0.00E+00">
                  <c:v>1.21894E-3</c:v>
                </c:pt>
                <c:pt idx="76339" formatCode="0.00E+00">
                  <c:v>1.46232E-3</c:v>
                </c:pt>
                <c:pt idx="76340" formatCode="0.00E+00">
                  <c:v>1.7042800000000001E-3</c:v>
                </c:pt>
                <c:pt idx="76341" formatCode="0.00E+00">
                  <c:v>1.94462E-3</c:v>
                </c:pt>
                <c:pt idx="76342" formatCode="0.00E+00">
                  <c:v>2.1830999999999999E-3</c:v>
                </c:pt>
                <c:pt idx="76343" formatCode="0.00E+00">
                  <c:v>2.4195200000000001E-3</c:v>
                </c:pt>
                <c:pt idx="76344" formatCode="0.00E+00">
                  <c:v>2.6536400000000001E-3</c:v>
                </c:pt>
                <c:pt idx="76345" formatCode="0.00E+00">
                  <c:v>2.8852700000000001E-3</c:v>
                </c:pt>
                <c:pt idx="76346" formatCode="0.00E+00">
                  <c:v>3.1141799999999998E-3</c:v>
                </c:pt>
                <c:pt idx="76347" formatCode="0.00E+00">
                  <c:v>3.3401699999999999E-3</c:v>
                </c:pt>
                <c:pt idx="76348" formatCode="0.00E+00">
                  <c:v>3.56303E-3</c:v>
                </c:pt>
                <c:pt idx="76349" formatCode="0.00E+00">
                  <c:v>3.7825699999999999E-3</c:v>
                </c:pt>
                <c:pt idx="76350" formatCode="0.00E+00">
                  <c:v>3.9985899999999998E-3</c:v>
                </c:pt>
                <c:pt idx="76351" formatCode="0.00E+00">
                  <c:v>4.2108900000000001E-3</c:v>
                </c:pt>
                <c:pt idx="76352" formatCode="0.00E+00">
                  <c:v>4.4192900000000002E-3</c:v>
                </c:pt>
                <c:pt idx="76353" formatCode="0.00E+00">
                  <c:v>4.6235900000000003E-3</c:v>
                </c:pt>
                <c:pt idx="76354" formatCode="0.00E+00">
                  <c:v>4.8236299999999998E-3</c:v>
                </c:pt>
                <c:pt idx="76355" formatCode="0.00E+00">
                  <c:v>5.0192199999999996E-3</c:v>
                </c:pt>
                <c:pt idx="76356" formatCode="0.00E+00">
                  <c:v>5.2101999999999999E-3</c:v>
                </c:pt>
                <c:pt idx="76357" formatCode="0.00E+00">
                  <c:v>5.3964E-3</c:v>
                </c:pt>
                <c:pt idx="76358" formatCode="0.00E+00">
                  <c:v>5.57765E-3</c:v>
                </c:pt>
                <c:pt idx="76359" formatCode="0.00E+00">
                  <c:v>5.7538099999999998E-3</c:v>
                </c:pt>
                <c:pt idx="76360" formatCode="0.00E+00">
                  <c:v>5.9247299999999996E-3</c:v>
                </c:pt>
                <c:pt idx="76361" formatCode="0.00E+00">
                  <c:v>6.0902700000000001E-3</c:v>
                </c:pt>
                <c:pt idx="76362" formatCode="0.00E+00">
                  <c:v>6.2502800000000004E-3</c:v>
                </c:pt>
                <c:pt idx="76363" formatCode="0.00E+00">
                  <c:v>6.4046399999999996E-3</c:v>
                </c:pt>
                <c:pt idx="76364" formatCode="0.00E+00">
                  <c:v>6.5532200000000002E-3</c:v>
                </c:pt>
                <c:pt idx="76365" formatCode="0.00E+00">
                  <c:v>6.6959000000000003E-3</c:v>
                </c:pt>
                <c:pt idx="76366" formatCode="0.00E+00">
                  <c:v>6.8325699999999996E-3</c:v>
                </c:pt>
                <c:pt idx="76367" formatCode="0.00E+00">
                  <c:v>6.9631299999999997E-3</c:v>
                </c:pt>
                <c:pt idx="76368" formatCode="0.00E+00">
                  <c:v>7.0874800000000002E-3</c:v>
                </c:pt>
                <c:pt idx="76369" formatCode="0.00E+00">
                  <c:v>7.20551E-3</c:v>
                </c:pt>
                <c:pt idx="76370" formatCode="0.00E+00">
                  <c:v>7.3171599999999996E-3</c:v>
                </c:pt>
                <c:pt idx="76371" formatCode="0.00E+00">
                  <c:v>7.4223300000000004E-3</c:v>
                </c:pt>
                <c:pt idx="76372" formatCode="0.00E+00">
                  <c:v>7.5209600000000001E-3</c:v>
                </c:pt>
                <c:pt idx="76373" formatCode="0.00E+00">
                  <c:v>7.6129800000000001E-3</c:v>
                </c:pt>
                <c:pt idx="76374" formatCode="0.00E+00">
                  <c:v>7.6983399999999997E-3</c:v>
                </c:pt>
                <c:pt idx="76375" formatCode="0.00E+00">
                  <c:v>7.7769700000000002E-3</c:v>
                </c:pt>
                <c:pt idx="76376" formatCode="0.00E+00">
                  <c:v>7.8488399999999993E-3</c:v>
                </c:pt>
                <c:pt idx="76377" formatCode="0.00E+00">
                  <c:v>7.9139099999999997E-3</c:v>
                </c:pt>
                <c:pt idx="76378" formatCode="0.00E+00">
                  <c:v>7.9721500000000008E-3</c:v>
                </c:pt>
                <c:pt idx="76379" formatCode="0.00E+00">
                  <c:v>8.0235199999999993E-3</c:v>
                </c:pt>
                <c:pt idx="76380" formatCode="0.00E+00">
                  <c:v>8.0680300000000003E-3</c:v>
                </c:pt>
                <c:pt idx="76381" formatCode="0.00E+00">
                  <c:v>8.1056500000000007E-3</c:v>
                </c:pt>
                <c:pt idx="76382" formatCode="0.00E+00">
                  <c:v>8.1363900000000003E-3</c:v>
                </c:pt>
                <c:pt idx="76383" formatCode="0.00E+00">
                  <c:v>8.1602399999999992E-3</c:v>
                </c:pt>
                <c:pt idx="76384" formatCode="0.00E+00">
                  <c:v>8.1772300000000006E-3</c:v>
                </c:pt>
                <c:pt idx="76385" formatCode="0.00E+00">
                  <c:v>8.1873499999999995E-3</c:v>
                </c:pt>
                <c:pt idx="76386" formatCode="0.00E+00">
                  <c:v>8.1906500000000007E-3</c:v>
                </c:pt>
                <c:pt idx="76387" formatCode="0.00E+00">
                  <c:v>8.1871400000000007E-3</c:v>
                </c:pt>
                <c:pt idx="76388" formatCode="0.00E+00">
                  <c:v>8.1768699999999993E-3</c:v>
                </c:pt>
                <c:pt idx="76389" formatCode="0.00E+00">
                  <c:v>8.1598799999999996E-3</c:v>
                </c:pt>
                <c:pt idx="76390" formatCode="0.00E+00">
                  <c:v>8.1362099999999996E-3</c:v>
                </c:pt>
                <c:pt idx="76391" formatCode="0.00E+00">
                  <c:v>8.1059300000000008E-3</c:v>
                </c:pt>
                <c:pt idx="76392" formatCode="0.00E+00">
                  <c:v>8.0690999999999992E-3</c:v>
                </c:pt>
                <c:pt idx="76393" formatCode="0.00E+00">
                  <c:v>8.0257799999999997E-3</c:v>
                </c:pt>
                <c:pt idx="76394" formatCode="0.00E+00">
                  <c:v>7.9760400000000002E-3</c:v>
                </c:pt>
                <c:pt idx="76395" formatCode="0.00E+00">
                  <c:v>7.9199700000000001E-3</c:v>
                </c:pt>
                <c:pt idx="76396" formatCode="0.00E+00">
                  <c:v>7.8576500000000007E-3</c:v>
                </c:pt>
                <c:pt idx="76397" formatCode="0.00E+00">
                  <c:v>7.7891799999999997E-3</c:v>
                </c:pt>
                <c:pt idx="76398" formatCode="0.00E+00">
                  <c:v>7.7146300000000001E-3</c:v>
                </c:pt>
                <c:pt idx="76399" formatCode="0.00E+00">
                  <c:v>7.6341300000000003E-3</c:v>
                </c:pt>
                <c:pt idx="76400" formatCode="0.00E+00">
                  <c:v>7.5477599999999997E-3</c:v>
                </c:pt>
                <c:pt idx="76401" formatCode="0.00E+00">
                  <c:v>7.4556500000000003E-3</c:v>
                </c:pt>
                <c:pt idx="76402" formatCode="0.00E+00">
                  <c:v>7.3579099999999996E-3</c:v>
                </c:pt>
                <c:pt idx="76403" formatCode="0.00E+00">
                  <c:v>7.2546499999999996E-3</c:v>
                </c:pt>
                <c:pt idx="76404" formatCode="0.00E+00">
                  <c:v>7.1460100000000004E-3</c:v>
                </c:pt>
                <c:pt idx="76405" formatCode="0.00E+00">
                  <c:v>7.0321000000000003E-3</c:v>
                </c:pt>
                <c:pt idx="76406" formatCode="0.00E+00">
                  <c:v>6.9130600000000004E-3</c:v>
                </c:pt>
                <c:pt idx="76407" formatCode="0.00E+00">
                  <c:v>6.7890299999999997E-3</c:v>
                </c:pt>
                <c:pt idx="76408" formatCode="0.00E+00">
                  <c:v>6.6601400000000002E-3</c:v>
                </c:pt>
                <c:pt idx="76409" formatCode="0.00E+00">
                  <c:v>6.5265399999999999E-3</c:v>
                </c:pt>
                <c:pt idx="76410" formatCode="0.00E+00">
                  <c:v>6.3883799999999999E-3</c:v>
                </c:pt>
                <c:pt idx="76411" formatCode="0.00E+00">
                  <c:v>6.2457900000000002E-3</c:v>
                </c:pt>
                <c:pt idx="76412" formatCode="0.00E+00">
                  <c:v>6.0989399999999997E-3</c:v>
                </c:pt>
                <c:pt idx="76413" formatCode="0.00E+00">
                  <c:v>5.9479700000000003E-3</c:v>
                </c:pt>
                <c:pt idx="76414" formatCode="0.00E+00">
                  <c:v>5.7930500000000001E-3</c:v>
                </c:pt>
                <c:pt idx="76415" formatCode="0.00E+00">
                  <c:v>5.63432E-3</c:v>
                </c:pt>
                <c:pt idx="76416" formatCode="0.00E+00">
                  <c:v>5.4719599999999997E-3</c:v>
                </c:pt>
                <c:pt idx="76417" formatCode="0.00E+00">
                  <c:v>5.30613E-3</c:v>
                </c:pt>
                <c:pt idx="76418" formatCode="0.00E+00">
                  <c:v>5.1369800000000002E-3</c:v>
                </c:pt>
                <c:pt idx="76419" formatCode="0.00E+00">
                  <c:v>4.9646899999999999E-3</c:v>
                </c:pt>
                <c:pt idx="76420" formatCode="0.00E+00">
                  <c:v>4.78941E-3</c:v>
                </c:pt>
                <c:pt idx="76421" formatCode="0.00E+00">
                  <c:v>4.6113300000000003E-3</c:v>
                </c:pt>
                <c:pt idx="76422" formatCode="0.00E+00">
                  <c:v>4.4305999999999998E-3</c:v>
                </c:pt>
                <c:pt idx="76423" formatCode="0.00E+00">
                  <c:v>4.2474000000000001E-3</c:v>
                </c:pt>
                <c:pt idx="76424" formatCode="0.00E+00">
                  <c:v>4.0618900000000003E-3</c:v>
                </c:pt>
                <c:pt idx="76425" formatCode="0.00E+00">
                  <c:v>3.8742500000000001E-3</c:v>
                </c:pt>
                <c:pt idx="76426" formatCode="0.00E+00">
                  <c:v>3.6846399999999999E-3</c:v>
                </c:pt>
                <c:pt idx="76427" formatCode="0.00E+00">
                  <c:v>3.4932399999999999E-3</c:v>
                </c:pt>
                <c:pt idx="76428" formatCode="0.00E+00">
                  <c:v>3.30021E-3</c:v>
                </c:pt>
                <c:pt idx="76429" formatCode="0.00E+00">
                  <c:v>3.1057300000000001E-3</c:v>
                </c:pt>
                <c:pt idx="76430" formatCode="0.00E+00">
                  <c:v>2.9099600000000001E-3</c:v>
                </c:pt>
                <c:pt idx="76431" formatCode="0.00E+00">
                  <c:v>2.7130600000000002E-3</c:v>
                </c:pt>
                <c:pt idx="76432" formatCode="0.00E+00">
                  <c:v>2.5152199999999999E-3</c:v>
                </c:pt>
                <c:pt idx="76433" formatCode="0.00E+00">
                  <c:v>2.3165799999999999E-3</c:v>
                </c:pt>
                <c:pt idx="76434" formatCode="0.00E+00">
                  <c:v>2.1173300000000002E-3</c:v>
                </c:pt>
                <c:pt idx="76435" formatCode="0.00E+00">
                  <c:v>1.9176099999999999E-3</c:v>
                </c:pt>
                <c:pt idx="76436" formatCode="0.00E+00">
                  <c:v>1.71759E-3</c:v>
                </c:pt>
                <c:pt idx="76437" formatCode="0.00E+00">
                  <c:v>1.5174400000000001E-3</c:v>
                </c:pt>
                <c:pt idx="76438" formatCode="0.00E+00">
                  <c:v>1.3173E-3</c:v>
                </c:pt>
                <c:pt idx="76439" formatCode="0.00E+00">
                  <c:v>1.1173299999999999E-3</c:v>
                </c:pt>
                <c:pt idx="76440" formatCode="0.00E+00">
                  <c:v>9.1769200000000001E-4</c:v>
                </c:pt>
                <c:pt idx="76441" formatCode="0.00E+00">
                  <c:v>7.1853300000000004E-4</c:v>
                </c:pt>
                <c:pt idx="76442" formatCode="0.00E+00">
                  <c:v>5.2000099999999997E-4</c:v>
                </c:pt>
                <c:pt idx="76443" formatCode="0.00E+00">
                  <c:v>3.2224199999999998E-4</c:v>
                </c:pt>
                <c:pt idx="76444" formatCode="0.00E+00">
                  <c:v>1.2540199999999999E-4</c:v>
                </c:pt>
                <c:pt idx="76445" formatCode="0.00E+00">
                  <c:v>-7.0378799999999998E-5</c:v>
                </c:pt>
                <c:pt idx="76446" formatCode="0.00E+00">
                  <c:v>-2.6496199999999999E-4</c:v>
                </c:pt>
                <c:pt idx="76447" formatCode="0.00E+00">
                  <c:v>-4.58212E-4</c:v>
                </c:pt>
                <c:pt idx="76448" formatCode="0.00E+00">
                  <c:v>-6.4999700000000003E-4</c:v>
                </c:pt>
                <c:pt idx="76449" formatCode="0.00E+00">
                  <c:v>-8.4018600000000004E-4</c:v>
                </c:pt>
                <c:pt idx="76450" formatCode="0.00E+00">
                  <c:v>-1.0286500000000001E-3</c:v>
                </c:pt>
                <c:pt idx="76451" formatCode="0.00E+00">
                  <c:v>-1.21528E-3</c:v>
                </c:pt>
                <c:pt idx="76452" formatCode="0.00E+00">
                  <c:v>-1.3999399999999999E-3</c:v>
                </c:pt>
                <c:pt idx="76453" formatCode="0.00E+00">
                  <c:v>-1.5825100000000001E-3</c:v>
                </c:pt>
                <c:pt idx="76454" formatCode="0.00E+00">
                  <c:v>-1.76289E-3</c:v>
                </c:pt>
                <c:pt idx="76455" formatCode="0.00E+00">
                  <c:v>-1.94097E-3</c:v>
                </c:pt>
                <c:pt idx="76456" formatCode="0.00E+00">
                  <c:v>-2.1166399999999999E-3</c:v>
                </c:pt>
                <c:pt idx="76457" formatCode="0.00E+00">
                  <c:v>-2.2897899999999999E-3</c:v>
                </c:pt>
                <c:pt idx="76458" formatCode="0.00E+00">
                  <c:v>-2.4603300000000002E-3</c:v>
                </c:pt>
                <c:pt idx="76459" formatCode="0.00E+00">
                  <c:v>-2.62816E-3</c:v>
                </c:pt>
                <c:pt idx="76460" formatCode="0.00E+00">
                  <c:v>-2.7931900000000001E-3</c:v>
                </c:pt>
                <c:pt idx="76461" formatCode="0.00E+00">
                  <c:v>-2.95532E-3</c:v>
                </c:pt>
                <c:pt idx="76462" formatCode="0.00E+00">
                  <c:v>-3.1144900000000001E-3</c:v>
                </c:pt>
                <c:pt idx="76463" formatCode="0.00E+00">
                  <c:v>-3.2705899999999999E-3</c:v>
                </c:pt>
                <c:pt idx="76464" formatCode="0.00E+00">
                  <c:v>-3.42356E-3</c:v>
                </c:pt>
                <c:pt idx="76465" formatCode="0.00E+00">
                  <c:v>-3.5733200000000001E-3</c:v>
                </c:pt>
                <c:pt idx="76466" formatCode="0.00E+00">
                  <c:v>-3.7198000000000001E-3</c:v>
                </c:pt>
                <c:pt idx="76467" formatCode="0.00E+00">
                  <c:v>-3.8629300000000001E-3</c:v>
                </c:pt>
                <c:pt idx="76468" formatCode="0.00E+00">
                  <c:v>-4.00265E-3</c:v>
                </c:pt>
                <c:pt idx="76469" formatCode="0.00E+00">
                  <c:v>-4.1388900000000001E-3</c:v>
                </c:pt>
                <c:pt idx="76470" formatCode="0.00E+00">
                  <c:v>-4.2716100000000003E-3</c:v>
                </c:pt>
                <c:pt idx="76471" formatCode="0.00E+00">
                  <c:v>-4.4007400000000002E-3</c:v>
                </c:pt>
                <c:pt idx="76472" formatCode="0.00E+00">
                  <c:v>-4.52624E-3</c:v>
                </c:pt>
                <c:pt idx="76473" formatCode="0.00E+00">
                  <c:v>-4.6480599999999999E-3</c:v>
                </c:pt>
                <c:pt idx="76474" formatCode="0.00E+00">
                  <c:v>-4.7661600000000002E-3</c:v>
                </c:pt>
                <c:pt idx="76475" formatCode="0.00E+00">
                  <c:v>-4.8805000000000003E-3</c:v>
                </c:pt>
                <c:pt idx="76476" formatCode="0.00E+00">
                  <c:v>-4.9910299999999996E-3</c:v>
                </c:pt>
                <c:pt idx="76477" formatCode="0.00E+00">
                  <c:v>-5.09773E-3</c:v>
                </c:pt>
                <c:pt idx="76478" formatCode="0.00E+00">
                  <c:v>-5.2005599999999999E-3</c:v>
                </c:pt>
                <c:pt idx="76479" formatCode="0.00E+00">
                  <c:v>-5.2995000000000004E-3</c:v>
                </c:pt>
                <c:pt idx="76480" formatCode="0.00E+00">
                  <c:v>-5.3945199999999999E-3</c:v>
                </c:pt>
                <c:pt idx="76481" formatCode="0.00E+00">
                  <c:v>-5.4856100000000001E-3</c:v>
                </c:pt>
                <c:pt idx="76482" formatCode="0.00E+00">
                  <c:v>-5.5727299999999997E-3</c:v>
                </c:pt>
                <c:pt idx="76483" formatCode="0.00E+00">
                  <c:v>-5.6558800000000003E-3</c:v>
                </c:pt>
                <c:pt idx="76484" formatCode="0.00E+00">
                  <c:v>-5.7350300000000003E-3</c:v>
                </c:pt>
                <c:pt idx="76485" formatCode="0.00E+00">
                  <c:v>-5.8101899999999998E-3</c:v>
                </c:pt>
                <c:pt idx="76486" formatCode="0.00E+00">
                  <c:v>-5.8813399999999997E-3</c:v>
                </c:pt>
                <c:pt idx="76487" formatCode="0.00E+00">
                  <c:v>-5.94847E-3</c:v>
                </c:pt>
                <c:pt idx="76488" formatCode="0.00E+00">
                  <c:v>-6.0115899999999998E-3</c:v>
                </c:pt>
                <c:pt idx="76489" formatCode="0.00E+00">
                  <c:v>-6.0706800000000002E-3</c:v>
                </c:pt>
                <c:pt idx="76490" formatCode="0.00E+00">
                  <c:v>-6.1257600000000001E-3</c:v>
                </c:pt>
                <c:pt idx="76491" formatCode="0.00E+00">
                  <c:v>-6.1768200000000004E-3</c:v>
                </c:pt>
                <c:pt idx="76492" formatCode="0.00E+00">
                  <c:v>-6.2238600000000003E-3</c:v>
                </c:pt>
                <c:pt idx="76493" formatCode="0.00E+00">
                  <c:v>-6.2668999999999997E-3</c:v>
                </c:pt>
                <c:pt idx="76494" formatCode="0.00E+00">
                  <c:v>-6.3059500000000003E-3</c:v>
                </c:pt>
                <c:pt idx="76495" formatCode="0.00E+00">
                  <c:v>-6.3410100000000002E-3</c:v>
                </c:pt>
                <c:pt idx="76496" formatCode="0.00E+00">
                  <c:v>-6.3721000000000003E-3</c:v>
                </c:pt>
                <c:pt idx="76497" formatCode="0.00E+00">
                  <c:v>-6.3992399999999996E-3</c:v>
                </c:pt>
                <c:pt idx="76498" formatCode="0.00E+00">
                  <c:v>-6.4224199999999999E-3</c:v>
                </c:pt>
                <c:pt idx="76499" formatCode="0.00E+00">
                  <c:v>-6.4416899999999999E-3</c:v>
                </c:pt>
                <c:pt idx="76500" formatCode="0.00E+00">
                  <c:v>-6.4570499999999998E-3</c:v>
                </c:pt>
                <c:pt idx="76501" formatCode="0.00E+00">
                  <c:v>-6.4685200000000002E-3</c:v>
                </c:pt>
                <c:pt idx="76502" formatCode="0.00E+00">
                  <c:v>-6.4761300000000001E-3</c:v>
                </c:pt>
                <c:pt idx="76503" formatCode="0.00E+00">
                  <c:v>-6.4799000000000002E-3</c:v>
                </c:pt>
                <c:pt idx="76504" formatCode="0.00E+00">
                  <c:v>-6.4798499999999997E-3</c:v>
                </c:pt>
                <c:pt idx="76505" formatCode="0.00E+00">
                  <c:v>-6.476E-3</c:v>
                </c:pt>
                <c:pt idx="76506" formatCode="0.00E+00">
                  <c:v>-6.4683900000000001E-3</c:v>
                </c:pt>
                <c:pt idx="76507" formatCode="0.00E+00">
                  <c:v>-6.4570399999999998E-3</c:v>
                </c:pt>
                <c:pt idx="76508" formatCode="0.00E+00">
                  <c:v>-6.4419899999999999E-3</c:v>
                </c:pt>
                <c:pt idx="76509" formatCode="0.00E+00">
                  <c:v>-6.4232400000000002E-3</c:v>
                </c:pt>
                <c:pt idx="76510" formatCode="0.00E+00">
                  <c:v>-6.4008499999999996E-3</c:v>
                </c:pt>
                <c:pt idx="76511" formatCode="0.00E+00">
                  <c:v>-6.3748399999999997E-3</c:v>
                </c:pt>
                <c:pt idx="76512" formatCode="0.00E+00">
                  <c:v>-6.3452300000000003E-3</c:v>
                </c:pt>
                <c:pt idx="76513" formatCode="0.00E+00">
                  <c:v>-6.3120700000000004E-3</c:v>
                </c:pt>
                <c:pt idx="76514" formatCode="0.00E+00">
                  <c:v>-6.2753899999999996E-3</c:v>
                </c:pt>
                <c:pt idx="76515" formatCode="0.00E+00">
                  <c:v>-6.2352099999999997E-3</c:v>
                </c:pt>
                <c:pt idx="76516" formatCode="0.00E+00">
                  <c:v>-6.1915700000000004E-3</c:v>
                </c:pt>
                <c:pt idx="76517" formatCode="0.00E+00">
                  <c:v>-6.1445199999999997E-3</c:v>
                </c:pt>
                <c:pt idx="76518" formatCode="0.00E+00">
                  <c:v>-6.09407E-3</c:v>
                </c:pt>
                <c:pt idx="76519" formatCode="0.00E+00">
                  <c:v>-6.0402800000000003E-3</c:v>
                </c:pt>
                <c:pt idx="76520" formatCode="0.00E+00">
                  <c:v>-5.9831700000000003E-3</c:v>
                </c:pt>
                <c:pt idx="76521" formatCode="0.00E+00">
                  <c:v>-5.9227799999999999E-3</c:v>
                </c:pt>
                <c:pt idx="76522" formatCode="0.00E+00">
                  <c:v>-5.8591499999999996E-3</c:v>
                </c:pt>
                <c:pt idx="76523" formatCode="0.00E+00">
                  <c:v>-5.7923100000000002E-3</c:v>
                </c:pt>
                <c:pt idx="76524" formatCode="0.00E+00">
                  <c:v>-5.7223100000000004E-3</c:v>
                </c:pt>
                <c:pt idx="76525" formatCode="0.00E+00">
                  <c:v>-5.6491900000000001E-3</c:v>
                </c:pt>
                <c:pt idx="76526" formatCode="0.00E+00">
                  <c:v>-5.57297E-3</c:v>
                </c:pt>
                <c:pt idx="76527" formatCode="0.00E+00">
                  <c:v>-5.4937099999999997E-3</c:v>
                </c:pt>
                <c:pt idx="76528" formatCode="0.00E+00">
                  <c:v>-5.41144E-3</c:v>
                </c:pt>
                <c:pt idx="76529" formatCode="0.00E+00">
                  <c:v>-5.3261999999999997E-3</c:v>
                </c:pt>
                <c:pt idx="76530" formatCode="0.00E+00">
                  <c:v>-5.2380300000000003E-3</c:v>
                </c:pt>
                <c:pt idx="76531" formatCode="0.00E+00">
                  <c:v>-5.1469799999999998E-3</c:v>
                </c:pt>
                <c:pt idx="76532" formatCode="0.00E+00">
                  <c:v>-5.0530799999999997E-3</c:v>
                </c:pt>
                <c:pt idx="76533" formatCode="0.00E+00">
                  <c:v>-4.9563799999999998E-3</c:v>
                </c:pt>
                <c:pt idx="76534" formatCode="0.00E+00">
                  <c:v>-4.8569299999999998E-3</c:v>
                </c:pt>
                <c:pt idx="76535" formatCode="0.00E+00">
                  <c:v>-4.7547500000000003E-3</c:v>
                </c:pt>
                <c:pt idx="76536" formatCode="0.00E+00">
                  <c:v>-4.6499100000000002E-3</c:v>
                </c:pt>
                <c:pt idx="76537" formatCode="0.00E+00">
                  <c:v>-4.54244E-3</c:v>
                </c:pt>
                <c:pt idx="76538" formatCode="0.00E+00">
                  <c:v>-4.4323899999999996E-3</c:v>
                </c:pt>
                <c:pt idx="76539" formatCode="0.00E+00">
                  <c:v>-4.3198000000000004E-3</c:v>
                </c:pt>
                <c:pt idx="76540" formatCode="0.00E+00">
                  <c:v>-4.2047200000000003E-3</c:v>
                </c:pt>
                <c:pt idx="76541" formatCode="0.00E+00">
                  <c:v>-4.0872E-3</c:v>
                </c:pt>
                <c:pt idx="76542" formatCode="0.00E+00">
                  <c:v>-3.9672900000000001E-3</c:v>
                </c:pt>
                <c:pt idx="76543" formatCode="0.00E+00">
                  <c:v>-3.8450300000000001E-3</c:v>
                </c:pt>
                <c:pt idx="76544" formatCode="0.00E+00">
                  <c:v>-3.72048E-3</c:v>
                </c:pt>
                <c:pt idx="76545" formatCode="0.00E+00">
                  <c:v>-3.5936800000000001E-3</c:v>
                </c:pt>
                <c:pt idx="76546" formatCode="0.00E+00">
                  <c:v>-3.4646899999999999E-3</c:v>
                </c:pt>
                <c:pt idx="76547" formatCode="0.00E+00">
                  <c:v>-3.3335600000000002E-3</c:v>
                </c:pt>
                <c:pt idx="76548" formatCode="0.00E+00">
                  <c:v>-3.2003499999999998E-3</c:v>
                </c:pt>
                <c:pt idx="76549" formatCode="0.00E+00">
                  <c:v>-3.0650999999999999E-3</c:v>
                </c:pt>
                <c:pt idx="76550" formatCode="0.00E+00">
                  <c:v>-2.9278799999999999E-3</c:v>
                </c:pt>
                <c:pt idx="76551" formatCode="0.00E+00">
                  <c:v>-2.7887300000000001E-3</c:v>
                </c:pt>
                <c:pt idx="76552" formatCode="0.00E+00">
                  <c:v>-2.64773E-3</c:v>
                </c:pt>
                <c:pt idx="76553" formatCode="0.00E+00">
                  <c:v>-2.5049199999999999E-3</c:v>
                </c:pt>
                <c:pt idx="76554" formatCode="0.00E+00">
                  <c:v>-2.3603700000000001E-3</c:v>
                </c:pt>
                <c:pt idx="76555" formatCode="0.00E+00">
                  <c:v>-2.2141299999999999E-3</c:v>
                </c:pt>
                <c:pt idx="76556" formatCode="0.00E+00">
                  <c:v>-2.0662800000000002E-3</c:v>
                </c:pt>
                <c:pt idx="76557" formatCode="0.00E+00">
                  <c:v>-1.9168799999999999E-3</c:v>
                </c:pt>
                <c:pt idx="76558" formatCode="0.00E+00">
                  <c:v>-1.7659900000000001E-3</c:v>
                </c:pt>
                <c:pt idx="76559" formatCode="0.00E+00">
                  <c:v>-1.61367E-3</c:v>
                </c:pt>
                <c:pt idx="76560" formatCode="0.00E+00">
                  <c:v>-1.4600100000000001E-3</c:v>
                </c:pt>
                <c:pt idx="76561" formatCode="0.00E+00">
                  <c:v>-1.30506E-3</c:v>
                </c:pt>
                <c:pt idx="76562" formatCode="0.00E+00">
                  <c:v>-1.1489E-3</c:v>
                </c:pt>
                <c:pt idx="76563" formatCode="0.00E+00">
                  <c:v>-9.9160299999999997E-4</c:v>
                </c:pt>
                <c:pt idx="76564" formatCode="0.00E+00">
                  <c:v>-8.3324199999999999E-4</c:v>
                </c:pt>
                <c:pt idx="76565" formatCode="0.00E+00">
                  <c:v>-6.7389200000000005E-4</c:v>
                </c:pt>
                <c:pt idx="76566" formatCode="0.00E+00">
                  <c:v>-5.1363199999999998E-4</c:v>
                </c:pt>
                <c:pt idx="76567" formatCode="0.00E+00">
                  <c:v>-3.5253999999999998E-4</c:v>
                </c:pt>
                <c:pt idx="76568" formatCode="0.00E+00">
                  <c:v>-1.90698E-4</c:v>
                </c:pt>
                <c:pt idx="76569" formatCode="0.00E+00">
                  <c:v>-2.8187900000000002E-5</c:v>
                </c:pt>
                <c:pt idx="76570" formatCode="0.00E+00">
                  <c:v>1.34907E-4</c:v>
                </c:pt>
                <c:pt idx="76571" formatCode="0.00E+00">
                  <c:v>2.9849999999999999E-4</c:v>
                </c:pt>
                <c:pt idx="76572" formatCode="0.00E+00">
                  <c:v>4.6250499999999999E-4</c:v>
                </c:pt>
                <c:pt idx="76573" formatCode="0.00E+00">
                  <c:v>6.2683200000000002E-4</c:v>
                </c:pt>
                <c:pt idx="76574" formatCode="0.00E+00">
                  <c:v>7.9139300000000004E-4</c:v>
                </c:pt>
                <c:pt idx="76575" formatCode="0.00E+00">
                  <c:v>9.56094E-4</c:v>
                </c:pt>
                <c:pt idx="76576" formatCode="0.00E+00">
                  <c:v>1.1208399999999999E-3</c:v>
                </c:pt>
                <c:pt idx="76577" formatCode="0.00E+00">
                  <c:v>1.2855399999999999E-3</c:v>
                </c:pt>
                <c:pt idx="76578" formatCode="0.00E+00">
                  <c:v>1.4501E-3</c:v>
                </c:pt>
                <c:pt idx="76579" formatCode="0.00E+00">
                  <c:v>1.6144099999999999E-3</c:v>
                </c:pt>
                <c:pt idx="76580" formatCode="0.00E+00">
                  <c:v>1.7783899999999999E-3</c:v>
                </c:pt>
                <c:pt idx="76581" formatCode="0.00E+00">
                  <c:v>1.94192E-3</c:v>
                </c:pt>
                <c:pt idx="76582" formatCode="0.00E+00">
                  <c:v>2.1049100000000002E-3</c:v>
                </c:pt>
                <c:pt idx="76583" formatCode="0.00E+00">
                  <c:v>2.2672500000000002E-3</c:v>
                </c:pt>
                <c:pt idx="76584" formatCode="0.00E+00">
                  <c:v>2.4288299999999999E-3</c:v>
                </c:pt>
                <c:pt idx="76585" formatCode="0.00E+00">
                  <c:v>2.5895599999999999E-3</c:v>
                </c:pt>
                <c:pt idx="76586" formatCode="0.00E+00">
                  <c:v>2.7493299999999999E-3</c:v>
                </c:pt>
                <c:pt idx="76587" formatCode="0.00E+00">
                  <c:v>2.9080199999999999E-3</c:v>
                </c:pt>
                <c:pt idx="76588" formatCode="0.00E+00">
                  <c:v>3.0655299999999999E-3</c:v>
                </c:pt>
                <c:pt idx="76589" formatCode="0.00E+00">
                  <c:v>3.2217399999999998E-3</c:v>
                </c:pt>
                <c:pt idx="76590" formatCode="0.00E+00">
                  <c:v>3.3765599999999998E-3</c:v>
                </c:pt>
                <c:pt idx="76591" formatCode="0.00E+00">
                  <c:v>3.5298500000000002E-3</c:v>
                </c:pt>
                <c:pt idx="76592" formatCode="0.00E+00">
                  <c:v>3.6815200000000002E-3</c:v>
                </c:pt>
                <c:pt idx="76593" formatCode="0.00E+00">
                  <c:v>3.8314600000000001E-3</c:v>
                </c:pt>
                <c:pt idx="76594" formatCode="0.00E+00">
                  <c:v>3.9795300000000002E-3</c:v>
                </c:pt>
                <c:pt idx="76595" formatCode="0.00E+00">
                  <c:v>4.1256399999999999E-3</c:v>
                </c:pt>
                <c:pt idx="76596" formatCode="0.00E+00">
                  <c:v>4.2696699999999997E-3</c:v>
                </c:pt>
                <c:pt idx="76597" formatCode="0.00E+00">
                  <c:v>4.4114999999999996E-3</c:v>
                </c:pt>
                <c:pt idx="76598" formatCode="0.00E+00">
                  <c:v>4.5510100000000003E-3</c:v>
                </c:pt>
                <c:pt idx="76599" formatCode="0.00E+00">
                  <c:v>4.6881099999999997E-3</c:v>
                </c:pt>
                <c:pt idx="76600" formatCode="0.00E+00">
                  <c:v>4.8226600000000003E-3</c:v>
                </c:pt>
                <c:pt idx="76601" formatCode="0.00E+00">
                  <c:v>4.9545500000000003E-3</c:v>
                </c:pt>
                <c:pt idx="76602" formatCode="0.00E+00">
                  <c:v>5.0836800000000001E-3</c:v>
                </c:pt>
                <c:pt idx="76603" formatCode="0.00E+00">
                  <c:v>5.2099199999999998E-3</c:v>
                </c:pt>
                <c:pt idx="76604" formatCode="0.00E+00">
                  <c:v>5.3331699999999999E-3</c:v>
                </c:pt>
                <c:pt idx="76605" formatCode="0.00E+00">
                  <c:v>5.4533100000000003E-3</c:v>
                </c:pt>
                <c:pt idx="76606" formatCode="0.00E+00">
                  <c:v>5.5702299999999998E-3</c:v>
                </c:pt>
                <c:pt idx="76607" formatCode="0.00E+00">
                  <c:v>5.68382E-3</c:v>
                </c:pt>
                <c:pt idx="76608" formatCode="0.00E+00">
                  <c:v>5.7939599999999999E-3</c:v>
                </c:pt>
                <c:pt idx="76609" formatCode="0.00E+00">
                  <c:v>5.90056E-3</c:v>
                </c:pt>
                <c:pt idx="76610" formatCode="0.00E+00">
                  <c:v>6.0035100000000001E-3</c:v>
                </c:pt>
                <c:pt idx="76611" formatCode="0.00E+00">
                  <c:v>6.10269E-3</c:v>
                </c:pt>
                <c:pt idx="76612" formatCode="0.00E+00">
                  <c:v>6.1980100000000003E-3</c:v>
                </c:pt>
                <c:pt idx="76613" formatCode="0.00E+00">
                  <c:v>6.2893699999999999E-3</c:v>
                </c:pt>
                <c:pt idx="76614" formatCode="0.00E+00">
                  <c:v>6.3766500000000002E-3</c:v>
                </c:pt>
                <c:pt idx="76615" formatCode="0.00E+00">
                  <c:v>6.4597700000000001E-3</c:v>
                </c:pt>
                <c:pt idx="76616" formatCode="0.00E+00">
                  <c:v>6.5386300000000001E-3</c:v>
                </c:pt>
                <c:pt idx="76617" formatCode="0.00E+00">
                  <c:v>6.61314E-3</c:v>
                </c:pt>
                <c:pt idx="76618" formatCode="0.00E+00">
                  <c:v>6.6832000000000003E-3</c:v>
                </c:pt>
                <c:pt idx="76619" formatCode="0.00E+00">
                  <c:v>6.7487199999999997E-3</c:v>
                </c:pt>
                <c:pt idx="76620" formatCode="0.00E+00">
                  <c:v>6.8096199999999997E-3</c:v>
                </c:pt>
                <c:pt idx="76621" formatCode="0.00E+00">
                  <c:v>6.8658199999999999E-3</c:v>
                </c:pt>
                <c:pt idx="76622" formatCode="0.00E+00">
                  <c:v>6.9172399999999998E-3</c:v>
                </c:pt>
                <c:pt idx="76623" formatCode="0.00E+00">
                  <c:v>6.9637900000000001E-3</c:v>
                </c:pt>
                <c:pt idx="76624" formatCode="0.00E+00">
                  <c:v>7.0054100000000001E-3</c:v>
                </c:pt>
                <c:pt idx="76625" formatCode="0.00E+00">
                  <c:v>7.0420200000000004E-3</c:v>
                </c:pt>
                <c:pt idx="76626" formatCode="0.00E+00">
                  <c:v>7.0735700000000004E-3</c:v>
                </c:pt>
                <c:pt idx="76627" formatCode="0.00E+00">
                  <c:v>7.0999699999999997E-3</c:v>
                </c:pt>
                <c:pt idx="76628" formatCode="0.00E+00">
                  <c:v>7.1211900000000003E-3</c:v>
                </c:pt>
                <c:pt idx="76629" formatCode="0.00E+00">
                  <c:v>7.1371500000000001E-3</c:v>
                </c:pt>
                <c:pt idx="76630" formatCode="0.00E+00">
                  <c:v>7.1478100000000001E-3</c:v>
                </c:pt>
                <c:pt idx="76631" formatCode="0.00E+00">
                  <c:v>7.1531199999999998E-3</c:v>
                </c:pt>
                <c:pt idx="76632" formatCode="0.00E+00">
                  <c:v>7.1530400000000003E-3</c:v>
                </c:pt>
                <c:pt idx="76633" formatCode="0.00E+00">
                  <c:v>7.14753E-3</c:v>
                </c:pt>
                <c:pt idx="76634" formatCode="0.00E+00">
                  <c:v>7.1365500000000002E-3</c:v>
                </c:pt>
                <c:pt idx="76635" formatCode="0.00E+00">
                  <c:v>7.12008E-3</c:v>
                </c:pt>
                <c:pt idx="76636" formatCode="0.00E+00">
                  <c:v>7.0980799999999997E-3</c:v>
                </c:pt>
                <c:pt idx="76637" formatCode="0.00E+00">
                  <c:v>7.0705500000000001E-3</c:v>
                </c:pt>
                <c:pt idx="76638" formatCode="0.00E+00">
                  <c:v>7.0374599999999997E-3</c:v>
                </c:pt>
                <c:pt idx="76639" formatCode="0.00E+00">
                  <c:v>6.9987900000000004E-3</c:v>
                </c:pt>
                <c:pt idx="76640" formatCode="0.00E+00">
                  <c:v>6.9545600000000003E-3</c:v>
                </c:pt>
                <c:pt idx="76641" formatCode="0.00E+00">
                  <c:v>6.9047500000000003E-3</c:v>
                </c:pt>
                <c:pt idx="76642" formatCode="0.00E+00">
                  <c:v>6.8493699999999996E-3</c:v>
                </c:pt>
                <c:pt idx="76643" formatCode="0.00E+00">
                  <c:v>6.7884199999999999E-3</c:v>
                </c:pt>
                <c:pt idx="76644" formatCode="0.00E+00">
                  <c:v>6.7219300000000001E-3</c:v>
                </c:pt>
                <c:pt idx="76645" formatCode="0.00E+00">
                  <c:v>6.6499100000000002E-3</c:v>
                </c:pt>
                <c:pt idx="76646" formatCode="0.00E+00">
                  <c:v>6.57239E-3</c:v>
                </c:pt>
                <c:pt idx="76647" formatCode="0.00E+00">
                  <c:v>6.4894000000000002E-3</c:v>
                </c:pt>
                <c:pt idx="76648" formatCode="0.00E+00">
                  <c:v>6.4009599999999998E-3</c:v>
                </c:pt>
                <c:pt idx="76649" formatCode="0.00E+00">
                  <c:v>6.3071400000000001E-3</c:v>
                </c:pt>
                <c:pt idx="76650" formatCode="0.00E+00">
                  <c:v>6.2079600000000002E-3</c:v>
                </c:pt>
                <c:pt idx="76651" formatCode="0.00E+00">
                  <c:v>6.1034899999999996E-3</c:v>
                </c:pt>
                <c:pt idx="76652" formatCode="0.00E+00">
                  <c:v>5.9937699999999998E-3</c:v>
                </c:pt>
                <c:pt idx="76653" formatCode="0.00E+00">
                  <c:v>5.8788800000000004E-3</c:v>
                </c:pt>
                <c:pt idx="76654" formatCode="0.00E+00">
                  <c:v>5.7588800000000001E-3</c:v>
                </c:pt>
                <c:pt idx="76655" formatCode="0.00E+00">
                  <c:v>5.6338400000000002E-3</c:v>
                </c:pt>
                <c:pt idx="76656" formatCode="0.00E+00">
                  <c:v>5.5038400000000003E-3</c:v>
                </c:pt>
                <c:pt idx="76657" formatCode="0.00E+00">
                  <c:v>5.3689699999999998E-3</c:v>
                </c:pt>
                <c:pt idx="76658" formatCode="0.00E+00">
                  <c:v>5.22932E-3</c:v>
                </c:pt>
                <c:pt idx="76659" formatCode="0.00E+00">
                  <c:v>5.0849700000000003E-3</c:v>
                </c:pt>
                <c:pt idx="76660" formatCode="0.00E+00">
                  <c:v>4.9360300000000001E-3</c:v>
                </c:pt>
                <c:pt idx="76661" formatCode="0.00E+00">
                  <c:v>4.7826099999999996E-3</c:v>
                </c:pt>
                <c:pt idx="76662" formatCode="0.00E+00">
                  <c:v>4.62481E-3</c:v>
                </c:pt>
                <c:pt idx="76663" formatCode="0.00E+00">
                  <c:v>4.4627499999999997E-3</c:v>
                </c:pt>
                <c:pt idx="76664" formatCode="0.00E+00">
                  <c:v>4.2965499999999997E-3</c:v>
                </c:pt>
                <c:pt idx="76665" formatCode="0.00E+00">
                  <c:v>4.1263200000000002E-3</c:v>
                </c:pt>
                <c:pt idx="76666" formatCode="0.00E+00">
                  <c:v>3.9522100000000003E-3</c:v>
                </c:pt>
                <c:pt idx="76667" formatCode="0.00E+00">
                  <c:v>3.7743500000000001E-3</c:v>
                </c:pt>
                <c:pt idx="76668" formatCode="0.00E+00">
                  <c:v>3.5928599999999998E-3</c:v>
                </c:pt>
                <c:pt idx="76669" formatCode="0.00E+00">
                  <c:v>3.4079100000000001E-3</c:v>
                </c:pt>
                <c:pt idx="76670" formatCode="0.00E+00">
                  <c:v>3.2196199999999999E-3</c:v>
                </c:pt>
                <c:pt idx="76671" formatCode="0.00E+00">
                  <c:v>3.0281599999999998E-3</c:v>
                </c:pt>
                <c:pt idx="76672" formatCode="0.00E+00">
                  <c:v>2.8336699999999999E-3</c:v>
                </c:pt>
                <c:pt idx="76673" formatCode="0.00E+00">
                  <c:v>2.6363200000000002E-3</c:v>
                </c:pt>
                <c:pt idx="76674" formatCode="0.00E+00">
                  <c:v>2.4362699999999999E-3</c:v>
                </c:pt>
                <c:pt idx="76675" formatCode="0.00E+00">
                  <c:v>2.23368E-3</c:v>
                </c:pt>
                <c:pt idx="76676" formatCode="0.00E+00">
                  <c:v>2.0287299999999999E-3</c:v>
                </c:pt>
                <c:pt idx="76677" formatCode="0.00E+00">
                  <c:v>1.8215799999999999E-3</c:v>
                </c:pt>
                <c:pt idx="76678" formatCode="0.00E+00">
                  <c:v>1.61242E-3</c:v>
                </c:pt>
                <c:pt idx="76679" formatCode="0.00E+00">
                  <c:v>1.4014100000000001E-3</c:v>
                </c:pt>
                <c:pt idx="76680" formatCode="0.00E+00">
                  <c:v>1.1887499999999999E-3</c:v>
                </c:pt>
                <c:pt idx="76681" formatCode="0.00E+00">
                  <c:v>9.7461300000000004E-4</c:v>
                </c:pt>
                <c:pt idx="76682" formatCode="0.00E+00">
                  <c:v>7.5918600000000002E-4</c:v>
                </c:pt>
                <c:pt idx="76683" formatCode="0.00E+00">
                  <c:v>5.4265900000000002E-4</c:v>
                </c:pt>
                <c:pt idx="76684" formatCode="0.00E+00">
                  <c:v>3.2522200000000001E-4</c:v>
                </c:pt>
                <c:pt idx="76685" formatCode="0.00E+00">
                  <c:v>1.07067E-4</c:v>
                </c:pt>
                <c:pt idx="76686" formatCode="0.00E+00">
                  <c:v>-1.1161400000000001E-4</c:v>
                </c:pt>
                <c:pt idx="76687" formatCode="0.00E+00">
                  <c:v>-3.3062500000000003E-4</c:v>
                </c:pt>
                <c:pt idx="76688" formatCode="0.00E+00">
                  <c:v>-5.4976999999999999E-4</c:v>
                </c:pt>
                <c:pt idx="76689" formatCode="0.00E+00">
                  <c:v>-7.6885199999999999E-4</c:v>
                </c:pt>
                <c:pt idx="76690" formatCode="0.00E+00">
                  <c:v>-9.8767400000000002E-4</c:v>
                </c:pt>
                <c:pt idx="76691" formatCode="0.00E+00">
                  <c:v>-1.20604E-3</c:v>
                </c:pt>
                <c:pt idx="76692" formatCode="0.00E+00">
                  <c:v>-1.4237399999999999E-3</c:v>
                </c:pt>
                <c:pt idx="76693" formatCode="0.00E+00">
                  <c:v>-1.6406000000000001E-3</c:v>
                </c:pt>
                <c:pt idx="76694" formatCode="0.00E+00">
                  <c:v>-1.8563900000000001E-3</c:v>
                </c:pt>
                <c:pt idx="76695" formatCode="0.00E+00">
                  <c:v>-2.0709399999999998E-3</c:v>
                </c:pt>
                <c:pt idx="76696" formatCode="0.00E+00">
                  <c:v>-2.2840400000000002E-3</c:v>
                </c:pt>
                <c:pt idx="76697" formatCode="0.00E+00">
                  <c:v>-2.4954899999999999E-3</c:v>
                </c:pt>
                <c:pt idx="76698" formatCode="0.00E+00">
                  <c:v>-2.7051000000000002E-3</c:v>
                </c:pt>
                <c:pt idx="76699" formatCode="0.00E+00">
                  <c:v>-2.91267E-3</c:v>
                </c:pt>
                <c:pt idx="76700" formatCode="0.00E+00">
                  <c:v>-3.11802E-3</c:v>
                </c:pt>
                <c:pt idx="76701" formatCode="0.00E+00">
                  <c:v>-3.32095E-3</c:v>
                </c:pt>
                <c:pt idx="76702" formatCode="0.00E+00">
                  <c:v>-3.52127E-3</c:v>
                </c:pt>
                <c:pt idx="76703" formatCode="0.00E+00">
                  <c:v>-3.71879E-3</c:v>
                </c:pt>
                <c:pt idx="76704" formatCode="0.00E+00">
                  <c:v>-3.9133299999999996E-3</c:v>
                </c:pt>
                <c:pt idx="76705" formatCode="0.00E+00">
                  <c:v>-4.1047100000000001E-3</c:v>
                </c:pt>
                <c:pt idx="76706" formatCode="0.00E+00">
                  <c:v>-4.2927499999999997E-3</c:v>
                </c:pt>
                <c:pt idx="76707" formatCode="0.00E+00">
                  <c:v>-4.4772700000000002E-3</c:v>
                </c:pt>
                <c:pt idx="76708" formatCode="0.00E+00">
                  <c:v>-4.6581000000000001E-3</c:v>
                </c:pt>
                <c:pt idx="76709" formatCode="0.00E+00">
                  <c:v>-4.8350700000000003E-3</c:v>
                </c:pt>
                <c:pt idx="76710" formatCode="0.00E+00">
                  <c:v>-5.0080100000000002E-3</c:v>
                </c:pt>
                <c:pt idx="76711" formatCode="0.00E+00">
                  <c:v>-5.1767499999999999E-3</c:v>
                </c:pt>
                <c:pt idx="76712" formatCode="0.00E+00">
                  <c:v>-5.3411500000000002E-3</c:v>
                </c:pt>
                <c:pt idx="76713" formatCode="0.00E+00">
                  <c:v>-5.5010399999999996E-3</c:v>
                </c:pt>
                <c:pt idx="76714" formatCode="0.00E+00">
                  <c:v>-5.6562799999999996E-3</c:v>
                </c:pt>
                <c:pt idx="76715" formatCode="0.00E+00">
                  <c:v>-5.8067199999999996E-3</c:v>
                </c:pt>
                <c:pt idx="76716" formatCode="0.00E+00">
                  <c:v>-5.9522200000000003E-3</c:v>
                </c:pt>
                <c:pt idx="76717" formatCode="0.00E+00">
                  <c:v>-6.0926399999999999E-3</c:v>
                </c:pt>
                <c:pt idx="76718" formatCode="0.00E+00">
                  <c:v>-6.2278500000000001E-3</c:v>
                </c:pt>
                <c:pt idx="76719" formatCode="0.00E+00">
                  <c:v>-6.3577299999999998E-3</c:v>
                </c:pt>
                <c:pt idx="76720" formatCode="0.00E+00">
                  <c:v>-6.4821499999999999E-3</c:v>
                </c:pt>
                <c:pt idx="76721" formatCode="0.00E+00">
                  <c:v>-6.6010000000000001E-3</c:v>
                </c:pt>
                <c:pt idx="76722" formatCode="0.00E+00">
                  <c:v>-6.7141600000000003E-3</c:v>
                </c:pt>
                <c:pt idx="76723" formatCode="0.00E+00">
                  <c:v>-6.8215400000000001E-3</c:v>
                </c:pt>
                <c:pt idx="76724" formatCode="0.00E+00">
                  <c:v>-6.9230400000000001E-3</c:v>
                </c:pt>
                <c:pt idx="76725" formatCode="0.00E+00">
                  <c:v>-7.0185600000000001E-3</c:v>
                </c:pt>
                <c:pt idx="76726" formatCode="0.00E+00">
                  <c:v>-7.1080199999999996E-3</c:v>
                </c:pt>
                <c:pt idx="76727" formatCode="0.00E+00">
                  <c:v>-7.1913300000000001E-3</c:v>
                </c:pt>
                <c:pt idx="76728" formatCode="0.00E+00">
                  <c:v>-7.2684200000000003E-3</c:v>
                </c:pt>
                <c:pt idx="76729" formatCode="0.00E+00">
                  <c:v>-7.3392300000000004E-3</c:v>
                </c:pt>
                <c:pt idx="76730" formatCode="0.00E+00">
                  <c:v>-7.4036900000000001E-3</c:v>
                </c:pt>
                <c:pt idx="76731" formatCode="0.00E+00">
                  <c:v>-7.4617499999999996E-3</c:v>
                </c:pt>
                <c:pt idx="76732" formatCode="0.00E+00">
                  <c:v>-7.5133500000000002E-3</c:v>
                </c:pt>
                <c:pt idx="76733" formatCode="0.00E+00">
                  <c:v>-7.5584600000000004E-3</c:v>
                </c:pt>
                <c:pt idx="76734" formatCode="0.00E+00">
                  <c:v>-7.5970400000000002E-3</c:v>
                </c:pt>
                <c:pt idx="76735" formatCode="0.00E+00">
                  <c:v>-7.62906E-3</c:v>
                </c:pt>
                <c:pt idx="76736" formatCode="0.00E+00">
                  <c:v>-7.6544999999999998E-3</c:v>
                </c:pt>
                <c:pt idx="76737" formatCode="0.00E+00">
                  <c:v>-7.6733499999999998E-3</c:v>
                </c:pt>
                <c:pt idx="76738" formatCode="0.00E+00">
                  <c:v>-7.68559E-3</c:v>
                </c:pt>
                <c:pt idx="76739" formatCode="0.00E+00">
                  <c:v>-7.6912100000000004E-3</c:v>
                </c:pt>
                <c:pt idx="76740" formatCode="0.00E+00">
                  <c:v>-7.6902400000000001E-3</c:v>
                </c:pt>
                <c:pt idx="76741" formatCode="0.00E+00">
                  <c:v>-7.68267E-3</c:v>
                </c:pt>
                <c:pt idx="76742" formatCode="0.00E+00">
                  <c:v>-7.6685199999999999E-3</c:v>
                </c:pt>
                <c:pt idx="76743" formatCode="0.00E+00">
                  <c:v>-7.6478300000000004E-3</c:v>
                </c:pt>
                <c:pt idx="76744" formatCode="0.00E+00">
                  <c:v>-7.6206099999999999E-3</c:v>
                </c:pt>
                <c:pt idx="76745" formatCode="0.00E+00">
                  <c:v>-7.5869099999999997E-3</c:v>
                </c:pt>
                <c:pt idx="76746" formatCode="0.00E+00">
                  <c:v>-7.5467599999999996E-3</c:v>
                </c:pt>
                <c:pt idx="76747" formatCode="0.00E+00">
                  <c:v>-7.5002300000000001E-3</c:v>
                </c:pt>
                <c:pt idx="76748" formatCode="0.00E+00">
                  <c:v>-7.44737E-3</c:v>
                </c:pt>
                <c:pt idx="76749" formatCode="0.00E+00">
                  <c:v>-7.38823E-3</c:v>
                </c:pt>
                <c:pt idx="76750" formatCode="0.00E+00">
                  <c:v>-7.3228900000000003E-3</c:v>
                </c:pt>
                <c:pt idx="76751" formatCode="0.00E+00">
                  <c:v>-7.2514199999999997E-3</c:v>
                </c:pt>
                <c:pt idx="76752" formatCode="0.00E+00">
                  <c:v>-7.1739000000000004E-3</c:v>
                </c:pt>
                <c:pt idx="76753" formatCode="0.00E+00">
                  <c:v>-7.09043E-3</c:v>
                </c:pt>
                <c:pt idx="76754" formatCode="0.00E+00">
                  <c:v>-7.0010799999999998E-3</c:v>
                </c:pt>
                <c:pt idx="76755" formatCode="0.00E+00">
                  <c:v>-6.90597E-3</c:v>
                </c:pt>
                <c:pt idx="76756" formatCode="0.00E+00">
                  <c:v>-6.80519E-3</c:v>
                </c:pt>
                <c:pt idx="76757" formatCode="0.00E+00">
                  <c:v>-6.6988500000000001E-3</c:v>
                </c:pt>
                <c:pt idx="76758" formatCode="0.00E+00">
                  <c:v>-6.5870700000000004E-3</c:v>
                </c:pt>
                <c:pt idx="76759" formatCode="0.00E+00">
                  <c:v>-6.4699600000000003E-3</c:v>
                </c:pt>
                <c:pt idx="76760" formatCode="0.00E+00">
                  <c:v>-6.3476599999999998E-3</c:v>
                </c:pt>
                <c:pt idx="76761" formatCode="0.00E+00">
                  <c:v>-6.2202799999999999E-3</c:v>
                </c:pt>
                <c:pt idx="76762" formatCode="0.00E+00">
                  <c:v>-6.0879599999999999E-3</c:v>
                </c:pt>
                <c:pt idx="76763" formatCode="0.00E+00">
                  <c:v>-5.9508399999999998E-3</c:v>
                </c:pt>
                <c:pt idx="76764" formatCode="0.00E+00">
                  <c:v>-5.8090700000000004E-3</c:v>
                </c:pt>
                <c:pt idx="76765" formatCode="0.00E+00">
                  <c:v>-5.6627800000000001E-3</c:v>
                </c:pt>
                <c:pt idx="76766" formatCode="0.00E+00">
                  <c:v>-5.5121399999999996E-3</c:v>
                </c:pt>
                <c:pt idx="76767" formatCode="0.00E+00">
                  <c:v>-5.3572799999999999E-3</c:v>
                </c:pt>
                <c:pt idx="76768" formatCode="0.00E+00">
                  <c:v>-5.1983799999999998E-3</c:v>
                </c:pt>
                <c:pt idx="76769" formatCode="0.00E+00">
                  <c:v>-5.0355799999999996E-3</c:v>
                </c:pt>
                <c:pt idx="76770" formatCode="0.00E+00">
                  <c:v>-4.8690599999999997E-3</c:v>
                </c:pt>
                <c:pt idx="76771" formatCode="0.00E+00">
                  <c:v>-4.6989900000000001E-3</c:v>
                </c:pt>
                <c:pt idx="76772" formatCode="0.00E+00">
                  <c:v>-4.5255199999999999E-3</c:v>
                </c:pt>
                <c:pt idx="76773" formatCode="0.00E+00">
                  <c:v>-4.3488399999999997E-3</c:v>
                </c:pt>
                <c:pt idx="76774" formatCode="0.00E+00">
                  <c:v>-4.1691100000000002E-3</c:v>
                </c:pt>
                <c:pt idx="76775" formatCode="0.00E+00">
                  <c:v>-3.9865200000000003E-3</c:v>
                </c:pt>
                <c:pt idx="76776" formatCode="0.00E+00">
                  <c:v>-3.80124E-3</c:v>
                </c:pt>
                <c:pt idx="76777" formatCode="0.00E+00">
                  <c:v>-3.6134600000000002E-3</c:v>
                </c:pt>
                <c:pt idx="76778" formatCode="0.00E+00">
                  <c:v>-3.4233499999999999E-3</c:v>
                </c:pt>
                <c:pt idx="76779" formatCode="0.00E+00">
                  <c:v>-3.2311000000000002E-3</c:v>
                </c:pt>
                <c:pt idx="76780" formatCode="0.00E+00">
                  <c:v>-3.03689E-3</c:v>
                </c:pt>
                <c:pt idx="76781" formatCode="0.00E+00">
                  <c:v>-2.8409099999999999E-3</c:v>
                </c:pt>
                <c:pt idx="76782" formatCode="0.00E+00">
                  <c:v>-2.64335E-3</c:v>
                </c:pt>
                <c:pt idx="76783" formatCode="0.00E+00">
                  <c:v>-2.4443799999999999E-3</c:v>
                </c:pt>
                <c:pt idx="76784" formatCode="0.00E+00">
                  <c:v>-2.2442E-3</c:v>
                </c:pt>
                <c:pt idx="76785" formatCode="0.00E+00">
                  <c:v>-2.0430000000000001E-3</c:v>
                </c:pt>
                <c:pt idx="76786" formatCode="0.00E+00">
                  <c:v>-1.8409500000000001E-3</c:v>
                </c:pt>
                <c:pt idx="76787" formatCode="0.00E+00">
                  <c:v>-1.6382499999999999E-3</c:v>
                </c:pt>
                <c:pt idx="76788" formatCode="0.00E+00">
                  <c:v>-1.43508E-3</c:v>
                </c:pt>
                <c:pt idx="76789" formatCode="0.00E+00">
                  <c:v>-1.2316300000000001E-3</c:v>
                </c:pt>
                <c:pt idx="76790" formatCode="0.00E+00">
                  <c:v>-1.0280700000000001E-3</c:v>
                </c:pt>
                <c:pt idx="76791" formatCode="0.00E+00">
                  <c:v>-8.2459899999999997E-4</c:v>
                </c:pt>
                <c:pt idx="76792" formatCode="0.00E+00">
                  <c:v>-6.2138799999999995E-4</c:v>
                </c:pt>
                <c:pt idx="76793" formatCode="0.00E+00">
                  <c:v>-4.1861900000000001E-4</c:v>
                </c:pt>
                <c:pt idx="76794" formatCode="0.00E+00">
                  <c:v>-2.1646999999999999E-4</c:v>
                </c:pt>
                <c:pt idx="76795" formatCode="0.00E+00">
                  <c:v>-1.5116999999999999E-5</c:v>
                </c:pt>
                <c:pt idx="76796" formatCode="0.00E+00">
                  <c:v>1.8526600000000001E-4</c:v>
                </c:pt>
                <c:pt idx="76797" formatCode="0.00E+00">
                  <c:v>3.84509E-4</c:v>
                </c:pt>
                <c:pt idx="76798" formatCode="0.00E+00">
                  <c:v>5.8244099999999995E-4</c:v>
                </c:pt>
                <c:pt idx="76799" formatCode="0.00E+00">
                  <c:v>7.7889599999999995E-4</c:v>
                </c:pt>
                <c:pt idx="76800" formatCode="0.00E+00">
                  <c:v>9.7371100000000004E-4</c:v>
                </c:pt>
                <c:pt idx="76801" formatCode="0.00E+00">
                  <c:v>1.1667299999999999E-3</c:v>
                </c:pt>
                <c:pt idx="76802" formatCode="0.00E+00">
                  <c:v>1.3577800000000001E-3</c:v>
                </c:pt>
                <c:pt idx="76803" formatCode="0.00E+00">
                  <c:v>1.5467199999999999E-3</c:v>
                </c:pt>
                <c:pt idx="76804" formatCode="0.00E+00">
                  <c:v>1.7334E-3</c:v>
                </c:pt>
                <c:pt idx="76805" formatCode="0.00E+00">
                  <c:v>1.91767E-3</c:v>
                </c:pt>
                <c:pt idx="76806" formatCode="0.00E+00">
                  <c:v>2.0993800000000001E-3</c:v>
                </c:pt>
                <c:pt idx="76807" formatCode="0.00E+00">
                  <c:v>2.2783999999999999E-3</c:v>
                </c:pt>
                <c:pt idx="76808" formatCode="0.00E+00">
                  <c:v>2.45458E-3</c:v>
                </c:pt>
                <c:pt idx="76809" formatCode="0.00E+00">
                  <c:v>2.6278E-3</c:v>
                </c:pt>
                <c:pt idx="76810" formatCode="0.00E+00">
                  <c:v>2.7979300000000001E-3</c:v>
                </c:pt>
                <c:pt idx="76811" formatCode="0.00E+00">
                  <c:v>2.9648399999999998E-3</c:v>
                </c:pt>
                <c:pt idx="76812" formatCode="0.00E+00">
                  <c:v>3.1284199999999998E-3</c:v>
                </c:pt>
                <c:pt idx="76813" formatCode="0.00E+00">
                  <c:v>3.28854E-3</c:v>
                </c:pt>
                <c:pt idx="76814" formatCode="0.00E+00">
                  <c:v>3.4451099999999999E-3</c:v>
                </c:pt>
                <c:pt idx="76815" formatCode="0.00E+00">
                  <c:v>3.5980000000000001E-3</c:v>
                </c:pt>
                <c:pt idx="76816" formatCode="0.00E+00">
                  <c:v>3.74713E-3</c:v>
                </c:pt>
                <c:pt idx="76817" formatCode="0.00E+00">
                  <c:v>3.89238E-3</c:v>
                </c:pt>
                <c:pt idx="76818" formatCode="0.00E+00">
                  <c:v>4.0336800000000004E-3</c:v>
                </c:pt>
                <c:pt idx="76819" formatCode="0.00E+00">
                  <c:v>4.1709299999999998E-3</c:v>
                </c:pt>
                <c:pt idx="76820" formatCode="0.00E+00">
                  <c:v>4.3040500000000002E-3</c:v>
                </c:pt>
                <c:pt idx="76821" formatCode="0.00E+00">
                  <c:v>4.4329599999999997E-3</c:v>
                </c:pt>
                <c:pt idx="76822" formatCode="0.00E+00">
                  <c:v>4.5575900000000003E-3</c:v>
                </c:pt>
                <c:pt idx="76823" formatCode="0.00E+00">
                  <c:v>4.6778699999999998E-3</c:v>
                </c:pt>
                <c:pt idx="76824" formatCode="0.00E+00">
                  <c:v>4.7937300000000004E-3</c:v>
                </c:pt>
                <c:pt idx="76825" formatCode="0.00E+00">
                  <c:v>4.9051299999999997E-3</c:v>
                </c:pt>
                <c:pt idx="76826" formatCode="0.00E+00">
                  <c:v>5.01199E-3</c:v>
                </c:pt>
                <c:pt idx="76827" formatCode="0.00E+00">
                  <c:v>5.1142799999999997E-3</c:v>
                </c:pt>
                <c:pt idx="76828" formatCode="0.00E+00">
                  <c:v>5.2119599999999999E-3</c:v>
                </c:pt>
                <c:pt idx="76829" formatCode="0.00E+00">
                  <c:v>5.30497E-3</c:v>
                </c:pt>
                <c:pt idx="76830" formatCode="0.00E+00">
                  <c:v>5.3932900000000002E-3</c:v>
                </c:pt>
                <c:pt idx="76831" formatCode="0.00E+00">
                  <c:v>5.4768899999999999E-3</c:v>
                </c:pt>
                <c:pt idx="76832" formatCode="0.00E+00">
                  <c:v>5.5557499999999999E-3</c:v>
                </c:pt>
                <c:pt idx="76833" formatCode="0.00E+00">
                  <c:v>5.6298299999999997E-3</c:v>
                </c:pt>
                <c:pt idx="76834" formatCode="0.00E+00">
                  <c:v>5.6991400000000001E-3</c:v>
                </c:pt>
                <c:pt idx="76835" formatCode="0.00E+00">
                  <c:v>5.7636500000000004E-3</c:v>
                </c:pt>
                <c:pt idx="76836" formatCode="0.00E+00">
                  <c:v>5.8233599999999996E-3</c:v>
                </c:pt>
                <c:pt idx="76837" formatCode="0.00E+00">
                  <c:v>5.8782699999999997E-3</c:v>
                </c:pt>
                <c:pt idx="76838" formatCode="0.00E+00">
                  <c:v>5.9283799999999996E-3</c:v>
                </c:pt>
                <c:pt idx="76839" formatCode="0.00E+00">
                  <c:v>5.9737000000000002E-3</c:v>
                </c:pt>
                <c:pt idx="76840" formatCode="0.00E+00">
                  <c:v>6.0142399999999997E-3</c:v>
                </c:pt>
                <c:pt idx="76841" formatCode="0.00E+00">
                  <c:v>6.0500199999999997E-3</c:v>
                </c:pt>
                <c:pt idx="76842" formatCode="0.00E+00">
                  <c:v>6.0810400000000002E-3</c:v>
                </c:pt>
                <c:pt idx="76843" formatCode="0.00E+00">
                  <c:v>6.1073500000000001E-3</c:v>
                </c:pt>
                <c:pt idx="76844" formatCode="0.00E+00">
                  <c:v>6.1289600000000001E-3</c:v>
                </c:pt>
                <c:pt idx="76845" formatCode="0.00E+00">
                  <c:v>6.1459100000000001E-3</c:v>
                </c:pt>
                <c:pt idx="76846" formatCode="0.00E+00">
                  <c:v>6.1582299999999998E-3</c:v>
                </c:pt>
                <c:pt idx="76847" formatCode="0.00E+00">
                  <c:v>6.1659599999999998E-3</c:v>
                </c:pt>
                <c:pt idx="76848" formatCode="0.00E+00">
                  <c:v>6.16914E-3</c:v>
                </c:pt>
                <c:pt idx="76849" formatCode="0.00E+00">
                  <c:v>6.1678200000000001E-3</c:v>
                </c:pt>
                <c:pt idx="76850" formatCode="0.00E+00">
                  <c:v>6.1620399999999997E-3</c:v>
                </c:pt>
                <c:pt idx="76851" formatCode="0.00E+00">
                  <c:v>6.1518700000000003E-3</c:v>
                </c:pt>
                <c:pt idx="76852" formatCode="0.00E+00">
                  <c:v>6.1373399999999998E-3</c:v>
                </c:pt>
                <c:pt idx="76853" formatCode="0.00E+00">
                  <c:v>6.1185299999999996E-3</c:v>
                </c:pt>
                <c:pt idx="76854" formatCode="0.00E+00">
                  <c:v>6.0954800000000003E-3</c:v>
                </c:pt>
                <c:pt idx="76855" formatCode="0.00E+00">
                  <c:v>6.0682799999999997E-3</c:v>
                </c:pt>
                <c:pt idx="76856" formatCode="0.00E+00">
                  <c:v>6.03697E-3</c:v>
                </c:pt>
                <c:pt idx="76857" formatCode="0.00E+00">
                  <c:v>6.00163E-3</c:v>
                </c:pt>
                <c:pt idx="76858" formatCode="0.00E+00">
                  <c:v>5.9623300000000001E-3</c:v>
                </c:pt>
                <c:pt idx="76859" formatCode="0.00E+00">
                  <c:v>5.9191399999999998E-3</c:v>
                </c:pt>
                <c:pt idx="76860" formatCode="0.00E+00">
                  <c:v>5.8721299999999997E-3</c:v>
                </c:pt>
                <c:pt idx="76861" formatCode="0.00E+00">
                  <c:v>5.8213900000000001E-3</c:v>
                </c:pt>
                <c:pt idx="76862" formatCode="0.00E+00">
                  <c:v>5.7670000000000004E-3</c:v>
                </c:pt>
                <c:pt idx="76863" formatCode="0.00E+00">
                  <c:v>5.7090200000000004E-3</c:v>
                </c:pt>
                <c:pt idx="76864" formatCode="0.00E+00">
                  <c:v>5.6475400000000004E-3</c:v>
                </c:pt>
                <c:pt idx="76865" formatCode="0.00E+00">
                  <c:v>5.5826599999999997E-3</c:v>
                </c:pt>
                <c:pt idx="76866" formatCode="0.00E+00">
                  <c:v>5.5144399999999998E-3</c:v>
                </c:pt>
                <c:pt idx="76867" formatCode="0.00E+00">
                  <c:v>5.44298E-3</c:v>
                </c:pt>
                <c:pt idx="76868" formatCode="0.00E+00">
                  <c:v>5.36836E-3</c:v>
                </c:pt>
                <c:pt idx="76869" formatCode="0.00E+00">
                  <c:v>5.2906699999999999E-3</c:v>
                </c:pt>
                <c:pt idx="76870" formatCode="0.00E+00">
                  <c:v>5.2100000000000002E-3</c:v>
                </c:pt>
                <c:pt idx="76871" formatCode="0.00E+00">
                  <c:v>5.1264400000000003E-3</c:v>
                </c:pt>
                <c:pt idx="76872" formatCode="0.00E+00">
                  <c:v>5.0400799999999997E-3</c:v>
                </c:pt>
                <c:pt idx="76873" formatCode="0.00E+00">
                  <c:v>4.9509999999999997E-3</c:v>
                </c:pt>
                <c:pt idx="76874" formatCode="0.00E+00">
                  <c:v>4.8593000000000004E-3</c:v>
                </c:pt>
                <c:pt idx="76875" formatCode="0.00E+00">
                  <c:v>4.7650599999999998E-3</c:v>
                </c:pt>
                <c:pt idx="76876" formatCode="0.00E+00">
                  <c:v>4.6683899999999997E-3</c:v>
                </c:pt>
                <c:pt idx="76877" formatCode="0.00E+00">
                  <c:v>4.5693699999999997E-3</c:v>
                </c:pt>
                <c:pt idx="76878" formatCode="0.00E+00">
                  <c:v>4.4680800000000001E-3</c:v>
                </c:pt>
                <c:pt idx="76879" formatCode="0.00E+00">
                  <c:v>4.3646300000000004E-3</c:v>
                </c:pt>
                <c:pt idx="76880" formatCode="0.00E+00">
                  <c:v>4.2591E-3</c:v>
                </c:pt>
                <c:pt idx="76881" formatCode="0.00E+00">
                  <c:v>4.1515800000000002E-3</c:v>
                </c:pt>
                <c:pt idx="76882" formatCode="0.00E+00">
                  <c:v>4.0421600000000004E-3</c:v>
                </c:pt>
                <c:pt idx="76883" formatCode="0.00E+00">
                  <c:v>3.93094E-3</c:v>
                </c:pt>
                <c:pt idx="76884" formatCode="0.00E+00">
                  <c:v>3.8179899999999998E-3</c:v>
                </c:pt>
                <c:pt idx="76885" formatCode="0.00E+00">
                  <c:v>3.7034099999999999E-3</c:v>
                </c:pt>
                <c:pt idx="76886" formatCode="0.00E+00">
                  <c:v>3.58728E-3</c:v>
                </c:pt>
                <c:pt idx="76887" formatCode="0.00E+00">
                  <c:v>3.4696900000000001E-3</c:v>
                </c:pt>
                <c:pt idx="76888" formatCode="0.00E+00">
                  <c:v>3.3507300000000001E-3</c:v>
                </c:pt>
                <c:pt idx="76889" formatCode="0.00E+00">
                  <c:v>3.23048E-3</c:v>
                </c:pt>
                <c:pt idx="76890" formatCode="0.00E+00">
                  <c:v>3.10903E-3</c:v>
                </c:pt>
                <c:pt idx="76891" formatCode="0.00E+00">
                  <c:v>2.9864499999999999E-3</c:v>
                </c:pt>
                <c:pt idx="76892" formatCode="0.00E+00">
                  <c:v>2.8628400000000002E-3</c:v>
                </c:pt>
                <c:pt idx="76893" formatCode="0.00E+00">
                  <c:v>2.7382600000000002E-3</c:v>
                </c:pt>
                <c:pt idx="76894" formatCode="0.00E+00">
                  <c:v>2.6128100000000001E-3</c:v>
                </c:pt>
                <c:pt idx="76895" formatCode="0.00E+00">
                  <c:v>2.4865500000000001E-3</c:v>
                </c:pt>
                <c:pt idx="76896" formatCode="0.00E+00">
                  <c:v>2.3595700000000001E-3</c:v>
                </c:pt>
                <c:pt idx="76897" formatCode="0.00E+00">
                  <c:v>2.23194E-3</c:v>
                </c:pt>
                <c:pt idx="76898" formatCode="0.00E+00">
                  <c:v>2.1037299999999998E-3</c:v>
                </c:pt>
                <c:pt idx="76899" formatCode="0.00E+00">
                  <c:v>1.97503E-3</c:v>
                </c:pt>
                <c:pt idx="76900" formatCode="0.00E+00">
                  <c:v>1.8458999999999999E-3</c:v>
                </c:pt>
                <c:pt idx="76901" formatCode="0.00E+00">
                  <c:v>1.71641E-3</c:v>
                </c:pt>
                <c:pt idx="76902" formatCode="0.00E+00">
                  <c:v>1.5866299999999999E-3</c:v>
                </c:pt>
                <c:pt idx="76903" formatCode="0.00E+00">
                  <c:v>1.45663E-3</c:v>
                </c:pt>
                <c:pt idx="76904" formatCode="0.00E+00">
                  <c:v>1.3264800000000001E-3</c:v>
                </c:pt>
                <c:pt idx="76905" formatCode="0.00E+00">
                  <c:v>1.19625E-3</c:v>
                </c:pt>
                <c:pt idx="76906" formatCode="0.00E+00">
                  <c:v>1.0659899999999999E-3</c:v>
                </c:pt>
                <c:pt idx="76907" formatCode="0.00E+00">
                  <c:v>9.3577700000000005E-4</c:v>
                </c:pt>
                <c:pt idx="76908" formatCode="0.00E+00">
                  <c:v>8.0566600000000002E-4</c:v>
                </c:pt>
                <c:pt idx="76909" formatCode="0.00E+00">
                  <c:v>6.7571799999999996E-4</c:v>
                </c:pt>
                <c:pt idx="76910" formatCode="0.00E+00">
                  <c:v>5.4599399999999995E-4</c:v>
                </c:pt>
                <c:pt idx="76911" formatCode="0.00E+00">
                  <c:v>4.1655199999999999E-4</c:v>
                </c:pt>
                <c:pt idx="76912" formatCode="0.00E+00">
                  <c:v>2.8744799999999999E-4</c:v>
                </c:pt>
                <c:pt idx="76913" formatCode="0.00E+00">
                  <c:v>1.58739E-4</c:v>
                </c:pt>
                <c:pt idx="76914" formatCode="0.00E+00">
                  <c:v>3.04804E-5</c:v>
                </c:pt>
                <c:pt idx="76915" formatCode="0.00E+00">
                  <c:v>-9.7275399999999994E-5</c:v>
                </c:pt>
                <c:pt idx="76916" formatCode="0.00E+00">
                  <c:v>-2.2447499999999999E-4</c:v>
                </c:pt>
                <c:pt idx="76917" formatCode="0.00E+00">
                  <c:v>-3.5106800000000001E-4</c:v>
                </c:pt>
                <c:pt idx="76918" formatCode="0.00E+00">
                  <c:v>-4.7700200000000002E-4</c:v>
                </c:pt>
                <c:pt idx="76919" formatCode="0.00E+00">
                  <c:v>-6.0222900000000002E-4</c:v>
                </c:pt>
                <c:pt idx="76920" formatCode="0.00E+00">
                  <c:v>-7.2669900000000003E-4</c:v>
                </c:pt>
                <c:pt idx="76921" formatCode="0.00E+00">
                  <c:v>-8.5036499999999995E-4</c:v>
                </c:pt>
                <c:pt idx="76922" formatCode="0.00E+00">
                  <c:v>-9.7318000000000003E-4</c:v>
                </c:pt>
                <c:pt idx="76923" formatCode="0.00E+00">
                  <c:v>-1.0950999999999999E-3</c:v>
                </c:pt>
                <c:pt idx="76924" formatCode="0.00E+00">
                  <c:v>-1.2160700000000001E-3</c:v>
                </c:pt>
                <c:pt idx="76925" formatCode="0.00E+00">
                  <c:v>-1.33606E-3</c:v>
                </c:pt>
                <c:pt idx="76926" formatCode="0.00E+00">
                  <c:v>-1.45502E-3</c:v>
                </c:pt>
                <c:pt idx="76927" formatCode="0.00E+00">
                  <c:v>-1.5728999999999999E-3</c:v>
                </c:pt>
                <c:pt idx="76928" formatCode="0.00E+00">
                  <c:v>-1.6896599999999999E-3</c:v>
                </c:pt>
                <c:pt idx="76929" formatCode="0.00E+00">
                  <c:v>-1.8052599999999999E-3</c:v>
                </c:pt>
                <c:pt idx="76930" formatCode="0.00E+00">
                  <c:v>-1.9196599999999999E-3</c:v>
                </c:pt>
                <c:pt idx="76931" formatCode="0.00E+00">
                  <c:v>-2.0328199999999999E-3</c:v>
                </c:pt>
                <c:pt idx="76932" formatCode="0.00E+00">
                  <c:v>-2.1446999999999998E-3</c:v>
                </c:pt>
                <c:pt idx="76933" formatCode="0.00E+00">
                  <c:v>-2.2552499999999999E-3</c:v>
                </c:pt>
                <c:pt idx="76934" formatCode="0.00E+00">
                  <c:v>-2.3644299999999998E-3</c:v>
                </c:pt>
                <c:pt idx="76935" formatCode="0.00E+00">
                  <c:v>-2.4722099999999999E-3</c:v>
                </c:pt>
                <c:pt idx="76936" formatCode="0.00E+00">
                  <c:v>-2.5785500000000002E-3</c:v>
                </c:pt>
                <c:pt idx="76937" formatCode="0.00E+00">
                  <c:v>-2.6833999999999998E-3</c:v>
                </c:pt>
                <c:pt idx="76938" formatCode="0.00E+00">
                  <c:v>-2.7867299999999998E-3</c:v>
                </c:pt>
                <c:pt idx="76939" formatCode="0.00E+00">
                  <c:v>-2.8885E-3</c:v>
                </c:pt>
                <c:pt idx="76940" formatCode="0.00E+00">
                  <c:v>-2.9886700000000001E-3</c:v>
                </c:pt>
                <c:pt idx="76941" formatCode="0.00E+00">
                  <c:v>-3.0872E-3</c:v>
                </c:pt>
                <c:pt idx="76942" formatCode="0.00E+00">
                  <c:v>-3.1840499999999999E-3</c:v>
                </c:pt>
                <c:pt idx="76943" formatCode="0.00E+00">
                  <c:v>-3.27918E-3</c:v>
                </c:pt>
                <c:pt idx="76944" formatCode="0.00E+00">
                  <c:v>-3.3725600000000001E-3</c:v>
                </c:pt>
                <c:pt idx="76945" formatCode="0.00E+00">
                  <c:v>-3.4641400000000001E-3</c:v>
                </c:pt>
                <c:pt idx="76946" formatCode="0.00E+00">
                  <c:v>-3.5538900000000001E-3</c:v>
                </c:pt>
                <c:pt idx="76947" formatCode="0.00E+00">
                  <c:v>-3.6417699999999999E-3</c:v>
                </c:pt>
                <c:pt idx="76948" formatCode="0.00E+00">
                  <c:v>-3.7277299999999998E-3</c:v>
                </c:pt>
                <c:pt idx="76949" formatCode="0.00E+00">
                  <c:v>-3.81175E-3</c:v>
                </c:pt>
                <c:pt idx="76950" formatCode="0.00E+00">
                  <c:v>-3.8937799999999999E-3</c:v>
                </c:pt>
                <c:pt idx="76951" formatCode="0.00E+00">
                  <c:v>-3.9737799999999997E-3</c:v>
                </c:pt>
                <c:pt idx="76952" formatCode="0.00E+00">
                  <c:v>-4.05171E-3</c:v>
                </c:pt>
                <c:pt idx="76953" formatCode="0.00E+00">
                  <c:v>-4.1275299999999999E-3</c:v>
                </c:pt>
                <c:pt idx="76954" formatCode="0.00E+00">
                  <c:v>-4.2012100000000004E-3</c:v>
                </c:pt>
                <c:pt idx="76955" formatCode="0.00E+00">
                  <c:v>-4.2727099999999999E-3</c:v>
                </c:pt>
                <c:pt idx="76956" formatCode="0.00E+00">
                  <c:v>-4.3419799999999996E-3</c:v>
                </c:pt>
                <c:pt idx="76957" formatCode="0.00E+00">
                  <c:v>-4.4089899999999998E-3</c:v>
                </c:pt>
                <c:pt idx="76958" formatCode="0.00E+00">
                  <c:v>-4.4736899999999998E-3</c:v>
                </c:pt>
                <c:pt idx="76959" formatCode="0.00E+00">
                  <c:v>-4.5360499999999998E-3</c:v>
                </c:pt>
                <c:pt idx="76960" formatCode="0.00E+00">
                  <c:v>-4.5960300000000001E-3</c:v>
                </c:pt>
                <c:pt idx="76961" formatCode="0.00E+00">
                  <c:v>-4.65359E-3</c:v>
                </c:pt>
                <c:pt idx="76962" formatCode="0.00E+00">
                  <c:v>-4.7086899999999998E-3</c:v>
                </c:pt>
                <c:pt idx="76963" formatCode="0.00E+00">
                  <c:v>-4.7612799999999997E-3</c:v>
                </c:pt>
                <c:pt idx="76964" formatCode="0.00E+00">
                  <c:v>-4.8113399999999999E-3</c:v>
                </c:pt>
                <c:pt idx="76965" formatCode="0.00E+00">
                  <c:v>-4.8588199999999998E-3</c:v>
                </c:pt>
                <c:pt idx="76966" formatCode="0.00E+00">
                  <c:v>-4.9036799999999997E-3</c:v>
                </c:pt>
                <c:pt idx="76967" formatCode="0.00E+00">
                  <c:v>-4.9458799999999997E-3</c:v>
                </c:pt>
                <c:pt idx="76968" formatCode="0.00E+00">
                  <c:v>-4.9853900000000001E-3</c:v>
                </c:pt>
                <c:pt idx="76969" formatCode="0.00E+00">
                  <c:v>-5.0221700000000003E-3</c:v>
                </c:pt>
                <c:pt idx="76970" formatCode="0.00E+00">
                  <c:v>-5.0561800000000004E-3</c:v>
                </c:pt>
                <c:pt idx="76971" formatCode="0.00E+00">
                  <c:v>-5.0873899999999998E-3</c:v>
                </c:pt>
                <c:pt idx="76972" formatCode="0.00E+00">
                  <c:v>-5.1157499999999996E-3</c:v>
                </c:pt>
                <c:pt idx="76973" formatCode="0.00E+00">
                  <c:v>-5.1412300000000001E-3</c:v>
                </c:pt>
                <c:pt idx="76974" formatCode="0.00E+00">
                  <c:v>-5.1637899999999997E-3</c:v>
                </c:pt>
                <c:pt idx="76975" formatCode="0.00E+00">
                  <c:v>-5.1834100000000003E-3</c:v>
                </c:pt>
                <c:pt idx="76976" formatCode="0.00E+00">
                  <c:v>-5.2000400000000004E-3</c:v>
                </c:pt>
                <c:pt idx="76977" formatCode="0.00E+00">
                  <c:v>-5.2136600000000002E-3</c:v>
                </c:pt>
                <c:pt idx="76978" formatCode="0.00E+00">
                  <c:v>-5.2242299999999998E-3</c:v>
                </c:pt>
                <c:pt idx="76979" formatCode="0.00E+00">
                  <c:v>-5.2317199999999996E-3</c:v>
                </c:pt>
                <c:pt idx="76980" formatCode="0.00E+00">
                  <c:v>-5.2360899999999997E-3</c:v>
                </c:pt>
                <c:pt idx="76981" formatCode="0.00E+00">
                  <c:v>-5.2373300000000001E-3</c:v>
                </c:pt>
                <c:pt idx="76982" formatCode="0.00E+00">
                  <c:v>-5.2354000000000003E-3</c:v>
                </c:pt>
                <c:pt idx="76983" formatCode="0.00E+00">
                  <c:v>-5.2302800000000003E-3</c:v>
                </c:pt>
                <c:pt idx="76984" formatCode="0.00E+00">
                  <c:v>-5.2219399999999996E-3</c:v>
                </c:pt>
                <c:pt idx="76985" formatCode="0.00E+00">
                  <c:v>-5.2103499999999999E-3</c:v>
                </c:pt>
                <c:pt idx="76986" formatCode="0.00E+00">
                  <c:v>-5.1954999999999996E-3</c:v>
                </c:pt>
                <c:pt idx="76987" formatCode="0.00E+00">
                  <c:v>-5.1773599999999998E-3</c:v>
                </c:pt>
                <c:pt idx="76988" formatCode="0.00E+00">
                  <c:v>-5.1559099999999997E-3</c:v>
                </c:pt>
                <c:pt idx="76989" formatCode="0.00E+00">
                  <c:v>-5.1311400000000002E-3</c:v>
                </c:pt>
                <c:pt idx="76990" formatCode="0.00E+00">
                  <c:v>-5.1030299999999997E-3</c:v>
                </c:pt>
                <c:pt idx="76991" formatCode="0.00E+00">
                  <c:v>-5.0715600000000001E-3</c:v>
                </c:pt>
                <c:pt idx="76992" formatCode="0.00E+00">
                  <c:v>-5.0367299999999997E-3</c:v>
                </c:pt>
                <c:pt idx="76993" formatCode="0.00E+00">
                  <c:v>-4.9985200000000002E-3</c:v>
                </c:pt>
                <c:pt idx="76994" formatCode="0.00E+00">
                  <c:v>-4.9569200000000001E-3</c:v>
                </c:pt>
                <c:pt idx="76995" formatCode="0.00E+00">
                  <c:v>-4.9119300000000001E-3</c:v>
                </c:pt>
                <c:pt idx="76996" formatCode="0.00E+00">
                  <c:v>-4.8635500000000003E-3</c:v>
                </c:pt>
                <c:pt idx="76997" formatCode="0.00E+00">
                  <c:v>-4.8117799999999999E-3</c:v>
                </c:pt>
                <c:pt idx="76998" formatCode="0.00E+00">
                  <c:v>-4.7566099999999997E-3</c:v>
                </c:pt>
                <c:pt idx="76999" formatCode="0.00E+00">
                  <c:v>-4.6980499999999996E-3</c:v>
                </c:pt>
                <c:pt idx="77000" formatCode="0.00E+00">
                  <c:v>-4.6360999999999998E-3</c:v>
                </c:pt>
                <c:pt idx="77001" formatCode="0.00E+00">
                  <c:v>-4.57078E-3</c:v>
                </c:pt>
                <c:pt idx="77002" formatCode="0.00E+00">
                  <c:v>-4.5020900000000003E-3</c:v>
                </c:pt>
                <c:pt idx="77003" formatCode="0.00E+00">
                  <c:v>-4.4300499999999996E-3</c:v>
                </c:pt>
                <c:pt idx="77004" formatCode="0.00E+00">
                  <c:v>-4.3546799999999997E-3</c:v>
                </c:pt>
                <c:pt idx="77005" formatCode="0.00E+00">
                  <c:v>-4.2759900000000003E-3</c:v>
                </c:pt>
                <c:pt idx="77006" formatCode="0.00E+00">
                  <c:v>-4.1940099999999998E-3</c:v>
                </c:pt>
                <c:pt idx="77007" formatCode="0.00E+00">
                  <c:v>-4.1087700000000003E-3</c:v>
                </c:pt>
                <c:pt idx="77008" formatCode="0.00E+00">
                  <c:v>-4.0202900000000001E-3</c:v>
                </c:pt>
                <c:pt idx="77009" formatCode="0.00E+00">
                  <c:v>-3.9286E-3</c:v>
                </c:pt>
                <c:pt idx="77010" formatCode="0.00E+00">
                  <c:v>-3.83373E-3</c:v>
                </c:pt>
                <c:pt idx="77011" formatCode="0.00E+00">
                  <c:v>-3.73574E-3</c:v>
                </c:pt>
                <c:pt idx="77012" formatCode="0.00E+00">
                  <c:v>-3.6346500000000001E-3</c:v>
                </c:pt>
                <c:pt idx="77013" formatCode="0.00E+00">
                  <c:v>-3.5305100000000002E-3</c:v>
                </c:pt>
                <c:pt idx="77014" formatCode="0.00E+00">
                  <c:v>-3.4233599999999999E-3</c:v>
                </c:pt>
                <c:pt idx="77015" formatCode="0.00E+00">
                  <c:v>-3.3132700000000001E-3</c:v>
                </c:pt>
                <c:pt idx="77016" formatCode="0.00E+00">
                  <c:v>-3.2002699999999999E-3</c:v>
                </c:pt>
                <c:pt idx="77017" formatCode="0.00E+00">
                  <c:v>-3.08443E-3</c:v>
                </c:pt>
                <c:pt idx="77018" formatCode="0.00E+00">
                  <c:v>-2.9658100000000001E-3</c:v>
                </c:pt>
                <c:pt idx="77019" formatCode="0.00E+00">
                  <c:v>-2.84447E-3</c:v>
                </c:pt>
                <c:pt idx="77020" formatCode="0.00E+00">
                  <c:v>-2.72047E-3</c:v>
                </c:pt>
                <c:pt idx="77021" formatCode="0.00E+00">
                  <c:v>-2.5938900000000002E-3</c:v>
                </c:pt>
                <c:pt idx="77022" formatCode="0.00E+00">
                  <c:v>-2.4648000000000001E-3</c:v>
                </c:pt>
                <c:pt idx="77023" formatCode="0.00E+00">
                  <c:v>-2.3332700000000001E-3</c:v>
                </c:pt>
                <c:pt idx="77024" formatCode="0.00E+00">
                  <c:v>-2.1993899999999999E-3</c:v>
                </c:pt>
                <c:pt idx="77025" formatCode="0.00E+00">
                  <c:v>-2.0632300000000001E-3</c:v>
                </c:pt>
                <c:pt idx="77026" formatCode="0.00E+00">
                  <c:v>-1.9248900000000001E-3</c:v>
                </c:pt>
                <c:pt idx="77027" formatCode="0.00E+00">
                  <c:v>-1.78444E-3</c:v>
                </c:pt>
                <c:pt idx="77028" formatCode="0.00E+00">
                  <c:v>-1.6419900000000001E-3</c:v>
                </c:pt>
                <c:pt idx="77029" formatCode="0.00E+00">
                  <c:v>-1.4976200000000001E-3</c:v>
                </c:pt>
                <c:pt idx="77030" formatCode="0.00E+00">
                  <c:v>-1.35143E-3</c:v>
                </c:pt>
                <c:pt idx="77031" formatCode="0.00E+00">
                  <c:v>-1.20353E-3</c:v>
                </c:pt>
                <c:pt idx="77032" formatCode="0.00E+00">
                  <c:v>-1.05401E-3</c:v>
                </c:pt>
                <c:pt idx="77033" formatCode="0.00E+00">
                  <c:v>-9.0298699999999995E-4</c:v>
                </c:pt>
                <c:pt idx="77034" formatCode="0.00E+00">
                  <c:v>-7.5056199999999997E-4</c:v>
                </c:pt>
                <c:pt idx="77035" formatCode="0.00E+00">
                  <c:v>-5.9684799999999997E-4</c:v>
                </c:pt>
                <c:pt idx="77036" formatCode="0.00E+00">
                  <c:v>-4.4195900000000002E-4</c:v>
                </c:pt>
                <c:pt idx="77037" formatCode="0.00E+00">
                  <c:v>-2.8601000000000001E-4</c:v>
                </c:pt>
                <c:pt idx="77038" formatCode="0.00E+00">
                  <c:v>-1.29121E-4</c:v>
                </c:pt>
                <c:pt idx="77039" formatCode="0.00E+00">
                  <c:v>2.8589500000000001E-5</c:v>
                </c:pt>
                <c:pt idx="77040" formatCode="0.00E+00">
                  <c:v>1.8699799999999999E-4</c:v>
                </c:pt>
                <c:pt idx="77041" formatCode="0.00E+00">
                  <c:v>3.45979E-4</c:v>
                </c:pt>
                <c:pt idx="77042" formatCode="0.00E+00">
                  <c:v>5.0540700000000004E-4</c:v>
                </c:pt>
                <c:pt idx="77043" formatCode="0.00E+00">
                  <c:v>6.6515400000000005E-4</c:v>
                </c:pt>
                <c:pt idx="77044" formatCode="0.00E+00">
                  <c:v>8.2509E-4</c:v>
                </c:pt>
                <c:pt idx="77045" formatCode="0.00E+00">
                  <c:v>9.8508199999999997E-4</c:v>
                </c:pt>
                <c:pt idx="77046" formatCode="0.00E+00">
                  <c:v>1.145E-3</c:v>
                </c:pt>
                <c:pt idx="77047" formatCode="0.00E+00">
                  <c:v>1.3047E-3</c:v>
                </c:pt>
                <c:pt idx="77048" formatCode="0.00E+00">
                  <c:v>1.46407E-3</c:v>
                </c:pt>
                <c:pt idx="77049" formatCode="0.00E+00">
                  <c:v>1.62294E-3</c:v>
                </c:pt>
                <c:pt idx="77050" formatCode="0.00E+00">
                  <c:v>1.7811999999999999E-3</c:v>
                </c:pt>
                <c:pt idx="77051" formatCode="0.00E+00">
                  <c:v>1.9387E-3</c:v>
                </c:pt>
                <c:pt idx="77052" formatCode="0.00E+00">
                  <c:v>2.09531E-3</c:v>
                </c:pt>
                <c:pt idx="77053" formatCode="0.00E+00">
                  <c:v>2.2508799999999998E-3</c:v>
                </c:pt>
                <c:pt idx="77054" formatCode="0.00E+00">
                  <c:v>2.4052700000000002E-3</c:v>
                </c:pt>
                <c:pt idx="77055" formatCode="0.00E+00">
                  <c:v>2.55835E-3</c:v>
                </c:pt>
                <c:pt idx="77056" formatCode="0.00E+00">
                  <c:v>2.7099799999999999E-3</c:v>
                </c:pt>
                <c:pt idx="77057" formatCode="0.00E+00">
                  <c:v>2.8600100000000001E-3</c:v>
                </c:pt>
                <c:pt idx="77058" formatCode="0.00E+00">
                  <c:v>3.0083100000000002E-3</c:v>
                </c:pt>
                <c:pt idx="77059" formatCode="0.00E+00">
                  <c:v>3.1547300000000001E-3</c:v>
                </c:pt>
                <c:pt idx="77060" formatCode="0.00E+00">
                  <c:v>3.2991499999999998E-3</c:v>
                </c:pt>
                <c:pt idx="77061" formatCode="0.00E+00">
                  <c:v>3.4414300000000001E-3</c:v>
                </c:pt>
                <c:pt idx="77062" formatCode="0.00E+00">
                  <c:v>3.5814200000000001E-3</c:v>
                </c:pt>
                <c:pt idx="77063" formatCode="0.00E+00">
                  <c:v>3.7189900000000001E-3</c:v>
                </c:pt>
                <c:pt idx="77064" formatCode="0.00E+00">
                  <c:v>3.8540100000000002E-3</c:v>
                </c:pt>
                <c:pt idx="77065" formatCode="0.00E+00">
                  <c:v>3.9863499999999996E-3</c:v>
                </c:pt>
                <c:pt idx="77066" formatCode="0.00E+00">
                  <c:v>4.1158799999999997E-3</c:v>
                </c:pt>
                <c:pt idx="77067" formatCode="0.00E+00">
                  <c:v>4.24246E-3</c:v>
                </c:pt>
                <c:pt idx="77068" formatCode="0.00E+00">
                  <c:v>4.3659700000000003E-3</c:v>
                </c:pt>
                <c:pt idx="77069" formatCode="0.00E+00">
                  <c:v>4.4862900000000004E-3</c:v>
                </c:pt>
                <c:pt idx="77070" formatCode="0.00E+00">
                  <c:v>4.6032900000000003E-3</c:v>
                </c:pt>
                <c:pt idx="77071" formatCode="0.00E+00">
                  <c:v>4.7168499999999999E-3</c:v>
                </c:pt>
                <c:pt idx="77072" formatCode="0.00E+00">
                  <c:v>4.8268599999999997E-3</c:v>
                </c:pt>
                <c:pt idx="77073" formatCode="0.00E+00">
                  <c:v>4.9332000000000004E-3</c:v>
                </c:pt>
                <c:pt idx="77074" formatCode="0.00E+00">
                  <c:v>5.0357600000000002E-3</c:v>
                </c:pt>
                <c:pt idx="77075" formatCode="0.00E+00">
                  <c:v>5.1344199999999998E-3</c:v>
                </c:pt>
                <c:pt idx="77076" formatCode="0.00E+00">
                  <c:v>5.2291000000000004E-3</c:v>
                </c:pt>
                <c:pt idx="77077" formatCode="0.00E+00">
                  <c:v>5.3196700000000003E-3</c:v>
                </c:pt>
                <c:pt idx="77078" formatCode="0.00E+00">
                  <c:v>5.4060499999999999E-3</c:v>
                </c:pt>
                <c:pt idx="77079" formatCode="0.00E+00">
                  <c:v>5.4881299999999999E-3</c:v>
                </c:pt>
                <c:pt idx="77080" formatCode="0.00E+00">
                  <c:v>5.5658299999999999E-3</c:v>
                </c:pt>
                <c:pt idx="77081" formatCode="0.00E+00">
                  <c:v>5.6390600000000004E-3</c:v>
                </c:pt>
                <c:pt idx="77082" formatCode="0.00E+00">
                  <c:v>5.7077400000000002E-3</c:v>
                </c:pt>
                <c:pt idx="77083" formatCode="0.00E+00">
                  <c:v>5.7717799999999998E-3</c:v>
                </c:pt>
                <c:pt idx="77084" formatCode="0.00E+00">
                  <c:v>5.8311099999999996E-3</c:v>
                </c:pt>
                <c:pt idx="77085" formatCode="0.00E+00">
                  <c:v>5.88566E-3</c:v>
                </c:pt>
                <c:pt idx="77086" formatCode="0.00E+00">
                  <c:v>5.9353699999999997E-3</c:v>
                </c:pt>
                <c:pt idx="77087" formatCode="0.00E+00">
                  <c:v>5.98016E-3</c:v>
                </c:pt>
                <c:pt idx="77088" formatCode="0.00E+00">
                  <c:v>6.0199900000000002E-3</c:v>
                </c:pt>
                <c:pt idx="77089" formatCode="0.00E+00">
                  <c:v>6.0547999999999999E-3</c:v>
                </c:pt>
                <c:pt idx="77090" formatCode="0.00E+00">
                  <c:v>6.0845400000000003E-3</c:v>
                </c:pt>
                <c:pt idx="77091" formatCode="0.00E+00">
                  <c:v>6.1091699999999997E-3</c:v>
                </c:pt>
                <c:pt idx="77092" formatCode="0.00E+00">
                  <c:v>6.1286500000000002E-3</c:v>
                </c:pt>
                <c:pt idx="77093" formatCode="0.00E+00">
                  <c:v>6.1429600000000003E-3</c:v>
                </c:pt>
                <c:pt idx="77094" formatCode="0.00E+00">
                  <c:v>6.15206E-3</c:v>
                </c:pt>
                <c:pt idx="77095" formatCode="0.00E+00">
                  <c:v>6.1559199999999996E-3</c:v>
                </c:pt>
                <c:pt idx="77096" formatCode="0.00E+00">
                  <c:v>6.15454E-3</c:v>
                </c:pt>
                <c:pt idx="77097" formatCode="0.00E+00">
                  <c:v>6.1479000000000004E-3</c:v>
                </c:pt>
                <c:pt idx="77098" formatCode="0.00E+00">
                  <c:v>6.13599E-3</c:v>
                </c:pt>
                <c:pt idx="77099" formatCode="0.00E+00">
                  <c:v>6.1188099999999997E-3</c:v>
                </c:pt>
                <c:pt idx="77100" formatCode="0.00E+00">
                  <c:v>6.0963700000000003E-3</c:v>
                </c:pt>
                <c:pt idx="77101" formatCode="0.00E+00">
                  <c:v>6.06867E-3</c:v>
                </c:pt>
                <c:pt idx="77102" formatCode="0.00E+00">
                  <c:v>6.0357400000000004E-3</c:v>
                </c:pt>
                <c:pt idx="77103" formatCode="0.00E+00">
                  <c:v>5.9975799999999998E-3</c:v>
                </c:pt>
                <c:pt idx="77104" formatCode="0.00E+00">
                  <c:v>5.9542299999999996E-3</c:v>
                </c:pt>
                <c:pt idx="77105" formatCode="0.00E+00">
                  <c:v>5.9057099999999998E-3</c:v>
                </c:pt>
                <c:pt idx="77106" formatCode="0.00E+00">
                  <c:v>5.85207E-3</c:v>
                </c:pt>
                <c:pt idx="77107" formatCode="0.00E+00">
                  <c:v>5.7933400000000001E-3</c:v>
                </c:pt>
                <c:pt idx="77108" formatCode="0.00E+00">
                  <c:v>5.7295699999999998E-3</c:v>
                </c:pt>
                <c:pt idx="77109" formatCode="0.00E+00">
                  <c:v>5.6608199999999996E-3</c:v>
                </c:pt>
                <c:pt idx="77110" formatCode="0.00E+00">
                  <c:v>5.58713E-3</c:v>
                </c:pt>
                <c:pt idx="77111" formatCode="0.00E+00">
                  <c:v>5.5085799999999999E-3</c:v>
                </c:pt>
                <c:pt idx="77112" formatCode="0.00E+00">
                  <c:v>5.4252199999999997E-3</c:v>
                </c:pt>
                <c:pt idx="77113" formatCode="0.00E+00">
                  <c:v>5.3371399999999998E-3</c:v>
                </c:pt>
                <c:pt idx="77114" formatCode="0.00E+00">
                  <c:v>5.2444099999999997E-3</c:v>
                </c:pt>
                <c:pt idx="77115" formatCode="0.00E+00">
                  <c:v>5.1471099999999999E-3</c:v>
                </c:pt>
                <c:pt idx="77116" formatCode="0.00E+00">
                  <c:v>5.0453399999999997E-3</c:v>
                </c:pt>
                <c:pt idx="77117" formatCode="0.00E+00">
                  <c:v>4.9391699999999997E-3</c:v>
                </c:pt>
                <c:pt idx="77118" formatCode="0.00E+00">
                  <c:v>4.8287099999999999E-3</c:v>
                </c:pt>
                <c:pt idx="77119" formatCode="0.00E+00">
                  <c:v>4.7140699999999999E-3</c:v>
                </c:pt>
                <c:pt idx="77120" formatCode="0.00E+00">
                  <c:v>4.5953399999999998E-3</c:v>
                </c:pt>
                <c:pt idx="77121" formatCode="0.00E+00">
                  <c:v>4.47263E-3</c:v>
                </c:pt>
                <c:pt idx="77122" formatCode="0.00E+00">
                  <c:v>4.3460699999999996E-3</c:v>
                </c:pt>
                <c:pt idx="77123" formatCode="0.00E+00">
                  <c:v>4.2157599999999998E-3</c:v>
                </c:pt>
                <c:pt idx="77124" formatCode="0.00E+00">
                  <c:v>4.0818299999999998E-3</c:v>
                </c:pt>
                <c:pt idx="77125" formatCode="0.00E+00">
                  <c:v>3.9444099999999998E-3</c:v>
                </c:pt>
                <c:pt idx="77126" formatCode="0.00E+00">
                  <c:v>3.8036300000000001E-3</c:v>
                </c:pt>
                <c:pt idx="77127" formatCode="0.00E+00">
                  <c:v>3.6596100000000002E-3</c:v>
                </c:pt>
                <c:pt idx="77128" formatCode="0.00E+00">
                  <c:v>3.5125E-3</c:v>
                </c:pt>
                <c:pt idx="77129" formatCode="0.00E+00">
                  <c:v>3.36244E-3</c:v>
                </c:pt>
                <c:pt idx="77130" formatCode="0.00E+00">
                  <c:v>3.2095600000000002E-3</c:v>
                </c:pt>
                <c:pt idx="77131" formatCode="0.00E+00">
                  <c:v>3.0540200000000002E-3</c:v>
                </c:pt>
                <c:pt idx="77132" formatCode="0.00E+00">
                  <c:v>2.8959599999999999E-3</c:v>
                </c:pt>
                <c:pt idx="77133" formatCode="0.00E+00">
                  <c:v>2.7355399999999998E-3</c:v>
                </c:pt>
                <c:pt idx="77134" formatCode="0.00E+00">
                  <c:v>2.5728999999999999E-3</c:v>
                </c:pt>
                <c:pt idx="77135" formatCode="0.00E+00">
                  <c:v>2.40821E-3</c:v>
                </c:pt>
                <c:pt idx="77136" formatCode="0.00E+00">
                  <c:v>2.2416200000000002E-3</c:v>
                </c:pt>
                <c:pt idx="77137" formatCode="0.00E+00">
                  <c:v>2.0732799999999998E-3</c:v>
                </c:pt>
                <c:pt idx="77138" formatCode="0.00E+00">
                  <c:v>1.9033699999999999E-3</c:v>
                </c:pt>
                <c:pt idx="77139" formatCode="0.00E+00">
                  <c:v>1.73204E-3</c:v>
                </c:pt>
                <c:pt idx="77140" formatCode="0.00E+00">
                  <c:v>1.5594700000000001E-3</c:v>
                </c:pt>
                <c:pt idx="77141" formatCode="0.00E+00">
                  <c:v>1.3858E-3</c:v>
                </c:pt>
                <c:pt idx="77142" formatCode="0.00E+00">
                  <c:v>1.21122E-3</c:v>
                </c:pt>
                <c:pt idx="77143" formatCode="0.00E+00">
                  <c:v>1.0358800000000001E-3</c:v>
                </c:pt>
                <c:pt idx="77144" formatCode="0.00E+00">
                  <c:v>8.5995600000000005E-4</c:v>
                </c:pt>
                <c:pt idx="77145" formatCode="0.00E+00">
                  <c:v>6.8361400000000003E-4</c:v>
                </c:pt>
                <c:pt idx="77146" formatCode="0.00E+00">
                  <c:v>5.0702199999999998E-4</c:v>
                </c:pt>
                <c:pt idx="77147" formatCode="0.00E+00">
                  <c:v>3.3034900000000002E-4</c:v>
                </c:pt>
                <c:pt idx="77148" formatCode="0.00E+00">
                  <c:v>1.5376100000000001E-4</c:v>
                </c:pt>
                <c:pt idx="77149" formatCode="0.00E+00">
                  <c:v>-2.2574599999999999E-5</c:v>
                </c:pt>
                <c:pt idx="77150" formatCode="0.00E+00">
                  <c:v>-1.9849000000000001E-4</c:v>
                </c:pt>
                <c:pt idx="77151" formatCode="0.00E+00">
                  <c:v>-3.7382000000000002E-4</c:v>
                </c:pt>
                <c:pt idx="77152" formatCode="0.00E+00">
                  <c:v>-5.4839899999999998E-4</c:v>
                </c:pt>
                <c:pt idx="77153" formatCode="0.00E+00">
                  <c:v>-7.2206500000000003E-4</c:v>
                </c:pt>
                <c:pt idx="77154" formatCode="0.00E+00">
                  <c:v>-8.9465300000000003E-4</c:v>
                </c:pt>
                <c:pt idx="77155" formatCode="0.00E+00">
                  <c:v>-1.0660000000000001E-3</c:v>
                </c:pt>
                <c:pt idx="77156" formatCode="0.00E+00">
                  <c:v>-1.2359599999999999E-3</c:v>
                </c:pt>
                <c:pt idx="77157" formatCode="0.00E+00">
                  <c:v>-1.4043599999999999E-3</c:v>
                </c:pt>
                <c:pt idx="77158" formatCode="0.00E+00">
                  <c:v>-1.5710500000000001E-3</c:v>
                </c:pt>
                <c:pt idx="77159" formatCode="0.00E+00">
                  <c:v>-1.73588E-3</c:v>
                </c:pt>
                <c:pt idx="77160" formatCode="0.00E+00">
                  <c:v>-1.89869E-3</c:v>
                </c:pt>
                <c:pt idx="77161" formatCode="0.00E+00">
                  <c:v>-2.0593500000000002E-3</c:v>
                </c:pt>
                <c:pt idx="77162" formatCode="0.00E+00">
                  <c:v>-2.2177E-3</c:v>
                </c:pt>
                <c:pt idx="77163" formatCode="0.00E+00">
                  <c:v>-2.3736E-3</c:v>
                </c:pt>
                <c:pt idx="77164" formatCode="0.00E+00">
                  <c:v>-2.5269099999999998E-3</c:v>
                </c:pt>
                <c:pt idx="77165" formatCode="0.00E+00">
                  <c:v>-2.6775000000000002E-3</c:v>
                </c:pt>
                <c:pt idx="77166" formatCode="0.00E+00">
                  <c:v>-2.8252400000000001E-3</c:v>
                </c:pt>
                <c:pt idx="77167" formatCode="0.00E+00">
                  <c:v>-2.96999E-3</c:v>
                </c:pt>
                <c:pt idx="77168" formatCode="0.00E+00">
                  <c:v>-3.1116199999999998E-3</c:v>
                </c:pt>
                <c:pt idx="77169" formatCode="0.00E+00">
                  <c:v>-3.2500300000000001E-3</c:v>
                </c:pt>
                <c:pt idx="77170" formatCode="0.00E+00">
                  <c:v>-3.3850799999999999E-3</c:v>
                </c:pt>
                <c:pt idx="77171" formatCode="0.00E+00">
                  <c:v>-3.51667E-3</c:v>
                </c:pt>
                <c:pt idx="77172" formatCode="0.00E+00">
                  <c:v>-3.6446899999999999E-3</c:v>
                </c:pt>
                <c:pt idx="77173" formatCode="0.00E+00">
                  <c:v>-3.7690200000000001E-3</c:v>
                </c:pt>
                <c:pt idx="77174" formatCode="0.00E+00">
                  <c:v>-3.8895700000000002E-3</c:v>
                </c:pt>
                <c:pt idx="77175" formatCode="0.00E+00">
                  <c:v>-4.0062400000000003E-3</c:v>
                </c:pt>
                <c:pt idx="77176" formatCode="0.00E+00">
                  <c:v>-4.1189499999999997E-3</c:v>
                </c:pt>
                <c:pt idx="77177" formatCode="0.00E+00">
                  <c:v>-4.2275899999999998E-3</c:v>
                </c:pt>
                <c:pt idx="77178" formatCode="0.00E+00">
                  <c:v>-4.3320900000000002E-3</c:v>
                </c:pt>
                <c:pt idx="77179" formatCode="0.00E+00">
                  <c:v>-4.4323699999999997E-3</c:v>
                </c:pt>
                <c:pt idx="77180" formatCode="0.00E+00">
                  <c:v>-4.5283600000000004E-3</c:v>
                </c:pt>
                <c:pt idx="77181" formatCode="0.00E+00">
                  <c:v>-4.61999E-3</c:v>
                </c:pt>
                <c:pt idx="77182" formatCode="0.00E+00">
                  <c:v>-4.70718E-3</c:v>
                </c:pt>
                <c:pt idx="77183" formatCode="0.00E+00">
                  <c:v>-4.7898999999999997E-3</c:v>
                </c:pt>
                <c:pt idx="77184" formatCode="0.00E+00">
                  <c:v>-4.8680700000000004E-3</c:v>
                </c:pt>
                <c:pt idx="77185" formatCode="0.00E+00">
                  <c:v>-4.9416599999999996E-3</c:v>
                </c:pt>
                <c:pt idx="77186" formatCode="0.00E+00">
                  <c:v>-5.0106200000000004E-3</c:v>
                </c:pt>
                <c:pt idx="77187" formatCode="0.00E+00">
                  <c:v>-5.0749100000000002E-3</c:v>
                </c:pt>
                <c:pt idx="77188" formatCode="0.00E+00">
                  <c:v>-5.1344900000000002E-3</c:v>
                </c:pt>
                <c:pt idx="77189" formatCode="0.00E+00">
                  <c:v>-5.1893399999999998E-3</c:v>
                </c:pt>
                <c:pt idx="77190" formatCode="0.00E+00">
                  <c:v>-5.2394399999999997E-3</c:v>
                </c:pt>
                <c:pt idx="77191" formatCode="0.00E+00">
                  <c:v>-5.2847700000000003E-3</c:v>
                </c:pt>
                <c:pt idx="77192" formatCode="0.00E+00">
                  <c:v>-5.3252999999999998E-3</c:v>
                </c:pt>
                <c:pt idx="77193" formatCode="0.00E+00">
                  <c:v>-5.36105E-3</c:v>
                </c:pt>
                <c:pt idx="77194" formatCode="0.00E+00">
                  <c:v>-5.3920000000000001E-3</c:v>
                </c:pt>
                <c:pt idx="77195" formatCode="0.00E+00">
                  <c:v>-5.41815E-3</c:v>
                </c:pt>
                <c:pt idx="77196" formatCode="0.00E+00">
                  <c:v>-5.4395199999999998E-3</c:v>
                </c:pt>
                <c:pt idx="77197" formatCode="0.00E+00">
                  <c:v>-5.4561000000000002E-3</c:v>
                </c:pt>
                <c:pt idx="77198" formatCode="0.00E+00">
                  <c:v>-5.4679300000000002E-3</c:v>
                </c:pt>
                <c:pt idx="77199" formatCode="0.00E+00">
                  <c:v>-5.4750299999999997E-3</c:v>
                </c:pt>
                <c:pt idx="77200" formatCode="0.00E+00">
                  <c:v>-5.4774100000000003E-3</c:v>
                </c:pt>
                <c:pt idx="77201" formatCode="0.00E+00">
                  <c:v>-5.47511E-3</c:v>
                </c:pt>
                <c:pt idx="77202" formatCode="0.00E+00">
                  <c:v>-5.4681599999999997E-3</c:v>
                </c:pt>
                <c:pt idx="77203" formatCode="0.00E+00">
                  <c:v>-5.4566099999999998E-3</c:v>
                </c:pt>
                <c:pt idx="77204" formatCode="0.00E+00">
                  <c:v>-5.44051E-3</c:v>
                </c:pt>
                <c:pt idx="77205" formatCode="0.00E+00">
                  <c:v>-5.4198900000000001E-3</c:v>
                </c:pt>
                <c:pt idx="77206" formatCode="0.00E+00">
                  <c:v>-5.3948099999999999E-3</c:v>
                </c:pt>
                <c:pt idx="77207" formatCode="0.00E+00">
                  <c:v>-5.3653299999999998E-3</c:v>
                </c:pt>
                <c:pt idx="77208" formatCode="0.00E+00">
                  <c:v>-5.3315100000000002E-3</c:v>
                </c:pt>
                <c:pt idx="77209" formatCode="0.00E+00">
                  <c:v>-5.2934200000000001E-3</c:v>
                </c:pt>
                <c:pt idx="77210" formatCode="0.00E+00">
                  <c:v>-5.2511199999999997E-3</c:v>
                </c:pt>
                <c:pt idx="77211" formatCode="0.00E+00">
                  <c:v>-5.2046899999999997E-3</c:v>
                </c:pt>
                <c:pt idx="77212" formatCode="0.00E+00">
                  <c:v>-5.1542000000000003E-3</c:v>
                </c:pt>
                <c:pt idx="77213" formatCode="0.00E+00">
                  <c:v>-5.0997400000000002E-3</c:v>
                </c:pt>
                <c:pt idx="77214" formatCode="0.00E+00">
                  <c:v>-5.0413799999999998E-3</c:v>
                </c:pt>
                <c:pt idx="77215" formatCode="0.00E+00">
                  <c:v>-4.9792200000000003E-3</c:v>
                </c:pt>
                <c:pt idx="77216" formatCode="0.00E+00">
                  <c:v>-4.9133400000000004E-3</c:v>
                </c:pt>
                <c:pt idx="77217" formatCode="0.00E+00">
                  <c:v>-4.8438300000000004E-3</c:v>
                </c:pt>
                <c:pt idx="77218" formatCode="0.00E+00">
                  <c:v>-4.7708000000000004E-3</c:v>
                </c:pt>
                <c:pt idx="77219" formatCode="0.00E+00">
                  <c:v>-4.69433E-3</c:v>
                </c:pt>
                <c:pt idx="77220" formatCode="0.00E+00">
                  <c:v>-4.6145300000000004E-3</c:v>
                </c:pt>
                <c:pt idx="77221" formatCode="0.00E+00">
                  <c:v>-4.5314999999999999E-3</c:v>
                </c:pt>
                <c:pt idx="77222" formatCode="0.00E+00">
                  <c:v>-4.4453499999999998E-3</c:v>
                </c:pt>
                <c:pt idx="77223" formatCode="0.00E+00">
                  <c:v>-4.3561800000000003E-3</c:v>
                </c:pt>
                <c:pt idx="77224" formatCode="0.00E+00">
                  <c:v>-4.2640999999999998E-3</c:v>
                </c:pt>
                <c:pt idx="77225" formatCode="0.00E+00">
                  <c:v>-4.1692200000000004E-3</c:v>
                </c:pt>
                <c:pt idx="77226" formatCode="0.00E+00">
                  <c:v>-4.0716499999999996E-3</c:v>
                </c:pt>
                <c:pt idx="77227" formatCode="0.00E+00">
                  <c:v>-3.9715100000000001E-3</c:v>
                </c:pt>
                <c:pt idx="77228" formatCode="0.00E+00">
                  <c:v>-3.8689100000000001E-3</c:v>
                </c:pt>
                <c:pt idx="77229" formatCode="0.00E+00">
                  <c:v>-3.7639700000000002E-3</c:v>
                </c:pt>
                <c:pt idx="77230" formatCode="0.00E+00">
                  <c:v>-3.6568099999999999E-3</c:v>
                </c:pt>
                <c:pt idx="77231" formatCode="0.00E+00">
                  <c:v>-3.5475400000000001E-3</c:v>
                </c:pt>
                <c:pt idx="77232" formatCode="0.00E+00">
                  <c:v>-3.4362799999999999E-3</c:v>
                </c:pt>
                <c:pt idx="77233" formatCode="0.00E+00">
                  <c:v>-3.32314E-3</c:v>
                </c:pt>
                <c:pt idx="77234" formatCode="0.00E+00">
                  <c:v>-3.2082600000000001E-3</c:v>
                </c:pt>
                <c:pt idx="77235" formatCode="0.00E+00">
                  <c:v>-3.0917499999999999E-3</c:v>
                </c:pt>
                <c:pt idx="77236" formatCode="0.00E+00">
                  <c:v>-2.9737299999999999E-3</c:v>
                </c:pt>
                <c:pt idx="77237" formatCode="0.00E+00">
                  <c:v>-2.8543100000000001E-3</c:v>
                </c:pt>
                <c:pt idx="77238" formatCode="0.00E+00">
                  <c:v>-2.73362E-3</c:v>
                </c:pt>
                <c:pt idx="77239" formatCode="0.00E+00">
                  <c:v>-2.6117800000000002E-3</c:v>
                </c:pt>
                <c:pt idx="77240" formatCode="0.00E+00">
                  <c:v>-2.48891E-3</c:v>
                </c:pt>
                <c:pt idx="77241" formatCode="0.00E+00">
                  <c:v>-2.3651200000000001E-3</c:v>
                </c:pt>
                <c:pt idx="77242" formatCode="0.00E+00">
                  <c:v>-2.2405300000000001E-3</c:v>
                </c:pt>
                <c:pt idx="77243" formatCode="0.00E+00">
                  <c:v>-2.1152599999999999E-3</c:v>
                </c:pt>
                <c:pt idx="77244" formatCode="0.00E+00">
                  <c:v>-1.9894299999999999E-3</c:v>
                </c:pt>
                <c:pt idx="77245" formatCode="0.00E+00">
                  <c:v>-1.8631399999999999E-3</c:v>
                </c:pt>
                <c:pt idx="77246" formatCode="0.00E+00">
                  <c:v>-1.7365200000000001E-3</c:v>
                </c:pt>
                <c:pt idx="77247" formatCode="0.00E+00">
                  <c:v>-1.6096699999999999E-3</c:v>
                </c:pt>
                <c:pt idx="77248" formatCode="0.00E+00">
                  <c:v>-1.4827E-3</c:v>
                </c:pt>
                <c:pt idx="77249" formatCode="0.00E+00">
                  <c:v>-1.3557300000000001E-3</c:v>
                </c:pt>
                <c:pt idx="77250" formatCode="0.00E+00">
                  <c:v>-1.22886E-3</c:v>
                </c:pt>
                <c:pt idx="77251" formatCode="0.00E+00">
                  <c:v>-1.1021900000000001E-3</c:v>
                </c:pt>
                <c:pt idx="77252" formatCode="0.00E+00">
                  <c:v>-9.75836E-4</c:v>
                </c:pt>
                <c:pt idx="77253" formatCode="0.00E+00">
                  <c:v>-8.4989099999999997E-4</c:v>
                </c:pt>
                <c:pt idx="77254" formatCode="0.00E+00">
                  <c:v>-7.2445799999999998E-4</c:v>
                </c:pt>
                <c:pt idx="77255" formatCode="0.00E+00">
                  <c:v>-5.9963300000000002E-4</c:v>
                </c:pt>
                <c:pt idx="77256" formatCode="0.00E+00">
                  <c:v>-4.75513E-4</c:v>
                </c:pt>
                <c:pt idx="77257" formatCode="0.00E+00">
                  <c:v>-3.5219E-4</c:v>
                </c:pt>
                <c:pt idx="77258" formatCode="0.00E+00">
                  <c:v>-2.29755E-4</c:v>
                </c:pt>
                <c:pt idx="77259" formatCode="0.00E+00">
                  <c:v>-1.08297E-4</c:v>
                </c:pt>
                <c:pt idx="77260" formatCode="0.00E+00">
                  <c:v>1.20994E-5</c:v>
                </c:pt>
                <c:pt idx="77261" formatCode="0.00E+00">
                  <c:v>1.3134999999999999E-4</c:v>
                </c:pt>
                <c:pt idx="77262" formatCode="0.00E+00">
                  <c:v>2.4937400000000001E-4</c:v>
                </c:pt>
                <c:pt idx="77263" formatCode="0.00E+00">
                  <c:v>3.6609300000000001E-4</c:v>
                </c:pt>
                <c:pt idx="77264" formatCode="0.00E+00">
                  <c:v>4.8143200000000001E-4</c:v>
                </c:pt>
                <c:pt idx="77265" formatCode="0.00E+00">
                  <c:v>5.9531700000000005E-4</c:v>
                </c:pt>
                <c:pt idx="77266" formatCode="0.00E+00">
                  <c:v>7.0768000000000003E-4</c:v>
                </c:pt>
                <c:pt idx="77267" formatCode="0.00E+00">
                  <c:v>8.18452E-4</c:v>
                </c:pt>
                <c:pt idx="77268" formatCode="0.00E+00">
                  <c:v>9.2756900000000005E-4</c:v>
                </c:pt>
                <c:pt idx="77269" formatCode="0.00E+00">
                  <c:v>1.0349700000000001E-3</c:v>
                </c:pt>
                <c:pt idx="77270" formatCode="0.00E+00">
                  <c:v>1.1405899999999999E-3</c:v>
                </c:pt>
                <c:pt idx="77271" formatCode="0.00E+00">
                  <c:v>1.2443899999999999E-3</c:v>
                </c:pt>
                <c:pt idx="77272" formatCode="0.00E+00">
                  <c:v>1.34629E-3</c:v>
                </c:pt>
                <c:pt idx="77273" formatCode="0.00E+00">
                  <c:v>1.44626E-3</c:v>
                </c:pt>
                <c:pt idx="77274" formatCode="0.00E+00">
                  <c:v>1.54425E-3</c:v>
                </c:pt>
                <c:pt idx="77275" formatCode="0.00E+00">
                  <c:v>1.64021E-3</c:v>
                </c:pt>
                <c:pt idx="77276" formatCode="0.00E+00">
                  <c:v>1.7340999999999999E-3</c:v>
                </c:pt>
                <c:pt idx="77277" formatCode="0.00E+00">
                  <c:v>1.82588E-3</c:v>
                </c:pt>
                <c:pt idx="77278" formatCode="0.00E+00">
                  <c:v>1.91551E-3</c:v>
                </c:pt>
                <c:pt idx="77279" formatCode="0.00E+00">
                  <c:v>2.0029599999999998E-3</c:v>
                </c:pt>
                <c:pt idx="77280" formatCode="0.00E+00">
                  <c:v>2.0882000000000001E-3</c:v>
                </c:pt>
                <c:pt idx="77281" formatCode="0.00E+00">
                  <c:v>2.1711999999999999E-3</c:v>
                </c:pt>
                <c:pt idx="77282" formatCode="0.00E+00">
                  <c:v>2.25194E-3</c:v>
                </c:pt>
                <c:pt idx="77283" formatCode="0.00E+00">
                  <c:v>2.33038E-3</c:v>
                </c:pt>
                <c:pt idx="77284" formatCode="0.00E+00">
                  <c:v>2.4065200000000001E-3</c:v>
                </c:pt>
                <c:pt idx="77285" formatCode="0.00E+00">
                  <c:v>2.4803199999999998E-3</c:v>
                </c:pt>
                <c:pt idx="77286" formatCode="0.00E+00">
                  <c:v>2.55179E-3</c:v>
                </c:pt>
                <c:pt idx="77287" formatCode="0.00E+00">
                  <c:v>2.6208899999999999E-3</c:v>
                </c:pt>
                <c:pt idx="77288" formatCode="0.00E+00">
                  <c:v>2.6876299999999999E-3</c:v>
                </c:pt>
                <c:pt idx="77289" formatCode="0.00E+00">
                  <c:v>2.7519900000000002E-3</c:v>
                </c:pt>
                <c:pt idx="77290" formatCode="0.00E+00">
                  <c:v>2.8139699999999998E-3</c:v>
                </c:pt>
                <c:pt idx="77291" formatCode="0.00E+00">
                  <c:v>2.8735599999999998E-3</c:v>
                </c:pt>
                <c:pt idx="77292" formatCode="0.00E+00">
                  <c:v>2.9307600000000001E-3</c:v>
                </c:pt>
                <c:pt idx="77293" formatCode="0.00E+00">
                  <c:v>2.9855699999999999E-3</c:v>
                </c:pt>
                <c:pt idx="77294" formatCode="0.00E+00">
                  <c:v>3.03799E-3</c:v>
                </c:pt>
                <c:pt idx="77295" formatCode="0.00E+00">
                  <c:v>3.0880199999999999E-3</c:v>
                </c:pt>
                <c:pt idx="77296" formatCode="0.00E+00">
                  <c:v>3.1356800000000001E-3</c:v>
                </c:pt>
                <c:pt idx="77297" formatCode="0.00E+00">
                  <c:v>3.18096E-3</c:v>
                </c:pt>
                <c:pt idx="77298" formatCode="0.00E+00">
                  <c:v>3.2238900000000001E-3</c:v>
                </c:pt>
                <c:pt idx="77299" formatCode="0.00E+00">
                  <c:v>3.2644499999999999E-3</c:v>
                </c:pt>
                <c:pt idx="77300" formatCode="0.00E+00">
                  <c:v>3.3026800000000001E-3</c:v>
                </c:pt>
                <c:pt idx="77301" formatCode="0.00E+00">
                  <c:v>3.3385799999999998E-3</c:v>
                </c:pt>
                <c:pt idx="77302" formatCode="0.00E+00">
                  <c:v>3.3721699999999999E-3</c:v>
                </c:pt>
                <c:pt idx="77303" formatCode="0.00E+00">
                  <c:v>3.4034600000000001E-3</c:v>
                </c:pt>
                <c:pt idx="77304" formatCode="0.00E+00">
                  <c:v>3.43247E-3</c:v>
                </c:pt>
                <c:pt idx="77305" formatCode="0.00E+00">
                  <c:v>3.4592199999999998E-3</c:v>
                </c:pt>
                <c:pt idx="77306" formatCode="0.00E+00">
                  <c:v>3.48373E-3</c:v>
                </c:pt>
                <c:pt idx="77307" formatCode="0.00E+00">
                  <c:v>3.5060199999999999E-3</c:v>
                </c:pt>
                <c:pt idx="77308" formatCode="0.00E+00">
                  <c:v>3.5261099999999998E-3</c:v>
                </c:pt>
                <c:pt idx="77309" formatCode="0.00E+00">
                  <c:v>3.5440200000000002E-3</c:v>
                </c:pt>
                <c:pt idx="77310" formatCode="0.00E+00">
                  <c:v>3.5597900000000002E-3</c:v>
                </c:pt>
                <c:pt idx="77311" formatCode="0.00E+00">
                  <c:v>3.5734199999999999E-3</c:v>
                </c:pt>
                <c:pt idx="77312" formatCode="0.00E+00">
                  <c:v>3.5849499999999999E-3</c:v>
                </c:pt>
                <c:pt idx="77313" formatCode="0.00E+00">
                  <c:v>3.5943899999999998E-3</c:v>
                </c:pt>
                <c:pt idx="77314" formatCode="0.00E+00">
                  <c:v>3.6017900000000001E-3</c:v>
                </c:pt>
                <c:pt idx="77315" formatCode="0.00E+00">
                  <c:v>3.6071499999999999E-3</c:v>
                </c:pt>
                <c:pt idx="77316" formatCode="0.00E+00">
                  <c:v>3.6105099999999999E-3</c:v>
                </c:pt>
                <c:pt idx="77317" formatCode="0.00E+00">
                  <c:v>3.6118999999999999E-3</c:v>
                </c:pt>
                <c:pt idx="77318" formatCode="0.00E+00">
                  <c:v>3.6113400000000002E-3</c:v>
                </c:pt>
                <c:pt idx="77319" formatCode="0.00E+00">
                  <c:v>3.6088499999999998E-3</c:v>
                </c:pt>
                <c:pt idx="77320" formatCode="0.00E+00">
                  <c:v>3.6044699999999998E-3</c:v>
                </c:pt>
                <c:pt idx="77321" formatCode="0.00E+00">
                  <c:v>3.59823E-3</c:v>
                </c:pt>
                <c:pt idx="77322" formatCode="0.00E+00">
                  <c:v>3.5901399999999999E-3</c:v>
                </c:pt>
                <c:pt idx="77323" formatCode="0.00E+00">
                  <c:v>3.5802400000000002E-3</c:v>
                </c:pt>
                <c:pt idx="77324" formatCode="0.00E+00">
                  <c:v>3.5685500000000002E-3</c:v>
                </c:pt>
                <c:pt idx="77325" formatCode="0.00E+00">
                  <c:v>3.5550999999999998E-3</c:v>
                </c:pt>
                <c:pt idx="77326" formatCode="0.00E+00">
                  <c:v>3.5399199999999998E-3</c:v>
                </c:pt>
                <c:pt idx="77327" formatCode="0.00E+00">
                  <c:v>3.5230299999999999E-3</c:v>
                </c:pt>
                <c:pt idx="77328" formatCode="0.00E+00">
                  <c:v>3.50446E-3</c:v>
                </c:pt>
                <c:pt idx="77329" formatCode="0.00E+00">
                  <c:v>3.48424E-3</c:v>
                </c:pt>
                <c:pt idx="77330" formatCode="0.00E+00">
                  <c:v>3.4623900000000001E-3</c:v>
                </c:pt>
                <c:pt idx="77331" formatCode="0.00E+00">
                  <c:v>3.4389300000000002E-3</c:v>
                </c:pt>
                <c:pt idx="77332" formatCode="0.00E+00">
                  <c:v>3.4139000000000001E-3</c:v>
                </c:pt>
                <c:pt idx="77333" formatCode="0.00E+00">
                  <c:v>3.3873000000000002E-3</c:v>
                </c:pt>
                <c:pt idx="77334" formatCode="0.00E+00">
                  <c:v>3.3591799999999998E-3</c:v>
                </c:pt>
                <c:pt idx="77335" formatCode="0.00E+00">
                  <c:v>3.3295500000000001E-3</c:v>
                </c:pt>
                <c:pt idx="77336" formatCode="0.00E+00">
                  <c:v>3.2984400000000001E-3</c:v>
                </c:pt>
                <c:pt idx="77337" formatCode="0.00E+00">
                  <c:v>3.2658600000000002E-3</c:v>
                </c:pt>
                <c:pt idx="77338" formatCode="0.00E+00">
                  <c:v>3.2318500000000001E-3</c:v>
                </c:pt>
                <c:pt idx="77339" formatCode="0.00E+00">
                  <c:v>3.1964099999999998E-3</c:v>
                </c:pt>
                <c:pt idx="77340" formatCode="0.00E+00">
                  <c:v>3.1595799999999999E-3</c:v>
                </c:pt>
                <c:pt idx="77341" formatCode="0.00E+00">
                  <c:v>3.12137E-3</c:v>
                </c:pt>
                <c:pt idx="77342" formatCode="0.00E+00">
                  <c:v>3.0818099999999999E-3</c:v>
                </c:pt>
                <c:pt idx="77343" formatCode="0.00E+00">
                  <c:v>3.04091E-3</c:v>
                </c:pt>
                <c:pt idx="77344" formatCode="0.00E+00">
                  <c:v>2.99869E-3</c:v>
                </c:pt>
                <c:pt idx="77345" formatCode="0.00E+00">
                  <c:v>2.95517E-3</c:v>
                </c:pt>
                <c:pt idx="77346" formatCode="0.00E+00">
                  <c:v>2.9103699999999998E-3</c:v>
                </c:pt>
                <c:pt idx="77347" formatCode="0.00E+00">
                  <c:v>2.8643100000000001E-3</c:v>
                </c:pt>
                <c:pt idx="77348" formatCode="0.00E+00">
                  <c:v>2.81701E-3</c:v>
                </c:pt>
                <c:pt idx="77349" formatCode="0.00E+00">
                  <c:v>2.7684799999999998E-3</c:v>
                </c:pt>
                <c:pt idx="77350" formatCode="0.00E+00">
                  <c:v>2.7187299999999999E-3</c:v>
                </c:pt>
                <c:pt idx="77351" formatCode="0.00E+00">
                  <c:v>2.6677900000000002E-3</c:v>
                </c:pt>
                <c:pt idx="77352" formatCode="0.00E+00">
                  <c:v>2.61568E-3</c:v>
                </c:pt>
                <c:pt idx="77353" formatCode="0.00E+00">
                  <c:v>2.5623999999999998E-3</c:v>
                </c:pt>
                <c:pt idx="77354" formatCode="0.00E+00">
                  <c:v>2.50797E-3</c:v>
                </c:pt>
                <c:pt idx="77355" formatCode="0.00E+00">
                  <c:v>2.4524199999999999E-3</c:v>
                </c:pt>
                <c:pt idx="77356" formatCode="0.00E+00">
                  <c:v>2.3957499999999999E-3</c:v>
                </c:pt>
                <c:pt idx="77357" formatCode="0.00E+00">
                  <c:v>2.3379799999999999E-3</c:v>
                </c:pt>
                <c:pt idx="77358" formatCode="0.00E+00">
                  <c:v>2.2791199999999999E-3</c:v>
                </c:pt>
                <c:pt idx="77359" formatCode="0.00E+00">
                  <c:v>2.2191899999999998E-3</c:v>
                </c:pt>
                <c:pt idx="77360" formatCode="0.00E+00">
                  <c:v>2.1582099999999998E-3</c:v>
                </c:pt>
                <c:pt idx="77361" formatCode="0.00E+00">
                  <c:v>2.0961899999999999E-3</c:v>
                </c:pt>
                <c:pt idx="77362" formatCode="0.00E+00">
                  <c:v>2.0331500000000001E-3</c:v>
                </c:pt>
                <c:pt idx="77363" formatCode="0.00E+00">
                  <c:v>1.9691000000000001E-3</c:v>
                </c:pt>
                <c:pt idx="77364" formatCode="0.00E+00">
                  <c:v>1.90405E-3</c:v>
                </c:pt>
                <c:pt idx="77365" formatCode="0.00E+00">
                  <c:v>1.83803E-3</c:v>
                </c:pt>
                <c:pt idx="77366" formatCode="0.00E+00">
                  <c:v>1.7710499999999999E-3</c:v>
                </c:pt>
                <c:pt idx="77367" formatCode="0.00E+00">
                  <c:v>1.70313E-3</c:v>
                </c:pt>
                <c:pt idx="77368" formatCode="0.00E+00">
                  <c:v>1.6342800000000001E-3</c:v>
                </c:pt>
                <c:pt idx="77369" formatCode="0.00E+00">
                  <c:v>1.56452E-3</c:v>
                </c:pt>
                <c:pt idx="77370" formatCode="0.00E+00">
                  <c:v>1.49387E-3</c:v>
                </c:pt>
                <c:pt idx="77371" formatCode="0.00E+00">
                  <c:v>1.42234E-3</c:v>
                </c:pt>
                <c:pt idx="77372" formatCode="0.00E+00">
                  <c:v>1.34997E-3</c:v>
                </c:pt>
                <c:pt idx="77373" formatCode="0.00E+00">
                  <c:v>1.27676E-3</c:v>
                </c:pt>
                <c:pt idx="77374" formatCode="0.00E+00">
                  <c:v>1.2027400000000001E-3</c:v>
                </c:pt>
                <c:pt idx="77375" formatCode="0.00E+00">
                  <c:v>1.1279199999999999E-3</c:v>
                </c:pt>
                <c:pt idx="77376" formatCode="0.00E+00">
                  <c:v>1.05233E-3</c:v>
                </c:pt>
                <c:pt idx="77377" formatCode="0.00E+00">
                  <c:v>9.7600200000000001E-4</c:v>
                </c:pt>
                <c:pt idx="77378" formatCode="0.00E+00">
                  <c:v>8.9894499999999995E-4</c:v>
                </c:pt>
                <c:pt idx="77379" formatCode="0.00E+00">
                  <c:v>8.2118899999999995E-4</c:v>
                </c:pt>
                <c:pt idx="77380" formatCode="0.00E+00">
                  <c:v>7.4275899999999995E-4</c:v>
                </c:pt>
                <c:pt idx="77381" formatCode="0.00E+00">
                  <c:v>6.6368199999999997E-4</c:v>
                </c:pt>
                <c:pt idx="77382" formatCode="0.00E+00">
                  <c:v>5.8398399999999996E-4</c:v>
                </c:pt>
                <c:pt idx="77383" formatCode="0.00E+00">
                  <c:v>5.0369399999999995E-4</c:v>
                </c:pt>
                <c:pt idx="77384" formatCode="0.00E+00">
                  <c:v>4.2284100000000003E-4</c:v>
                </c:pt>
                <c:pt idx="77385" formatCode="0.00E+00">
                  <c:v>3.4145699999999998E-4</c:v>
                </c:pt>
                <c:pt idx="77386" formatCode="0.00E+00">
                  <c:v>2.5957200000000001E-4</c:v>
                </c:pt>
                <c:pt idx="77387" formatCode="0.00E+00">
                  <c:v>1.7721999999999999E-4</c:v>
                </c:pt>
                <c:pt idx="77388" formatCode="0.00E+00">
                  <c:v>9.4434100000000004E-5</c:v>
                </c:pt>
                <c:pt idx="77389" formatCode="0.00E+00">
                  <c:v>1.12499E-5</c:v>
                </c:pt>
                <c:pt idx="77390" formatCode="0.00E+00">
                  <c:v>-7.2296299999999994E-5</c:v>
                </c:pt>
                <c:pt idx="77391" formatCode="0.00E+00">
                  <c:v>-1.56167E-4</c:v>
                </c:pt>
                <c:pt idx="77392" formatCode="0.00E+00">
                  <c:v>-2.40323E-4</c:v>
                </c:pt>
                <c:pt idx="77393" formatCode="0.00E+00">
                  <c:v>-3.2472600000000001E-4</c:v>
                </c:pt>
                <c:pt idx="77394" formatCode="0.00E+00">
                  <c:v>-4.0933199999999999E-4</c:v>
                </c:pt>
                <c:pt idx="77395" formatCode="0.00E+00">
                  <c:v>-4.9410100000000005E-4</c:v>
                </c:pt>
                <c:pt idx="77396" formatCode="0.00E+00">
                  <c:v>-5.7898800000000001E-4</c:v>
                </c:pt>
                <c:pt idx="77397" formatCode="0.00E+00">
                  <c:v>-6.6394800000000003E-4</c:v>
                </c:pt>
                <c:pt idx="77398" formatCode="0.00E+00">
                  <c:v>-7.4893599999999996E-4</c:v>
                </c:pt>
                <c:pt idx="77399" formatCode="0.00E+00">
                  <c:v>-8.3390299999999999E-4</c:v>
                </c:pt>
                <c:pt idx="77400" formatCode="0.00E+00">
                  <c:v>-9.1880200000000003E-4</c:v>
                </c:pt>
                <c:pt idx="77401" formatCode="0.00E+00">
                  <c:v>-1.00358E-3</c:v>
                </c:pt>
                <c:pt idx="77402" formatCode="0.00E+00">
                  <c:v>-1.0881899999999999E-3</c:v>
                </c:pt>
                <c:pt idx="77403" formatCode="0.00E+00">
                  <c:v>-1.1725800000000001E-3</c:v>
                </c:pt>
                <c:pt idx="77404" formatCode="0.00E+00">
                  <c:v>-1.2566999999999999E-3</c:v>
                </c:pt>
                <c:pt idx="77405" formatCode="0.00E+00">
                  <c:v>-1.34049E-3</c:v>
                </c:pt>
                <c:pt idx="77406" formatCode="0.00E+00">
                  <c:v>-1.4238899999999999E-3</c:v>
                </c:pt>
                <c:pt idx="77407" formatCode="0.00E+00">
                  <c:v>-1.5068499999999999E-3</c:v>
                </c:pt>
                <c:pt idx="77408" formatCode="0.00E+00">
                  <c:v>-1.58932E-3</c:v>
                </c:pt>
                <c:pt idx="77409" formatCode="0.00E+00">
                  <c:v>-1.6712299999999999E-3</c:v>
                </c:pt>
                <c:pt idx="77410" formatCode="0.00E+00">
                  <c:v>-1.75253E-3</c:v>
                </c:pt>
                <c:pt idx="77411" formatCode="0.00E+00">
                  <c:v>-1.83315E-3</c:v>
                </c:pt>
                <c:pt idx="77412" formatCode="0.00E+00">
                  <c:v>-1.91304E-3</c:v>
                </c:pt>
                <c:pt idx="77413" formatCode="0.00E+00">
                  <c:v>-1.9921299999999999E-3</c:v>
                </c:pt>
                <c:pt idx="77414" formatCode="0.00E+00">
                  <c:v>-2.0703599999999998E-3</c:v>
                </c:pt>
                <c:pt idx="77415" formatCode="0.00E+00">
                  <c:v>-2.1476799999999999E-3</c:v>
                </c:pt>
                <c:pt idx="77416" formatCode="0.00E+00">
                  <c:v>-2.2240099999999998E-3</c:v>
                </c:pt>
                <c:pt idx="77417" formatCode="0.00E+00">
                  <c:v>-2.2992899999999998E-3</c:v>
                </c:pt>
                <c:pt idx="77418" formatCode="0.00E+00">
                  <c:v>-2.3734699999999999E-3</c:v>
                </c:pt>
                <c:pt idx="77419" formatCode="0.00E+00">
                  <c:v>-2.4464700000000001E-3</c:v>
                </c:pt>
                <c:pt idx="77420" formatCode="0.00E+00">
                  <c:v>-2.5182300000000002E-3</c:v>
                </c:pt>
                <c:pt idx="77421" formatCode="0.00E+00">
                  <c:v>-2.5886799999999999E-3</c:v>
                </c:pt>
                <c:pt idx="77422" formatCode="0.00E+00">
                  <c:v>-2.6577699999999998E-3</c:v>
                </c:pt>
                <c:pt idx="77423" formatCode="0.00E+00">
                  <c:v>-2.72543E-3</c:v>
                </c:pt>
                <c:pt idx="77424" formatCode="0.00E+00">
                  <c:v>-2.7915800000000001E-3</c:v>
                </c:pt>
                <c:pt idx="77425" formatCode="0.00E+00">
                  <c:v>-2.8561799999999998E-3</c:v>
                </c:pt>
                <c:pt idx="77426" formatCode="0.00E+00">
                  <c:v>-2.9191500000000001E-3</c:v>
                </c:pt>
                <c:pt idx="77427" formatCode="0.00E+00">
                  <c:v>-2.9804300000000001E-3</c:v>
                </c:pt>
                <c:pt idx="77428" formatCode="0.00E+00">
                  <c:v>-3.03995E-3</c:v>
                </c:pt>
                <c:pt idx="77429" formatCode="0.00E+00">
                  <c:v>-3.0976599999999999E-3</c:v>
                </c:pt>
                <c:pt idx="77430" formatCode="0.00E+00">
                  <c:v>-3.1534900000000001E-3</c:v>
                </c:pt>
                <c:pt idx="77431" formatCode="0.00E+00">
                  <c:v>-3.2073800000000001E-3</c:v>
                </c:pt>
                <c:pt idx="77432" formatCode="0.00E+00">
                  <c:v>-3.2592699999999999E-3</c:v>
                </c:pt>
                <c:pt idx="77433" formatCode="0.00E+00">
                  <c:v>-3.3091000000000001E-3</c:v>
                </c:pt>
                <c:pt idx="77434" formatCode="0.00E+00">
                  <c:v>-3.3568000000000001E-3</c:v>
                </c:pt>
                <c:pt idx="77435" formatCode="0.00E+00">
                  <c:v>-3.4023299999999999E-3</c:v>
                </c:pt>
                <c:pt idx="77436" formatCode="0.00E+00">
                  <c:v>-3.4456199999999999E-3</c:v>
                </c:pt>
                <c:pt idx="77437" formatCode="0.00E+00">
                  <c:v>-3.4866200000000002E-3</c:v>
                </c:pt>
                <c:pt idx="77438" formatCode="0.00E+00">
                  <c:v>-3.5252700000000001E-3</c:v>
                </c:pt>
                <c:pt idx="77439" formatCode="0.00E+00">
                  <c:v>-3.5615299999999998E-3</c:v>
                </c:pt>
                <c:pt idx="77440" formatCode="0.00E+00">
                  <c:v>-3.5953399999999998E-3</c:v>
                </c:pt>
                <c:pt idx="77441" formatCode="0.00E+00">
                  <c:v>-3.6266499999999999E-3</c:v>
                </c:pt>
                <c:pt idx="77442" formatCode="0.00E+00">
                  <c:v>-3.65541E-3</c:v>
                </c:pt>
                <c:pt idx="77443" formatCode="0.00E+00">
                  <c:v>-3.6815799999999998E-3</c:v>
                </c:pt>
                <c:pt idx="77444" formatCode="0.00E+00">
                  <c:v>-3.7051100000000002E-3</c:v>
                </c:pt>
                <c:pt idx="77445" formatCode="0.00E+00">
                  <c:v>-3.7259599999999999E-3</c:v>
                </c:pt>
                <c:pt idx="77446" formatCode="0.00E+00">
                  <c:v>-3.7440899999999998E-3</c:v>
                </c:pt>
                <c:pt idx="77447" formatCode="0.00E+00">
                  <c:v>-3.7594600000000001E-3</c:v>
                </c:pt>
                <c:pt idx="77448" formatCode="0.00E+00">
                  <c:v>-3.77203E-3</c:v>
                </c:pt>
                <c:pt idx="77449" formatCode="0.00E+00">
                  <c:v>-3.7817800000000002E-3</c:v>
                </c:pt>
                <c:pt idx="77450" formatCode="0.00E+00">
                  <c:v>-3.7886600000000001E-3</c:v>
                </c:pt>
                <c:pt idx="77451" formatCode="0.00E+00">
                  <c:v>-3.7926600000000002E-3</c:v>
                </c:pt>
                <c:pt idx="77452" formatCode="0.00E+00">
                  <c:v>-3.7937399999999999E-3</c:v>
                </c:pt>
                <c:pt idx="77453" formatCode="0.00E+00">
                  <c:v>-3.79189E-3</c:v>
                </c:pt>
                <c:pt idx="77454" formatCode="0.00E+00">
                  <c:v>-3.78707E-3</c:v>
                </c:pt>
                <c:pt idx="77455" formatCode="0.00E+00">
                  <c:v>-3.7792699999999999E-3</c:v>
                </c:pt>
                <c:pt idx="77456" formatCode="0.00E+00">
                  <c:v>-3.7684799999999998E-3</c:v>
                </c:pt>
                <c:pt idx="77457" formatCode="0.00E+00">
                  <c:v>-3.7546799999999998E-3</c:v>
                </c:pt>
                <c:pt idx="77458" formatCode="0.00E+00">
                  <c:v>-3.73786E-3</c:v>
                </c:pt>
                <c:pt idx="77459" formatCode="0.00E+00">
                  <c:v>-3.7180199999999998E-3</c:v>
                </c:pt>
                <c:pt idx="77460" formatCode="0.00E+00">
                  <c:v>-3.6951499999999999E-3</c:v>
                </c:pt>
                <c:pt idx="77461" formatCode="0.00E+00">
                  <c:v>-3.6692399999999998E-3</c:v>
                </c:pt>
                <c:pt idx="77462" formatCode="0.00E+00">
                  <c:v>-3.6403099999999999E-3</c:v>
                </c:pt>
                <c:pt idx="77463" formatCode="0.00E+00">
                  <c:v>-3.6083600000000001E-3</c:v>
                </c:pt>
                <c:pt idx="77464" formatCode="0.00E+00">
                  <c:v>-3.5733800000000001E-3</c:v>
                </c:pt>
                <c:pt idx="77465" formatCode="0.00E+00">
                  <c:v>-3.5354000000000002E-3</c:v>
                </c:pt>
                <c:pt idx="77466" formatCode="0.00E+00">
                  <c:v>-3.4944400000000001E-3</c:v>
                </c:pt>
                <c:pt idx="77467" formatCode="0.00E+00">
                  <c:v>-3.4504900000000001E-3</c:v>
                </c:pt>
                <c:pt idx="77468" formatCode="0.00E+00">
                  <c:v>-3.4036000000000001E-3</c:v>
                </c:pt>
                <c:pt idx="77469" formatCode="0.00E+00">
                  <c:v>-3.3537800000000002E-3</c:v>
                </c:pt>
                <c:pt idx="77470" formatCode="0.00E+00">
                  <c:v>-3.3010499999999998E-3</c:v>
                </c:pt>
                <c:pt idx="77471" formatCode="0.00E+00">
                  <c:v>-3.24545E-3</c:v>
                </c:pt>
                <c:pt idx="77472" formatCode="0.00E+00">
                  <c:v>-3.18702E-3</c:v>
                </c:pt>
                <c:pt idx="77473" formatCode="0.00E+00">
                  <c:v>-3.1257799999999999E-3</c:v>
                </c:pt>
                <c:pt idx="77474" formatCode="0.00E+00">
                  <c:v>-3.0617800000000001E-3</c:v>
                </c:pt>
                <c:pt idx="77475" formatCode="0.00E+00">
                  <c:v>-2.9950599999999999E-3</c:v>
                </c:pt>
                <c:pt idx="77476" formatCode="0.00E+00">
                  <c:v>-2.92567E-3</c:v>
                </c:pt>
                <c:pt idx="77477" formatCode="0.00E+00">
                  <c:v>-2.8536500000000001E-3</c:v>
                </c:pt>
                <c:pt idx="77478" formatCode="0.00E+00">
                  <c:v>-2.7790599999999999E-3</c:v>
                </c:pt>
                <c:pt idx="77479" formatCode="0.00E+00">
                  <c:v>-2.7019600000000002E-3</c:v>
                </c:pt>
                <c:pt idx="77480" formatCode="0.00E+00">
                  <c:v>-2.6224E-3</c:v>
                </c:pt>
                <c:pt idx="77481" formatCode="0.00E+00">
                  <c:v>-2.5404400000000001E-3</c:v>
                </c:pt>
                <c:pt idx="77482" formatCode="0.00E+00">
                  <c:v>-2.4561499999999998E-3</c:v>
                </c:pt>
                <c:pt idx="77483" formatCode="0.00E+00">
                  <c:v>-2.36959E-3</c:v>
                </c:pt>
                <c:pt idx="77484" formatCode="0.00E+00">
                  <c:v>-2.2808300000000002E-3</c:v>
                </c:pt>
                <c:pt idx="77485" formatCode="0.00E+00">
                  <c:v>-2.18995E-3</c:v>
                </c:pt>
                <c:pt idx="77486" formatCode="0.00E+00">
                  <c:v>-2.0970300000000002E-3</c:v>
                </c:pt>
                <c:pt idx="77487" formatCode="0.00E+00">
                  <c:v>-2.00213E-3</c:v>
                </c:pt>
                <c:pt idx="77488" formatCode="0.00E+00">
                  <c:v>-1.9053399999999999E-3</c:v>
                </c:pt>
                <c:pt idx="77489" formatCode="0.00E+00">
                  <c:v>-1.80675E-3</c:v>
                </c:pt>
                <c:pt idx="77490" formatCode="0.00E+00">
                  <c:v>-1.7064300000000001E-3</c:v>
                </c:pt>
                <c:pt idx="77491" formatCode="0.00E+00">
                  <c:v>-1.60447E-3</c:v>
                </c:pt>
                <c:pt idx="77492" formatCode="0.00E+00">
                  <c:v>-1.5009699999999999E-3</c:v>
                </c:pt>
                <c:pt idx="77493" formatCode="0.00E+00">
                  <c:v>-1.39602E-3</c:v>
                </c:pt>
                <c:pt idx="77494" formatCode="0.00E+00">
                  <c:v>-1.2897E-3</c:v>
                </c:pt>
                <c:pt idx="77495" formatCode="0.00E+00">
                  <c:v>-1.18212E-3</c:v>
                </c:pt>
                <c:pt idx="77496" formatCode="0.00E+00">
                  <c:v>-1.0733699999999999E-3</c:v>
                </c:pt>
                <c:pt idx="77497" formatCode="0.00E+00">
                  <c:v>-9.6355099999999999E-4</c:v>
                </c:pt>
                <c:pt idx="77498" formatCode="0.00E+00">
                  <c:v>-8.5276299999999998E-4</c:v>
                </c:pt>
                <c:pt idx="77499" formatCode="0.00E+00">
                  <c:v>-7.4111000000000001E-4</c:v>
                </c:pt>
                <c:pt idx="77500" formatCode="0.00E+00">
                  <c:v>-6.2869200000000003E-4</c:v>
                </c:pt>
                <c:pt idx="77501" formatCode="0.00E+00">
                  <c:v>-5.1561599999999999E-4</c:v>
                </c:pt>
                <c:pt idx="77502" formatCode="0.00E+00">
                  <c:v>-4.0198700000000003E-4</c:v>
                </c:pt>
                <c:pt idx="77503" formatCode="0.00E+00">
                  <c:v>-2.8791E-4</c:v>
                </c:pt>
                <c:pt idx="77504" formatCode="0.00E+00">
                  <c:v>-1.7349499999999999E-4</c:v>
                </c:pt>
                <c:pt idx="77505" formatCode="0.00E+00">
                  <c:v>-5.8849199999999999E-5</c:v>
                </c:pt>
                <c:pt idx="77506" formatCode="0.00E+00">
                  <c:v>5.5918899999999998E-5</c:v>
                </c:pt>
                <c:pt idx="77507" formatCode="0.00E+00">
                  <c:v>1.707E-4</c:v>
                </c:pt>
                <c:pt idx="77508" formatCode="0.00E+00">
                  <c:v>2.8538400000000002E-4</c:v>
                </c:pt>
                <c:pt idx="77509" formatCode="0.00E+00">
                  <c:v>3.99861E-4</c:v>
                </c:pt>
                <c:pt idx="77510" formatCode="0.00E+00">
                  <c:v>5.1402100000000003E-4</c:v>
                </c:pt>
                <c:pt idx="77511" formatCode="0.00E+00">
                  <c:v>6.2775500000000002E-4</c:v>
                </c:pt>
                <c:pt idx="77512" formatCode="0.00E+00">
                  <c:v>7.4095200000000002E-4</c:v>
                </c:pt>
                <c:pt idx="77513" formatCode="0.00E+00">
                  <c:v>8.5350300000000003E-4</c:v>
                </c:pt>
                <c:pt idx="77514" formatCode="0.00E+00">
                  <c:v>9.6529999999999999E-4</c:v>
                </c:pt>
                <c:pt idx="77515" formatCode="0.00E+00">
                  <c:v>1.0762300000000001E-3</c:v>
                </c:pt>
                <c:pt idx="77516" formatCode="0.00E+00">
                  <c:v>1.1862000000000001E-3</c:v>
                </c:pt>
                <c:pt idx="77517" formatCode="0.00E+00">
                  <c:v>1.2950800000000001E-3</c:v>
                </c:pt>
                <c:pt idx="77518" formatCode="0.00E+00">
                  <c:v>1.40278E-3</c:v>
                </c:pt>
                <c:pt idx="77519" formatCode="0.00E+00">
                  <c:v>1.5091900000000001E-3</c:v>
                </c:pt>
                <c:pt idx="77520" formatCode="0.00E+00">
                  <c:v>1.61421E-3</c:v>
                </c:pt>
                <c:pt idx="77521" formatCode="0.00E+00">
                  <c:v>1.71773E-3</c:v>
                </c:pt>
                <c:pt idx="77522" formatCode="0.00E+00">
                  <c:v>1.8196600000000001E-3</c:v>
                </c:pt>
                <c:pt idx="77523" formatCode="0.00E+00">
                  <c:v>1.9199E-3</c:v>
                </c:pt>
                <c:pt idx="77524" formatCode="0.00E+00">
                  <c:v>2.01834E-3</c:v>
                </c:pt>
                <c:pt idx="77525" formatCode="0.00E+00">
                  <c:v>2.1148999999999999E-3</c:v>
                </c:pt>
                <c:pt idx="77526" formatCode="0.00E+00">
                  <c:v>2.2094699999999998E-3</c:v>
                </c:pt>
                <c:pt idx="77527" formatCode="0.00E+00">
                  <c:v>2.3019799999999999E-3</c:v>
                </c:pt>
                <c:pt idx="77528" formatCode="0.00E+00">
                  <c:v>2.3923199999999999E-3</c:v>
                </c:pt>
                <c:pt idx="77529" formatCode="0.00E+00">
                  <c:v>2.4804100000000002E-3</c:v>
                </c:pt>
                <c:pt idx="77530" formatCode="0.00E+00">
                  <c:v>2.56617E-3</c:v>
                </c:pt>
                <c:pt idx="77531" formatCode="0.00E+00">
                  <c:v>2.6495099999999999E-3</c:v>
                </c:pt>
                <c:pt idx="77532" formatCode="0.00E+00">
                  <c:v>2.7303599999999998E-3</c:v>
                </c:pt>
                <c:pt idx="77533" formatCode="0.00E+00">
                  <c:v>2.8086299999999999E-3</c:v>
                </c:pt>
                <c:pt idx="77534" formatCode="0.00E+00">
                  <c:v>2.88426E-3</c:v>
                </c:pt>
                <c:pt idx="77535" formatCode="0.00E+00">
                  <c:v>2.9571799999999998E-3</c:v>
                </c:pt>
                <c:pt idx="77536" formatCode="0.00E+00">
                  <c:v>3.0273100000000001E-3</c:v>
                </c:pt>
                <c:pt idx="77537" formatCode="0.00E+00">
                  <c:v>3.0945899999999999E-3</c:v>
                </c:pt>
                <c:pt idx="77538" formatCode="0.00E+00">
                  <c:v>3.1589600000000002E-3</c:v>
                </c:pt>
                <c:pt idx="77539" formatCode="0.00E+00">
                  <c:v>3.2203499999999999E-3</c:v>
                </c:pt>
                <c:pt idx="77540" formatCode="0.00E+00">
                  <c:v>3.2787300000000001E-3</c:v>
                </c:pt>
                <c:pt idx="77541" formatCode="0.00E+00">
                  <c:v>3.33402E-3</c:v>
                </c:pt>
                <c:pt idx="77542" formatCode="0.00E+00">
                  <c:v>3.3861999999999998E-3</c:v>
                </c:pt>
                <c:pt idx="77543" formatCode="0.00E+00">
                  <c:v>3.4351999999999998E-3</c:v>
                </c:pt>
                <c:pt idx="77544" formatCode="0.00E+00">
                  <c:v>3.4809799999999998E-3</c:v>
                </c:pt>
                <c:pt idx="77545" formatCode="0.00E+00">
                  <c:v>3.52352E-3</c:v>
                </c:pt>
                <c:pt idx="77546" formatCode="0.00E+00">
                  <c:v>3.5627800000000002E-3</c:v>
                </c:pt>
                <c:pt idx="77547" formatCode="0.00E+00">
                  <c:v>3.5987200000000001E-3</c:v>
                </c:pt>
                <c:pt idx="77548" formatCode="0.00E+00">
                  <c:v>3.63131E-3</c:v>
                </c:pt>
                <c:pt idx="77549" formatCode="0.00E+00">
                  <c:v>3.6605499999999998E-3</c:v>
                </c:pt>
                <c:pt idx="77550" formatCode="0.00E+00">
                  <c:v>3.6863999999999998E-3</c:v>
                </c:pt>
                <c:pt idx="77551" formatCode="0.00E+00">
                  <c:v>3.7088400000000001E-3</c:v>
                </c:pt>
                <c:pt idx="77552" formatCode="0.00E+00">
                  <c:v>3.7278799999999998E-3</c:v>
                </c:pt>
                <c:pt idx="77553" formatCode="0.00E+00">
                  <c:v>3.7434999999999999E-3</c:v>
                </c:pt>
                <c:pt idx="77554" formatCode="0.00E+00">
                  <c:v>3.7556899999999999E-3</c:v>
                </c:pt>
                <c:pt idx="77555" formatCode="0.00E+00">
                  <c:v>3.7644599999999999E-3</c:v>
                </c:pt>
                <c:pt idx="77556" formatCode="0.00E+00">
                  <c:v>3.7697999999999998E-3</c:v>
                </c:pt>
                <c:pt idx="77557" formatCode="0.00E+00">
                  <c:v>3.77174E-3</c:v>
                </c:pt>
                <c:pt idx="77558" formatCode="0.00E+00">
                  <c:v>3.7702600000000001E-3</c:v>
                </c:pt>
                <c:pt idx="77559" formatCode="0.00E+00">
                  <c:v>3.7653999999999999E-3</c:v>
                </c:pt>
                <c:pt idx="77560" formatCode="0.00E+00">
                  <c:v>3.7571599999999998E-3</c:v>
                </c:pt>
                <c:pt idx="77561" formatCode="0.00E+00">
                  <c:v>3.7455800000000001E-3</c:v>
                </c:pt>
                <c:pt idx="77562" formatCode="0.00E+00">
                  <c:v>3.7306700000000002E-3</c:v>
                </c:pt>
                <c:pt idx="77563" formatCode="0.00E+00">
                  <c:v>3.7124599999999999E-3</c:v>
                </c:pt>
                <c:pt idx="77564" formatCode="0.00E+00">
                  <c:v>3.6909999999999998E-3</c:v>
                </c:pt>
                <c:pt idx="77565" formatCode="0.00E+00">
                  <c:v>3.6662999999999999E-3</c:v>
                </c:pt>
                <c:pt idx="77566" formatCode="0.00E+00">
                  <c:v>3.6384199999999998E-3</c:v>
                </c:pt>
                <c:pt idx="77567" formatCode="0.00E+00">
                  <c:v>3.6073899999999998E-3</c:v>
                </c:pt>
                <c:pt idx="77568" formatCode="0.00E+00">
                  <c:v>3.57326E-3</c:v>
                </c:pt>
                <c:pt idx="77569" formatCode="0.00E+00">
                  <c:v>3.53608E-3</c:v>
                </c:pt>
                <c:pt idx="77570" formatCode="0.00E+00">
                  <c:v>3.4959000000000001E-3</c:v>
                </c:pt>
                <c:pt idx="77571" formatCode="0.00E+00">
                  <c:v>3.4527799999999999E-3</c:v>
                </c:pt>
                <c:pt idx="77572" formatCode="0.00E+00">
                  <c:v>3.4067799999999999E-3</c:v>
                </c:pt>
                <c:pt idx="77573" formatCode="0.00E+00">
                  <c:v>3.3579500000000002E-3</c:v>
                </c:pt>
                <c:pt idx="77574" formatCode="0.00E+00">
                  <c:v>3.3063699999999999E-3</c:v>
                </c:pt>
                <c:pt idx="77575" formatCode="0.00E+00">
                  <c:v>3.25209E-3</c:v>
                </c:pt>
                <c:pt idx="77576" formatCode="0.00E+00">
                  <c:v>3.1951900000000001E-3</c:v>
                </c:pt>
                <c:pt idx="77577" formatCode="0.00E+00">
                  <c:v>3.1357400000000001E-3</c:v>
                </c:pt>
                <c:pt idx="77578" formatCode="0.00E+00">
                  <c:v>3.0738100000000002E-3</c:v>
                </c:pt>
                <c:pt idx="77579" formatCode="0.00E+00">
                  <c:v>3.0094800000000001E-3</c:v>
                </c:pt>
                <c:pt idx="77580" formatCode="0.00E+00">
                  <c:v>2.94283E-3</c:v>
                </c:pt>
                <c:pt idx="77581" formatCode="0.00E+00">
                  <c:v>2.8739400000000002E-3</c:v>
                </c:pt>
                <c:pt idx="77582" formatCode="0.00E+00">
                  <c:v>2.8029000000000001E-3</c:v>
                </c:pt>
                <c:pt idx="77583" formatCode="0.00E+00">
                  <c:v>2.7297799999999998E-3</c:v>
                </c:pt>
                <c:pt idx="77584" formatCode="0.00E+00">
                  <c:v>2.65467E-3</c:v>
                </c:pt>
                <c:pt idx="77585" formatCode="0.00E+00">
                  <c:v>2.5776699999999998E-3</c:v>
                </c:pt>
                <c:pt idx="77586" formatCode="0.00E+00">
                  <c:v>2.4988599999999999E-3</c:v>
                </c:pt>
                <c:pt idx="77587" formatCode="0.00E+00">
                  <c:v>2.4183299999999998E-3</c:v>
                </c:pt>
                <c:pt idx="77588" formatCode="0.00E+00">
                  <c:v>2.3361800000000002E-3</c:v>
                </c:pt>
                <c:pt idx="77589" formatCode="0.00E+00">
                  <c:v>2.2525000000000002E-3</c:v>
                </c:pt>
                <c:pt idx="77590" formatCode="0.00E+00">
                  <c:v>2.16738E-3</c:v>
                </c:pt>
                <c:pt idx="77591" formatCode="0.00E+00">
                  <c:v>2.0809100000000001E-3</c:v>
                </c:pt>
                <c:pt idx="77592" formatCode="0.00E+00">
                  <c:v>1.99321E-3</c:v>
                </c:pt>
                <c:pt idx="77593" formatCode="0.00E+00">
                  <c:v>1.90435E-3</c:v>
                </c:pt>
                <c:pt idx="77594" formatCode="0.00E+00">
                  <c:v>1.81445E-3</c:v>
                </c:pt>
                <c:pt idx="77595" formatCode="0.00E+00">
                  <c:v>1.7235900000000001E-3</c:v>
                </c:pt>
                <c:pt idx="77596" formatCode="0.00E+00">
                  <c:v>1.6318699999999999E-3</c:v>
                </c:pt>
                <c:pt idx="77597" formatCode="0.00E+00">
                  <c:v>1.5394E-3</c:v>
                </c:pt>
                <c:pt idx="77598" formatCode="0.00E+00">
                  <c:v>1.44626E-3</c:v>
                </c:pt>
                <c:pt idx="77599" formatCode="0.00E+00">
                  <c:v>1.35257E-3</c:v>
                </c:pt>
                <c:pt idx="77600" formatCode="0.00E+00">
                  <c:v>1.25841E-3</c:v>
                </c:pt>
                <c:pt idx="77601" formatCode="0.00E+00">
                  <c:v>1.1638900000000001E-3</c:v>
                </c:pt>
                <c:pt idx="77602" formatCode="0.00E+00">
                  <c:v>1.06909E-3</c:v>
                </c:pt>
                <c:pt idx="77603" formatCode="0.00E+00">
                  <c:v>9.7412799999999999E-4</c:v>
                </c:pt>
                <c:pt idx="77604" formatCode="0.00E+00">
                  <c:v>8.7908400000000003E-4</c:v>
                </c:pt>
                <c:pt idx="77605" formatCode="0.00E+00">
                  <c:v>7.84057E-4</c:v>
                </c:pt>
                <c:pt idx="77606" formatCode="0.00E+00">
                  <c:v>6.8914099999999999E-4</c:v>
                </c:pt>
                <c:pt idx="77607" formatCode="0.00E+00">
                  <c:v>5.9442900000000005E-4</c:v>
                </c:pt>
                <c:pt idx="77608" formatCode="0.00E+00">
                  <c:v>5.00013E-4</c:v>
                </c:pt>
                <c:pt idx="77609" formatCode="0.00E+00">
                  <c:v>4.0598199999999999E-4</c:v>
                </c:pt>
                <c:pt idx="77610" formatCode="0.00E+00">
                  <c:v>3.1242599999999998E-4</c:v>
                </c:pt>
                <c:pt idx="77611" formatCode="0.00E+00">
                  <c:v>2.19433E-4</c:v>
                </c:pt>
                <c:pt idx="77612" formatCode="0.00E+00">
                  <c:v>1.27088E-4</c:v>
                </c:pt>
                <c:pt idx="77613" formatCode="0.00E+00">
                  <c:v>3.5474900000000001E-5</c:v>
                </c:pt>
                <c:pt idx="77614" formatCode="0.00E+00">
                  <c:v>-5.5322699999999998E-5</c:v>
                </c:pt>
                <c:pt idx="77615" formatCode="0.00E+00">
                  <c:v>-1.45224E-4</c:v>
                </c:pt>
                <c:pt idx="77616" formatCode="0.00E+00">
                  <c:v>-2.3415099999999999E-4</c:v>
                </c:pt>
                <c:pt idx="77617" formatCode="0.00E+00">
                  <c:v>-3.2202700000000001E-4</c:v>
                </c:pt>
                <c:pt idx="77618" formatCode="0.00E+00">
                  <c:v>-4.0877699999999998E-4</c:v>
                </c:pt>
                <c:pt idx="77619" formatCode="0.00E+00">
                  <c:v>-4.9432800000000004E-4</c:v>
                </c:pt>
                <c:pt idx="77620" formatCode="0.00E+00">
                  <c:v>-5.7861000000000002E-4</c:v>
                </c:pt>
                <c:pt idx="77621" formatCode="0.00E+00">
                  <c:v>-6.6155599999999999E-4</c:v>
                </c:pt>
                <c:pt idx="77622" formatCode="0.00E+00">
                  <c:v>-7.4309899999999999E-4</c:v>
                </c:pt>
                <c:pt idx="77623" formatCode="0.00E+00">
                  <c:v>-8.2317600000000001E-4</c:v>
                </c:pt>
                <c:pt idx="77624" formatCode="0.00E+00">
                  <c:v>-9.0172600000000005E-4</c:v>
                </c:pt>
                <c:pt idx="77625" formatCode="0.00E+00">
                  <c:v>-9.7869199999999997E-4</c:v>
                </c:pt>
                <c:pt idx="77626" formatCode="0.00E+00">
                  <c:v>-1.0540199999999999E-3</c:v>
                </c:pt>
                <c:pt idx="77627" formatCode="0.00E+00">
                  <c:v>-1.12765E-3</c:v>
                </c:pt>
                <c:pt idx="77628" formatCode="0.00E+00">
                  <c:v>-1.19954E-3</c:v>
                </c:pt>
                <c:pt idx="77629" formatCode="0.00E+00">
                  <c:v>-1.2696300000000001E-3</c:v>
                </c:pt>
                <c:pt idx="77630" formatCode="0.00E+00">
                  <c:v>-1.33789E-3</c:v>
                </c:pt>
                <c:pt idx="77631" formatCode="0.00E+00">
                  <c:v>-1.40427E-3</c:v>
                </c:pt>
                <c:pt idx="77632" formatCode="0.00E+00">
                  <c:v>-1.4687299999999999E-3</c:v>
                </c:pt>
                <c:pt idx="77633" formatCode="0.00E+00">
                  <c:v>-1.5312399999999999E-3</c:v>
                </c:pt>
                <c:pt idx="77634" formatCode="0.00E+00">
                  <c:v>-1.5917500000000001E-3</c:v>
                </c:pt>
                <c:pt idx="77635" formatCode="0.00E+00">
                  <c:v>-1.65025E-3</c:v>
                </c:pt>
                <c:pt idx="77636" formatCode="0.00E+00">
                  <c:v>-1.7066900000000001E-3</c:v>
                </c:pt>
                <c:pt idx="77637" formatCode="0.00E+00">
                  <c:v>-1.7610600000000001E-3</c:v>
                </c:pt>
                <c:pt idx="77638" formatCode="0.00E+00">
                  <c:v>-1.8133299999999999E-3</c:v>
                </c:pt>
                <c:pt idx="77639" formatCode="0.00E+00">
                  <c:v>-1.86349E-3</c:v>
                </c:pt>
                <c:pt idx="77640" formatCode="0.00E+00">
                  <c:v>-1.9115099999999999E-3</c:v>
                </c:pt>
                <c:pt idx="77641" formatCode="0.00E+00">
                  <c:v>-1.9573699999999999E-3</c:v>
                </c:pt>
                <c:pt idx="77642" formatCode="0.00E+00">
                  <c:v>-2.0010800000000001E-3</c:v>
                </c:pt>
                <c:pt idx="77643" formatCode="0.00E+00">
                  <c:v>-2.0426099999999998E-3</c:v>
                </c:pt>
                <c:pt idx="77644" formatCode="0.00E+00">
                  <c:v>-2.0819699999999998E-3</c:v>
                </c:pt>
                <c:pt idx="77645" formatCode="0.00E+00">
                  <c:v>-2.1191399999999998E-3</c:v>
                </c:pt>
                <c:pt idx="77646" formatCode="0.00E+00">
                  <c:v>-2.1541300000000002E-3</c:v>
                </c:pt>
                <c:pt idx="77647" formatCode="0.00E+00">
                  <c:v>-2.1869400000000001E-3</c:v>
                </c:pt>
                <c:pt idx="77648" formatCode="0.00E+00">
                  <c:v>-2.2175699999999999E-3</c:v>
                </c:pt>
                <c:pt idx="77649" formatCode="0.00E+00">
                  <c:v>-2.24603E-3</c:v>
                </c:pt>
                <c:pt idx="77650" formatCode="0.00E+00">
                  <c:v>-2.27232E-3</c:v>
                </c:pt>
                <c:pt idx="77651" formatCode="0.00E+00">
                  <c:v>-2.2964600000000002E-3</c:v>
                </c:pt>
                <c:pt idx="77652" formatCode="0.00E+00">
                  <c:v>-2.3184600000000001E-3</c:v>
                </c:pt>
                <c:pt idx="77653" formatCode="0.00E+00">
                  <c:v>-2.3383399999999999E-3</c:v>
                </c:pt>
                <c:pt idx="77654" formatCode="0.00E+00">
                  <c:v>-2.3561099999999998E-3</c:v>
                </c:pt>
                <c:pt idx="77655" formatCode="0.00E+00">
                  <c:v>-2.3717899999999999E-3</c:v>
                </c:pt>
                <c:pt idx="77656" formatCode="0.00E+00">
                  <c:v>-2.3854100000000001E-3</c:v>
                </c:pt>
                <c:pt idx="77657" formatCode="0.00E+00">
                  <c:v>-2.3969799999999999E-3</c:v>
                </c:pt>
                <c:pt idx="77658" formatCode="0.00E+00">
                  <c:v>-2.4065499999999999E-3</c:v>
                </c:pt>
                <c:pt idx="77659" formatCode="0.00E+00">
                  <c:v>-2.4141200000000001E-3</c:v>
                </c:pt>
                <c:pt idx="77660" formatCode="0.00E+00">
                  <c:v>-2.4197400000000001E-3</c:v>
                </c:pt>
                <c:pt idx="77661" formatCode="0.00E+00">
                  <c:v>-2.4234199999999999E-3</c:v>
                </c:pt>
                <c:pt idx="77662" formatCode="0.00E+00">
                  <c:v>-2.4252200000000001E-3</c:v>
                </c:pt>
                <c:pt idx="77663" formatCode="0.00E+00">
                  <c:v>-2.42515E-3</c:v>
                </c:pt>
                <c:pt idx="77664" formatCode="0.00E+00">
                  <c:v>-2.42326E-3</c:v>
                </c:pt>
                <c:pt idx="77665" formatCode="0.00E+00">
                  <c:v>-2.4195800000000002E-3</c:v>
                </c:pt>
                <c:pt idx="77666" formatCode="0.00E+00">
                  <c:v>-2.4141499999999999E-3</c:v>
                </c:pt>
                <c:pt idx="77667" formatCode="0.00E+00">
                  <c:v>-2.4069999999999999E-3</c:v>
                </c:pt>
                <c:pt idx="77668" formatCode="0.00E+00">
                  <c:v>-2.3981900000000001E-3</c:v>
                </c:pt>
                <c:pt idx="77669" formatCode="0.00E+00">
                  <c:v>-2.3877500000000001E-3</c:v>
                </c:pt>
                <c:pt idx="77670" formatCode="0.00E+00">
                  <c:v>-2.3757299999999999E-3</c:v>
                </c:pt>
                <c:pt idx="77671" formatCode="0.00E+00">
                  <c:v>-2.3621599999999999E-3</c:v>
                </c:pt>
                <c:pt idx="77672" formatCode="0.00E+00">
                  <c:v>-2.3471E-3</c:v>
                </c:pt>
                <c:pt idx="77673" formatCode="0.00E+00">
                  <c:v>-2.3305800000000001E-3</c:v>
                </c:pt>
                <c:pt idx="77674" formatCode="0.00E+00">
                  <c:v>-2.3126499999999999E-3</c:v>
                </c:pt>
                <c:pt idx="77675" formatCode="0.00E+00">
                  <c:v>-2.2933599999999999E-3</c:v>
                </c:pt>
                <c:pt idx="77676" formatCode="0.00E+00">
                  <c:v>-2.27276E-3</c:v>
                </c:pt>
                <c:pt idx="77677" formatCode="0.00E+00">
                  <c:v>-2.2508799999999998E-3</c:v>
                </c:pt>
                <c:pt idx="77678" formatCode="0.00E+00">
                  <c:v>-2.22778E-3</c:v>
                </c:pt>
                <c:pt idx="77679" formatCode="0.00E+00">
                  <c:v>-2.2035100000000001E-3</c:v>
                </c:pt>
                <c:pt idx="77680" formatCode="0.00E+00">
                  <c:v>-2.17811E-3</c:v>
                </c:pt>
                <c:pt idx="77681" formatCode="0.00E+00">
                  <c:v>-2.1516299999999999E-3</c:v>
                </c:pt>
                <c:pt idx="77682" formatCode="0.00E+00">
                  <c:v>-2.1241200000000002E-3</c:v>
                </c:pt>
                <c:pt idx="77683" formatCode="0.00E+00">
                  <c:v>-2.0956199999999999E-3</c:v>
                </c:pt>
                <c:pt idx="77684" formatCode="0.00E+00">
                  <c:v>-2.0661799999999999E-3</c:v>
                </c:pt>
                <c:pt idx="77685" formatCode="0.00E+00">
                  <c:v>-2.0358400000000001E-3</c:v>
                </c:pt>
                <c:pt idx="77686" formatCode="0.00E+00">
                  <c:v>-2.0046600000000001E-3</c:v>
                </c:pt>
                <c:pt idx="77687" formatCode="0.00E+00">
                  <c:v>-1.9726800000000001E-3</c:v>
                </c:pt>
                <c:pt idx="77688" formatCode="0.00E+00">
                  <c:v>-1.93995E-3</c:v>
                </c:pt>
                <c:pt idx="77689" formatCode="0.00E+00">
                  <c:v>-1.9065E-3</c:v>
                </c:pt>
                <c:pt idx="77690" formatCode="0.00E+00">
                  <c:v>-1.8723800000000001E-3</c:v>
                </c:pt>
                <c:pt idx="77691" formatCode="0.00E+00">
                  <c:v>-1.83764E-3</c:v>
                </c:pt>
                <c:pt idx="77692" formatCode="0.00E+00">
                  <c:v>-1.8023200000000001E-3</c:v>
                </c:pt>
                <c:pt idx="77693" formatCode="0.00E+00">
                  <c:v>-1.7664600000000001E-3</c:v>
                </c:pt>
                <c:pt idx="77694" formatCode="0.00E+00">
                  <c:v>-1.7301E-3</c:v>
                </c:pt>
                <c:pt idx="77695" formatCode="0.00E+00">
                  <c:v>-1.6932799999999999E-3</c:v>
                </c:pt>
                <c:pt idx="77696" formatCode="0.00E+00">
                  <c:v>-1.6560500000000001E-3</c:v>
                </c:pt>
                <c:pt idx="77697" formatCode="0.00E+00">
                  <c:v>-1.6184299999999999E-3</c:v>
                </c:pt>
                <c:pt idx="77698" formatCode="0.00E+00">
                  <c:v>-1.5804700000000001E-3</c:v>
                </c:pt>
                <c:pt idx="77699" formatCode="0.00E+00">
                  <c:v>-1.5422000000000001E-3</c:v>
                </c:pt>
                <c:pt idx="77700" formatCode="0.00E+00">
                  <c:v>-1.50366E-3</c:v>
                </c:pt>
                <c:pt idx="77701" formatCode="0.00E+00">
                  <c:v>-1.46488E-3</c:v>
                </c:pt>
                <c:pt idx="77702" formatCode="0.00E+00">
                  <c:v>-1.42589E-3</c:v>
                </c:pt>
                <c:pt idx="77703" formatCode="0.00E+00">
                  <c:v>-1.3867300000000001E-3</c:v>
                </c:pt>
                <c:pt idx="77704" formatCode="0.00E+00">
                  <c:v>-1.34742E-3</c:v>
                </c:pt>
                <c:pt idx="77705" formatCode="0.00E+00">
                  <c:v>-1.3079999999999999E-3</c:v>
                </c:pt>
                <c:pt idx="77706" formatCode="0.00E+00">
                  <c:v>-1.2684899999999999E-3</c:v>
                </c:pt>
                <c:pt idx="77707" formatCode="0.00E+00">
                  <c:v>-1.2289200000000001E-3</c:v>
                </c:pt>
                <c:pt idx="77708" formatCode="0.00E+00">
                  <c:v>-1.18932E-3</c:v>
                </c:pt>
                <c:pt idx="77709" formatCode="0.00E+00">
                  <c:v>-1.1497E-3</c:v>
                </c:pt>
                <c:pt idx="77710" formatCode="0.00E+00">
                  <c:v>-1.11009E-3</c:v>
                </c:pt>
                <c:pt idx="77711" formatCode="0.00E+00">
                  <c:v>-1.0705199999999999E-3</c:v>
                </c:pt>
                <c:pt idx="77712" formatCode="0.00E+00">
                  <c:v>-1.031E-3</c:v>
                </c:pt>
                <c:pt idx="77713" formatCode="0.00E+00">
                  <c:v>-9.9154899999999999E-4</c:v>
                </c:pt>
                <c:pt idx="77714" formatCode="0.00E+00">
                  <c:v>-9.5218899999999999E-4</c:v>
                </c:pt>
                <c:pt idx="77715" formatCode="0.00E+00">
                  <c:v>-9.1293400000000001E-4</c:v>
                </c:pt>
                <c:pt idx="77716" formatCode="0.00E+00">
                  <c:v>-8.73801E-4</c:v>
                </c:pt>
                <c:pt idx="77717" formatCode="0.00E+00">
                  <c:v>-8.3480299999999996E-4</c:v>
                </c:pt>
                <c:pt idx="77718" formatCode="0.00E+00">
                  <c:v>-7.9595200000000005E-4</c:v>
                </c:pt>
                <c:pt idx="77719" formatCode="0.00E+00">
                  <c:v>-7.5726099999999996E-4</c:v>
                </c:pt>
                <c:pt idx="77720" formatCode="0.00E+00">
                  <c:v>-7.1873900000000003E-4</c:v>
                </c:pt>
                <c:pt idx="77721" formatCode="0.00E+00">
                  <c:v>-6.8039700000000001E-4</c:v>
                </c:pt>
                <c:pt idx="77722" formatCode="0.00E+00">
                  <c:v>-6.4224200000000001E-4</c:v>
                </c:pt>
                <c:pt idx="77723" formatCode="0.00E+00">
                  <c:v>-6.0428200000000004E-4</c:v>
                </c:pt>
                <c:pt idx="77724" formatCode="0.00E+00">
                  <c:v>-5.6652299999999998E-4</c:v>
                </c:pt>
                <c:pt idx="77725" formatCode="0.00E+00">
                  <c:v>-5.2896900000000001E-4</c:v>
                </c:pt>
                <c:pt idx="77726" formatCode="0.00E+00">
                  <c:v>-4.91626E-4</c:v>
                </c:pt>
                <c:pt idx="77727" formatCode="0.00E+00">
                  <c:v>-4.54497E-4</c:v>
                </c:pt>
                <c:pt idx="77728" formatCode="0.00E+00">
                  <c:v>-4.1758300000000002E-4</c:v>
                </c:pt>
                <c:pt idx="77729" formatCode="0.00E+00">
                  <c:v>-3.80887E-4</c:v>
                </c:pt>
                <c:pt idx="77730" formatCode="0.00E+00">
                  <c:v>-3.4441000000000002E-4</c:v>
                </c:pt>
                <c:pt idx="77731" formatCode="0.00E+00">
                  <c:v>-3.08151E-4</c:v>
                </c:pt>
                <c:pt idx="77732" formatCode="0.00E+00">
                  <c:v>-2.7211100000000001E-4</c:v>
                </c:pt>
                <c:pt idx="77733" formatCode="0.00E+00">
                  <c:v>-2.3628700000000001E-4</c:v>
                </c:pt>
                <c:pt idx="77734" formatCode="0.00E+00">
                  <c:v>-2.0067800000000001E-4</c:v>
                </c:pt>
                <c:pt idx="77735" formatCode="0.00E+00">
                  <c:v>-1.6528199999999999E-4</c:v>
                </c:pt>
                <c:pt idx="77736" formatCode="0.00E+00">
                  <c:v>-1.3009600000000001E-4</c:v>
                </c:pt>
                <c:pt idx="77737" formatCode="0.00E+00">
                  <c:v>-9.5117200000000005E-5</c:v>
                </c:pt>
                <c:pt idx="77738" formatCode="0.00E+00">
                  <c:v>-6.0341399999999998E-5</c:v>
                </c:pt>
                <c:pt idx="77739" formatCode="0.00E+00">
                  <c:v>-2.5764800000000001E-5</c:v>
                </c:pt>
                <c:pt idx="77740" formatCode="0.00E+00">
                  <c:v>8.6165900000000008E-6</c:v>
                </c:pt>
                <c:pt idx="77741" formatCode="0.00E+00">
                  <c:v>4.2807299999999999E-5</c:v>
                </c:pt>
                <c:pt idx="77742" formatCode="0.00E+00">
                  <c:v>7.6811700000000002E-5</c:v>
                </c:pt>
                <c:pt idx="77743" formatCode="0.00E+00">
                  <c:v>1.10635E-4</c:v>
                </c:pt>
                <c:pt idx="77744" formatCode="0.00E+00">
                  <c:v>1.4428100000000001E-4</c:v>
                </c:pt>
                <c:pt idx="77745" formatCode="0.00E+00">
                  <c:v>1.7775500000000001E-4</c:v>
                </c:pt>
                <c:pt idx="77746" formatCode="0.00E+00">
                  <c:v>2.1106099999999999E-4</c:v>
                </c:pt>
                <c:pt idx="77747" formatCode="0.00E+00">
                  <c:v>2.44205E-4</c:v>
                </c:pt>
                <c:pt idx="77748" formatCode="0.00E+00">
                  <c:v>2.7719000000000002E-4</c:v>
                </c:pt>
                <c:pt idx="77749" formatCode="0.00E+00">
                  <c:v>3.1001999999999999E-4</c:v>
                </c:pt>
                <c:pt idx="77750" formatCode="0.00E+00">
                  <c:v>3.42701E-4</c:v>
                </c:pt>
                <c:pt idx="77751" formatCode="0.00E+00">
                  <c:v>3.7523400000000001E-4</c:v>
                </c:pt>
                <c:pt idx="77752" formatCode="0.00E+00">
                  <c:v>4.0762399999999999E-4</c:v>
                </c:pt>
                <c:pt idx="77753" formatCode="0.00E+00">
                  <c:v>4.3987300000000002E-4</c:v>
                </c:pt>
                <c:pt idx="77754" formatCode="0.00E+00">
                  <c:v>4.7198299999999998E-4</c:v>
                </c:pt>
                <c:pt idx="77755" formatCode="0.00E+00">
                  <c:v>5.0395799999999999E-4</c:v>
                </c:pt>
                <c:pt idx="77756" formatCode="0.00E+00">
                  <c:v>5.3579699999999997E-4</c:v>
                </c:pt>
                <c:pt idx="77757" formatCode="0.00E+00">
                  <c:v>5.67502E-4</c:v>
                </c:pt>
                <c:pt idx="77758" formatCode="0.00E+00">
                  <c:v>5.99074E-4</c:v>
                </c:pt>
                <c:pt idx="77759" formatCode="0.00E+00">
                  <c:v>6.3051100000000005E-4</c:v>
                </c:pt>
                <c:pt idx="77760" formatCode="0.00E+00">
                  <c:v>6.6181200000000001E-4</c:v>
                </c:pt>
                <c:pt idx="77761" formatCode="0.00E+00">
                  <c:v>6.92977E-4</c:v>
                </c:pt>
                <c:pt idx="77762" formatCode="0.00E+00">
                  <c:v>7.2400100000000005E-4</c:v>
                </c:pt>
                <c:pt idx="77763" formatCode="0.00E+00">
                  <c:v>7.5488300000000003E-4</c:v>
                </c:pt>
                <c:pt idx="77764" formatCode="0.00E+00">
                  <c:v>7.8561699999999996E-4</c:v>
                </c:pt>
                <c:pt idx="77765" formatCode="0.00E+00">
                  <c:v>8.162E-4</c:v>
                </c:pt>
                <c:pt idx="77766" formatCode="0.00E+00">
                  <c:v>8.4662500000000005E-4</c:v>
                </c:pt>
                <c:pt idx="77767" formatCode="0.00E+00">
                  <c:v>8.7688499999999999E-4</c:v>
                </c:pt>
                <c:pt idx="77768" formatCode="0.00E+00">
                  <c:v>9.0697399999999995E-4</c:v>
                </c:pt>
                <c:pt idx="77769" formatCode="0.00E+00">
                  <c:v>9.3688300000000001E-4</c:v>
                </c:pt>
                <c:pt idx="77770" formatCode="0.00E+00">
                  <c:v>9.6660300000000002E-4</c:v>
                </c:pt>
                <c:pt idx="77771" formatCode="0.00E+00">
                  <c:v>9.9612399999999992E-4</c:v>
                </c:pt>
                <c:pt idx="77772" formatCode="0.00E+00">
                  <c:v>1.0254299999999999E-3</c:v>
                </c:pt>
                <c:pt idx="77773" formatCode="0.00E+00">
                  <c:v>1.05452E-3</c:v>
                </c:pt>
                <c:pt idx="77774" formatCode="0.00E+00">
                  <c:v>1.0833800000000001E-3</c:v>
                </c:pt>
                <c:pt idx="77775" formatCode="0.00E+00">
                  <c:v>1.11198E-3</c:v>
                </c:pt>
                <c:pt idx="77776" formatCode="0.00E+00">
                  <c:v>1.14032E-3</c:v>
                </c:pt>
                <c:pt idx="77777" formatCode="0.00E+00">
                  <c:v>1.1683799999999999E-3</c:v>
                </c:pt>
                <c:pt idx="77778" formatCode="0.00E+00">
                  <c:v>1.19615E-3</c:v>
                </c:pt>
                <c:pt idx="77779" formatCode="0.00E+00">
                  <c:v>1.22361E-3</c:v>
                </c:pt>
                <c:pt idx="77780" formatCode="0.00E+00">
                  <c:v>1.25073E-3</c:v>
                </c:pt>
                <c:pt idx="77781" formatCode="0.00E+00">
                  <c:v>1.2775099999999999E-3</c:v>
                </c:pt>
                <c:pt idx="77782" formatCode="0.00E+00">
                  <c:v>1.3039200000000001E-3</c:v>
                </c:pt>
                <c:pt idx="77783" formatCode="0.00E+00">
                  <c:v>1.3299399999999999E-3</c:v>
                </c:pt>
                <c:pt idx="77784" formatCode="0.00E+00">
                  <c:v>1.3555500000000001E-3</c:v>
                </c:pt>
                <c:pt idx="77785" formatCode="0.00E+00">
                  <c:v>1.38072E-3</c:v>
                </c:pt>
                <c:pt idx="77786" formatCode="0.00E+00">
                  <c:v>1.40544E-3</c:v>
                </c:pt>
                <c:pt idx="77787" formatCode="0.00E+00">
                  <c:v>1.42969E-3</c:v>
                </c:pt>
                <c:pt idx="77788" formatCode="0.00E+00">
                  <c:v>1.4534299999999999E-3</c:v>
                </c:pt>
                <c:pt idx="77789" formatCode="0.00E+00">
                  <c:v>1.4766499999999999E-3</c:v>
                </c:pt>
                <c:pt idx="77790" formatCode="0.00E+00">
                  <c:v>1.49931E-3</c:v>
                </c:pt>
                <c:pt idx="77791" formatCode="0.00E+00">
                  <c:v>1.5214E-3</c:v>
                </c:pt>
                <c:pt idx="77792" formatCode="0.00E+00">
                  <c:v>1.5428799999999999E-3</c:v>
                </c:pt>
                <c:pt idx="77793" formatCode="0.00E+00">
                  <c:v>1.5637400000000001E-3</c:v>
                </c:pt>
                <c:pt idx="77794" formatCode="0.00E+00">
                  <c:v>1.5839300000000001E-3</c:v>
                </c:pt>
                <c:pt idx="77795" formatCode="0.00E+00">
                  <c:v>1.60345E-3</c:v>
                </c:pt>
                <c:pt idx="77796" formatCode="0.00E+00">
                  <c:v>1.6222599999999999E-3</c:v>
                </c:pt>
                <c:pt idx="77797" formatCode="0.00E+00">
                  <c:v>1.64032E-3</c:v>
                </c:pt>
                <c:pt idx="77798" formatCode="0.00E+00">
                  <c:v>1.65763E-3</c:v>
                </c:pt>
                <c:pt idx="77799" formatCode="0.00E+00">
                  <c:v>1.67413E-3</c:v>
                </c:pt>
                <c:pt idx="77800" formatCode="0.00E+00">
                  <c:v>1.6898200000000001E-3</c:v>
                </c:pt>
                <c:pt idx="77801" formatCode="0.00E+00">
                  <c:v>1.70466E-3</c:v>
                </c:pt>
                <c:pt idx="77802" formatCode="0.00E+00">
                  <c:v>1.7186199999999999E-3</c:v>
                </c:pt>
                <c:pt idx="77803" formatCode="0.00E+00">
                  <c:v>1.73168E-3</c:v>
                </c:pt>
                <c:pt idx="77804" formatCode="0.00E+00">
                  <c:v>1.7438E-3</c:v>
                </c:pt>
                <c:pt idx="77805" formatCode="0.00E+00">
                  <c:v>1.75497E-3</c:v>
                </c:pt>
                <c:pt idx="77806" formatCode="0.00E+00">
                  <c:v>1.7651399999999999E-3</c:v>
                </c:pt>
                <c:pt idx="77807" formatCode="0.00E+00">
                  <c:v>1.7743100000000001E-3</c:v>
                </c:pt>
                <c:pt idx="77808" formatCode="0.00E+00">
                  <c:v>1.7824399999999999E-3</c:v>
                </c:pt>
                <c:pt idx="77809" formatCode="0.00E+00">
                  <c:v>1.7895000000000001E-3</c:v>
                </c:pt>
                <c:pt idx="77810" formatCode="0.00E+00">
                  <c:v>1.79547E-3</c:v>
                </c:pt>
                <c:pt idx="77811" formatCode="0.00E+00">
                  <c:v>1.8003299999999999E-3</c:v>
                </c:pt>
                <c:pt idx="77812" formatCode="0.00E+00">
                  <c:v>1.80405E-3</c:v>
                </c:pt>
                <c:pt idx="77813" formatCode="0.00E+00">
                  <c:v>1.8066099999999999E-3</c:v>
                </c:pt>
                <c:pt idx="77814" formatCode="0.00E+00">
                  <c:v>1.80798E-3</c:v>
                </c:pt>
                <c:pt idx="77815" formatCode="0.00E+00">
                  <c:v>1.8081600000000001E-3</c:v>
                </c:pt>
                <c:pt idx="77816" formatCode="0.00E+00">
                  <c:v>1.8071000000000001E-3</c:v>
                </c:pt>
                <c:pt idx="77817" formatCode="0.00E+00">
                  <c:v>1.8048000000000001E-3</c:v>
                </c:pt>
                <c:pt idx="77818" formatCode="0.00E+00">
                  <c:v>1.80124E-3</c:v>
                </c:pt>
                <c:pt idx="77819" formatCode="0.00E+00">
                  <c:v>1.7964000000000001E-3</c:v>
                </c:pt>
                <c:pt idx="77820" formatCode="0.00E+00">
                  <c:v>1.7902599999999999E-3</c:v>
                </c:pt>
                <c:pt idx="77821" formatCode="0.00E+00">
                  <c:v>1.7828E-3</c:v>
                </c:pt>
                <c:pt idx="77822" formatCode="0.00E+00">
                  <c:v>1.7740200000000001E-3</c:v>
                </c:pt>
                <c:pt idx="77823" formatCode="0.00E+00">
                  <c:v>1.76391E-3</c:v>
                </c:pt>
                <c:pt idx="77824" formatCode="0.00E+00">
                  <c:v>1.7524400000000001E-3</c:v>
                </c:pt>
                <c:pt idx="77825" formatCode="0.00E+00">
                  <c:v>1.7396099999999999E-3</c:v>
                </c:pt>
                <c:pt idx="77826" formatCode="0.00E+00">
                  <c:v>1.7254200000000001E-3</c:v>
                </c:pt>
                <c:pt idx="77827" formatCode="0.00E+00">
                  <c:v>1.70984E-3</c:v>
                </c:pt>
                <c:pt idx="77828" formatCode="0.00E+00">
                  <c:v>1.6928900000000001E-3</c:v>
                </c:pt>
                <c:pt idx="77829" formatCode="0.00E+00">
                  <c:v>1.6745600000000001E-3</c:v>
                </c:pt>
                <c:pt idx="77830" formatCode="0.00E+00">
                  <c:v>1.6548299999999999E-3</c:v>
                </c:pt>
                <c:pt idx="77831" formatCode="0.00E+00">
                  <c:v>1.63372E-3</c:v>
                </c:pt>
                <c:pt idx="77832" formatCode="0.00E+00">
                  <c:v>1.61122E-3</c:v>
                </c:pt>
                <c:pt idx="77833" formatCode="0.00E+00">
                  <c:v>1.58734E-3</c:v>
                </c:pt>
                <c:pt idx="77834" formatCode="0.00E+00">
                  <c:v>1.56208E-3</c:v>
                </c:pt>
                <c:pt idx="77835" formatCode="0.00E+00">
                  <c:v>1.5354399999999999E-3</c:v>
                </c:pt>
                <c:pt idx="77836" formatCode="0.00E+00">
                  <c:v>1.5074400000000001E-3</c:v>
                </c:pt>
                <c:pt idx="77837" formatCode="0.00E+00">
                  <c:v>1.4780800000000001E-3</c:v>
                </c:pt>
                <c:pt idx="77838" formatCode="0.00E+00">
                  <c:v>1.4473699999999999E-3</c:v>
                </c:pt>
                <c:pt idx="77839" formatCode="0.00E+00">
                  <c:v>1.41533E-3</c:v>
                </c:pt>
                <c:pt idx="77840" formatCode="0.00E+00">
                  <c:v>1.3819800000000001E-3</c:v>
                </c:pt>
                <c:pt idx="77841" formatCode="0.00E+00">
                  <c:v>1.3473199999999999E-3</c:v>
                </c:pt>
                <c:pt idx="77842" formatCode="0.00E+00">
                  <c:v>1.31138E-3</c:v>
                </c:pt>
                <c:pt idx="77843" formatCode="0.00E+00">
                  <c:v>1.27418E-3</c:v>
                </c:pt>
                <c:pt idx="77844" formatCode="0.00E+00">
                  <c:v>1.2357399999999999E-3</c:v>
                </c:pt>
                <c:pt idx="77845" formatCode="0.00E+00">
                  <c:v>1.19608E-3</c:v>
                </c:pt>
                <c:pt idx="77846" formatCode="0.00E+00">
                  <c:v>1.1552299999999999E-3</c:v>
                </c:pt>
                <c:pt idx="77847" formatCode="0.00E+00">
                  <c:v>1.1132099999999999E-3</c:v>
                </c:pt>
                <c:pt idx="77848" formatCode="0.00E+00">
                  <c:v>1.07007E-3</c:v>
                </c:pt>
                <c:pt idx="77849" formatCode="0.00E+00">
                  <c:v>1.02581E-3</c:v>
                </c:pt>
                <c:pt idx="77850" formatCode="0.00E+00">
                  <c:v>9.8049000000000009E-4</c:v>
                </c:pt>
                <c:pt idx="77851" formatCode="0.00E+00">
                  <c:v>9.3412900000000001E-4</c:v>
                </c:pt>
                <c:pt idx="77852" formatCode="0.00E+00">
                  <c:v>8.86767E-4</c:v>
                </c:pt>
                <c:pt idx="77853" formatCode="0.00E+00">
                  <c:v>8.3844099999999999E-4</c:v>
                </c:pt>
                <c:pt idx="77854" formatCode="0.00E+00">
                  <c:v>7.8919000000000005E-4</c:v>
                </c:pt>
                <c:pt idx="77855" formatCode="0.00E+00">
                  <c:v>7.3905399999999995E-4</c:v>
                </c:pt>
                <c:pt idx="77856" formatCode="0.00E+00">
                  <c:v>6.8807600000000003E-4</c:v>
                </c:pt>
                <c:pt idx="77857" formatCode="0.00E+00">
                  <c:v>6.36299E-4</c:v>
                </c:pt>
                <c:pt idx="77858" formatCode="0.00E+00">
                  <c:v>5.8376800000000003E-4</c:v>
                </c:pt>
                <c:pt idx="77859" formatCode="0.00E+00">
                  <c:v>5.3052899999999996E-4</c:v>
                </c:pt>
                <c:pt idx="77860" formatCode="0.00E+00">
                  <c:v>4.7663000000000002E-4</c:v>
                </c:pt>
                <c:pt idx="77861" formatCode="0.00E+00">
                  <c:v>4.2211899999999999E-4</c:v>
                </c:pt>
                <c:pt idx="77862" formatCode="0.00E+00">
                  <c:v>3.6704700000000001E-4</c:v>
                </c:pt>
                <c:pt idx="77863" formatCode="0.00E+00">
                  <c:v>3.1146499999999997E-4</c:v>
                </c:pt>
                <c:pt idx="77864" formatCode="0.00E+00">
                  <c:v>2.5542400000000003E-4</c:v>
                </c:pt>
                <c:pt idx="77865" formatCode="0.00E+00">
                  <c:v>1.9897900000000001E-4</c:v>
                </c:pt>
                <c:pt idx="77866" formatCode="0.00E+00">
                  <c:v>1.4218299999999999E-4</c:v>
                </c:pt>
                <c:pt idx="77867" formatCode="0.00E+00">
                  <c:v>8.5090899999999995E-5</c:v>
                </c:pt>
                <c:pt idx="77868" formatCode="0.00E+00">
                  <c:v>2.77591E-5</c:v>
                </c:pt>
                <c:pt idx="77869" formatCode="0.00E+00">
                  <c:v>-2.9756000000000001E-5</c:v>
                </c:pt>
                <c:pt idx="77870" formatCode="0.00E+00">
                  <c:v>-8.7397299999999998E-5</c:v>
                </c:pt>
                <c:pt idx="77871" formatCode="0.00E+00">
                  <c:v>-1.4510700000000001E-4</c:v>
                </c:pt>
                <c:pt idx="77872" formatCode="0.00E+00">
                  <c:v>-2.0282699999999999E-4</c:v>
                </c:pt>
                <c:pt idx="77873" formatCode="0.00E+00">
                  <c:v>-2.6049800000000001E-4</c:v>
                </c:pt>
                <c:pt idx="77874" formatCode="0.00E+00">
                  <c:v>-3.1806100000000002E-4</c:v>
                </c:pt>
                <c:pt idx="77875" formatCode="0.00E+00">
                  <c:v>-3.7545800000000001E-4</c:v>
                </c:pt>
                <c:pt idx="77876" formatCode="0.00E+00">
                  <c:v>-4.3262800000000001E-4</c:v>
                </c:pt>
                <c:pt idx="77877" formatCode="0.00E+00">
                  <c:v>-4.89512E-4</c:v>
                </c:pt>
                <c:pt idx="77878" formatCode="0.00E+00">
                  <c:v>-5.4604999999999996E-4</c:v>
                </c:pt>
                <c:pt idx="77879" formatCode="0.00E+00">
                  <c:v>-6.0218299999999995E-4</c:v>
                </c:pt>
                <c:pt idx="77880" formatCode="0.00E+00">
                  <c:v>-6.5785099999999999E-4</c:v>
                </c:pt>
                <c:pt idx="77881" formatCode="0.00E+00">
                  <c:v>-7.1299500000000001E-4</c:v>
                </c:pt>
                <c:pt idx="77882" formatCode="0.00E+00">
                  <c:v>-7.6755699999999998E-4</c:v>
                </c:pt>
                <c:pt idx="77883" formatCode="0.00E+00">
                  <c:v>-8.2147800000000005E-4</c:v>
                </c:pt>
                <c:pt idx="77884" formatCode="0.00E+00">
                  <c:v>-8.7469900000000005E-4</c:v>
                </c:pt>
                <c:pt idx="77885" formatCode="0.00E+00">
                  <c:v>-9.2716399999999996E-4</c:v>
                </c:pt>
                <c:pt idx="77886" formatCode="0.00E+00">
                  <c:v>-9.7881599999999997E-4</c:v>
                </c:pt>
                <c:pt idx="77887" formatCode="0.00E+00">
                  <c:v>-1.0296000000000001E-3</c:v>
                </c:pt>
                <c:pt idx="77888" formatCode="0.00E+00">
                  <c:v>-1.07946E-3</c:v>
                </c:pt>
                <c:pt idx="77889" formatCode="0.00E+00">
                  <c:v>-1.12834E-3</c:v>
                </c:pt>
                <c:pt idx="77890" formatCode="0.00E+00">
                  <c:v>-1.17618E-3</c:v>
                </c:pt>
                <c:pt idx="77891" formatCode="0.00E+00">
                  <c:v>-1.22295E-3</c:v>
                </c:pt>
                <c:pt idx="77892" formatCode="0.00E+00">
                  <c:v>-1.2685800000000001E-3</c:v>
                </c:pt>
                <c:pt idx="77893" formatCode="0.00E+00">
                  <c:v>-1.31302E-3</c:v>
                </c:pt>
                <c:pt idx="77894" formatCode="0.00E+00">
                  <c:v>-1.3562299999999999E-3</c:v>
                </c:pt>
                <c:pt idx="77895" formatCode="0.00E+00">
                  <c:v>-1.3981600000000001E-3</c:v>
                </c:pt>
                <c:pt idx="77896" formatCode="0.00E+00">
                  <c:v>-1.4387600000000001E-3</c:v>
                </c:pt>
                <c:pt idx="77897" formatCode="0.00E+00">
                  <c:v>-1.47799E-3</c:v>
                </c:pt>
                <c:pt idx="77898" formatCode="0.00E+00">
                  <c:v>-1.51581E-3</c:v>
                </c:pt>
                <c:pt idx="77899" formatCode="0.00E+00">
                  <c:v>-1.5521700000000001E-3</c:v>
                </c:pt>
                <c:pt idx="77900" formatCode="0.00E+00">
                  <c:v>-1.5870400000000001E-3</c:v>
                </c:pt>
                <c:pt idx="77901" formatCode="0.00E+00">
                  <c:v>-1.6203700000000001E-3</c:v>
                </c:pt>
                <c:pt idx="77902" formatCode="0.00E+00">
                  <c:v>-1.6521400000000001E-3</c:v>
                </c:pt>
                <c:pt idx="77903" formatCode="0.00E+00">
                  <c:v>-1.68231E-3</c:v>
                </c:pt>
                <c:pt idx="77904" formatCode="0.00E+00">
                  <c:v>-1.7108399999999999E-3</c:v>
                </c:pt>
                <c:pt idx="77905" formatCode="0.00E+00">
                  <c:v>-1.7377099999999999E-3</c:v>
                </c:pt>
                <c:pt idx="77906" formatCode="0.00E+00">
                  <c:v>-1.76289E-3</c:v>
                </c:pt>
                <c:pt idx="77907" formatCode="0.00E+00">
                  <c:v>-1.7863499999999999E-3</c:v>
                </c:pt>
                <c:pt idx="77908" formatCode="0.00E+00">
                  <c:v>-1.8080699999999999E-3</c:v>
                </c:pt>
                <c:pt idx="77909" formatCode="0.00E+00">
                  <c:v>-1.8280200000000001E-3</c:v>
                </c:pt>
                <c:pt idx="77910" formatCode="0.00E+00">
                  <c:v>-1.8461899999999999E-3</c:v>
                </c:pt>
                <c:pt idx="77911" formatCode="0.00E+00">
                  <c:v>-1.8625600000000001E-3</c:v>
                </c:pt>
                <c:pt idx="77912" formatCode="0.00E+00">
                  <c:v>-1.8771199999999999E-3</c:v>
                </c:pt>
                <c:pt idx="77913" formatCode="0.00E+00">
                  <c:v>-1.8898400000000001E-3</c:v>
                </c:pt>
                <c:pt idx="77914" formatCode="0.00E+00">
                  <c:v>-1.90073E-3</c:v>
                </c:pt>
                <c:pt idx="77915" formatCode="0.00E+00">
                  <c:v>-1.9097700000000001E-3</c:v>
                </c:pt>
                <c:pt idx="77916" formatCode="0.00E+00">
                  <c:v>-1.9169600000000001E-3</c:v>
                </c:pt>
                <c:pt idx="77917" formatCode="0.00E+00">
                  <c:v>-1.92228E-3</c:v>
                </c:pt>
                <c:pt idx="77918" formatCode="0.00E+00">
                  <c:v>-1.9257499999999999E-3</c:v>
                </c:pt>
                <c:pt idx="77919" formatCode="0.00E+00">
                  <c:v>-1.9273700000000001E-3</c:v>
                </c:pt>
                <c:pt idx="77920" formatCode="0.00E+00">
                  <c:v>-1.92712E-3</c:v>
                </c:pt>
                <c:pt idx="77921" formatCode="0.00E+00">
                  <c:v>-1.9250300000000001E-3</c:v>
                </c:pt>
                <c:pt idx="77922" formatCode="0.00E+00">
                  <c:v>-1.9211E-3</c:v>
                </c:pt>
                <c:pt idx="77923" formatCode="0.00E+00">
                  <c:v>-1.91533E-3</c:v>
                </c:pt>
                <c:pt idx="77924" formatCode="0.00E+00">
                  <c:v>-1.9077499999999999E-3</c:v>
                </c:pt>
                <c:pt idx="77925" formatCode="0.00E+00">
                  <c:v>-1.89836E-3</c:v>
                </c:pt>
                <c:pt idx="77926" formatCode="0.00E+00">
                  <c:v>-1.88719E-3</c:v>
                </c:pt>
                <c:pt idx="77927" formatCode="0.00E+00">
                  <c:v>-1.87425E-3</c:v>
                </c:pt>
                <c:pt idx="77928" formatCode="0.00E+00">
                  <c:v>-1.8595599999999999E-3</c:v>
                </c:pt>
                <c:pt idx="77929" formatCode="0.00E+00">
                  <c:v>-1.84315E-3</c:v>
                </c:pt>
                <c:pt idx="77930" formatCode="0.00E+00">
                  <c:v>-1.82504E-3</c:v>
                </c:pt>
                <c:pt idx="77931" formatCode="0.00E+00">
                  <c:v>-1.8052700000000001E-3</c:v>
                </c:pt>
                <c:pt idx="77932" formatCode="0.00E+00">
                  <c:v>-1.78385E-3</c:v>
                </c:pt>
                <c:pt idx="77933" formatCode="0.00E+00">
                  <c:v>-1.7608299999999999E-3</c:v>
                </c:pt>
                <c:pt idx="77934" formatCode="0.00E+00">
                  <c:v>-1.7362300000000001E-3</c:v>
                </c:pt>
                <c:pt idx="77935" formatCode="0.00E+00">
                  <c:v>-1.71009E-3</c:v>
                </c:pt>
                <c:pt idx="77936" formatCode="0.00E+00">
                  <c:v>-1.68245E-3</c:v>
                </c:pt>
                <c:pt idx="77937" formatCode="0.00E+00">
                  <c:v>-1.65335E-3</c:v>
                </c:pt>
                <c:pt idx="77938" formatCode="0.00E+00">
                  <c:v>-1.62283E-3</c:v>
                </c:pt>
                <c:pt idx="77939" formatCode="0.00E+00">
                  <c:v>-1.5909299999999999E-3</c:v>
                </c:pt>
                <c:pt idx="77940" formatCode="0.00E+00">
                  <c:v>-1.5577E-3</c:v>
                </c:pt>
                <c:pt idx="77941" formatCode="0.00E+00">
                  <c:v>-1.5231800000000001E-3</c:v>
                </c:pt>
                <c:pt idx="77942" formatCode="0.00E+00">
                  <c:v>-1.4874199999999999E-3</c:v>
                </c:pt>
                <c:pt idx="77943" formatCode="0.00E+00">
                  <c:v>-1.4504699999999999E-3</c:v>
                </c:pt>
                <c:pt idx="77944" formatCode="0.00E+00">
                  <c:v>-1.41237E-3</c:v>
                </c:pt>
                <c:pt idx="77945" formatCode="0.00E+00">
                  <c:v>-1.3731800000000001E-3</c:v>
                </c:pt>
                <c:pt idx="77946" formatCode="0.00E+00">
                  <c:v>-1.33296E-3</c:v>
                </c:pt>
                <c:pt idx="77947" formatCode="0.00E+00">
                  <c:v>-1.2917499999999999E-3</c:v>
                </c:pt>
                <c:pt idx="77948" formatCode="0.00E+00">
                  <c:v>-1.24961E-3</c:v>
                </c:pt>
                <c:pt idx="77949" formatCode="0.00E+00">
                  <c:v>-1.20659E-3</c:v>
                </c:pt>
                <c:pt idx="77950" formatCode="0.00E+00">
                  <c:v>-1.1627600000000001E-3</c:v>
                </c:pt>
                <c:pt idx="77951" formatCode="0.00E+00">
                  <c:v>-1.1181699999999999E-3</c:v>
                </c:pt>
                <c:pt idx="77952" formatCode="0.00E+00">
                  <c:v>-1.0728700000000001E-3</c:v>
                </c:pt>
                <c:pt idx="77953" formatCode="0.00E+00">
                  <c:v>-1.02692E-3</c:v>
                </c:pt>
                <c:pt idx="77954" formatCode="0.00E+00">
                  <c:v>-9.8039000000000004E-4</c:v>
                </c:pt>
                <c:pt idx="77955" formatCode="0.00E+00">
                  <c:v>-9.3333000000000001E-4</c:v>
                </c:pt>
                <c:pt idx="77956" formatCode="0.00E+00">
                  <c:v>-8.8580199999999999E-4</c:v>
                </c:pt>
                <c:pt idx="77957" formatCode="0.00E+00">
                  <c:v>-8.3786600000000004E-4</c:v>
                </c:pt>
                <c:pt idx="77958" formatCode="0.00E+00">
                  <c:v>-7.8958200000000004E-4</c:v>
                </c:pt>
                <c:pt idx="77959" formatCode="0.00E+00">
                  <c:v>-7.4100900000000005E-4</c:v>
                </c:pt>
                <c:pt idx="77960" formatCode="0.00E+00">
                  <c:v>-6.9220700000000002E-4</c:v>
                </c:pt>
                <c:pt idx="77961" formatCode="0.00E+00">
                  <c:v>-6.4323699999999995E-4</c:v>
                </c:pt>
                <c:pt idx="77962" formatCode="0.00E+00">
                  <c:v>-5.94157E-4</c:v>
                </c:pt>
                <c:pt idx="77963" formatCode="0.00E+00">
                  <c:v>-5.4502800000000003E-4</c:v>
                </c:pt>
                <c:pt idx="77964" formatCode="0.00E+00">
                  <c:v>-4.9590799999999998E-4</c:v>
                </c:pt>
                <c:pt idx="77965" formatCode="0.00E+00">
                  <c:v>-4.4685599999999998E-4</c:v>
                </c:pt>
                <c:pt idx="77966" formatCode="0.00E+00">
                  <c:v>-3.9792899999999999E-4</c:v>
                </c:pt>
                <c:pt idx="77967" formatCode="0.00E+00">
                  <c:v>-3.4918500000000001E-4</c:v>
                </c:pt>
                <c:pt idx="77968" formatCode="0.00E+00">
                  <c:v>-3.0068100000000002E-4</c:v>
                </c:pt>
                <c:pt idx="77969" formatCode="0.00E+00">
                  <c:v>-2.52472E-4</c:v>
                </c:pt>
                <c:pt idx="77970" formatCode="0.00E+00">
                  <c:v>-2.04613E-4</c:v>
                </c:pt>
                <c:pt idx="77971" formatCode="0.00E+00">
                  <c:v>-1.5715799999999999E-4</c:v>
                </c:pt>
                <c:pt idx="77972" formatCode="0.00E+00">
                  <c:v>-1.10161E-4</c:v>
                </c:pt>
                <c:pt idx="77973" formatCode="0.00E+00">
                  <c:v>-6.3671700000000002E-5</c:v>
                </c:pt>
                <c:pt idx="77974" formatCode="0.00E+00">
                  <c:v>-1.7742400000000001E-5</c:v>
                </c:pt>
                <c:pt idx="77975" formatCode="0.00E+00">
                  <c:v>2.7578099999999999E-5</c:v>
                </c:pt>
                <c:pt idx="77976" formatCode="0.00E+00">
                  <c:v>7.2241699999999996E-5</c:v>
                </c:pt>
                <c:pt idx="77977" formatCode="0.00E+00">
                  <c:v>1.16202E-4</c:v>
                </c:pt>
                <c:pt idx="77978" formatCode="0.00E+00">
                  <c:v>1.5941300000000001E-4</c:v>
                </c:pt>
                <c:pt idx="77979" formatCode="0.00E+00">
                  <c:v>2.01831E-4</c:v>
                </c:pt>
                <c:pt idx="77980" formatCode="0.00E+00">
                  <c:v>2.43415E-4</c:v>
                </c:pt>
                <c:pt idx="77981" formatCode="0.00E+00">
                  <c:v>2.84123E-4</c:v>
                </c:pt>
                <c:pt idx="77982" formatCode="0.00E+00">
                  <c:v>3.2391700000000001E-4</c:v>
                </c:pt>
                <c:pt idx="77983" formatCode="0.00E+00">
                  <c:v>3.6275899999999999E-4</c:v>
                </c:pt>
                <c:pt idx="77984" formatCode="0.00E+00">
                  <c:v>4.00615E-4</c:v>
                </c:pt>
                <c:pt idx="77985" formatCode="0.00E+00">
                  <c:v>4.3744999999999998E-4</c:v>
                </c:pt>
                <c:pt idx="77986" formatCode="0.00E+00">
                  <c:v>4.7323299999999999E-4</c:v>
                </c:pt>
                <c:pt idx="77987" formatCode="0.00E+00">
                  <c:v>5.0793400000000003E-4</c:v>
                </c:pt>
                <c:pt idx="77988" formatCode="0.00E+00">
                  <c:v>5.4152499999999995E-4</c:v>
                </c:pt>
                <c:pt idx="77989" formatCode="0.00E+00">
                  <c:v>5.7397999999999998E-4</c:v>
                </c:pt>
                <c:pt idx="77990" formatCode="0.00E+00">
                  <c:v>6.0527499999999995E-4</c:v>
                </c:pt>
                <c:pt idx="77991" formatCode="0.00E+00">
                  <c:v>6.3538799999999997E-4</c:v>
                </c:pt>
                <c:pt idx="77992" formatCode="0.00E+00">
                  <c:v>6.6429900000000003E-4</c:v>
                </c:pt>
                <c:pt idx="77993" formatCode="0.00E+00">
                  <c:v>6.9198999999999997E-4</c:v>
                </c:pt>
                <c:pt idx="77994" formatCode="0.00E+00">
                  <c:v>7.1844499999999996E-4</c:v>
                </c:pt>
                <c:pt idx="77995" formatCode="0.00E+00">
                  <c:v>7.4365100000000001E-4</c:v>
                </c:pt>
                <c:pt idx="77996" formatCode="0.00E+00">
                  <c:v>7.6759400000000002E-4</c:v>
                </c:pt>
                <c:pt idx="77997" formatCode="0.00E+00">
                  <c:v>7.9026699999999999E-4</c:v>
                </c:pt>
                <c:pt idx="77998" formatCode="0.00E+00">
                  <c:v>8.1166099999999998E-4</c:v>
                </c:pt>
                <c:pt idx="77999" formatCode="0.00E+00">
                  <c:v>8.3177000000000001E-4</c:v>
                </c:pt>
                <c:pt idx="78000" formatCode="0.00E+00">
                  <c:v>8.5059100000000004E-4</c:v>
                </c:pt>
                <c:pt idx="78001" formatCode="0.00E+00">
                  <c:v>8.6812300000000005E-4</c:v>
                </c:pt>
                <c:pt idx="78002" formatCode="0.00E+00">
                  <c:v>8.8436600000000004E-4</c:v>
                </c:pt>
                <c:pt idx="78003" formatCode="0.00E+00">
                  <c:v>8.9932200000000003E-4</c:v>
                </c:pt>
                <c:pt idx="78004" formatCode="0.00E+00">
                  <c:v>9.1299700000000003E-4</c:v>
                </c:pt>
                <c:pt idx="78005" formatCode="0.00E+00">
                  <c:v>9.25397E-4</c:v>
                </c:pt>
                <c:pt idx="78006" formatCode="0.00E+00">
                  <c:v>9.3652999999999998E-4</c:v>
                </c:pt>
                <c:pt idx="78007" formatCode="0.00E+00">
                  <c:v>9.4640600000000001E-4</c:v>
                </c:pt>
                <c:pt idx="78008" formatCode="0.00E+00">
                  <c:v>9.5503899999999997E-4</c:v>
                </c:pt>
                <c:pt idx="78009" formatCode="0.00E+00">
                  <c:v>9.6244099999999997E-4</c:v>
                </c:pt>
                <c:pt idx="78010" formatCode="0.00E+00">
                  <c:v>9.6862999999999995E-4</c:v>
                </c:pt>
                <c:pt idx="78011" formatCode="0.00E+00">
                  <c:v>9.7362200000000005E-4</c:v>
                </c:pt>
                <c:pt idx="78012" formatCode="0.00E+00">
                  <c:v>9.7743700000000005E-4</c:v>
                </c:pt>
                <c:pt idx="78013" formatCode="0.00E+00">
                  <c:v>9.8009599999999996E-4</c:v>
                </c:pt>
                <c:pt idx="78014" formatCode="0.00E+00">
                  <c:v>9.8162199999999992E-4</c:v>
                </c:pt>
                <c:pt idx="78015" formatCode="0.00E+00">
                  <c:v>9.8203900000000009E-4</c:v>
                </c:pt>
                <c:pt idx="78016" formatCode="0.00E+00">
                  <c:v>9.813720000000001E-4</c:v>
                </c:pt>
                <c:pt idx="78017" formatCode="0.00E+00">
                  <c:v>9.7964899999999997E-4</c:v>
                </c:pt>
                <c:pt idx="78018" formatCode="0.00E+00">
                  <c:v>9.7689799999999992E-4</c:v>
                </c:pt>
                <c:pt idx="78019" formatCode="0.00E+00">
                  <c:v>9.7314999999999999E-4</c:v>
                </c:pt>
                <c:pt idx="78020" formatCode="0.00E+00">
                  <c:v>9.68434E-4</c:v>
                </c:pt>
                <c:pt idx="78021" formatCode="0.00E+00">
                  <c:v>9.6278499999999996E-4</c:v>
                </c:pt>
                <c:pt idx="78022" formatCode="0.00E+00">
                  <c:v>9.5623400000000003E-4</c:v>
                </c:pt>
                <c:pt idx="78023" formatCode="0.00E+00">
                  <c:v>9.48816E-4</c:v>
                </c:pt>
                <c:pt idx="78024" formatCode="0.00E+00">
                  <c:v>9.4056800000000002E-4</c:v>
                </c:pt>
                <c:pt idx="78025" formatCode="0.00E+00">
                  <c:v>9.3152399999999998E-4</c:v>
                </c:pt>
                <c:pt idx="78026" formatCode="0.00E+00">
                  <c:v>9.2172300000000005E-4</c:v>
                </c:pt>
                <c:pt idx="78027" formatCode="0.00E+00">
                  <c:v>9.1120199999999995E-4</c:v>
                </c:pt>
                <c:pt idx="78028" formatCode="0.00E+00">
                  <c:v>9.0000099999999999E-4</c:v>
                </c:pt>
                <c:pt idx="78029" formatCode="0.00E+00">
                  <c:v>8.8815699999999999E-4</c:v>
                </c:pt>
                <c:pt idx="78030" formatCode="0.00E+00">
                  <c:v>8.7571100000000005E-4</c:v>
                </c:pt>
                <c:pt idx="78031" formatCode="0.00E+00">
                  <c:v>8.6270300000000004E-4</c:v>
                </c:pt>
                <c:pt idx="78032" formatCode="0.00E+00">
                  <c:v>8.4917399999999996E-4</c:v>
                </c:pt>
                <c:pt idx="78033" formatCode="0.00E+00">
                  <c:v>8.3516500000000002E-4</c:v>
                </c:pt>
                <c:pt idx="78034" formatCode="0.00E+00">
                  <c:v>8.2071499999999996E-4</c:v>
                </c:pt>
                <c:pt idx="78035" formatCode="0.00E+00">
                  <c:v>8.0586799999999995E-4</c:v>
                </c:pt>
                <c:pt idx="78036" formatCode="0.00E+00">
                  <c:v>7.9066300000000004E-4</c:v>
                </c:pt>
                <c:pt idx="78037" formatCode="0.00E+00">
                  <c:v>7.7514200000000004E-4</c:v>
                </c:pt>
                <c:pt idx="78038" formatCode="0.00E+00">
                  <c:v>7.5934699999999995E-4</c:v>
                </c:pt>
                <c:pt idx="78039" formatCode="0.00E+00">
                  <c:v>7.4331699999999996E-4</c:v>
                </c:pt>
                <c:pt idx="78040" formatCode="0.00E+00">
                  <c:v>7.2709399999999996E-4</c:v>
                </c:pt>
                <c:pt idx="78041" formatCode="0.00E+00">
                  <c:v>7.1071899999999996E-4</c:v>
                </c:pt>
                <c:pt idx="78042" formatCode="0.00E+00">
                  <c:v>6.9423E-4</c:v>
                </c:pt>
                <c:pt idx="78043" formatCode="0.00E+00">
                  <c:v>6.7766699999999996E-4</c:v>
                </c:pt>
                <c:pt idx="78044" formatCode="0.00E+00">
                  <c:v>6.6106900000000002E-4</c:v>
                </c:pt>
                <c:pt idx="78045" formatCode="0.00E+00">
                  <c:v>6.4447500000000004E-4</c:v>
                </c:pt>
                <c:pt idx="78046" formatCode="0.00E+00">
                  <c:v>6.2792200000000005E-4</c:v>
                </c:pt>
                <c:pt idx="78047" formatCode="0.00E+00">
                  <c:v>6.1144599999999997E-4</c:v>
                </c:pt>
                <c:pt idx="78048" formatCode="0.00E+00">
                  <c:v>5.9508399999999996E-4</c:v>
                </c:pt>
                <c:pt idx="78049" formatCode="0.00E+00">
                  <c:v>5.7886999999999999E-4</c:v>
                </c:pt>
                <c:pt idx="78050" formatCode="0.00E+00">
                  <c:v>5.6283899999999998E-4</c:v>
                </c:pt>
                <c:pt idx="78051" formatCode="0.00E+00">
                  <c:v>5.4702400000000001E-4</c:v>
                </c:pt>
                <c:pt idx="78052" formatCode="0.00E+00">
                  <c:v>5.3145600000000003E-4</c:v>
                </c:pt>
                <c:pt idx="78053" formatCode="0.00E+00">
                  <c:v>5.1616599999999998E-4</c:v>
                </c:pt>
                <c:pt idx="78054" formatCode="0.00E+00">
                  <c:v>5.0118500000000002E-4</c:v>
                </c:pt>
                <c:pt idx="78055" formatCode="0.00E+00">
                  <c:v>4.8653999999999999E-4</c:v>
                </c:pt>
                <c:pt idx="78056" formatCode="0.00E+00">
                  <c:v>4.7225799999999998E-4</c:v>
                </c:pt>
                <c:pt idx="78057" formatCode="0.00E+00">
                  <c:v>4.5836599999999998E-4</c:v>
                </c:pt>
                <c:pt idx="78058" formatCode="0.00E+00">
                  <c:v>4.44888E-4</c:v>
                </c:pt>
                <c:pt idx="78059" formatCode="0.00E+00">
                  <c:v>4.31846E-4</c:v>
                </c:pt>
                <c:pt idx="78060" formatCode="0.00E+00">
                  <c:v>4.19262E-4</c:v>
                </c:pt>
                <c:pt idx="78061" formatCode="0.00E+00">
                  <c:v>4.0715700000000001E-4</c:v>
                </c:pt>
                <c:pt idx="78062" formatCode="0.00E+00">
                  <c:v>3.9554899999999998E-4</c:v>
                </c:pt>
                <c:pt idx="78063" formatCode="0.00E+00">
                  <c:v>3.84454E-4</c:v>
                </c:pt>
                <c:pt idx="78064" formatCode="0.00E+00">
                  <c:v>3.7388800000000001E-4</c:v>
                </c:pt>
                <c:pt idx="78065" formatCode="0.00E+00">
                  <c:v>3.6386600000000002E-4</c:v>
                </c:pt>
                <c:pt idx="78066" formatCode="0.00E+00">
                  <c:v>3.5439899999999998E-4</c:v>
                </c:pt>
                <c:pt idx="78067" formatCode="0.00E+00">
                  <c:v>3.4549800000000002E-4</c:v>
                </c:pt>
                <c:pt idx="78068" formatCode="0.00E+00">
                  <c:v>3.3717099999999999E-4</c:v>
                </c:pt>
                <c:pt idx="78069" formatCode="0.00E+00">
                  <c:v>3.2942600000000001E-4</c:v>
                </c:pt>
                <c:pt idx="78070" formatCode="0.00E+00">
                  <c:v>3.2226999999999999E-4</c:v>
                </c:pt>
                <c:pt idx="78071" formatCode="0.00E+00">
                  <c:v>3.15705E-4</c:v>
                </c:pt>
                <c:pt idx="78072" formatCode="0.00E+00">
                  <c:v>3.0973300000000002E-4</c:v>
                </c:pt>
                <c:pt idx="78073" formatCode="0.00E+00">
                  <c:v>3.04357E-4</c:v>
                </c:pt>
                <c:pt idx="78074" formatCode="0.00E+00">
                  <c:v>2.9957399999999999E-4</c:v>
                </c:pt>
                <c:pt idx="78075" formatCode="0.00E+00">
                  <c:v>2.9538299999999997E-4</c:v>
                </c:pt>
                <c:pt idx="78076" formatCode="0.00E+00">
                  <c:v>2.9177899999999999E-4</c:v>
                </c:pt>
                <c:pt idx="78077" formatCode="0.00E+00">
                  <c:v>2.8875500000000002E-4</c:v>
                </c:pt>
                <c:pt idx="78078" formatCode="0.00E+00">
                  <c:v>2.8630499999999999E-4</c:v>
                </c:pt>
                <c:pt idx="78079" formatCode="0.00E+00">
                  <c:v>2.8442000000000002E-4</c:v>
                </c:pt>
                <c:pt idx="78080" formatCode="0.00E+00">
                  <c:v>2.8309E-4</c:v>
                </c:pt>
                <c:pt idx="78081" formatCode="0.00E+00">
                  <c:v>2.8230099999999999E-4</c:v>
                </c:pt>
                <c:pt idx="78082" formatCode="0.00E+00">
                  <c:v>2.8204100000000002E-4</c:v>
                </c:pt>
                <c:pt idx="78083" formatCode="0.00E+00">
                  <c:v>2.8229500000000001E-4</c:v>
                </c:pt>
                <c:pt idx="78084" formatCode="0.00E+00">
                  <c:v>2.8304699999999998E-4</c:v>
                </c:pt>
                <c:pt idx="78085" formatCode="0.00E+00">
                  <c:v>2.84278E-4</c:v>
                </c:pt>
                <c:pt idx="78086" formatCode="0.00E+00">
                  <c:v>2.8596999999999997E-4</c:v>
                </c:pt>
                <c:pt idx="78087" formatCode="0.00E+00">
                  <c:v>2.8810199999999999E-4</c:v>
                </c:pt>
                <c:pt idx="78088" formatCode="0.00E+00">
                  <c:v>2.90654E-4</c:v>
                </c:pt>
                <c:pt idx="78089" formatCode="0.00E+00">
                  <c:v>2.93601E-4</c:v>
                </c:pt>
                <c:pt idx="78090" formatCode="0.00E+00">
                  <c:v>2.9692100000000001E-4</c:v>
                </c:pt>
                <c:pt idx="78091" formatCode="0.00E+00">
                  <c:v>3.0058899999999998E-4</c:v>
                </c:pt>
                <c:pt idx="78092" formatCode="0.00E+00">
                  <c:v>3.0457800000000001E-4</c:v>
                </c:pt>
                <c:pt idx="78093" formatCode="0.00E+00">
                  <c:v>3.0886100000000001E-4</c:v>
                </c:pt>
                <c:pt idx="78094" formatCode="0.00E+00">
                  <c:v>3.13412E-4</c:v>
                </c:pt>
                <c:pt idx="78095" formatCode="0.00E+00">
                  <c:v>3.1819999999999998E-4</c:v>
                </c:pt>
                <c:pt idx="78096" formatCode="0.00E+00">
                  <c:v>3.2319800000000002E-4</c:v>
                </c:pt>
                <c:pt idx="78097" formatCode="0.00E+00">
                  <c:v>3.2837399999999998E-4</c:v>
                </c:pt>
                <c:pt idx="78098" formatCode="0.00E+00">
                  <c:v>3.3369900000000002E-4</c:v>
                </c:pt>
                <c:pt idx="78099" formatCode="0.00E+00">
                  <c:v>3.3913999999999998E-4</c:v>
                </c:pt>
                <c:pt idx="78100" formatCode="0.00E+00">
                  <c:v>3.4466500000000002E-4</c:v>
                </c:pt>
                <c:pt idx="78101" formatCode="0.00E+00">
                  <c:v>3.5024399999999999E-4</c:v>
                </c:pt>
                <c:pt idx="78102" formatCode="0.00E+00">
                  <c:v>3.5584199999999999E-4</c:v>
                </c:pt>
                <c:pt idx="78103" formatCode="0.00E+00">
                  <c:v>3.6142699999999999E-4</c:v>
                </c:pt>
                <c:pt idx="78104" formatCode="0.00E+00">
                  <c:v>3.6696500000000002E-4</c:v>
                </c:pt>
                <c:pt idx="78105" formatCode="0.00E+00">
                  <c:v>3.7242500000000001E-4</c:v>
                </c:pt>
                <c:pt idx="78106" formatCode="0.00E+00">
                  <c:v>3.77771E-4</c:v>
                </c:pt>
                <c:pt idx="78107" formatCode="0.00E+00">
                  <c:v>3.8297E-4</c:v>
                </c:pt>
                <c:pt idx="78108" formatCode="0.00E+00">
                  <c:v>3.8799E-4</c:v>
                </c:pt>
                <c:pt idx="78109" formatCode="0.00E+00">
                  <c:v>3.92796E-4</c:v>
                </c:pt>
                <c:pt idx="78110" formatCode="0.00E+00">
                  <c:v>3.9735699999999998E-4</c:v>
                </c:pt>
                <c:pt idx="78111" formatCode="0.00E+00">
                  <c:v>4.0163800000000001E-4</c:v>
                </c:pt>
                <c:pt idx="78112" formatCode="0.00E+00">
                  <c:v>4.0560800000000001E-4</c:v>
                </c:pt>
                <c:pt idx="78113" formatCode="0.00E+00">
                  <c:v>4.0923499999999998E-4</c:v>
                </c:pt>
                <c:pt idx="78114" formatCode="0.00E+00">
                  <c:v>4.1248700000000001E-4</c:v>
                </c:pt>
                <c:pt idx="78115" formatCode="0.00E+00">
                  <c:v>4.1533299999999999E-4</c:v>
                </c:pt>
                <c:pt idx="78116" formatCode="0.00E+00">
                  <c:v>4.1774299999999999E-4</c:v>
                </c:pt>
                <c:pt idx="78117" formatCode="0.00E+00">
                  <c:v>4.1968700000000002E-4</c:v>
                </c:pt>
                <c:pt idx="78118" formatCode="0.00E+00">
                  <c:v>4.2113600000000001E-4</c:v>
                </c:pt>
                <c:pt idx="78119" formatCode="0.00E+00">
                  <c:v>4.2206200000000001E-4</c:v>
                </c:pt>
                <c:pt idx="78120" formatCode="0.00E+00">
                  <c:v>4.2243800000000002E-4</c:v>
                </c:pt>
                <c:pt idx="78121" formatCode="0.00E+00">
                  <c:v>4.2223800000000002E-4</c:v>
                </c:pt>
                <c:pt idx="78122" formatCode="0.00E+00">
                  <c:v>4.2143600000000002E-4</c:v>
                </c:pt>
                <c:pt idx="78123" formatCode="0.00E+00">
                  <c:v>4.2000799999999998E-4</c:v>
                </c:pt>
                <c:pt idx="78124" formatCode="0.00E+00">
                  <c:v>4.1793100000000002E-4</c:v>
                </c:pt>
                <c:pt idx="78125" formatCode="0.00E+00">
                  <c:v>4.1518399999999997E-4</c:v>
                </c:pt>
                <c:pt idx="78126" formatCode="0.00E+00">
                  <c:v>4.1174499999999998E-4</c:v>
                </c:pt>
                <c:pt idx="78127" formatCode="0.00E+00">
                  <c:v>4.07594E-4</c:v>
                </c:pt>
                <c:pt idx="78128" formatCode="0.00E+00">
                  <c:v>4.02715E-4</c:v>
                </c:pt>
                <c:pt idx="78129" formatCode="0.00E+00">
                  <c:v>3.9708899999999999E-4</c:v>
                </c:pt>
                <c:pt idx="78130" formatCode="0.00E+00">
                  <c:v>3.9070199999999999E-4</c:v>
                </c:pt>
                <c:pt idx="78131" formatCode="0.00E+00">
                  <c:v>3.8353999999999998E-4</c:v>
                </c:pt>
                <c:pt idx="78132" formatCode="0.00E+00">
                  <c:v>3.7558999999999997E-4</c:v>
                </c:pt>
                <c:pt idx="78133" formatCode="0.00E+00">
                  <c:v>3.6684100000000002E-4</c:v>
                </c:pt>
                <c:pt idx="78134" formatCode="0.00E+00">
                  <c:v>3.5728300000000001E-4</c:v>
                </c:pt>
                <c:pt idx="78135" formatCode="0.00E+00">
                  <c:v>3.4691000000000002E-4</c:v>
                </c:pt>
                <c:pt idx="78136" formatCode="0.00E+00">
                  <c:v>3.3571300000000002E-4</c:v>
                </c:pt>
                <c:pt idx="78137" formatCode="0.00E+00">
                  <c:v>3.2369000000000001E-4</c:v>
                </c:pt>
                <c:pt idx="78138" formatCode="0.00E+00">
                  <c:v>3.1083700000000001E-4</c:v>
                </c:pt>
                <c:pt idx="78139" formatCode="0.00E+00">
                  <c:v>2.97151E-4</c:v>
                </c:pt>
                <c:pt idx="78140" formatCode="0.00E+00">
                  <c:v>2.8263499999999999E-4</c:v>
                </c:pt>
                <c:pt idx="78141" formatCode="0.00E+00">
                  <c:v>2.6728899999999998E-4</c:v>
                </c:pt>
                <c:pt idx="78142" formatCode="0.00E+00">
                  <c:v>2.5111699999999997E-4</c:v>
                </c:pt>
                <c:pt idx="78143" formatCode="0.00E+00">
                  <c:v>2.34124E-4</c:v>
                </c:pt>
                <c:pt idx="78144" formatCode="0.00E+00">
                  <c:v>2.1631800000000001E-4</c:v>
                </c:pt>
                <c:pt idx="78145" formatCode="0.00E+00">
                  <c:v>1.9770700000000001E-4</c:v>
                </c:pt>
                <c:pt idx="78146" formatCode="0.00E+00">
                  <c:v>1.7830100000000001E-4</c:v>
                </c:pt>
                <c:pt idx="78147" formatCode="0.00E+00">
                  <c:v>1.5811300000000001E-4</c:v>
                </c:pt>
                <c:pt idx="78148" formatCode="0.00E+00">
                  <c:v>1.37155E-4</c:v>
                </c:pt>
                <c:pt idx="78149" formatCode="0.00E+00">
                  <c:v>1.15444E-4</c:v>
                </c:pt>
                <c:pt idx="78150" formatCode="0.00E+00">
                  <c:v>9.2995400000000001E-5</c:v>
                </c:pt>
                <c:pt idx="78151" formatCode="0.00E+00">
                  <c:v>6.9828700000000005E-5</c:v>
                </c:pt>
                <c:pt idx="78152" formatCode="0.00E+00">
                  <c:v>4.5963800000000002E-5</c:v>
                </c:pt>
                <c:pt idx="78153" formatCode="0.00E+00">
                  <c:v>2.1422099999999999E-5</c:v>
                </c:pt>
                <c:pt idx="78154" formatCode="0.00E+00">
                  <c:v>-3.77315E-6</c:v>
                </c:pt>
                <c:pt idx="78155" formatCode="0.00E+00">
                  <c:v>-2.9597299999999999E-5</c:v>
                </c:pt>
                <c:pt idx="78156" formatCode="0.00E+00">
                  <c:v>-5.6024299999999998E-5</c:v>
                </c:pt>
                <c:pt idx="78157" formatCode="0.00E+00">
                  <c:v>-8.3026600000000002E-5</c:v>
                </c:pt>
                <c:pt idx="78158" formatCode="0.00E+00">
                  <c:v>-1.10575E-4</c:v>
                </c:pt>
                <c:pt idx="78159" formatCode="0.00E+00">
                  <c:v>-1.3863999999999999E-4</c:v>
                </c:pt>
                <c:pt idx="78160" formatCode="0.00E+00">
                  <c:v>-1.6719E-4</c:v>
                </c:pt>
                <c:pt idx="78161" formatCode="0.00E+00">
                  <c:v>-1.9619200000000001E-4</c:v>
                </c:pt>
                <c:pt idx="78162" formatCode="0.00E+00">
                  <c:v>-2.2561200000000001E-4</c:v>
                </c:pt>
                <c:pt idx="78163" formatCode="0.00E+00">
                  <c:v>-2.5541499999999999E-4</c:v>
                </c:pt>
                <c:pt idx="78164" formatCode="0.00E+00">
                  <c:v>-2.8556499999999999E-4</c:v>
                </c:pt>
                <c:pt idx="78165" formatCode="0.00E+00">
                  <c:v>-3.16025E-4</c:v>
                </c:pt>
                <c:pt idx="78166" formatCode="0.00E+00">
                  <c:v>-3.4675599999999998E-4</c:v>
                </c:pt>
                <c:pt idx="78167" formatCode="0.00E+00">
                  <c:v>-3.7772000000000001E-4</c:v>
                </c:pt>
                <c:pt idx="78168" formatCode="0.00E+00">
                  <c:v>-4.0887699999999998E-4</c:v>
                </c:pt>
                <c:pt idx="78169" formatCode="0.00E+00">
                  <c:v>-4.4018600000000002E-4</c:v>
                </c:pt>
                <c:pt idx="78170" formatCode="0.00E+00">
                  <c:v>-4.7160600000000001E-4</c:v>
                </c:pt>
                <c:pt idx="78171" formatCode="0.00E+00">
                  <c:v>-5.0309499999999995E-4</c:v>
                </c:pt>
                <c:pt idx="78172" formatCode="0.00E+00">
                  <c:v>-5.3461100000000005E-4</c:v>
                </c:pt>
                <c:pt idx="78173" formatCode="0.00E+00">
                  <c:v>-5.6610899999999997E-4</c:v>
                </c:pt>
                <c:pt idx="78174" formatCode="0.00E+00">
                  <c:v>-5.9754600000000001E-4</c:v>
                </c:pt>
                <c:pt idx="78175" formatCode="0.00E+00">
                  <c:v>-6.2887700000000002E-4</c:v>
                </c:pt>
                <c:pt idx="78176" formatCode="0.00E+00">
                  <c:v>-6.6005999999999997E-4</c:v>
                </c:pt>
                <c:pt idx="78177" formatCode="0.00E+00">
                  <c:v>-6.9105700000000002E-4</c:v>
                </c:pt>
                <c:pt idx="78178" formatCode="0.00E+00">
                  <c:v>-7.2182400000000003E-4</c:v>
                </c:pt>
                <c:pt idx="78179" formatCode="0.00E+00">
                  <c:v>-7.5230800000000003E-4</c:v>
                </c:pt>
                <c:pt idx="78180" formatCode="0.00E+00">
                  <c:v>-7.8243699999999998E-4</c:v>
                </c:pt>
                <c:pt idx="78181" formatCode="0.00E+00">
                  <c:v>-8.1213399999999995E-4</c:v>
                </c:pt>
                <c:pt idx="78182" formatCode="0.00E+00">
                  <c:v>-8.4132599999999999E-4</c:v>
                </c:pt>
                <c:pt idx="78183" formatCode="0.00E+00">
                  <c:v>-8.6996999999999997E-4</c:v>
                </c:pt>
                <c:pt idx="78184" formatCode="0.00E+00">
                  <c:v>-8.9804900000000005E-4</c:v>
                </c:pt>
                <c:pt idx="78185" formatCode="0.00E+00">
                  <c:v>-9.25555E-4</c:v>
                </c:pt>
                <c:pt idx="78186" formatCode="0.00E+00">
                  <c:v>-9.5247699999999997E-4</c:v>
                </c:pt>
                <c:pt idx="78187" formatCode="0.00E+00">
                  <c:v>-9.7880100000000006E-4</c:v>
                </c:pt>
                <c:pt idx="78188" formatCode="0.00E+00">
                  <c:v>-1.0045099999999999E-3</c:v>
                </c:pt>
                <c:pt idx="78189" formatCode="0.00E+00">
                  <c:v>-1.0295899999999999E-3</c:v>
                </c:pt>
                <c:pt idx="78190" formatCode="0.00E+00">
                  <c:v>-1.0540199999999999E-3</c:v>
                </c:pt>
                <c:pt idx="78191" formatCode="0.00E+00">
                  <c:v>-1.0777899999999999E-3</c:v>
                </c:pt>
                <c:pt idx="78192" formatCode="0.00E+00">
                  <c:v>-1.1008700000000001E-3</c:v>
                </c:pt>
                <c:pt idx="78193" formatCode="0.00E+00">
                  <c:v>-1.12327E-3</c:v>
                </c:pt>
                <c:pt idx="78194" formatCode="0.00E+00">
                  <c:v>-1.1449800000000001E-3</c:v>
                </c:pt>
                <c:pt idx="78195" formatCode="0.00E+00">
                  <c:v>-1.1659699999999999E-3</c:v>
                </c:pt>
                <c:pt idx="78196" formatCode="0.00E+00">
                  <c:v>-1.18622E-3</c:v>
                </c:pt>
                <c:pt idx="78197" formatCode="0.00E+00">
                  <c:v>-1.2057400000000001E-3</c:v>
                </c:pt>
                <c:pt idx="78198" formatCode="0.00E+00">
                  <c:v>-1.22452E-3</c:v>
                </c:pt>
                <c:pt idx="78199" formatCode="0.00E+00">
                  <c:v>-1.24256E-3</c:v>
                </c:pt>
                <c:pt idx="78200" formatCode="0.00E+00">
                  <c:v>-1.2598399999999999E-3</c:v>
                </c:pt>
                <c:pt idx="78201" formatCode="0.00E+00">
                  <c:v>-1.27637E-3</c:v>
                </c:pt>
                <c:pt idx="78202" formatCode="0.00E+00">
                  <c:v>-1.29214E-3</c:v>
                </c:pt>
                <c:pt idx="78203" formatCode="0.00E+00">
                  <c:v>-1.3070899999999999E-3</c:v>
                </c:pt>
                <c:pt idx="78204" formatCode="0.00E+00">
                  <c:v>-1.3212E-3</c:v>
                </c:pt>
                <c:pt idx="78205" formatCode="0.00E+00">
                  <c:v>-1.3344800000000001E-3</c:v>
                </c:pt>
                <c:pt idx="78206" formatCode="0.00E+00">
                  <c:v>-1.34698E-3</c:v>
                </c:pt>
                <c:pt idx="78207" formatCode="0.00E+00">
                  <c:v>-1.3586799999999999E-3</c:v>
                </c:pt>
                <c:pt idx="78208" formatCode="0.00E+00">
                  <c:v>-1.36959E-3</c:v>
                </c:pt>
                <c:pt idx="78209" formatCode="0.00E+00">
                  <c:v>-1.3797099999999999E-3</c:v>
                </c:pt>
                <c:pt idx="78210" formatCode="0.00E+00">
                  <c:v>-1.389E-3</c:v>
                </c:pt>
                <c:pt idx="78211" formatCode="0.00E+00">
                  <c:v>-1.3974199999999999E-3</c:v>
                </c:pt>
                <c:pt idx="78212" formatCode="0.00E+00">
                  <c:v>-1.4049799999999999E-3</c:v>
                </c:pt>
                <c:pt idx="78213" formatCode="0.00E+00">
                  <c:v>-1.4117299999999999E-3</c:v>
                </c:pt>
                <c:pt idx="78214" formatCode="0.00E+00">
                  <c:v>-1.41771E-3</c:v>
                </c:pt>
                <c:pt idx="78215" formatCode="0.00E+00">
                  <c:v>-1.42292E-3</c:v>
                </c:pt>
                <c:pt idx="78216" formatCode="0.00E+00">
                  <c:v>-1.42735E-3</c:v>
                </c:pt>
                <c:pt idx="78217" formatCode="0.00E+00">
                  <c:v>-1.4310200000000001E-3</c:v>
                </c:pt>
                <c:pt idx="78218" formatCode="0.00E+00">
                  <c:v>-1.4339400000000001E-3</c:v>
                </c:pt>
                <c:pt idx="78219" formatCode="0.00E+00">
                  <c:v>-1.4361199999999999E-3</c:v>
                </c:pt>
                <c:pt idx="78220" formatCode="0.00E+00">
                  <c:v>-1.4375900000000001E-3</c:v>
                </c:pt>
                <c:pt idx="78221" formatCode="0.00E+00">
                  <c:v>-1.4383499999999999E-3</c:v>
                </c:pt>
                <c:pt idx="78222" formatCode="0.00E+00">
                  <c:v>-1.43841E-3</c:v>
                </c:pt>
                <c:pt idx="78223" formatCode="0.00E+00">
                  <c:v>-1.43782E-3</c:v>
                </c:pt>
                <c:pt idx="78224" formatCode="0.00E+00">
                  <c:v>-1.4365999999999999E-3</c:v>
                </c:pt>
                <c:pt idx="78225" formatCode="0.00E+00">
                  <c:v>-1.4347100000000001E-3</c:v>
                </c:pt>
                <c:pt idx="78226" formatCode="0.00E+00">
                  <c:v>-1.4321200000000001E-3</c:v>
                </c:pt>
                <c:pt idx="78227" formatCode="0.00E+00">
                  <c:v>-1.42896E-3</c:v>
                </c:pt>
                <c:pt idx="78228" formatCode="0.00E+00">
                  <c:v>-1.42549E-3</c:v>
                </c:pt>
                <c:pt idx="78229" formatCode="0.00E+00">
                  <c:v>-1.42183E-3</c:v>
                </c:pt>
                <c:pt idx="78230" formatCode="0.00E+00">
                  <c:v>-1.41778E-3</c:v>
                </c:pt>
                <c:pt idx="78231" formatCode="0.00E+00">
                  <c:v>-1.4130600000000001E-3</c:v>
                </c:pt>
                <c:pt idx="78232" formatCode="0.00E+00">
                  <c:v>-1.4075400000000001E-3</c:v>
                </c:pt>
                <c:pt idx="78233" formatCode="0.00E+00">
                  <c:v>-1.4012600000000001E-3</c:v>
                </c:pt>
                <c:pt idx="78234" formatCode="0.00E+00">
                  <c:v>-1.3943E-3</c:v>
                </c:pt>
                <c:pt idx="78235" formatCode="0.00E+00">
                  <c:v>-1.3867199999999999E-3</c:v>
                </c:pt>
                <c:pt idx="78236" formatCode="0.00E+00">
                  <c:v>-1.3785500000000001E-3</c:v>
                </c:pt>
                <c:pt idx="78237" formatCode="0.00E+00">
                  <c:v>-1.3698899999999999E-3</c:v>
                </c:pt>
                <c:pt idx="78238" formatCode="0.00E+00">
                  <c:v>-1.3607999999999999E-3</c:v>
                </c:pt>
                <c:pt idx="78239" formatCode="0.00E+00">
                  <c:v>-1.35136E-3</c:v>
                </c:pt>
                <c:pt idx="78240" formatCode="0.00E+00">
                  <c:v>-1.34162E-3</c:v>
                </c:pt>
                <c:pt idx="78241" formatCode="0.00E+00">
                  <c:v>-1.3316999999999999E-3</c:v>
                </c:pt>
                <c:pt idx="78242" formatCode="0.00E+00">
                  <c:v>-1.32172E-3</c:v>
                </c:pt>
                <c:pt idx="78243" formatCode="0.00E+00">
                  <c:v>-1.3118400000000001E-3</c:v>
                </c:pt>
                <c:pt idx="78244" formatCode="0.00E+00">
                  <c:v>-1.3021300000000001E-3</c:v>
                </c:pt>
                <c:pt idx="78245" formatCode="0.00E+00">
                  <c:v>-1.2926700000000001E-3</c:v>
                </c:pt>
                <c:pt idx="78246" formatCode="0.00E+00">
                  <c:v>-1.2835100000000001E-3</c:v>
                </c:pt>
                <c:pt idx="78247" formatCode="0.00E+00">
                  <c:v>-1.2747699999999999E-3</c:v>
                </c:pt>
                <c:pt idx="78248" formatCode="0.00E+00">
                  <c:v>-1.2664900000000001E-3</c:v>
                </c:pt>
                <c:pt idx="78249" formatCode="0.00E+00">
                  <c:v>-1.2586299999999999E-3</c:v>
                </c:pt>
                <c:pt idx="78250" formatCode="0.00E+00">
                  <c:v>-1.2511099999999999E-3</c:v>
                </c:pt>
                <c:pt idx="78251" formatCode="0.00E+00">
                  <c:v>-1.2438900000000001E-3</c:v>
                </c:pt>
                <c:pt idx="78252" formatCode="0.00E+00">
                  <c:v>-1.2371400000000001E-3</c:v>
                </c:pt>
                <c:pt idx="78253" formatCode="0.00E+00">
                  <c:v>-1.23106E-3</c:v>
                </c:pt>
                <c:pt idx="78254" formatCode="0.00E+00">
                  <c:v>-1.2258499999999999E-3</c:v>
                </c:pt>
                <c:pt idx="78255" formatCode="0.00E+00">
                  <c:v>-1.22164E-3</c:v>
                </c:pt>
                <c:pt idx="78256" formatCode="0.00E+00">
                  <c:v>-1.2185E-3</c:v>
                </c:pt>
                <c:pt idx="78257" formatCode="0.00E+00">
                  <c:v>-1.2163899999999999E-3</c:v>
                </c:pt>
                <c:pt idx="78258" formatCode="0.00E+00">
                  <c:v>-1.21521E-3</c:v>
                </c:pt>
                <c:pt idx="78259" formatCode="0.00E+00">
                  <c:v>-1.2147600000000001E-3</c:v>
                </c:pt>
                <c:pt idx="78260" formatCode="0.00E+00">
                  <c:v>-1.2148599999999999E-3</c:v>
                </c:pt>
                <c:pt idx="78261" formatCode="0.00E+00">
                  <c:v>-1.2155600000000001E-3</c:v>
                </c:pt>
                <c:pt idx="78262" formatCode="0.00E+00">
                  <c:v>-1.2171700000000001E-3</c:v>
                </c:pt>
                <c:pt idx="78263" formatCode="0.00E+00">
                  <c:v>-1.2198700000000001E-3</c:v>
                </c:pt>
                <c:pt idx="78264" formatCode="0.00E+00">
                  <c:v>-1.2236199999999999E-3</c:v>
                </c:pt>
                <c:pt idx="78265" formatCode="0.00E+00">
                  <c:v>-1.2283299999999999E-3</c:v>
                </c:pt>
                <c:pt idx="78266" formatCode="0.00E+00">
                  <c:v>-1.23409E-3</c:v>
                </c:pt>
                <c:pt idx="78267" formatCode="0.00E+00">
                  <c:v>-1.2411099999999999E-3</c:v>
                </c:pt>
                <c:pt idx="78268" formatCode="0.00E+00">
                  <c:v>-1.2495500000000001E-3</c:v>
                </c:pt>
                <c:pt idx="78269" formatCode="0.00E+00">
                  <c:v>-1.25939E-3</c:v>
                </c:pt>
                <c:pt idx="78270" formatCode="0.00E+00">
                  <c:v>-1.2705699999999999E-3</c:v>
                </c:pt>
                <c:pt idx="78271" formatCode="0.00E+00">
                  <c:v>-1.2830599999999999E-3</c:v>
                </c:pt>
                <c:pt idx="78272" formatCode="0.00E+00">
                  <c:v>-1.29682E-3</c:v>
                </c:pt>
                <c:pt idx="78273" formatCode="0.00E+00">
                  <c:v>-1.3118100000000001E-3</c:v>
                </c:pt>
                <c:pt idx="78274" formatCode="0.00E+00">
                  <c:v>-1.32796E-3</c:v>
                </c:pt>
                <c:pt idx="78275" formatCode="0.00E+00">
                  <c:v>-1.34512E-3</c:v>
                </c:pt>
                <c:pt idx="78276" formatCode="0.00E+00">
                  <c:v>-1.3632900000000001E-3</c:v>
                </c:pt>
                <c:pt idx="78277" formatCode="0.00E+00">
                  <c:v>-1.3827399999999999E-3</c:v>
                </c:pt>
                <c:pt idx="78278" formatCode="0.00E+00">
                  <c:v>-1.4038399999999999E-3</c:v>
                </c:pt>
                <c:pt idx="78279" formatCode="0.00E+00">
                  <c:v>-1.42669E-3</c:v>
                </c:pt>
                <c:pt idx="78280" formatCode="0.00E+00">
                  <c:v>-1.4509499999999999E-3</c:v>
                </c:pt>
                <c:pt idx="78281" formatCode="0.00E+00">
                  <c:v>-1.47624E-3</c:v>
                </c:pt>
                <c:pt idx="78282" formatCode="0.00E+00">
                  <c:v>-1.50242E-3</c:v>
                </c:pt>
                <c:pt idx="78283" formatCode="0.00E+00">
                  <c:v>-1.52961E-3</c:v>
                </c:pt>
                <c:pt idx="78284" formatCode="0.00E+00">
                  <c:v>-1.5579299999999999E-3</c:v>
                </c:pt>
                <c:pt idx="78285" formatCode="0.00E+00">
                  <c:v>-1.58734E-3</c:v>
                </c:pt>
                <c:pt idx="78286" formatCode="0.00E+00">
                  <c:v>-1.6177299999999999E-3</c:v>
                </c:pt>
                <c:pt idx="78287" formatCode="0.00E+00">
                  <c:v>-1.6492099999999999E-3</c:v>
                </c:pt>
                <c:pt idx="78288" formatCode="0.00E+00">
                  <c:v>-1.6819599999999999E-3</c:v>
                </c:pt>
                <c:pt idx="78289" formatCode="0.00E+00">
                  <c:v>-1.71612E-3</c:v>
                </c:pt>
                <c:pt idx="78290" formatCode="0.00E+00">
                  <c:v>-1.75186E-3</c:v>
                </c:pt>
                <c:pt idx="78291" formatCode="0.00E+00">
                  <c:v>-1.7894499999999999E-3</c:v>
                </c:pt>
                <c:pt idx="78292" formatCode="0.00E+00">
                  <c:v>-1.82899E-3</c:v>
                </c:pt>
                <c:pt idx="78293" formatCode="0.00E+00">
                  <c:v>-1.87028E-3</c:v>
                </c:pt>
                <c:pt idx="78294" formatCode="0.00E+00">
                  <c:v>-1.91311E-3</c:v>
                </c:pt>
                <c:pt idx="78295" formatCode="0.00E+00">
                  <c:v>-1.9575199999999999E-3</c:v>
                </c:pt>
                <c:pt idx="78296" formatCode="0.00E+00">
                  <c:v>-2.0036400000000001E-3</c:v>
                </c:pt>
                <c:pt idx="78297" formatCode="0.00E+00">
                  <c:v>-2.0514499999999998E-3</c:v>
                </c:pt>
                <c:pt idx="78298" formatCode="0.00E+00">
                  <c:v>-2.1007500000000002E-3</c:v>
                </c:pt>
                <c:pt idx="78299" formatCode="0.00E+00">
                  <c:v>-2.1512900000000001E-3</c:v>
                </c:pt>
                <c:pt idx="78300" formatCode="0.00E+00">
                  <c:v>-2.2029100000000002E-3</c:v>
                </c:pt>
                <c:pt idx="78301" formatCode="0.00E+00">
                  <c:v>-2.25559E-3</c:v>
                </c:pt>
                <c:pt idx="78302" formatCode="0.00E+00">
                  <c:v>-2.3094299999999999E-3</c:v>
                </c:pt>
                <c:pt idx="78303" formatCode="0.00E+00">
                  <c:v>-2.3646299999999999E-3</c:v>
                </c:pt>
                <c:pt idx="78304" formatCode="0.00E+00">
                  <c:v>-2.42136E-3</c:v>
                </c:pt>
                <c:pt idx="78305" formatCode="0.00E+00">
                  <c:v>-2.4797E-3</c:v>
                </c:pt>
                <c:pt idx="78306" formatCode="0.00E+00">
                  <c:v>-2.5395999999999999E-3</c:v>
                </c:pt>
                <c:pt idx="78307" formatCode="0.00E+00">
                  <c:v>-2.60085E-3</c:v>
                </c:pt>
                <c:pt idx="78308" formatCode="0.00E+00">
                  <c:v>-2.6630899999999999E-3</c:v>
                </c:pt>
                <c:pt idx="78309" formatCode="0.00E+00">
                  <c:v>-2.7260600000000002E-3</c:v>
                </c:pt>
                <c:pt idx="78310" formatCode="0.00E+00">
                  <c:v>-2.7896100000000001E-3</c:v>
                </c:pt>
                <c:pt idx="78311" formatCode="0.00E+00">
                  <c:v>-2.8536999999999998E-3</c:v>
                </c:pt>
                <c:pt idx="78312" formatCode="0.00E+00">
                  <c:v>-2.9183299999999998E-3</c:v>
                </c:pt>
                <c:pt idx="78313" formatCode="0.00E+00">
                  <c:v>-2.9835E-3</c:v>
                </c:pt>
                <c:pt idx="78314" formatCode="0.00E+00">
                  <c:v>-3.04916E-3</c:v>
                </c:pt>
                <c:pt idx="78315" formatCode="0.00E+00">
                  <c:v>-3.1152799999999998E-3</c:v>
                </c:pt>
                <c:pt idx="78316" formatCode="0.00E+00">
                  <c:v>-3.1819499999999998E-3</c:v>
                </c:pt>
                <c:pt idx="78317" formatCode="0.00E+00">
                  <c:v>-3.2492699999999998E-3</c:v>
                </c:pt>
                <c:pt idx="78318" formatCode="0.00E+00">
                  <c:v>-3.3173399999999998E-3</c:v>
                </c:pt>
                <c:pt idx="78319" formatCode="0.00E+00">
                  <c:v>-3.3862800000000002E-3</c:v>
                </c:pt>
                <c:pt idx="78320" formatCode="0.00E+00">
                  <c:v>-3.4561700000000002E-3</c:v>
                </c:pt>
                <c:pt idx="78321" formatCode="0.00E+00">
                  <c:v>-3.5269799999999999E-3</c:v>
                </c:pt>
                <c:pt idx="78322" formatCode="0.00E+00">
                  <c:v>-3.5984300000000001E-3</c:v>
                </c:pt>
                <c:pt idx="78323" formatCode="0.00E+00">
                  <c:v>-3.6702000000000002E-3</c:v>
                </c:pt>
                <c:pt idx="78324" formatCode="0.00E+00">
                  <c:v>-3.7420700000000001E-3</c:v>
                </c:pt>
                <c:pt idx="78325" formatCode="0.00E+00">
                  <c:v>-3.81388E-3</c:v>
                </c:pt>
                <c:pt idx="78326" formatCode="0.00E+00">
                  <c:v>-3.88543E-3</c:v>
                </c:pt>
                <c:pt idx="78327" formatCode="0.00E+00">
                  <c:v>-3.9566699999999998E-3</c:v>
                </c:pt>
                <c:pt idx="78328" formatCode="0.00E+00">
                  <c:v>-4.0278500000000004E-3</c:v>
                </c:pt>
                <c:pt idx="78329" formatCode="0.00E+00">
                  <c:v>-4.0993000000000002E-3</c:v>
                </c:pt>
                <c:pt idx="78330" formatCode="0.00E+00">
                  <c:v>-4.1708600000000002E-3</c:v>
                </c:pt>
                <c:pt idx="78331" formatCode="0.00E+00">
                  <c:v>-4.2419700000000003E-3</c:v>
                </c:pt>
                <c:pt idx="78332" formatCode="0.00E+00">
                  <c:v>-4.31227E-3</c:v>
                </c:pt>
                <c:pt idx="78333" formatCode="0.00E+00">
                  <c:v>-4.3817600000000002E-3</c:v>
                </c:pt>
                <c:pt idx="78334" formatCode="0.00E+00">
                  <c:v>-4.4505500000000002E-3</c:v>
                </c:pt>
                <c:pt idx="78335" formatCode="0.00E+00">
                  <c:v>-4.5186499999999999E-3</c:v>
                </c:pt>
                <c:pt idx="78336" formatCode="0.00E+00">
                  <c:v>-4.5860700000000003E-3</c:v>
                </c:pt>
                <c:pt idx="78337" formatCode="0.00E+00">
                  <c:v>-4.6528899999999998E-3</c:v>
                </c:pt>
                <c:pt idx="78338" formatCode="0.00E+00">
                  <c:v>-4.7191799999999999E-3</c:v>
                </c:pt>
                <c:pt idx="78339" formatCode="0.00E+00">
                  <c:v>-4.7849900000000003E-3</c:v>
                </c:pt>
                <c:pt idx="78340" formatCode="0.00E+00">
                  <c:v>-4.8505400000000004E-3</c:v>
                </c:pt>
                <c:pt idx="78341" formatCode="0.00E+00">
                  <c:v>-4.9160200000000001E-3</c:v>
                </c:pt>
                <c:pt idx="78342" formatCode="0.00E+00">
                  <c:v>-4.9812700000000003E-3</c:v>
                </c:pt>
                <c:pt idx="78343" formatCode="0.00E+00">
                  <c:v>-5.0458400000000002E-3</c:v>
                </c:pt>
                <c:pt idx="78344" formatCode="0.00E+00">
                  <c:v>-5.1094599999999997E-3</c:v>
                </c:pt>
                <c:pt idx="78345" formatCode="0.00E+00">
                  <c:v>-5.1723100000000003E-3</c:v>
                </c:pt>
                <c:pt idx="78346" formatCode="0.00E+00">
                  <c:v>-5.2346600000000004E-3</c:v>
                </c:pt>
                <c:pt idx="78347" formatCode="0.00E+00">
                  <c:v>-5.2965299999999998E-3</c:v>
                </c:pt>
                <c:pt idx="78348" formatCode="0.00E+00">
                  <c:v>-5.35769E-3</c:v>
                </c:pt>
                <c:pt idx="78349" formatCode="0.00E+00">
                  <c:v>-5.4179700000000003E-3</c:v>
                </c:pt>
                <c:pt idx="78350" formatCode="0.00E+00">
                  <c:v>-5.4774100000000003E-3</c:v>
                </c:pt>
                <c:pt idx="78351" formatCode="0.00E+00">
                  <c:v>-5.5360899999999996E-3</c:v>
                </c:pt>
                <c:pt idx="78352" formatCode="0.00E+00">
                  <c:v>-5.594E-3</c:v>
                </c:pt>
                <c:pt idx="78353" formatCode="0.00E+00">
                  <c:v>-5.65111E-3</c:v>
                </c:pt>
                <c:pt idx="78354" formatCode="0.00E+00">
                  <c:v>-5.7072800000000003E-3</c:v>
                </c:pt>
                <c:pt idx="78355" formatCode="0.00E+00">
                  <c:v>-5.7623600000000002E-3</c:v>
                </c:pt>
                <c:pt idx="78356" formatCode="0.00E+00">
                  <c:v>-5.8162200000000004E-3</c:v>
                </c:pt>
                <c:pt idx="78357" formatCode="0.00E+00">
                  <c:v>-5.8688300000000002E-3</c:v>
                </c:pt>
                <c:pt idx="78358" formatCode="0.00E+00">
                  <c:v>-5.9203800000000003E-3</c:v>
                </c:pt>
                <c:pt idx="78359" formatCode="0.00E+00">
                  <c:v>-5.97125E-3</c:v>
                </c:pt>
                <c:pt idx="78360" formatCode="0.00E+00">
                  <c:v>-6.02163E-3</c:v>
                </c:pt>
                <c:pt idx="78361" formatCode="0.00E+00">
                  <c:v>-6.0713399999999997E-3</c:v>
                </c:pt>
                <c:pt idx="78362" formatCode="0.00E+00">
                  <c:v>-6.1200100000000004E-3</c:v>
                </c:pt>
                <c:pt idx="78363" formatCode="0.00E+00">
                  <c:v>-6.1674800000000004E-3</c:v>
                </c:pt>
                <c:pt idx="78364" formatCode="0.00E+00">
                  <c:v>-6.2138799999999998E-3</c:v>
                </c:pt>
                <c:pt idx="78365" formatCode="0.00E+00">
                  <c:v>-6.2595000000000003E-3</c:v>
                </c:pt>
                <c:pt idx="78366" formatCode="0.00E+00">
                  <c:v>-6.3042999999999997E-3</c:v>
                </c:pt>
                <c:pt idx="78367" formatCode="0.00E+00">
                  <c:v>-6.3479000000000001E-3</c:v>
                </c:pt>
                <c:pt idx="78368" formatCode="0.00E+00">
                  <c:v>-6.3901299999999999E-3</c:v>
                </c:pt>
                <c:pt idx="78369" formatCode="0.00E+00">
                  <c:v>-6.4313299999999999E-3</c:v>
                </c:pt>
                <c:pt idx="78370" formatCode="0.00E+00">
                  <c:v>-6.4719699999999996E-3</c:v>
                </c:pt>
                <c:pt idx="78371" formatCode="0.00E+00">
                  <c:v>-6.51222E-3</c:v>
                </c:pt>
                <c:pt idx="78372" formatCode="0.00E+00">
                  <c:v>-6.5519000000000003E-3</c:v>
                </c:pt>
                <c:pt idx="78373" formatCode="0.00E+00">
                  <c:v>-6.5908599999999996E-3</c:v>
                </c:pt>
                <c:pt idx="78374" formatCode="0.00E+00">
                  <c:v>-6.6289799999999996E-3</c:v>
                </c:pt>
                <c:pt idx="78375" formatCode="0.00E+00">
                  <c:v>-6.6658000000000004E-3</c:v>
                </c:pt>
                <c:pt idx="78376" formatCode="0.00E+00">
                  <c:v>-6.7006799999999997E-3</c:v>
                </c:pt>
                <c:pt idx="78377" formatCode="0.00E+00">
                  <c:v>-6.7333200000000001E-3</c:v>
                </c:pt>
                <c:pt idx="78378" formatCode="0.00E+00">
                  <c:v>-6.7642199999999996E-3</c:v>
                </c:pt>
                <c:pt idx="78379" formatCode="0.00E+00">
                  <c:v>-6.7940199999999996E-3</c:v>
                </c:pt>
                <c:pt idx="78380" formatCode="0.00E+00">
                  <c:v>-6.8228999999999998E-3</c:v>
                </c:pt>
                <c:pt idx="78381" formatCode="0.00E+00">
                  <c:v>-6.8506499999999998E-3</c:v>
                </c:pt>
                <c:pt idx="78382" formatCode="0.00E+00">
                  <c:v>-6.8771600000000002E-3</c:v>
                </c:pt>
                <c:pt idx="78383" formatCode="0.00E+00">
                  <c:v>-6.9023399999999999E-3</c:v>
                </c:pt>
                <c:pt idx="78384" formatCode="0.00E+00">
                  <c:v>-6.9260099999999998E-3</c:v>
                </c:pt>
                <c:pt idx="78385" formatCode="0.00E+00">
                  <c:v>-6.9481100000000004E-3</c:v>
                </c:pt>
                <c:pt idx="78386" formatCode="0.00E+00">
                  <c:v>-6.9688299999999996E-3</c:v>
                </c:pt>
                <c:pt idx="78387" formatCode="0.00E+00">
                  <c:v>-6.9883499999999999E-3</c:v>
                </c:pt>
                <c:pt idx="78388" formatCode="0.00E+00">
                  <c:v>-7.0067100000000002E-3</c:v>
                </c:pt>
                <c:pt idx="78389" formatCode="0.00E+00">
                  <c:v>-7.0240399999999996E-3</c:v>
                </c:pt>
                <c:pt idx="78390" formatCode="0.00E+00">
                  <c:v>-7.0407200000000003E-3</c:v>
                </c:pt>
                <c:pt idx="78391" formatCode="0.00E+00">
                  <c:v>-7.0570700000000004E-3</c:v>
                </c:pt>
                <c:pt idx="78392" formatCode="0.00E+00">
                  <c:v>-7.0731300000000004E-3</c:v>
                </c:pt>
                <c:pt idx="78393" formatCode="0.00E+00">
                  <c:v>-7.0887500000000004E-3</c:v>
                </c:pt>
                <c:pt idx="78394" formatCode="0.00E+00">
                  <c:v>-7.1037699999999997E-3</c:v>
                </c:pt>
                <c:pt idx="78395" formatCode="0.00E+00">
                  <c:v>-7.11818E-3</c:v>
                </c:pt>
                <c:pt idx="78396" formatCode="0.00E+00">
                  <c:v>-7.1320200000000002E-3</c:v>
                </c:pt>
                <c:pt idx="78397" formatCode="0.00E+00">
                  <c:v>-7.1452699999999996E-3</c:v>
                </c:pt>
                <c:pt idx="78398" formatCode="0.00E+00">
                  <c:v>-7.1578800000000001E-3</c:v>
                </c:pt>
                <c:pt idx="78399" formatCode="0.00E+00">
                  <c:v>-7.1697899999999997E-3</c:v>
                </c:pt>
                <c:pt idx="78400" formatCode="0.00E+00">
                  <c:v>-7.1810299999999997E-3</c:v>
                </c:pt>
                <c:pt idx="78401" formatCode="0.00E+00">
                  <c:v>-7.1916899999999997E-3</c:v>
                </c:pt>
                <c:pt idx="78402" formatCode="0.00E+00">
                  <c:v>-7.2020299999999999E-3</c:v>
                </c:pt>
                <c:pt idx="78403" formatCode="0.00E+00">
                  <c:v>-7.2123300000000003E-3</c:v>
                </c:pt>
                <c:pt idx="78404" formatCode="0.00E+00">
                  <c:v>-7.2227300000000001E-3</c:v>
                </c:pt>
                <c:pt idx="78405" formatCode="0.00E+00">
                  <c:v>-7.2332500000000001E-3</c:v>
                </c:pt>
                <c:pt idx="78406" formatCode="0.00E+00">
                  <c:v>-7.2437999999999999E-3</c:v>
                </c:pt>
                <c:pt idx="78407" formatCode="0.00E+00">
                  <c:v>-7.2543800000000004E-3</c:v>
                </c:pt>
                <c:pt idx="78408" formatCode="0.00E+00">
                  <c:v>-7.2651399999999998E-3</c:v>
                </c:pt>
                <c:pt idx="78409" formatCode="0.00E+00">
                  <c:v>-7.2765099999999999E-3</c:v>
                </c:pt>
                <c:pt idx="78410" formatCode="0.00E+00">
                  <c:v>-7.2888600000000003E-3</c:v>
                </c:pt>
                <c:pt idx="78411" formatCode="0.00E+00">
                  <c:v>-7.3023200000000002E-3</c:v>
                </c:pt>
                <c:pt idx="78412" formatCode="0.00E+00">
                  <c:v>-7.3169300000000001E-3</c:v>
                </c:pt>
                <c:pt idx="78413" formatCode="0.00E+00">
                  <c:v>-7.3328000000000004E-3</c:v>
                </c:pt>
                <c:pt idx="78414" formatCode="0.00E+00">
                  <c:v>-7.3499899999999998E-3</c:v>
                </c:pt>
                <c:pt idx="78415" formatCode="0.00E+00">
                  <c:v>-7.3683799999999999E-3</c:v>
                </c:pt>
                <c:pt idx="78416" formatCode="0.00E+00">
                  <c:v>-7.3876999999999996E-3</c:v>
                </c:pt>
                <c:pt idx="78417" formatCode="0.00E+00">
                  <c:v>-7.4077300000000004E-3</c:v>
                </c:pt>
                <c:pt idx="78418" formatCode="0.00E+00">
                  <c:v>-7.4285799999999997E-3</c:v>
                </c:pt>
                <c:pt idx="78419" formatCode="0.00E+00">
                  <c:v>-7.4504999999999997E-3</c:v>
                </c:pt>
                <c:pt idx="78420" formatCode="0.00E+00">
                  <c:v>-7.4735899999999996E-3</c:v>
                </c:pt>
                <c:pt idx="78421" formatCode="0.00E+00">
                  <c:v>-7.4979599999999997E-3</c:v>
                </c:pt>
                <c:pt idx="78422" formatCode="0.00E+00">
                  <c:v>-7.5237300000000002E-3</c:v>
                </c:pt>
                <c:pt idx="78423" formatCode="0.00E+00">
                  <c:v>-7.5508800000000003E-3</c:v>
                </c:pt>
                <c:pt idx="78424" formatCode="0.00E+00">
                  <c:v>-7.5789899999999999E-3</c:v>
                </c:pt>
                <c:pt idx="78425" formatCode="0.00E+00">
                  <c:v>-7.6073900000000003E-3</c:v>
                </c:pt>
                <c:pt idx="78426" formatCode="0.00E+00">
                  <c:v>-7.6354500000000002E-3</c:v>
                </c:pt>
                <c:pt idx="78427" formatCode="0.00E+00">
                  <c:v>-7.6629200000000001E-3</c:v>
                </c:pt>
                <c:pt idx="78428" formatCode="0.00E+00">
                  <c:v>-7.6897500000000004E-3</c:v>
                </c:pt>
                <c:pt idx="78429" formatCode="0.00E+00">
                  <c:v>-7.7157700000000003E-3</c:v>
                </c:pt>
                <c:pt idx="78430" formatCode="0.00E+00">
                  <c:v>-7.74108E-3</c:v>
                </c:pt>
                <c:pt idx="78431" formatCode="0.00E+00">
                  <c:v>-7.76621E-3</c:v>
                </c:pt>
                <c:pt idx="78432" formatCode="0.00E+00">
                  <c:v>-7.7917300000000002E-3</c:v>
                </c:pt>
                <c:pt idx="78433" formatCode="0.00E+00">
                  <c:v>-7.8177999999999997E-3</c:v>
                </c:pt>
                <c:pt idx="78434" formatCode="0.00E+00">
                  <c:v>-7.8442900000000003E-3</c:v>
                </c:pt>
                <c:pt idx="78435" formatCode="0.00E+00">
                  <c:v>-7.8710399999999993E-3</c:v>
                </c:pt>
                <c:pt idx="78436" formatCode="0.00E+00">
                  <c:v>-7.8980500000000002E-3</c:v>
                </c:pt>
                <c:pt idx="78437" formatCode="0.00E+00">
                  <c:v>-7.92554E-3</c:v>
                </c:pt>
                <c:pt idx="78438" formatCode="0.00E+00">
                  <c:v>-7.9536599999999995E-3</c:v>
                </c:pt>
                <c:pt idx="78439" formatCode="0.00E+00">
                  <c:v>-7.9825999999999994E-3</c:v>
                </c:pt>
                <c:pt idx="78440" formatCode="0.00E+00">
                  <c:v>-8.0126299999999998E-3</c:v>
                </c:pt>
                <c:pt idx="78441" formatCode="0.00E+00">
                  <c:v>-8.0438699999999998E-3</c:v>
                </c:pt>
                <c:pt idx="78442" formatCode="0.00E+00">
                  <c:v>-8.07626E-3</c:v>
                </c:pt>
                <c:pt idx="78443" formatCode="0.00E+00">
                  <c:v>-8.1098699999999999E-3</c:v>
                </c:pt>
                <c:pt idx="78444" formatCode="0.00E+00">
                  <c:v>-8.1448200000000005E-3</c:v>
                </c:pt>
                <c:pt idx="78445" formatCode="0.00E+00">
                  <c:v>-8.1809399999999994E-3</c:v>
                </c:pt>
                <c:pt idx="78446" formatCode="0.00E+00">
                  <c:v>-8.2176200000000001E-3</c:v>
                </c:pt>
                <c:pt idx="78447" formatCode="0.00E+00">
                  <c:v>-8.2540900000000004E-3</c:v>
                </c:pt>
                <c:pt idx="78448" formatCode="0.00E+00">
                  <c:v>-8.2897800000000001E-3</c:v>
                </c:pt>
                <c:pt idx="78449" formatCode="0.00E+00">
                  <c:v>-8.3244200000000008E-3</c:v>
                </c:pt>
                <c:pt idx="78450" formatCode="0.00E+00">
                  <c:v>-8.3579699999999993E-3</c:v>
                </c:pt>
                <c:pt idx="78451" formatCode="0.00E+00">
                  <c:v>-8.3904500000000007E-3</c:v>
                </c:pt>
                <c:pt idx="78452" formatCode="0.00E+00">
                  <c:v>-8.4218499999999998E-3</c:v>
                </c:pt>
                <c:pt idx="78453" formatCode="0.00E+00">
                  <c:v>-8.4523199999999993E-3</c:v>
                </c:pt>
                <c:pt idx="78454" formatCode="0.00E+00">
                  <c:v>-8.4824700000000006E-3</c:v>
                </c:pt>
                <c:pt idx="78455" formatCode="0.00E+00">
                  <c:v>-8.5131200000000008E-3</c:v>
                </c:pt>
                <c:pt idx="78456" formatCode="0.00E+00">
                  <c:v>-8.5444900000000001E-3</c:v>
                </c:pt>
                <c:pt idx="78457" formatCode="0.00E+00">
                  <c:v>-8.5761499999999994E-3</c:v>
                </c:pt>
                <c:pt idx="78458" formatCode="0.00E+00">
                  <c:v>-8.6076099999999999E-3</c:v>
                </c:pt>
                <c:pt idx="78459" formatCode="0.00E+00">
                  <c:v>-8.6386599999999994E-3</c:v>
                </c:pt>
                <c:pt idx="78460" formatCode="0.00E+00">
                  <c:v>-8.6693800000000008E-3</c:v>
                </c:pt>
                <c:pt idx="78461" formatCode="0.00E+00">
                  <c:v>-8.7000700000000007E-3</c:v>
                </c:pt>
                <c:pt idx="78462" formatCode="0.00E+00">
                  <c:v>-8.7311799999999998E-3</c:v>
                </c:pt>
                <c:pt idx="78463" formatCode="0.00E+00">
                  <c:v>-8.7631099999999993E-3</c:v>
                </c:pt>
                <c:pt idx="78464" formatCode="0.00E+00">
                  <c:v>-8.796E-3</c:v>
                </c:pt>
                <c:pt idx="78465" formatCode="0.00E+00">
                  <c:v>-8.8297800000000006E-3</c:v>
                </c:pt>
                <c:pt idx="78466" formatCode="0.00E+00">
                  <c:v>-8.8644499999999994E-3</c:v>
                </c:pt>
                <c:pt idx="78467" formatCode="0.00E+00">
                  <c:v>-8.9001400000000008E-3</c:v>
                </c:pt>
                <c:pt idx="78468" formatCode="0.00E+00">
                  <c:v>-8.9371099999999998E-3</c:v>
                </c:pt>
                <c:pt idx="78469" formatCode="0.00E+00">
                  <c:v>-8.97564E-3</c:v>
                </c:pt>
                <c:pt idx="78470" formatCode="0.00E+00">
                  <c:v>-9.01566E-3</c:v>
                </c:pt>
                <c:pt idx="78471" formatCode="0.00E+00">
                  <c:v>-9.0570700000000004E-3</c:v>
                </c:pt>
                <c:pt idx="78472" formatCode="0.00E+00">
                  <c:v>-9.0998599999999995E-3</c:v>
                </c:pt>
                <c:pt idx="78473" formatCode="0.00E+00">
                  <c:v>-9.1438100000000005E-3</c:v>
                </c:pt>
                <c:pt idx="78474" formatCode="0.00E+00">
                  <c:v>-9.1882999999999999E-3</c:v>
                </c:pt>
                <c:pt idx="78475" formatCode="0.00E+00">
                  <c:v>-9.2326000000000005E-3</c:v>
                </c:pt>
                <c:pt idx="78476" formatCode="0.00E+00">
                  <c:v>-9.2763099999999994E-3</c:v>
                </c:pt>
                <c:pt idx="78477" formatCode="0.00E+00">
                  <c:v>-9.3194300000000001E-3</c:v>
                </c:pt>
                <c:pt idx="78478" formatCode="0.00E+00">
                  <c:v>-9.3617600000000002E-3</c:v>
                </c:pt>
                <c:pt idx="78479" formatCode="0.00E+00">
                  <c:v>-9.4028199999999992E-3</c:v>
                </c:pt>
                <c:pt idx="78480" formatCode="0.00E+00">
                  <c:v>-9.4424499999999998E-3</c:v>
                </c:pt>
                <c:pt idx="78481" formatCode="0.00E+00">
                  <c:v>-9.48098E-3</c:v>
                </c:pt>
                <c:pt idx="78482" formatCode="0.00E+00">
                  <c:v>-9.5187599999999994E-3</c:v>
                </c:pt>
                <c:pt idx="78483" formatCode="0.00E+00">
                  <c:v>-9.5559700000000004E-3</c:v>
                </c:pt>
                <c:pt idx="78484" formatCode="0.00E+00">
                  <c:v>-9.5928699999999999E-3</c:v>
                </c:pt>
                <c:pt idx="78485" formatCode="0.00E+00">
                  <c:v>-9.6297399999999995E-3</c:v>
                </c:pt>
                <c:pt idx="78486" formatCode="0.00E+00">
                  <c:v>-9.6667699999999999E-3</c:v>
                </c:pt>
                <c:pt idx="78487" formatCode="0.00E+00">
                  <c:v>-9.7041999999999996E-3</c:v>
                </c:pt>
                <c:pt idx="78488" formatCode="0.00E+00">
                  <c:v>-9.7422099999999994E-3</c:v>
                </c:pt>
                <c:pt idx="78489" formatCode="0.00E+00">
                  <c:v>-9.7808500000000007E-3</c:v>
                </c:pt>
                <c:pt idx="78490" formatCode="0.00E+00">
                  <c:v>-9.8200800000000001E-3</c:v>
                </c:pt>
                <c:pt idx="78491" formatCode="0.00E+00">
                  <c:v>-9.8595999999999996E-3</c:v>
                </c:pt>
                <c:pt idx="78492" formatCode="0.00E+00">
                  <c:v>-9.8988600000000006E-3</c:v>
                </c:pt>
                <c:pt idx="78493" formatCode="0.00E+00">
                  <c:v>-9.9376599999999992E-3</c:v>
                </c:pt>
                <c:pt idx="78494" formatCode="0.00E+00">
                  <c:v>-9.97638E-3</c:v>
                </c:pt>
                <c:pt idx="78495">
                  <c:v>-1.0015400000000001E-2</c:v>
                </c:pt>
                <c:pt idx="78496">
                  <c:v>-1.00546E-2</c:v>
                </c:pt>
                <c:pt idx="78497">
                  <c:v>-1.00932E-2</c:v>
                </c:pt>
                <c:pt idx="78498">
                  <c:v>-1.01301E-2</c:v>
                </c:pt>
                <c:pt idx="78499">
                  <c:v>-1.01647E-2</c:v>
                </c:pt>
                <c:pt idx="78500">
                  <c:v>-1.01972E-2</c:v>
                </c:pt>
                <c:pt idx="78501">
                  <c:v>-1.0227699999999999E-2</c:v>
                </c:pt>
                <c:pt idx="78502">
                  <c:v>-1.02562E-2</c:v>
                </c:pt>
                <c:pt idx="78503">
                  <c:v>-1.0282400000000001E-2</c:v>
                </c:pt>
                <c:pt idx="78504">
                  <c:v>-1.03068E-2</c:v>
                </c:pt>
                <c:pt idx="78505">
                  <c:v>-1.0330199999999999E-2</c:v>
                </c:pt>
                <c:pt idx="78506">
                  <c:v>-1.03529E-2</c:v>
                </c:pt>
                <c:pt idx="78507">
                  <c:v>-1.0374400000000001E-2</c:v>
                </c:pt>
                <c:pt idx="78508">
                  <c:v>-1.03946E-2</c:v>
                </c:pt>
                <c:pt idx="78509">
                  <c:v>-1.0413E-2</c:v>
                </c:pt>
                <c:pt idx="78510">
                  <c:v>-1.0429300000000001E-2</c:v>
                </c:pt>
                <c:pt idx="78511">
                  <c:v>-1.04435E-2</c:v>
                </c:pt>
                <c:pt idx="78512">
                  <c:v>-1.0456500000000001E-2</c:v>
                </c:pt>
                <c:pt idx="78513">
                  <c:v>-1.04689E-2</c:v>
                </c:pt>
                <c:pt idx="78514">
                  <c:v>-1.04812E-2</c:v>
                </c:pt>
                <c:pt idx="78515">
                  <c:v>-1.04936E-2</c:v>
                </c:pt>
                <c:pt idx="78516">
                  <c:v>-1.05059E-2</c:v>
                </c:pt>
                <c:pt idx="78517">
                  <c:v>-1.05176E-2</c:v>
                </c:pt>
                <c:pt idx="78518">
                  <c:v>-1.05285E-2</c:v>
                </c:pt>
                <c:pt idx="78519">
                  <c:v>-1.05383E-2</c:v>
                </c:pt>
                <c:pt idx="78520">
                  <c:v>-1.05471E-2</c:v>
                </c:pt>
                <c:pt idx="78521">
                  <c:v>-1.0555E-2</c:v>
                </c:pt>
                <c:pt idx="78522">
                  <c:v>-1.0562200000000001E-2</c:v>
                </c:pt>
                <c:pt idx="78523">
                  <c:v>-1.0568299999999999E-2</c:v>
                </c:pt>
                <c:pt idx="78524">
                  <c:v>-1.0573000000000001E-2</c:v>
                </c:pt>
                <c:pt idx="78525">
                  <c:v>-1.0576500000000001E-2</c:v>
                </c:pt>
                <c:pt idx="78526">
                  <c:v>-1.05792E-2</c:v>
                </c:pt>
                <c:pt idx="78527">
                  <c:v>-1.05813E-2</c:v>
                </c:pt>
                <c:pt idx="78528">
                  <c:v>-1.0583199999999999E-2</c:v>
                </c:pt>
                <c:pt idx="78529">
                  <c:v>-1.05851E-2</c:v>
                </c:pt>
                <c:pt idx="78530">
                  <c:v>-1.05868E-2</c:v>
                </c:pt>
                <c:pt idx="78531">
                  <c:v>-1.05883E-2</c:v>
                </c:pt>
                <c:pt idx="78532">
                  <c:v>-1.05892E-2</c:v>
                </c:pt>
                <c:pt idx="78533">
                  <c:v>-1.05895E-2</c:v>
                </c:pt>
                <c:pt idx="78534">
                  <c:v>-1.0589700000000001E-2</c:v>
                </c:pt>
                <c:pt idx="78535">
                  <c:v>-1.0589899999999999E-2</c:v>
                </c:pt>
                <c:pt idx="78536">
                  <c:v>-1.05903E-2</c:v>
                </c:pt>
                <c:pt idx="78537">
                  <c:v>-1.05907E-2</c:v>
                </c:pt>
                <c:pt idx="78538">
                  <c:v>-1.05912E-2</c:v>
                </c:pt>
                <c:pt idx="78539">
                  <c:v>-1.05916E-2</c:v>
                </c:pt>
                <c:pt idx="78540">
                  <c:v>-1.0591700000000001E-2</c:v>
                </c:pt>
                <c:pt idx="78541">
                  <c:v>-1.05912E-2</c:v>
                </c:pt>
                <c:pt idx="78542">
                  <c:v>-1.0589400000000001E-2</c:v>
                </c:pt>
                <c:pt idx="78543">
                  <c:v>-1.05862E-2</c:v>
                </c:pt>
                <c:pt idx="78544">
                  <c:v>-1.0581999999999999E-2</c:v>
                </c:pt>
                <c:pt idx="78545">
                  <c:v>-1.0577700000000001E-2</c:v>
                </c:pt>
                <c:pt idx="78546">
                  <c:v>-1.05738E-2</c:v>
                </c:pt>
                <c:pt idx="78547">
                  <c:v>-1.05699E-2</c:v>
                </c:pt>
                <c:pt idx="78548">
                  <c:v>-1.05656E-2</c:v>
                </c:pt>
                <c:pt idx="78549">
                  <c:v>-1.05602E-2</c:v>
                </c:pt>
                <c:pt idx="78550">
                  <c:v>-1.0553699999999999E-2</c:v>
                </c:pt>
                <c:pt idx="78551">
                  <c:v>-1.0546399999999999E-2</c:v>
                </c:pt>
                <c:pt idx="78552">
                  <c:v>-1.0538199999999999E-2</c:v>
                </c:pt>
                <c:pt idx="78553">
                  <c:v>-1.0529E-2</c:v>
                </c:pt>
                <c:pt idx="78554">
                  <c:v>-1.0519499999999999E-2</c:v>
                </c:pt>
                <c:pt idx="78555">
                  <c:v>-1.0510200000000001E-2</c:v>
                </c:pt>
                <c:pt idx="78556">
                  <c:v>-1.0501399999999999E-2</c:v>
                </c:pt>
                <c:pt idx="78557">
                  <c:v>-1.04931E-2</c:v>
                </c:pt>
                <c:pt idx="78558">
                  <c:v>-1.0485299999999999E-2</c:v>
                </c:pt>
                <c:pt idx="78559">
                  <c:v>-1.04777E-2</c:v>
                </c:pt>
                <c:pt idx="78560">
                  <c:v>-1.04697E-2</c:v>
                </c:pt>
                <c:pt idx="78561">
                  <c:v>-1.0461099999999999E-2</c:v>
                </c:pt>
                <c:pt idx="78562">
                  <c:v>-1.0452599999999999E-2</c:v>
                </c:pt>
                <c:pt idx="78563">
                  <c:v>-1.04452E-2</c:v>
                </c:pt>
                <c:pt idx="78564">
                  <c:v>-1.04393E-2</c:v>
                </c:pt>
                <c:pt idx="78565">
                  <c:v>-1.04346E-2</c:v>
                </c:pt>
                <c:pt idx="78566">
                  <c:v>-1.04308E-2</c:v>
                </c:pt>
                <c:pt idx="78567">
                  <c:v>-1.04271E-2</c:v>
                </c:pt>
                <c:pt idx="78568">
                  <c:v>-1.04227E-2</c:v>
                </c:pt>
                <c:pt idx="78569">
                  <c:v>-1.04172E-2</c:v>
                </c:pt>
                <c:pt idx="78570">
                  <c:v>-1.04111E-2</c:v>
                </c:pt>
                <c:pt idx="78571">
                  <c:v>-1.04049E-2</c:v>
                </c:pt>
                <c:pt idx="78572">
                  <c:v>-1.03985E-2</c:v>
                </c:pt>
                <c:pt idx="78573">
                  <c:v>-1.03917E-2</c:v>
                </c:pt>
                <c:pt idx="78574">
                  <c:v>-1.0384600000000001E-2</c:v>
                </c:pt>
                <c:pt idx="78575">
                  <c:v>-1.0377600000000001E-2</c:v>
                </c:pt>
                <c:pt idx="78576">
                  <c:v>-1.0371399999999999E-2</c:v>
                </c:pt>
                <c:pt idx="78577">
                  <c:v>-1.0366200000000001E-2</c:v>
                </c:pt>
                <c:pt idx="78578">
                  <c:v>-1.03625E-2</c:v>
                </c:pt>
                <c:pt idx="78579">
                  <c:v>-1.03608E-2</c:v>
                </c:pt>
                <c:pt idx="78580">
                  <c:v>-1.0361E-2</c:v>
                </c:pt>
                <c:pt idx="78581">
                  <c:v>-1.03625E-2</c:v>
                </c:pt>
                <c:pt idx="78582">
                  <c:v>-1.03652E-2</c:v>
                </c:pt>
                <c:pt idx="78583">
                  <c:v>-1.03689E-2</c:v>
                </c:pt>
                <c:pt idx="78584">
                  <c:v>-1.03734E-2</c:v>
                </c:pt>
                <c:pt idx="78585">
                  <c:v>-1.03786E-2</c:v>
                </c:pt>
                <c:pt idx="78586">
                  <c:v>-1.03845E-2</c:v>
                </c:pt>
                <c:pt idx="78587">
                  <c:v>-1.03908E-2</c:v>
                </c:pt>
                <c:pt idx="78588">
                  <c:v>-1.0397399999999999E-2</c:v>
                </c:pt>
                <c:pt idx="78589">
                  <c:v>-1.0404200000000001E-2</c:v>
                </c:pt>
                <c:pt idx="78590">
                  <c:v>-1.0411E-2</c:v>
                </c:pt>
                <c:pt idx="78591">
                  <c:v>-1.04178E-2</c:v>
                </c:pt>
                <c:pt idx="78592">
                  <c:v>-1.0424299999999999E-2</c:v>
                </c:pt>
                <c:pt idx="78593">
                  <c:v>-1.04306E-2</c:v>
                </c:pt>
                <c:pt idx="78594">
                  <c:v>-1.0437200000000001E-2</c:v>
                </c:pt>
                <c:pt idx="78595">
                  <c:v>-1.0444500000000001E-2</c:v>
                </c:pt>
                <c:pt idx="78596">
                  <c:v>-1.04525E-2</c:v>
                </c:pt>
                <c:pt idx="78597">
                  <c:v>-1.04609E-2</c:v>
                </c:pt>
                <c:pt idx="78598">
                  <c:v>-1.04698E-2</c:v>
                </c:pt>
                <c:pt idx="78599">
                  <c:v>-1.0479E-2</c:v>
                </c:pt>
                <c:pt idx="78600">
                  <c:v>-1.0488300000000001E-2</c:v>
                </c:pt>
                <c:pt idx="78601">
                  <c:v>-1.0497100000000001E-2</c:v>
                </c:pt>
                <c:pt idx="78602">
                  <c:v>-1.05048E-2</c:v>
                </c:pt>
                <c:pt idx="78603">
                  <c:v>-1.05115E-2</c:v>
                </c:pt>
                <c:pt idx="78604">
                  <c:v>-1.05173E-2</c:v>
                </c:pt>
                <c:pt idx="78605">
                  <c:v>-1.0522699999999999E-2</c:v>
                </c:pt>
                <c:pt idx="78606">
                  <c:v>-1.0528300000000001E-2</c:v>
                </c:pt>
                <c:pt idx="78607">
                  <c:v>-1.05346E-2</c:v>
                </c:pt>
                <c:pt idx="78608">
                  <c:v>-1.05413E-2</c:v>
                </c:pt>
                <c:pt idx="78609">
                  <c:v>-1.0548099999999999E-2</c:v>
                </c:pt>
                <c:pt idx="78610">
                  <c:v>-1.0555E-2</c:v>
                </c:pt>
                <c:pt idx="78611">
                  <c:v>-1.0561900000000001E-2</c:v>
                </c:pt>
                <c:pt idx="78612">
                  <c:v>-1.05693E-2</c:v>
                </c:pt>
                <c:pt idx="78613">
                  <c:v>-1.05775E-2</c:v>
                </c:pt>
                <c:pt idx="78614">
                  <c:v>-1.05869E-2</c:v>
                </c:pt>
                <c:pt idx="78615">
                  <c:v>-1.05976E-2</c:v>
                </c:pt>
                <c:pt idx="78616">
                  <c:v>-1.0609800000000001E-2</c:v>
                </c:pt>
                <c:pt idx="78617">
                  <c:v>-1.0622700000000001E-2</c:v>
                </c:pt>
                <c:pt idx="78618">
                  <c:v>-1.0635500000000001E-2</c:v>
                </c:pt>
                <c:pt idx="78619">
                  <c:v>-1.0647800000000001E-2</c:v>
                </c:pt>
                <c:pt idx="78620">
                  <c:v>-1.06596E-2</c:v>
                </c:pt>
                <c:pt idx="78621">
                  <c:v>-1.06715E-2</c:v>
                </c:pt>
                <c:pt idx="78622">
                  <c:v>-1.06841E-2</c:v>
                </c:pt>
                <c:pt idx="78623">
                  <c:v>-1.06981E-2</c:v>
                </c:pt>
                <c:pt idx="78624">
                  <c:v>-1.07134E-2</c:v>
                </c:pt>
                <c:pt idx="78625">
                  <c:v>-1.0729000000000001E-2</c:v>
                </c:pt>
                <c:pt idx="78626">
                  <c:v>-1.07438E-2</c:v>
                </c:pt>
                <c:pt idx="78627">
                  <c:v>-1.07577E-2</c:v>
                </c:pt>
                <c:pt idx="78628">
                  <c:v>-1.07712E-2</c:v>
                </c:pt>
                <c:pt idx="78629">
                  <c:v>-1.07844E-2</c:v>
                </c:pt>
                <c:pt idx="78630">
                  <c:v>-1.0797299999999999E-2</c:v>
                </c:pt>
                <c:pt idx="78631">
                  <c:v>-1.08101E-2</c:v>
                </c:pt>
                <c:pt idx="78632">
                  <c:v>-1.08232E-2</c:v>
                </c:pt>
                <c:pt idx="78633">
                  <c:v>-1.08364E-2</c:v>
                </c:pt>
                <c:pt idx="78634">
                  <c:v>-1.08495E-2</c:v>
                </c:pt>
                <c:pt idx="78635">
                  <c:v>-1.0862399999999999E-2</c:v>
                </c:pt>
                <c:pt idx="78636">
                  <c:v>-1.0874999999999999E-2</c:v>
                </c:pt>
                <c:pt idx="78637">
                  <c:v>-1.08872E-2</c:v>
                </c:pt>
                <c:pt idx="78638">
                  <c:v>-1.08992E-2</c:v>
                </c:pt>
                <c:pt idx="78639">
                  <c:v>-1.0911000000000001E-2</c:v>
                </c:pt>
                <c:pt idx="78640">
                  <c:v>-1.0923E-2</c:v>
                </c:pt>
                <c:pt idx="78641">
                  <c:v>-1.0935200000000001E-2</c:v>
                </c:pt>
                <c:pt idx="78642">
                  <c:v>-1.0947699999999999E-2</c:v>
                </c:pt>
                <c:pt idx="78643">
                  <c:v>-1.09604E-2</c:v>
                </c:pt>
                <c:pt idx="78644">
                  <c:v>-1.0973399999999999E-2</c:v>
                </c:pt>
                <c:pt idx="78645">
                  <c:v>-1.09861E-2</c:v>
                </c:pt>
                <c:pt idx="78646">
                  <c:v>-1.0998000000000001E-2</c:v>
                </c:pt>
                <c:pt idx="78647">
                  <c:v>-1.10087E-2</c:v>
                </c:pt>
                <c:pt idx="78648">
                  <c:v>-1.1018399999999999E-2</c:v>
                </c:pt>
                <c:pt idx="78649">
                  <c:v>-1.1027199999999999E-2</c:v>
                </c:pt>
                <c:pt idx="78650">
                  <c:v>-1.1035100000000001E-2</c:v>
                </c:pt>
                <c:pt idx="78651">
                  <c:v>-1.10419E-2</c:v>
                </c:pt>
                <c:pt idx="78652">
                  <c:v>-1.1047299999999999E-2</c:v>
                </c:pt>
                <c:pt idx="78653">
                  <c:v>-1.10507E-2</c:v>
                </c:pt>
                <c:pt idx="78654">
                  <c:v>-1.1051200000000001E-2</c:v>
                </c:pt>
                <c:pt idx="78655">
                  <c:v>-1.10489E-2</c:v>
                </c:pt>
                <c:pt idx="78656">
                  <c:v>-1.1044999999999999E-2</c:v>
                </c:pt>
                <c:pt idx="78657">
                  <c:v>-1.1040400000000001E-2</c:v>
                </c:pt>
                <c:pt idx="78658">
                  <c:v>-1.10349E-2</c:v>
                </c:pt>
                <c:pt idx="78659">
                  <c:v>-1.10286E-2</c:v>
                </c:pt>
                <c:pt idx="78660">
                  <c:v>-1.1022000000000001E-2</c:v>
                </c:pt>
                <c:pt idx="78661">
                  <c:v>-1.10157E-2</c:v>
                </c:pt>
                <c:pt idx="78662">
                  <c:v>-1.1009400000000001E-2</c:v>
                </c:pt>
                <c:pt idx="78663">
                  <c:v>-1.10028E-2</c:v>
                </c:pt>
                <c:pt idx="78664">
                  <c:v>-1.0995700000000001E-2</c:v>
                </c:pt>
                <c:pt idx="78665">
                  <c:v>-1.0988400000000001E-2</c:v>
                </c:pt>
                <c:pt idx="78666">
                  <c:v>-1.0981400000000001E-2</c:v>
                </c:pt>
                <c:pt idx="78667">
                  <c:v>-1.0974299999999999E-2</c:v>
                </c:pt>
                <c:pt idx="78668">
                  <c:v>-1.0966999999999999E-2</c:v>
                </c:pt>
                <c:pt idx="78669">
                  <c:v>-1.0958600000000001E-2</c:v>
                </c:pt>
                <c:pt idx="78670">
                  <c:v>-1.0948599999999999E-2</c:v>
                </c:pt>
                <c:pt idx="78671">
                  <c:v>-1.09371E-2</c:v>
                </c:pt>
                <c:pt idx="78672">
                  <c:v>-1.0925199999999999E-2</c:v>
                </c:pt>
                <c:pt idx="78673">
                  <c:v>-1.0913900000000001E-2</c:v>
                </c:pt>
                <c:pt idx="78674">
                  <c:v>-1.09032E-2</c:v>
                </c:pt>
                <c:pt idx="78675">
                  <c:v>-1.0892300000000001E-2</c:v>
                </c:pt>
                <c:pt idx="78676">
                  <c:v>-1.08805E-2</c:v>
                </c:pt>
                <c:pt idx="78677">
                  <c:v>-1.0867399999999999E-2</c:v>
                </c:pt>
                <c:pt idx="78678">
                  <c:v>-1.0853099999999999E-2</c:v>
                </c:pt>
                <c:pt idx="78679">
                  <c:v>-1.0837599999999999E-2</c:v>
                </c:pt>
                <c:pt idx="78680">
                  <c:v>-1.08209E-2</c:v>
                </c:pt>
                <c:pt idx="78681">
                  <c:v>-1.08033E-2</c:v>
                </c:pt>
                <c:pt idx="78682">
                  <c:v>-1.07849E-2</c:v>
                </c:pt>
                <c:pt idx="78683">
                  <c:v>-1.07657E-2</c:v>
                </c:pt>
                <c:pt idx="78684">
                  <c:v>-1.07463E-2</c:v>
                </c:pt>
                <c:pt idx="78685">
                  <c:v>-1.07268E-2</c:v>
                </c:pt>
                <c:pt idx="78686">
                  <c:v>-1.0707299999999999E-2</c:v>
                </c:pt>
                <c:pt idx="78687">
                  <c:v>-1.0687500000000001E-2</c:v>
                </c:pt>
                <c:pt idx="78688">
                  <c:v>-1.06674E-2</c:v>
                </c:pt>
                <c:pt idx="78689">
                  <c:v>-1.0647500000000001E-2</c:v>
                </c:pt>
                <c:pt idx="78690">
                  <c:v>-1.0627899999999999E-2</c:v>
                </c:pt>
                <c:pt idx="78691">
                  <c:v>-1.0609E-2</c:v>
                </c:pt>
                <c:pt idx="78692">
                  <c:v>-1.0590799999999999E-2</c:v>
                </c:pt>
                <c:pt idx="78693">
                  <c:v>-1.05732E-2</c:v>
                </c:pt>
                <c:pt idx="78694">
                  <c:v>-1.0555999999999999E-2</c:v>
                </c:pt>
                <c:pt idx="78695">
                  <c:v>-1.05389E-2</c:v>
                </c:pt>
                <c:pt idx="78696">
                  <c:v>-1.05215E-2</c:v>
                </c:pt>
                <c:pt idx="78697">
                  <c:v>-1.0503800000000001E-2</c:v>
                </c:pt>
                <c:pt idx="78698">
                  <c:v>-1.0486000000000001E-2</c:v>
                </c:pt>
                <c:pt idx="78699">
                  <c:v>-1.0468099999999999E-2</c:v>
                </c:pt>
                <c:pt idx="78700">
                  <c:v>-1.0449999999999999E-2</c:v>
                </c:pt>
                <c:pt idx="78701">
                  <c:v>-1.04318E-2</c:v>
                </c:pt>
                <c:pt idx="78702">
                  <c:v>-1.0413499999999999E-2</c:v>
                </c:pt>
                <c:pt idx="78703">
                  <c:v>-1.03944E-2</c:v>
                </c:pt>
                <c:pt idx="78704">
                  <c:v>-1.0373500000000001E-2</c:v>
                </c:pt>
                <c:pt idx="78705">
                  <c:v>-1.03508E-2</c:v>
                </c:pt>
                <c:pt idx="78706">
                  <c:v>-1.03272E-2</c:v>
                </c:pt>
                <c:pt idx="78707">
                  <c:v>-1.03029E-2</c:v>
                </c:pt>
                <c:pt idx="78708">
                  <c:v>-1.02781E-2</c:v>
                </c:pt>
                <c:pt idx="78709">
                  <c:v>-1.0252900000000001E-2</c:v>
                </c:pt>
                <c:pt idx="78710">
                  <c:v>-1.0227399999999999E-2</c:v>
                </c:pt>
                <c:pt idx="78711">
                  <c:v>-1.02021E-2</c:v>
                </c:pt>
                <c:pt idx="78712">
                  <c:v>-1.0176599999999999E-2</c:v>
                </c:pt>
                <c:pt idx="78713">
                  <c:v>-1.01504E-2</c:v>
                </c:pt>
                <c:pt idx="78714">
                  <c:v>-1.0123099999999999E-2</c:v>
                </c:pt>
                <c:pt idx="78715">
                  <c:v>-1.00949E-2</c:v>
                </c:pt>
                <c:pt idx="78716">
                  <c:v>-1.0066200000000001E-2</c:v>
                </c:pt>
                <c:pt idx="78717">
                  <c:v>-1.00375E-2</c:v>
                </c:pt>
                <c:pt idx="78718">
                  <c:v>-1.00088E-2</c:v>
                </c:pt>
                <c:pt idx="78719" formatCode="0.00E+00">
                  <c:v>-9.9800099999999992E-3</c:v>
                </c:pt>
                <c:pt idx="78720" formatCode="0.00E+00">
                  <c:v>-9.9510299999999996E-3</c:v>
                </c:pt>
                <c:pt idx="78721" formatCode="0.00E+00">
                  <c:v>-9.9217999999999997E-3</c:v>
                </c:pt>
                <c:pt idx="78722" formatCode="0.00E+00">
                  <c:v>-9.8925599999999999E-3</c:v>
                </c:pt>
                <c:pt idx="78723" formatCode="0.00E+00">
                  <c:v>-9.8636399999999999E-3</c:v>
                </c:pt>
                <c:pt idx="78724" formatCode="0.00E+00">
                  <c:v>-9.8353699999999995E-3</c:v>
                </c:pt>
                <c:pt idx="78725" formatCode="0.00E+00">
                  <c:v>-9.8080200000000006E-3</c:v>
                </c:pt>
                <c:pt idx="78726" formatCode="0.00E+00">
                  <c:v>-9.7817600000000005E-3</c:v>
                </c:pt>
                <c:pt idx="78727" formatCode="0.00E+00">
                  <c:v>-9.75642E-3</c:v>
                </c:pt>
                <c:pt idx="78728" formatCode="0.00E+00">
                  <c:v>-9.7317500000000008E-3</c:v>
                </c:pt>
                <c:pt idx="78729" formatCode="0.00E+00">
                  <c:v>-9.7077099999999996E-3</c:v>
                </c:pt>
                <c:pt idx="78730" formatCode="0.00E+00">
                  <c:v>-9.6841300000000009E-3</c:v>
                </c:pt>
                <c:pt idx="78731" formatCode="0.00E+00">
                  <c:v>-9.6605300000000005E-3</c:v>
                </c:pt>
                <c:pt idx="78732" formatCode="0.00E+00">
                  <c:v>-9.6365500000000007E-3</c:v>
                </c:pt>
                <c:pt idx="78733" formatCode="0.00E+00">
                  <c:v>-9.6123500000000004E-3</c:v>
                </c:pt>
                <c:pt idx="78734" formatCode="0.00E+00">
                  <c:v>-9.5883500000000007E-3</c:v>
                </c:pt>
                <c:pt idx="78735" formatCode="0.00E+00">
                  <c:v>-9.5647800000000002E-3</c:v>
                </c:pt>
                <c:pt idx="78736" formatCode="0.00E+00">
                  <c:v>-9.5414799999999998E-3</c:v>
                </c:pt>
                <c:pt idx="78737" formatCode="0.00E+00">
                  <c:v>-9.5181799999999993E-3</c:v>
                </c:pt>
                <c:pt idx="78738" formatCode="0.00E+00">
                  <c:v>-9.4948900000000006E-3</c:v>
                </c:pt>
                <c:pt idx="78739" formatCode="0.00E+00">
                  <c:v>-9.4719499999999998E-3</c:v>
                </c:pt>
                <c:pt idx="78740" formatCode="0.00E+00">
                  <c:v>-9.4498599999999992E-3</c:v>
                </c:pt>
                <c:pt idx="78741" formatCode="0.00E+00">
                  <c:v>-9.4289600000000001E-3</c:v>
                </c:pt>
                <c:pt idx="78742" formatCode="0.00E+00">
                  <c:v>-9.40941E-3</c:v>
                </c:pt>
                <c:pt idx="78743" formatCode="0.00E+00">
                  <c:v>-9.3912600000000002E-3</c:v>
                </c:pt>
                <c:pt idx="78744" formatCode="0.00E+00">
                  <c:v>-9.3746000000000003E-3</c:v>
                </c:pt>
                <c:pt idx="78745" formatCode="0.00E+00">
                  <c:v>-9.3594500000000001E-3</c:v>
                </c:pt>
                <c:pt idx="78746" formatCode="0.00E+00">
                  <c:v>-9.3456700000000004E-3</c:v>
                </c:pt>
                <c:pt idx="78747" formatCode="0.00E+00">
                  <c:v>-9.3331899999999999E-3</c:v>
                </c:pt>
                <c:pt idx="78748" formatCode="0.00E+00">
                  <c:v>-9.3220500000000001E-3</c:v>
                </c:pt>
                <c:pt idx="78749" formatCode="0.00E+00">
                  <c:v>-9.3122499999999993E-3</c:v>
                </c:pt>
                <c:pt idx="78750" formatCode="0.00E+00">
                  <c:v>-9.3035400000000008E-3</c:v>
                </c:pt>
                <c:pt idx="78751" formatCode="0.00E+00">
                  <c:v>-9.2954999999999999E-3</c:v>
                </c:pt>
                <c:pt idx="78752" formatCode="0.00E+00">
                  <c:v>-9.2878400000000003E-3</c:v>
                </c:pt>
                <c:pt idx="78753" formatCode="0.00E+00">
                  <c:v>-9.2804399999999992E-3</c:v>
                </c:pt>
                <c:pt idx="78754" formatCode="0.00E+00">
                  <c:v>-9.2731600000000008E-3</c:v>
                </c:pt>
                <c:pt idx="78755" formatCode="0.00E+00">
                  <c:v>-9.2657799999999995E-3</c:v>
                </c:pt>
                <c:pt idx="78756" formatCode="0.00E+00">
                  <c:v>-9.2579900000000007E-3</c:v>
                </c:pt>
                <c:pt idx="78757" formatCode="0.00E+00">
                  <c:v>-9.2494900000000008E-3</c:v>
                </c:pt>
                <c:pt idx="78758" formatCode="0.00E+00">
                  <c:v>-9.2399700000000001E-3</c:v>
                </c:pt>
                <c:pt idx="78759" formatCode="0.00E+00">
                  <c:v>-9.2292899999999994E-3</c:v>
                </c:pt>
                <c:pt idx="78760" formatCode="0.00E+00">
                  <c:v>-9.2174900000000001E-3</c:v>
                </c:pt>
                <c:pt idx="78761" formatCode="0.00E+00">
                  <c:v>-9.2047899999999992E-3</c:v>
                </c:pt>
                <c:pt idx="78762" formatCode="0.00E+00">
                  <c:v>-9.1913700000000008E-3</c:v>
                </c:pt>
                <c:pt idx="78763" formatCode="0.00E+00">
                  <c:v>-9.1771300000000004E-3</c:v>
                </c:pt>
                <c:pt idx="78764" formatCode="0.00E+00">
                  <c:v>-9.1618199999999993E-3</c:v>
                </c:pt>
                <c:pt idx="78765" formatCode="0.00E+00">
                  <c:v>-9.1454499999999994E-3</c:v>
                </c:pt>
                <c:pt idx="78766" formatCode="0.00E+00">
                  <c:v>-9.1282599999999992E-3</c:v>
                </c:pt>
                <c:pt idx="78767" formatCode="0.00E+00">
                  <c:v>-9.1103099999999999E-3</c:v>
                </c:pt>
                <c:pt idx="78768" formatCode="0.00E+00">
                  <c:v>-9.0915300000000004E-3</c:v>
                </c:pt>
                <c:pt idx="78769" formatCode="0.00E+00">
                  <c:v>-9.0719600000000004E-3</c:v>
                </c:pt>
                <c:pt idx="78770" formatCode="0.00E+00">
                  <c:v>-9.0518000000000005E-3</c:v>
                </c:pt>
                <c:pt idx="78771" formatCode="0.00E+00">
                  <c:v>-9.0313600000000004E-3</c:v>
                </c:pt>
                <c:pt idx="78772" formatCode="0.00E+00">
                  <c:v>-9.0108199999999992E-3</c:v>
                </c:pt>
                <c:pt idx="78773" formatCode="0.00E+00">
                  <c:v>-8.9902999999999997E-3</c:v>
                </c:pt>
                <c:pt idx="78774" formatCode="0.00E+00">
                  <c:v>-8.9700400000000003E-3</c:v>
                </c:pt>
                <c:pt idx="78775" formatCode="0.00E+00">
                  <c:v>-8.9502999999999996E-3</c:v>
                </c:pt>
                <c:pt idx="78776" formatCode="0.00E+00">
                  <c:v>-8.9311600000000005E-3</c:v>
                </c:pt>
                <c:pt idx="78777" formatCode="0.00E+00">
                  <c:v>-8.9123799999999993E-3</c:v>
                </c:pt>
                <c:pt idx="78778" formatCode="0.00E+00">
                  <c:v>-8.8935300000000002E-3</c:v>
                </c:pt>
                <c:pt idx="78779" formatCode="0.00E+00">
                  <c:v>-8.8742999999999999E-3</c:v>
                </c:pt>
                <c:pt idx="78780" formatCode="0.00E+00">
                  <c:v>-8.8545700000000008E-3</c:v>
                </c:pt>
                <c:pt idx="78781" formatCode="0.00E+00">
                  <c:v>-8.8340899999999993E-3</c:v>
                </c:pt>
                <c:pt idx="78782" formatCode="0.00E+00">
                  <c:v>-8.8126000000000003E-3</c:v>
                </c:pt>
                <c:pt idx="78783" formatCode="0.00E+00">
                  <c:v>-8.7899999999999992E-3</c:v>
                </c:pt>
                <c:pt idx="78784" formatCode="0.00E+00">
                  <c:v>-8.7662299999999999E-3</c:v>
                </c:pt>
                <c:pt idx="78785" formatCode="0.00E+00">
                  <c:v>-8.7411899999999994E-3</c:v>
                </c:pt>
                <c:pt idx="78786" formatCode="0.00E+00">
                  <c:v>-8.7147800000000001E-3</c:v>
                </c:pt>
                <c:pt idx="78787" formatCode="0.00E+00">
                  <c:v>-8.6869200000000008E-3</c:v>
                </c:pt>
                <c:pt idx="78788" formatCode="0.00E+00">
                  <c:v>-8.6575799999999998E-3</c:v>
                </c:pt>
                <c:pt idx="78789" formatCode="0.00E+00">
                  <c:v>-8.6268300000000003E-3</c:v>
                </c:pt>
                <c:pt idx="78790" formatCode="0.00E+00">
                  <c:v>-8.5949300000000006E-3</c:v>
                </c:pt>
                <c:pt idx="78791" formatCode="0.00E+00">
                  <c:v>-8.5623000000000001E-3</c:v>
                </c:pt>
                <c:pt idx="78792" formatCode="0.00E+00">
                  <c:v>-8.5294900000000007E-3</c:v>
                </c:pt>
                <c:pt idx="78793" formatCode="0.00E+00">
                  <c:v>-8.4969099999999999E-3</c:v>
                </c:pt>
                <c:pt idx="78794" formatCode="0.00E+00">
                  <c:v>-8.4647400000000001E-3</c:v>
                </c:pt>
                <c:pt idx="78795" formatCode="0.00E+00">
                  <c:v>-8.4330299999999993E-3</c:v>
                </c:pt>
                <c:pt idx="78796" formatCode="0.00E+00">
                  <c:v>-8.4015700000000006E-3</c:v>
                </c:pt>
                <c:pt idx="78797" formatCode="0.00E+00">
                  <c:v>-8.3701899999999996E-3</c:v>
                </c:pt>
                <c:pt idx="78798" formatCode="0.00E+00">
                  <c:v>-8.3388400000000001E-3</c:v>
                </c:pt>
                <c:pt idx="78799" formatCode="0.00E+00">
                  <c:v>-8.30731E-3</c:v>
                </c:pt>
                <c:pt idx="78800" formatCode="0.00E+00">
                  <c:v>-8.27548E-3</c:v>
                </c:pt>
                <c:pt idx="78801" formatCode="0.00E+00">
                  <c:v>-8.2433999999999997E-3</c:v>
                </c:pt>
                <c:pt idx="78802" formatCode="0.00E+00">
                  <c:v>-8.2111600000000003E-3</c:v>
                </c:pt>
                <c:pt idx="78803" formatCode="0.00E+00">
                  <c:v>-8.1788099999999999E-3</c:v>
                </c:pt>
                <c:pt idx="78804" formatCode="0.00E+00">
                  <c:v>-8.1464199999999997E-3</c:v>
                </c:pt>
                <c:pt idx="78805" formatCode="0.00E+00">
                  <c:v>-8.1137899999999992E-3</c:v>
                </c:pt>
                <c:pt idx="78806" formatCode="0.00E+00">
                  <c:v>-8.0805700000000005E-3</c:v>
                </c:pt>
                <c:pt idx="78807" formatCode="0.00E+00">
                  <c:v>-8.0469400000000007E-3</c:v>
                </c:pt>
                <c:pt idx="78808" formatCode="0.00E+00">
                  <c:v>-8.0128600000000001E-3</c:v>
                </c:pt>
                <c:pt idx="78809" formatCode="0.00E+00">
                  <c:v>-7.9756199999999992E-3</c:v>
                </c:pt>
                <c:pt idx="78810" formatCode="0.00E+00">
                  <c:v>-7.9332599999999993E-3</c:v>
                </c:pt>
                <c:pt idx="78811" formatCode="0.00E+00">
                  <c:v>-7.8890499999999999E-3</c:v>
                </c:pt>
                <c:pt idx="78812" formatCode="0.00E+00">
                  <c:v>-7.8454000000000006E-3</c:v>
                </c:pt>
                <c:pt idx="78813" formatCode="0.00E+00">
                  <c:v>-7.8005000000000001E-3</c:v>
                </c:pt>
                <c:pt idx="78814" formatCode="0.00E+00">
                  <c:v>-7.7537600000000002E-3</c:v>
                </c:pt>
                <c:pt idx="78815" formatCode="0.00E+00">
                  <c:v>-7.70632E-3</c:v>
                </c:pt>
                <c:pt idx="78816" formatCode="0.00E+00">
                  <c:v>-7.6585999999999998E-3</c:v>
                </c:pt>
                <c:pt idx="78817" formatCode="0.00E+00">
                  <c:v>-7.6103999999999998E-3</c:v>
                </c:pt>
                <c:pt idx="78818" formatCode="0.00E+00">
                  <c:v>-7.5613299999999998E-3</c:v>
                </c:pt>
                <c:pt idx="78819" formatCode="0.00E+00">
                  <c:v>-7.5111700000000002E-3</c:v>
                </c:pt>
                <c:pt idx="78820" formatCode="0.00E+00">
                  <c:v>-7.45994E-3</c:v>
                </c:pt>
                <c:pt idx="78821" formatCode="0.00E+00">
                  <c:v>-7.4080400000000003E-3</c:v>
                </c:pt>
                <c:pt idx="78822" formatCode="0.00E+00">
                  <c:v>-7.3559300000000001E-3</c:v>
                </c:pt>
                <c:pt idx="78823" formatCode="0.00E+00">
                  <c:v>-7.3037900000000001E-3</c:v>
                </c:pt>
                <c:pt idx="78824" formatCode="0.00E+00">
                  <c:v>-7.2517700000000003E-3</c:v>
                </c:pt>
                <c:pt idx="78825" formatCode="0.00E+00">
                  <c:v>-7.2002999999999998E-3</c:v>
                </c:pt>
                <c:pt idx="78826" formatCode="0.00E+00">
                  <c:v>-7.1498000000000004E-3</c:v>
                </c:pt>
                <c:pt idx="78827" formatCode="0.00E+00">
                  <c:v>-7.1003999999999998E-3</c:v>
                </c:pt>
                <c:pt idx="78828" formatCode="0.00E+00">
                  <c:v>-7.0519600000000003E-3</c:v>
                </c:pt>
                <c:pt idx="78829" formatCode="0.00E+00">
                  <c:v>-7.0044199999999999E-3</c:v>
                </c:pt>
                <c:pt idx="78830" formatCode="0.00E+00">
                  <c:v>-6.9577099999999998E-3</c:v>
                </c:pt>
                <c:pt idx="78831" formatCode="0.00E+00">
                  <c:v>-6.91152E-3</c:v>
                </c:pt>
                <c:pt idx="78832" formatCode="0.00E+00">
                  <c:v>-6.8653899999999999E-3</c:v>
                </c:pt>
                <c:pt idx="78833" formatCode="0.00E+00">
                  <c:v>-6.81922E-3</c:v>
                </c:pt>
                <c:pt idx="78834" formatCode="0.00E+00">
                  <c:v>-6.7729299999999999E-3</c:v>
                </c:pt>
                <c:pt idx="78835" formatCode="0.00E+00">
                  <c:v>-6.7262700000000003E-3</c:v>
                </c:pt>
                <c:pt idx="78836" formatCode="0.00E+00">
                  <c:v>-6.6792099999999997E-3</c:v>
                </c:pt>
                <c:pt idx="78837" formatCode="0.00E+00">
                  <c:v>-6.63198E-3</c:v>
                </c:pt>
                <c:pt idx="78838" formatCode="0.00E+00">
                  <c:v>-6.5844900000000001E-3</c:v>
                </c:pt>
                <c:pt idx="78839" formatCode="0.00E+00">
                  <c:v>-6.5365299999999996E-3</c:v>
                </c:pt>
                <c:pt idx="78840" formatCode="0.00E+00">
                  <c:v>-6.4881000000000001E-3</c:v>
                </c:pt>
                <c:pt idx="78841" formatCode="0.00E+00">
                  <c:v>-6.43934E-3</c:v>
                </c:pt>
                <c:pt idx="78842" formatCode="0.00E+00">
                  <c:v>-6.3906600000000003E-3</c:v>
                </c:pt>
                <c:pt idx="78843" formatCode="0.00E+00">
                  <c:v>-6.3425399999999998E-3</c:v>
                </c:pt>
                <c:pt idx="78844" formatCode="0.00E+00">
                  <c:v>-6.2951700000000001E-3</c:v>
                </c:pt>
                <c:pt idx="78845" formatCode="0.00E+00">
                  <c:v>-6.2487000000000003E-3</c:v>
                </c:pt>
                <c:pt idx="78846" formatCode="0.00E+00">
                  <c:v>-6.2033100000000001E-3</c:v>
                </c:pt>
                <c:pt idx="78847" formatCode="0.00E+00">
                  <c:v>-6.1592000000000001E-3</c:v>
                </c:pt>
                <c:pt idx="78848" formatCode="0.00E+00">
                  <c:v>-6.1163600000000004E-3</c:v>
                </c:pt>
                <c:pt idx="78849" formatCode="0.00E+00">
                  <c:v>-6.0745E-3</c:v>
                </c:pt>
                <c:pt idx="78850" formatCode="0.00E+00">
                  <c:v>-6.0334799999999999E-3</c:v>
                </c:pt>
                <c:pt idx="78851" formatCode="0.00E+00">
                  <c:v>-5.9936099999999999E-3</c:v>
                </c:pt>
                <c:pt idx="78852" formatCode="0.00E+00">
                  <c:v>-5.9551500000000002E-3</c:v>
                </c:pt>
                <c:pt idx="78853" formatCode="0.00E+00">
                  <c:v>-5.91809E-3</c:v>
                </c:pt>
                <c:pt idx="78854" formatCode="0.00E+00">
                  <c:v>-5.8823299999999999E-3</c:v>
                </c:pt>
                <c:pt idx="78855" formatCode="0.00E+00">
                  <c:v>-5.8477099999999999E-3</c:v>
                </c:pt>
                <c:pt idx="78856" formatCode="0.00E+00">
                  <c:v>-5.8141399999999998E-3</c:v>
                </c:pt>
                <c:pt idx="78857" formatCode="0.00E+00">
                  <c:v>-5.78197E-3</c:v>
                </c:pt>
                <c:pt idx="78858" formatCode="0.00E+00">
                  <c:v>-5.75115E-3</c:v>
                </c:pt>
                <c:pt idx="78859" formatCode="0.00E+00">
                  <c:v>-5.7188300000000003E-3</c:v>
                </c:pt>
                <c:pt idx="78860" formatCode="0.00E+00">
                  <c:v>-5.6829599999999999E-3</c:v>
                </c:pt>
                <c:pt idx="78861" formatCode="0.00E+00">
                  <c:v>-5.64673E-3</c:v>
                </c:pt>
                <c:pt idx="78862" formatCode="0.00E+00">
                  <c:v>-5.6125699999999999E-3</c:v>
                </c:pt>
                <c:pt idx="78863" formatCode="0.00E+00">
                  <c:v>-5.57882E-3</c:v>
                </c:pt>
                <c:pt idx="78864" formatCode="0.00E+00">
                  <c:v>-5.5451399999999996E-3</c:v>
                </c:pt>
                <c:pt idx="78865" formatCode="0.00E+00">
                  <c:v>-5.5127900000000001E-3</c:v>
                </c:pt>
                <c:pt idx="78866" formatCode="0.00E+00">
                  <c:v>-5.48228E-3</c:v>
                </c:pt>
                <c:pt idx="78867" formatCode="0.00E+00">
                  <c:v>-5.4534400000000004E-3</c:v>
                </c:pt>
                <c:pt idx="78868" formatCode="0.00E+00">
                  <c:v>-5.4259199999999999E-3</c:v>
                </c:pt>
                <c:pt idx="78869" formatCode="0.00E+00">
                  <c:v>-5.3994000000000004E-3</c:v>
                </c:pt>
                <c:pt idx="78870" formatCode="0.00E+00">
                  <c:v>-5.3737899999999998E-3</c:v>
                </c:pt>
                <c:pt idx="78871" formatCode="0.00E+00">
                  <c:v>-5.3492599999999998E-3</c:v>
                </c:pt>
                <c:pt idx="78872" formatCode="0.00E+00">
                  <c:v>-5.32615E-3</c:v>
                </c:pt>
                <c:pt idx="78873" formatCode="0.00E+00">
                  <c:v>-5.3046500000000002E-3</c:v>
                </c:pt>
                <c:pt idx="78874" formatCode="0.00E+00">
                  <c:v>-5.2849300000000002E-3</c:v>
                </c:pt>
                <c:pt idx="78875" formatCode="0.00E+00">
                  <c:v>-5.2670299999999998E-3</c:v>
                </c:pt>
                <c:pt idx="78876" formatCode="0.00E+00">
                  <c:v>-5.2508600000000004E-3</c:v>
                </c:pt>
                <c:pt idx="78877" formatCode="0.00E+00">
                  <c:v>-5.2363899999999996E-3</c:v>
                </c:pt>
                <c:pt idx="78878" formatCode="0.00E+00">
                  <c:v>-5.2238199999999997E-3</c:v>
                </c:pt>
                <c:pt idx="78879" formatCode="0.00E+00">
                  <c:v>-5.2133199999999996E-3</c:v>
                </c:pt>
                <c:pt idx="78880" formatCode="0.00E+00">
                  <c:v>-5.2047899999999999E-3</c:v>
                </c:pt>
                <c:pt idx="78881" formatCode="0.00E+00">
                  <c:v>-5.1981500000000003E-3</c:v>
                </c:pt>
                <c:pt idx="78882" formatCode="0.00E+00">
                  <c:v>-5.1933600000000002E-3</c:v>
                </c:pt>
                <c:pt idx="78883" formatCode="0.00E+00">
                  <c:v>-5.1902600000000004E-3</c:v>
                </c:pt>
                <c:pt idx="78884" formatCode="0.00E+00">
                  <c:v>-5.1883600000000004E-3</c:v>
                </c:pt>
                <c:pt idx="78885" formatCode="0.00E+00">
                  <c:v>-5.1873800000000001E-3</c:v>
                </c:pt>
                <c:pt idx="78886" formatCode="0.00E+00">
                  <c:v>-5.18755E-3</c:v>
                </c:pt>
                <c:pt idx="78887" formatCode="0.00E+00">
                  <c:v>-5.1893199999999999E-3</c:v>
                </c:pt>
                <c:pt idx="78888" formatCode="0.00E+00">
                  <c:v>-5.19281E-3</c:v>
                </c:pt>
                <c:pt idx="78889" formatCode="0.00E+00">
                  <c:v>-5.19792E-3</c:v>
                </c:pt>
                <c:pt idx="78890" formatCode="0.00E+00">
                  <c:v>-5.2043599999999999E-3</c:v>
                </c:pt>
                <c:pt idx="78891" formatCode="0.00E+00">
                  <c:v>-5.2117400000000003E-3</c:v>
                </c:pt>
                <c:pt idx="78892" formatCode="0.00E+00">
                  <c:v>-5.2198599999999998E-3</c:v>
                </c:pt>
                <c:pt idx="78893" formatCode="0.00E+00">
                  <c:v>-5.2287499999999999E-3</c:v>
                </c:pt>
                <c:pt idx="78894" formatCode="0.00E+00">
                  <c:v>-5.2385599999999997E-3</c:v>
                </c:pt>
                <c:pt idx="78895" formatCode="0.00E+00">
                  <c:v>-5.2495199999999997E-3</c:v>
                </c:pt>
                <c:pt idx="78896" formatCode="0.00E+00">
                  <c:v>-5.2619099999999999E-3</c:v>
                </c:pt>
                <c:pt idx="78897" formatCode="0.00E+00">
                  <c:v>-5.2758800000000002E-3</c:v>
                </c:pt>
                <c:pt idx="78898" formatCode="0.00E+00">
                  <c:v>-5.2914599999999996E-3</c:v>
                </c:pt>
                <c:pt idx="78899" formatCode="0.00E+00">
                  <c:v>-5.3084600000000001E-3</c:v>
                </c:pt>
                <c:pt idx="78900" formatCode="0.00E+00">
                  <c:v>-5.3267399999999999E-3</c:v>
                </c:pt>
                <c:pt idx="78901" formatCode="0.00E+00">
                  <c:v>-5.3463499999999997E-3</c:v>
                </c:pt>
                <c:pt idx="78902" formatCode="0.00E+00">
                  <c:v>-5.3672499999999996E-3</c:v>
                </c:pt>
                <c:pt idx="78903" formatCode="0.00E+00">
                  <c:v>-5.3890700000000001E-3</c:v>
                </c:pt>
                <c:pt idx="78904" formatCode="0.00E+00">
                  <c:v>-5.4115200000000004E-3</c:v>
                </c:pt>
                <c:pt idx="78905" formatCode="0.00E+00">
                  <c:v>-5.4345000000000001E-3</c:v>
                </c:pt>
                <c:pt idx="78906" formatCode="0.00E+00">
                  <c:v>-5.4580599999999998E-3</c:v>
                </c:pt>
                <c:pt idx="78907" formatCode="0.00E+00">
                  <c:v>-5.4822300000000003E-3</c:v>
                </c:pt>
                <c:pt idx="78908" formatCode="0.00E+00">
                  <c:v>-5.5069100000000003E-3</c:v>
                </c:pt>
                <c:pt idx="78909" formatCode="0.00E+00">
                  <c:v>-5.5318199999999998E-3</c:v>
                </c:pt>
                <c:pt idx="78910" formatCode="0.00E+00">
                  <c:v>-5.55676E-3</c:v>
                </c:pt>
                <c:pt idx="78911" formatCode="0.00E+00">
                  <c:v>-5.5818100000000004E-3</c:v>
                </c:pt>
                <c:pt idx="78912" formatCode="0.00E+00">
                  <c:v>-5.6071799999999998E-3</c:v>
                </c:pt>
                <c:pt idx="78913" formatCode="0.00E+00">
                  <c:v>-5.6329600000000002E-3</c:v>
                </c:pt>
                <c:pt idx="78914" formatCode="0.00E+00">
                  <c:v>-5.6590800000000004E-3</c:v>
                </c:pt>
                <c:pt idx="78915" formatCode="0.00E+00">
                  <c:v>-5.6854999999999996E-3</c:v>
                </c:pt>
                <c:pt idx="78916" formatCode="0.00E+00">
                  <c:v>-5.7122700000000002E-3</c:v>
                </c:pt>
                <c:pt idx="78917" formatCode="0.00E+00">
                  <c:v>-5.7394100000000003E-3</c:v>
                </c:pt>
                <c:pt idx="78918" formatCode="0.00E+00">
                  <c:v>-5.76678E-3</c:v>
                </c:pt>
                <c:pt idx="78919" formatCode="0.00E+00">
                  <c:v>-5.7941499999999996E-3</c:v>
                </c:pt>
                <c:pt idx="78920" formatCode="0.00E+00">
                  <c:v>-5.82125E-3</c:v>
                </c:pt>
                <c:pt idx="78921" formatCode="0.00E+00">
                  <c:v>-5.8478999999999996E-3</c:v>
                </c:pt>
                <c:pt idx="78922" formatCode="0.00E+00">
                  <c:v>-5.8741599999999998E-3</c:v>
                </c:pt>
                <c:pt idx="78923" formatCode="0.00E+00">
                  <c:v>-5.9002000000000004E-3</c:v>
                </c:pt>
                <c:pt idx="78924" formatCode="0.00E+00">
                  <c:v>-5.9261000000000001E-3</c:v>
                </c:pt>
                <c:pt idx="78925" formatCode="0.00E+00">
                  <c:v>-5.9516100000000004E-3</c:v>
                </c:pt>
                <c:pt idx="78926" formatCode="0.00E+00">
                  <c:v>-5.9762900000000004E-3</c:v>
                </c:pt>
                <c:pt idx="78927" formatCode="0.00E+00">
                  <c:v>-5.9998400000000002E-3</c:v>
                </c:pt>
                <c:pt idx="78928" formatCode="0.00E+00">
                  <c:v>-6.0222399999999999E-3</c:v>
                </c:pt>
                <c:pt idx="78929" formatCode="0.00E+00">
                  <c:v>-6.04354E-3</c:v>
                </c:pt>
                <c:pt idx="78930" formatCode="0.00E+00">
                  <c:v>-6.0637099999999999E-3</c:v>
                </c:pt>
                <c:pt idx="78931" formatCode="0.00E+00">
                  <c:v>-6.0828100000000001E-3</c:v>
                </c:pt>
                <c:pt idx="78932" formatCode="0.00E+00">
                  <c:v>-6.1009100000000002E-3</c:v>
                </c:pt>
                <c:pt idx="78933" formatCode="0.00E+00">
                  <c:v>-6.11774E-3</c:v>
                </c:pt>
                <c:pt idx="78934" formatCode="0.00E+00">
                  <c:v>-6.1327999999999999E-3</c:v>
                </c:pt>
                <c:pt idx="78935" formatCode="0.00E+00">
                  <c:v>-6.1460500000000001E-3</c:v>
                </c:pt>
                <c:pt idx="78936" formatCode="0.00E+00">
                  <c:v>-6.1579699999999996E-3</c:v>
                </c:pt>
                <c:pt idx="78937" formatCode="0.00E+00">
                  <c:v>-6.1689800000000001E-3</c:v>
                </c:pt>
                <c:pt idx="78938" formatCode="0.00E+00">
                  <c:v>-6.1792899999999996E-3</c:v>
                </c:pt>
                <c:pt idx="78939" formatCode="0.00E+00">
                  <c:v>-6.1888300000000002E-3</c:v>
                </c:pt>
                <c:pt idx="78940" formatCode="0.00E+00">
                  <c:v>-6.1972900000000003E-3</c:v>
                </c:pt>
                <c:pt idx="78941" formatCode="0.00E+00">
                  <c:v>-6.2044800000000001E-3</c:v>
                </c:pt>
                <c:pt idx="78942" formatCode="0.00E+00">
                  <c:v>-6.21033E-3</c:v>
                </c:pt>
                <c:pt idx="78943" formatCode="0.00E+00">
                  <c:v>-6.2147399999999998E-3</c:v>
                </c:pt>
                <c:pt idx="78944" formatCode="0.00E+00">
                  <c:v>-6.2176899999999997E-3</c:v>
                </c:pt>
                <c:pt idx="78945" formatCode="0.00E+00">
                  <c:v>-6.21925E-3</c:v>
                </c:pt>
                <c:pt idx="78946" formatCode="0.00E+00">
                  <c:v>-6.2195200000000001E-3</c:v>
                </c:pt>
                <c:pt idx="78947" formatCode="0.00E+00">
                  <c:v>-6.2186300000000002E-3</c:v>
                </c:pt>
                <c:pt idx="78948" formatCode="0.00E+00">
                  <c:v>-6.2166399999999998E-3</c:v>
                </c:pt>
                <c:pt idx="78949" formatCode="0.00E+00">
                  <c:v>-6.2133800000000001E-3</c:v>
                </c:pt>
                <c:pt idx="78950" formatCode="0.00E+00">
                  <c:v>-6.2086800000000003E-3</c:v>
                </c:pt>
                <c:pt idx="78951" formatCode="0.00E+00">
                  <c:v>-6.2026E-3</c:v>
                </c:pt>
                <c:pt idx="78952" formatCode="0.00E+00">
                  <c:v>-6.1951100000000002E-3</c:v>
                </c:pt>
                <c:pt idx="78953" formatCode="0.00E+00">
                  <c:v>-6.1859799999999998E-3</c:v>
                </c:pt>
                <c:pt idx="78954" formatCode="0.00E+00">
                  <c:v>-6.1749700000000001E-3</c:v>
                </c:pt>
                <c:pt idx="78955" formatCode="0.00E+00">
                  <c:v>-6.1619999999999999E-3</c:v>
                </c:pt>
                <c:pt idx="78956" formatCode="0.00E+00">
                  <c:v>-6.1470700000000001E-3</c:v>
                </c:pt>
                <c:pt idx="78957" formatCode="0.00E+00">
                  <c:v>-6.1302700000000002E-3</c:v>
                </c:pt>
                <c:pt idx="78958" formatCode="0.00E+00">
                  <c:v>-6.1116599999999997E-3</c:v>
                </c:pt>
                <c:pt idx="78959" formatCode="0.00E+00">
                  <c:v>-6.0911899999999998E-3</c:v>
                </c:pt>
                <c:pt idx="78960" formatCode="0.00E+00">
                  <c:v>-6.0688599999999997E-3</c:v>
                </c:pt>
                <c:pt idx="78961" formatCode="0.00E+00">
                  <c:v>-6.0447900000000004E-3</c:v>
                </c:pt>
                <c:pt idx="78962" formatCode="0.00E+00">
                  <c:v>-6.019E-3</c:v>
                </c:pt>
                <c:pt idx="78963" formatCode="0.00E+00">
                  <c:v>-5.9913500000000003E-3</c:v>
                </c:pt>
                <c:pt idx="78964" formatCode="0.00E+00">
                  <c:v>-5.9617100000000003E-3</c:v>
                </c:pt>
                <c:pt idx="78965" formatCode="0.00E+00">
                  <c:v>-5.9301099999999997E-3</c:v>
                </c:pt>
                <c:pt idx="78966" formatCode="0.00E+00">
                  <c:v>-5.8966699999999997E-3</c:v>
                </c:pt>
                <c:pt idx="78967" formatCode="0.00E+00">
                  <c:v>-5.86156E-3</c:v>
                </c:pt>
                <c:pt idx="78968" formatCode="0.00E+00">
                  <c:v>-5.8248199999999997E-3</c:v>
                </c:pt>
                <c:pt idx="78969" formatCode="0.00E+00">
                  <c:v>-5.7864500000000003E-3</c:v>
                </c:pt>
                <c:pt idx="78970" formatCode="0.00E+00">
                  <c:v>-5.7463599999999998E-3</c:v>
                </c:pt>
                <c:pt idx="78971" formatCode="0.00E+00">
                  <c:v>-5.70441E-3</c:v>
                </c:pt>
                <c:pt idx="78972" formatCode="0.00E+00">
                  <c:v>-5.6605600000000002E-3</c:v>
                </c:pt>
                <c:pt idx="78973" formatCode="0.00E+00">
                  <c:v>-5.6149199999999998E-3</c:v>
                </c:pt>
                <c:pt idx="78974" formatCode="0.00E+00">
                  <c:v>-5.5675300000000002E-3</c:v>
                </c:pt>
                <c:pt idx="78975" formatCode="0.00E+00">
                  <c:v>-5.5183699999999999E-3</c:v>
                </c:pt>
                <c:pt idx="78976" formatCode="0.00E+00">
                  <c:v>-5.4673100000000004E-3</c:v>
                </c:pt>
                <c:pt idx="78977" formatCode="0.00E+00">
                  <c:v>-5.4143200000000002E-3</c:v>
                </c:pt>
                <c:pt idx="78978" formatCode="0.00E+00">
                  <c:v>-5.3594699999999999E-3</c:v>
                </c:pt>
                <c:pt idx="78979" formatCode="0.00E+00">
                  <c:v>-5.3028600000000004E-3</c:v>
                </c:pt>
                <c:pt idx="78980" formatCode="0.00E+00">
                  <c:v>-5.2444500000000003E-3</c:v>
                </c:pt>
                <c:pt idx="78981" formatCode="0.00E+00">
                  <c:v>-5.1841500000000002E-3</c:v>
                </c:pt>
                <c:pt idx="78982" formatCode="0.00E+00">
                  <c:v>-5.1218699999999997E-3</c:v>
                </c:pt>
                <c:pt idx="78983" formatCode="0.00E+00">
                  <c:v>-5.0575999999999998E-3</c:v>
                </c:pt>
                <c:pt idx="78984" formatCode="0.00E+00">
                  <c:v>-4.9913900000000001E-3</c:v>
                </c:pt>
                <c:pt idx="78985" formatCode="0.00E+00">
                  <c:v>-4.9234200000000004E-3</c:v>
                </c:pt>
                <c:pt idx="78986" formatCode="0.00E+00">
                  <c:v>-4.8538399999999999E-3</c:v>
                </c:pt>
                <c:pt idx="78987" formatCode="0.00E+00">
                  <c:v>-4.7827599999999996E-3</c:v>
                </c:pt>
                <c:pt idx="78988" formatCode="0.00E+00">
                  <c:v>-4.71026E-3</c:v>
                </c:pt>
                <c:pt idx="78989" formatCode="0.00E+00">
                  <c:v>-4.6363899999999998E-3</c:v>
                </c:pt>
                <c:pt idx="78990" formatCode="0.00E+00">
                  <c:v>-4.5612099999999996E-3</c:v>
                </c:pt>
                <c:pt idx="78991" formatCode="0.00E+00">
                  <c:v>-4.4847999999999997E-3</c:v>
                </c:pt>
                <c:pt idx="78992" formatCode="0.00E+00">
                  <c:v>-4.4072499999999997E-3</c:v>
                </c:pt>
                <c:pt idx="78993" formatCode="0.00E+00">
                  <c:v>-4.3285600000000004E-3</c:v>
                </c:pt>
                <c:pt idx="78994" formatCode="0.00E+00">
                  <c:v>-4.2486499999999996E-3</c:v>
                </c:pt>
                <c:pt idx="78995" formatCode="0.00E+00">
                  <c:v>-4.1675200000000001E-3</c:v>
                </c:pt>
                <c:pt idx="78996" formatCode="0.00E+00">
                  <c:v>-4.0852299999999996E-3</c:v>
                </c:pt>
                <c:pt idx="78997" formatCode="0.00E+00">
                  <c:v>-4.0018500000000004E-3</c:v>
                </c:pt>
                <c:pt idx="78998" formatCode="0.00E+00">
                  <c:v>-3.9174199999999996E-3</c:v>
                </c:pt>
                <c:pt idx="78999" formatCode="0.00E+00">
                  <c:v>-3.83199E-3</c:v>
                </c:pt>
                <c:pt idx="79000" formatCode="0.00E+00">
                  <c:v>-3.74566E-3</c:v>
                </c:pt>
                <c:pt idx="79001" formatCode="0.00E+00">
                  <c:v>-3.6585300000000001E-3</c:v>
                </c:pt>
                <c:pt idx="79002" formatCode="0.00E+00">
                  <c:v>-3.5707E-3</c:v>
                </c:pt>
                <c:pt idx="79003" formatCode="0.00E+00">
                  <c:v>-3.4822E-3</c:v>
                </c:pt>
                <c:pt idx="79004" formatCode="0.00E+00">
                  <c:v>-3.3930700000000002E-3</c:v>
                </c:pt>
                <c:pt idx="79005" formatCode="0.00E+00">
                  <c:v>-3.3032600000000001E-3</c:v>
                </c:pt>
                <c:pt idx="79006" formatCode="0.00E+00">
                  <c:v>-3.2127499999999999E-3</c:v>
                </c:pt>
                <c:pt idx="79007" formatCode="0.00E+00">
                  <c:v>-3.1215599999999998E-3</c:v>
                </c:pt>
                <c:pt idx="79008" formatCode="0.00E+00">
                  <c:v>-3.02974E-3</c:v>
                </c:pt>
                <c:pt idx="79009" formatCode="0.00E+00">
                  <c:v>-2.9372999999999999E-3</c:v>
                </c:pt>
                <c:pt idx="79010" formatCode="0.00E+00">
                  <c:v>-2.8443399999999999E-3</c:v>
                </c:pt>
                <c:pt idx="79011" formatCode="0.00E+00">
                  <c:v>-2.7509499999999998E-3</c:v>
                </c:pt>
                <c:pt idx="79012" formatCode="0.00E+00">
                  <c:v>-2.6572000000000002E-3</c:v>
                </c:pt>
                <c:pt idx="79013" formatCode="0.00E+00">
                  <c:v>-2.56317E-3</c:v>
                </c:pt>
                <c:pt idx="79014" formatCode="0.00E+00">
                  <c:v>-2.4689E-3</c:v>
                </c:pt>
                <c:pt idx="79015" formatCode="0.00E+00">
                  <c:v>-2.3744299999999999E-3</c:v>
                </c:pt>
                <c:pt idx="79016" formatCode="0.00E+00">
                  <c:v>-2.2798499999999999E-3</c:v>
                </c:pt>
                <c:pt idx="79017" formatCode="0.00E+00">
                  <c:v>-2.18527E-3</c:v>
                </c:pt>
                <c:pt idx="79018" formatCode="0.00E+00">
                  <c:v>-2.0907899999999999E-3</c:v>
                </c:pt>
                <c:pt idx="79019" formatCode="0.00E+00">
                  <c:v>-1.9965199999999999E-3</c:v>
                </c:pt>
                <c:pt idx="79020" formatCode="0.00E+00">
                  <c:v>-1.9025100000000001E-3</c:v>
                </c:pt>
                <c:pt idx="79021" formatCode="0.00E+00">
                  <c:v>-1.8087800000000001E-3</c:v>
                </c:pt>
                <c:pt idx="79022" formatCode="0.00E+00">
                  <c:v>-1.7153800000000001E-3</c:v>
                </c:pt>
                <c:pt idx="79023" formatCode="0.00E+00">
                  <c:v>-1.6223800000000001E-3</c:v>
                </c:pt>
                <c:pt idx="79024" formatCode="0.00E+00">
                  <c:v>-1.5298499999999999E-3</c:v>
                </c:pt>
                <c:pt idx="79025" formatCode="0.00E+00">
                  <c:v>-1.4377700000000001E-3</c:v>
                </c:pt>
                <c:pt idx="79026" formatCode="0.00E+00">
                  <c:v>-1.3460600000000001E-3</c:v>
                </c:pt>
                <c:pt idx="79027" formatCode="0.00E+00">
                  <c:v>-1.2546600000000001E-3</c:v>
                </c:pt>
                <c:pt idx="79028" formatCode="0.00E+00">
                  <c:v>-1.1636800000000001E-3</c:v>
                </c:pt>
                <c:pt idx="79029" formatCode="0.00E+00">
                  <c:v>-1.0732300000000001E-3</c:v>
                </c:pt>
                <c:pt idx="79030" formatCode="0.00E+00">
                  <c:v>-9.833419999999999E-4</c:v>
                </c:pt>
                <c:pt idx="79031" formatCode="0.00E+00">
                  <c:v>-8.9402899999999996E-4</c:v>
                </c:pt>
                <c:pt idx="79032" formatCode="0.00E+00">
                  <c:v>-8.0530399999999996E-4</c:v>
                </c:pt>
                <c:pt idx="79033" formatCode="0.00E+00">
                  <c:v>-7.17222E-4</c:v>
                </c:pt>
                <c:pt idx="79034" formatCode="0.00E+00">
                  <c:v>-6.2985700000000005E-4</c:v>
                </c:pt>
                <c:pt idx="79035" formatCode="0.00E+00">
                  <c:v>-5.4327300000000004E-4</c:v>
                </c:pt>
                <c:pt idx="79036" formatCode="0.00E+00">
                  <c:v>-4.5751400000000001E-4</c:v>
                </c:pt>
                <c:pt idx="79037" formatCode="0.00E+00">
                  <c:v>-3.7263599999999997E-4</c:v>
                </c:pt>
                <c:pt idx="79038" formatCode="0.00E+00">
                  <c:v>-2.8871499999999999E-4</c:v>
                </c:pt>
                <c:pt idx="79039" formatCode="0.00E+00">
                  <c:v>-2.05804E-4</c:v>
                </c:pt>
                <c:pt idx="79040" formatCode="0.00E+00">
                  <c:v>-1.2392100000000001E-4</c:v>
                </c:pt>
                <c:pt idx="79041" formatCode="0.00E+00">
                  <c:v>-4.3089400000000001E-5</c:v>
                </c:pt>
                <c:pt idx="79042" formatCode="0.00E+00">
                  <c:v>3.6668799999999997E-5</c:v>
                </c:pt>
                <c:pt idx="79043" formatCode="0.00E+00">
                  <c:v>1.15382E-4</c:v>
                </c:pt>
                <c:pt idx="79044" formatCode="0.00E+00">
                  <c:v>1.93091E-4</c:v>
                </c:pt>
                <c:pt idx="79045" formatCode="0.00E+00">
                  <c:v>2.6977499999999998E-4</c:v>
                </c:pt>
                <c:pt idx="79046" formatCode="0.00E+00">
                  <c:v>3.4538599999999999E-4</c:v>
                </c:pt>
                <c:pt idx="79047" formatCode="0.00E+00">
                  <c:v>4.1988399999999998E-4</c:v>
                </c:pt>
                <c:pt idx="79048" formatCode="0.00E+00">
                  <c:v>4.9323100000000001E-4</c:v>
                </c:pt>
                <c:pt idx="79049" formatCode="0.00E+00">
                  <c:v>5.6537899999999997E-4</c:v>
                </c:pt>
                <c:pt idx="79050" formatCode="0.00E+00">
                  <c:v>6.3626799999999995E-4</c:v>
                </c:pt>
                <c:pt idx="79051" formatCode="0.00E+00">
                  <c:v>7.0584599999999999E-4</c:v>
                </c:pt>
                <c:pt idx="79052" formatCode="0.00E+00">
                  <c:v>7.7408900000000005E-4</c:v>
                </c:pt>
                <c:pt idx="79053" formatCode="0.00E+00">
                  <c:v>8.4097999999999996E-4</c:v>
                </c:pt>
                <c:pt idx="79054" formatCode="0.00E+00">
                  <c:v>9.0649999999999997E-4</c:v>
                </c:pt>
                <c:pt idx="79055" formatCode="0.00E+00">
                  <c:v>9.7063100000000001E-4</c:v>
                </c:pt>
                <c:pt idx="79056" formatCode="0.00E+00">
                  <c:v>1.0333600000000001E-3</c:v>
                </c:pt>
                <c:pt idx="79057" formatCode="0.00E+00">
                  <c:v>1.0946700000000001E-3</c:v>
                </c:pt>
                <c:pt idx="79058" formatCode="0.00E+00">
                  <c:v>1.15453E-3</c:v>
                </c:pt>
                <c:pt idx="79059" formatCode="0.00E+00">
                  <c:v>1.21295E-3</c:v>
                </c:pt>
                <c:pt idx="79060" formatCode="0.00E+00">
                  <c:v>1.2699499999999999E-3</c:v>
                </c:pt>
                <c:pt idx="79061" formatCode="0.00E+00">
                  <c:v>1.3255700000000001E-3</c:v>
                </c:pt>
                <c:pt idx="79062" formatCode="0.00E+00">
                  <c:v>1.37977E-3</c:v>
                </c:pt>
                <c:pt idx="79063" formatCode="0.00E+00">
                  <c:v>1.4324699999999999E-3</c:v>
                </c:pt>
                <c:pt idx="79064" formatCode="0.00E+00">
                  <c:v>1.48364E-3</c:v>
                </c:pt>
                <c:pt idx="79065" formatCode="0.00E+00">
                  <c:v>1.53327E-3</c:v>
                </c:pt>
                <c:pt idx="79066" formatCode="0.00E+00">
                  <c:v>1.58142E-3</c:v>
                </c:pt>
                <c:pt idx="79067" formatCode="0.00E+00">
                  <c:v>1.6280800000000001E-3</c:v>
                </c:pt>
                <c:pt idx="79068" formatCode="0.00E+00">
                  <c:v>1.6732299999999999E-3</c:v>
                </c:pt>
                <c:pt idx="79069" formatCode="0.00E+00">
                  <c:v>1.7168800000000001E-3</c:v>
                </c:pt>
                <c:pt idx="79070" formatCode="0.00E+00">
                  <c:v>1.75903E-3</c:v>
                </c:pt>
                <c:pt idx="79071" formatCode="0.00E+00">
                  <c:v>1.79966E-3</c:v>
                </c:pt>
                <c:pt idx="79072" formatCode="0.00E+00">
                  <c:v>1.8387399999999999E-3</c:v>
                </c:pt>
                <c:pt idx="79073" formatCode="0.00E+00">
                  <c:v>1.87623E-3</c:v>
                </c:pt>
                <c:pt idx="79074" formatCode="0.00E+00">
                  <c:v>1.9121299999999999E-3</c:v>
                </c:pt>
                <c:pt idx="79075" formatCode="0.00E+00">
                  <c:v>1.9464700000000001E-3</c:v>
                </c:pt>
                <c:pt idx="79076" formatCode="0.00E+00">
                  <c:v>1.97927E-3</c:v>
                </c:pt>
                <c:pt idx="79077" formatCode="0.00E+00">
                  <c:v>2.0105600000000002E-3</c:v>
                </c:pt>
                <c:pt idx="79078" formatCode="0.00E+00">
                  <c:v>2.0403600000000002E-3</c:v>
                </c:pt>
                <c:pt idx="79079" formatCode="0.00E+00">
                  <c:v>2.06873E-3</c:v>
                </c:pt>
                <c:pt idx="79080" formatCode="0.00E+00">
                  <c:v>2.0956500000000001E-3</c:v>
                </c:pt>
                <c:pt idx="79081" formatCode="0.00E+00">
                  <c:v>2.1211099999999998E-3</c:v>
                </c:pt>
                <c:pt idx="79082" formatCode="0.00E+00">
                  <c:v>2.1451E-3</c:v>
                </c:pt>
                <c:pt idx="79083" formatCode="0.00E+00">
                  <c:v>2.1676299999999998E-3</c:v>
                </c:pt>
                <c:pt idx="79084" formatCode="0.00E+00">
                  <c:v>2.18871E-3</c:v>
                </c:pt>
                <c:pt idx="79085" formatCode="0.00E+00">
                  <c:v>2.2083300000000001E-3</c:v>
                </c:pt>
                <c:pt idx="79086" formatCode="0.00E+00">
                  <c:v>2.2265100000000001E-3</c:v>
                </c:pt>
                <c:pt idx="79087" formatCode="0.00E+00">
                  <c:v>2.2432699999999999E-3</c:v>
                </c:pt>
                <c:pt idx="79088" formatCode="0.00E+00">
                  <c:v>2.2586199999999998E-3</c:v>
                </c:pt>
                <c:pt idx="79089" formatCode="0.00E+00">
                  <c:v>2.2725900000000001E-3</c:v>
                </c:pt>
                <c:pt idx="79090" formatCode="0.00E+00">
                  <c:v>2.2851899999999999E-3</c:v>
                </c:pt>
                <c:pt idx="79091" formatCode="0.00E+00">
                  <c:v>2.29642E-3</c:v>
                </c:pt>
                <c:pt idx="79092" formatCode="0.00E+00">
                  <c:v>2.30627E-3</c:v>
                </c:pt>
                <c:pt idx="79093" formatCode="0.00E+00">
                  <c:v>2.3147599999999999E-3</c:v>
                </c:pt>
                <c:pt idx="79094" formatCode="0.00E+00">
                  <c:v>2.3219E-3</c:v>
                </c:pt>
                <c:pt idx="79095" formatCode="0.00E+00">
                  <c:v>2.3277200000000001E-3</c:v>
                </c:pt>
                <c:pt idx="79096" formatCode="0.00E+00">
                  <c:v>2.3322099999999999E-3</c:v>
                </c:pt>
                <c:pt idx="79097" formatCode="0.00E+00">
                  <c:v>2.3353699999999998E-3</c:v>
                </c:pt>
                <c:pt idx="79098" formatCode="0.00E+00">
                  <c:v>2.3372100000000002E-3</c:v>
                </c:pt>
                <c:pt idx="79099" formatCode="0.00E+00">
                  <c:v>2.3377300000000001E-3</c:v>
                </c:pt>
                <c:pt idx="79100" formatCode="0.00E+00">
                  <c:v>2.33695E-3</c:v>
                </c:pt>
                <c:pt idx="79101" formatCode="0.00E+00">
                  <c:v>2.3348800000000001E-3</c:v>
                </c:pt>
                <c:pt idx="79102" formatCode="0.00E+00">
                  <c:v>2.3315499999999999E-3</c:v>
                </c:pt>
                <c:pt idx="79103" formatCode="0.00E+00">
                  <c:v>2.3269599999999999E-3</c:v>
                </c:pt>
                <c:pt idx="79104" formatCode="0.00E+00">
                  <c:v>2.3211199999999999E-3</c:v>
                </c:pt>
                <c:pt idx="79105" formatCode="0.00E+00">
                  <c:v>2.31408E-3</c:v>
                </c:pt>
                <c:pt idx="79106" formatCode="0.00E+00">
                  <c:v>2.3058599999999999E-3</c:v>
                </c:pt>
                <c:pt idx="79107" formatCode="0.00E+00">
                  <c:v>2.29648E-3</c:v>
                </c:pt>
                <c:pt idx="79108" formatCode="0.00E+00">
                  <c:v>2.2859500000000001E-3</c:v>
                </c:pt>
                <c:pt idx="79109" formatCode="0.00E+00">
                  <c:v>2.2743099999999999E-3</c:v>
                </c:pt>
                <c:pt idx="79110" formatCode="0.00E+00">
                  <c:v>2.26158E-3</c:v>
                </c:pt>
                <c:pt idx="79111" formatCode="0.00E+00">
                  <c:v>2.2477999999999999E-3</c:v>
                </c:pt>
                <c:pt idx="79112" formatCode="0.00E+00">
                  <c:v>2.2329799999999999E-3</c:v>
                </c:pt>
                <c:pt idx="79113" formatCode="0.00E+00">
                  <c:v>2.2171299999999999E-3</c:v>
                </c:pt>
                <c:pt idx="79114" formatCode="0.00E+00">
                  <c:v>2.2002200000000001E-3</c:v>
                </c:pt>
                <c:pt idx="79115" formatCode="0.00E+00">
                  <c:v>2.1822600000000001E-3</c:v>
                </c:pt>
                <c:pt idx="79116" formatCode="0.00E+00">
                  <c:v>2.1633099999999999E-3</c:v>
                </c:pt>
                <c:pt idx="79117" formatCode="0.00E+00">
                  <c:v>2.14343E-3</c:v>
                </c:pt>
                <c:pt idx="79118" formatCode="0.00E+00">
                  <c:v>2.1226399999999999E-3</c:v>
                </c:pt>
                <c:pt idx="79119" formatCode="0.00E+00">
                  <c:v>2.1009499999999999E-3</c:v>
                </c:pt>
                <c:pt idx="79120" formatCode="0.00E+00">
                  <c:v>2.0783799999999999E-3</c:v>
                </c:pt>
                <c:pt idx="79121" formatCode="0.00E+00">
                  <c:v>2.05493E-3</c:v>
                </c:pt>
                <c:pt idx="79122" formatCode="0.00E+00">
                  <c:v>2.0305599999999998E-3</c:v>
                </c:pt>
                <c:pt idx="79123" formatCode="0.00E+00">
                  <c:v>2.0052300000000002E-3</c:v>
                </c:pt>
                <c:pt idx="79124" formatCode="0.00E+00">
                  <c:v>1.97897E-3</c:v>
                </c:pt>
                <c:pt idx="79125" formatCode="0.00E+00">
                  <c:v>1.95184E-3</c:v>
                </c:pt>
                <c:pt idx="79126" formatCode="0.00E+00">
                  <c:v>1.9239000000000001E-3</c:v>
                </c:pt>
                <c:pt idx="79127" formatCode="0.00E+00">
                  <c:v>1.8951700000000001E-3</c:v>
                </c:pt>
                <c:pt idx="79128" formatCode="0.00E+00">
                  <c:v>1.86564E-3</c:v>
                </c:pt>
                <c:pt idx="79129" formatCode="0.00E+00">
                  <c:v>1.8353499999999999E-3</c:v>
                </c:pt>
                <c:pt idx="79130" formatCode="0.00E+00">
                  <c:v>1.8043600000000001E-3</c:v>
                </c:pt>
                <c:pt idx="79131" formatCode="0.00E+00">
                  <c:v>1.77272E-3</c:v>
                </c:pt>
                <c:pt idx="79132" formatCode="0.00E+00">
                  <c:v>1.74047E-3</c:v>
                </c:pt>
                <c:pt idx="79133" formatCode="0.00E+00">
                  <c:v>1.70761E-3</c:v>
                </c:pt>
                <c:pt idx="79134" formatCode="0.00E+00">
                  <c:v>1.6741499999999999E-3</c:v>
                </c:pt>
                <c:pt idx="79135" formatCode="0.00E+00">
                  <c:v>1.64006E-3</c:v>
                </c:pt>
                <c:pt idx="79136" formatCode="0.00E+00">
                  <c:v>1.6053599999999999E-3</c:v>
                </c:pt>
                <c:pt idx="79137" formatCode="0.00E+00">
                  <c:v>1.57008E-3</c:v>
                </c:pt>
                <c:pt idx="79138" formatCode="0.00E+00">
                  <c:v>1.5342699999999999E-3</c:v>
                </c:pt>
                <c:pt idx="79139" formatCode="0.00E+00">
                  <c:v>1.4980099999999999E-3</c:v>
                </c:pt>
                <c:pt idx="79140" formatCode="0.00E+00">
                  <c:v>1.4613499999999999E-3</c:v>
                </c:pt>
                <c:pt idx="79141" formatCode="0.00E+00">
                  <c:v>1.42427E-3</c:v>
                </c:pt>
                <c:pt idx="79142" formatCode="0.00E+00">
                  <c:v>1.3867899999999999E-3</c:v>
                </c:pt>
                <c:pt idx="79143" formatCode="0.00E+00">
                  <c:v>1.34891E-3</c:v>
                </c:pt>
                <c:pt idx="79144" formatCode="0.00E+00">
                  <c:v>1.31066E-3</c:v>
                </c:pt>
                <c:pt idx="79145" formatCode="0.00E+00">
                  <c:v>1.2720699999999999E-3</c:v>
                </c:pt>
                <c:pt idx="79146" formatCode="0.00E+00">
                  <c:v>1.2331200000000001E-3</c:v>
                </c:pt>
                <c:pt idx="79147" formatCode="0.00E+00">
                  <c:v>1.19377E-3</c:v>
                </c:pt>
                <c:pt idx="79148" formatCode="0.00E+00">
                  <c:v>1.1540700000000001E-3</c:v>
                </c:pt>
                <c:pt idx="79149" formatCode="0.00E+00">
                  <c:v>1.1141E-3</c:v>
                </c:pt>
                <c:pt idx="79150" formatCode="0.00E+00">
                  <c:v>1.07394E-3</c:v>
                </c:pt>
                <c:pt idx="79151" formatCode="0.00E+00">
                  <c:v>1.0336500000000001E-3</c:v>
                </c:pt>
                <c:pt idx="79152" formatCode="0.00E+00">
                  <c:v>9.9327000000000009E-4</c:v>
                </c:pt>
                <c:pt idx="79153" formatCode="0.00E+00">
                  <c:v>9.5283599999999998E-4</c:v>
                </c:pt>
                <c:pt idx="79154" formatCode="0.00E+00">
                  <c:v>9.1241E-4</c:v>
                </c:pt>
                <c:pt idx="79155" formatCode="0.00E+00">
                  <c:v>8.7203200000000002E-4</c:v>
                </c:pt>
                <c:pt idx="79156" formatCode="0.00E+00">
                  <c:v>8.3172599999999997E-4</c:v>
                </c:pt>
                <c:pt idx="79157" formatCode="0.00E+00">
                  <c:v>7.91514E-4</c:v>
                </c:pt>
                <c:pt idx="79158" formatCode="0.00E+00">
                  <c:v>7.5143499999999995E-4</c:v>
                </c:pt>
                <c:pt idx="79159" formatCode="0.00E+00">
                  <c:v>7.1155600000000002E-4</c:v>
                </c:pt>
                <c:pt idx="79160" formatCode="0.00E+00">
                  <c:v>6.7196200000000002E-4</c:v>
                </c:pt>
                <c:pt idx="79161" formatCode="0.00E+00">
                  <c:v>6.3273599999999995E-4</c:v>
                </c:pt>
                <c:pt idx="79162" formatCode="0.00E+00">
                  <c:v>5.9390400000000002E-4</c:v>
                </c:pt>
                <c:pt idx="79163" formatCode="0.00E+00">
                  <c:v>5.5544500000000001E-4</c:v>
                </c:pt>
                <c:pt idx="79164" formatCode="0.00E+00">
                  <c:v>5.1733900000000001E-4</c:v>
                </c:pt>
                <c:pt idx="79165" formatCode="0.00E+00">
                  <c:v>4.7960400000000001E-4</c:v>
                </c:pt>
                <c:pt idx="79166" formatCode="0.00E+00">
                  <c:v>4.4232199999999998E-4</c:v>
                </c:pt>
                <c:pt idx="79167" formatCode="0.00E+00">
                  <c:v>4.05614E-4</c:v>
                </c:pt>
                <c:pt idx="79168" formatCode="0.00E+00">
                  <c:v>3.6957299999999999E-4</c:v>
                </c:pt>
                <c:pt idx="79169" formatCode="0.00E+00">
                  <c:v>3.3426799999999998E-4</c:v>
                </c:pt>
                <c:pt idx="79170" formatCode="0.00E+00">
                  <c:v>2.99757E-4</c:v>
                </c:pt>
                <c:pt idx="79171" formatCode="0.00E+00">
                  <c:v>2.6605999999999998E-4</c:v>
                </c:pt>
                <c:pt idx="79172" formatCode="0.00E+00">
                  <c:v>2.33153E-4</c:v>
                </c:pt>
                <c:pt idx="79173" formatCode="0.00E+00">
                  <c:v>2.0101099999999999E-4</c:v>
                </c:pt>
                <c:pt idx="79174" formatCode="0.00E+00">
                  <c:v>1.6961999999999999E-4</c:v>
                </c:pt>
                <c:pt idx="79175" formatCode="0.00E+00">
                  <c:v>1.3898799999999999E-4</c:v>
                </c:pt>
                <c:pt idx="79176" formatCode="0.00E+00">
                  <c:v>1.09164E-4</c:v>
                </c:pt>
                <c:pt idx="79177" formatCode="0.00E+00">
                  <c:v>8.0199500000000004E-5</c:v>
                </c:pt>
                <c:pt idx="79178" formatCode="0.00E+00">
                  <c:v>5.2110300000000001E-5</c:v>
                </c:pt>
                <c:pt idx="79179" formatCode="0.00E+00">
                  <c:v>2.49344E-5</c:v>
                </c:pt>
                <c:pt idx="79180" formatCode="0.00E+00">
                  <c:v>-1.2348100000000001E-6</c:v>
                </c:pt>
                <c:pt idx="79181" formatCode="0.00E+00">
                  <c:v>-2.6312099999999998E-5</c:v>
                </c:pt>
                <c:pt idx="79182" formatCode="0.00E+00">
                  <c:v>-5.0244799999999997E-5</c:v>
                </c:pt>
                <c:pt idx="79183" formatCode="0.00E+00">
                  <c:v>-7.2954900000000002E-5</c:v>
                </c:pt>
                <c:pt idx="79184" formatCode="0.00E+00">
                  <c:v>-9.4347700000000005E-5</c:v>
                </c:pt>
                <c:pt idx="79185" formatCode="0.00E+00">
                  <c:v>-1.14373E-4</c:v>
                </c:pt>
                <c:pt idx="79186" formatCode="0.00E+00">
                  <c:v>-1.33005E-4</c:v>
                </c:pt>
                <c:pt idx="79187" formatCode="0.00E+00">
                  <c:v>-1.5020499999999999E-4</c:v>
                </c:pt>
                <c:pt idx="79188" formatCode="0.00E+00">
                  <c:v>-1.6599599999999999E-4</c:v>
                </c:pt>
                <c:pt idx="79189" formatCode="0.00E+00">
                  <c:v>-1.80457E-4</c:v>
                </c:pt>
                <c:pt idx="79190" formatCode="0.00E+00">
                  <c:v>-1.9357200000000001E-4</c:v>
                </c:pt>
                <c:pt idx="79191" formatCode="0.00E+00">
                  <c:v>-2.05229E-4</c:v>
                </c:pt>
                <c:pt idx="79192" formatCode="0.00E+00">
                  <c:v>-2.1535700000000001E-4</c:v>
                </c:pt>
                <c:pt idx="79193" formatCode="0.00E+00">
                  <c:v>-2.2393000000000001E-4</c:v>
                </c:pt>
                <c:pt idx="79194" formatCode="0.00E+00">
                  <c:v>-2.30895E-4</c:v>
                </c:pt>
                <c:pt idx="79195" formatCode="0.00E+00">
                  <c:v>-2.3618900000000001E-4</c:v>
                </c:pt>
                <c:pt idx="79196" formatCode="0.00E+00">
                  <c:v>-2.39791E-4</c:v>
                </c:pt>
                <c:pt idx="79197" formatCode="0.00E+00">
                  <c:v>-2.4169799999999999E-4</c:v>
                </c:pt>
                <c:pt idx="79198" formatCode="0.00E+00">
                  <c:v>-2.4186300000000001E-4</c:v>
                </c:pt>
                <c:pt idx="79199" formatCode="0.00E+00">
                  <c:v>-2.4020000000000001E-4</c:v>
                </c:pt>
                <c:pt idx="79200" formatCode="0.00E+00">
                  <c:v>-2.36643E-4</c:v>
                </c:pt>
                <c:pt idx="79201" formatCode="0.00E+00">
                  <c:v>-2.3117999999999999E-4</c:v>
                </c:pt>
                <c:pt idx="79202" formatCode="0.00E+00">
                  <c:v>-2.23823E-4</c:v>
                </c:pt>
                <c:pt idx="79203" formatCode="0.00E+00">
                  <c:v>-2.14537E-4</c:v>
                </c:pt>
                <c:pt idx="79204" formatCode="0.00E+00">
                  <c:v>-2.0326900000000001E-4</c:v>
                </c:pt>
                <c:pt idx="79205" formatCode="0.00E+00">
                  <c:v>-1.8999300000000001E-4</c:v>
                </c:pt>
                <c:pt idx="79206" formatCode="0.00E+00">
                  <c:v>-1.7468299999999999E-4</c:v>
                </c:pt>
                <c:pt idx="79207" formatCode="0.00E+00">
                  <c:v>-1.5730099999999999E-4</c:v>
                </c:pt>
                <c:pt idx="79208" formatCode="0.00E+00">
                  <c:v>-1.37823E-4</c:v>
                </c:pt>
                <c:pt idx="79209" formatCode="0.00E+00">
                  <c:v>-1.16216E-4</c:v>
                </c:pt>
                <c:pt idx="79210" formatCode="0.00E+00">
                  <c:v>-9.24204E-5</c:v>
                </c:pt>
                <c:pt idx="79211" formatCode="0.00E+00">
                  <c:v>-6.6400800000000003E-5</c:v>
                </c:pt>
                <c:pt idx="79212" formatCode="0.00E+00">
                  <c:v>-3.8197500000000001E-5</c:v>
                </c:pt>
                <c:pt idx="79213" formatCode="0.00E+00">
                  <c:v>-7.8961799999999993E-6</c:v>
                </c:pt>
                <c:pt idx="79214" formatCode="0.00E+00">
                  <c:v>2.4440600000000001E-5</c:v>
                </c:pt>
                <c:pt idx="79215" formatCode="0.00E+00">
                  <c:v>5.8791800000000002E-5</c:v>
                </c:pt>
                <c:pt idx="79216" formatCode="0.00E+00">
                  <c:v>9.5171400000000002E-5</c:v>
                </c:pt>
                <c:pt idx="79217" formatCode="0.00E+00">
                  <c:v>1.3362399999999999E-4</c:v>
                </c:pt>
                <c:pt idx="79218" formatCode="0.00E+00">
                  <c:v>1.74215E-4</c:v>
                </c:pt>
                <c:pt idx="79219" formatCode="0.00E+00">
                  <c:v>2.17011E-4</c:v>
                </c:pt>
                <c:pt idx="79220" formatCode="0.00E+00">
                  <c:v>2.6205999999999999E-4</c:v>
                </c:pt>
                <c:pt idx="79221" formatCode="0.00E+00">
                  <c:v>3.0938899999999997E-4</c:v>
                </c:pt>
                <c:pt idx="79222" formatCode="0.00E+00">
                  <c:v>3.5900500000000002E-4</c:v>
                </c:pt>
                <c:pt idx="79223" formatCode="0.00E+00">
                  <c:v>4.1088399999999998E-4</c:v>
                </c:pt>
                <c:pt idx="79224" formatCode="0.00E+00">
                  <c:v>4.6496599999999998E-4</c:v>
                </c:pt>
                <c:pt idx="79225" formatCode="0.00E+00">
                  <c:v>5.2117799999999996E-4</c:v>
                </c:pt>
                <c:pt idx="79226" formatCode="0.00E+00">
                  <c:v>5.79497E-4</c:v>
                </c:pt>
                <c:pt idx="79227" formatCode="0.00E+00">
                  <c:v>6.3994400000000004E-4</c:v>
                </c:pt>
                <c:pt idx="79228" formatCode="0.00E+00">
                  <c:v>7.0248999999999995E-4</c:v>
                </c:pt>
                <c:pt idx="79229" formatCode="0.00E+00">
                  <c:v>7.6704300000000002E-4</c:v>
                </c:pt>
                <c:pt idx="79230" formatCode="0.00E+00">
                  <c:v>8.3349900000000002E-4</c:v>
                </c:pt>
                <c:pt idx="79231" formatCode="0.00E+00">
                  <c:v>9.0178299999999997E-4</c:v>
                </c:pt>
                <c:pt idx="79232" formatCode="0.00E+00">
                  <c:v>9.7187399999999996E-4</c:v>
                </c:pt>
                <c:pt idx="79233" formatCode="0.00E+00">
                  <c:v>1.04382E-3</c:v>
                </c:pt>
                <c:pt idx="79234" formatCode="0.00E+00">
                  <c:v>1.1176999999999999E-3</c:v>
                </c:pt>
                <c:pt idx="79235" formatCode="0.00E+00">
                  <c:v>1.19356E-3</c:v>
                </c:pt>
                <c:pt idx="79236" formatCode="0.00E+00">
                  <c:v>1.2714600000000001E-3</c:v>
                </c:pt>
                <c:pt idx="79237" formatCode="0.00E+00">
                  <c:v>1.35136E-3</c:v>
                </c:pt>
                <c:pt idx="79238" formatCode="0.00E+00">
                  <c:v>1.43308E-3</c:v>
                </c:pt>
                <c:pt idx="79239" formatCode="0.00E+00">
                  <c:v>1.51636E-3</c:v>
                </c:pt>
                <c:pt idx="79240" formatCode="0.00E+00">
                  <c:v>1.6011300000000001E-3</c:v>
                </c:pt>
                <c:pt idx="79241" formatCode="0.00E+00">
                  <c:v>1.6874800000000001E-3</c:v>
                </c:pt>
                <c:pt idx="79242" formatCode="0.00E+00">
                  <c:v>1.7754800000000001E-3</c:v>
                </c:pt>
                <c:pt idx="79243" formatCode="0.00E+00">
                  <c:v>1.8651200000000001E-3</c:v>
                </c:pt>
                <c:pt idx="79244" formatCode="0.00E+00">
                  <c:v>1.9563499999999999E-3</c:v>
                </c:pt>
                <c:pt idx="79245" formatCode="0.00E+00">
                  <c:v>2.04915E-3</c:v>
                </c:pt>
                <c:pt idx="79246" formatCode="0.00E+00">
                  <c:v>2.1435199999999999E-3</c:v>
                </c:pt>
                <c:pt idx="79247" formatCode="0.00E+00">
                  <c:v>2.2393500000000002E-3</c:v>
                </c:pt>
                <c:pt idx="79248" formatCode="0.00E+00">
                  <c:v>2.3364599999999998E-3</c:v>
                </c:pt>
                <c:pt idx="79249" formatCode="0.00E+00">
                  <c:v>2.4347499999999998E-3</c:v>
                </c:pt>
                <c:pt idx="79250" formatCode="0.00E+00">
                  <c:v>2.5341600000000001E-3</c:v>
                </c:pt>
                <c:pt idx="79251" formatCode="0.00E+00">
                  <c:v>2.6345800000000001E-3</c:v>
                </c:pt>
                <c:pt idx="79252" formatCode="0.00E+00">
                  <c:v>2.73588E-3</c:v>
                </c:pt>
                <c:pt idx="79253" formatCode="0.00E+00">
                  <c:v>2.8379299999999998E-3</c:v>
                </c:pt>
                <c:pt idx="79254" formatCode="0.00E+00">
                  <c:v>2.94064E-3</c:v>
                </c:pt>
                <c:pt idx="79255" formatCode="0.00E+00">
                  <c:v>3.0439600000000001E-3</c:v>
                </c:pt>
                <c:pt idx="79256" formatCode="0.00E+00">
                  <c:v>3.1479099999999999E-3</c:v>
                </c:pt>
                <c:pt idx="79257" formatCode="0.00E+00">
                  <c:v>3.2525399999999999E-3</c:v>
                </c:pt>
                <c:pt idx="79258" formatCode="0.00E+00">
                  <c:v>3.3577899999999998E-3</c:v>
                </c:pt>
                <c:pt idx="79259" formatCode="0.00E+00">
                  <c:v>3.46357E-3</c:v>
                </c:pt>
                <c:pt idx="79260" formatCode="0.00E+00">
                  <c:v>3.56982E-3</c:v>
                </c:pt>
                <c:pt idx="79261" formatCode="0.00E+00">
                  <c:v>3.6764699999999998E-3</c:v>
                </c:pt>
                <c:pt idx="79262" formatCode="0.00E+00">
                  <c:v>3.78343E-3</c:v>
                </c:pt>
                <c:pt idx="79263" formatCode="0.00E+00">
                  <c:v>3.8905599999999999E-3</c:v>
                </c:pt>
                <c:pt idx="79264" formatCode="0.00E+00">
                  <c:v>3.9977099999999998E-3</c:v>
                </c:pt>
                <c:pt idx="79265" formatCode="0.00E+00">
                  <c:v>4.1047699999999998E-3</c:v>
                </c:pt>
                <c:pt idx="79266" formatCode="0.00E+00">
                  <c:v>4.2116200000000001E-3</c:v>
                </c:pt>
                <c:pt idx="79267" formatCode="0.00E+00">
                  <c:v>4.3181699999999996E-3</c:v>
                </c:pt>
                <c:pt idx="79268" formatCode="0.00E+00">
                  <c:v>4.4243299999999998E-3</c:v>
                </c:pt>
                <c:pt idx="79269" formatCode="0.00E+00">
                  <c:v>4.53003E-3</c:v>
                </c:pt>
                <c:pt idx="79270" formatCode="0.00E+00">
                  <c:v>4.6352700000000004E-3</c:v>
                </c:pt>
                <c:pt idx="79271" formatCode="0.00E+00">
                  <c:v>4.7400000000000003E-3</c:v>
                </c:pt>
                <c:pt idx="79272" formatCode="0.00E+00">
                  <c:v>4.8441600000000001E-3</c:v>
                </c:pt>
                <c:pt idx="79273" formatCode="0.00E+00">
                  <c:v>4.9476499999999996E-3</c:v>
                </c:pt>
                <c:pt idx="79274" formatCode="0.00E+00">
                  <c:v>5.0504E-3</c:v>
                </c:pt>
                <c:pt idx="79275" formatCode="0.00E+00">
                  <c:v>5.15234E-3</c:v>
                </c:pt>
                <c:pt idx="79276" formatCode="0.00E+00">
                  <c:v>5.2534000000000001E-3</c:v>
                </c:pt>
                <c:pt idx="79277" formatCode="0.00E+00">
                  <c:v>5.3534999999999998E-3</c:v>
                </c:pt>
                <c:pt idx="79278" formatCode="0.00E+00">
                  <c:v>5.4525099999999998E-3</c:v>
                </c:pt>
                <c:pt idx="79279" formatCode="0.00E+00">
                  <c:v>5.5502399999999997E-3</c:v>
                </c:pt>
                <c:pt idx="79280" formatCode="0.00E+00">
                  <c:v>5.6465500000000002E-3</c:v>
                </c:pt>
                <c:pt idx="79281" formatCode="0.00E+00">
                  <c:v>5.7413500000000001E-3</c:v>
                </c:pt>
                <c:pt idx="79282" formatCode="0.00E+00">
                  <c:v>5.8345200000000002E-3</c:v>
                </c:pt>
                <c:pt idx="79283" formatCode="0.00E+00">
                  <c:v>5.9259400000000002E-3</c:v>
                </c:pt>
                <c:pt idx="79284" formatCode="0.00E+00">
                  <c:v>6.0154900000000001E-3</c:v>
                </c:pt>
                <c:pt idx="79285" formatCode="0.00E+00">
                  <c:v>6.1031899999999997E-3</c:v>
                </c:pt>
                <c:pt idx="79286" formatCode="0.00E+00">
                  <c:v>6.1891100000000003E-3</c:v>
                </c:pt>
                <c:pt idx="79287" formatCode="0.00E+00">
                  <c:v>6.2732700000000001E-3</c:v>
                </c:pt>
                <c:pt idx="79288" formatCode="0.00E+00">
                  <c:v>6.3555299999999999E-3</c:v>
                </c:pt>
                <c:pt idx="79289" formatCode="0.00E+00">
                  <c:v>6.4357499999999996E-3</c:v>
                </c:pt>
                <c:pt idx="79290" formatCode="0.00E+00">
                  <c:v>6.5138399999999999E-3</c:v>
                </c:pt>
                <c:pt idx="79291" formatCode="0.00E+00">
                  <c:v>6.5897300000000002E-3</c:v>
                </c:pt>
                <c:pt idx="79292" formatCode="0.00E+00">
                  <c:v>6.66338E-3</c:v>
                </c:pt>
                <c:pt idx="79293" formatCode="0.00E+00">
                  <c:v>6.7347099999999997E-3</c:v>
                </c:pt>
                <c:pt idx="79294" formatCode="0.00E+00">
                  <c:v>6.8035999999999999E-3</c:v>
                </c:pt>
                <c:pt idx="79295" formatCode="0.00E+00">
                  <c:v>6.8700499999999999E-3</c:v>
                </c:pt>
                <c:pt idx="79296" formatCode="0.00E+00">
                  <c:v>6.9340799999999996E-3</c:v>
                </c:pt>
                <c:pt idx="79297" formatCode="0.00E+00">
                  <c:v>6.99565E-3</c:v>
                </c:pt>
                <c:pt idx="79298" formatCode="0.00E+00">
                  <c:v>7.0546200000000002E-3</c:v>
                </c:pt>
                <c:pt idx="79299" formatCode="0.00E+00">
                  <c:v>7.1108500000000002E-3</c:v>
                </c:pt>
                <c:pt idx="79300" formatCode="0.00E+00">
                  <c:v>7.1643200000000001E-3</c:v>
                </c:pt>
                <c:pt idx="79301" formatCode="0.00E+00">
                  <c:v>7.2149800000000002E-3</c:v>
                </c:pt>
                <c:pt idx="79302" formatCode="0.00E+00">
                  <c:v>7.2627200000000003E-3</c:v>
                </c:pt>
                <c:pt idx="79303" formatCode="0.00E+00">
                  <c:v>7.3074300000000002E-3</c:v>
                </c:pt>
                <c:pt idx="79304" formatCode="0.00E+00">
                  <c:v>7.3490500000000002E-3</c:v>
                </c:pt>
                <c:pt idx="79305" formatCode="0.00E+00">
                  <c:v>7.3875800000000004E-3</c:v>
                </c:pt>
                <c:pt idx="79306" formatCode="0.00E+00">
                  <c:v>7.4230600000000004E-3</c:v>
                </c:pt>
                <c:pt idx="79307" formatCode="0.00E+00">
                  <c:v>7.4555100000000003E-3</c:v>
                </c:pt>
                <c:pt idx="79308" formatCode="0.00E+00">
                  <c:v>7.4848900000000001E-3</c:v>
                </c:pt>
                <c:pt idx="79309" formatCode="0.00E+00">
                  <c:v>7.5111600000000002E-3</c:v>
                </c:pt>
                <c:pt idx="79310" formatCode="0.00E+00">
                  <c:v>7.5342600000000001E-3</c:v>
                </c:pt>
                <c:pt idx="79311" formatCode="0.00E+00">
                  <c:v>7.5541999999999996E-3</c:v>
                </c:pt>
                <c:pt idx="79312" formatCode="0.00E+00">
                  <c:v>7.5709999999999996E-3</c:v>
                </c:pt>
                <c:pt idx="79313" formatCode="0.00E+00">
                  <c:v>7.5846300000000002E-3</c:v>
                </c:pt>
                <c:pt idx="79314" formatCode="0.00E+00">
                  <c:v>7.5950699999999998E-3</c:v>
                </c:pt>
                <c:pt idx="79315" formatCode="0.00E+00">
                  <c:v>7.6022599999999996E-3</c:v>
                </c:pt>
                <c:pt idx="79316" formatCode="0.00E+00">
                  <c:v>7.6061999999999996E-3</c:v>
                </c:pt>
                <c:pt idx="79317" formatCode="0.00E+00">
                  <c:v>7.60686E-3</c:v>
                </c:pt>
                <c:pt idx="79318" formatCode="0.00E+00">
                  <c:v>7.6042100000000001E-3</c:v>
                </c:pt>
                <c:pt idx="79319" formatCode="0.00E+00">
                  <c:v>7.5982300000000001E-3</c:v>
                </c:pt>
                <c:pt idx="79320" formatCode="0.00E+00">
                  <c:v>7.5889900000000003E-3</c:v>
                </c:pt>
                <c:pt idx="79321" formatCode="0.00E+00">
                  <c:v>7.57649E-3</c:v>
                </c:pt>
                <c:pt idx="79322" formatCode="0.00E+00">
                  <c:v>7.5606600000000003E-3</c:v>
                </c:pt>
                <c:pt idx="79323" formatCode="0.00E+00">
                  <c:v>7.5414599999999998E-3</c:v>
                </c:pt>
                <c:pt idx="79324" formatCode="0.00E+00">
                  <c:v>7.5189599999999999E-3</c:v>
                </c:pt>
                <c:pt idx="79325" formatCode="0.00E+00">
                  <c:v>7.4932599999999999E-3</c:v>
                </c:pt>
                <c:pt idx="79326" formatCode="0.00E+00">
                  <c:v>7.4644000000000004E-3</c:v>
                </c:pt>
                <c:pt idx="79327" formatCode="0.00E+00">
                  <c:v>7.4323999999999996E-3</c:v>
                </c:pt>
                <c:pt idx="79328" formatCode="0.00E+00">
                  <c:v>7.3972100000000004E-3</c:v>
                </c:pt>
                <c:pt idx="79329" formatCode="0.00E+00">
                  <c:v>7.3588500000000001E-3</c:v>
                </c:pt>
                <c:pt idx="79330" formatCode="0.00E+00">
                  <c:v>7.31739E-3</c:v>
                </c:pt>
                <c:pt idx="79331" formatCode="0.00E+00">
                  <c:v>7.2729200000000004E-3</c:v>
                </c:pt>
                <c:pt idx="79332" formatCode="0.00E+00">
                  <c:v>7.2254199999999998E-3</c:v>
                </c:pt>
                <c:pt idx="79333" formatCode="0.00E+00">
                  <c:v>7.17485E-3</c:v>
                </c:pt>
                <c:pt idx="79334" formatCode="0.00E+00">
                  <c:v>7.1212100000000002E-3</c:v>
                </c:pt>
                <c:pt idx="79335" formatCode="0.00E+00">
                  <c:v>7.0645500000000002E-3</c:v>
                </c:pt>
                <c:pt idx="79336" formatCode="0.00E+00">
                  <c:v>7.00499E-3</c:v>
                </c:pt>
                <c:pt idx="79337" formatCode="0.00E+00">
                  <c:v>6.9426499999999999E-3</c:v>
                </c:pt>
                <c:pt idx="79338" formatCode="0.00E+00">
                  <c:v>6.8775900000000003E-3</c:v>
                </c:pt>
                <c:pt idx="79339" formatCode="0.00E+00">
                  <c:v>6.8098899999999999E-3</c:v>
                </c:pt>
                <c:pt idx="79340" formatCode="0.00E+00">
                  <c:v>6.7396799999999996E-3</c:v>
                </c:pt>
                <c:pt idx="79341" formatCode="0.00E+00">
                  <c:v>6.6670399999999999E-3</c:v>
                </c:pt>
                <c:pt idx="79342" formatCode="0.00E+00">
                  <c:v>6.5919899999999998E-3</c:v>
                </c:pt>
                <c:pt idx="79343" formatCode="0.00E+00">
                  <c:v>6.5144900000000004E-3</c:v>
                </c:pt>
                <c:pt idx="79344" formatCode="0.00E+00">
                  <c:v>6.4345699999999997E-3</c:v>
                </c:pt>
                <c:pt idx="79345" formatCode="0.00E+00">
                  <c:v>6.35229E-3</c:v>
                </c:pt>
                <c:pt idx="79346" formatCode="0.00E+00">
                  <c:v>6.2677899999999996E-3</c:v>
                </c:pt>
                <c:pt idx="79347" formatCode="0.00E+00">
                  <c:v>6.1812300000000002E-3</c:v>
                </c:pt>
                <c:pt idx="79348" formatCode="0.00E+00">
                  <c:v>6.0927300000000002E-3</c:v>
                </c:pt>
                <c:pt idx="79349" formatCode="0.00E+00">
                  <c:v>6.0023799999999999E-3</c:v>
                </c:pt>
                <c:pt idx="79350" formatCode="0.00E+00">
                  <c:v>5.9102699999999996E-3</c:v>
                </c:pt>
                <c:pt idx="79351" formatCode="0.00E+00">
                  <c:v>5.8164599999999999E-3</c:v>
                </c:pt>
                <c:pt idx="79352" formatCode="0.00E+00">
                  <c:v>5.7210100000000003E-3</c:v>
                </c:pt>
                <c:pt idx="79353" formatCode="0.00E+00">
                  <c:v>5.6239999999999997E-3</c:v>
                </c:pt>
                <c:pt idx="79354" formatCode="0.00E+00">
                  <c:v>5.5255599999999997E-3</c:v>
                </c:pt>
                <c:pt idx="79355" formatCode="0.00E+00">
                  <c:v>5.4258500000000003E-3</c:v>
                </c:pt>
                <c:pt idx="79356" formatCode="0.00E+00">
                  <c:v>5.3249300000000003E-3</c:v>
                </c:pt>
                <c:pt idx="79357" formatCode="0.00E+00">
                  <c:v>5.2228600000000002E-3</c:v>
                </c:pt>
                <c:pt idx="79358" formatCode="0.00E+00">
                  <c:v>5.1196899999999997E-3</c:v>
                </c:pt>
                <c:pt idx="79359" formatCode="0.00E+00">
                  <c:v>5.0155199999999999E-3</c:v>
                </c:pt>
                <c:pt idx="79360" formatCode="0.00E+00">
                  <c:v>4.9104500000000002E-3</c:v>
                </c:pt>
                <c:pt idx="79361" formatCode="0.00E+00">
                  <c:v>4.8045900000000001E-3</c:v>
                </c:pt>
                <c:pt idx="79362" formatCode="0.00E+00">
                  <c:v>4.6980600000000004E-3</c:v>
                </c:pt>
                <c:pt idx="79363" formatCode="0.00E+00">
                  <c:v>4.5909599999999998E-3</c:v>
                </c:pt>
                <c:pt idx="79364" formatCode="0.00E+00">
                  <c:v>4.4833199999999998E-3</c:v>
                </c:pt>
                <c:pt idx="79365" formatCode="0.00E+00">
                  <c:v>4.3752299999999999E-3</c:v>
                </c:pt>
                <c:pt idx="79366" formatCode="0.00E+00">
                  <c:v>4.2668100000000002E-3</c:v>
                </c:pt>
                <c:pt idx="79367" formatCode="0.00E+00">
                  <c:v>4.1582099999999999E-3</c:v>
                </c:pt>
                <c:pt idx="79368" formatCode="0.00E+00">
                  <c:v>4.04953E-3</c:v>
                </c:pt>
                <c:pt idx="79369" formatCode="0.00E+00">
                  <c:v>3.9408200000000003E-3</c:v>
                </c:pt>
                <c:pt idx="79370" formatCode="0.00E+00">
                  <c:v>3.8321800000000001E-3</c:v>
                </c:pt>
                <c:pt idx="79371" formatCode="0.00E+00">
                  <c:v>3.7237400000000001E-3</c:v>
                </c:pt>
                <c:pt idx="79372" formatCode="0.00E+00">
                  <c:v>3.6155499999999999E-3</c:v>
                </c:pt>
                <c:pt idx="79373" formatCode="0.00E+00">
                  <c:v>3.5076999999999999E-3</c:v>
                </c:pt>
                <c:pt idx="79374" formatCode="0.00E+00">
                  <c:v>3.40034E-3</c:v>
                </c:pt>
                <c:pt idx="79375" formatCode="0.00E+00">
                  <c:v>3.2936300000000001E-3</c:v>
                </c:pt>
                <c:pt idx="79376" formatCode="0.00E+00">
                  <c:v>3.1876999999999999E-3</c:v>
                </c:pt>
                <c:pt idx="79377" formatCode="0.00E+00">
                  <c:v>3.0826199999999999E-3</c:v>
                </c:pt>
                <c:pt idx="79378" formatCode="0.00E+00">
                  <c:v>2.97846E-3</c:v>
                </c:pt>
                <c:pt idx="79379" formatCode="0.00E+00">
                  <c:v>2.8753400000000001E-3</c:v>
                </c:pt>
                <c:pt idx="79380" formatCode="0.00E+00">
                  <c:v>2.7733599999999999E-3</c:v>
                </c:pt>
                <c:pt idx="79381" formatCode="0.00E+00">
                  <c:v>2.6725899999999999E-3</c:v>
                </c:pt>
                <c:pt idx="79382" formatCode="0.00E+00">
                  <c:v>2.5730900000000001E-3</c:v>
                </c:pt>
                <c:pt idx="79383" formatCode="0.00E+00">
                  <c:v>2.4749199999999998E-3</c:v>
                </c:pt>
                <c:pt idx="79384" formatCode="0.00E+00">
                  <c:v>2.3781800000000001E-3</c:v>
                </c:pt>
                <c:pt idx="79385" formatCode="0.00E+00">
                  <c:v>2.28298E-3</c:v>
                </c:pt>
                <c:pt idx="79386" formatCode="0.00E+00">
                  <c:v>2.1893799999999999E-3</c:v>
                </c:pt>
                <c:pt idx="79387" formatCode="0.00E+00">
                  <c:v>2.0974600000000002E-3</c:v>
                </c:pt>
                <c:pt idx="79388" formatCode="0.00E+00">
                  <c:v>2.0073199999999999E-3</c:v>
                </c:pt>
                <c:pt idx="79389" formatCode="0.00E+00">
                  <c:v>1.9191E-3</c:v>
                </c:pt>
                <c:pt idx="79390" formatCode="0.00E+00">
                  <c:v>1.8329399999999999E-3</c:v>
                </c:pt>
                <c:pt idx="79391" formatCode="0.00E+00">
                  <c:v>1.74894E-3</c:v>
                </c:pt>
                <c:pt idx="79392" formatCode="0.00E+00">
                  <c:v>1.66712E-3</c:v>
                </c:pt>
                <c:pt idx="79393" formatCode="0.00E+00">
                  <c:v>1.58749E-3</c:v>
                </c:pt>
                <c:pt idx="79394" formatCode="0.00E+00">
                  <c:v>1.51005E-3</c:v>
                </c:pt>
                <c:pt idx="79395" formatCode="0.00E+00">
                  <c:v>1.4348E-3</c:v>
                </c:pt>
                <c:pt idx="79396" formatCode="0.00E+00">
                  <c:v>1.36181E-3</c:v>
                </c:pt>
                <c:pt idx="79397" formatCode="0.00E+00">
                  <c:v>1.29115E-3</c:v>
                </c:pt>
                <c:pt idx="79398" formatCode="0.00E+00">
                  <c:v>1.22292E-3</c:v>
                </c:pt>
                <c:pt idx="79399" formatCode="0.00E+00">
                  <c:v>1.1571800000000001E-3</c:v>
                </c:pt>
                <c:pt idx="79400" formatCode="0.00E+00">
                  <c:v>1.09398E-3</c:v>
                </c:pt>
                <c:pt idx="79401" formatCode="0.00E+00">
                  <c:v>1.0333600000000001E-3</c:v>
                </c:pt>
                <c:pt idx="79402" formatCode="0.00E+00">
                  <c:v>9.7538400000000004E-4</c:v>
                </c:pt>
                <c:pt idx="79403" formatCode="0.00E+00">
                  <c:v>9.2010799999999999E-4</c:v>
                </c:pt>
                <c:pt idx="79404" formatCode="0.00E+00">
                  <c:v>8.6760500000000003E-4</c:v>
                </c:pt>
                <c:pt idx="79405" formatCode="0.00E+00">
                  <c:v>8.1793800000000004E-4</c:v>
                </c:pt>
                <c:pt idx="79406" formatCode="0.00E+00">
                  <c:v>7.7115400000000002E-4</c:v>
                </c:pt>
                <c:pt idx="79407" formatCode="0.00E+00">
                  <c:v>7.2726599999999996E-4</c:v>
                </c:pt>
                <c:pt idx="79408" formatCode="0.00E+00">
                  <c:v>6.8627800000000002E-4</c:v>
                </c:pt>
                <c:pt idx="79409" formatCode="0.00E+00">
                  <c:v>6.4821500000000005E-4</c:v>
                </c:pt>
                <c:pt idx="79410" formatCode="0.00E+00">
                  <c:v>6.1311000000000004E-4</c:v>
                </c:pt>
                <c:pt idx="79411" formatCode="0.00E+00">
                  <c:v>5.8097499999999996E-4</c:v>
                </c:pt>
                <c:pt idx="79412" formatCode="0.00E+00">
                  <c:v>5.5182300000000001E-4</c:v>
                </c:pt>
                <c:pt idx="79413" formatCode="0.00E+00">
                  <c:v>5.2567399999999995E-4</c:v>
                </c:pt>
                <c:pt idx="79414" formatCode="0.00E+00">
                  <c:v>5.0253400000000001E-4</c:v>
                </c:pt>
                <c:pt idx="79415" formatCode="0.00E+00">
                  <c:v>4.8240499999999999E-4</c:v>
                </c:pt>
                <c:pt idx="79416" formatCode="0.00E+00">
                  <c:v>4.6531900000000001E-4</c:v>
                </c:pt>
                <c:pt idx="79417" formatCode="0.00E+00">
                  <c:v>4.5132100000000002E-4</c:v>
                </c:pt>
                <c:pt idx="79418" formatCode="0.00E+00">
                  <c:v>4.4040799999999999E-4</c:v>
                </c:pt>
                <c:pt idx="79419" formatCode="0.00E+00">
                  <c:v>4.3252600000000003E-4</c:v>
                </c:pt>
                <c:pt idx="79420" formatCode="0.00E+00">
                  <c:v>4.2763499999999999E-4</c:v>
                </c:pt>
                <c:pt idx="79421" formatCode="0.00E+00">
                  <c:v>4.2573600000000002E-4</c:v>
                </c:pt>
                <c:pt idx="79422" formatCode="0.00E+00">
                  <c:v>4.2681899999999999E-4</c:v>
                </c:pt>
                <c:pt idx="79423" formatCode="0.00E+00">
                  <c:v>4.30865E-4</c:v>
                </c:pt>
                <c:pt idx="79424" formatCode="0.00E+00">
                  <c:v>4.37875E-4</c:v>
                </c:pt>
                <c:pt idx="79425" formatCode="0.00E+00">
                  <c:v>4.4784499999999999E-4</c:v>
                </c:pt>
                <c:pt idx="79426" formatCode="0.00E+00">
                  <c:v>4.6074700000000001E-4</c:v>
                </c:pt>
                <c:pt idx="79427" formatCode="0.00E+00">
                  <c:v>4.7655700000000001E-4</c:v>
                </c:pt>
                <c:pt idx="79428" formatCode="0.00E+00">
                  <c:v>4.9525600000000002E-4</c:v>
                </c:pt>
                <c:pt idx="79429" formatCode="0.00E+00">
                  <c:v>5.1682500000000005E-4</c:v>
                </c:pt>
                <c:pt idx="79430" formatCode="0.00E+00">
                  <c:v>5.4124200000000005E-4</c:v>
                </c:pt>
                <c:pt idx="79431" formatCode="0.00E+00">
                  <c:v>5.6845300000000001E-4</c:v>
                </c:pt>
                <c:pt idx="79432" formatCode="0.00E+00">
                  <c:v>5.9838100000000004E-4</c:v>
                </c:pt>
                <c:pt idx="79433" formatCode="0.00E+00">
                  <c:v>6.3097399999999997E-4</c:v>
                </c:pt>
                <c:pt idx="79434" formatCode="0.00E+00">
                  <c:v>6.6620999999999998E-4</c:v>
                </c:pt>
                <c:pt idx="79435" formatCode="0.00E+00">
                  <c:v>7.0405800000000003E-4</c:v>
                </c:pt>
                <c:pt idx="79436" formatCode="0.00E+00">
                  <c:v>7.4447599999999999E-4</c:v>
                </c:pt>
                <c:pt idx="79437" formatCode="0.00E+00">
                  <c:v>7.8742999999999999E-4</c:v>
                </c:pt>
                <c:pt idx="79438" formatCode="0.00E+00">
                  <c:v>8.3289499999999995E-4</c:v>
                </c:pt>
                <c:pt idx="79439" formatCode="0.00E+00">
                  <c:v>8.8082299999999998E-4</c:v>
                </c:pt>
                <c:pt idx="79440" formatCode="0.00E+00">
                  <c:v>9.3113199999999999E-4</c:v>
                </c:pt>
                <c:pt idx="79441" formatCode="0.00E+00">
                  <c:v>9.8372299999999993E-4</c:v>
                </c:pt>
                <c:pt idx="79442" formatCode="0.00E+00">
                  <c:v>1.0385100000000001E-3</c:v>
                </c:pt>
                <c:pt idx="79443" formatCode="0.00E+00">
                  <c:v>1.0954199999999999E-3</c:v>
                </c:pt>
                <c:pt idx="79444" formatCode="0.00E+00">
                  <c:v>1.1543600000000001E-3</c:v>
                </c:pt>
                <c:pt idx="79445" formatCode="0.00E+00">
                  <c:v>1.21525E-3</c:v>
                </c:pt>
                <c:pt idx="79446" formatCode="0.00E+00">
                  <c:v>1.2780599999999999E-3</c:v>
                </c:pt>
                <c:pt idx="79447" formatCode="0.00E+00">
                  <c:v>1.3427300000000001E-3</c:v>
                </c:pt>
                <c:pt idx="79448" formatCode="0.00E+00">
                  <c:v>1.4092E-3</c:v>
                </c:pt>
                <c:pt idx="79449" formatCode="0.00E+00">
                  <c:v>1.47736E-3</c:v>
                </c:pt>
                <c:pt idx="79450" formatCode="0.00E+00">
                  <c:v>1.5471300000000001E-3</c:v>
                </c:pt>
                <c:pt idx="79451" formatCode="0.00E+00">
                  <c:v>1.6184700000000001E-3</c:v>
                </c:pt>
                <c:pt idx="79452" formatCode="0.00E+00">
                  <c:v>1.6913200000000001E-3</c:v>
                </c:pt>
                <c:pt idx="79453" formatCode="0.00E+00">
                  <c:v>1.7656E-3</c:v>
                </c:pt>
                <c:pt idx="79454" formatCode="0.00E+00">
                  <c:v>1.84125E-3</c:v>
                </c:pt>
                <c:pt idx="79455" formatCode="0.00E+00">
                  <c:v>1.9182100000000001E-3</c:v>
                </c:pt>
                <c:pt idx="79456" formatCode="0.00E+00">
                  <c:v>1.9964100000000001E-3</c:v>
                </c:pt>
                <c:pt idx="79457" formatCode="0.00E+00">
                  <c:v>2.0757900000000001E-3</c:v>
                </c:pt>
                <c:pt idx="79458" formatCode="0.00E+00">
                  <c:v>2.1562600000000001E-3</c:v>
                </c:pt>
                <c:pt idx="79459" formatCode="0.00E+00">
                  <c:v>2.2377299999999998E-3</c:v>
                </c:pt>
                <c:pt idx="79460" formatCode="0.00E+00">
                  <c:v>2.3201200000000002E-3</c:v>
                </c:pt>
                <c:pt idx="79461" formatCode="0.00E+00">
                  <c:v>2.4033399999999999E-3</c:v>
                </c:pt>
                <c:pt idx="79462" formatCode="0.00E+00">
                  <c:v>2.4872900000000001E-3</c:v>
                </c:pt>
                <c:pt idx="79463" formatCode="0.00E+00">
                  <c:v>2.57193E-3</c:v>
                </c:pt>
                <c:pt idx="79464" formatCode="0.00E+00">
                  <c:v>2.6571799999999999E-3</c:v>
                </c:pt>
                <c:pt idx="79465" formatCode="0.00E+00">
                  <c:v>2.7430100000000002E-3</c:v>
                </c:pt>
                <c:pt idx="79466" formatCode="0.00E+00">
                  <c:v>2.82935E-3</c:v>
                </c:pt>
                <c:pt idx="79467" formatCode="0.00E+00">
                  <c:v>2.9161E-3</c:v>
                </c:pt>
                <c:pt idx="79468" formatCode="0.00E+00">
                  <c:v>3.0032000000000001E-3</c:v>
                </c:pt>
                <c:pt idx="79469" formatCode="0.00E+00">
                  <c:v>3.09056E-3</c:v>
                </c:pt>
                <c:pt idx="79470" formatCode="0.00E+00">
                  <c:v>3.17811E-3</c:v>
                </c:pt>
                <c:pt idx="79471" formatCode="0.00E+00">
                  <c:v>3.2657599999999999E-3</c:v>
                </c:pt>
                <c:pt idx="79472" formatCode="0.00E+00">
                  <c:v>3.3534200000000002E-3</c:v>
                </c:pt>
                <c:pt idx="79473" formatCode="0.00E+00">
                  <c:v>3.4410199999999999E-3</c:v>
                </c:pt>
                <c:pt idx="79474" formatCode="0.00E+00">
                  <c:v>3.52849E-3</c:v>
                </c:pt>
                <c:pt idx="79475" formatCode="0.00E+00">
                  <c:v>3.61576E-3</c:v>
                </c:pt>
                <c:pt idx="79476" formatCode="0.00E+00">
                  <c:v>3.7027800000000001E-3</c:v>
                </c:pt>
                <c:pt idx="79477" formatCode="0.00E+00">
                  <c:v>3.7894999999999999E-3</c:v>
                </c:pt>
                <c:pt idx="79478" formatCode="0.00E+00">
                  <c:v>3.87587E-3</c:v>
                </c:pt>
                <c:pt idx="79479" formatCode="0.00E+00">
                  <c:v>3.9618400000000003E-3</c:v>
                </c:pt>
                <c:pt idx="79480" formatCode="0.00E+00">
                  <c:v>4.04734E-3</c:v>
                </c:pt>
                <c:pt idx="79481" formatCode="0.00E+00">
                  <c:v>4.1323100000000001E-3</c:v>
                </c:pt>
                <c:pt idx="79482" formatCode="0.00E+00">
                  <c:v>4.2166800000000004E-3</c:v>
                </c:pt>
                <c:pt idx="79483" formatCode="0.00E+00">
                  <c:v>4.3004000000000002E-3</c:v>
                </c:pt>
                <c:pt idx="79484" formatCode="0.00E+00">
                  <c:v>4.3834E-3</c:v>
                </c:pt>
                <c:pt idx="79485" formatCode="0.00E+00">
                  <c:v>4.4656399999999999E-3</c:v>
                </c:pt>
                <c:pt idx="79486" formatCode="0.00E+00">
                  <c:v>4.5470600000000003E-3</c:v>
                </c:pt>
                <c:pt idx="79487" formatCode="0.00E+00">
                  <c:v>4.6276099999999999E-3</c:v>
                </c:pt>
                <c:pt idx="79488" formatCode="0.00E+00">
                  <c:v>4.7072399999999997E-3</c:v>
                </c:pt>
                <c:pt idx="79489" formatCode="0.00E+00">
                  <c:v>4.7859199999999999E-3</c:v>
                </c:pt>
                <c:pt idx="79490" formatCode="0.00E+00">
                  <c:v>4.8635900000000001E-3</c:v>
                </c:pt>
                <c:pt idx="79491" formatCode="0.00E+00">
                  <c:v>4.9402099999999996E-3</c:v>
                </c:pt>
                <c:pt idx="79492" formatCode="0.00E+00">
                  <c:v>5.0157400000000003E-3</c:v>
                </c:pt>
                <c:pt idx="79493" formatCode="0.00E+00">
                  <c:v>5.09013E-3</c:v>
                </c:pt>
                <c:pt idx="79494" formatCode="0.00E+00">
                  <c:v>5.1633699999999996E-3</c:v>
                </c:pt>
                <c:pt idx="79495" formatCode="0.00E+00">
                  <c:v>5.2354100000000002E-3</c:v>
                </c:pt>
                <c:pt idx="79496" formatCode="0.00E+00">
                  <c:v>5.3062200000000004E-3</c:v>
                </c:pt>
                <c:pt idx="79497" formatCode="0.00E+00">
                  <c:v>5.3757800000000001E-3</c:v>
                </c:pt>
                <c:pt idx="79498" formatCode="0.00E+00">
                  <c:v>5.4440499999999998E-3</c:v>
                </c:pt>
                <c:pt idx="79499" formatCode="0.00E+00">
                  <c:v>5.5109900000000003E-3</c:v>
                </c:pt>
                <c:pt idx="79500" formatCode="0.00E+00">
                  <c:v>5.5765500000000004E-3</c:v>
                </c:pt>
                <c:pt idx="79501" formatCode="0.00E+00">
                  <c:v>5.64073E-3</c:v>
                </c:pt>
                <c:pt idx="79502" formatCode="0.00E+00">
                  <c:v>5.7035000000000002E-3</c:v>
                </c:pt>
                <c:pt idx="79503" formatCode="0.00E+00">
                  <c:v>5.7648300000000003E-3</c:v>
                </c:pt>
                <c:pt idx="79504" formatCode="0.00E+00">
                  <c:v>5.8246900000000004E-3</c:v>
                </c:pt>
                <c:pt idx="79505" formatCode="0.00E+00">
                  <c:v>5.8830599999999999E-3</c:v>
                </c:pt>
                <c:pt idx="79506" formatCode="0.00E+00">
                  <c:v>5.9399199999999996E-3</c:v>
                </c:pt>
                <c:pt idx="79507" formatCode="0.00E+00">
                  <c:v>5.9952399999999998E-3</c:v>
                </c:pt>
                <c:pt idx="79508" formatCode="0.00E+00">
                  <c:v>6.0489999999999997E-3</c:v>
                </c:pt>
                <c:pt idx="79509" formatCode="0.00E+00">
                  <c:v>6.1011900000000003E-3</c:v>
                </c:pt>
                <c:pt idx="79510" formatCode="0.00E+00">
                  <c:v>6.1517999999999998E-3</c:v>
                </c:pt>
                <c:pt idx="79511" formatCode="0.00E+00">
                  <c:v>6.2008200000000001E-3</c:v>
                </c:pt>
                <c:pt idx="79512" formatCode="0.00E+00">
                  <c:v>6.2482400000000004E-3</c:v>
                </c:pt>
                <c:pt idx="79513" formatCode="0.00E+00">
                  <c:v>6.2940499999999998E-3</c:v>
                </c:pt>
                <c:pt idx="79514" formatCode="0.00E+00">
                  <c:v>6.3382400000000002E-3</c:v>
                </c:pt>
                <c:pt idx="79515" formatCode="0.00E+00">
                  <c:v>6.3807899999999999E-3</c:v>
                </c:pt>
                <c:pt idx="79516" formatCode="0.00E+00">
                  <c:v>6.4217099999999997E-3</c:v>
                </c:pt>
                <c:pt idx="79517" formatCode="0.00E+00">
                  <c:v>6.4609999999999997E-3</c:v>
                </c:pt>
                <c:pt idx="79518" formatCode="0.00E+00">
                  <c:v>6.49864E-3</c:v>
                </c:pt>
                <c:pt idx="79519" formatCode="0.00E+00">
                  <c:v>6.5346400000000004E-3</c:v>
                </c:pt>
                <c:pt idx="79520" formatCode="0.00E+00">
                  <c:v>6.5689800000000003E-3</c:v>
                </c:pt>
                <c:pt idx="79521" formatCode="0.00E+00">
                  <c:v>6.6016800000000004E-3</c:v>
                </c:pt>
                <c:pt idx="79522" formatCode="0.00E+00">
                  <c:v>6.6327399999999998E-3</c:v>
                </c:pt>
                <c:pt idx="79523" formatCode="0.00E+00">
                  <c:v>6.6621500000000004E-3</c:v>
                </c:pt>
                <c:pt idx="79524" formatCode="0.00E+00">
                  <c:v>6.6899400000000001E-3</c:v>
                </c:pt>
                <c:pt idx="79525" formatCode="0.00E+00">
                  <c:v>6.7161E-3</c:v>
                </c:pt>
                <c:pt idx="79526" formatCode="0.00E+00">
                  <c:v>6.74064E-3</c:v>
                </c:pt>
                <c:pt idx="79527" formatCode="0.00E+00">
                  <c:v>6.7635899999999999E-3</c:v>
                </c:pt>
                <c:pt idx="79528" formatCode="0.00E+00">
                  <c:v>6.7849599999999996E-3</c:v>
                </c:pt>
                <c:pt idx="79529" formatCode="0.00E+00">
                  <c:v>6.80476E-3</c:v>
                </c:pt>
                <c:pt idx="79530" formatCode="0.00E+00">
                  <c:v>6.82301E-3</c:v>
                </c:pt>
                <c:pt idx="79531" formatCode="0.00E+00">
                  <c:v>6.8397299999999996E-3</c:v>
                </c:pt>
                <c:pt idx="79532" formatCode="0.00E+00">
                  <c:v>6.8549300000000004E-3</c:v>
                </c:pt>
                <c:pt idx="79533" formatCode="0.00E+00">
                  <c:v>6.8686499999999996E-3</c:v>
                </c:pt>
                <c:pt idx="79534" formatCode="0.00E+00">
                  <c:v>6.8808999999999997E-3</c:v>
                </c:pt>
                <c:pt idx="79535" formatCode="0.00E+00">
                  <c:v>6.8916899999999998E-3</c:v>
                </c:pt>
                <c:pt idx="79536" formatCode="0.00E+00">
                  <c:v>6.9010499999999997E-3</c:v>
                </c:pt>
                <c:pt idx="79537" formatCode="0.00E+00">
                  <c:v>6.9089900000000003E-3</c:v>
                </c:pt>
                <c:pt idx="79538" formatCode="0.00E+00">
                  <c:v>6.9155199999999997E-3</c:v>
                </c:pt>
                <c:pt idx="79539" formatCode="0.00E+00">
                  <c:v>6.9206399999999996E-3</c:v>
                </c:pt>
                <c:pt idx="79540" formatCode="0.00E+00">
                  <c:v>6.9243799999999999E-3</c:v>
                </c:pt>
                <c:pt idx="79541" formatCode="0.00E+00">
                  <c:v>6.9267499999999997E-3</c:v>
                </c:pt>
                <c:pt idx="79542" formatCode="0.00E+00">
                  <c:v>6.9277399999999999E-3</c:v>
                </c:pt>
                <c:pt idx="79543" formatCode="0.00E+00">
                  <c:v>6.9273599999999996E-3</c:v>
                </c:pt>
                <c:pt idx="79544" formatCode="0.00E+00">
                  <c:v>6.9256099999999996E-3</c:v>
                </c:pt>
                <c:pt idx="79545" formatCode="0.00E+00">
                  <c:v>6.9225099999999998E-3</c:v>
                </c:pt>
                <c:pt idx="79546" formatCode="0.00E+00">
                  <c:v>6.91809E-3</c:v>
                </c:pt>
                <c:pt idx="79547" formatCode="0.00E+00">
                  <c:v>6.9123700000000001E-3</c:v>
                </c:pt>
                <c:pt idx="79548" formatCode="0.00E+00">
                  <c:v>6.9053500000000002E-3</c:v>
                </c:pt>
                <c:pt idx="79549" formatCode="0.00E+00">
                  <c:v>6.89706E-3</c:v>
                </c:pt>
                <c:pt idx="79550" formatCode="0.00E+00">
                  <c:v>6.8875100000000003E-3</c:v>
                </c:pt>
                <c:pt idx="79551" formatCode="0.00E+00">
                  <c:v>6.8767300000000002E-3</c:v>
                </c:pt>
                <c:pt idx="79552" formatCode="0.00E+00">
                  <c:v>6.8647300000000003E-3</c:v>
                </c:pt>
                <c:pt idx="79553" formatCode="0.00E+00">
                  <c:v>6.8515099999999999E-3</c:v>
                </c:pt>
                <c:pt idx="79554" formatCode="0.00E+00">
                  <c:v>6.8370799999999997E-3</c:v>
                </c:pt>
                <c:pt idx="79555" formatCode="0.00E+00">
                  <c:v>6.8214299999999999E-3</c:v>
                </c:pt>
                <c:pt idx="79556" formatCode="0.00E+00">
                  <c:v>6.8045900000000001E-3</c:v>
                </c:pt>
                <c:pt idx="79557" formatCode="0.00E+00">
                  <c:v>6.7865599999999996E-3</c:v>
                </c:pt>
                <c:pt idx="79558" formatCode="0.00E+00">
                  <c:v>6.7673300000000002E-3</c:v>
                </c:pt>
                <c:pt idx="79559" formatCode="0.00E+00">
                  <c:v>6.7469100000000001E-3</c:v>
                </c:pt>
                <c:pt idx="79560" formatCode="0.00E+00">
                  <c:v>6.7253299999999998E-3</c:v>
                </c:pt>
                <c:pt idx="79561" formatCode="0.00E+00">
                  <c:v>6.7026200000000003E-3</c:v>
                </c:pt>
                <c:pt idx="79562" formatCode="0.00E+00">
                  <c:v>6.6787699999999997E-3</c:v>
                </c:pt>
                <c:pt idx="79563" formatCode="0.00E+00">
                  <c:v>6.6538200000000004E-3</c:v>
                </c:pt>
                <c:pt idx="79564" formatCode="0.00E+00">
                  <c:v>6.62775E-3</c:v>
                </c:pt>
                <c:pt idx="79565" formatCode="0.00E+00">
                  <c:v>6.6005600000000001E-3</c:v>
                </c:pt>
                <c:pt idx="79566" formatCode="0.00E+00">
                  <c:v>6.57225E-3</c:v>
                </c:pt>
                <c:pt idx="79567" formatCode="0.00E+00">
                  <c:v>6.5428400000000003E-3</c:v>
                </c:pt>
                <c:pt idx="79568" formatCode="0.00E+00">
                  <c:v>6.5123500000000001E-3</c:v>
                </c:pt>
                <c:pt idx="79569" formatCode="0.00E+00">
                  <c:v>6.4807900000000002E-3</c:v>
                </c:pt>
                <c:pt idx="79570" formatCode="0.00E+00">
                  <c:v>6.4481699999999996E-3</c:v>
                </c:pt>
                <c:pt idx="79571" formatCode="0.00E+00">
                  <c:v>6.41451E-3</c:v>
                </c:pt>
                <c:pt idx="79572" formatCode="0.00E+00">
                  <c:v>6.3798199999999996E-3</c:v>
                </c:pt>
                <c:pt idx="79573" formatCode="0.00E+00">
                  <c:v>6.3440900000000001E-3</c:v>
                </c:pt>
                <c:pt idx="79574" formatCode="0.00E+00">
                  <c:v>6.3073499999999998E-3</c:v>
                </c:pt>
                <c:pt idx="79575" formatCode="0.00E+00">
                  <c:v>6.26963E-3</c:v>
                </c:pt>
                <c:pt idx="79576" formatCode="0.00E+00">
                  <c:v>6.2309399999999999E-3</c:v>
                </c:pt>
                <c:pt idx="79577" formatCode="0.00E+00">
                  <c:v>6.1912900000000003E-3</c:v>
                </c:pt>
                <c:pt idx="79578" formatCode="0.00E+00">
                  <c:v>6.1507000000000003E-3</c:v>
                </c:pt>
                <c:pt idx="79579" formatCode="0.00E+00">
                  <c:v>6.1091399999999999E-3</c:v>
                </c:pt>
                <c:pt idx="79580" formatCode="0.00E+00">
                  <c:v>6.0666100000000001E-3</c:v>
                </c:pt>
                <c:pt idx="79581" formatCode="0.00E+00">
                  <c:v>6.0231099999999999E-3</c:v>
                </c:pt>
                <c:pt idx="79582" formatCode="0.00E+00">
                  <c:v>5.9786600000000002E-3</c:v>
                </c:pt>
                <c:pt idx="79583" formatCode="0.00E+00">
                  <c:v>5.9332899999999999E-3</c:v>
                </c:pt>
                <c:pt idx="79584" formatCode="0.00E+00">
                  <c:v>5.8870299999999997E-3</c:v>
                </c:pt>
                <c:pt idx="79585" formatCode="0.00E+00">
                  <c:v>5.8399300000000001E-3</c:v>
                </c:pt>
                <c:pt idx="79586" formatCode="0.00E+00">
                  <c:v>5.7919699999999996E-3</c:v>
                </c:pt>
                <c:pt idx="79587" formatCode="0.00E+00">
                  <c:v>5.7431299999999999E-3</c:v>
                </c:pt>
                <c:pt idx="79588" formatCode="0.00E+00">
                  <c:v>5.6933799999999996E-3</c:v>
                </c:pt>
                <c:pt idx="79589" formatCode="0.00E+00">
                  <c:v>5.6427300000000003E-3</c:v>
                </c:pt>
                <c:pt idx="79590" formatCode="0.00E+00">
                  <c:v>5.5912100000000001E-3</c:v>
                </c:pt>
                <c:pt idx="79591" formatCode="0.00E+00">
                  <c:v>5.5388299999999998E-3</c:v>
                </c:pt>
                <c:pt idx="79592" formatCode="0.00E+00">
                  <c:v>5.4856100000000001E-3</c:v>
                </c:pt>
                <c:pt idx="79593" formatCode="0.00E+00">
                  <c:v>5.4315300000000004E-3</c:v>
                </c:pt>
                <c:pt idx="79594" formatCode="0.00E+00">
                  <c:v>5.3765899999999997E-3</c:v>
                </c:pt>
                <c:pt idx="79595" formatCode="0.00E+00">
                  <c:v>5.3208200000000004E-3</c:v>
                </c:pt>
                <c:pt idx="79596" formatCode="0.00E+00">
                  <c:v>5.2642599999999998E-3</c:v>
                </c:pt>
                <c:pt idx="79597" formatCode="0.00E+00">
                  <c:v>5.2069500000000001E-3</c:v>
                </c:pt>
                <c:pt idx="79598" formatCode="0.00E+00">
                  <c:v>5.1489200000000004E-3</c:v>
                </c:pt>
                <c:pt idx="79599" formatCode="0.00E+00">
                  <c:v>5.0901699999999998E-3</c:v>
                </c:pt>
                <c:pt idx="79600" formatCode="0.00E+00">
                  <c:v>5.0307599999999996E-3</c:v>
                </c:pt>
                <c:pt idx="79601" formatCode="0.00E+00">
                  <c:v>4.9707199999999997E-3</c:v>
                </c:pt>
                <c:pt idx="79602" formatCode="0.00E+00">
                  <c:v>4.9100899999999998E-3</c:v>
                </c:pt>
                <c:pt idx="79603" formatCode="0.00E+00">
                  <c:v>4.8489199999999996E-3</c:v>
                </c:pt>
                <c:pt idx="79604" formatCode="0.00E+00">
                  <c:v>4.7871900000000002E-3</c:v>
                </c:pt>
                <c:pt idx="79605" formatCode="0.00E+00">
                  <c:v>4.7249099999999997E-3</c:v>
                </c:pt>
                <c:pt idx="79606" formatCode="0.00E+00">
                  <c:v>4.66206E-3</c:v>
                </c:pt>
                <c:pt idx="79607" formatCode="0.00E+00">
                  <c:v>4.5986200000000003E-3</c:v>
                </c:pt>
                <c:pt idx="79608" formatCode="0.00E+00">
                  <c:v>4.5345999999999997E-3</c:v>
                </c:pt>
                <c:pt idx="79609" formatCode="0.00E+00">
                  <c:v>4.4700299999999998E-3</c:v>
                </c:pt>
                <c:pt idx="79610" formatCode="0.00E+00">
                  <c:v>4.4049099999999997E-3</c:v>
                </c:pt>
                <c:pt idx="79611" formatCode="0.00E+00">
                  <c:v>4.33929E-3</c:v>
                </c:pt>
                <c:pt idx="79612" formatCode="0.00E+00">
                  <c:v>4.2731899999999996E-3</c:v>
                </c:pt>
                <c:pt idx="79613" formatCode="0.00E+00">
                  <c:v>4.2066400000000002E-3</c:v>
                </c:pt>
                <c:pt idx="79614" formatCode="0.00E+00">
                  <c:v>4.13964E-3</c:v>
                </c:pt>
                <c:pt idx="79615" formatCode="0.00E+00">
                  <c:v>4.07217E-3</c:v>
                </c:pt>
                <c:pt idx="79616" formatCode="0.00E+00">
                  <c:v>4.0042300000000001E-3</c:v>
                </c:pt>
                <c:pt idx="79617" formatCode="0.00E+00">
                  <c:v>3.9358300000000004E-3</c:v>
                </c:pt>
                <c:pt idx="79618" formatCode="0.00E+00">
                  <c:v>3.86703E-3</c:v>
                </c:pt>
                <c:pt idx="79619" formatCode="0.00E+00">
                  <c:v>3.79788E-3</c:v>
                </c:pt>
                <c:pt idx="79620" formatCode="0.00E+00">
                  <c:v>3.72844E-3</c:v>
                </c:pt>
                <c:pt idx="79621" formatCode="0.00E+00">
                  <c:v>3.6587600000000001E-3</c:v>
                </c:pt>
                <c:pt idx="79622" formatCode="0.00E+00">
                  <c:v>3.5888700000000001E-3</c:v>
                </c:pt>
                <c:pt idx="79623" formatCode="0.00E+00">
                  <c:v>3.5187700000000001E-3</c:v>
                </c:pt>
                <c:pt idx="79624" formatCode="0.00E+00">
                  <c:v>3.4485000000000002E-3</c:v>
                </c:pt>
                <c:pt idx="79625" formatCode="0.00E+00">
                  <c:v>3.3780699999999999E-3</c:v>
                </c:pt>
                <c:pt idx="79626" formatCode="0.00E+00">
                  <c:v>3.3075100000000001E-3</c:v>
                </c:pt>
                <c:pt idx="79627" formatCode="0.00E+00">
                  <c:v>3.23683E-3</c:v>
                </c:pt>
                <c:pt idx="79628" formatCode="0.00E+00">
                  <c:v>3.1660600000000001E-3</c:v>
                </c:pt>
                <c:pt idx="79629" formatCode="0.00E+00">
                  <c:v>3.0952000000000002E-3</c:v>
                </c:pt>
                <c:pt idx="79630" formatCode="0.00E+00">
                  <c:v>3.02426E-3</c:v>
                </c:pt>
                <c:pt idx="79631" formatCode="0.00E+00">
                  <c:v>2.95327E-3</c:v>
                </c:pt>
                <c:pt idx="79632" formatCode="0.00E+00">
                  <c:v>2.8822700000000001E-3</c:v>
                </c:pt>
                <c:pt idx="79633" formatCode="0.00E+00">
                  <c:v>2.8112900000000001E-3</c:v>
                </c:pt>
                <c:pt idx="79634" formatCode="0.00E+00">
                  <c:v>2.74041E-3</c:v>
                </c:pt>
                <c:pt idx="79635" formatCode="0.00E+00">
                  <c:v>2.6697000000000001E-3</c:v>
                </c:pt>
                <c:pt idx="79636" formatCode="0.00E+00">
                  <c:v>2.59918E-3</c:v>
                </c:pt>
                <c:pt idx="79637" formatCode="0.00E+00">
                  <c:v>2.5288300000000001E-3</c:v>
                </c:pt>
                <c:pt idx="79638" formatCode="0.00E+00">
                  <c:v>2.4586600000000001E-3</c:v>
                </c:pt>
                <c:pt idx="79639" formatCode="0.00E+00">
                  <c:v>2.3887299999999999E-3</c:v>
                </c:pt>
                <c:pt idx="79640" formatCode="0.00E+00">
                  <c:v>2.3191100000000001E-3</c:v>
                </c:pt>
                <c:pt idx="79641" formatCode="0.00E+00">
                  <c:v>2.2498599999999998E-3</c:v>
                </c:pt>
                <c:pt idx="79642" formatCode="0.00E+00">
                  <c:v>2.18103E-3</c:v>
                </c:pt>
                <c:pt idx="79643" formatCode="0.00E+00">
                  <c:v>2.1126700000000001E-3</c:v>
                </c:pt>
                <c:pt idx="79644" formatCode="0.00E+00">
                  <c:v>2.0448300000000001E-3</c:v>
                </c:pt>
                <c:pt idx="79645" formatCode="0.00E+00">
                  <c:v>1.9775499999999998E-3</c:v>
                </c:pt>
                <c:pt idx="79646" formatCode="0.00E+00">
                  <c:v>1.9108899999999999E-3</c:v>
                </c:pt>
                <c:pt idx="79647" formatCode="0.00E+00">
                  <c:v>1.84491E-3</c:v>
                </c:pt>
                <c:pt idx="79648" formatCode="0.00E+00">
                  <c:v>1.7796699999999999E-3</c:v>
                </c:pt>
                <c:pt idx="79649" formatCode="0.00E+00">
                  <c:v>1.7152999999999999E-3</c:v>
                </c:pt>
                <c:pt idx="79650" formatCode="0.00E+00">
                  <c:v>1.6518800000000001E-3</c:v>
                </c:pt>
                <c:pt idx="79651" formatCode="0.00E+00">
                  <c:v>1.58946E-3</c:v>
                </c:pt>
                <c:pt idx="79652" formatCode="0.00E+00">
                  <c:v>1.52815E-3</c:v>
                </c:pt>
                <c:pt idx="79653" formatCode="0.00E+00">
                  <c:v>1.4680400000000001E-3</c:v>
                </c:pt>
                <c:pt idx="79654" formatCode="0.00E+00">
                  <c:v>1.4092E-3</c:v>
                </c:pt>
                <c:pt idx="79655" formatCode="0.00E+00">
                  <c:v>1.35166E-3</c:v>
                </c:pt>
                <c:pt idx="79656" formatCode="0.00E+00">
                  <c:v>1.2954399999999999E-3</c:v>
                </c:pt>
                <c:pt idx="79657" formatCode="0.00E+00">
                  <c:v>1.2405700000000001E-3</c:v>
                </c:pt>
                <c:pt idx="79658" formatCode="0.00E+00">
                  <c:v>1.1871E-3</c:v>
                </c:pt>
                <c:pt idx="79659" formatCode="0.00E+00">
                  <c:v>1.1350799999999999E-3</c:v>
                </c:pt>
                <c:pt idx="79660" formatCode="0.00E+00">
                  <c:v>1.08453E-3</c:v>
                </c:pt>
                <c:pt idx="79661" formatCode="0.00E+00">
                  <c:v>1.0355E-3</c:v>
                </c:pt>
                <c:pt idx="79662" formatCode="0.00E+00">
                  <c:v>9.8809099999999997E-4</c:v>
                </c:pt>
                <c:pt idx="79663" formatCode="0.00E+00">
                  <c:v>9.4237599999999998E-4</c:v>
                </c:pt>
                <c:pt idx="79664" formatCode="0.00E+00">
                  <c:v>8.9842399999999999E-4</c:v>
                </c:pt>
                <c:pt idx="79665" formatCode="0.00E+00">
                  <c:v>8.5627000000000001E-4</c:v>
                </c:pt>
                <c:pt idx="79666" formatCode="0.00E+00">
                  <c:v>8.1593599999999996E-4</c:v>
                </c:pt>
                <c:pt idx="79667" formatCode="0.00E+00">
                  <c:v>7.7744800000000003E-4</c:v>
                </c:pt>
                <c:pt idx="79668" formatCode="0.00E+00">
                  <c:v>7.4085399999999999E-4</c:v>
                </c:pt>
                <c:pt idx="79669" formatCode="0.00E+00">
                  <c:v>7.06225E-4</c:v>
                </c:pt>
                <c:pt idx="79670" formatCode="0.00E+00">
                  <c:v>6.7362200000000002E-4</c:v>
                </c:pt>
                <c:pt idx="79671" formatCode="0.00E+00">
                  <c:v>6.4309499999999999E-4</c:v>
                </c:pt>
                <c:pt idx="79672" formatCode="0.00E+00">
                  <c:v>6.1470700000000004E-4</c:v>
                </c:pt>
                <c:pt idx="79673" formatCode="0.00E+00">
                  <c:v>5.8851200000000002E-4</c:v>
                </c:pt>
                <c:pt idx="79674" formatCode="0.00E+00">
                  <c:v>5.6451799999999996E-4</c:v>
                </c:pt>
                <c:pt idx="79675" formatCode="0.00E+00">
                  <c:v>5.4270499999999999E-4</c:v>
                </c:pt>
                <c:pt idx="79676" formatCode="0.00E+00">
                  <c:v>5.2308400000000005E-4</c:v>
                </c:pt>
                <c:pt idx="79677" formatCode="0.00E+00">
                  <c:v>5.05708E-4</c:v>
                </c:pt>
                <c:pt idx="79678" formatCode="0.00E+00">
                  <c:v>4.9062800000000001E-4</c:v>
                </c:pt>
                <c:pt idx="79679" formatCode="0.00E+00">
                  <c:v>4.7788399999999998E-4</c:v>
                </c:pt>
                <c:pt idx="79680" formatCode="0.00E+00">
                  <c:v>4.6752600000000001E-4</c:v>
                </c:pt>
                <c:pt idx="79681" formatCode="0.00E+00">
                  <c:v>4.5961400000000001E-4</c:v>
                </c:pt>
                <c:pt idx="79682" formatCode="0.00E+00">
                  <c:v>4.5417400000000001E-4</c:v>
                </c:pt>
                <c:pt idx="79683" formatCode="0.00E+00">
                  <c:v>4.5120400000000003E-4</c:v>
                </c:pt>
                <c:pt idx="79684" formatCode="0.00E+00">
                  <c:v>4.507E-4</c:v>
                </c:pt>
                <c:pt idx="79685" formatCode="0.00E+00">
                  <c:v>4.52683E-4</c:v>
                </c:pt>
                <c:pt idx="79686" formatCode="0.00E+00">
                  <c:v>4.5720199999999998E-4</c:v>
                </c:pt>
                <c:pt idx="79687" formatCode="0.00E+00">
                  <c:v>4.6431400000000001E-4</c:v>
                </c:pt>
                <c:pt idx="79688" formatCode="0.00E+00">
                  <c:v>4.7412399999999998E-4</c:v>
                </c:pt>
                <c:pt idx="79689" formatCode="0.00E+00">
                  <c:v>4.8670799999999998E-4</c:v>
                </c:pt>
                <c:pt idx="79690" formatCode="0.00E+00">
                  <c:v>5.0197700000000002E-4</c:v>
                </c:pt>
                <c:pt idx="79691" formatCode="0.00E+00">
                  <c:v>5.1978699999999996E-4</c:v>
                </c:pt>
                <c:pt idx="79692" formatCode="0.00E+00">
                  <c:v>5.40103E-4</c:v>
                </c:pt>
                <c:pt idx="79693" formatCode="0.00E+00">
                  <c:v>5.6293499999999998E-4</c:v>
                </c:pt>
                <c:pt idx="79694" formatCode="0.00E+00">
                  <c:v>5.8825299999999995E-4</c:v>
                </c:pt>
                <c:pt idx="79695" formatCode="0.00E+00">
                  <c:v>6.1601099999999997E-4</c:v>
                </c:pt>
                <c:pt idx="79696" formatCode="0.00E+00">
                  <c:v>6.4616900000000004E-4</c:v>
                </c:pt>
                <c:pt idx="79697" formatCode="0.00E+00">
                  <c:v>6.7869299999999996E-4</c:v>
                </c:pt>
                <c:pt idx="79698" formatCode="0.00E+00">
                  <c:v>7.1357199999999999E-4</c:v>
                </c:pt>
                <c:pt idx="79699" formatCode="0.00E+00">
                  <c:v>7.5080899999999996E-4</c:v>
                </c:pt>
                <c:pt idx="79700" formatCode="0.00E+00">
                  <c:v>7.9038399999999999E-4</c:v>
                </c:pt>
                <c:pt idx="79701" formatCode="0.00E+00">
                  <c:v>8.3224600000000003E-4</c:v>
                </c:pt>
                <c:pt idx="79702" formatCode="0.00E+00">
                  <c:v>8.7635199999999995E-4</c:v>
                </c:pt>
                <c:pt idx="79703" formatCode="0.00E+00">
                  <c:v>9.2266600000000005E-4</c:v>
                </c:pt>
                <c:pt idx="79704" formatCode="0.00E+00">
                  <c:v>9.7114200000000003E-4</c:v>
                </c:pt>
                <c:pt idx="79705" formatCode="0.00E+00">
                  <c:v>1.0217399999999999E-3</c:v>
                </c:pt>
                <c:pt idx="79706" formatCode="0.00E+00">
                  <c:v>1.0744299999999999E-3</c:v>
                </c:pt>
                <c:pt idx="79707" formatCode="0.00E+00">
                  <c:v>1.1291300000000001E-3</c:v>
                </c:pt>
                <c:pt idx="79708" formatCode="0.00E+00">
                  <c:v>1.1857700000000001E-3</c:v>
                </c:pt>
                <c:pt idx="79709" formatCode="0.00E+00">
                  <c:v>1.2443199999999999E-3</c:v>
                </c:pt>
                <c:pt idx="79710" formatCode="0.00E+00">
                  <c:v>1.3047200000000001E-3</c:v>
                </c:pt>
                <c:pt idx="79711" formatCode="0.00E+00">
                  <c:v>1.36692E-3</c:v>
                </c:pt>
                <c:pt idx="79712" formatCode="0.00E+00">
                  <c:v>1.43088E-3</c:v>
                </c:pt>
                <c:pt idx="79713" formatCode="0.00E+00">
                  <c:v>1.49658E-3</c:v>
                </c:pt>
                <c:pt idx="79714" formatCode="0.00E+00">
                  <c:v>1.56397E-3</c:v>
                </c:pt>
                <c:pt idx="79715" formatCode="0.00E+00">
                  <c:v>1.63298E-3</c:v>
                </c:pt>
                <c:pt idx="79716" formatCode="0.00E+00">
                  <c:v>1.7035399999999999E-3</c:v>
                </c:pt>
                <c:pt idx="79717" formatCode="0.00E+00">
                  <c:v>1.77553E-3</c:v>
                </c:pt>
                <c:pt idx="79718" formatCode="0.00E+00">
                  <c:v>1.84884E-3</c:v>
                </c:pt>
                <c:pt idx="79719" formatCode="0.00E+00">
                  <c:v>1.92337E-3</c:v>
                </c:pt>
                <c:pt idx="79720" formatCode="0.00E+00">
                  <c:v>1.99905E-3</c:v>
                </c:pt>
                <c:pt idx="79721" formatCode="0.00E+00">
                  <c:v>2.0757800000000002E-3</c:v>
                </c:pt>
                <c:pt idx="79722" formatCode="0.00E+00">
                  <c:v>2.1534800000000002E-3</c:v>
                </c:pt>
                <c:pt idx="79723" formatCode="0.00E+00">
                  <c:v>2.2320700000000001E-3</c:v>
                </c:pt>
                <c:pt idx="79724" formatCode="0.00E+00">
                  <c:v>2.3114300000000002E-3</c:v>
                </c:pt>
                <c:pt idx="79725" formatCode="0.00E+00">
                  <c:v>2.3914499999999998E-3</c:v>
                </c:pt>
                <c:pt idx="79726" formatCode="0.00E+00">
                  <c:v>2.47204E-3</c:v>
                </c:pt>
                <c:pt idx="79727" formatCode="0.00E+00">
                  <c:v>2.5531E-3</c:v>
                </c:pt>
                <c:pt idx="79728" formatCode="0.00E+00">
                  <c:v>2.6345499999999998E-3</c:v>
                </c:pt>
                <c:pt idx="79729" formatCode="0.00E+00">
                  <c:v>2.71631E-3</c:v>
                </c:pt>
                <c:pt idx="79730" formatCode="0.00E+00">
                  <c:v>2.7983299999999999E-3</c:v>
                </c:pt>
                <c:pt idx="79731" formatCode="0.00E+00">
                  <c:v>2.8805800000000002E-3</c:v>
                </c:pt>
                <c:pt idx="79732" formatCode="0.00E+00">
                  <c:v>2.9629499999999998E-3</c:v>
                </c:pt>
                <c:pt idx="79733" formatCode="0.00E+00">
                  <c:v>3.0453300000000002E-3</c:v>
                </c:pt>
                <c:pt idx="79734" formatCode="0.00E+00">
                  <c:v>3.12759E-3</c:v>
                </c:pt>
                <c:pt idx="79735" formatCode="0.00E+00">
                  <c:v>3.2096E-3</c:v>
                </c:pt>
                <c:pt idx="79736" formatCode="0.00E+00">
                  <c:v>3.2913E-3</c:v>
                </c:pt>
                <c:pt idx="79737" formatCode="0.00E+00">
                  <c:v>3.37266E-3</c:v>
                </c:pt>
                <c:pt idx="79738" formatCode="0.00E+00">
                  <c:v>3.45371E-3</c:v>
                </c:pt>
                <c:pt idx="79739" formatCode="0.00E+00">
                  <c:v>3.5344E-3</c:v>
                </c:pt>
                <c:pt idx="79740" formatCode="0.00E+00">
                  <c:v>3.6145399999999999E-3</c:v>
                </c:pt>
                <c:pt idx="79741" formatCode="0.00E+00">
                  <c:v>3.6938600000000002E-3</c:v>
                </c:pt>
                <c:pt idx="79742" formatCode="0.00E+00">
                  <c:v>3.7722400000000001E-3</c:v>
                </c:pt>
                <c:pt idx="79743" formatCode="0.00E+00">
                  <c:v>3.84959E-3</c:v>
                </c:pt>
                <c:pt idx="79744" formatCode="0.00E+00">
                  <c:v>3.9258299999999999E-3</c:v>
                </c:pt>
                <c:pt idx="79745" formatCode="0.00E+00">
                  <c:v>4.0008400000000003E-3</c:v>
                </c:pt>
                <c:pt idx="79746" formatCode="0.00E+00">
                  <c:v>4.0745199999999999E-3</c:v>
                </c:pt>
                <c:pt idx="79747" formatCode="0.00E+00">
                  <c:v>4.1467700000000001E-3</c:v>
                </c:pt>
                <c:pt idx="79748" formatCode="0.00E+00">
                  <c:v>4.2174999999999999E-3</c:v>
                </c:pt>
                <c:pt idx="79749" formatCode="0.00E+00">
                  <c:v>4.2866099999999997E-3</c:v>
                </c:pt>
                <c:pt idx="79750" formatCode="0.00E+00">
                  <c:v>4.3540000000000002E-3</c:v>
                </c:pt>
                <c:pt idx="79751" formatCode="0.00E+00">
                  <c:v>4.4195700000000003E-3</c:v>
                </c:pt>
                <c:pt idx="79752" formatCode="0.00E+00">
                  <c:v>4.4832199999999996E-3</c:v>
                </c:pt>
                <c:pt idx="79753" formatCode="0.00E+00">
                  <c:v>4.5448399999999996E-3</c:v>
                </c:pt>
                <c:pt idx="79754" formatCode="0.00E+00">
                  <c:v>4.6043400000000002E-3</c:v>
                </c:pt>
                <c:pt idx="79755" formatCode="0.00E+00">
                  <c:v>4.6616599999999998E-3</c:v>
                </c:pt>
                <c:pt idx="79756" formatCode="0.00E+00">
                  <c:v>4.7167099999999998E-3</c:v>
                </c:pt>
                <c:pt idx="79757" formatCode="0.00E+00">
                  <c:v>4.7694199999999999E-3</c:v>
                </c:pt>
                <c:pt idx="79758" formatCode="0.00E+00">
                  <c:v>4.8197400000000003E-3</c:v>
                </c:pt>
                <c:pt idx="79759" formatCode="0.00E+00">
                  <c:v>4.8676400000000003E-3</c:v>
                </c:pt>
                <c:pt idx="79760" formatCode="0.00E+00">
                  <c:v>4.9131000000000001E-3</c:v>
                </c:pt>
                <c:pt idx="79761" formatCode="0.00E+00">
                  <c:v>4.95605E-3</c:v>
                </c:pt>
                <c:pt idx="79762" formatCode="0.00E+00">
                  <c:v>4.9964099999999997E-3</c:v>
                </c:pt>
                <c:pt idx="79763" formatCode="0.00E+00">
                  <c:v>5.0340999999999997E-3</c:v>
                </c:pt>
                <c:pt idx="79764" formatCode="0.00E+00">
                  <c:v>5.0690700000000002E-3</c:v>
                </c:pt>
                <c:pt idx="79765" formatCode="0.00E+00">
                  <c:v>5.1012899999999996E-3</c:v>
                </c:pt>
                <c:pt idx="79766" formatCode="0.00E+00">
                  <c:v>5.1307000000000002E-3</c:v>
                </c:pt>
                <c:pt idx="79767" formatCode="0.00E+00">
                  <c:v>5.1572299999999996E-3</c:v>
                </c:pt>
                <c:pt idx="79768" formatCode="0.00E+00">
                  <c:v>5.1808000000000002E-3</c:v>
                </c:pt>
                <c:pt idx="79769" formatCode="0.00E+00">
                  <c:v>5.2013700000000003E-3</c:v>
                </c:pt>
                <c:pt idx="79770" formatCode="0.00E+00">
                  <c:v>5.2189000000000003E-3</c:v>
                </c:pt>
                <c:pt idx="79771" formatCode="0.00E+00">
                  <c:v>5.2333500000000003E-3</c:v>
                </c:pt>
                <c:pt idx="79772" formatCode="0.00E+00">
                  <c:v>5.24465E-3</c:v>
                </c:pt>
                <c:pt idx="79773" formatCode="0.00E+00">
                  <c:v>5.2527600000000004E-3</c:v>
                </c:pt>
                <c:pt idx="79774" formatCode="0.00E+00">
                  <c:v>5.2576400000000001E-3</c:v>
                </c:pt>
                <c:pt idx="79775" formatCode="0.00E+00">
                  <c:v>5.2592899999999998E-3</c:v>
                </c:pt>
                <c:pt idx="79776" formatCode="0.00E+00">
                  <c:v>5.2577099999999996E-3</c:v>
                </c:pt>
                <c:pt idx="79777" formatCode="0.00E+00">
                  <c:v>5.2528499999999999E-3</c:v>
                </c:pt>
                <c:pt idx="79778" formatCode="0.00E+00">
                  <c:v>5.2446599999999999E-3</c:v>
                </c:pt>
                <c:pt idx="79779" formatCode="0.00E+00">
                  <c:v>5.2331299999999999E-3</c:v>
                </c:pt>
                <c:pt idx="79780" formatCode="0.00E+00">
                  <c:v>5.2183200000000002E-3</c:v>
                </c:pt>
                <c:pt idx="79781" formatCode="0.00E+00">
                  <c:v>5.20025E-3</c:v>
                </c:pt>
                <c:pt idx="79782" formatCode="0.00E+00">
                  <c:v>5.1789100000000001E-3</c:v>
                </c:pt>
                <c:pt idx="79783" formatCode="0.00E+00">
                  <c:v>5.1542999999999997E-3</c:v>
                </c:pt>
                <c:pt idx="79784" formatCode="0.00E+00">
                  <c:v>5.1264099999999996E-3</c:v>
                </c:pt>
                <c:pt idx="79785" formatCode="0.00E+00">
                  <c:v>5.0952599999999999E-3</c:v>
                </c:pt>
                <c:pt idx="79786" formatCode="0.00E+00">
                  <c:v>5.0608299999999997E-3</c:v>
                </c:pt>
                <c:pt idx="79787" formatCode="0.00E+00">
                  <c:v>5.0231399999999997E-3</c:v>
                </c:pt>
                <c:pt idx="79788" formatCode="0.00E+00">
                  <c:v>4.9821900000000001E-3</c:v>
                </c:pt>
                <c:pt idx="79789" formatCode="0.00E+00">
                  <c:v>4.9380099999999996E-3</c:v>
                </c:pt>
                <c:pt idx="79790" formatCode="0.00E+00">
                  <c:v>4.89062E-3</c:v>
                </c:pt>
                <c:pt idx="79791" formatCode="0.00E+00">
                  <c:v>4.8400300000000004E-3</c:v>
                </c:pt>
                <c:pt idx="79792" formatCode="0.00E+00">
                  <c:v>4.7863200000000002E-3</c:v>
                </c:pt>
                <c:pt idx="79793" formatCode="0.00E+00">
                  <c:v>4.72953E-3</c:v>
                </c:pt>
                <c:pt idx="79794" formatCode="0.00E+00">
                  <c:v>4.6697300000000004E-3</c:v>
                </c:pt>
                <c:pt idx="79795" formatCode="0.00E+00">
                  <c:v>4.6069700000000002E-3</c:v>
                </c:pt>
                <c:pt idx="79796" formatCode="0.00E+00">
                  <c:v>4.5412999999999999E-3</c:v>
                </c:pt>
                <c:pt idx="79797" formatCode="0.00E+00">
                  <c:v>4.4727999999999999E-3</c:v>
                </c:pt>
                <c:pt idx="79798" formatCode="0.00E+00">
                  <c:v>4.4015299999999999E-3</c:v>
                </c:pt>
                <c:pt idx="79799" formatCode="0.00E+00">
                  <c:v>4.3276E-3</c:v>
                </c:pt>
                <c:pt idx="79800" formatCode="0.00E+00">
                  <c:v>4.2510600000000001E-3</c:v>
                </c:pt>
                <c:pt idx="79801" formatCode="0.00E+00">
                  <c:v>4.1719399999999998E-3</c:v>
                </c:pt>
                <c:pt idx="79802" formatCode="0.00E+00">
                  <c:v>4.0903299999999997E-3</c:v>
                </c:pt>
                <c:pt idx="79803" formatCode="0.00E+00">
                  <c:v>4.0063E-3</c:v>
                </c:pt>
                <c:pt idx="79804" formatCode="0.00E+00">
                  <c:v>3.9199700000000001E-3</c:v>
                </c:pt>
                <c:pt idx="79805" formatCode="0.00E+00">
                  <c:v>3.8314199999999999E-3</c:v>
                </c:pt>
                <c:pt idx="79806" formatCode="0.00E+00">
                  <c:v>3.7407500000000002E-3</c:v>
                </c:pt>
                <c:pt idx="79807" formatCode="0.00E+00">
                  <c:v>3.6480599999999998E-3</c:v>
                </c:pt>
                <c:pt idx="79808" formatCode="0.00E+00">
                  <c:v>3.55346E-3</c:v>
                </c:pt>
                <c:pt idx="79809" formatCode="0.00E+00">
                  <c:v>3.45708E-3</c:v>
                </c:pt>
                <c:pt idx="79810" formatCode="0.00E+00">
                  <c:v>3.3590500000000001E-3</c:v>
                </c:pt>
                <c:pt idx="79811" formatCode="0.00E+00">
                  <c:v>3.2594799999999999E-3</c:v>
                </c:pt>
                <c:pt idx="79812" formatCode="0.00E+00">
                  <c:v>3.1584299999999998E-3</c:v>
                </c:pt>
                <c:pt idx="79813" formatCode="0.00E+00">
                  <c:v>3.0559799999999998E-3</c:v>
                </c:pt>
                <c:pt idx="79814" formatCode="0.00E+00">
                  <c:v>2.9522699999999999E-3</c:v>
                </c:pt>
                <c:pt idx="79815" formatCode="0.00E+00">
                  <c:v>2.8474099999999999E-3</c:v>
                </c:pt>
                <c:pt idx="79816" formatCode="0.00E+00">
                  <c:v>2.7415199999999999E-3</c:v>
                </c:pt>
                <c:pt idx="79817" formatCode="0.00E+00">
                  <c:v>2.63467E-3</c:v>
                </c:pt>
                <c:pt idx="79818" formatCode="0.00E+00">
                  <c:v>2.52696E-3</c:v>
                </c:pt>
                <c:pt idx="79819" formatCode="0.00E+00">
                  <c:v>2.4184900000000001E-3</c:v>
                </c:pt>
                <c:pt idx="79820" formatCode="0.00E+00">
                  <c:v>2.3093900000000001E-3</c:v>
                </c:pt>
                <c:pt idx="79821" formatCode="0.00E+00">
                  <c:v>2.1997800000000001E-3</c:v>
                </c:pt>
                <c:pt idx="79822" formatCode="0.00E+00">
                  <c:v>2.08976E-3</c:v>
                </c:pt>
                <c:pt idx="79823" formatCode="0.00E+00">
                  <c:v>1.9794399999999998E-3</c:v>
                </c:pt>
                <c:pt idx="79824" formatCode="0.00E+00">
                  <c:v>1.86892E-3</c:v>
                </c:pt>
                <c:pt idx="79825" formatCode="0.00E+00">
                  <c:v>1.7583399999999999E-3</c:v>
                </c:pt>
                <c:pt idx="79826" formatCode="0.00E+00">
                  <c:v>1.64784E-3</c:v>
                </c:pt>
                <c:pt idx="79827" formatCode="0.00E+00">
                  <c:v>1.5375199999999999E-3</c:v>
                </c:pt>
                <c:pt idx="79828" formatCode="0.00E+00">
                  <c:v>1.4274999999999999E-3</c:v>
                </c:pt>
                <c:pt idx="79829" formatCode="0.00E+00">
                  <c:v>1.3178899999999999E-3</c:v>
                </c:pt>
                <c:pt idx="79830" formatCode="0.00E+00">
                  <c:v>1.2088400000000001E-3</c:v>
                </c:pt>
                <c:pt idx="79831" formatCode="0.00E+00">
                  <c:v>1.1004400000000001E-3</c:v>
                </c:pt>
                <c:pt idx="79832" formatCode="0.00E+00">
                  <c:v>9.9280000000000006E-4</c:v>
                </c:pt>
                <c:pt idx="79833" formatCode="0.00E+00">
                  <c:v>8.8599600000000001E-4</c:v>
                </c:pt>
                <c:pt idx="79834" formatCode="0.00E+00">
                  <c:v>7.8013599999999996E-4</c:v>
                </c:pt>
                <c:pt idx="79835" formatCode="0.00E+00">
                  <c:v>6.7533299999999997E-4</c:v>
                </c:pt>
                <c:pt idx="79836" formatCode="0.00E+00">
                  <c:v>5.7168500000000005E-4</c:v>
                </c:pt>
                <c:pt idx="79837" formatCode="0.00E+00">
                  <c:v>4.6927600000000002E-4</c:v>
                </c:pt>
                <c:pt idx="79838" formatCode="0.00E+00">
                  <c:v>3.6819199999999999E-4</c:v>
                </c:pt>
                <c:pt idx="79839" formatCode="0.00E+00">
                  <c:v>2.6851499999999999E-4</c:v>
                </c:pt>
                <c:pt idx="79840" formatCode="0.00E+00">
                  <c:v>1.7032500000000001E-4</c:v>
                </c:pt>
                <c:pt idx="79841" formatCode="0.00E+00">
                  <c:v>7.3716799999999999E-5</c:v>
                </c:pt>
                <c:pt idx="79842" formatCode="0.00E+00">
                  <c:v>-2.1209900000000002E-5</c:v>
                </c:pt>
                <c:pt idx="79843" formatCode="0.00E+00">
                  <c:v>-1.14355E-4</c:v>
                </c:pt>
                <c:pt idx="79844" formatCode="0.00E+00">
                  <c:v>-2.0562999999999999E-4</c:v>
                </c:pt>
                <c:pt idx="79845" formatCode="0.00E+00">
                  <c:v>-2.9496900000000001E-4</c:v>
                </c:pt>
                <c:pt idx="79846" formatCode="0.00E+00">
                  <c:v>-3.8230799999999999E-4</c:v>
                </c:pt>
                <c:pt idx="79847" formatCode="0.00E+00">
                  <c:v>-4.6756400000000001E-4</c:v>
                </c:pt>
                <c:pt idx="79848" formatCode="0.00E+00">
                  <c:v>-5.5064100000000004E-4</c:v>
                </c:pt>
                <c:pt idx="79849" formatCode="0.00E+00">
                  <c:v>-6.3145699999999998E-4</c:v>
                </c:pt>
                <c:pt idx="79850" formatCode="0.00E+00">
                  <c:v>-7.0996700000000004E-4</c:v>
                </c:pt>
                <c:pt idx="79851" formatCode="0.00E+00">
                  <c:v>-7.8614600000000005E-4</c:v>
                </c:pt>
                <c:pt idx="79852" formatCode="0.00E+00">
                  <c:v>-8.5995199999999998E-4</c:v>
                </c:pt>
                <c:pt idx="79853" formatCode="0.00E+00">
                  <c:v>-9.3132200000000005E-4</c:v>
                </c:pt>
                <c:pt idx="79854" formatCode="0.00E+00">
                  <c:v>-1.0001999999999999E-3</c:v>
                </c:pt>
                <c:pt idx="79855" formatCode="0.00E+00">
                  <c:v>-1.0665200000000001E-3</c:v>
                </c:pt>
                <c:pt idx="79856" formatCode="0.00E+00">
                  <c:v>-1.1302300000000001E-3</c:v>
                </c:pt>
                <c:pt idx="79857" formatCode="0.00E+00">
                  <c:v>-1.1913E-3</c:v>
                </c:pt>
                <c:pt idx="79858" formatCode="0.00E+00">
                  <c:v>-1.24972E-3</c:v>
                </c:pt>
                <c:pt idx="79859" formatCode="0.00E+00">
                  <c:v>-1.30547E-3</c:v>
                </c:pt>
                <c:pt idx="79860" formatCode="0.00E+00">
                  <c:v>-1.35852E-3</c:v>
                </c:pt>
                <c:pt idx="79861" formatCode="0.00E+00">
                  <c:v>-1.4088E-3</c:v>
                </c:pt>
                <c:pt idx="79862" formatCode="0.00E+00">
                  <c:v>-1.4563099999999999E-3</c:v>
                </c:pt>
                <c:pt idx="79863" formatCode="0.00E+00">
                  <c:v>-1.50103E-3</c:v>
                </c:pt>
                <c:pt idx="79864" formatCode="0.00E+00">
                  <c:v>-1.54295E-3</c:v>
                </c:pt>
                <c:pt idx="79865" formatCode="0.00E+00">
                  <c:v>-1.58205E-3</c:v>
                </c:pt>
                <c:pt idx="79866" formatCode="0.00E+00">
                  <c:v>-1.6183300000000001E-3</c:v>
                </c:pt>
                <c:pt idx="79867" formatCode="0.00E+00">
                  <c:v>-1.65179E-3</c:v>
                </c:pt>
                <c:pt idx="79868" formatCode="0.00E+00">
                  <c:v>-1.6824699999999999E-3</c:v>
                </c:pt>
                <c:pt idx="79869" formatCode="0.00E+00">
                  <c:v>-1.7103800000000001E-3</c:v>
                </c:pt>
                <c:pt idx="79870" formatCode="0.00E+00">
                  <c:v>-1.7355199999999999E-3</c:v>
                </c:pt>
                <c:pt idx="79871" formatCode="0.00E+00">
                  <c:v>-1.75789E-3</c:v>
                </c:pt>
                <c:pt idx="79872" formatCode="0.00E+00">
                  <c:v>-1.7775E-3</c:v>
                </c:pt>
                <c:pt idx="79873" formatCode="0.00E+00">
                  <c:v>-1.7943799999999999E-3</c:v>
                </c:pt>
                <c:pt idx="79874" formatCode="0.00E+00">
                  <c:v>-1.8085499999999999E-3</c:v>
                </c:pt>
                <c:pt idx="79875" formatCode="0.00E+00">
                  <c:v>-1.82004E-3</c:v>
                </c:pt>
                <c:pt idx="79876" formatCode="0.00E+00">
                  <c:v>-1.8288499999999999E-3</c:v>
                </c:pt>
                <c:pt idx="79877" formatCode="0.00E+00">
                  <c:v>-1.83501E-3</c:v>
                </c:pt>
                <c:pt idx="79878" formatCode="0.00E+00">
                  <c:v>-1.8385400000000001E-3</c:v>
                </c:pt>
                <c:pt idx="79879" formatCode="0.00E+00">
                  <c:v>-1.83949E-3</c:v>
                </c:pt>
                <c:pt idx="79880" formatCode="0.00E+00">
                  <c:v>-1.8379E-3</c:v>
                </c:pt>
                <c:pt idx="79881" formatCode="0.00E+00">
                  <c:v>-1.83381E-3</c:v>
                </c:pt>
                <c:pt idx="79882" formatCode="0.00E+00">
                  <c:v>-1.82727E-3</c:v>
                </c:pt>
                <c:pt idx="79883" formatCode="0.00E+00">
                  <c:v>-1.81835E-3</c:v>
                </c:pt>
                <c:pt idx="79884" formatCode="0.00E+00">
                  <c:v>-1.8070899999999999E-3</c:v>
                </c:pt>
                <c:pt idx="79885" formatCode="0.00E+00">
                  <c:v>-1.79356E-3</c:v>
                </c:pt>
                <c:pt idx="79886" formatCode="0.00E+00">
                  <c:v>-1.7778E-3</c:v>
                </c:pt>
                <c:pt idx="79887" formatCode="0.00E+00">
                  <c:v>-1.75987E-3</c:v>
                </c:pt>
                <c:pt idx="79888" formatCode="0.00E+00">
                  <c:v>-1.7398100000000001E-3</c:v>
                </c:pt>
                <c:pt idx="79889" formatCode="0.00E+00">
                  <c:v>-1.7176800000000001E-3</c:v>
                </c:pt>
                <c:pt idx="79890" formatCode="0.00E+00">
                  <c:v>-1.6935400000000001E-3</c:v>
                </c:pt>
                <c:pt idx="79891" formatCode="0.00E+00">
                  <c:v>-1.6674700000000001E-3</c:v>
                </c:pt>
                <c:pt idx="79892" formatCode="0.00E+00">
                  <c:v>-1.6395299999999999E-3</c:v>
                </c:pt>
                <c:pt idx="79893" formatCode="0.00E+00">
                  <c:v>-1.60979E-3</c:v>
                </c:pt>
                <c:pt idx="79894" formatCode="0.00E+00">
                  <c:v>-1.5783100000000001E-3</c:v>
                </c:pt>
                <c:pt idx="79895" formatCode="0.00E+00">
                  <c:v>-1.5451799999999999E-3</c:v>
                </c:pt>
                <c:pt idx="79896" formatCode="0.00E+00">
                  <c:v>-1.5104700000000001E-3</c:v>
                </c:pt>
                <c:pt idx="79897" formatCode="0.00E+00">
                  <c:v>-1.4742500000000001E-3</c:v>
                </c:pt>
                <c:pt idx="79898" formatCode="0.00E+00">
                  <c:v>-1.43659E-3</c:v>
                </c:pt>
                <c:pt idx="79899" formatCode="0.00E+00">
                  <c:v>-1.3975700000000001E-3</c:v>
                </c:pt>
                <c:pt idx="79900" formatCode="0.00E+00">
                  <c:v>-1.3572600000000001E-3</c:v>
                </c:pt>
                <c:pt idx="79901" formatCode="0.00E+00">
                  <c:v>-1.3157500000000001E-3</c:v>
                </c:pt>
                <c:pt idx="79902" formatCode="0.00E+00">
                  <c:v>-1.2731299999999999E-3</c:v>
                </c:pt>
                <c:pt idx="79903" formatCode="0.00E+00">
                  <c:v>-1.2294599999999999E-3</c:v>
                </c:pt>
                <c:pt idx="79904" formatCode="0.00E+00">
                  <c:v>-1.1848200000000001E-3</c:v>
                </c:pt>
                <c:pt idx="79905" formatCode="0.00E+00">
                  <c:v>-1.1393E-3</c:v>
                </c:pt>
                <c:pt idx="79906" formatCode="0.00E+00">
                  <c:v>-1.09296E-3</c:v>
                </c:pt>
                <c:pt idx="79907" formatCode="0.00E+00">
                  <c:v>-1.0458799999999999E-3</c:v>
                </c:pt>
                <c:pt idx="79908" formatCode="0.00E+00">
                  <c:v>-9.9813399999999991E-4</c:v>
                </c:pt>
                <c:pt idx="79909" formatCode="0.00E+00">
                  <c:v>-9.4982499999999995E-4</c:v>
                </c:pt>
                <c:pt idx="79910" formatCode="0.00E+00">
                  <c:v>-9.0102400000000005E-4</c:v>
                </c:pt>
                <c:pt idx="79911" formatCode="0.00E+00">
                  <c:v>-8.5179600000000004E-4</c:v>
                </c:pt>
                <c:pt idx="79912" formatCode="0.00E+00">
                  <c:v>-8.0221199999999996E-4</c:v>
                </c:pt>
                <c:pt idx="79913" formatCode="0.00E+00">
                  <c:v>-7.5235000000000005E-4</c:v>
                </c:pt>
                <c:pt idx="79914" formatCode="0.00E+00">
                  <c:v>-7.0227799999999997E-4</c:v>
                </c:pt>
                <c:pt idx="79915" formatCode="0.00E+00">
                  <c:v>-6.5206300000000003E-4</c:v>
                </c:pt>
                <c:pt idx="79916" formatCode="0.00E+00">
                  <c:v>-6.0176900000000005E-4</c:v>
                </c:pt>
                <c:pt idx="79917" formatCode="0.00E+00">
                  <c:v>-5.5146299999999997E-4</c:v>
                </c:pt>
                <c:pt idx="79918" formatCode="0.00E+00">
                  <c:v>-5.0121400000000004E-4</c:v>
                </c:pt>
                <c:pt idx="79919" formatCode="0.00E+00">
                  <c:v>-4.51092E-4</c:v>
                </c:pt>
                <c:pt idx="79920" formatCode="0.00E+00">
                  <c:v>-4.0115700000000002E-4</c:v>
                </c:pt>
                <c:pt idx="79921" formatCode="0.00E+00">
                  <c:v>-3.51467E-4</c:v>
                </c:pt>
                <c:pt idx="79922" formatCode="0.00E+00">
                  <c:v>-3.0207999999999998E-4</c:v>
                </c:pt>
                <c:pt idx="79923" formatCode="0.00E+00">
                  <c:v>-2.5305199999999998E-4</c:v>
                </c:pt>
                <c:pt idx="79924" formatCode="0.00E+00">
                  <c:v>-2.0443800000000001E-4</c:v>
                </c:pt>
                <c:pt idx="79925" formatCode="0.00E+00">
                  <c:v>-1.5628500000000001E-4</c:v>
                </c:pt>
                <c:pt idx="79926" formatCode="0.00E+00">
                  <c:v>-1.0864799999999999E-4</c:v>
                </c:pt>
                <c:pt idx="79927" formatCode="0.00E+00">
                  <c:v>-6.1579000000000001E-5</c:v>
                </c:pt>
                <c:pt idx="79928" formatCode="0.00E+00">
                  <c:v>-1.51296E-5</c:v>
                </c:pt>
                <c:pt idx="79929" formatCode="0.00E+00">
                  <c:v>3.0651799999999997E-5</c:v>
                </c:pt>
                <c:pt idx="79930" formatCode="0.00E+00">
                  <c:v>7.5720499999999994E-5</c:v>
                </c:pt>
                <c:pt idx="79931" formatCode="0.00E+00">
                  <c:v>1.20036E-4</c:v>
                </c:pt>
                <c:pt idx="79932" formatCode="0.00E+00">
                  <c:v>1.6355800000000001E-4</c:v>
                </c:pt>
                <c:pt idx="79933" formatCode="0.00E+00">
                  <c:v>2.06243E-4</c:v>
                </c:pt>
                <c:pt idx="79934" formatCode="0.00E+00">
                  <c:v>2.4804800000000001E-4</c:v>
                </c:pt>
                <c:pt idx="79935" formatCode="0.00E+00">
                  <c:v>2.88929E-4</c:v>
                </c:pt>
                <c:pt idx="79936" formatCode="0.00E+00">
                  <c:v>3.2885100000000001E-4</c:v>
                </c:pt>
                <c:pt idx="79937" formatCode="0.00E+00">
                  <c:v>3.6779100000000002E-4</c:v>
                </c:pt>
                <c:pt idx="79938" formatCode="0.00E+00">
                  <c:v>4.0572500000000001E-4</c:v>
                </c:pt>
                <c:pt idx="79939" formatCode="0.00E+00">
                  <c:v>4.4262700000000002E-4</c:v>
                </c:pt>
                <c:pt idx="79940" formatCode="0.00E+00">
                  <c:v>4.7846999999999999E-4</c:v>
                </c:pt>
                <c:pt idx="79941" formatCode="0.00E+00">
                  <c:v>5.1323700000000005E-4</c:v>
                </c:pt>
                <c:pt idx="79942" formatCode="0.00E+00">
                  <c:v>5.46913E-4</c:v>
                </c:pt>
                <c:pt idx="79943" formatCode="0.00E+00">
                  <c:v>5.7947999999999995E-4</c:v>
                </c:pt>
                <c:pt idx="79944" formatCode="0.00E+00">
                  <c:v>6.1092299999999998E-4</c:v>
                </c:pt>
                <c:pt idx="79945" formatCode="0.00E+00">
                  <c:v>6.4123000000000001E-4</c:v>
                </c:pt>
                <c:pt idx="79946" formatCode="0.00E+00">
                  <c:v>6.7039599999999997E-4</c:v>
                </c:pt>
                <c:pt idx="79947" formatCode="0.00E+00">
                  <c:v>6.9841499999999997E-4</c:v>
                </c:pt>
                <c:pt idx="79948" formatCode="0.00E+00">
                  <c:v>7.2528100000000004E-4</c:v>
                </c:pt>
                <c:pt idx="79949" formatCode="0.00E+00">
                  <c:v>7.5099400000000005E-4</c:v>
                </c:pt>
                <c:pt idx="79950" formatCode="0.00E+00">
                  <c:v>7.7555300000000001E-4</c:v>
                </c:pt>
                <c:pt idx="79951" formatCode="0.00E+00">
                  <c:v>7.98958E-4</c:v>
                </c:pt>
                <c:pt idx="79952" formatCode="0.00E+00">
                  <c:v>8.2120900000000004E-4</c:v>
                </c:pt>
                <c:pt idx="79953" formatCode="0.00E+00">
                  <c:v>8.4231499999999995E-4</c:v>
                </c:pt>
                <c:pt idx="79954" formatCode="0.00E+00">
                  <c:v>8.6228699999999999E-4</c:v>
                </c:pt>
                <c:pt idx="79955" formatCode="0.00E+00">
                  <c:v>8.8113500000000001E-4</c:v>
                </c:pt>
                <c:pt idx="79956" formatCode="0.00E+00">
                  <c:v>8.9887099999999998E-4</c:v>
                </c:pt>
                <c:pt idx="79957" formatCode="0.00E+00">
                  <c:v>9.1551200000000005E-4</c:v>
                </c:pt>
                <c:pt idx="79958" formatCode="0.00E+00">
                  <c:v>9.3107599999999997E-4</c:v>
                </c:pt>
                <c:pt idx="79959" formatCode="0.00E+00">
                  <c:v>9.4558000000000001E-4</c:v>
                </c:pt>
                <c:pt idx="79960" formatCode="0.00E+00">
                  <c:v>9.5904200000000001E-4</c:v>
                </c:pt>
                <c:pt idx="79961" formatCode="0.00E+00">
                  <c:v>9.7148500000000001E-4</c:v>
                </c:pt>
                <c:pt idx="79962" formatCode="0.00E+00">
                  <c:v>9.8293100000000004E-4</c:v>
                </c:pt>
                <c:pt idx="79963" formatCode="0.00E+00">
                  <c:v>9.9340499999999994E-4</c:v>
                </c:pt>
                <c:pt idx="79964" formatCode="0.00E+00">
                  <c:v>1.00293E-3</c:v>
                </c:pt>
                <c:pt idx="79965" formatCode="0.00E+00">
                  <c:v>1.01154E-3</c:v>
                </c:pt>
                <c:pt idx="79966" formatCode="0.00E+00">
                  <c:v>1.0192599999999999E-3</c:v>
                </c:pt>
                <c:pt idx="79967" formatCode="0.00E+00">
                  <c:v>1.0261300000000001E-3</c:v>
                </c:pt>
                <c:pt idx="79968" formatCode="0.00E+00">
                  <c:v>1.0321600000000001E-3</c:v>
                </c:pt>
                <c:pt idx="79969" formatCode="0.00E+00">
                  <c:v>1.03739E-3</c:v>
                </c:pt>
                <c:pt idx="79970" formatCode="0.00E+00">
                  <c:v>1.0418599999999999E-3</c:v>
                </c:pt>
                <c:pt idx="79971" formatCode="0.00E+00">
                  <c:v>1.0455799999999999E-3</c:v>
                </c:pt>
                <c:pt idx="79972" formatCode="0.00E+00">
                  <c:v>1.04861E-3</c:v>
                </c:pt>
                <c:pt idx="79973" formatCode="0.00E+00">
                  <c:v>1.0509600000000001E-3</c:v>
                </c:pt>
                <c:pt idx="79974" formatCode="0.00E+00">
                  <c:v>1.0526699999999999E-3</c:v>
                </c:pt>
                <c:pt idx="79975" formatCode="0.00E+00">
                  <c:v>1.05378E-3</c:v>
                </c:pt>
                <c:pt idx="79976" formatCode="0.00E+00">
                  <c:v>1.0543200000000001E-3</c:v>
                </c:pt>
                <c:pt idx="79977" formatCode="0.00E+00">
                  <c:v>1.0543200000000001E-3</c:v>
                </c:pt>
                <c:pt idx="79978" formatCode="0.00E+00">
                  <c:v>1.0538100000000001E-3</c:v>
                </c:pt>
                <c:pt idx="79979" formatCode="0.00E+00">
                  <c:v>1.05283E-3</c:v>
                </c:pt>
                <c:pt idx="79980" formatCode="0.00E+00">
                  <c:v>1.05142E-3</c:v>
                </c:pt>
                <c:pt idx="79981" formatCode="0.00E+00">
                  <c:v>1.0495999999999999E-3</c:v>
                </c:pt>
                <c:pt idx="79982" formatCode="0.00E+00">
                  <c:v>1.0474E-3</c:v>
                </c:pt>
                <c:pt idx="79983" formatCode="0.00E+00">
                  <c:v>1.04484E-3</c:v>
                </c:pt>
                <c:pt idx="79984" formatCode="0.00E+00">
                  <c:v>1.04196E-3</c:v>
                </c:pt>
                <c:pt idx="79985" formatCode="0.00E+00">
                  <c:v>1.03878E-3</c:v>
                </c:pt>
                <c:pt idx="79986" formatCode="0.00E+00">
                  <c:v>1.0353300000000001E-3</c:v>
                </c:pt>
                <c:pt idx="79987" formatCode="0.00E+00">
                  <c:v>1.03163E-3</c:v>
                </c:pt>
                <c:pt idx="79988" formatCode="0.00E+00">
                  <c:v>1.02771E-3</c:v>
                </c:pt>
                <c:pt idx="79989" formatCode="0.00E+00">
                  <c:v>1.0235999999999999E-3</c:v>
                </c:pt>
                <c:pt idx="79990" formatCode="0.00E+00">
                  <c:v>1.0193299999999999E-3</c:v>
                </c:pt>
                <c:pt idx="79991" formatCode="0.00E+00">
                  <c:v>1.0149E-3</c:v>
                </c:pt>
                <c:pt idx="79992" formatCode="0.00E+00">
                  <c:v>1.0103600000000001E-3</c:v>
                </c:pt>
                <c:pt idx="79993" formatCode="0.00E+00">
                  <c:v>1.0057200000000001E-3</c:v>
                </c:pt>
                <c:pt idx="79994" formatCode="0.00E+00">
                  <c:v>1.00099E-3</c:v>
                </c:pt>
                <c:pt idx="79995" formatCode="0.00E+00">
                  <c:v>9.962040000000001E-4</c:v>
                </c:pt>
                <c:pt idx="79996" formatCode="0.00E+00">
                  <c:v>9.9137599999999998E-4</c:v>
                </c:pt>
                <c:pt idx="79997" formatCode="0.00E+00">
                  <c:v>9.8652200000000009E-4</c:v>
                </c:pt>
                <c:pt idx="79998" formatCode="0.00E+00">
                  <c:v>9.8165800000000005E-4</c:v>
                </c:pt>
                <c:pt idx="79999" formatCode="0.00E+00">
                  <c:v>9.7679800000000008E-4</c:v>
                </c:pt>
                <c:pt idx="80000" formatCode="0.00E+00">
                  <c:v>9.7195500000000004E-4</c:v>
                </c:pt>
                <c:pt idx="80001" formatCode="0.00E+00">
                  <c:v>9.6714100000000003E-4</c:v>
                </c:pt>
                <c:pt idx="80002" formatCode="0.00E+00">
                  <c:v>9.6236599999999998E-4</c:v>
                </c:pt>
                <c:pt idx="80003" formatCode="0.00E+00">
                  <c:v>9.5763900000000004E-4</c:v>
                </c:pt>
                <c:pt idx="80004" formatCode="0.00E+00">
                  <c:v>9.5296699999999999E-4</c:v>
                </c:pt>
                <c:pt idx="80005" formatCode="0.00E+00">
                  <c:v>9.4835700000000004E-4</c:v>
                </c:pt>
                <c:pt idx="80006" formatCode="0.00E+00">
                  <c:v>9.4381300000000005E-4</c:v>
                </c:pt>
                <c:pt idx="80007" formatCode="0.00E+00">
                  <c:v>9.3933700000000005E-4</c:v>
                </c:pt>
                <c:pt idx="80008" formatCode="0.00E+00">
                  <c:v>9.3493299999999999E-4</c:v>
                </c:pt>
                <c:pt idx="80009" formatCode="0.00E+00">
                  <c:v>9.3059999999999996E-4</c:v>
                </c:pt>
                <c:pt idx="80010" formatCode="0.00E+00">
                  <c:v>9.2633699999999995E-4</c:v>
                </c:pt>
                <c:pt idx="80011" formatCode="0.00E+00">
                  <c:v>9.2214100000000002E-4</c:v>
                </c:pt>
                <c:pt idx="80012" formatCode="0.00E+00">
                  <c:v>9.1800900000000001E-4</c:v>
                </c:pt>
                <c:pt idx="80013" formatCode="0.00E+00">
                  <c:v>9.1393500000000005E-4</c:v>
                </c:pt>
                <c:pt idx="80014" formatCode="0.00E+00">
                  <c:v>9.0991200000000003E-4</c:v>
                </c:pt>
                <c:pt idx="80015" formatCode="0.00E+00">
                  <c:v>9.0593300000000004E-4</c:v>
                </c:pt>
                <c:pt idx="80016" formatCode="0.00E+00">
                  <c:v>9.0198800000000005E-4</c:v>
                </c:pt>
                <c:pt idx="80017" formatCode="0.00E+00">
                  <c:v>8.9806700000000001E-4</c:v>
                </c:pt>
                <c:pt idx="80018" formatCode="0.00E+00">
                  <c:v>8.9415700000000002E-4</c:v>
                </c:pt>
                <c:pt idx="80019" formatCode="0.00E+00">
                  <c:v>8.9024600000000003E-4</c:v>
                </c:pt>
                <c:pt idx="80020" formatCode="0.00E+00">
                  <c:v>8.86319E-4</c:v>
                </c:pt>
                <c:pt idx="80021" formatCode="0.00E+00">
                  <c:v>8.8236100000000002E-4</c:v>
                </c:pt>
                <c:pt idx="80022" formatCode="0.00E+00">
                  <c:v>8.7835500000000004E-4</c:v>
                </c:pt>
                <c:pt idx="80023" formatCode="0.00E+00">
                  <c:v>8.7428400000000002E-4</c:v>
                </c:pt>
                <c:pt idx="80024" formatCode="0.00E+00">
                  <c:v>8.7012999999999999E-4</c:v>
                </c:pt>
                <c:pt idx="80025" formatCode="0.00E+00">
                  <c:v>8.6587299999999997E-4</c:v>
                </c:pt>
                <c:pt idx="80026" formatCode="0.00E+00">
                  <c:v>8.6149299999999996E-4</c:v>
                </c:pt>
                <c:pt idx="80027" formatCode="0.00E+00">
                  <c:v>8.5696800000000005E-4</c:v>
                </c:pt>
                <c:pt idx="80028" formatCode="0.00E+00">
                  <c:v>8.5227700000000003E-4</c:v>
                </c:pt>
                <c:pt idx="80029" formatCode="0.00E+00">
                  <c:v>8.4739699999999995E-4</c:v>
                </c:pt>
                <c:pt idx="80030" formatCode="0.00E+00">
                  <c:v>8.4230600000000002E-4</c:v>
                </c:pt>
                <c:pt idx="80031" formatCode="0.00E+00">
                  <c:v>8.3697800000000005E-4</c:v>
                </c:pt>
                <c:pt idx="80032" formatCode="0.00E+00">
                  <c:v>8.3139100000000001E-4</c:v>
                </c:pt>
                <c:pt idx="80033" formatCode="0.00E+00">
                  <c:v>8.2551900000000004E-4</c:v>
                </c:pt>
                <c:pt idx="80034" formatCode="0.00E+00">
                  <c:v>8.1933699999999995E-4</c:v>
                </c:pt>
                <c:pt idx="80035" formatCode="0.00E+00">
                  <c:v>8.1282000000000001E-4</c:v>
                </c:pt>
                <c:pt idx="80036" formatCode="0.00E+00">
                  <c:v>8.0594300000000005E-4</c:v>
                </c:pt>
                <c:pt idx="80037" formatCode="0.00E+00">
                  <c:v>7.9867899999999995E-4</c:v>
                </c:pt>
                <c:pt idx="80038" formatCode="0.00E+00">
                  <c:v>7.9100399999999999E-4</c:v>
                </c:pt>
                <c:pt idx="80039" formatCode="0.00E+00">
                  <c:v>7.8289099999999997E-4</c:v>
                </c:pt>
                <c:pt idx="80040" formatCode="0.00E+00">
                  <c:v>7.7431400000000001E-4</c:v>
                </c:pt>
                <c:pt idx="80041" formatCode="0.00E+00">
                  <c:v>7.6524899999999996E-4</c:v>
                </c:pt>
                <c:pt idx="80042" formatCode="0.00E+00">
                  <c:v>7.5566999999999995E-4</c:v>
                </c:pt>
                <c:pt idx="80043" formatCode="0.00E+00">
                  <c:v>7.4555200000000002E-4</c:v>
                </c:pt>
                <c:pt idx="80044" formatCode="0.00E+00">
                  <c:v>7.3487100000000001E-4</c:v>
                </c:pt>
                <c:pt idx="80045" formatCode="0.00E+00">
                  <c:v>7.2360299999999996E-4</c:v>
                </c:pt>
                <c:pt idx="80046" formatCode="0.00E+00">
                  <c:v>7.1172300000000004E-4</c:v>
                </c:pt>
                <c:pt idx="80047" formatCode="0.00E+00">
                  <c:v>6.9921000000000002E-4</c:v>
                </c:pt>
                <c:pt idx="80048" formatCode="0.00E+00">
                  <c:v>6.8604199999999999E-4</c:v>
                </c:pt>
                <c:pt idx="80049" formatCode="0.00E+00">
                  <c:v>6.72195E-4</c:v>
                </c:pt>
                <c:pt idx="80050" formatCode="0.00E+00">
                  <c:v>6.57652E-4</c:v>
                </c:pt>
                <c:pt idx="80051" formatCode="0.00E+00">
                  <c:v>6.4238999999999995E-4</c:v>
                </c:pt>
                <c:pt idx="80052" formatCode="0.00E+00">
                  <c:v>6.2639300000000005E-4</c:v>
                </c:pt>
                <c:pt idx="80053" formatCode="0.00E+00">
                  <c:v>6.0964099999999996E-4</c:v>
                </c:pt>
                <c:pt idx="80054" formatCode="0.00E+00">
                  <c:v>5.92119E-4</c:v>
                </c:pt>
                <c:pt idx="80055" formatCode="0.00E+00">
                  <c:v>5.7381200000000004E-4</c:v>
                </c:pt>
                <c:pt idx="80056" formatCode="0.00E+00">
                  <c:v>5.5470499999999996E-4</c:v>
                </c:pt>
                <c:pt idx="80057" formatCode="0.00E+00">
                  <c:v>5.3478499999999997E-4</c:v>
                </c:pt>
                <c:pt idx="80058" formatCode="0.00E+00">
                  <c:v>5.1404200000000004E-4</c:v>
                </c:pt>
                <c:pt idx="80059" formatCode="0.00E+00">
                  <c:v>4.9246399999999997E-4</c:v>
                </c:pt>
                <c:pt idx="80060" formatCode="0.00E+00">
                  <c:v>4.7004300000000001E-4</c:v>
                </c:pt>
                <c:pt idx="80061" formatCode="0.00E+00">
                  <c:v>4.4677300000000003E-4</c:v>
                </c:pt>
                <c:pt idx="80062" formatCode="0.00E+00">
                  <c:v>4.2264800000000002E-4</c:v>
                </c:pt>
                <c:pt idx="80063" formatCode="0.00E+00">
                  <c:v>3.9766299999999998E-4</c:v>
                </c:pt>
                <c:pt idx="80064" formatCode="0.00E+00">
                  <c:v>3.7181699999999998E-4</c:v>
                </c:pt>
                <c:pt idx="80065" formatCode="0.00E+00">
                  <c:v>3.4510900000000002E-4</c:v>
                </c:pt>
                <c:pt idx="80066" formatCode="0.00E+00">
                  <c:v>3.1753899999999998E-4</c:v>
                </c:pt>
                <c:pt idx="80067" formatCode="0.00E+00">
                  <c:v>2.8911200000000001E-4</c:v>
                </c:pt>
                <c:pt idx="80068" formatCode="0.00E+00">
                  <c:v>2.5983100000000003E-4</c:v>
                </c:pt>
                <c:pt idx="80069" formatCode="0.00E+00">
                  <c:v>2.2970400000000001E-4</c:v>
                </c:pt>
                <c:pt idx="80070" formatCode="0.00E+00">
                  <c:v>1.9873699999999999E-4</c:v>
                </c:pt>
                <c:pt idx="80071" formatCode="0.00E+00">
                  <c:v>1.66942E-4</c:v>
                </c:pt>
                <c:pt idx="80072" formatCode="0.00E+00">
                  <c:v>1.3433E-4</c:v>
                </c:pt>
                <c:pt idx="80073" formatCode="0.00E+00">
                  <c:v>1.0091599999999999E-4</c:v>
                </c:pt>
                <c:pt idx="80074" formatCode="0.00E+00">
                  <c:v>6.6713799999999998E-5</c:v>
                </c:pt>
                <c:pt idx="80075" formatCode="0.00E+00">
                  <c:v>3.1742300000000003E-5</c:v>
                </c:pt>
                <c:pt idx="80076" formatCode="0.00E+00">
                  <c:v>-3.97931E-6</c:v>
                </c:pt>
                <c:pt idx="80077" formatCode="0.00E+00">
                  <c:v>-4.0429799999999997E-5</c:v>
                </c:pt>
                <c:pt idx="80078" formatCode="0.00E+00">
                  <c:v>-7.7586100000000006E-5</c:v>
                </c:pt>
                <c:pt idx="80079" formatCode="0.00E+00">
                  <c:v>-1.15423E-4</c:v>
                </c:pt>
                <c:pt idx="80080" formatCode="0.00E+00">
                  <c:v>-1.53914E-4</c:v>
                </c:pt>
                <c:pt idx="80081" formatCode="0.00E+00">
                  <c:v>-1.9302999999999999E-4</c:v>
                </c:pt>
                <c:pt idx="80082" formatCode="0.00E+00">
                  <c:v>-2.3274100000000001E-4</c:v>
                </c:pt>
                <c:pt idx="80083" formatCode="0.00E+00">
                  <c:v>-2.7301400000000003E-4</c:v>
                </c:pt>
                <c:pt idx="80084" formatCode="0.00E+00">
                  <c:v>-3.1381600000000002E-4</c:v>
                </c:pt>
                <c:pt idx="80085" formatCode="0.00E+00">
                  <c:v>-3.5511100000000002E-4</c:v>
                </c:pt>
                <c:pt idx="80086" formatCode="0.00E+00">
                  <c:v>-3.96862E-4</c:v>
                </c:pt>
                <c:pt idx="80087" formatCode="0.00E+00">
                  <c:v>-4.3902900000000001E-4</c:v>
                </c:pt>
                <c:pt idx="80088" formatCode="0.00E+00">
                  <c:v>-4.8157300000000001E-4</c:v>
                </c:pt>
                <c:pt idx="80089" formatCode="0.00E+00">
                  <c:v>-5.24451E-4</c:v>
                </c:pt>
                <c:pt idx="80090" formatCode="0.00E+00">
                  <c:v>-5.6762000000000002E-4</c:v>
                </c:pt>
                <c:pt idx="80091" formatCode="0.00E+00">
                  <c:v>-6.1103500000000001E-4</c:v>
                </c:pt>
                <c:pt idx="80092" formatCode="0.00E+00">
                  <c:v>-6.5464899999999999E-4</c:v>
                </c:pt>
                <c:pt idx="80093" formatCode="0.00E+00">
                  <c:v>-6.9841599999999999E-4</c:v>
                </c:pt>
                <c:pt idx="80094" formatCode="0.00E+00">
                  <c:v>-7.4228599999999999E-4</c:v>
                </c:pt>
                <c:pt idx="80095" formatCode="0.00E+00">
                  <c:v>-7.8620999999999997E-4</c:v>
                </c:pt>
                <c:pt idx="80096" formatCode="0.00E+00">
                  <c:v>-8.3013599999999998E-4</c:v>
                </c:pt>
                <c:pt idx="80097" formatCode="0.00E+00">
                  <c:v>-8.7401299999999998E-4</c:v>
                </c:pt>
                <c:pt idx="80098" formatCode="0.00E+00">
                  <c:v>-9.1778699999999999E-4</c:v>
                </c:pt>
                <c:pt idx="80099" formatCode="0.00E+00">
                  <c:v>-9.6140500000000003E-4</c:v>
                </c:pt>
                <c:pt idx="80100" formatCode="0.00E+00">
                  <c:v>-1.0048100000000001E-3</c:v>
                </c:pt>
                <c:pt idx="80101" formatCode="0.00E+00">
                  <c:v>-1.04795E-3</c:v>
                </c:pt>
                <c:pt idx="80102" formatCode="0.00E+00">
                  <c:v>-1.09077E-3</c:v>
                </c:pt>
                <c:pt idx="80103" formatCode="0.00E+00">
                  <c:v>-1.1332099999999999E-3</c:v>
                </c:pt>
                <c:pt idx="80104" formatCode="0.00E+00">
                  <c:v>-1.1752100000000001E-3</c:v>
                </c:pt>
                <c:pt idx="80105" formatCode="0.00E+00">
                  <c:v>-1.2167199999999999E-3</c:v>
                </c:pt>
                <c:pt idx="80106" formatCode="0.00E+00">
                  <c:v>-1.25768E-3</c:v>
                </c:pt>
                <c:pt idx="80107" formatCode="0.00E+00">
                  <c:v>-1.2980299999999999E-3</c:v>
                </c:pt>
                <c:pt idx="80108" formatCode="0.00E+00">
                  <c:v>-1.3377199999999999E-3</c:v>
                </c:pt>
                <c:pt idx="80109" formatCode="0.00E+00">
                  <c:v>-1.3766799999999999E-3</c:v>
                </c:pt>
                <c:pt idx="80110" formatCode="0.00E+00">
                  <c:v>-1.41486E-3</c:v>
                </c:pt>
                <c:pt idx="80111" formatCode="0.00E+00">
                  <c:v>-1.45221E-3</c:v>
                </c:pt>
                <c:pt idx="80112" formatCode="0.00E+00">
                  <c:v>-1.48865E-3</c:v>
                </c:pt>
                <c:pt idx="80113" formatCode="0.00E+00">
                  <c:v>-1.52414E-3</c:v>
                </c:pt>
                <c:pt idx="80114" formatCode="0.00E+00">
                  <c:v>-1.5586300000000001E-3</c:v>
                </c:pt>
                <c:pt idx="80115" formatCode="0.00E+00">
                  <c:v>-1.59205E-3</c:v>
                </c:pt>
                <c:pt idx="80116" formatCode="0.00E+00">
                  <c:v>-1.6243500000000001E-3</c:v>
                </c:pt>
                <c:pt idx="80117" formatCode="0.00E+00">
                  <c:v>-1.65548E-3</c:v>
                </c:pt>
                <c:pt idx="80118" formatCode="0.00E+00">
                  <c:v>-1.68538E-3</c:v>
                </c:pt>
                <c:pt idx="80119" formatCode="0.00E+00">
                  <c:v>-1.714E-3</c:v>
                </c:pt>
                <c:pt idx="80120" formatCode="0.00E+00">
                  <c:v>-1.7412899999999999E-3</c:v>
                </c:pt>
                <c:pt idx="80121" formatCode="0.00E+00">
                  <c:v>-1.7672E-3</c:v>
                </c:pt>
                <c:pt idx="80122" formatCode="0.00E+00">
                  <c:v>-1.7916799999999999E-3</c:v>
                </c:pt>
                <c:pt idx="80123" formatCode="0.00E+00">
                  <c:v>-1.8146799999999999E-3</c:v>
                </c:pt>
                <c:pt idx="80124" formatCode="0.00E+00">
                  <c:v>-1.8361600000000001E-3</c:v>
                </c:pt>
                <c:pt idx="80125" formatCode="0.00E+00">
                  <c:v>-1.85608E-3</c:v>
                </c:pt>
                <c:pt idx="80126" formatCode="0.00E+00">
                  <c:v>-1.8743799999999999E-3</c:v>
                </c:pt>
                <c:pt idx="80127" formatCode="0.00E+00">
                  <c:v>-1.8910400000000001E-3</c:v>
                </c:pt>
                <c:pt idx="80128" formatCode="0.00E+00">
                  <c:v>-1.9059999999999999E-3</c:v>
                </c:pt>
                <c:pt idx="80129" formatCode="0.00E+00">
                  <c:v>-1.91924E-3</c:v>
                </c:pt>
                <c:pt idx="80130" formatCode="0.00E+00">
                  <c:v>-1.93071E-3</c:v>
                </c:pt>
                <c:pt idx="80131" formatCode="0.00E+00">
                  <c:v>-1.94038E-3</c:v>
                </c:pt>
                <c:pt idx="80132" formatCode="0.00E+00">
                  <c:v>-1.94823E-3</c:v>
                </c:pt>
                <c:pt idx="80133" formatCode="0.00E+00">
                  <c:v>-1.9542100000000001E-3</c:v>
                </c:pt>
                <c:pt idx="80134" formatCode="0.00E+00">
                  <c:v>-1.95831E-3</c:v>
                </c:pt>
                <c:pt idx="80135" formatCode="0.00E+00">
                  <c:v>-1.9605E-3</c:v>
                </c:pt>
                <c:pt idx="80136" formatCode="0.00E+00">
                  <c:v>-1.9607600000000002E-3</c:v>
                </c:pt>
                <c:pt idx="80137" formatCode="0.00E+00">
                  <c:v>-1.9590599999999999E-3</c:v>
                </c:pt>
                <c:pt idx="80138" formatCode="0.00E+00">
                  <c:v>-1.95539E-3</c:v>
                </c:pt>
                <c:pt idx="80139" formatCode="0.00E+00">
                  <c:v>-1.94973E-3</c:v>
                </c:pt>
                <c:pt idx="80140" formatCode="0.00E+00">
                  <c:v>-1.94207E-3</c:v>
                </c:pt>
                <c:pt idx="80141" formatCode="0.00E+00">
                  <c:v>-1.9323999999999999E-3</c:v>
                </c:pt>
                <c:pt idx="80142" formatCode="0.00E+00">
                  <c:v>-1.92071E-3</c:v>
                </c:pt>
                <c:pt idx="80143" formatCode="0.00E+00">
                  <c:v>-1.9070000000000001E-3</c:v>
                </c:pt>
                <c:pt idx="80144" formatCode="0.00E+00">
                  <c:v>-1.8912600000000001E-3</c:v>
                </c:pt>
                <c:pt idx="80145" formatCode="0.00E+00">
                  <c:v>-1.8734999999999999E-3</c:v>
                </c:pt>
                <c:pt idx="80146" formatCode="0.00E+00">
                  <c:v>-1.8537099999999999E-3</c:v>
                </c:pt>
                <c:pt idx="80147" formatCode="0.00E+00">
                  <c:v>-1.8319E-3</c:v>
                </c:pt>
                <c:pt idx="80148" formatCode="0.00E+00">
                  <c:v>-1.8080800000000001E-3</c:v>
                </c:pt>
                <c:pt idx="80149" formatCode="0.00E+00">
                  <c:v>-1.7822599999999999E-3</c:v>
                </c:pt>
                <c:pt idx="80150" formatCode="0.00E+00">
                  <c:v>-1.7544500000000001E-3</c:v>
                </c:pt>
                <c:pt idx="80151" formatCode="0.00E+00">
                  <c:v>-1.7246799999999999E-3</c:v>
                </c:pt>
                <c:pt idx="80152" formatCode="0.00E+00">
                  <c:v>-1.6929499999999999E-3</c:v>
                </c:pt>
                <c:pt idx="80153" formatCode="0.00E+00">
                  <c:v>-1.6592899999999999E-3</c:v>
                </c:pt>
                <c:pt idx="80154" formatCode="0.00E+00">
                  <c:v>-1.6237300000000001E-3</c:v>
                </c:pt>
                <c:pt idx="80155" formatCode="0.00E+00">
                  <c:v>-1.58629E-3</c:v>
                </c:pt>
                <c:pt idx="80156" formatCode="0.00E+00">
                  <c:v>-1.547E-3</c:v>
                </c:pt>
                <c:pt idx="80157" formatCode="0.00E+00">
                  <c:v>-1.5058999999999999E-3</c:v>
                </c:pt>
                <c:pt idx="80158" formatCode="0.00E+00">
                  <c:v>-1.46301E-3</c:v>
                </c:pt>
                <c:pt idx="80159" formatCode="0.00E+00">
                  <c:v>-1.4183799999999999E-3</c:v>
                </c:pt>
                <c:pt idx="80160" formatCode="0.00E+00">
                  <c:v>-1.3720399999999999E-3</c:v>
                </c:pt>
                <c:pt idx="80161" formatCode="0.00E+00">
                  <c:v>-1.3240400000000001E-3</c:v>
                </c:pt>
                <c:pt idx="80162" formatCode="0.00E+00">
                  <c:v>-1.27443E-3</c:v>
                </c:pt>
                <c:pt idx="80163" formatCode="0.00E+00">
                  <c:v>-1.22324E-3</c:v>
                </c:pt>
                <c:pt idx="80164" formatCode="0.00E+00">
                  <c:v>-1.1705299999999999E-3</c:v>
                </c:pt>
                <c:pt idx="80165" formatCode="0.00E+00">
                  <c:v>-1.1163499999999999E-3</c:v>
                </c:pt>
                <c:pt idx="80166" formatCode="0.00E+00">
                  <c:v>-1.0607500000000001E-3</c:v>
                </c:pt>
                <c:pt idx="80167" formatCode="0.00E+00">
                  <c:v>-1.0038E-3</c:v>
                </c:pt>
                <c:pt idx="80168" formatCode="0.00E+00">
                  <c:v>-9.45538E-4</c:v>
                </c:pt>
                <c:pt idx="80169" formatCode="0.00E+00">
                  <c:v>-8.8603499999999997E-4</c:v>
                </c:pt>
                <c:pt idx="80170" formatCode="0.00E+00">
                  <c:v>-8.2535099999999999E-4</c:v>
                </c:pt>
                <c:pt idx="80171" formatCode="0.00E+00">
                  <c:v>-7.6354999999999999E-4</c:v>
                </c:pt>
                <c:pt idx="80172" formatCode="0.00E+00">
                  <c:v>-7.00696E-4</c:v>
                </c:pt>
                <c:pt idx="80173" formatCode="0.00E+00">
                  <c:v>-6.3685599999999999E-4</c:v>
                </c:pt>
                <c:pt idx="80174" formatCode="0.00E+00">
                  <c:v>-5.7209899999999996E-4</c:v>
                </c:pt>
                <c:pt idx="80175" formatCode="0.00E+00">
                  <c:v>-5.0649500000000004E-4</c:v>
                </c:pt>
                <c:pt idx="80176" formatCode="0.00E+00">
                  <c:v>-4.4011499999999998E-4</c:v>
                </c:pt>
                <c:pt idx="80177" formatCode="0.00E+00">
                  <c:v>-3.7303100000000001E-4</c:v>
                </c:pt>
                <c:pt idx="80178" formatCode="0.00E+00">
                  <c:v>-3.0531699999999999E-4</c:v>
                </c:pt>
                <c:pt idx="80179" formatCode="0.00E+00">
                  <c:v>-2.37049E-4</c:v>
                </c:pt>
                <c:pt idx="80180" formatCode="0.00E+00">
                  <c:v>-1.6830099999999999E-4</c:v>
                </c:pt>
                <c:pt idx="80181" formatCode="0.00E+00">
                  <c:v>-9.9149799999999997E-5</c:v>
                </c:pt>
                <c:pt idx="80182" formatCode="0.00E+00">
                  <c:v>-2.96737E-5</c:v>
                </c:pt>
                <c:pt idx="80183" formatCode="0.00E+00">
                  <c:v>4.0049799999999997E-5</c:v>
                </c:pt>
                <c:pt idx="80184" formatCode="0.00E+00">
                  <c:v>1.09942E-4</c:v>
                </c:pt>
                <c:pt idx="80185" formatCode="0.00E+00">
                  <c:v>1.7992400000000001E-4</c:v>
                </c:pt>
                <c:pt idx="80186" formatCode="0.00E+00">
                  <c:v>2.49917E-4</c:v>
                </c:pt>
                <c:pt idx="80187" formatCode="0.00E+00">
                  <c:v>3.1984E-4</c:v>
                </c:pt>
                <c:pt idx="80188" formatCode="0.00E+00">
                  <c:v>3.8961399999999999E-4</c:v>
                </c:pt>
                <c:pt idx="80189" formatCode="0.00E+00">
                  <c:v>4.5916000000000002E-4</c:v>
                </c:pt>
                <c:pt idx="80190" formatCode="0.00E+00">
                  <c:v>5.2839800000000002E-4</c:v>
                </c:pt>
                <c:pt idx="80191" formatCode="0.00E+00">
                  <c:v>5.9724799999999998E-4</c:v>
                </c:pt>
                <c:pt idx="80192" formatCode="0.00E+00">
                  <c:v>6.6563199999999999E-4</c:v>
                </c:pt>
                <c:pt idx="80193" formatCode="0.00E+00">
                  <c:v>7.3347099999999997E-4</c:v>
                </c:pt>
                <c:pt idx="80194" formatCode="0.00E+00">
                  <c:v>8.0068700000000001E-4</c:v>
                </c:pt>
                <c:pt idx="80195" formatCode="0.00E+00">
                  <c:v>8.6720299999999998E-4</c:v>
                </c:pt>
                <c:pt idx="80196" formatCode="0.00E+00">
                  <c:v>9.3294199999999997E-4</c:v>
                </c:pt>
                <c:pt idx="80197" formatCode="0.00E+00">
                  <c:v>9.9782800000000008E-4</c:v>
                </c:pt>
                <c:pt idx="80198" formatCode="0.00E+00">
                  <c:v>1.06179E-3</c:v>
                </c:pt>
                <c:pt idx="80199" formatCode="0.00E+00">
                  <c:v>1.1247399999999999E-3</c:v>
                </c:pt>
                <c:pt idx="80200" formatCode="0.00E+00">
                  <c:v>1.1866299999999999E-3</c:v>
                </c:pt>
                <c:pt idx="80201" formatCode="0.00E+00">
                  <c:v>1.24737E-3</c:v>
                </c:pt>
                <c:pt idx="80202" formatCode="0.00E+00">
                  <c:v>1.30689E-3</c:v>
                </c:pt>
                <c:pt idx="80203" formatCode="0.00E+00">
                  <c:v>1.3651399999999999E-3</c:v>
                </c:pt>
                <c:pt idx="80204" formatCode="0.00E+00">
                  <c:v>1.4220299999999999E-3</c:v>
                </c:pt>
                <c:pt idx="80205" formatCode="0.00E+00">
                  <c:v>1.47751E-3</c:v>
                </c:pt>
                <c:pt idx="80206" formatCode="0.00E+00">
                  <c:v>1.53151E-3</c:v>
                </c:pt>
                <c:pt idx="80207" formatCode="0.00E+00">
                  <c:v>1.5839700000000001E-3</c:v>
                </c:pt>
                <c:pt idx="80208" formatCode="0.00E+00">
                  <c:v>1.63484E-3</c:v>
                </c:pt>
                <c:pt idx="80209" formatCode="0.00E+00">
                  <c:v>1.6840500000000001E-3</c:v>
                </c:pt>
                <c:pt idx="80210" formatCode="0.00E+00">
                  <c:v>1.7315399999999999E-3</c:v>
                </c:pt>
                <c:pt idx="80211" formatCode="0.00E+00">
                  <c:v>1.77728E-3</c:v>
                </c:pt>
                <c:pt idx="80212" formatCode="0.00E+00">
                  <c:v>1.8211900000000001E-3</c:v>
                </c:pt>
                <c:pt idx="80213" formatCode="0.00E+00">
                  <c:v>1.8632500000000001E-3</c:v>
                </c:pt>
                <c:pt idx="80214" formatCode="0.00E+00">
                  <c:v>1.90339E-3</c:v>
                </c:pt>
                <c:pt idx="80215" formatCode="0.00E+00">
                  <c:v>1.94158E-3</c:v>
                </c:pt>
                <c:pt idx="80216" formatCode="0.00E+00">
                  <c:v>1.9777699999999998E-3</c:v>
                </c:pt>
                <c:pt idx="80217" formatCode="0.00E+00">
                  <c:v>2.0119299999999999E-3</c:v>
                </c:pt>
                <c:pt idx="80218" formatCode="0.00E+00">
                  <c:v>2.0440200000000001E-3</c:v>
                </c:pt>
                <c:pt idx="80219" formatCode="0.00E+00">
                  <c:v>2.0739999999999999E-3</c:v>
                </c:pt>
                <c:pt idx="80220" formatCode="0.00E+00">
                  <c:v>2.1018500000000002E-3</c:v>
                </c:pt>
                <c:pt idx="80221" formatCode="0.00E+00">
                  <c:v>2.1275399999999998E-3</c:v>
                </c:pt>
                <c:pt idx="80222" formatCode="0.00E+00">
                  <c:v>2.1510399999999999E-3</c:v>
                </c:pt>
                <c:pt idx="80223" formatCode="0.00E+00">
                  <c:v>2.1723300000000001E-3</c:v>
                </c:pt>
                <c:pt idx="80224" formatCode="0.00E+00">
                  <c:v>2.1913900000000001E-3</c:v>
                </c:pt>
                <c:pt idx="80225" formatCode="0.00E+00">
                  <c:v>2.2082E-3</c:v>
                </c:pt>
                <c:pt idx="80226" formatCode="0.00E+00">
                  <c:v>2.2227499999999999E-3</c:v>
                </c:pt>
                <c:pt idx="80227" formatCode="0.00E+00">
                  <c:v>2.2350199999999999E-3</c:v>
                </c:pt>
                <c:pt idx="80228" formatCode="0.00E+00">
                  <c:v>2.2450199999999999E-3</c:v>
                </c:pt>
                <c:pt idx="80229" formatCode="0.00E+00">
                  <c:v>2.2527300000000001E-3</c:v>
                </c:pt>
                <c:pt idx="80230" formatCode="0.00E+00">
                  <c:v>2.2581400000000001E-3</c:v>
                </c:pt>
                <c:pt idx="80231" formatCode="0.00E+00">
                  <c:v>2.2612700000000001E-3</c:v>
                </c:pt>
                <c:pt idx="80232" formatCode="0.00E+00">
                  <c:v>2.2621199999999998E-3</c:v>
                </c:pt>
                <c:pt idx="80233" formatCode="0.00E+00">
                  <c:v>2.2606800000000002E-3</c:v>
                </c:pt>
                <c:pt idx="80234" formatCode="0.00E+00">
                  <c:v>2.25698E-3</c:v>
                </c:pt>
                <c:pt idx="80235" formatCode="0.00E+00">
                  <c:v>2.2510099999999999E-3</c:v>
                </c:pt>
                <c:pt idx="80236" formatCode="0.00E+00">
                  <c:v>2.2428000000000001E-3</c:v>
                </c:pt>
                <c:pt idx="80237" formatCode="0.00E+00">
                  <c:v>2.2323600000000001E-3</c:v>
                </c:pt>
                <c:pt idx="80238" formatCode="0.00E+00">
                  <c:v>2.2197100000000002E-3</c:v>
                </c:pt>
                <c:pt idx="80239" formatCode="0.00E+00">
                  <c:v>2.2048800000000002E-3</c:v>
                </c:pt>
                <c:pt idx="80240" formatCode="0.00E+00">
                  <c:v>2.1878900000000001E-3</c:v>
                </c:pt>
                <c:pt idx="80241" formatCode="0.00E+00">
                  <c:v>2.16876E-3</c:v>
                </c:pt>
                <c:pt idx="80242" formatCode="0.00E+00">
                  <c:v>2.1475299999999999E-3</c:v>
                </c:pt>
                <c:pt idx="80243" formatCode="0.00E+00">
                  <c:v>2.1242399999999999E-3</c:v>
                </c:pt>
                <c:pt idx="80244" formatCode="0.00E+00">
                  <c:v>2.0988999999999999E-3</c:v>
                </c:pt>
                <c:pt idx="80245" formatCode="0.00E+00">
                  <c:v>2.07157E-3</c:v>
                </c:pt>
                <c:pt idx="80246" formatCode="0.00E+00">
                  <c:v>2.04229E-3</c:v>
                </c:pt>
                <c:pt idx="80247" formatCode="0.00E+00">
                  <c:v>2.0110900000000001E-3</c:v>
                </c:pt>
                <c:pt idx="80248" formatCode="0.00E+00">
                  <c:v>1.97802E-3</c:v>
                </c:pt>
                <c:pt idx="80249" formatCode="0.00E+00">
                  <c:v>1.94312E-3</c:v>
                </c:pt>
                <c:pt idx="80250" formatCode="0.00E+00">
                  <c:v>1.9064500000000001E-3</c:v>
                </c:pt>
                <c:pt idx="80251" formatCode="0.00E+00">
                  <c:v>1.8680599999999999E-3</c:v>
                </c:pt>
                <c:pt idx="80252" formatCode="0.00E+00">
                  <c:v>1.82799E-3</c:v>
                </c:pt>
                <c:pt idx="80253" formatCode="0.00E+00">
                  <c:v>1.7863E-3</c:v>
                </c:pt>
                <c:pt idx="80254" formatCode="0.00E+00">
                  <c:v>1.7430499999999999E-3</c:v>
                </c:pt>
                <c:pt idx="80255" formatCode="0.00E+00">
                  <c:v>1.6982900000000001E-3</c:v>
                </c:pt>
                <c:pt idx="80256" formatCode="0.00E+00">
                  <c:v>1.65208E-3</c:v>
                </c:pt>
                <c:pt idx="80257" formatCode="0.00E+00">
                  <c:v>1.6044900000000001E-3</c:v>
                </c:pt>
                <c:pt idx="80258" formatCode="0.00E+00">
                  <c:v>1.55557E-3</c:v>
                </c:pt>
                <c:pt idx="80259" formatCode="0.00E+00">
                  <c:v>1.5053899999999999E-3</c:v>
                </c:pt>
                <c:pt idx="80260" formatCode="0.00E+00">
                  <c:v>1.4540099999999999E-3</c:v>
                </c:pt>
                <c:pt idx="80261" formatCode="0.00E+00">
                  <c:v>1.40149E-3</c:v>
                </c:pt>
                <c:pt idx="80262" formatCode="0.00E+00">
                  <c:v>1.3479099999999999E-3</c:v>
                </c:pt>
                <c:pt idx="80263" formatCode="0.00E+00">
                  <c:v>1.2933300000000001E-3</c:v>
                </c:pt>
                <c:pt idx="80264" formatCode="0.00E+00">
                  <c:v>1.23781E-3</c:v>
                </c:pt>
                <c:pt idx="80265" formatCode="0.00E+00">
                  <c:v>1.1814200000000001E-3</c:v>
                </c:pt>
                <c:pt idx="80266" formatCode="0.00E+00">
                  <c:v>1.1242400000000001E-3</c:v>
                </c:pt>
                <c:pt idx="80267" formatCode="0.00E+00">
                  <c:v>1.0663300000000001E-3</c:v>
                </c:pt>
                <c:pt idx="80268" formatCode="0.00E+00">
                  <c:v>1.0077599999999999E-3</c:v>
                </c:pt>
                <c:pt idx="80269" formatCode="0.00E+00">
                  <c:v>9.4859600000000001E-4</c:v>
                </c:pt>
                <c:pt idx="80270" formatCode="0.00E+00">
                  <c:v>8.8891600000000001E-4</c:v>
                </c:pt>
                <c:pt idx="80271" formatCode="0.00E+00">
                  <c:v>8.2878699999999999E-4</c:v>
                </c:pt>
                <c:pt idx="80272" formatCode="0.00E+00">
                  <c:v>7.6827700000000004E-4</c:v>
                </c:pt>
                <c:pt idx="80273" formatCode="0.00E+00">
                  <c:v>7.0745599999999997E-4</c:v>
                </c:pt>
                <c:pt idx="80274" formatCode="0.00E+00">
                  <c:v>6.4639500000000002E-4</c:v>
                </c:pt>
                <c:pt idx="80275" formatCode="0.00E+00">
                  <c:v>5.8516000000000004E-4</c:v>
                </c:pt>
                <c:pt idx="80276" formatCode="0.00E+00">
                  <c:v>5.2382199999999996E-4</c:v>
                </c:pt>
                <c:pt idx="80277" formatCode="0.00E+00">
                  <c:v>4.6244800000000001E-4</c:v>
                </c:pt>
                <c:pt idx="80278" formatCode="0.00E+00">
                  <c:v>4.0110599999999998E-4</c:v>
                </c:pt>
                <c:pt idx="80279" formatCode="0.00E+00">
                  <c:v>3.39861E-4</c:v>
                </c:pt>
                <c:pt idx="80280" formatCode="0.00E+00">
                  <c:v>2.7878000000000001E-4</c:v>
                </c:pt>
                <c:pt idx="80281" formatCode="0.00E+00">
                  <c:v>2.17927E-4</c:v>
                </c:pt>
                <c:pt idx="80282" formatCode="0.00E+00">
                  <c:v>1.57367E-4</c:v>
                </c:pt>
                <c:pt idx="80283" formatCode="0.00E+00">
                  <c:v>9.7162200000000003E-5</c:v>
                </c:pt>
                <c:pt idx="80284" formatCode="0.00E+00">
                  <c:v>3.7373999999999998E-5</c:v>
                </c:pt>
                <c:pt idx="80285" formatCode="0.00E+00">
                  <c:v>-2.19369E-5</c:v>
                </c:pt>
                <c:pt idx="80286" formatCode="0.00E+00">
                  <c:v>-8.0711500000000001E-5</c:v>
                </c:pt>
                <c:pt idx="80287" formatCode="0.00E+00">
                  <c:v>-1.38892E-4</c:v>
                </c:pt>
                <c:pt idx="80288" formatCode="0.00E+00">
                  <c:v>-1.96422E-4</c:v>
                </c:pt>
                <c:pt idx="80289" formatCode="0.00E+00">
                  <c:v>-2.5324700000000001E-4</c:v>
                </c:pt>
                <c:pt idx="80290" formatCode="0.00E+00">
                  <c:v>-3.0931399999999999E-4</c:v>
                </c:pt>
                <c:pt idx="80291" formatCode="0.00E+00">
                  <c:v>-3.6456999999999999E-4</c:v>
                </c:pt>
                <c:pt idx="80292" formatCode="0.00E+00">
                  <c:v>-4.1896700000000002E-4</c:v>
                </c:pt>
                <c:pt idx="80293" formatCode="0.00E+00">
                  <c:v>-4.72456E-4</c:v>
                </c:pt>
                <c:pt idx="80294" formatCode="0.00E+00">
                  <c:v>-5.2499000000000003E-4</c:v>
                </c:pt>
                <c:pt idx="80295" formatCode="0.00E+00">
                  <c:v>-5.7652599999999995E-4</c:v>
                </c:pt>
                <c:pt idx="80296" formatCode="0.00E+00">
                  <c:v>-6.2702000000000005E-4</c:v>
                </c:pt>
                <c:pt idx="80297" formatCode="0.00E+00">
                  <c:v>-6.7643100000000002E-4</c:v>
                </c:pt>
                <c:pt idx="80298" formatCode="0.00E+00">
                  <c:v>-7.2472200000000002E-4</c:v>
                </c:pt>
                <c:pt idx="80299" formatCode="0.00E+00">
                  <c:v>-7.71855E-4</c:v>
                </c:pt>
                <c:pt idx="80300" formatCode="0.00E+00">
                  <c:v>-8.1779499999999996E-4</c:v>
                </c:pt>
                <c:pt idx="80301" formatCode="0.00E+00">
                  <c:v>-8.6251000000000003E-4</c:v>
                </c:pt>
                <c:pt idx="80302" formatCode="0.00E+00">
                  <c:v>-9.0596999999999997E-4</c:v>
                </c:pt>
                <c:pt idx="80303" formatCode="0.00E+00">
                  <c:v>-9.4814400000000005E-4</c:v>
                </c:pt>
                <c:pt idx="80304" formatCode="0.00E+00">
                  <c:v>-9.8900799999999999E-4</c:v>
                </c:pt>
                <c:pt idx="80305" formatCode="0.00E+00">
                  <c:v>-1.0285400000000001E-3</c:v>
                </c:pt>
                <c:pt idx="80306" formatCode="0.00E+00">
                  <c:v>-1.06671E-3</c:v>
                </c:pt>
                <c:pt idx="80307" formatCode="0.00E+00">
                  <c:v>-1.1035000000000001E-3</c:v>
                </c:pt>
                <c:pt idx="80308" formatCode="0.00E+00">
                  <c:v>-1.1389E-3</c:v>
                </c:pt>
                <c:pt idx="80309" formatCode="0.00E+00">
                  <c:v>-1.1728800000000001E-3</c:v>
                </c:pt>
                <c:pt idx="80310" formatCode="0.00E+00">
                  <c:v>-1.2054399999999999E-3</c:v>
                </c:pt>
                <c:pt idx="80311" formatCode="0.00E+00">
                  <c:v>-1.23657E-3</c:v>
                </c:pt>
                <c:pt idx="80312" formatCode="0.00E+00">
                  <c:v>-1.2662400000000001E-3</c:v>
                </c:pt>
                <c:pt idx="80313" formatCode="0.00E+00">
                  <c:v>-1.2944600000000001E-3</c:v>
                </c:pt>
                <c:pt idx="80314" formatCode="0.00E+00">
                  <c:v>-1.3212300000000001E-3</c:v>
                </c:pt>
                <c:pt idx="80315" formatCode="0.00E+00">
                  <c:v>-1.3465199999999999E-3</c:v>
                </c:pt>
                <c:pt idx="80316" formatCode="0.00E+00">
                  <c:v>-1.3703599999999999E-3</c:v>
                </c:pt>
                <c:pt idx="80317" formatCode="0.00E+00">
                  <c:v>-1.39273E-3</c:v>
                </c:pt>
                <c:pt idx="80318" formatCode="0.00E+00">
                  <c:v>-1.4136299999999999E-3</c:v>
                </c:pt>
                <c:pt idx="80319" formatCode="0.00E+00">
                  <c:v>-1.43308E-3</c:v>
                </c:pt>
                <c:pt idx="80320" formatCode="0.00E+00">
                  <c:v>-1.45108E-3</c:v>
                </c:pt>
                <c:pt idx="80321" formatCode="0.00E+00">
                  <c:v>-1.4676299999999999E-3</c:v>
                </c:pt>
                <c:pt idx="80322" formatCode="0.00E+00">
                  <c:v>-1.4827499999999999E-3</c:v>
                </c:pt>
                <c:pt idx="80323" formatCode="0.00E+00">
                  <c:v>-1.4964500000000001E-3</c:v>
                </c:pt>
                <c:pt idx="80324" formatCode="0.00E+00">
                  <c:v>-1.50874E-3</c:v>
                </c:pt>
                <c:pt idx="80325" formatCode="0.00E+00">
                  <c:v>-1.5196299999999999E-3</c:v>
                </c:pt>
                <c:pt idx="80326" formatCode="0.00E+00">
                  <c:v>-1.52914E-3</c:v>
                </c:pt>
                <c:pt idx="80327" formatCode="0.00E+00">
                  <c:v>-1.53729E-3</c:v>
                </c:pt>
                <c:pt idx="80328" formatCode="0.00E+00">
                  <c:v>-1.5441000000000001E-3</c:v>
                </c:pt>
                <c:pt idx="80329" formatCode="0.00E+00">
                  <c:v>-1.54959E-3</c:v>
                </c:pt>
                <c:pt idx="80330" formatCode="0.00E+00">
                  <c:v>-1.5537700000000001E-3</c:v>
                </c:pt>
                <c:pt idx="80331" formatCode="0.00E+00">
                  <c:v>-1.5566899999999999E-3</c:v>
                </c:pt>
                <c:pt idx="80332" formatCode="0.00E+00">
                  <c:v>-1.5583400000000001E-3</c:v>
                </c:pt>
                <c:pt idx="80333" formatCode="0.00E+00">
                  <c:v>-1.5587800000000001E-3</c:v>
                </c:pt>
                <c:pt idx="80334" formatCode="0.00E+00">
                  <c:v>-1.5580100000000001E-3</c:v>
                </c:pt>
                <c:pt idx="80335" formatCode="0.00E+00">
                  <c:v>-1.5560699999999999E-3</c:v>
                </c:pt>
                <c:pt idx="80336" formatCode="0.00E+00">
                  <c:v>-1.55298E-3</c:v>
                </c:pt>
                <c:pt idx="80337" formatCode="0.00E+00">
                  <c:v>-1.54878E-3</c:v>
                </c:pt>
                <c:pt idx="80338" formatCode="0.00E+00">
                  <c:v>-1.54349E-3</c:v>
                </c:pt>
                <c:pt idx="80339" formatCode="0.00E+00">
                  <c:v>-1.5371499999999999E-3</c:v>
                </c:pt>
                <c:pt idx="80340" formatCode="0.00E+00">
                  <c:v>-1.5297799999999999E-3</c:v>
                </c:pt>
                <c:pt idx="80341" formatCode="0.00E+00">
                  <c:v>-1.5214200000000001E-3</c:v>
                </c:pt>
                <c:pt idx="80342" formatCode="0.00E+00">
                  <c:v>-1.5121100000000001E-3</c:v>
                </c:pt>
                <c:pt idx="80343" formatCode="0.00E+00">
                  <c:v>-1.50186E-3</c:v>
                </c:pt>
                <c:pt idx="80344" formatCode="0.00E+00">
                  <c:v>-1.49073E-3</c:v>
                </c:pt>
                <c:pt idx="80345" formatCode="0.00E+00">
                  <c:v>-1.4787299999999999E-3</c:v>
                </c:pt>
                <c:pt idx="80346" formatCode="0.00E+00">
                  <c:v>-1.46591E-3</c:v>
                </c:pt>
                <c:pt idx="80347" formatCode="0.00E+00">
                  <c:v>-1.45229E-3</c:v>
                </c:pt>
                <c:pt idx="80348" formatCode="0.00E+00">
                  <c:v>-1.4379200000000001E-3</c:v>
                </c:pt>
                <c:pt idx="80349" formatCode="0.00E+00">
                  <c:v>-1.42282E-3</c:v>
                </c:pt>
                <c:pt idx="80350" formatCode="0.00E+00">
                  <c:v>-1.4070300000000001E-3</c:v>
                </c:pt>
                <c:pt idx="80351" formatCode="0.00E+00">
                  <c:v>-1.39058E-3</c:v>
                </c:pt>
                <c:pt idx="80352" formatCode="0.00E+00">
                  <c:v>-1.3735100000000001E-3</c:v>
                </c:pt>
                <c:pt idx="80353" formatCode="0.00E+00">
                  <c:v>-1.3558400000000001E-3</c:v>
                </c:pt>
                <c:pt idx="80354" formatCode="0.00E+00">
                  <c:v>-1.3376200000000001E-3</c:v>
                </c:pt>
                <c:pt idx="80355" formatCode="0.00E+00">
                  <c:v>-1.31887E-3</c:v>
                </c:pt>
                <c:pt idx="80356" formatCode="0.00E+00">
                  <c:v>-1.29963E-3</c:v>
                </c:pt>
                <c:pt idx="80357" formatCode="0.00E+00">
                  <c:v>-1.2799199999999999E-3</c:v>
                </c:pt>
                <c:pt idx="80358" formatCode="0.00E+00">
                  <c:v>-1.25979E-3</c:v>
                </c:pt>
                <c:pt idx="80359" formatCode="0.00E+00">
                  <c:v>-1.2392499999999999E-3</c:v>
                </c:pt>
                <c:pt idx="80360" formatCode="0.00E+00">
                  <c:v>-1.21834E-3</c:v>
                </c:pt>
                <c:pt idx="80361" formatCode="0.00E+00">
                  <c:v>-1.1970800000000001E-3</c:v>
                </c:pt>
                <c:pt idx="80362" formatCode="0.00E+00">
                  <c:v>-1.17552E-3</c:v>
                </c:pt>
                <c:pt idx="80363" formatCode="0.00E+00">
                  <c:v>-1.1536599999999999E-3</c:v>
                </c:pt>
                <c:pt idx="80364" formatCode="0.00E+00">
                  <c:v>-1.1315400000000001E-3</c:v>
                </c:pt>
                <c:pt idx="80365" formatCode="0.00E+00">
                  <c:v>-1.1091899999999999E-3</c:v>
                </c:pt>
                <c:pt idx="80366" formatCode="0.00E+00">
                  <c:v>-1.0866199999999999E-3</c:v>
                </c:pt>
                <c:pt idx="80367" formatCode="0.00E+00">
                  <c:v>-1.06387E-3</c:v>
                </c:pt>
                <c:pt idx="80368" formatCode="0.00E+00">
                  <c:v>-1.0409600000000001E-3</c:v>
                </c:pt>
                <c:pt idx="80369" formatCode="0.00E+00">
                  <c:v>-1.0179E-3</c:v>
                </c:pt>
                <c:pt idx="80370" formatCode="0.00E+00">
                  <c:v>-9.9472100000000006E-4</c:v>
                </c:pt>
                <c:pt idx="80371" formatCode="0.00E+00">
                  <c:v>-9.7143900000000005E-4</c:v>
                </c:pt>
                <c:pt idx="80372" formatCode="0.00E+00">
                  <c:v>-9.4807300000000001E-4</c:v>
                </c:pt>
                <c:pt idx="80373" formatCode="0.00E+00">
                  <c:v>-9.2464200000000004E-4</c:v>
                </c:pt>
                <c:pt idx="80374" formatCode="0.00E+00">
                  <c:v>-9.0116000000000003E-4</c:v>
                </c:pt>
                <c:pt idx="80375" formatCode="0.00E+00">
                  <c:v>-8.7764400000000002E-4</c:v>
                </c:pt>
                <c:pt idx="80376" formatCode="0.00E+00">
                  <c:v>-8.5410800000000002E-4</c:v>
                </c:pt>
                <c:pt idx="80377" formatCode="0.00E+00">
                  <c:v>-8.3056500000000001E-4</c:v>
                </c:pt>
                <c:pt idx="80378" formatCode="0.00E+00">
                  <c:v>-8.0702599999999997E-4</c:v>
                </c:pt>
                <c:pt idx="80379" formatCode="0.00E+00">
                  <c:v>-7.8350299999999996E-4</c:v>
                </c:pt>
                <c:pt idx="80380" formatCode="0.00E+00">
                  <c:v>-7.6000500000000001E-4</c:v>
                </c:pt>
                <c:pt idx="80381" formatCode="0.00E+00">
                  <c:v>-7.3654000000000005E-4</c:v>
                </c:pt>
                <c:pt idx="80382" formatCode="0.00E+00">
                  <c:v>-7.1311699999999998E-4</c:v>
                </c:pt>
                <c:pt idx="80383" formatCode="0.00E+00">
                  <c:v>-6.8974100000000001E-4</c:v>
                </c:pt>
                <c:pt idx="80384" formatCode="0.00E+00">
                  <c:v>-6.6641699999999999E-4</c:v>
                </c:pt>
                <c:pt idx="80385" formatCode="0.00E+00">
                  <c:v>-6.4315100000000001E-4</c:v>
                </c:pt>
                <c:pt idx="80386" formatCode="0.00E+00">
                  <c:v>-6.1994399999999999E-4</c:v>
                </c:pt>
                <c:pt idx="80387" formatCode="0.00E+00">
                  <c:v>-5.9679899999999996E-4</c:v>
                </c:pt>
                <c:pt idx="80388" formatCode="0.00E+00">
                  <c:v>-5.7371799999999997E-4</c:v>
                </c:pt>
                <c:pt idx="80389" formatCode="0.00E+00">
                  <c:v>-5.507E-4</c:v>
                </c:pt>
                <c:pt idx="80390" formatCode="0.00E+00">
                  <c:v>-5.2774500000000004E-4</c:v>
                </c:pt>
                <c:pt idx="80391" formatCode="0.00E+00">
                  <c:v>-5.0485099999999995E-4</c:v>
                </c:pt>
                <c:pt idx="80392" formatCode="0.00E+00">
                  <c:v>-4.8201500000000003E-4</c:v>
                </c:pt>
                <c:pt idx="80393" formatCode="0.00E+00">
                  <c:v>-4.5923399999999999E-4</c:v>
                </c:pt>
                <c:pt idx="80394" formatCode="0.00E+00">
                  <c:v>-4.3650500000000001E-4</c:v>
                </c:pt>
                <c:pt idx="80395" formatCode="0.00E+00">
                  <c:v>-4.1382099999999998E-4</c:v>
                </c:pt>
                <c:pt idx="80396" formatCode="0.00E+00">
                  <c:v>-3.9117900000000002E-4</c:v>
                </c:pt>
                <c:pt idx="80397" formatCode="0.00E+00">
                  <c:v>-3.6856999999999998E-4</c:v>
                </c:pt>
                <c:pt idx="80398" formatCode="0.00E+00">
                  <c:v>-3.45989E-4</c:v>
                </c:pt>
                <c:pt idx="80399" formatCode="0.00E+00">
                  <c:v>-3.2342699999999999E-4</c:v>
                </c:pt>
                <c:pt idx="80400" formatCode="0.00E+00">
                  <c:v>-3.0087799999999997E-4</c:v>
                </c:pt>
                <c:pt idx="80401" formatCode="0.00E+00">
                  <c:v>-2.7833300000000002E-4</c:v>
                </c:pt>
                <c:pt idx="80402" formatCode="0.00E+00">
                  <c:v>-2.5578200000000003E-4</c:v>
                </c:pt>
                <c:pt idx="80403" formatCode="0.00E+00">
                  <c:v>-2.33217E-4</c:v>
                </c:pt>
                <c:pt idx="80404" formatCode="0.00E+00">
                  <c:v>-2.10628E-4</c:v>
                </c:pt>
                <c:pt idx="80405" formatCode="0.00E+00">
                  <c:v>-1.8800500000000001E-4</c:v>
                </c:pt>
                <c:pt idx="80406" formatCode="0.00E+00">
                  <c:v>-1.65339E-4</c:v>
                </c:pt>
                <c:pt idx="80407" formatCode="0.00E+00">
                  <c:v>-1.4262000000000001E-4</c:v>
                </c:pt>
                <c:pt idx="80408" formatCode="0.00E+00">
                  <c:v>-1.19836E-4</c:v>
                </c:pt>
                <c:pt idx="80409" formatCode="0.00E+00">
                  <c:v>-9.6978799999999994E-5</c:v>
                </c:pt>
                <c:pt idx="80410" formatCode="0.00E+00">
                  <c:v>-7.4037300000000003E-5</c:v>
                </c:pt>
                <c:pt idx="80411" formatCode="0.00E+00">
                  <c:v>-5.1001600000000003E-5</c:v>
                </c:pt>
                <c:pt idx="80412" formatCode="0.00E+00">
                  <c:v>-2.7861800000000001E-5</c:v>
                </c:pt>
                <c:pt idx="80413" formatCode="0.00E+00">
                  <c:v>-4.6082000000000002E-6</c:v>
                </c:pt>
                <c:pt idx="80414" formatCode="0.00E+00">
                  <c:v>1.8768699999999999E-5</c:v>
                </c:pt>
                <c:pt idx="80415" formatCode="0.00E+00">
                  <c:v>4.2278199999999998E-5</c:v>
                </c:pt>
                <c:pt idx="80416" formatCode="0.00E+00">
                  <c:v>6.5928799999999998E-5</c:v>
                </c:pt>
                <c:pt idx="80417" formatCode="0.00E+00">
                  <c:v>8.9729199999999995E-5</c:v>
                </c:pt>
                <c:pt idx="80418" formatCode="0.00E+00">
                  <c:v>1.13687E-4</c:v>
                </c:pt>
                <c:pt idx="80419" formatCode="0.00E+00">
                  <c:v>1.3781000000000001E-4</c:v>
                </c:pt>
                <c:pt idx="80420" formatCode="0.00E+00">
                  <c:v>1.6210399999999999E-4</c:v>
                </c:pt>
                <c:pt idx="80421" formatCode="0.00E+00">
                  <c:v>1.86577E-4</c:v>
                </c:pt>
                <c:pt idx="80422" formatCode="0.00E+00">
                  <c:v>2.11232E-4</c:v>
                </c:pt>
                <c:pt idx="80423" formatCode="0.00E+00">
                  <c:v>2.3607599999999999E-4</c:v>
                </c:pt>
                <c:pt idx="80424" formatCode="0.00E+00">
                  <c:v>2.6111199999999998E-4</c:v>
                </c:pt>
                <c:pt idx="80425" formatCode="0.00E+00">
                  <c:v>2.8634400000000001E-4</c:v>
                </c:pt>
                <c:pt idx="80426" formatCode="0.00E+00">
                  <c:v>3.11773E-4</c:v>
                </c:pt>
                <c:pt idx="80427" formatCode="0.00E+00">
                  <c:v>3.3740099999999998E-4</c:v>
                </c:pt>
                <c:pt idx="80428" formatCode="0.00E+00">
                  <c:v>3.6322900000000001E-4</c:v>
                </c:pt>
                <c:pt idx="80429" formatCode="0.00E+00">
                  <c:v>3.8925599999999999E-4</c:v>
                </c:pt>
                <c:pt idx="80430" formatCode="0.00E+00">
                  <c:v>4.1548099999999999E-4</c:v>
                </c:pt>
                <c:pt idx="80431" formatCode="0.00E+00">
                  <c:v>4.4190100000000002E-4</c:v>
                </c:pt>
                <c:pt idx="80432" formatCode="0.00E+00">
                  <c:v>4.6851299999999999E-4</c:v>
                </c:pt>
                <c:pt idx="80433" formatCode="0.00E+00">
                  <c:v>4.9531200000000003E-4</c:v>
                </c:pt>
                <c:pt idx="80434" formatCode="0.00E+00">
                  <c:v>5.2229299999999995E-4</c:v>
                </c:pt>
                <c:pt idx="80435" formatCode="0.00E+00">
                  <c:v>5.4944800000000002E-4</c:v>
                </c:pt>
                <c:pt idx="80436" formatCode="0.00E+00">
                  <c:v>5.7676899999999998E-4</c:v>
                </c:pt>
                <c:pt idx="80437" formatCode="0.00E+00">
                  <c:v>6.0424800000000005E-4</c:v>
                </c:pt>
                <c:pt idx="80438" formatCode="0.00E+00">
                  <c:v>6.3187300000000003E-4</c:v>
                </c:pt>
                <c:pt idx="80439" formatCode="0.00E+00">
                  <c:v>6.5963399999999998E-4</c:v>
                </c:pt>
                <c:pt idx="80440" formatCode="0.00E+00">
                  <c:v>6.8751800000000003E-4</c:v>
                </c:pt>
                <c:pt idx="80441" formatCode="0.00E+00">
                  <c:v>7.1551000000000004E-4</c:v>
                </c:pt>
                <c:pt idx="80442" formatCode="0.00E+00">
                  <c:v>7.4359600000000001E-4</c:v>
                </c:pt>
                <c:pt idx="80443" formatCode="0.00E+00">
                  <c:v>7.7175900000000001E-4</c:v>
                </c:pt>
                <c:pt idx="80444" formatCode="0.00E+00">
                  <c:v>7.9998199999999997E-4</c:v>
                </c:pt>
                <c:pt idx="80445" formatCode="0.00E+00">
                  <c:v>8.2824600000000004E-4</c:v>
                </c:pt>
                <c:pt idx="80446" formatCode="0.00E+00">
                  <c:v>8.5652999999999999E-4</c:v>
                </c:pt>
                <c:pt idx="80447" formatCode="0.00E+00">
                  <c:v>8.8481499999999995E-4</c:v>
                </c:pt>
                <c:pt idx="80448" formatCode="0.00E+00">
                  <c:v>9.1307699999999999E-4</c:v>
                </c:pt>
                <c:pt idx="80449" formatCode="0.00E+00">
                  <c:v>9.4129299999999995E-4</c:v>
                </c:pt>
                <c:pt idx="80450" formatCode="0.00E+00">
                  <c:v>9.69439E-4</c:v>
                </c:pt>
                <c:pt idx="80451" formatCode="0.00E+00">
                  <c:v>9.9748999999999997E-4</c:v>
                </c:pt>
                <c:pt idx="80452" formatCode="0.00E+00">
                  <c:v>1.02542E-3</c:v>
                </c:pt>
                <c:pt idx="80453" formatCode="0.00E+00">
                  <c:v>1.0532E-3</c:v>
                </c:pt>
                <c:pt idx="80454" formatCode="0.00E+00">
                  <c:v>1.0808E-3</c:v>
                </c:pt>
                <c:pt idx="80455" formatCode="0.00E+00">
                  <c:v>1.10819E-3</c:v>
                </c:pt>
                <c:pt idx="80456" formatCode="0.00E+00">
                  <c:v>1.1353400000000001E-3</c:v>
                </c:pt>
                <c:pt idx="80457" formatCode="0.00E+00">
                  <c:v>1.16222E-3</c:v>
                </c:pt>
                <c:pt idx="80458" formatCode="0.00E+00">
                  <c:v>1.1888000000000001E-3</c:v>
                </c:pt>
                <c:pt idx="80459" formatCode="0.00E+00">
                  <c:v>1.2150500000000001E-3</c:v>
                </c:pt>
                <c:pt idx="80460" formatCode="0.00E+00">
                  <c:v>1.24092E-3</c:v>
                </c:pt>
                <c:pt idx="80461" formatCode="0.00E+00">
                  <c:v>1.2664E-3</c:v>
                </c:pt>
                <c:pt idx="80462" formatCode="0.00E+00">
                  <c:v>1.2914300000000001E-3</c:v>
                </c:pt>
                <c:pt idx="80463" formatCode="0.00E+00">
                  <c:v>1.31599E-3</c:v>
                </c:pt>
                <c:pt idx="80464" formatCode="0.00E+00">
                  <c:v>1.34004E-3</c:v>
                </c:pt>
                <c:pt idx="80465" formatCode="0.00E+00">
                  <c:v>1.36355E-3</c:v>
                </c:pt>
                <c:pt idx="80466" formatCode="0.00E+00">
                  <c:v>1.3864700000000001E-3</c:v>
                </c:pt>
                <c:pt idx="80467" formatCode="0.00E+00">
                  <c:v>1.4087699999999999E-3</c:v>
                </c:pt>
                <c:pt idx="80468" formatCode="0.00E+00">
                  <c:v>1.43041E-3</c:v>
                </c:pt>
                <c:pt idx="80469" formatCode="0.00E+00">
                  <c:v>1.4513499999999999E-3</c:v>
                </c:pt>
                <c:pt idx="80470" formatCode="0.00E+00">
                  <c:v>1.47156E-3</c:v>
                </c:pt>
                <c:pt idx="80471" formatCode="0.00E+00">
                  <c:v>1.4909999999999999E-3</c:v>
                </c:pt>
                <c:pt idx="80472" formatCode="0.00E+00">
                  <c:v>1.5096300000000001E-3</c:v>
                </c:pt>
                <c:pt idx="80473" formatCode="0.00E+00">
                  <c:v>1.5274100000000001E-3</c:v>
                </c:pt>
                <c:pt idx="80474" formatCode="0.00E+00">
                  <c:v>1.5443E-3</c:v>
                </c:pt>
                <c:pt idx="80475" formatCode="0.00E+00">
                  <c:v>1.5602700000000001E-3</c:v>
                </c:pt>
                <c:pt idx="80476" formatCode="0.00E+00">
                  <c:v>1.5752800000000001E-3</c:v>
                </c:pt>
                <c:pt idx="80477" formatCode="0.00E+00">
                  <c:v>1.5893000000000001E-3</c:v>
                </c:pt>
                <c:pt idx="80478" formatCode="0.00E+00">
                  <c:v>1.60228E-3</c:v>
                </c:pt>
                <c:pt idx="80479" formatCode="0.00E+00">
                  <c:v>1.6141899999999999E-3</c:v>
                </c:pt>
                <c:pt idx="80480" formatCode="0.00E+00">
                  <c:v>1.6249999999999999E-3</c:v>
                </c:pt>
                <c:pt idx="80481" formatCode="0.00E+00">
                  <c:v>1.63466E-3</c:v>
                </c:pt>
                <c:pt idx="80482" formatCode="0.00E+00">
                  <c:v>1.6431600000000001E-3</c:v>
                </c:pt>
                <c:pt idx="80483" formatCode="0.00E+00">
                  <c:v>1.6504499999999999E-3</c:v>
                </c:pt>
                <c:pt idx="80484" formatCode="0.00E+00">
                  <c:v>1.65649E-3</c:v>
                </c:pt>
                <c:pt idx="80485" formatCode="0.00E+00">
                  <c:v>1.6612700000000001E-3</c:v>
                </c:pt>
                <c:pt idx="80486" formatCode="0.00E+00">
                  <c:v>1.66475E-3</c:v>
                </c:pt>
                <c:pt idx="80487" formatCode="0.00E+00">
                  <c:v>1.66691E-3</c:v>
                </c:pt>
                <c:pt idx="80488" formatCode="0.00E+00">
                  <c:v>1.6677E-3</c:v>
                </c:pt>
                <c:pt idx="80489" formatCode="0.00E+00">
                  <c:v>1.6671100000000001E-3</c:v>
                </c:pt>
                <c:pt idx="80490" formatCode="0.00E+00">
                  <c:v>1.66512E-3</c:v>
                </c:pt>
                <c:pt idx="80491" formatCode="0.00E+00">
                  <c:v>1.66169E-3</c:v>
                </c:pt>
                <c:pt idx="80492" formatCode="0.00E+00">
                  <c:v>1.6567999999999999E-3</c:v>
                </c:pt>
                <c:pt idx="80493" formatCode="0.00E+00">
                  <c:v>1.65044E-3</c:v>
                </c:pt>
                <c:pt idx="80494" formatCode="0.00E+00">
                  <c:v>1.64259E-3</c:v>
                </c:pt>
                <c:pt idx="80495" formatCode="0.00E+00">
                  <c:v>1.6332199999999999E-3</c:v>
                </c:pt>
                <c:pt idx="80496" formatCode="0.00E+00">
                  <c:v>1.62232E-3</c:v>
                </c:pt>
                <c:pt idx="80497" formatCode="0.00E+00">
                  <c:v>1.6098799999999999E-3</c:v>
                </c:pt>
                <c:pt idx="80498" formatCode="0.00E+00">
                  <c:v>1.59588E-3</c:v>
                </c:pt>
                <c:pt idx="80499" formatCode="0.00E+00">
                  <c:v>1.5803099999999999E-3</c:v>
                </c:pt>
                <c:pt idx="80500" formatCode="0.00E+00">
                  <c:v>1.56317E-3</c:v>
                </c:pt>
                <c:pt idx="80501" formatCode="0.00E+00">
                  <c:v>1.54444E-3</c:v>
                </c:pt>
                <c:pt idx="80502" formatCode="0.00E+00">
                  <c:v>1.5241300000000001E-3</c:v>
                </c:pt>
                <c:pt idx="80503" formatCode="0.00E+00">
                  <c:v>1.5022200000000001E-3</c:v>
                </c:pt>
                <c:pt idx="80504" formatCode="0.00E+00">
                  <c:v>1.4787299999999999E-3</c:v>
                </c:pt>
                <c:pt idx="80505" formatCode="0.00E+00">
                  <c:v>1.45364E-3</c:v>
                </c:pt>
                <c:pt idx="80506" formatCode="0.00E+00">
                  <c:v>1.4269599999999999E-3</c:v>
                </c:pt>
                <c:pt idx="80507" formatCode="0.00E+00">
                  <c:v>1.3986999999999999E-3</c:v>
                </c:pt>
                <c:pt idx="80508" formatCode="0.00E+00">
                  <c:v>1.36886E-3</c:v>
                </c:pt>
                <c:pt idx="80509" formatCode="0.00E+00">
                  <c:v>1.33746E-3</c:v>
                </c:pt>
                <c:pt idx="80510" formatCode="0.00E+00">
                  <c:v>1.30451E-3</c:v>
                </c:pt>
                <c:pt idx="80511" formatCode="0.00E+00">
                  <c:v>1.27001E-3</c:v>
                </c:pt>
                <c:pt idx="80512" formatCode="0.00E+00">
                  <c:v>1.2339899999999999E-3</c:v>
                </c:pt>
                <c:pt idx="80513" formatCode="0.00E+00">
                  <c:v>1.1964600000000001E-3</c:v>
                </c:pt>
                <c:pt idx="80514" formatCode="0.00E+00">
                  <c:v>1.15745E-3</c:v>
                </c:pt>
                <c:pt idx="80515" formatCode="0.00E+00">
                  <c:v>1.1169800000000001E-3</c:v>
                </c:pt>
                <c:pt idx="80516" formatCode="0.00E+00">
                  <c:v>1.07507E-3</c:v>
                </c:pt>
                <c:pt idx="80517" formatCode="0.00E+00">
                  <c:v>1.0317499999999999E-3</c:v>
                </c:pt>
                <c:pt idx="80518" formatCode="0.00E+00">
                  <c:v>9.8704400000000007E-4</c:v>
                </c:pt>
                <c:pt idx="80519" formatCode="0.00E+00">
                  <c:v>9.4099099999999996E-4</c:v>
                </c:pt>
                <c:pt idx="80520" formatCode="0.00E+00">
                  <c:v>8.9362199999999995E-4</c:v>
                </c:pt>
                <c:pt idx="80521" formatCode="0.00E+00">
                  <c:v>8.4497299999999995E-4</c:v>
                </c:pt>
                <c:pt idx="80522" formatCode="0.00E+00">
                  <c:v>7.95081E-4</c:v>
                </c:pt>
                <c:pt idx="80523" formatCode="0.00E+00">
                  <c:v>7.4398599999999997E-4</c:v>
                </c:pt>
                <c:pt idx="80524" formatCode="0.00E+00">
                  <c:v>6.9173100000000001E-4</c:v>
                </c:pt>
                <c:pt idx="80525" formatCode="0.00E+00">
                  <c:v>6.38358E-4</c:v>
                </c:pt>
                <c:pt idx="80526" formatCode="0.00E+00">
                  <c:v>5.8391400000000005E-4</c:v>
                </c:pt>
                <c:pt idx="80527" formatCode="0.00E+00">
                  <c:v>5.2844700000000003E-4</c:v>
                </c:pt>
                <c:pt idx="80528" formatCode="0.00E+00">
                  <c:v>4.72005E-4</c:v>
                </c:pt>
                <c:pt idx="80529" formatCode="0.00E+00">
                  <c:v>4.1463999999999997E-4</c:v>
                </c:pt>
                <c:pt idx="80530" formatCode="0.00E+00">
                  <c:v>3.5640599999999998E-4</c:v>
                </c:pt>
                <c:pt idx="80531" formatCode="0.00E+00">
                  <c:v>2.9735599999999998E-4</c:v>
                </c:pt>
                <c:pt idx="80532" formatCode="0.00E+00">
                  <c:v>2.37548E-4</c:v>
                </c:pt>
                <c:pt idx="80533" formatCode="0.00E+00">
                  <c:v>1.7703900000000001E-4</c:v>
                </c:pt>
                <c:pt idx="80534" formatCode="0.00E+00">
                  <c:v>1.15888E-4</c:v>
                </c:pt>
                <c:pt idx="80535" formatCode="0.00E+00">
                  <c:v>5.4156700000000003E-5</c:v>
                </c:pt>
                <c:pt idx="80536" formatCode="0.00E+00">
                  <c:v>-8.0931399999999999E-6</c:v>
                </c:pt>
                <c:pt idx="80537" formatCode="0.00E+00">
                  <c:v>-7.0798199999999996E-5</c:v>
                </c:pt>
                <c:pt idx="80538" formatCode="0.00E+00">
                  <c:v>-1.3389399999999999E-4</c:v>
                </c:pt>
                <c:pt idx="80539" formatCode="0.00E+00">
                  <c:v>-1.97314E-4</c:v>
                </c:pt>
                <c:pt idx="80540" formatCode="0.00E+00">
                  <c:v>-2.60993E-4</c:v>
                </c:pt>
                <c:pt idx="80541" formatCode="0.00E+00">
                  <c:v>-3.2486199999999998E-4</c:v>
                </c:pt>
                <c:pt idx="80542" formatCode="0.00E+00">
                  <c:v>-3.88854E-4</c:v>
                </c:pt>
                <c:pt idx="80543" formatCode="0.00E+00">
                  <c:v>-4.5289800000000003E-4</c:v>
                </c:pt>
                <c:pt idx="80544" formatCode="0.00E+00">
                  <c:v>-5.16925E-4</c:v>
                </c:pt>
                <c:pt idx="80545" formatCode="0.00E+00">
                  <c:v>-5.8086399999999995E-4</c:v>
                </c:pt>
                <c:pt idx="80546" formatCode="0.00E+00">
                  <c:v>-6.4464500000000001E-4</c:v>
                </c:pt>
                <c:pt idx="80547" formatCode="0.00E+00">
                  <c:v>-7.0819500000000001E-4</c:v>
                </c:pt>
                <c:pt idx="80548" formatCode="0.00E+00">
                  <c:v>-7.7144400000000004E-4</c:v>
                </c:pt>
                <c:pt idx="80549" formatCode="0.00E+00">
                  <c:v>-8.3432000000000005E-4</c:v>
                </c:pt>
                <c:pt idx="80550" formatCode="0.00E+00">
                  <c:v>-8.9674999999999998E-4</c:v>
                </c:pt>
                <c:pt idx="80551" formatCode="0.00E+00">
                  <c:v>-9.5866300000000001E-4</c:v>
                </c:pt>
                <c:pt idx="80552" formatCode="0.00E+00">
                  <c:v>-1.0199899999999999E-3</c:v>
                </c:pt>
                <c:pt idx="80553" formatCode="0.00E+00">
                  <c:v>-1.0806500000000001E-3</c:v>
                </c:pt>
                <c:pt idx="80554" formatCode="0.00E+00">
                  <c:v>-1.14058E-3</c:v>
                </c:pt>
                <c:pt idx="80555" formatCode="0.00E+00">
                  <c:v>-1.1997100000000001E-3</c:v>
                </c:pt>
                <c:pt idx="80556" formatCode="0.00E+00">
                  <c:v>-1.25796E-3</c:v>
                </c:pt>
                <c:pt idx="80557" formatCode="0.00E+00">
                  <c:v>-1.3152699999999999E-3</c:v>
                </c:pt>
                <c:pt idx="80558" formatCode="0.00E+00">
                  <c:v>-1.3715699999999999E-3</c:v>
                </c:pt>
                <c:pt idx="80559" formatCode="0.00E+00">
                  <c:v>-1.4267800000000001E-3</c:v>
                </c:pt>
                <c:pt idx="80560" formatCode="0.00E+00">
                  <c:v>-1.4808499999999999E-3</c:v>
                </c:pt>
                <c:pt idx="80561" formatCode="0.00E+00">
                  <c:v>-1.53371E-3</c:v>
                </c:pt>
                <c:pt idx="80562" formatCode="0.00E+00">
                  <c:v>-1.5852799999999999E-3</c:v>
                </c:pt>
                <c:pt idx="80563" formatCode="0.00E+00">
                  <c:v>-1.63551E-3</c:v>
                </c:pt>
                <c:pt idx="80564" formatCode="0.00E+00">
                  <c:v>-1.6843400000000001E-3</c:v>
                </c:pt>
                <c:pt idx="80565" formatCode="0.00E+00">
                  <c:v>-1.7316899999999999E-3</c:v>
                </c:pt>
                <c:pt idx="80566" formatCode="0.00E+00">
                  <c:v>-1.7775200000000001E-3</c:v>
                </c:pt>
                <c:pt idx="80567" formatCode="0.00E+00">
                  <c:v>-1.82176E-3</c:v>
                </c:pt>
                <c:pt idx="80568" formatCode="0.00E+00">
                  <c:v>-1.86436E-3</c:v>
                </c:pt>
                <c:pt idx="80569" formatCode="0.00E+00">
                  <c:v>-1.9052699999999999E-3</c:v>
                </c:pt>
                <c:pt idx="80570" formatCode="0.00E+00">
                  <c:v>-1.9444200000000001E-3</c:v>
                </c:pt>
                <c:pt idx="80571" formatCode="0.00E+00">
                  <c:v>-1.9817699999999999E-3</c:v>
                </c:pt>
                <c:pt idx="80572" formatCode="0.00E+00">
                  <c:v>-2.0172599999999999E-3</c:v>
                </c:pt>
                <c:pt idx="80573" formatCode="0.00E+00">
                  <c:v>-2.0508599999999998E-3</c:v>
                </c:pt>
                <c:pt idx="80574" formatCode="0.00E+00">
                  <c:v>-2.08252E-3</c:v>
                </c:pt>
                <c:pt idx="80575" formatCode="0.00E+00">
                  <c:v>-2.1121899999999999E-3</c:v>
                </c:pt>
                <c:pt idx="80576" formatCode="0.00E+00">
                  <c:v>-2.1398300000000001E-3</c:v>
                </c:pt>
                <c:pt idx="80577" formatCode="0.00E+00">
                  <c:v>-2.16541E-3</c:v>
                </c:pt>
                <c:pt idx="80578" formatCode="0.00E+00">
                  <c:v>-2.1888900000000002E-3</c:v>
                </c:pt>
                <c:pt idx="80579" formatCode="0.00E+00">
                  <c:v>-2.2102300000000001E-3</c:v>
                </c:pt>
                <c:pt idx="80580" formatCode="0.00E+00">
                  <c:v>-2.2294099999999998E-3</c:v>
                </c:pt>
                <c:pt idx="80581" formatCode="0.00E+00">
                  <c:v>-2.24639E-3</c:v>
                </c:pt>
                <c:pt idx="80582" formatCode="0.00E+00">
                  <c:v>-2.2611599999999999E-3</c:v>
                </c:pt>
                <c:pt idx="80583" formatCode="0.00E+00">
                  <c:v>-2.2736800000000001E-3</c:v>
                </c:pt>
                <c:pt idx="80584" formatCode="0.00E+00">
                  <c:v>-2.2839399999999999E-3</c:v>
                </c:pt>
                <c:pt idx="80585" formatCode="0.00E+00">
                  <c:v>-2.2919300000000002E-3</c:v>
                </c:pt>
                <c:pt idx="80586" formatCode="0.00E+00">
                  <c:v>-2.2976099999999998E-3</c:v>
                </c:pt>
                <c:pt idx="80587" formatCode="0.00E+00">
                  <c:v>-2.3009900000000002E-3</c:v>
                </c:pt>
                <c:pt idx="80588" formatCode="0.00E+00">
                  <c:v>-2.3020599999999999E-3</c:v>
                </c:pt>
                <c:pt idx="80589" formatCode="0.00E+00">
                  <c:v>-2.3008E-3</c:v>
                </c:pt>
                <c:pt idx="80590" formatCode="0.00E+00">
                  <c:v>-2.29722E-3</c:v>
                </c:pt>
                <c:pt idx="80591" formatCode="0.00E+00">
                  <c:v>-2.29131E-3</c:v>
                </c:pt>
                <c:pt idx="80592" formatCode="0.00E+00">
                  <c:v>-2.2830799999999998E-3</c:v>
                </c:pt>
                <c:pt idx="80593" formatCode="0.00E+00">
                  <c:v>-2.27253E-3</c:v>
                </c:pt>
                <c:pt idx="80594" formatCode="0.00E+00">
                  <c:v>-2.2596600000000001E-3</c:v>
                </c:pt>
                <c:pt idx="80595" formatCode="0.00E+00">
                  <c:v>-2.2445E-3</c:v>
                </c:pt>
                <c:pt idx="80596" formatCode="0.00E+00">
                  <c:v>-2.2270499999999999E-3</c:v>
                </c:pt>
                <c:pt idx="80597" formatCode="0.00E+00">
                  <c:v>-2.20733E-3</c:v>
                </c:pt>
                <c:pt idx="80598" formatCode="0.00E+00">
                  <c:v>-2.18535E-3</c:v>
                </c:pt>
                <c:pt idx="80599" formatCode="0.00E+00">
                  <c:v>-2.1611500000000001E-3</c:v>
                </c:pt>
                <c:pt idx="80600" formatCode="0.00E+00">
                  <c:v>-2.1347499999999999E-3</c:v>
                </c:pt>
                <c:pt idx="80601" formatCode="0.00E+00">
                  <c:v>-2.1061600000000002E-3</c:v>
                </c:pt>
                <c:pt idx="80602" formatCode="0.00E+00">
                  <c:v>-2.0754300000000001E-3</c:v>
                </c:pt>
                <c:pt idx="80603" formatCode="0.00E+00">
                  <c:v>-2.0425899999999999E-3</c:v>
                </c:pt>
                <c:pt idx="80604" formatCode="0.00E+00">
                  <c:v>-2.00767E-3</c:v>
                </c:pt>
                <c:pt idx="80605" formatCode="0.00E+00">
                  <c:v>-1.9707100000000001E-3</c:v>
                </c:pt>
                <c:pt idx="80606" formatCode="0.00E+00">
                  <c:v>-1.9317500000000001E-3</c:v>
                </c:pt>
                <c:pt idx="80607" formatCode="0.00E+00">
                  <c:v>-1.89084E-3</c:v>
                </c:pt>
                <c:pt idx="80608" formatCode="0.00E+00">
                  <c:v>-1.84801E-3</c:v>
                </c:pt>
                <c:pt idx="80609" formatCode="0.00E+00">
                  <c:v>-1.80332E-3</c:v>
                </c:pt>
                <c:pt idx="80610" formatCode="0.00E+00">
                  <c:v>-1.75683E-3</c:v>
                </c:pt>
                <c:pt idx="80611" formatCode="0.00E+00">
                  <c:v>-1.70857E-3</c:v>
                </c:pt>
                <c:pt idx="80612" formatCode="0.00E+00">
                  <c:v>-1.6586000000000001E-3</c:v>
                </c:pt>
                <c:pt idx="80613" formatCode="0.00E+00">
                  <c:v>-1.60699E-3</c:v>
                </c:pt>
                <c:pt idx="80614" formatCode="0.00E+00">
                  <c:v>-1.55379E-3</c:v>
                </c:pt>
                <c:pt idx="80615" formatCode="0.00E+00">
                  <c:v>-1.49906E-3</c:v>
                </c:pt>
                <c:pt idx="80616" formatCode="0.00E+00">
                  <c:v>-1.44287E-3</c:v>
                </c:pt>
                <c:pt idx="80617" formatCode="0.00E+00">
                  <c:v>-1.3852700000000001E-3</c:v>
                </c:pt>
                <c:pt idx="80618" formatCode="0.00E+00">
                  <c:v>-1.3263299999999999E-3</c:v>
                </c:pt>
                <c:pt idx="80619" formatCode="0.00E+00">
                  <c:v>-1.2661300000000001E-3</c:v>
                </c:pt>
                <c:pt idx="80620" formatCode="0.00E+00">
                  <c:v>-1.20473E-3</c:v>
                </c:pt>
                <c:pt idx="80621" formatCode="0.00E+00">
                  <c:v>-1.1421999999999999E-3</c:v>
                </c:pt>
                <c:pt idx="80622" formatCode="0.00E+00">
                  <c:v>-1.07861E-3</c:v>
                </c:pt>
                <c:pt idx="80623" formatCode="0.00E+00">
                  <c:v>-1.0140399999999999E-3</c:v>
                </c:pt>
                <c:pt idx="80624" formatCode="0.00E+00">
                  <c:v>-9.4855299999999998E-4</c:v>
                </c:pt>
                <c:pt idx="80625" formatCode="0.00E+00">
                  <c:v>-8.8223299999999995E-4</c:v>
                </c:pt>
                <c:pt idx="80626" formatCode="0.00E+00">
                  <c:v>-8.1515299999999999E-4</c:v>
                </c:pt>
                <c:pt idx="80627" formatCode="0.00E+00">
                  <c:v>-7.47389E-4</c:v>
                </c:pt>
                <c:pt idx="80628" formatCode="0.00E+00">
                  <c:v>-6.7902000000000001E-4</c:v>
                </c:pt>
                <c:pt idx="80629" formatCode="0.00E+00">
                  <c:v>-6.1012200000000005E-4</c:v>
                </c:pt>
                <c:pt idx="80630" formatCode="0.00E+00">
                  <c:v>-5.4077499999999996E-4</c:v>
                </c:pt>
                <c:pt idx="80631" formatCode="0.00E+00">
                  <c:v>-4.7105699999999999E-4</c:v>
                </c:pt>
                <c:pt idx="80632" formatCode="0.00E+00">
                  <c:v>-4.0104600000000001E-4</c:v>
                </c:pt>
                <c:pt idx="80633" formatCode="0.00E+00">
                  <c:v>-3.30823E-4</c:v>
                </c:pt>
                <c:pt idx="80634" formatCode="0.00E+00">
                  <c:v>-2.60466E-4</c:v>
                </c:pt>
                <c:pt idx="80635" formatCode="0.00E+00">
                  <c:v>-1.9005399999999999E-4</c:v>
                </c:pt>
                <c:pt idx="80636" formatCode="0.00E+00">
                  <c:v>-1.19666E-4</c:v>
                </c:pt>
                <c:pt idx="80637" formatCode="0.00E+00">
                  <c:v>-4.9381E-5</c:v>
                </c:pt>
                <c:pt idx="80638" formatCode="0.00E+00">
                  <c:v>2.0722900000000001E-5</c:v>
                </c:pt>
                <c:pt idx="80639" formatCode="0.00E+00">
                  <c:v>9.0568099999999998E-5</c:v>
                </c:pt>
                <c:pt idx="80640" formatCode="0.00E+00">
                  <c:v>1.6007700000000001E-4</c:v>
                </c:pt>
                <c:pt idx="80641" formatCode="0.00E+00">
                  <c:v>2.2917400000000001E-4</c:v>
                </c:pt>
                <c:pt idx="80642" formatCode="0.00E+00">
                  <c:v>2.9778299999999998E-4</c:v>
                </c:pt>
                <c:pt idx="80643" formatCode="0.00E+00">
                  <c:v>3.6582800000000001E-4</c:v>
                </c:pt>
                <c:pt idx="80644" formatCode="0.00E+00">
                  <c:v>4.33237E-4</c:v>
                </c:pt>
                <c:pt idx="80645" formatCode="0.00E+00">
                  <c:v>4.9993699999999999E-4</c:v>
                </c:pt>
                <c:pt idx="80646" formatCode="0.00E+00">
                  <c:v>5.65856E-4</c:v>
                </c:pt>
                <c:pt idx="80647" formatCode="0.00E+00">
                  <c:v>6.3092499999999995E-4</c:v>
                </c:pt>
                <c:pt idx="80648" formatCode="0.00E+00">
                  <c:v>6.9507300000000004E-4</c:v>
                </c:pt>
                <c:pt idx="80649" formatCode="0.00E+00">
                  <c:v>7.5823399999999999E-4</c:v>
                </c:pt>
                <c:pt idx="80650" formatCode="0.00E+00">
                  <c:v>8.2034199999999995E-4</c:v>
                </c:pt>
                <c:pt idx="80651" formatCode="0.00E+00">
                  <c:v>8.81334E-4</c:v>
                </c:pt>
                <c:pt idx="80652" formatCode="0.00E+00">
                  <c:v>9.41145E-4</c:v>
                </c:pt>
                <c:pt idx="80653" formatCode="0.00E+00">
                  <c:v>9.9971700000000001E-4</c:v>
                </c:pt>
                <c:pt idx="80654" formatCode="0.00E+00">
                  <c:v>1.0569900000000001E-3</c:v>
                </c:pt>
                <c:pt idx="80655" formatCode="0.00E+00">
                  <c:v>1.1129099999999999E-3</c:v>
                </c:pt>
                <c:pt idx="80656" formatCode="0.00E+00">
                  <c:v>1.16741E-3</c:v>
                </c:pt>
                <c:pt idx="80657" formatCode="0.00E+00">
                  <c:v>1.2204500000000001E-3</c:v>
                </c:pt>
                <c:pt idx="80658" formatCode="0.00E+00">
                  <c:v>1.27198E-3</c:v>
                </c:pt>
                <c:pt idx="80659" formatCode="0.00E+00">
                  <c:v>1.32194E-3</c:v>
                </c:pt>
                <c:pt idx="80660" formatCode="0.00E+00">
                  <c:v>1.3703000000000001E-3</c:v>
                </c:pt>
                <c:pt idx="80661" formatCode="0.00E+00">
                  <c:v>1.4170000000000001E-3</c:v>
                </c:pt>
                <c:pt idx="80662" formatCode="0.00E+00">
                  <c:v>1.4620099999999999E-3</c:v>
                </c:pt>
                <c:pt idx="80663" formatCode="0.00E+00">
                  <c:v>1.5052799999999999E-3</c:v>
                </c:pt>
                <c:pt idx="80664" formatCode="0.00E+00">
                  <c:v>1.5467899999999999E-3</c:v>
                </c:pt>
                <c:pt idx="80665" formatCode="0.00E+00">
                  <c:v>1.5864900000000001E-3</c:v>
                </c:pt>
                <c:pt idx="80666" formatCode="0.00E+00">
                  <c:v>1.6243500000000001E-3</c:v>
                </c:pt>
                <c:pt idx="80667" formatCode="0.00E+00">
                  <c:v>1.6603399999999999E-3</c:v>
                </c:pt>
                <c:pt idx="80668" formatCode="0.00E+00">
                  <c:v>1.69444E-3</c:v>
                </c:pt>
                <c:pt idx="80669" formatCode="0.00E+00">
                  <c:v>1.72663E-3</c:v>
                </c:pt>
                <c:pt idx="80670" formatCode="0.00E+00">
                  <c:v>1.75687E-3</c:v>
                </c:pt>
                <c:pt idx="80671" formatCode="0.00E+00">
                  <c:v>1.78516E-3</c:v>
                </c:pt>
                <c:pt idx="80672" formatCode="0.00E+00">
                  <c:v>1.8114699999999999E-3</c:v>
                </c:pt>
                <c:pt idx="80673" formatCode="0.00E+00">
                  <c:v>1.8358000000000001E-3</c:v>
                </c:pt>
                <c:pt idx="80674" formatCode="0.00E+00">
                  <c:v>1.8581299999999999E-3</c:v>
                </c:pt>
                <c:pt idx="80675" formatCode="0.00E+00">
                  <c:v>1.8784400000000001E-3</c:v>
                </c:pt>
                <c:pt idx="80676" formatCode="0.00E+00">
                  <c:v>1.89675E-3</c:v>
                </c:pt>
                <c:pt idx="80677" formatCode="0.00E+00">
                  <c:v>1.91304E-3</c:v>
                </c:pt>
                <c:pt idx="80678" formatCode="0.00E+00">
                  <c:v>1.9273000000000001E-3</c:v>
                </c:pt>
                <c:pt idx="80679" formatCode="0.00E+00">
                  <c:v>1.9395599999999999E-3</c:v>
                </c:pt>
                <c:pt idx="80680" formatCode="0.00E+00">
                  <c:v>1.9498E-3</c:v>
                </c:pt>
                <c:pt idx="80681" formatCode="0.00E+00">
                  <c:v>1.9580299999999999E-3</c:v>
                </c:pt>
                <c:pt idx="80682" formatCode="0.00E+00">
                  <c:v>1.9642700000000002E-3</c:v>
                </c:pt>
                <c:pt idx="80683" formatCode="0.00E+00">
                  <c:v>1.96853E-3</c:v>
                </c:pt>
                <c:pt idx="80684" formatCode="0.00E+00">
                  <c:v>1.9708099999999999E-3</c:v>
                </c:pt>
                <c:pt idx="80685" formatCode="0.00E+00">
                  <c:v>1.9711400000000001E-3</c:v>
                </c:pt>
                <c:pt idx="80686" formatCode="0.00E+00">
                  <c:v>1.9695400000000001E-3</c:v>
                </c:pt>
                <c:pt idx="80687" formatCode="0.00E+00">
                  <c:v>1.9660200000000002E-3</c:v>
                </c:pt>
                <c:pt idx="80688" formatCode="0.00E+00">
                  <c:v>1.9606099999999998E-3</c:v>
                </c:pt>
                <c:pt idx="80689" formatCode="0.00E+00">
                  <c:v>1.9533300000000001E-3</c:v>
                </c:pt>
                <c:pt idx="80690" formatCode="0.00E+00">
                  <c:v>1.94422E-3</c:v>
                </c:pt>
                <c:pt idx="80691" formatCode="0.00E+00">
                  <c:v>1.9333E-3</c:v>
                </c:pt>
                <c:pt idx="80692" formatCode="0.00E+00">
                  <c:v>1.9206099999999999E-3</c:v>
                </c:pt>
                <c:pt idx="80693" formatCode="0.00E+00">
                  <c:v>1.90617E-3</c:v>
                </c:pt>
                <c:pt idx="80694" formatCode="0.00E+00">
                  <c:v>1.8900200000000001E-3</c:v>
                </c:pt>
                <c:pt idx="80695" formatCode="0.00E+00">
                  <c:v>1.87221E-3</c:v>
                </c:pt>
                <c:pt idx="80696" formatCode="0.00E+00">
                  <c:v>1.85276E-3</c:v>
                </c:pt>
                <c:pt idx="80697" formatCode="0.00E+00">
                  <c:v>1.8317299999999999E-3</c:v>
                </c:pt>
                <c:pt idx="80698" formatCode="0.00E+00">
                  <c:v>1.8091400000000001E-3</c:v>
                </c:pt>
                <c:pt idx="80699" formatCode="0.00E+00">
                  <c:v>1.78505E-3</c:v>
                </c:pt>
                <c:pt idx="80700" formatCode="0.00E+00">
                  <c:v>1.7595E-3</c:v>
                </c:pt>
                <c:pt idx="80701" formatCode="0.00E+00">
                  <c:v>1.7325400000000001E-3</c:v>
                </c:pt>
                <c:pt idx="80702" formatCode="0.00E+00">
                  <c:v>1.70422E-3</c:v>
                </c:pt>
                <c:pt idx="80703" formatCode="0.00E+00">
                  <c:v>1.6745799999999999E-3</c:v>
                </c:pt>
                <c:pt idx="80704" formatCode="0.00E+00">
                  <c:v>1.6436700000000001E-3</c:v>
                </c:pt>
                <c:pt idx="80705" formatCode="0.00E+00">
                  <c:v>1.61155E-3</c:v>
                </c:pt>
                <c:pt idx="80706" formatCode="0.00E+00">
                  <c:v>1.5782599999999999E-3</c:v>
                </c:pt>
                <c:pt idx="80707" formatCode="0.00E+00">
                  <c:v>1.54386E-3</c:v>
                </c:pt>
                <c:pt idx="80708" formatCode="0.00E+00">
                  <c:v>1.50841E-3</c:v>
                </c:pt>
                <c:pt idx="80709" formatCode="0.00E+00">
                  <c:v>1.4719500000000001E-3</c:v>
                </c:pt>
                <c:pt idx="80710" formatCode="0.00E+00">
                  <c:v>1.4345499999999999E-3</c:v>
                </c:pt>
                <c:pt idx="80711" formatCode="0.00E+00">
                  <c:v>1.3962499999999999E-3</c:v>
                </c:pt>
                <c:pt idx="80712" formatCode="0.00E+00">
                  <c:v>1.3571200000000001E-3</c:v>
                </c:pt>
                <c:pt idx="80713" formatCode="0.00E+00">
                  <c:v>1.3171999999999999E-3</c:v>
                </c:pt>
                <c:pt idx="80714" formatCode="0.00E+00">
                  <c:v>1.2765599999999999E-3</c:v>
                </c:pt>
                <c:pt idx="80715" formatCode="0.00E+00">
                  <c:v>1.2352400000000001E-3</c:v>
                </c:pt>
                <c:pt idx="80716" formatCode="0.00E+00">
                  <c:v>1.1933200000000001E-3</c:v>
                </c:pt>
                <c:pt idx="80717" formatCode="0.00E+00">
                  <c:v>1.15084E-3</c:v>
                </c:pt>
                <c:pt idx="80718" formatCode="0.00E+00">
                  <c:v>1.1078500000000001E-3</c:v>
                </c:pt>
                <c:pt idx="80719" formatCode="0.00E+00">
                  <c:v>1.0644199999999999E-3</c:v>
                </c:pt>
                <c:pt idx="80720" formatCode="0.00E+00">
                  <c:v>1.0206E-3</c:v>
                </c:pt>
                <c:pt idx="80721" formatCode="0.00E+00">
                  <c:v>9.7645000000000002E-4</c:v>
                </c:pt>
                <c:pt idx="80722" formatCode="0.00E+00">
                  <c:v>9.3201600000000003E-4</c:v>
                </c:pt>
                <c:pt idx="80723" formatCode="0.00E+00">
                  <c:v>8.8735599999999995E-4</c:v>
                </c:pt>
                <c:pt idx="80724" formatCode="0.00E+00">
                  <c:v>8.4252299999999997E-4</c:v>
                </c:pt>
                <c:pt idx="80725" formatCode="0.00E+00">
                  <c:v>7.9757000000000005E-4</c:v>
                </c:pt>
                <c:pt idx="80726" formatCode="0.00E+00">
                  <c:v>7.5254900000000003E-4</c:v>
                </c:pt>
                <c:pt idx="80727" formatCode="0.00E+00">
                  <c:v>7.0751099999999997E-4</c:v>
                </c:pt>
                <c:pt idx="80728" formatCode="0.00E+00">
                  <c:v>6.62507E-4</c:v>
                </c:pt>
                <c:pt idx="80729" formatCode="0.00E+00">
                  <c:v>6.1758500000000003E-4</c:v>
                </c:pt>
                <c:pt idx="80730" formatCode="0.00E+00">
                  <c:v>5.7279399999999995E-4</c:v>
                </c:pt>
                <c:pt idx="80731" formatCode="0.00E+00">
                  <c:v>5.2818099999999996E-4</c:v>
                </c:pt>
                <c:pt idx="80732" formatCode="0.00E+00">
                  <c:v>4.8379199999999998E-4</c:v>
                </c:pt>
                <c:pt idx="80733" formatCode="0.00E+00">
                  <c:v>4.3967099999999999E-4</c:v>
                </c:pt>
                <c:pt idx="80734" formatCode="0.00E+00">
                  <c:v>3.9586200000000003E-4</c:v>
                </c:pt>
                <c:pt idx="80735" formatCode="0.00E+00">
                  <c:v>3.52407E-4</c:v>
                </c:pt>
                <c:pt idx="80736" formatCode="0.00E+00">
                  <c:v>3.0934700000000002E-4</c:v>
                </c:pt>
                <c:pt idx="80737" formatCode="0.00E+00">
                  <c:v>2.66722E-4</c:v>
                </c:pt>
                <c:pt idx="80738" formatCode="0.00E+00">
                  <c:v>2.24568E-4</c:v>
                </c:pt>
                <c:pt idx="80739" formatCode="0.00E+00">
                  <c:v>1.8292300000000001E-4</c:v>
                </c:pt>
                <c:pt idx="80740" formatCode="0.00E+00">
                  <c:v>1.4181999999999999E-4</c:v>
                </c:pt>
                <c:pt idx="80741" formatCode="0.00E+00">
                  <c:v>1.01295E-4</c:v>
                </c:pt>
                <c:pt idx="80742" formatCode="0.00E+00">
                  <c:v>6.1377299999999999E-5</c:v>
                </c:pt>
                <c:pt idx="80743" formatCode="0.00E+00">
                  <c:v>2.2098000000000001E-5</c:v>
                </c:pt>
                <c:pt idx="80744" formatCode="0.00E+00">
                  <c:v>-1.65147E-5</c:v>
                </c:pt>
                <c:pt idx="80745" formatCode="0.00E+00">
                  <c:v>-5.4434000000000001E-5</c:v>
                </c:pt>
                <c:pt idx="80746" formatCode="0.00E+00">
                  <c:v>-9.1634900000000006E-5</c:v>
                </c:pt>
                <c:pt idx="80747" formatCode="0.00E+00">
                  <c:v>-1.2809400000000001E-4</c:v>
                </c:pt>
                <c:pt idx="80748" formatCode="0.00E+00">
                  <c:v>-1.6379E-4</c:v>
                </c:pt>
                <c:pt idx="80749" formatCode="0.00E+00">
                  <c:v>-1.9870200000000001E-4</c:v>
                </c:pt>
                <c:pt idx="80750" formatCode="0.00E+00">
                  <c:v>-2.3281300000000001E-4</c:v>
                </c:pt>
                <c:pt idx="80751" formatCode="0.00E+00">
                  <c:v>-2.6610499999999999E-4</c:v>
                </c:pt>
                <c:pt idx="80752" formatCode="0.00E+00">
                  <c:v>-2.9856400000000002E-4</c:v>
                </c:pt>
                <c:pt idx="80753" formatCode="0.00E+00">
                  <c:v>-3.3017799999999998E-4</c:v>
                </c:pt>
                <c:pt idx="80754" formatCode="0.00E+00">
                  <c:v>-3.6093300000000002E-4</c:v>
                </c:pt>
                <c:pt idx="80755" formatCode="0.00E+00">
                  <c:v>-3.9082199999999998E-4</c:v>
                </c:pt>
                <c:pt idx="80756" formatCode="0.00E+00">
                  <c:v>-4.1983500000000002E-4</c:v>
                </c:pt>
                <c:pt idx="80757" formatCode="0.00E+00">
                  <c:v>-4.47966E-4</c:v>
                </c:pt>
                <c:pt idx="80758" formatCode="0.00E+00">
                  <c:v>-4.7521100000000001E-4</c:v>
                </c:pt>
                <c:pt idx="80759" formatCode="0.00E+00">
                  <c:v>-5.0156500000000004E-4</c:v>
                </c:pt>
                <c:pt idx="80760" formatCode="0.00E+00">
                  <c:v>-5.2702800000000002E-4</c:v>
                </c:pt>
                <c:pt idx="80761" formatCode="0.00E+00">
                  <c:v>-5.5159999999999996E-4</c:v>
                </c:pt>
                <c:pt idx="80762" formatCode="0.00E+00">
                  <c:v>-5.7528099999999997E-4</c:v>
                </c:pt>
                <c:pt idx="80763" formatCode="0.00E+00">
                  <c:v>-5.98075E-4</c:v>
                </c:pt>
                <c:pt idx="80764" formatCode="0.00E+00">
                  <c:v>-6.1998499999999998E-4</c:v>
                </c:pt>
                <c:pt idx="80765" formatCode="0.00E+00">
                  <c:v>-6.4101900000000005E-4</c:v>
                </c:pt>
                <c:pt idx="80766" formatCode="0.00E+00">
                  <c:v>-6.6118199999999996E-4</c:v>
                </c:pt>
                <c:pt idx="80767" formatCode="0.00E+00">
                  <c:v>-6.8048299999999996E-4</c:v>
                </c:pt>
                <c:pt idx="80768" formatCode="0.00E+00">
                  <c:v>-6.9893099999999997E-4</c:v>
                </c:pt>
                <c:pt idx="80769" formatCode="0.00E+00">
                  <c:v>-7.1653799999999996E-4</c:v>
                </c:pt>
                <c:pt idx="80770" formatCode="0.00E+00">
                  <c:v>-7.3331500000000001E-4</c:v>
                </c:pt>
                <c:pt idx="80771" formatCode="0.00E+00">
                  <c:v>-7.49276E-4</c:v>
                </c:pt>
                <c:pt idx="80772" formatCode="0.00E+00">
                  <c:v>-7.6443500000000005E-4</c:v>
                </c:pt>
                <c:pt idx="80773" formatCode="0.00E+00">
                  <c:v>-7.7880600000000005E-4</c:v>
                </c:pt>
                <c:pt idx="80774" formatCode="0.00E+00">
                  <c:v>-7.9240599999999995E-4</c:v>
                </c:pt>
                <c:pt idx="80775" formatCode="0.00E+00">
                  <c:v>-8.0525099999999999E-4</c:v>
                </c:pt>
                <c:pt idx="80776" formatCode="0.00E+00">
                  <c:v>-8.1736000000000005E-4</c:v>
                </c:pt>
                <c:pt idx="80777" formatCode="0.00E+00">
                  <c:v>-8.2875099999999997E-4</c:v>
                </c:pt>
                <c:pt idx="80778" formatCode="0.00E+00">
                  <c:v>-8.3944300000000005E-4</c:v>
                </c:pt>
                <c:pt idx="80779" formatCode="0.00E+00">
                  <c:v>-8.4945599999999995E-4</c:v>
                </c:pt>
                <c:pt idx="80780" formatCode="0.00E+00">
                  <c:v>-8.5881100000000001E-4</c:v>
                </c:pt>
                <c:pt idx="80781" formatCode="0.00E+00">
                  <c:v>-8.6752699999999999E-4</c:v>
                </c:pt>
                <c:pt idx="80782" formatCode="0.00E+00">
                  <c:v>-8.7562800000000004E-4</c:v>
                </c:pt>
                <c:pt idx="80783" formatCode="0.00E+00">
                  <c:v>-8.8313300000000003E-4</c:v>
                </c:pt>
                <c:pt idx="80784" formatCode="0.00E+00">
                  <c:v>-8.9006700000000003E-4</c:v>
                </c:pt>
                <c:pt idx="80785" formatCode="0.00E+00">
                  <c:v>-8.9644900000000001E-4</c:v>
                </c:pt>
                <c:pt idx="80786" formatCode="0.00E+00">
                  <c:v>-9.0230400000000004E-4</c:v>
                </c:pt>
                <c:pt idx="80787" formatCode="0.00E+00">
                  <c:v>-9.0765400000000003E-4</c:v>
                </c:pt>
                <c:pt idx="80788" formatCode="0.00E+00">
                  <c:v>-9.1252200000000003E-4</c:v>
                </c:pt>
                <c:pt idx="80789" formatCode="0.00E+00">
                  <c:v>-9.1692900000000003E-4</c:v>
                </c:pt>
                <c:pt idx="80790" formatCode="0.00E+00">
                  <c:v>-9.2089899999999998E-4</c:v>
                </c:pt>
                <c:pt idx="80791" formatCode="0.00E+00">
                  <c:v>-9.2445500000000002E-4</c:v>
                </c:pt>
                <c:pt idx="80792" formatCode="0.00E+00">
                  <c:v>-9.2761700000000005E-4</c:v>
                </c:pt>
                <c:pt idx="80793" formatCode="0.00E+00">
                  <c:v>-9.3040899999999999E-4</c:v>
                </c:pt>
                <c:pt idx="80794" formatCode="0.00E+00">
                  <c:v>-9.3285299999999998E-4</c:v>
                </c:pt>
                <c:pt idx="80795" formatCode="0.00E+00">
                  <c:v>-9.34968E-4</c:v>
                </c:pt>
                <c:pt idx="80796" formatCode="0.00E+00">
                  <c:v>-9.3677799999999998E-4</c:v>
                </c:pt>
                <c:pt idx="80797" formatCode="0.00E+00">
                  <c:v>-9.38301E-4</c:v>
                </c:pt>
                <c:pt idx="80798" formatCode="0.00E+00">
                  <c:v>-9.3955799999999995E-4</c:v>
                </c:pt>
                <c:pt idx="80799" formatCode="0.00E+00">
                  <c:v>-9.4056800000000002E-4</c:v>
                </c:pt>
                <c:pt idx="80800" formatCode="0.00E+00">
                  <c:v>-9.4134999999999998E-4</c:v>
                </c:pt>
                <c:pt idx="80801" formatCode="0.00E+00">
                  <c:v>-9.4192199999999998E-4</c:v>
                </c:pt>
                <c:pt idx="80802" formatCode="0.00E+00">
                  <c:v>-9.4230200000000001E-4</c:v>
                </c:pt>
                <c:pt idx="80803" formatCode="0.00E+00">
                  <c:v>-9.4250499999999995E-4</c:v>
                </c:pt>
                <c:pt idx="80804" formatCode="0.00E+00">
                  <c:v>-9.4254899999999999E-4</c:v>
                </c:pt>
                <c:pt idx="80805" formatCode="0.00E+00">
                  <c:v>-9.4244700000000001E-4</c:v>
                </c:pt>
                <c:pt idx="80806" formatCode="0.00E+00">
                  <c:v>-9.4221400000000003E-4</c:v>
                </c:pt>
                <c:pt idx="80807" formatCode="0.00E+00">
                  <c:v>-9.4186200000000002E-4</c:v>
                </c:pt>
                <c:pt idx="80808" formatCode="0.00E+00">
                  <c:v>-9.4140499999999998E-4</c:v>
                </c:pt>
                <c:pt idx="80809" formatCode="0.00E+00">
                  <c:v>-9.4085399999999997E-4</c:v>
                </c:pt>
                <c:pt idx="80810" formatCode="0.00E+00">
                  <c:v>-9.4021800000000004E-4</c:v>
                </c:pt>
                <c:pt idx="80811" formatCode="0.00E+00">
                  <c:v>-9.3950800000000003E-4</c:v>
                </c:pt>
                <c:pt idx="80812" formatCode="0.00E+00">
                  <c:v>-9.3873100000000005E-4</c:v>
                </c:pt>
                <c:pt idx="80813" formatCode="0.00E+00">
                  <c:v>-9.3789399999999999E-4</c:v>
                </c:pt>
                <c:pt idx="80814" formatCode="0.00E+00">
                  <c:v>-9.3700399999999996E-4</c:v>
                </c:pt>
                <c:pt idx="80815" formatCode="0.00E+00">
                  <c:v>-9.3606600000000005E-4</c:v>
                </c:pt>
                <c:pt idx="80816" formatCode="0.00E+00">
                  <c:v>-9.3508299999999996E-4</c:v>
                </c:pt>
                <c:pt idx="80817" formatCode="0.00E+00">
                  <c:v>-9.34059E-4</c:v>
                </c:pt>
                <c:pt idx="80818" formatCode="0.00E+00">
                  <c:v>-9.3299500000000005E-4</c:v>
                </c:pt>
                <c:pt idx="80819" formatCode="0.00E+00">
                  <c:v>-9.3189100000000001E-4</c:v>
                </c:pt>
                <c:pt idx="80820" formatCode="0.00E+00">
                  <c:v>-9.3074900000000003E-4</c:v>
                </c:pt>
                <c:pt idx="80821" formatCode="0.00E+00">
                  <c:v>-9.2956500000000004E-4</c:v>
                </c:pt>
                <c:pt idx="80822" formatCode="0.00E+00">
                  <c:v>-9.28337E-4</c:v>
                </c:pt>
                <c:pt idx="80823" formatCode="0.00E+00">
                  <c:v>-9.2706199999999998E-4</c:v>
                </c:pt>
                <c:pt idx="80824" formatCode="0.00E+00">
                  <c:v>-9.25734E-4</c:v>
                </c:pt>
                <c:pt idx="80825" formatCode="0.00E+00">
                  <c:v>-9.2434899999999998E-4</c:v>
                </c:pt>
                <c:pt idx="80826" formatCode="0.00E+00">
                  <c:v>-9.2289800000000001E-4</c:v>
                </c:pt>
                <c:pt idx="80827" formatCode="0.00E+00">
                  <c:v>-9.2137399999999998E-4</c:v>
                </c:pt>
                <c:pt idx="80828" formatCode="0.00E+00">
                  <c:v>-9.1976899999999997E-4</c:v>
                </c:pt>
                <c:pt idx="80829" formatCode="0.00E+00">
                  <c:v>-9.1807200000000003E-4</c:v>
                </c:pt>
                <c:pt idx="80830" formatCode="0.00E+00">
                  <c:v>-9.16273E-4</c:v>
                </c:pt>
                <c:pt idx="80831" formatCode="0.00E+00">
                  <c:v>-9.1436000000000002E-4</c:v>
                </c:pt>
                <c:pt idx="80832" formatCode="0.00E+00">
                  <c:v>-9.1231999999999999E-4</c:v>
                </c:pt>
                <c:pt idx="80833" formatCode="0.00E+00">
                  <c:v>-9.1014000000000004E-4</c:v>
                </c:pt>
                <c:pt idx="80834" formatCode="0.00E+00">
                  <c:v>-9.0780600000000004E-4</c:v>
                </c:pt>
                <c:pt idx="80835" formatCode="0.00E+00">
                  <c:v>-9.0530299999999999E-4</c:v>
                </c:pt>
                <c:pt idx="80836" formatCode="0.00E+00">
                  <c:v>-9.0261599999999997E-4</c:v>
                </c:pt>
                <c:pt idx="80837" formatCode="0.00E+00">
                  <c:v>-8.9972700000000001E-4</c:v>
                </c:pt>
                <c:pt idx="80838" formatCode="0.00E+00">
                  <c:v>-8.9661999999999999E-4</c:v>
                </c:pt>
                <c:pt idx="80839" formatCode="0.00E+00">
                  <c:v>-8.9327799999999995E-4</c:v>
                </c:pt>
                <c:pt idx="80840" formatCode="0.00E+00">
                  <c:v>-8.8968200000000004E-4</c:v>
                </c:pt>
                <c:pt idx="80841" formatCode="0.00E+00">
                  <c:v>-8.8581399999999996E-4</c:v>
                </c:pt>
                <c:pt idx="80842" formatCode="0.00E+00">
                  <c:v>-8.8165499999999996E-4</c:v>
                </c:pt>
                <c:pt idx="80843" formatCode="0.00E+00">
                  <c:v>-8.7718500000000005E-4</c:v>
                </c:pt>
                <c:pt idx="80844" formatCode="0.00E+00">
                  <c:v>-8.7238500000000004E-4</c:v>
                </c:pt>
                <c:pt idx="80845" formatCode="0.00E+00">
                  <c:v>-8.6723599999999996E-4</c:v>
                </c:pt>
                <c:pt idx="80846" formatCode="0.00E+00">
                  <c:v>-8.61716E-4</c:v>
                </c:pt>
                <c:pt idx="80847" formatCode="0.00E+00">
                  <c:v>-8.5580499999999996E-4</c:v>
                </c:pt>
                <c:pt idx="80848" formatCode="0.00E+00">
                  <c:v>-8.4948399999999996E-4</c:v>
                </c:pt>
                <c:pt idx="80849" formatCode="0.00E+00">
                  <c:v>-8.4273200000000001E-4</c:v>
                </c:pt>
                <c:pt idx="80850" formatCode="0.00E+00">
                  <c:v>-8.3552699999999997E-4</c:v>
                </c:pt>
                <c:pt idx="80851" formatCode="0.00E+00">
                  <c:v>-8.2785200000000001E-4</c:v>
                </c:pt>
                <c:pt idx="80852" formatCode="0.00E+00">
                  <c:v>-8.1968399999999999E-4</c:v>
                </c:pt>
                <c:pt idx="80853" formatCode="0.00E+00">
                  <c:v>-8.1100400000000004E-4</c:v>
                </c:pt>
                <c:pt idx="80854" formatCode="0.00E+00">
                  <c:v>-8.0179199999999996E-4</c:v>
                </c:pt>
                <c:pt idx="80855" formatCode="0.00E+00">
                  <c:v>-7.9202999999999999E-4</c:v>
                </c:pt>
                <c:pt idx="80856" formatCode="0.00E+00">
                  <c:v>-7.8169800000000005E-4</c:v>
                </c:pt>
                <c:pt idx="80857" formatCode="0.00E+00">
                  <c:v>-7.7077799999999996E-4</c:v>
                </c:pt>
                <c:pt idx="80858" formatCode="0.00E+00">
                  <c:v>-7.5925099999999996E-4</c:v>
                </c:pt>
                <c:pt idx="80859" formatCode="0.00E+00">
                  <c:v>-7.4710100000000002E-4</c:v>
                </c:pt>
                <c:pt idx="80860" formatCode="0.00E+00">
                  <c:v>-7.3431099999999997E-4</c:v>
                </c:pt>
                <c:pt idx="80861" formatCode="0.00E+00">
                  <c:v>-7.2086399999999999E-4</c:v>
                </c:pt>
                <c:pt idx="80862" formatCode="0.00E+00">
                  <c:v>-7.0674599999999996E-4</c:v>
                </c:pt>
                <c:pt idx="80863" formatCode="0.00E+00">
                  <c:v>-6.9194099999999995E-4</c:v>
                </c:pt>
                <c:pt idx="80864" formatCode="0.00E+00">
                  <c:v>-6.76437E-4</c:v>
                </c:pt>
                <c:pt idx="80865" formatCode="0.00E+00">
                  <c:v>-6.6021999999999999E-4</c:v>
                </c:pt>
                <c:pt idx="80866" formatCode="0.00E+00">
                  <c:v>-6.4327899999999996E-4</c:v>
                </c:pt>
                <c:pt idx="80867" formatCode="0.00E+00">
                  <c:v>-6.2560299999999997E-4</c:v>
                </c:pt>
                <c:pt idx="80868" formatCode="0.00E+00">
                  <c:v>-6.0718199999999995E-4</c:v>
                </c:pt>
                <c:pt idx="80869" formatCode="0.00E+00">
                  <c:v>-5.88008E-4</c:v>
                </c:pt>
                <c:pt idx="80870" formatCode="0.00E+00">
                  <c:v>-5.6807299999999999E-4</c:v>
                </c:pt>
                <c:pt idx="80871" formatCode="0.00E+00">
                  <c:v>-5.4737099999999995E-4</c:v>
                </c:pt>
                <c:pt idx="80872" formatCode="0.00E+00">
                  <c:v>-5.2589599999999998E-4</c:v>
                </c:pt>
                <c:pt idx="80873" formatCode="0.00E+00">
                  <c:v>-5.0364699999999997E-4</c:v>
                </c:pt>
                <c:pt idx="80874" formatCode="0.00E+00">
                  <c:v>-4.80619E-4</c:v>
                </c:pt>
                <c:pt idx="80875" formatCode="0.00E+00">
                  <c:v>-4.56811E-4</c:v>
                </c:pt>
                <c:pt idx="80876" formatCode="0.00E+00">
                  <c:v>-4.32225E-4</c:v>
                </c:pt>
                <c:pt idx="80877" formatCode="0.00E+00">
                  <c:v>-4.0686200000000002E-4</c:v>
                </c:pt>
                <c:pt idx="80878" formatCode="0.00E+00">
                  <c:v>-3.8072399999999998E-4</c:v>
                </c:pt>
                <c:pt idx="80879" formatCode="0.00E+00">
                  <c:v>-3.5381799999999999E-4</c:v>
                </c:pt>
                <c:pt idx="80880" formatCode="0.00E+00">
                  <c:v>-3.2614699999999999E-4</c:v>
                </c:pt>
                <c:pt idx="80881" formatCode="0.00E+00">
                  <c:v>-2.9772099999999998E-4</c:v>
                </c:pt>
                <c:pt idx="80882" formatCode="0.00E+00">
                  <c:v>-2.6854800000000002E-4</c:v>
                </c:pt>
                <c:pt idx="80883" formatCode="0.00E+00">
                  <c:v>-2.3864000000000001E-4</c:v>
                </c:pt>
                <c:pt idx="80884" formatCode="0.00E+00">
                  <c:v>-2.0800699999999999E-4</c:v>
                </c:pt>
                <c:pt idx="80885" formatCode="0.00E+00">
                  <c:v>-1.7666399999999999E-4</c:v>
                </c:pt>
                <c:pt idx="80886" formatCode="0.00E+00">
                  <c:v>-1.4462599999999999E-4</c:v>
                </c:pt>
                <c:pt idx="80887" formatCode="0.00E+00">
                  <c:v>-1.1191100000000001E-4</c:v>
                </c:pt>
                <c:pt idx="80888" formatCode="0.00E+00">
                  <c:v>-7.8535000000000006E-5</c:v>
                </c:pt>
                <c:pt idx="80889" formatCode="0.00E+00">
                  <c:v>-4.45196E-5</c:v>
                </c:pt>
                <c:pt idx="80890" formatCode="0.00E+00">
                  <c:v>-9.8858299999999998E-6</c:v>
                </c:pt>
                <c:pt idx="80891" formatCode="0.00E+00">
                  <c:v>2.5343299999999998E-5</c:v>
                </c:pt>
                <c:pt idx="80892" formatCode="0.00E+00">
                  <c:v>6.1143399999999995E-5</c:v>
                </c:pt>
                <c:pt idx="80893" formatCode="0.00E+00">
                  <c:v>9.74884E-5</c:v>
                </c:pt>
                <c:pt idx="80894" formatCode="0.00E+00">
                  <c:v>1.34351E-4</c:v>
                </c:pt>
                <c:pt idx="80895" formatCode="0.00E+00">
                  <c:v>1.71702E-4</c:v>
                </c:pt>
                <c:pt idx="80896" formatCode="0.00E+00">
                  <c:v>2.0951100000000001E-4</c:v>
                </c:pt>
                <c:pt idx="80897" formatCode="0.00E+00">
                  <c:v>2.4774699999999998E-4</c:v>
                </c:pt>
                <c:pt idx="80898" formatCode="0.00E+00">
                  <c:v>2.8637600000000002E-4</c:v>
                </c:pt>
                <c:pt idx="80899" formatCode="0.00E+00">
                  <c:v>3.2536499999999999E-4</c:v>
                </c:pt>
                <c:pt idx="80900" formatCode="0.00E+00">
                  <c:v>3.6467599999999998E-4</c:v>
                </c:pt>
                <c:pt idx="80901" formatCode="0.00E+00">
                  <c:v>4.0427399999999999E-4</c:v>
                </c:pt>
                <c:pt idx="80902" formatCode="0.00E+00">
                  <c:v>4.4412E-4</c:v>
                </c:pt>
                <c:pt idx="80903" formatCode="0.00E+00">
                  <c:v>4.8417499999999999E-4</c:v>
                </c:pt>
                <c:pt idx="80904" formatCode="0.00E+00">
                  <c:v>5.2439800000000003E-4</c:v>
                </c:pt>
                <c:pt idx="80905" formatCode="0.00E+00">
                  <c:v>5.6474800000000001E-4</c:v>
                </c:pt>
                <c:pt idx="80906" formatCode="0.00E+00">
                  <c:v>6.0518200000000001E-4</c:v>
                </c:pt>
                <c:pt idx="80907" formatCode="0.00E+00">
                  <c:v>6.45657E-4</c:v>
                </c:pt>
                <c:pt idx="80908" formatCode="0.00E+00">
                  <c:v>6.8612800000000004E-4</c:v>
                </c:pt>
                <c:pt idx="80909" formatCode="0.00E+00">
                  <c:v>7.2654999999999996E-4</c:v>
                </c:pt>
                <c:pt idx="80910" formatCode="0.00E+00">
                  <c:v>7.6687800000000003E-4</c:v>
                </c:pt>
                <c:pt idx="80911" formatCode="0.00E+00">
                  <c:v>8.0706400000000002E-4</c:v>
                </c:pt>
                <c:pt idx="80912" formatCode="0.00E+00">
                  <c:v>8.4706099999999997E-4</c:v>
                </c:pt>
                <c:pt idx="80913" formatCode="0.00E+00">
                  <c:v>8.8682099999999999E-4</c:v>
                </c:pt>
                <c:pt idx="80914" formatCode="0.00E+00">
                  <c:v>9.2629599999999996E-4</c:v>
                </c:pt>
                <c:pt idx="80915" formatCode="0.00E+00">
                  <c:v>9.6543599999999996E-4</c:v>
                </c:pt>
                <c:pt idx="80916" formatCode="0.00E+00">
                  <c:v>1.0041900000000001E-3</c:v>
                </c:pt>
                <c:pt idx="80917" formatCode="0.00E+00">
                  <c:v>1.0425199999999999E-3</c:v>
                </c:pt>
                <c:pt idx="80918" formatCode="0.00E+00">
                  <c:v>1.08036E-3</c:v>
                </c:pt>
                <c:pt idx="80919" formatCode="0.00E+00">
                  <c:v>1.1176700000000001E-3</c:v>
                </c:pt>
                <c:pt idx="80920" formatCode="0.00E+00">
                  <c:v>1.1544000000000001E-3</c:v>
                </c:pt>
                <c:pt idx="80921" formatCode="0.00E+00">
                  <c:v>1.19049E-3</c:v>
                </c:pt>
                <c:pt idx="80922" formatCode="0.00E+00">
                  <c:v>1.2259E-3</c:v>
                </c:pt>
                <c:pt idx="80923" formatCode="0.00E+00">
                  <c:v>1.2605800000000001E-3</c:v>
                </c:pt>
                <c:pt idx="80924" formatCode="0.00E+00">
                  <c:v>1.29448E-3</c:v>
                </c:pt>
                <c:pt idx="80925" formatCode="0.00E+00">
                  <c:v>1.32755E-3</c:v>
                </c:pt>
                <c:pt idx="80926" formatCode="0.00E+00">
                  <c:v>1.3597399999999999E-3</c:v>
                </c:pt>
                <c:pt idx="80927" formatCode="0.00E+00">
                  <c:v>1.3910000000000001E-3</c:v>
                </c:pt>
                <c:pt idx="80928" formatCode="0.00E+00">
                  <c:v>1.42129E-3</c:v>
                </c:pt>
                <c:pt idx="80929" formatCode="0.00E+00">
                  <c:v>1.45056E-3</c:v>
                </c:pt>
                <c:pt idx="80930" formatCode="0.00E+00">
                  <c:v>1.47875E-3</c:v>
                </c:pt>
                <c:pt idx="80931" formatCode="0.00E+00">
                  <c:v>1.50584E-3</c:v>
                </c:pt>
                <c:pt idx="80932" formatCode="0.00E+00">
                  <c:v>1.53177E-3</c:v>
                </c:pt>
                <c:pt idx="80933" formatCode="0.00E+00">
                  <c:v>1.5564999999999999E-3</c:v>
                </c:pt>
                <c:pt idx="80934" formatCode="0.00E+00">
                  <c:v>1.5799799999999999E-3</c:v>
                </c:pt>
                <c:pt idx="80935" formatCode="0.00E+00">
                  <c:v>1.6021799999999999E-3</c:v>
                </c:pt>
                <c:pt idx="80936" formatCode="0.00E+00">
                  <c:v>1.62305E-3</c:v>
                </c:pt>
                <c:pt idx="80937" formatCode="0.00E+00">
                  <c:v>1.6425599999999999E-3</c:v>
                </c:pt>
                <c:pt idx="80938" formatCode="0.00E+00">
                  <c:v>1.6606699999999999E-3</c:v>
                </c:pt>
                <c:pt idx="80939" formatCode="0.00E+00">
                  <c:v>1.67735E-3</c:v>
                </c:pt>
                <c:pt idx="80940" formatCode="0.00E+00">
                  <c:v>1.6925499999999999E-3</c:v>
                </c:pt>
                <c:pt idx="80941" formatCode="0.00E+00">
                  <c:v>1.7062399999999999E-3</c:v>
                </c:pt>
                <c:pt idx="80942" formatCode="0.00E+00">
                  <c:v>1.7183999999999999E-3</c:v>
                </c:pt>
                <c:pt idx="80943" formatCode="0.00E+00">
                  <c:v>1.7289899999999999E-3</c:v>
                </c:pt>
                <c:pt idx="80944" formatCode="0.00E+00">
                  <c:v>1.73799E-3</c:v>
                </c:pt>
                <c:pt idx="80945" formatCode="0.00E+00">
                  <c:v>1.74537E-3</c:v>
                </c:pt>
                <c:pt idx="80946" formatCode="0.00E+00">
                  <c:v>1.7511E-3</c:v>
                </c:pt>
                <c:pt idx="80947" formatCode="0.00E+00">
                  <c:v>1.7551699999999999E-3</c:v>
                </c:pt>
                <c:pt idx="80948" formatCode="0.00E+00">
                  <c:v>1.7575500000000001E-3</c:v>
                </c:pt>
                <c:pt idx="80949" formatCode="0.00E+00">
                  <c:v>1.75822E-3</c:v>
                </c:pt>
                <c:pt idx="80950" formatCode="0.00E+00">
                  <c:v>1.75716E-3</c:v>
                </c:pt>
                <c:pt idx="80951" formatCode="0.00E+00">
                  <c:v>1.7543700000000001E-3</c:v>
                </c:pt>
                <c:pt idx="80952" formatCode="0.00E+00">
                  <c:v>1.74983E-3</c:v>
                </c:pt>
                <c:pt idx="80953" formatCode="0.00E+00">
                  <c:v>1.7435300000000001E-3</c:v>
                </c:pt>
                <c:pt idx="80954" formatCode="0.00E+00">
                  <c:v>1.7354600000000001E-3</c:v>
                </c:pt>
                <c:pt idx="80955" formatCode="0.00E+00">
                  <c:v>1.72561E-3</c:v>
                </c:pt>
                <c:pt idx="80956" formatCode="0.00E+00">
                  <c:v>1.7139900000000001E-3</c:v>
                </c:pt>
                <c:pt idx="80957" formatCode="0.00E+00">
                  <c:v>1.7005900000000001E-3</c:v>
                </c:pt>
                <c:pt idx="80958" formatCode="0.00E+00">
                  <c:v>1.6854000000000001E-3</c:v>
                </c:pt>
                <c:pt idx="80959" formatCode="0.00E+00">
                  <c:v>1.6684499999999999E-3</c:v>
                </c:pt>
                <c:pt idx="80960" formatCode="0.00E+00">
                  <c:v>1.6497199999999999E-3</c:v>
                </c:pt>
                <c:pt idx="80961" formatCode="0.00E+00">
                  <c:v>1.62923E-3</c:v>
                </c:pt>
                <c:pt idx="80962" formatCode="0.00E+00">
                  <c:v>1.60699E-3</c:v>
                </c:pt>
                <c:pt idx="80963" formatCode="0.00E+00">
                  <c:v>1.583E-3</c:v>
                </c:pt>
                <c:pt idx="80964" formatCode="0.00E+00">
                  <c:v>1.5573E-3</c:v>
                </c:pt>
                <c:pt idx="80965" formatCode="0.00E+00">
                  <c:v>1.52988E-3</c:v>
                </c:pt>
                <c:pt idx="80966" formatCode="0.00E+00">
                  <c:v>1.50077E-3</c:v>
                </c:pt>
                <c:pt idx="80967" formatCode="0.00E+00">
                  <c:v>1.47E-3</c:v>
                </c:pt>
                <c:pt idx="80968" formatCode="0.00E+00">
                  <c:v>1.4375900000000001E-3</c:v>
                </c:pt>
                <c:pt idx="80969" formatCode="0.00E+00">
                  <c:v>1.4035499999999999E-3</c:v>
                </c:pt>
                <c:pt idx="80970" formatCode="0.00E+00">
                  <c:v>1.3679300000000001E-3</c:v>
                </c:pt>
                <c:pt idx="80971" formatCode="0.00E+00">
                  <c:v>1.3307499999999999E-3</c:v>
                </c:pt>
                <c:pt idx="80972" formatCode="0.00E+00">
                  <c:v>1.2920399999999999E-3</c:v>
                </c:pt>
                <c:pt idx="80973" formatCode="0.00E+00">
                  <c:v>1.2518399999999999E-3</c:v>
                </c:pt>
                <c:pt idx="80974" formatCode="0.00E+00">
                  <c:v>1.2101900000000001E-3</c:v>
                </c:pt>
                <c:pt idx="80975" formatCode="0.00E+00">
                  <c:v>1.16712E-3</c:v>
                </c:pt>
                <c:pt idx="80976" formatCode="0.00E+00">
                  <c:v>1.12268E-3</c:v>
                </c:pt>
                <c:pt idx="80977" formatCode="0.00E+00">
                  <c:v>1.0769E-3</c:v>
                </c:pt>
                <c:pt idx="80978" formatCode="0.00E+00">
                  <c:v>1.02984E-3</c:v>
                </c:pt>
                <c:pt idx="80979" formatCode="0.00E+00">
                  <c:v>9.8153499999999996E-4</c:v>
                </c:pt>
                <c:pt idx="80980" formatCode="0.00E+00">
                  <c:v>9.3204099999999999E-4</c:v>
                </c:pt>
                <c:pt idx="80981" formatCode="0.00E+00">
                  <c:v>8.8140400000000002E-4</c:v>
                </c:pt>
                <c:pt idx="80982" formatCode="0.00E+00">
                  <c:v>8.2967800000000003E-4</c:v>
                </c:pt>
                <c:pt idx="80983" formatCode="0.00E+00">
                  <c:v>7.7691499999999998E-4</c:v>
                </c:pt>
                <c:pt idx="80984" formatCode="0.00E+00">
                  <c:v>7.2317099999999999E-4</c:v>
                </c:pt>
                <c:pt idx="80985" formatCode="0.00E+00">
                  <c:v>6.6850099999999995E-4</c:v>
                </c:pt>
                <c:pt idx="80986" formatCode="0.00E+00">
                  <c:v>6.1296500000000004E-4</c:v>
                </c:pt>
                <c:pt idx="80987" formatCode="0.00E+00">
                  <c:v>5.5662099999999998E-4</c:v>
                </c:pt>
                <c:pt idx="80988" formatCode="0.00E+00">
                  <c:v>4.9952899999999997E-4</c:v>
                </c:pt>
                <c:pt idx="80989" formatCode="0.00E+00">
                  <c:v>4.4175099999999999E-4</c:v>
                </c:pt>
                <c:pt idx="80990" formatCode="0.00E+00">
                  <c:v>3.8335000000000002E-4</c:v>
                </c:pt>
                <c:pt idx="80991" formatCode="0.00E+00">
                  <c:v>3.2438999999999998E-4</c:v>
                </c:pt>
                <c:pt idx="80992" formatCode="0.00E+00">
                  <c:v>2.64935E-4</c:v>
                </c:pt>
                <c:pt idx="80993" formatCode="0.00E+00">
                  <c:v>2.0505100000000001E-4</c:v>
                </c:pt>
                <c:pt idx="80994" formatCode="0.00E+00">
                  <c:v>1.44804E-4</c:v>
                </c:pt>
                <c:pt idx="80995" formatCode="0.00E+00">
                  <c:v>8.4260500000000004E-5</c:v>
                </c:pt>
                <c:pt idx="80996" formatCode="0.00E+00">
                  <c:v>2.3488500000000001E-5</c:v>
                </c:pt>
                <c:pt idx="80997" formatCode="0.00E+00">
                  <c:v>-3.7444300000000003E-5</c:v>
                </c:pt>
                <c:pt idx="80998" formatCode="0.00E+00">
                  <c:v>-9.8469500000000003E-5</c:v>
                </c:pt>
                <c:pt idx="80999" formatCode="0.00E+00">
                  <c:v>-1.59519E-4</c:v>
                </c:pt>
                <c:pt idx="81000" formatCode="0.00E+00">
                  <c:v>-2.2052199999999999E-4</c:v>
                </c:pt>
                <c:pt idx="81001" formatCode="0.00E+00">
                  <c:v>-2.8141199999999998E-4</c:v>
                </c:pt>
                <c:pt idx="81002" formatCode="0.00E+00">
                  <c:v>-3.42119E-4</c:v>
                </c:pt>
                <c:pt idx="81003" formatCode="0.00E+00">
                  <c:v>-4.02574E-4</c:v>
                </c:pt>
                <c:pt idx="81004" formatCode="0.00E+00">
                  <c:v>-4.62709E-4</c:v>
                </c:pt>
                <c:pt idx="81005" formatCode="0.00E+00">
                  <c:v>-5.22454E-4</c:v>
                </c:pt>
                <c:pt idx="81006" formatCode="0.00E+00">
                  <c:v>-5.8174300000000002E-4</c:v>
                </c:pt>
                <c:pt idx="81007" formatCode="0.00E+00">
                  <c:v>-6.40506E-4</c:v>
                </c:pt>
                <c:pt idx="81008" formatCode="0.00E+00">
                  <c:v>-6.9867799999999999E-4</c:v>
                </c:pt>
                <c:pt idx="81009" formatCode="0.00E+00">
                  <c:v>-7.5619200000000004E-4</c:v>
                </c:pt>
                <c:pt idx="81010" formatCode="0.00E+00">
                  <c:v>-8.1298099999999995E-4</c:v>
                </c:pt>
                <c:pt idx="81011" formatCode="0.00E+00">
                  <c:v>-8.6898200000000002E-4</c:v>
                </c:pt>
                <c:pt idx="81012" formatCode="0.00E+00">
                  <c:v>-9.2413E-4</c:v>
                </c:pt>
                <c:pt idx="81013" formatCode="0.00E+00">
                  <c:v>-9.7836199999999998E-4</c:v>
                </c:pt>
                <c:pt idx="81014" formatCode="0.00E+00">
                  <c:v>-1.03162E-3</c:v>
                </c:pt>
                <c:pt idx="81015" formatCode="0.00E+00">
                  <c:v>-1.08383E-3</c:v>
                </c:pt>
                <c:pt idx="81016" formatCode="0.00E+00">
                  <c:v>-1.13495E-3</c:v>
                </c:pt>
                <c:pt idx="81017" formatCode="0.00E+00">
                  <c:v>-1.18491E-3</c:v>
                </c:pt>
                <c:pt idx="81018" formatCode="0.00E+00">
                  <c:v>-1.2336599999999999E-3</c:v>
                </c:pt>
                <c:pt idx="81019" formatCode="0.00E+00">
                  <c:v>-1.2811400000000001E-3</c:v>
                </c:pt>
                <c:pt idx="81020" formatCode="0.00E+00">
                  <c:v>-1.3273E-3</c:v>
                </c:pt>
                <c:pt idx="81021" formatCode="0.00E+00">
                  <c:v>-1.3720799999999999E-3</c:v>
                </c:pt>
                <c:pt idx="81022" formatCode="0.00E+00">
                  <c:v>-1.41544E-3</c:v>
                </c:pt>
                <c:pt idx="81023" formatCode="0.00E+00">
                  <c:v>-1.45733E-3</c:v>
                </c:pt>
                <c:pt idx="81024" formatCode="0.00E+00">
                  <c:v>-1.4977E-3</c:v>
                </c:pt>
                <c:pt idx="81025" formatCode="0.00E+00">
                  <c:v>-1.5365000000000001E-3</c:v>
                </c:pt>
                <c:pt idx="81026" formatCode="0.00E+00">
                  <c:v>-1.57369E-3</c:v>
                </c:pt>
                <c:pt idx="81027" formatCode="0.00E+00">
                  <c:v>-1.6092400000000001E-3</c:v>
                </c:pt>
                <c:pt idx="81028" formatCode="0.00E+00">
                  <c:v>-1.6431E-3</c:v>
                </c:pt>
                <c:pt idx="81029" formatCode="0.00E+00">
                  <c:v>-1.6752399999999999E-3</c:v>
                </c:pt>
                <c:pt idx="81030" formatCode="0.00E+00">
                  <c:v>-1.7056199999999999E-3</c:v>
                </c:pt>
                <c:pt idx="81031" formatCode="0.00E+00">
                  <c:v>-1.7342E-3</c:v>
                </c:pt>
                <c:pt idx="81032" formatCode="0.00E+00">
                  <c:v>-1.7609699999999999E-3</c:v>
                </c:pt>
                <c:pt idx="81033" formatCode="0.00E+00">
                  <c:v>-1.78589E-3</c:v>
                </c:pt>
                <c:pt idx="81034" formatCode="0.00E+00">
                  <c:v>-1.80893E-3</c:v>
                </c:pt>
                <c:pt idx="81035" formatCode="0.00E+00">
                  <c:v>-1.83008E-3</c:v>
                </c:pt>
                <c:pt idx="81036" formatCode="0.00E+00">
                  <c:v>-1.84932E-3</c:v>
                </c:pt>
                <c:pt idx="81037" formatCode="0.00E+00">
                  <c:v>-1.8666100000000001E-3</c:v>
                </c:pt>
                <c:pt idx="81038" formatCode="0.00E+00">
                  <c:v>-1.88196E-3</c:v>
                </c:pt>
                <c:pt idx="81039" formatCode="0.00E+00">
                  <c:v>-1.8953399999999999E-3</c:v>
                </c:pt>
                <c:pt idx="81040" formatCode="0.00E+00">
                  <c:v>-1.9067400000000001E-3</c:v>
                </c:pt>
                <c:pt idx="81041" formatCode="0.00E+00">
                  <c:v>-1.9161600000000001E-3</c:v>
                </c:pt>
                <c:pt idx="81042" formatCode="0.00E+00">
                  <c:v>-1.92359E-3</c:v>
                </c:pt>
                <c:pt idx="81043" formatCode="0.00E+00">
                  <c:v>-1.92903E-3</c:v>
                </c:pt>
                <c:pt idx="81044" formatCode="0.00E+00">
                  <c:v>-1.9324800000000001E-3</c:v>
                </c:pt>
                <c:pt idx="81045" formatCode="0.00E+00">
                  <c:v>-1.9339299999999999E-3</c:v>
                </c:pt>
                <c:pt idx="81046" formatCode="0.00E+00">
                  <c:v>-1.9333899999999999E-3</c:v>
                </c:pt>
                <c:pt idx="81047" formatCode="0.00E+00">
                  <c:v>-1.9308699999999999E-3</c:v>
                </c:pt>
                <c:pt idx="81048" formatCode="0.00E+00">
                  <c:v>-1.9263800000000001E-3</c:v>
                </c:pt>
                <c:pt idx="81049" formatCode="0.00E+00">
                  <c:v>-1.9199200000000001E-3</c:v>
                </c:pt>
                <c:pt idx="81050" formatCode="0.00E+00">
                  <c:v>-1.9115200000000001E-3</c:v>
                </c:pt>
                <c:pt idx="81051" formatCode="0.00E+00">
                  <c:v>-1.9011900000000001E-3</c:v>
                </c:pt>
                <c:pt idx="81052" formatCode="0.00E+00">
                  <c:v>-1.88894E-3</c:v>
                </c:pt>
                <c:pt idx="81053" formatCode="0.00E+00">
                  <c:v>-1.8748E-3</c:v>
                </c:pt>
                <c:pt idx="81054" formatCode="0.00E+00">
                  <c:v>-1.8587899999999999E-3</c:v>
                </c:pt>
                <c:pt idx="81055" formatCode="0.00E+00">
                  <c:v>-1.8409399999999999E-3</c:v>
                </c:pt>
                <c:pt idx="81056" formatCode="0.00E+00">
                  <c:v>-1.8212700000000001E-3</c:v>
                </c:pt>
                <c:pt idx="81057" formatCode="0.00E+00">
                  <c:v>-1.79981E-3</c:v>
                </c:pt>
                <c:pt idx="81058" formatCode="0.00E+00">
                  <c:v>-1.7765999999999999E-3</c:v>
                </c:pt>
                <c:pt idx="81059" formatCode="0.00E+00">
                  <c:v>-1.7516599999999999E-3</c:v>
                </c:pt>
                <c:pt idx="81060" formatCode="0.00E+00">
                  <c:v>-1.72504E-3</c:v>
                </c:pt>
                <c:pt idx="81061" formatCode="0.00E+00">
                  <c:v>-1.6967799999999999E-3</c:v>
                </c:pt>
                <c:pt idx="81062" formatCode="0.00E+00">
                  <c:v>-1.6669E-3</c:v>
                </c:pt>
                <c:pt idx="81063" formatCode="0.00E+00">
                  <c:v>-1.63546E-3</c:v>
                </c:pt>
                <c:pt idx="81064" formatCode="0.00E+00">
                  <c:v>-1.60249E-3</c:v>
                </c:pt>
                <c:pt idx="81065" formatCode="0.00E+00">
                  <c:v>-1.5680399999999999E-3</c:v>
                </c:pt>
                <c:pt idx="81066" formatCode="0.00E+00">
                  <c:v>-1.5321600000000001E-3</c:v>
                </c:pt>
                <c:pt idx="81067" formatCode="0.00E+00">
                  <c:v>-1.4949E-3</c:v>
                </c:pt>
                <c:pt idx="81068" formatCode="0.00E+00">
                  <c:v>-1.4563E-3</c:v>
                </c:pt>
                <c:pt idx="81069" formatCode="0.00E+00">
                  <c:v>-1.41642E-3</c:v>
                </c:pt>
                <c:pt idx="81070" formatCode="0.00E+00">
                  <c:v>-1.37531E-3</c:v>
                </c:pt>
                <c:pt idx="81071" formatCode="0.00E+00">
                  <c:v>-1.3330200000000001E-3</c:v>
                </c:pt>
                <c:pt idx="81072" formatCode="0.00E+00">
                  <c:v>-1.2895999999999999E-3</c:v>
                </c:pt>
                <c:pt idx="81073" formatCode="0.00E+00">
                  <c:v>-1.24512E-3</c:v>
                </c:pt>
                <c:pt idx="81074" formatCode="0.00E+00">
                  <c:v>-1.1996299999999999E-3</c:v>
                </c:pt>
                <c:pt idx="81075" formatCode="0.00E+00">
                  <c:v>-1.15318E-3</c:v>
                </c:pt>
                <c:pt idx="81076" formatCode="0.00E+00">
                  <c:v>-1.1058400000000001E-3</c:v>
                </c:pt>
                <c:pt idx="81077" formatCode="0.00E+00">
                  <c:v>-1.05766E-3</c:v>
                </c:pt>
                <c:pt idx="81078" formatCode="0.00E+00">
                  <c:v>-1.0087099999999999E-3</c:v>
                </c:pt>
                <c:pt idx="81079" formatCode="0.00E+00">
                  <c:v>-9.5904400000000004E-4</c:v>
                </c:pt>
                <c:pt idx="81080" formatCode="0.00E+00">
                  <c:v>-9.0872200000000005E-4</c:v>
                </c:pt>
                <c:pt idx="81081" formatCode="0.00E+00">
                  <c:v>-8.5780700000000004E-4</c:v>
                </c:pt>
                <c:pt idx="81082" formatCode="0.00E+00">
                  <c:v>-8.0636100000000001E-4</c:v>
                </c:pt>
                <c:pt idx="81083" formatCode="0.00E+00">
                  <c:v>-7.5444499999999996E-4</c:v>
                </c:pt>
                <c:pt idx="81084" formatCode="0.00E+00">
                  <c:v>-7.0212200000000001E-4</c:v>
                </c:pt>
                <c:pt idx="81085" formatCode="0.00E+00">
                  <c:v>-6.4945400000000005E-4</c:v>
                </c:pt>
                <c:pt idx="81086" formatCode="0.00E+00">
                  <c:v>-5.9650199999999995E-4</c:v>
                </c:pt>
                <c:pt idx="81087" formatCode="0.00E+00">
                  <c:v>-5.4332899999999995E-4</c:v>
                </c:pt>
                <c:pt idx="81088" formatCode="0.00E+00">
                  <c:v>-4.8999600000000003E-4</c:v>
                </c:pt>
                <c:pt idx="81089" formatCode="0.00E+00">
                  <c:v>-4.3656499999999998E-4</c:v>
                </c:pt>
                <c:pt idx="81090" formatCode="0.00E+00">
                  <c:v>-3.8309599999999998E-4</c:v>
                </c:pt>
                <c:pt idx="81091" formatCode="0.00E+00">
                  <c:v>-3.2965099999999998E-4</c:v>
                </c:pt>
                <c:pt idx="81092" formatCode="0.00E+00">
                  <c:v>-2.7628899999999998E-4</c:v>
                </c:pt>
                <c:pt idx="81093" formatCode="0.00E+00">
                  <c:v>-2.2306999999999999E-4</c:v>
                </c:pt>
                <c:pt idx="81094" formatCode="0.00E+00">
                  <c:v>-1.7005300000000001E-4</c:v>
                </c:pt>
                <c:pt idx="81095" formatCode="0.00E+00">
                  <c:v>-1.1729499999999999E-4</c:v>
                </c:pt>
                <c:pt idx="81096" formatCode="0.00E+00">
                  <c:v>-6.4853399999999998E-5</c:v>
                </c:pt>
                <c:pt idx="81097" formatCode="0.00E+00">
                  <c:v>-1.27847E-5</c:v>
                </c:pt>
                <c:pt idx="81098" formatCode="0.00E+00">
                  <c:v>3.8856200000000002E-5</c:v>
                </c:pt>
                <c:pt idx="81099" formatCode="0.00E+00">
                  <c:v>9.0014999999999998E-5</c:v>
                </c:pt>
                <c:pt idx="81100" formatCode="0.00E+00">
                  <c:v>1.4063899999999999E-4</c:v>
                </c:pt>
                <c:pt idx="81101" formatCode="0.00E+00">
                  <c:v>1.90676E-4</c:v>
                </c:pt>
                <c:pt idx="81102" formatCode="0.00E+00">
                  <c:v>2.4007600000000001E-4</c:v>
                </c:pt>
                <c:pt idx="81103" formatCode="0.00E+00">
                  <c:v>2.8878900000000002E-4</c:v>
                </c:pt>
                <c:pt idx="81104" formatCode="0.00E+00">
                  <c:v>3.3676700000000002E-4</c:v>
                </c:pt>
                <c:pt idx="81105" formatCode="0.00E+00">
                  <c:v>3.83965E-4</c:v>
                </c:pt>
                <c:pt idx="81106" formatCode="0.00E+00">
                  <c:v>4.3033699999999998E-4</c:v>
                </c:pt>
                <c:pt idx="81107" formatCode="0.00E+00">
                  <c:v>4.7584E-4</c:v>
                </c:pt>
                <c:pt idx="81108" formatCode="0.00E+00">
                  <c:v>5.2043200000000003E-4</c:v>
                </c:pt>
                <c:pt idx="81109" formatCode="0.00E+00">
                  <c:v>5.64073E-4</c:v>
                </c:pt>
                <c:pt idx="81110" formatCode="0.00E+00">
                  <c:v>6.0672500000000002E-4</c:v>
                </c:pt>
                <c:pt idx="81111" formatCode="0.00E+00">
                  <c:v>6.48349E-4</c:v>
                </c:pt>
                <c:pt idx="81112" formatCode="0.00E+00">
                  <c:v>6.8891199999999997E-4</c:v>
                </c:pt>
                <c:pt idx="81113" formatCode="0.00E+00">
                  <c:v>7.2838099999999995E-4</c:v>
                </c:pt>
                <c:pt idx="81114" formatCode="0.00E+00">
                  <c:v>7.6672299999999997E-4</c:v>
                </c:pt>
                <c:pt idx="81115" formatCode="0.00E+00">
                  <c:v>8.0390799999999999E-4</c:v>
                </c:pt>
                <c:pt idx="81116" formatCode="0.00E+00">
                  <c:v>8.3991000000000003E-4</c:v>
                </c:pt>
                <c:pt idx="81117" formatCode="0.00E+00">
                  <c:v>8.7470199999999999E-4</c:v>
                </c:pt>
                <c:pt idx="81118" formatCode="0.00E+00">
                  <c:v>9.0826000000000004E-4</c:v>
                </c:pt>
                <c:pt idx="81119" formatCode="0.00E+00">
                  <c:v>9.4056200000000004E-4</c:v>
                </c:pt>
                <c:pt idx="81120" formatCode="0.00E+00">
                  <c:v>9.7158800000000001E-4</c:v>
                </c:pt>
                <c:pt idx="81121" formatCode="0.00E+00">
                  <c:v>1.00132E-3</c:v>
                </c:pt>
                <c:pt idx="81122" formatCode="0.00E+00">
                  <c:v>1.0297399999999999E-3</c:v>
                </c:pt>
                <c:pt idx="81123" formatCode="0.00E+00">
                  <c:v>1.0568299999999999E-3</c:v>
                </c:pt>
                <c:pt idx="81124" formatCode="0.00E+00">
                  <c:v>1.08259E-3</c:v>
                </c:pt>
                <c:pt idx="81125" formatCode="0.00E+00">
                  <c:v>1.1069999999999999E-3</c:v>
                </c:pt>
                <c:pt idx="81126" formatCode="0.00E+00">
                  <c:v>1.1300500000000001E-3</c:v>
                </c:pt>
                <c:pt idx="81127" formatCode="0.00E+00">
                  <c:v>1.1517299999999999E-3</c:v>
                </c:pt>
                <c:pt idx="81128" formatCode="0.00E+00">
                  <c:v>1.17205E-3</c:v>
                </c:pt>
                <c:pt idx="81129" formatCode="0.00E+00">
                  <c:v>1.1909900000000001E-3</c:v>
                </c:pt>
                <c:pt idx="81130" formatCode="0.00E+00">
                  <c:v>1.20856E-3</c:v>
                </c:pt>
                <c:pt idx="81131" formatCode="0.00E+00">
                  <c:v>1.2247600000000001E-3</c:v>
                </c:pt>
                <c:pt idx="81132" formatCode="0.00E+00">
                  <c:v>1.23959E-3</c:v>
                </c:pt>
                <c:pt idx="81133" formatCode="0.00E+00">
                  <c:v>1.2530499999999999E-3</c:v>
                </c:pt>
                <c:pt idx="81134" formatCode="0.00E+00">
                  <c:v>1.26515E-3</c:v>
                </c:pt>
                <c:pt idx="81135" formatCode="0.00E+00">
                  <c:v>1.27589E-3</c:v>
                </c:pt>
                <c:pt idx="81136" formatCode="0.00E+00">
                  <c:v>1.2853000000000001E-3</c:v>
                </c:pt>
                <c:pt idx="81137" formatCode="0.00E+00">
                  <c:v>1.2933700000000001E-3</c:v>
                </c:pt>
                <c:pt idx="81138" formatCode="0.00E+00">
                  <c:v>1.3001200000000001E-3</c:v>
                </c:pt>
                <c:pt idx="81139" formatCode="0.00E+00">
                  <c:v>1.30557E-3</c:v>
                </c:pt>
                <c:pt idx="81140" formatCode="0.00E+00">
                  <c:v>1.3097300000000001E-3</c:v>
                </c:pt>
                <c:pt idx="81141" formatCode="0.00E+00">
                  <c:v>1.3126100000000001E-3</c:v>
                </c:pt>
                <c:pt idx="81142" formatCode="0.00E+00">
                  <c:v>1.3142399999999999E-3</c:v>
                </c:pt>
                <c:pt idx="81143" formatCode="0.00E+00">
                  <c:v>1.31463E-3</c:v>
                </c:pt>
                <c:pt idx="81144" formatCode="0.00E+00">
                  <c:v>1.31382E-3</c:v>
                </c:pt>
                <c:pt idx="81145" formatCode="0.00E+00">
                  <c:v>1.3118100000000001E-3</c:v>
                </c:pt>
                <c:pt idx="81146" formatCode="0.00E+00">
                  <c:v>1.3086300000000001E-3</c:v>
                </c:pt>
                <c:pt idx="81147" formatCode="0.00E+00">
                  <c:v>1.3043099999999999E-3</c:v>
                </c:pt>
                <c:pt idx="81148" formatCode="0.00E+00">
                  <c:v>1.2988800000000001E-3</c:v>
                </c:pt>
                <c:pt idx="81149" formatCode="0.00E+00">
                  <c:v>1.29236E-3</c:v>
                </c:pt>
                <c:pt idx="81150" formatCode="0.00E+00">
                  <c:v>1.28477E-3</c:v>
                </c:pt>
                <c:pt idx="81151" formatCode="0.00E+00">
                  <c:v>1.2761599999999999E-3</c:v>
                </c:pt>
                <c:pt idx="81152" formatCode="0.00E+00">
                  <c:v>1.26654E-3</c:v>
                </c:pt>
                <c:pt idx="81153" formatCode="0.00E+00">
                  <c:v>1.25595E-3</c:v>
                </c:pt>
                <c:pt idx="81154" formatCode="0.00E+00">
                  <c:v>1.24442E-3</c:v>
                </c:pt>
                <c:pt idx="81155" formatCode="0.00E+00">
                  <c:v>1.2319799999999999E-3</c:v>
                </c:pt>
                <c:pt idx="81156" formatCode="0.00E+00">
                  <c:v>1.2186600000000001E-3</c:v>
                </c:pt>
                <c:pt idx="81157" formatCode="0.00E+00">
                  <c:v>1.2045000000000001E-3</c:v>
                </c:pt>
                <c:pt idx="81158" formatCode="0.00E+00">
                  <c:v>1.18954E-3</c:v>
                </c:pt>
                <c:pt idx="81159" formatCode="0.00E+00">
                  <c:v>1.1737900000000001E-3</c:v>
                </c:pt>
                <c:pt idx="81160" formatCode="0.00E+00">
                  <c:v>1.1573099999999999E-3</c:v>
                </c:pt>
                <c:pt idx="81161" formatCode="0.00E+00">
                  <c:v>1.1401199999999999E-3</c:v>
                </c:pt>
                <c:pt idx="81162" formatCode="0.00E+00">
                  <c:v>1.1222599999999999E-3</c:v>
                </c:pt>
                <c:pt idx="81163" formatCode="0.00E+00">
                  <c:v>1.1037600000000001E-3</c:v>
                </c:pt>
                <c:pt idx="81164" formatCode="0.00E+00">
                  <c:v>1.0846600000000001E-3</c:v>
                </c:pt>
                <c:pt idx="81165" formatCode="0.00E+00">
                  <c:v>1.06499E-3</c:v>
                </c:pt>
                <c:pt idx="81166" formatCode="0.00E+00">
                  <c:v>1.0447900000000001E-3</c:v>
                </c:pt>
                <c:pt idx="81167" formatCode="0.00E+00">
                  <c:v>1.0241E-3</c:v>
                </c:pt>
                <c:pt idx="81168" formatCode="0.00E+00">
                  <c:v>1.0029399999999999E-3</c:v>
                </c:pt>
                <c:pt idx="81169" formatCode="0.00E+00">
                  <c:v>9.8135999999999991E-4</c:v>
                </c:pt>
                <c:pt idx="81170" formatCode="0.00E+00">
                  <c:v>9.5938499999999999E-4</c:v>
                </c:pt>
                <c:pt idx="81171" formatCode="0.00E+00">
                  <c:v>9.3705199999999996E-4</c:v>
                </c:pt>
                <c:pt idx="81172" formatCode="0.00E+00">
                  <c:v>9.1439400000000001E-4</c:v>
                </c:pt>
                <c:pt idx="81173" formatCode="0.00E+00">
                  <c:v>8.9144500000000004E-4</c:v>
                </c:pt>
                <c:pt idx="81174" formatCode="0.00E+00">
                  <c:v>8.6823800000000002E-4</c:v>
                </c:pt>
                <c:pt idx="81175" formatCode="0.00E+00">
                  <c:v>8.44804E-4</c:v>
                </c:pt>
                <c:pt idx="81176" formatCode="0.00E+00">
                  <c:v>8.2117599999999996E-4</c:v>
                </c:pt>
                <c:pt idx="81177" formatCode="0.00E+00">
                  <c:v>7.9738499999999996E-4</c:v>
                </c:pt>
                <c:pt idx="81178" formatCode="0.00E+00">
                  <c:v>7.7346000000000001E-4</c:v>
                </c:pt>
                <c:pt idx="81179" formatCode="0.00E+00">
                  <c:v>7.4943299999999998E-4</c:v>
                </c:pt>
                <c:pt idx="81180" formatCode="0.00E+00">
                  <c:v>7.2533099999999996E-4</c:v>
                </c:pt>
                <c:pt idx="81181" formatCode="0.00E+00">
                  <c:v>7.0118299999999997E-4</c:v>
                </c:pt>
                <c:pt idx="81182" formatCode="0.00E+00">
                  <c:v>6.7701600000000001E-4</c:v>
                </c:pt>
                <c:pt idx="81183" formatCode="0.00E+00">
                  <c:v>6.5285600000000005E-4</c:v>
                </c:pt>
                <c:pt idx="81184" formatCode="0.00E+00">
                  <c:v>6.2872999999999998E-4</c:v>
                </c:pt>
                <c:pt idx="81185" formatCode="0.00E+00">
                  <c:v>6.0466299999999997E-4</c:v>
                </c:pt>
                <c:pt idx="81186" formatCode="0.00E+00">
                  <c:v>5.8067600000000002E-4</c:v>
                </c:pt>
                <c:pt idx="81187" formatCode="0.00E+00">
                  <c:v>5.5679500000000001E-4</c:v>
                </c:pt>
                <c:pt idx="81188" formatCode="0.00E+00">
                  <c:v>5.3303900000000002E-4</c:v>
                </c:pt>
                <c:pt idx="81189" formatCode="0.00E+00">
                  <c:v>5.0943099999999997E-4</c:v>
                </c:pt>
                <c:pt idx="81190" formatCode="0.00E+00">
                  <c:v>4.8599E-4</c:v>
                </c:pt>
                <c:pt idx="81191" formatCode="0.00E+00">
                  <c:v>4.6273400000000002E-4</c:v>
                </c:pt>
                <c:pt idx="81192" formatCode="0.00E+00">
                  <c:v>4.3968000000000002E-4</c:v>
                </c:pt>
                <c:pt idx="81193" formatCode="0.00E+00">
                  <c:v>4.1684699999999997E-4</c:v>
                </c:pt>
                <c:pt idx="81194" formatCode="0.00E+00">
                  <c:v>3.9424799999999998E-4</c:v>
                </c:pt>
                <c:pt idx="81195" formatCode="0.00E+00">
                  <c:v>3.7189900000000003E-4</c:v>
                </c:pt>
                <c:pt idx="81196" formatCode="0.00E+00">
                  <c:v>3.4981299999999998E-4</c:v>
                </c:pt>
                <c:pt idx="81197" formatCode="0.00E+00">
                  <c:v>3.2800100000000002E-4</c:v>
                </c:pt>
                <c:pt idx="81198" formatCode="0.00E+00">
                  <c:v>3.0647600000000002E-4</c:v>
                </c:pt>
                <c:pt idx="81199" formatCode="0.00E+00">
                  <c:v>2.8524600000000001E-4</c:v>
                </c:pt>
                <c:pt idx="81200" formatCode="0.00E+00">
                  <c:v>2.6432099999999998E-4</c:v>
                </c:pt>
                <c:pt idx="81201" formatCode="0.00E+00">
                  <c:v>2.4370800000000001E-4</c:v>
                </c:pt>
                <c:pt idx="81202" formatCode="0.00E+00">
                  <c:v>2.23415E-4</c:v>
                </c:pt>
                <c:pt idx="81203" formatCode="0.00E+00">
                  <c:v>2.0344699999999999E-4</c:v>
                </c:pt>
                <c:pt idx="81204" formatCode="0.00E+00">
                  <c:v>1.83809E-4</c:v>
                </c:pt>
                <c:pt idx="81205" formatCode="0.00E+00">
                  <c:v>1.64504E-4</c:v>
                </c:pt>
                <c:pt idx="81206" formatCode="0.00E+00">
                  <c:v>1.4553499999999999E-4</c:v>
                </c:pt>
                <c:pt idx="81207" formatCode="0.00E+00">
                  <c:v>1.26904E-4</c:v>
                </c:pt>
                <c:pt idx="81208" formatCode="0.00E+00">
                  <c:v>1.0861099999999999E-4</c:v>
                </c:pt>
                <c:pt idx="81209" formatCode="0.00E+00">
                  <c:v>9.0655999999999994E-5</c:v>
                </c:pt>
                <c:pt idx="81210" formatCode="0.00E+00">
                  <c:v>7.3038099999999994E-5</c:v>
                </c:pt>
                <c:pt idx="81211" formatCode="0.00E+00">
                  <c:v>5.5755099999999997E-5</c:v>
                </c:pt>
                <c:pt idx="81212" formatCode="0.00E+00">
                  <c:v>3.8804099999999997E-5</c:v>
                </c:pt>
                <c:pt idx="81213" formatCode="0.00E+00">
                  <c:v>2.2181300000000001E-5</c:v>
                </c:pt>
                <c:pt idx="81214" formatCode="0.00E+00">
                  <c:v>5.8823700000000002E-6</c:v>
                </c:pt>
                <c:pt idx="81215" formatCode="0.00E+00">
                  <c:v>-1.0098100000000001E-5</c:v>
                </c:pt>
                <c:pt idx="81216" formatCode="0.00E+00">
                  <c:v>-2.5766E-5</c:v>
                </c:pt>
                <c:pt idx="81217" formatCode="0.00E+00">
                  <c:v>-4.1128000000000003E-5</c:v>
                </c:pt>
                <c:pt idx="81218" formatCode="0.00E+00">
                  <c:v>-5.6191399999999999E-5</c:v>
                </c:pt>
                <c:pt idx="81219" formatCode="0.00E+00">
                  <c:v>-7.09641E-5</c:v>
                </c:pt>
                <c:pt idx="81220" formatCode="0.00E+00">
                  <c:v>-8.5454500000000007E-5</c:v>
                </c:pt>
                <c:pt idx="81221" formatCode="0.00E+00">
                  <c:v>-9.9671699999999996E-5</c:v>
                </c:pt>
                <c:pt idx="81222" formatCode="0.00E+00">
                  <c:v>-1.13625E-4</c:v>
                </c:pt>
                <c:pt idx="81223" formatCode="0.00E+00">
                  <c:v>-1.27324E-4</c:v>
                </c:pt>
                <c:pt idx="81224" formatCode="0.00E+00">
                  <c:v>-1.4077999999999999E-4</c:v>
                </c:pt>
                <c:pt idx="81225" formatCode="0.00E+00">
                  <c:v>-1.54003E-4</c:v>
                </c:pt>
                <c:pt idx="81226" formatCode="0.00E+00">
                  <c:v>-1.67004E-4</c:v>
                </c:pt>
                <c:pt idx="81227" formatCode="0.00E+00">
                  <c:v>-1.79793E-4</c:v>
                </c:pt>
                <c:pt idx="81228" formatCode="0.00E+00">
                  <c:v>-1.9238400000000001E-4</c:v>
                </c:pt>
                <c:pt idx="81229" formatCode="0.00E+00">
                  <c:v>-2.0478599999999999E-4</c:v>
                </c:pt>
                <c:pt idx="81230" formatCode="0.00E+00">
                  <c:v>-2.1701199999999999E-4</c:v>
                </c:pt>
                <c:pt idx="81231" formatCode="0.00E+00">
                  <c:v>-2.2907299999999999E-4</c:v>
                </c:pt>
                <c:pt idx="81232" formatCode="0.00E+00">
                  <c:v>-2.4098199999999999E-4</c:v>
                </c:pt>
                <c:pt idx="81233" formatCode="0.00E+00">
                  <c:v>-2.5274999999999999E-4</c:v>
                </c:pt>
                <c:pt idx="81234" formatCode="0.00E+00">
                  <c:v>-2.64388E-4</c:v>
                </c:pt>
                <c:pt idx="81235" formatCode="0.00E+00">
                  <c:v>-2.7590900000000002E-4</c:v>
                </c:pt>
                <c:pt idx="81236" formatCode="0.00E+00">
                  <c:v>-2.8732299999999997E-4</c:v>
                </c:pt>
                <c:pt idx="81237" formatCode="0.00E+00">
                  <c:v>-2.9864300000000002E-4</c:v>
                </c:pt>
                <c:pt idx="81238" formatCode="0.00E+00">
                  <c:v>-3.0987899999999999E-4</c:v>
                </c:pt>
                <c:pt idx="81239" formatCode="0.00E+00">
                  <c:v>-3.2104099999999999E-4</c:v>
                </c:pt>
                <c:pt idx="81240" formatCode="0.00E+00">
                  <c:v>-3.3214099999999999E-4</c:v>
                </c:pt>
                <c:pt idx="81241" formatCode="0.00E+00">
                  <c:v>-3.4318800000000002E-4</c:v>
                </c:pt>
                <c:pt idx="81242" formatCode="0.00E+00">
                  <c:v>-3.5419200000000003E-4</c:v>
                </c:pt>
                <c:pt idx="81243" formatCode="0.00E+00">
                  <c:v>-3.6516199999999998E-4</c:v>
                </c:pt>
                <c:pt idx="81244" formatCode="0.00E+00">
                  <c:v>-3.7610699999999998E-4</c:v>
                </c:pt>
                <c:pt idx="81245" formatCode="0.00E+00">
                  <c:v>-3.87036E-4</c:v>
                </c:pt>
                <c:pt idx="81246" formatCode="0.00E+00">
                  <c:v>-3.9795500000000002E-4</c:v>
                </c:pt>
                <c:pt idx="81247" formatCode="0.00E+00">
                  <c:v>-4.0887299999999997E-4</c:v>
                </c:pt>
                <c:pt idx="81248" formatCode="0.00E+00">
                  <c:v>-4.19796E-4</c:v>
                </c:pt>
                <c:pt idx="81249" formatCode="0.00E+00">
                  <c:v>-4.3072899999999998E-4</c:v>
                </c:pt>
                <c:pt idx="81250" formatCode="0.00E+00">
                  <c:v>-4.4167799999999998E-4</c:v>
                </c:pt>
                <c:pt idx="81251" formatCode="0.00E+00">
                  <c:v>-4.5264799999999999E-4</c:v>
                </c:pt>
                <c:pt idx="81252" formatCode="0.00E+00">
                  <c:v>-4.63642E-4</c:v>
                </c:pt>
                <c:pt idx="81253" formatCode="0.00E+00">
                  <c:v>-4.7466400000000002E-4</c:v>
                </c:pt>
                <c:pt idx="81254" formatCode="0.00E+00">
                  <c:v>-4.8571600000000002E-4</c:v>
                </c:pt>
                <c:pt idx="81255" formatCode="0.00E+00">
                  <c:v>-4.9680000000000004E-4</c:v>
                </c:pt>
                <c:pt idx="81256" formatCode="0.00E+00">
                  <c:v>-5.0791699999999998E-4</c:v>
                </c:pt>
                <c:pt idx="81257" formatCode="0.00E+00">
                  <c:v>-5.1906599999999999E-4</c:v>
                </c:pt>
                <c:pt idx="81258" formatCode="0.00E+00">
                  <c:v>-5.3024699999999997E-4</c:v>
                </c:pt>
                <c:pt idx="81259" formatCode="0.00E+00">
                  <c:v>-5.4145899999999999E-4</c:v>
                </c:pt>
                <c:pt idx="81260" formatCode="0.00E+00">
                  <c:v>-5.5269800000000001E-4</c:v>
                </c:pt>
                <c:pt idx="81261" formatCode="0.00E+00">
                  <c:v>-5.6396300000000001E-4</c:v>
                </c:pt>
                <c:pt idx="81262" formatCode="0.00E+00">
                  <c:v>-5.7524799999999999E-4</c:v>
                </c:pt>
                <c:pt idx="81263" formatCode="0.00E+00">
                  <c:v>-5.8655000000000003E-4</c:v>
                </c:pt>
                <c:pt idx="81264" formatCode="0.00E+00">
                  <c:v>-5.97862E-4</c:v>
                </c:pt>
                <c:pt idx="81265" formatCode="0.00E+00">
                  <c:v>-6.0917700000000003E-4</c:v>
                </c:pt>
                <c:pt idx="81266" formatCode="0.00E+00">
                  <c:v>-6.20489E-4</c:v>
                </c:pt>
                <c:pt idx="81267" formatCode="0.00E+00">
                  <c:v>-6.3178900000000001E-4</c:v>
                </c:pt>
                <c:pt idx="81268" formatCode="0.00E+00">
                  <c:v>-6.43068E-4</c:v>
                </c:pt>
                <c:pt idx="81269" formatCode="0.00E+00">
                  <c:v>-6.5431699999999996E-4</c:v>
                </c:pt>
                <c:pt idx="81270" formatCode="0.00E+00">
                  <c:v>-6.6552500000000004E-4</c:v>
                </c:pt>
                <c:pt idx="81271" formatCode="0.00E+00">
                  <c:v>-6.7668000000000003E-4</c:v>
                </c:pt>
                <c:pt idx="81272" formatCode="0.00E+00">
                  <c:v>-6.8776999999999998E-4</c:v>
                </c:pt>
                <c:pt idx="81273" formatCode="0.00E+00">
                  <c:v>-6.9878300000000002E-4</c:v>
                </c:pt>
                <c:pt idx="81274" formatCode="0.00E+00">
                  <c:v>-7.0970500000000004E-4</c:v>
                </c:pt>
                <c:pt idx="81275" formatCode="0.00E+00">
                  <c:v>-7.2052100000000001E-4</c:v>
                </c:pt>
                <c:pt idx="81276" formatCode="0.00E+00">
                  <c:v>-7.3121799999999995E-4</c:v>
                </c:pt>
                <c:pt idx="81277" formatCode="0.00E+00">
                  <c:v>-7.4177800000000001E-4</c:v>
                </c:pt>
                <c:pt idx="81278" formatCode="0.00E+00">
                  <c:v>-7.5218699999999997E-4</c:v>
                </c:pt>
                <c:pt idx="81279" formatCode="0.00E+00">
                  <c:v>-7.6242699999999998E-4</c:v>
                </c:pt>
                <c:pt idx="81280" formatCode="0.00E+00">
                  <c:v>-7.7248099999999999E-4</c:v>
                </c:pt>
                <c:pt idx="81281" formatCode="0.00E+00">
                  <c:v>-7.8233100000000004E-4</c:v>
                </c:pt>
                <c:pt idx="81282" formatCode="0.00E+00">
                  <c:v>-7.9195899999999996E-4</c:v>
                </c:pt>
                <c:pt idx="81283" formatCode="0.00E+00">
                  <c:v>-8.0134599999999998E-4</c:v>
                </c:pt>
                <c:pt idx="81284" formatCode="0.00E+00">
                  <c:v>-8.1047300000000003E-4</c:v>
                </c:pt>
                <c:pt idx="81285" formatCode="0.00E+00">
                  <c:v>-8.1932100000000002E-4</c:v>
                </c:pt>
                <c:pt idx="81286" formatCode="0.00E+00">
                  <c:v>-8.2786899999999996E-4</c:v>
                </c:pt>
                <c:pt idx="81287" formatCode="0.00E+00">
                  <c:v>-8.3609799999999996E-4</c:v>
                </c:pt>
                <c:pt idx="81288" formatCode="0.00E+00">
                  <c:v>-8.4398700000000004E-4</c:v>
                </c:pt>
                <c:pt idx="81289" formatCode="0.00E+00">
                  <c:v>-8.5151499999999995E-4</c:v>
                </c:pt>
                <c:pt idx="81290" formatCode="0.00E+00">
                  <c:v>-8.5866299999999996E-4</c:v>
                </c:pt>
                <c:pt idx="81291" formatCode="0.00E+00">
                  <c:v>-8.6540800000000002E-4</c:v>
                </c:pt>
                <c:pt idx="81292" formatCode="0.00E+00">
                  <c:v>-8.7173000000000003E-4</c:v>
                </c:pt>
                <c:pt idx="81293" formatCode="0.00E+00">
                  <c:v>-8.7760900000000001E-4</c:v>
                </c:pt>
                <c:pt idx="81294" formatCode="0.00E+00">
                  <c:v>-8.8302300000000003E-4</c:v>
                </c:pt>
                <c:pt idx="81295" formatCode="0.00E+00">
                  <c:v>-8.8795200000000001E-4</c:v>
                </c:pt>
                <c:pt idx="81296" formatCode="0.00E+00">
                  <c:v>-8.9237500000000005E-4</c:v>
                </c:pt>
                <c:pt idx="81297" formatCode="0.00E+00">
                  <c:v>-8.9627100000000003E-4</c:v>
                </c:pt>
                <c:pt idx="81298" formatCode="0.00E+00">
                  <c:v>-8.9961999999999996E-4</c:v>
                </c:pt>
                <c:pt idx="81299" formatCode="0.00E+00">
                  <c:v>-9.0240199999999996E-4</c:v>
                </c:pt>
                <c:pt idx="81300" formatCode="0.00E+00">
                  <c:v>-9.0459799999999995E-4</c:v>
                </c:pt>
                <c:pt idx="81301" formatCode="0.00E+00">
                  <c:v>-9.0618800000000005E-4</c:v>
                </c:pt>
                <c:pt idx="81302" formatCode="0.00E+00">
                  <c:v>-9.0715299999999995E-4</c:v>
                </c:pt>
                <c:pt idx="81303" formatCode="0.00E+00">
                  <c:v>-9.0747500000000004E-4</c:v>
                </c:pt>
                <c:pt idx="81304" formatCode="0.00E+00">
                  <c:v>-9.0713600000000001E-4</c:v>
                </c:pt>
                <c:pt idx="81305" formatCode="0.00E+00">
                  <c:v>-9.0611900000000004E-4</c:v>
                </c:pt>
                <c:pt idx="81306" formatCode="0.00E+00">
                  <c:v>-9.0440599999999996E-4</c:v>
                </c:pt>
                <c:pt idx="81307" formatCode="0.00E+00">
                  <c:v>-9.0198199999999996E-4</c:v>
                </c:pt>
                <c:pt idx="81308" formatCode="0.00E+00">
                  <c:v>-8.98831E-4</c:v>
                </c:pt>
                <c:pt idx="81309" formatCode="0.00E+00">
                  <c:v>-8.9493799999999996E-4</c:v>
                </c:pt>
                <c:pt idx="81310" formatCode="0.00E+00">
                  <c:v>-8.9029099999999998E-4</c:v>
                </c:pt>
                <c:pt idx="81311" formatCode="0.00E+00">
                  <c:v>-8.8487500000000003E-4</c:v>
                </c:pt>
                <c:pt idx="81312" formatCode="0.00E+00">
                  <c:v>-8.7867800000000003E-4</c:v>
                </c:pt>
                <c:pt idx="81313" formatCode="0.00E+00">
                  <c:v>-8.7168900000000004E-4</c:v>
                </c:pt>
                <c:pt idx="81314" formatCode="0.00E+00">
                  <c:v>-8.6389799999999999E-4</c:v>
                </c:pt>
                <c:pt idx="81315" formatCode="0.00E+00">
                  <c:v>-8.5529499999999995E-4</c:v>
                </c:pt>
                <c:pt idx="81316" formatCode="0.00E+00">
                  <c:v>-8.4587200000000001E-4</c:v>
                </c:pt>
                <c:pt idx="81317" formatCode="0.00E+00">
                  <c:v>-8.3562100000000004E-4</c:v>
                </c:pt>
                <c:pt idx="81318" formatCode="0.00E+00">
                  <c:v>-8.2453699999999997E-4</c:v>
                </c:pt>
                <c:pt idx="81319" formatCode="0.00E+00">
                  <c:v>-8.1261300000000001E-4</c:v>
                </c:pt>
                <c:pt idx="81320" formatCode="0.00E+00">
                  <c:v>-7.99846E-4</c:v>
                </c:pt>
                <c:pt idx="81321" formatCode="0.00E+00">
                  <c:v>-7.8623400000000002E-4</c:v>
                </c:pt>
                <c:pt idx="81322" formatCode="0.00E+00">
                  <c:v>-7.7177300000000001E-4</c:v>
                </c:pt>
                <c:pt idx="81323" formatCode="0.00E+00">
                  <c:v>-7.56465E-4</c:v>
                </c:pt>
                <c:pt idx="81324" formatCode="0.00E+00">
                  <c:v>-7.4030799999999996E-4</c:v>
                </c:pt>
                <c:pt idx="81325" formatCode="0.00E+00">
                  <c:v>-7.2330699999999996E-4</c:v>
                </c:pt>
                <c:pt idx="81326" formatCode="0.00E+00">
                  <c:v>-7.0546200000000002E-4</c:v>
                </c:pt>
                <c:pt idx="81327" formatCode="0.00E+00">
                  <c:v>-6.8678000000000001E-4</c:v>
                </c:pt>
                <c:pt idx="81328" formatCode="0.00E+00">
                  <c:v>-6.6726600000000002E-4</c:v>
                </c:pt>
                <c:pt idx="81329" formatCode="0.00E+00">
                  <c:v>-6.4692600000000003E-4</c:v>
                </c:pt>
                <c:pt idx="81330" formatCode="0.00E+00">
                  <c:v>-6.2576999999999999E-4</c:v>
                </c:pt>
                <c:pt idx="81331" formatCode="0.00E+00">
                  <c:v>-6.0380600000000003E-4</c:v>
                </c:pt>
                <c:pt idx="81332" formatCode="0.00E+00">
                  <c:v>-5.8104599999999999E-4</c:v>
                </c:pt>
                <c:pt idx="81333" formatCode="0.00E+00">
                  <c:v>-5.5750199999999998E-4</c:v>
                </c:pt>
                <c:pt idx="81334" formatCode="0.00E+00">
                  <c:v>-5.3318799999999998E-4</c:v>
                </c:pt>
                <c:pt idx="81335" formatCode="0.00E+00">
                  <c:v>-5.08118E-4</c:v>
                </c:pt>
                <c:pt idx="81336" formatCode="0.00E+00">
                  <c:v>-4.8230899999999999E-4</c:v>
                </c:pt>
                <c:pt idx="81337" formatCode="0.00E+00">
                  <c:v>-4.55778E-4</c:v>
                </c:pt>
                <c:pt idx="81338" formatCode="0.00E+00">
                  <c:v>-4.2854299999999998E-4</c:v>
                </c:pt>
                <c:pt idx="81339" formatCode="0.00E+00">
                  <c:v>-4.0062499999999999E-4</c:v>
                </c:pt>
                <c:pt idx="81340" formatCode="0.00E+00">
                  <c:v>-3.7204499999999999E-4</c:v>
                </c:pt>
                <c:pt idx="81341" formatCode="0.00E+00">
                  <c:v>-3.42825E-4</c:v>
                </c:pt>
                <c:pt idx="81342" formatCode="0.00E+00">
                  <c:v>-3.1299000000000002E-4</c:v>
                </c:pt>
                <c:pt idx="81343" formatCode="0.00E+00">
                  <c:v>-2.82563E-4</c:v>
                </c:pt>
                <c:pt idx="81344" formatCode="0.00E+00">
                  <c:v>-2.5157000000000001E-4</c:v>
                </c:pt>
                <c:pt idx="81345" formatCode="0.00E+00">
                  <c:v>-2.2003999999999999E-4</c:v>
                </c:pt>
                <c:pt idx="81346" formatCode="0.00E+00">
                  <c:v>-1.87999E-4</c:v>
                </c:pt>
                <c:pt idx="81347" formatCode="0.00E+00">
                  <c:v>-1.5547799999999999E-4</c:v>
                </c:pt>
                <c:pt idx="81348" formatCode="0.00E+00">
                  <c:v>-1.2250600000000001E-4</c:v>
                </c:pt>
                <c:pt idx="81349" formatCode="0.00E+00">
                  <c:v>-8.9115600000000004E-5</c:v>
                </c:pt>
                <c:pt idx="81350" formatCode="0.00E+00">
                  <c:v>-5.5337899999999997E-5</c:v>
                </c:pt>
                <c:pt idx="81351" formatCode="0.00E+00">
                  <c:v>-2.1206400000000001E-5</c:v>
                </c:pt>
                <c:pt idx="81352" formatCode="0.00E+00">
                  <c:v>1.32447E-5</c:v>
                </c:pt>
                <c:pt idx="81353" formatCode="0.00E+00">
                  <c:v>4.79807E-5</c:v>
                </c:pt>
                <c:pt idx="81354" formatCode="0.00E+00">
                  <c:v>8.2965800000000004E-5</c:v>
                </c:pt>
                <c:pt idx="81355" formatCode="0.00E+00">
                  <c:v>1.18164E-4</c:v>
                </c:pt>
                <c:pt idx="81356" formatCode="0.00E+00">
                  <c:v>1.53537E-4</c:v>
                </c:pt>
                <c:pt idx="81357" formatCode="0.00E+00">
                  <c:v>1.8904800000000001E-4</c:v>
                </c:pt>
                <c:pt idx="81358" formatCode="0.00E+00">
                  <c:v>2.2465899999999999E-4</c:v>
                </c:pt>
                <c:pt idx="81359" formatCode="0.00E+00">
                  <c:v>2.6033099999999998E-4</c:v>
                </c:pt>
                <c:pt idx="81360" formatCode="0.00E+00">
                  <c:v>2.9602300000000002E-4</c:v>
                </c:pt>
                <c:pt idx="81361" formatCode="0.00E+00">
                  <c:v>3.3169800000000001E-4</c:v>
                </c:pt>
                <c:pt idx="81362" formatCode="0.00E+00">
                  <c:v>3.6731300000000003E-4</c:v>
                </c:pt>
                <c:pt idx="81363" formatCode="0.00E+00">
                  <c:v>4.02829E-4</c:v>
                </c:pt>
                <c:pt idx="81364" formatCode="0.00E+00">
                  <c:v>4.38205E-4</c:v>
                </c:pt>
                <c:pt idx="81365" formatCode="0.00E+00">
                  <c:v>4.7340000000000001E-4</c:v>
                </c:pt>
                <c:pt idx="81366" formatCode="0.00E+00">
                  <c:v>5.0837300000000001E-4</c:v>
                </c:pt>
                <c:pt idx="81367" formatCode="0.00E+00">
                  <c:v>5.4308299999999998E-4</c:v>
                </c:pt>
                <c:pt idx="81368" formatCode="0.00E+00">
                  <c:v>5.7748800000000002E-4</c:v>
                </c:pt>
                <c:pt idx="81369" formatCode="0.00E+00">
                  <c:v>6.1154700000000005E-4</c:v>
                </c:pt>
                <c:pt idx="81370" formatCode="0.00E+00">
                  <c:v>6.4521999999999995E-4</c:v>
                </c:pt>
                <c:pt idx="81371" formatCode="0.00E+00">
                  <c:v>6.7846400000000004E-4</c:v>
                </c:pt>
                <c:pt idx="81372" formatCode="0.00E+00">
                  <c:v>7.1124000000000003E-4</c:v>
                </c:pt>
                <c:pt idx="81373" formatCode="0.00E+00">
                  <c:v>7.4350800000000004E-4</c:v>
                </c:pt>
                <c:pt idx="81374" formatCode="0.00E+00">
                  <c:v>7.7522599999999995E-4</c:v>
                </c:pt>
                <c:pt idx="81375" formatCode="0.00E+00">
                  <c:v>8.0635500000000003E-4</c:v>
                </c:pt>
                <c:pt idx="81376" formatCode="0.00E+00">
                  <c:v>8.3685699999999999E-4</c:v>
                </c:pt>
                <c:pt idx="81377" formatCode="0.00E+00">
                  <c:v>8.6669099999999995E-4</c:v>
                </c:pt>
                <c:pt idx="81378" formatCode="0.00E+00">
                  <c:v>8.9582099999999999E-4</c:v>
                </c:pt>
                <c:pt idx="81379" formatCode="0.00E+00">
                  <c:v>9.2420899999999995E-4</c:v>
                </c:pt>
                <c:pt idx="81380" formatCode="0.00E+00">
                  <c:v>9.51818E-4</c:v>
                </c:pt>
                <c:pt idx="81381" formatCode="0.00E+00">
                  <c:v>9.7861200000000001E-4</c:v>
                </c:pt>
                <c:pt idx="81382" formatCode="0.00E+00">
                  <c:v>1.00456E-3</c:v>
                </c:pt>
                <c:pt idx="81383" formatCode="0.00E+00">
                  <c:v>1.02961E-3</c:v>
                </c:pt>
                <c:pt idx="81384" formatCode="0.00E+00">
                  <c:v>1.0537599999999999E-3</c:v>
                </c:pt>
                <c:pt idx="81385" formatCode="0.00E+00">
                  <c:v>1.0769499999999999E-3</c:v>
                </c:pt>
                <c:pt idx="81386" formatCode="0.00E+00">
                  <c:v>1.0991600000000001E-3</c:v>
                </c:pt>
                <c:pt idx="81387" formatCode="0.00E+00">
                  <c:v>1.12035E-3</c:v>
                </c:pt>
                <c:pt idx="81388" formatCode="0.00E+00">
                  <c:v>1.14051E-3</c:v>
                </c:pt>
                <c:pt idx="81389" formatCode="0.00E+00">
                  <c:v>1.1595900000000001E-3</c:v>
                </c:pt>
                <c:pt idx="81390" formatCode="0.00E+00">
                  <c:v>1.1775900000000001E-3</c:v>
                </c:pt>
                <c:pt idx="81391" formatCode="0.00E+00">
                  <c:v>1.1944499999999999E-3</c:v>
                </c:pt>
                <c:pt idx="81392" formatCode="0.00E+00">
                  <c:v>1.2101799999999999E-3</c:v>
                </c:pt>
                <c:pt idx="81393" formatCode="0.00E+00">
                  <c:v>1.22473E-3</c:v>
                </c:pt>
                <c:pt idx="81394" formatCode="0.00E+00">
                  <c:v>1.2381E-3</c:v>
                </c:pt>
                <c:pt idx="81395" formatCode="0.00E+00">
                  <c:v>1.2502500000000001E-3</c:v>
                </c:pt>
                <c:pt idx="81396" formatCode="0.00E+00">
                  <c:v>1.26118E-3</c:v>
                </c:pt>
                <c:pt idx="81397" formatCode="0.00E+00">
                  <c:v>1.27086E-3</c:v>
                </c:pt>
                <c:pt idx="81398" formatCode="0.00E+00">
                  <c:v>1.27928E-3</c:v>
                </c:pt>
                <c:pt idx="81399" formatCode="0.00E+00">
                  <c:v>1.2864300000000001E-3</c:v>
                </c:pt>
                <c:pt idx="81400" formatCode="0.00E+00">
                  <c:v>1.29229E-3</c:v>
                </c:pt>
                <c:pt idx="81401" formatCode="0.00E+00">
                  <c:v>1.29685E-3</c:v>
                </c:pt>
                <c:pt idx="81402" formatCode="0.00E+00">
                  <c:v>1.3001E-3</c:v>
                </c:pt>
                <c:pt idx="81403" formatCode="0.00E+00">
                  <c:v>1.30204E-3</c:v>
                </c:pt>
                <c:pt idx="81404" formatCode="0.00E+00">
                  <c:v>1.30265E-3</c:v>
                </c:pt>
                <c:pt idx="81405" formatCode="0.00E+00">
                  <c:v>1.3019500000000001E-3</c:v>
                </c:pt>
                <c:pt idx="81406" formatCode="0.00E+00">
                  <c:v>1.29991E-3</c:v>
                </c:pt>
                <c:pt idx="81407" formatCode="0.00E+00">
                  <c:v>1.29655E-3</c:v>
                </c:pt>
                <c:pt idx="81408" formatCode="0.00E+00">
                  <c:v>1.2918599999999999E-3</c:v>
                </c:pt>
                <c:pt idx="81409" formatCode="0.00E+00">
                  <c:v>1.2858399999999999E-3</c:v>
                </c:pt>
                <c:pt idx="81410" formatCode="0.00E+00">
                  <c:v>1.2784999999999999E-3</c:v>
                </c:pt>
                <c:pt idx="81411" formatCode="0.00E+00">
                  <c:v>1.2698500000000001E-3</c:v>
                </c:pt>
                <c:pt idx="81412" formatCode="0.00E+00">
                  <c:v>1.2598900000000001E-3</c:v>
                </c:pt>
                <c:pt idx="81413" formatCode="0.00E+00">
                  <c:v>1.2486299999999999E-3</c:v>
                </c:pt>
                <c:pt idx="81414" formatCode="0.00E+00">
                  <c:v>1.23609E-3</c:v>
                </c:pt>
                <c:pt idx="81415" formatCode="0.00E+00">
                  <c:v>1.2222699999999999E-3</c:v>
                </c:pt>
                <c:pt idx="81416" formatCode="0.00E+00">
                  <c:v>1.2071899999999999E-3</c:v>
                </c:pt>
                <c:pt idx="81417" formatCode="0.00E+00">
                  <c:v>1.1908699999999999E-3</c:v>
                </c:pt>
                <c:pt idx="81418" formatCode="0.00E+00">
                  <c:v>1.17332E-3</c:v>
                </c:pt>
                <c:pt idx="81419" formatCode="0.00E+00">
                  <c:v>1.15456E-3</c:v>
                </c:pt>
                <c:pt idx="81420" formatCode="0.00E+00">
                  <c:v>1.13462E-3</c:v>
                </c:pt>
                <c:pt idx="81421" formatCode="0.00E+00">
                  <c:v>1.1135100000000001E-3</c:v>
                </c:pt>
                <c:pt idx="81422" formatCode="0.00E+00">
                  <c:v>1.0912700000000001E-3</c:v>
                </c:pt>
                <c:pt idx="81423" formatCode="0.00E+00">
                  <c:v>1.0679000000000001E-3</c:v>
                </c:pt>
                <c:pt idx="81424" formatCode="0.00E+00">
                  <c:v>1.04345E-3</c:v>
                </c:pt>
                <c:pt idx="81425" formatCode="0.00E+00">
                  <c:v>1.01793E-3</c:v>
                </c:pt>
                <c:pt idx="81426" formatCode="0.00E+00">
                  <c:v>9.9138700000000004E-4</c:v>
                </c:pt>
                <c:pt idx="81427" formatCode="0.00E+00">
                  <c:v>9.6383999999999999E-4</c:v>
                </c:pt>
                <c:pt idx="81428" formatCode="0.00E+00">
                  <c:v>9.3532299999999995E-4</c:v>
                </c:pt>
                <c:pt idx="81429" formatCode="0.00E+00">
                  <c:v>9.0587100000000004E-4</c:v>
                </c:pt>
                <c:pt idx="81430" formatCode="0.00E+00">
                  <c:v>8.7551700000000003E-4</c:v>
                </c:pt>
                <c:pt idx="81431" formatCode="0.00E+00">
                  <c:v>8.4429700000000004E-4</c:v>
                </c:pt>
                <c:pt idx="81432" formatCode="0.00E+00">
                  <c:v>8.1224800000000001E-4</c:v>
                </c:pt>
                <c:pt idx="81433" formatCode="0.00E+00">
                  <c:v>7.7940699999999997E-4</c:v>
                </c:pt>
                <c:pt idx="81434" formatCode="0.00E+00">
                  <c:v>7.4581300000000001E-4</c:v>
                </c:pt>
                <c:pt idx="81435" formatCode="0.00E+00">
                  <c:v>7.1150499999999997E-4</c:v>
                </c:pt>
                <c:pt idx="81436" formatCode="0.00E+00">
                  <c:v>6.7652499999999998E-4</c:v>
                </c:pt>
                <c:pt idx="81437" formatCode="0.00E+00">
                  <c:v>6.4091199999999999E-4</c:v>
                </c:pt>
                <c:pt idx="81438" formatCode="0.00E+00">
                  <c:v>6.0470900000000004E-4</c:v>
                </c:pt>
                <c:pt idx="81439" formatCode="0.00E+00">
                  <c:v>5.6795999999999995E-4</c:v>
                </c:pt>
                <c:pt idx="81440" formatCode="0.00E+00">
                  <c:v>5.3070600000000004E-4</c:v>
                </c:pt>
                <c:pt idx="81441" formatCode="0.00E+00">
                  <c:v>4.9299200000000004E-4</c:v>
                </c:pt>
                <c:pt idx="81442" formatCode="0.00E+00">
                  <c:v>4.5486300000000001E-4</c:v>
                </c:pt>
                <c:pt idx="81443" formatCode="0.00E+00">
                  <c:v>4.16363E-4</c:v>
                </c:pt>
                <c:pt idx="81444" formatCode="0.00E+00">
                  <c:v>3.77537E-4</c:v>
                </c:pt>
                <c:pt idx="81445" formatCode="0.00E+00">
                  <c:v>3.38432E-4</c:v>
                </c:pt>
                <c:pt idx="81446" formatCode="0.00E+00">
                  <c:v>2.9909199999999999E-4</c:v>
                </c:pt>
                <c:pt idx="81447" formatCode="0.00E+00">
                  <c:v>2.59564E-4</c:v>
                </c:pt>
                <c:pt idx="81448" formatCode="0.00E+00">
                  <c:v>2.1989399999999999E-4</c:v>
                </c:pt>
                <c:pt idx="81449" formatCode="0.00E+00">
                  <c:v>1.8012900000000001E-4</c:v>
                </c:pt>
                <c:pt idx="81450" formatCode="0.00E+00">
                  <c:v>1.4031300000000001E-4</c:v>
                </c:pt>
                <c:pt idx="81451" formatCode="0.00E+00">
                  <c:v>1.00494E-4</c:v>
                </c:pt>
                <c:pt idx="81452" formatCode="0.00E+00">
                  <c:v>6.0717899999999997E-5</c:v>
                </c:pt>
                <c:pt idx="81453" formatCode="0.00E+00">
                  <c:v>2.1029599999999999E-5</c:v>
                </c:pt>
                <c:pt idx="81454" formatCode="0.00E+00">
                  <c:v>-1.8524899999999999E-5</c:v>
                </c:pt>
                <c:pt idx="81455" formatCode="0.00E+00">
                  <c:v>-5.7900599999999999E-5</c:v>
                </c:pt>
                <c:pt idx="81456" formatCode="0.00E+00">
                  <c:v>-9.7052600000000007E-5</c:v>
                </c:pt>
                <c:pt idx="81457" formatCode="0.00E+00">
                  <c:v>-1.3593700000000001E-4</c:v>
                </c:pt>
                <c:pt idx="81458" formatCode="0.00E+00">
                  <c:v>-1.7450899999999999E-4</c:v>
                </c:pt>
                <c:pt idx="81459" formatCode="0.00E+00">
                  <c:v>-2.12726E-4</c:v>
                </c:pt>
                <c:pt idx="81460" formatCode="0.00E+00">
                  <c:v>-2.5054500000000002E-4</c:v>
                </c:pt>
                <c:pt idx="81461" formatCode="0.00E+00">
                  <c:v>-2.8792500000000002E-4</c:v>
                </c:pt>
                <c:pt idx="81462" formatCode="0.00E+00">
                  <c:v>-3.2482399999999998E-4</c:v>
                </c:pt>
                <c:pt idx="81463" formatCode="0.00E+00">
                  <c:v>-3.6120100000000001E-4</c:v>
                </c:pt>
                <c:pt idx="81464" formatCode="0.00E+00">
                  <c:v>-3.9701800000000001E-4</c:v>
                </c:pt>
                <c:pt idx="81465" formatCode="0.00E+00">
                  <c:v>-4.3223600000000001E-4</c:v>
                </c:pt>
                <c:pt idx="81466" formatCode="0.00E+00">
                  <c:v>-4.6681700000000001E-4</c:v>
                </c:pt>
                <c:pt idx="81467" formatCode="0.00E+00">
                  <c:v>-5.0072400000000003E-4</c:v>
                </c:pt>
                <c:pt idx="81468" formatCode="0.00E+00">
                  <c:v>-5.3392200000000004E-4</c:v>
                </c:pt>
                <c:pt idx="81469" formatCode="0.00E+00">
                  <c:v>-5.6637600000000005E-4</c:v>
                </c:pt>
                <c:pt idx="81470" formatCode="0.00E+00">
                  <c:v>-5.9805299999999997E-4</c:v>
                </c:pt>
                <c:pt idx="81471" formatCode="0.00E+00">
                  <c:v>-6.2892099999999995E-4</c:v>
                </c:pt>
                <c:pt idx="81472" formatCode="0.00E+00">
                  <c:v>-6.5894900000000004E-4</c:v>
                </c:pt>
                <c:pt idx="81473" formatCode="0.00E+00">
                  <c:v>-6.8810699999999998E-4</c:v>
                </c:pt>
                <c:pt idx="81474" formatCode="0.00E+00">
                  <c:v>-7.16368E-4</c:v>
                </c:pt>
                <c:pt idx="81475" formatCode="0.00E+00">
                  <c:v>-7.4370299999999996E-4</c:v>
                </c:pt>
                <c:pt idx="81476" formatCode="0.00E+00">
                  <c:v>-7.7008700000000003E-4</c:v>
                </c:pt>
                <c:pt idx="81477" formatCode="0.00E+00">
                  <c:v>-7.9549700000000004E-4</c:v>
                </c:pt>
                <c:pt idx="81478" formatCode="0.00E+00">
                  <c:v>-8.1990899999999996E-4</c:v>
                </c:pt>
                <c:pt idx="81479" formatCode="0.00E+00">
                  <c:v>-8.4330199999999998E-4</c:v>
                </c:pt>
                <c:pt idx="81480" formatCode="0.00E+00">
                  <c:v>-8.6565600000000002E-4</c:v>
                </c:pt>
                <c:pt idx="81481" formatCode="0.00E+00">
                  <c:v>-8.8695199999999999E-4</c:v>
                </c:pt>
                <c:pt idx="81482" formatCode="0.00E+00">
                  <c:v>-9.0717399999999996E-4</c:v>
                </c:pt>
                <c:pt idx="81483" formatCode="0.00E+00">
                  <c:v>-9.2630700000000002E-4</c:v>
                </c:pt>
                <c:pt idx="81484" formatCode="0.00E+00">
                  <c:v>-9.4433600000000005E-4</c:v>
                </c:pt>
                <c:pt idx="81485" formatCode="0.00E+00">
                  <c:v>-9.6124899999999996E-4</c:v>
                </c:pt>
                <c:pt idx="81486" formatCode="0.00E+00">
                  <c:v>-9.7703599999999992E-4</c:v>
                </c:pt>
                <c:pt idx="81487" formatCode="0.00E+00">
                  <c:v>-9.9168699999999999E-4</c:v>
                </c:pt>
                <c:pt idx="81488" formatCode="0.00E+00">
                  <c:v>-1.00519E-3</c:v>
                </c:pt>
                <c:pt idx="81489" formatCode="0.00E+00">
                  <c:v>-1.0175500000000001E-3</c:v>
                </c:pt>
                <c:pt idx="81490" formatCode="0.00E+00">
                  <c:v>-1.0287600000000001E-3</c:v>
                </c:pt>
                <c:pt idx="81491" formatCode="0.00E+00">
                  <c:v>-1.03881E-3</c:v>
                </c:pt>
                <c:pt idx="81492" formatCode="0.00E+00">
                  <c:v>-1.0476999999999999E-3</c:v>
                </c:pt>
                <c:pt idx="81493" formatCode="0.00E+00">
                  <c:v>-1.05543E-3</c:v>
                </c:pt>
                <c:pt idx="81494" formatCode="0.00E+00">
                  <c:v>-1.062E-3</c:v>
                </c:pt>
                <c:pt idx="81495" formatCode="0.00E+00">
                  <c:v>-1.0674300000000001E-3</c:v>
                </c:pt>
                <c:pt idx="81496" formatCode="0.00E+00">
                  <c:v>-1.0717000000000001E-3</c:v>
                </c:pt>
                <c:pt idx="81497" formatCode="0.00E+00">
                  <c:v>-1.0748299999999999E-3</c:v>
                </c:pt>
                <c:pt idx="81498" formatCode="0.00E+00">
                  <c:v>-1.07683E-3</c:v>
                </c:pt>
                <c:pt idx="81499" formatCode="0.00E+00">
                  <c:v>-1.07771E-3</c:v>
                </c:pt>
                <c:pt idx="81500" formatCode="0.00E+00">
                  <c:v>-1.0774599999999999E-3</c:v>
                </c:pt>
                <c:pt idx="81501" formatCode="0.00E+00">
                  <c:v>-1.0761200000000001E-3</c:v>
                </c:pt>
                <c:pt idx="81502" formatCode="0.00E+00">
                  <c:v>-1.07368E-3</c:v>
                </c:pt>
                <c:pt idx="81503" formatCode="0.00E+00">
                  <c:v>-1.0701700000000001E-3</c:v>
                </c:pt>
                <c:pt idx="81504" formatCode="0.00E+00">
                  <c:v>-1.0656000000000001E-3</c:v>
                </c:pt>
                <c:pt idx="81505" formatCode="0.00E+00">
                  <c:v>-1.05999E-3</c:v>
                </c:pt>
                <c:pt idx="81506" formatCode="0.00E+00">
                  <c:v>-1.0533599999999999E-3</c:v>
                </c:pt>
                <c:pt idx="81507" formatCode="0.00E+00">
                  <c:v>-1.04572E-3</c:v>
                </c:pt>
                <c:pt idx="81508" formatCode="0.00E+00">
                  <c:v>-1.0370900000000001E-3</c:v>
                </c:pt>
                <c:pt idx="81509" formatCode="0.00E+00">
                  <c:v>-1.0275099999999999E-3</c:v>
                </c:pt>
                <c:pt idx="81510" formatCode="0.00E+00">
                  <c:v>-1.01698E-3</c:v>
                </c:pt>
                <c:pt idx="81511" formatCode="0.00E+00">
                  <c:v>-1.0055400000000001E-3</c:v>
                </c:pt>
                <c:pt idx="81512" formatCode="0.00E+00">
                  <c:v>-9.9320799999999998E-4</c:v>
                </c:pt>
                <c:pt idx="81513" formatCode="0.00E+00">
                  <c:v>-9.8001100000000003E-4</c:v>
                </c:pt>
                <c:pt idx="81514" formatCode="0.00E+00">
                  <c:v>-9.6597600000000001E-4</c:v>
                </c:pt>
                <c:pt idx="81515" formatCode="0.00E+00">
                  <c:v>-9.5113000000000001E-4</c:v>
                </c:pt>
                <c:pt idx="81516" formatCode="0.00E+00">
                  <c:v>-9.3550199999999995E-4</c:v>
                </c:pt>
                <c:pt idx="81517" formatCode="0.00E+00">
                  <c:v>-9.1911900000000003E-4</c:v>
                </c:pt>
                <c:pt idx="81518" formatCode="0.00E+00">
                  <c:v>-9.02012E-4</c:v>
                </c:pt>
                <c:pt idx="81519" formatCode="0.00E+00">
                  <c:v>-8.8421099999999998E-4</c:v>
                </c:pt>
                <c:pt idx="81520" formatCode="0.00E+00">
                  <c:v>-8.6574600000000003E-4</c:v>
                </c:pt>
                <c:pt idx="81521" formatCode="0.00E+00">
                  <c:v>-8.4664899999999999E-4</c:v>
                </c:pt>
                <c:pt idx="81522" formatCode="0.00E+00">
                  <c:v>-8.2695200000000005E-4</c:v>
                </c:pt>
                <c:pt idx="81523" formatCode="0.00E+00">
                  <c:v>-8.0668600000000003E-4</c:v>
                </c:pt>
                <c:pt idx="81524" formatCode="0.00E+00">
                  <c:v>-7.8588499999999995E-4</c:v>
                </c:pt>
                <c:pt idx="81525" formatCode="0.00E+00">
                  <c:v>-7.6457999999999995E-4</c:v>
                </c:pt>
                <c:pt idx="81526" formatCode="0.00E+00">
                  <c:v>-7.4280500000000003E-4</c:v>
                </c:pt>
                <c:pt idx="81527" formatCode="0.00E+00">
                  <c:v>-7.2059299999999995E-4</c:v>
                </c:pt>
                <c:pt idx="81528" formatCode="0.00E+00">
                  <c:v>-6.9797800000000003E-4</c:v>
                </c:pt>
                <c:pt idx="81529" formatCode="0.00E+00">
                  <c:v>-6.7499200000000002E-4</c:v>
                </c:pt>
                <c:pt idx="81530" formatCode="0.00E+00">
                  <c:v>-6.5167000000000003E-4</c:v>
                </c:pt>
                <c:pt idx="81531" formatCode="0.00E+00">
                  <c:v>-6.2804400000000002E-4</c:v>
                </c:pt>
                <c:pt idx="81532" formatCode="0.00E+00">
                  <c:v>-6.0414799999999999E-4</c:v>
                </c:pt>
                <c:pt idx="81533" formatCode="0.00E+00">
                  <c:v>-5.8001500000000002E-4</c:v>
                </c:pt>
                <c:pt idx="81534" formatCode="0.00E+00">
                  <c:v>-5.5567799999999999E-4</c:v>
                </c:pt>
                <c:pt idx="81535" formatCode="0.00E+00">
                  <c:v>-5.3117099999999999E-4</c:v>
                </c:pt>
                <c:pt idx="81536" formatCode="0.00E+00">
                  <c:v>-5.0652399999999995E-4</c:v>
                </c:pt>
                <c:pt idx="81537" formatCode="0.00E+00">
                  <c:v>-4.8177099999999998E-4</c:v>
                </c:pt>
                <c:pt idx="81538" formatCode="0.00E+00">
                  <c:v>-4.5694399999999998E-4</c:v>
                </c:pt>
                <c:pt idx="81539" formatCode="0.00E+00">
                  <c:v>-4.3207299999999999E-4</c:v>
                </c:pt>
                <c:pt idx="81540" formatCode="0.00E+00">
                  <c:v>-4.0718999999999998E-4</c:v>
                </c:pt>
                <c:pt idx="81541" formatCode="0.00E+00">
                  <c:v>-3.8232400000000002E-4</c:v>
                </c:pt>
                <c:pt idx="81542" formatCode="0.00E+00">
                  <c:v>-3.57506E-4</c:v>
                </c:pt>
                <c:pt idx="81543" formatCode="0.00E+00">
                  <c:v>-3.32765E-4</c:v>
                </c:pt>
                <c:pt idx="81544" formatCode="0.00E+00">
                  <c:v>-3.0812999999999999E-4</c:v>
                </c:pt>
                <c:pt idx="81545" formatCode="0.00E+00">
                  <c:v>-2.83627E-4</c:v>
                </c:pt>
                <c:pt idx="81546" formatCode="0.00E+00">
                  <c:v>-2.5928600000000001E-4</c:v>
                </c:pt>
                <c:pt idx="81547" formatCode="0.00E+00">
                  <c:v>-2.35131E-4</c:v>
                </c:pt>
                <c:pt idx="81548" formatCode="0.00E+00">
                  <c:v>-2.1118800000000001E-4</c:v>
                </c:pt>
                <c:pt idx="81549" formatCode="0.00E+00">
                  <c:v>-1.8748300000000001E-4</c:v>
                </c:pt>
                <c:pt idx="81550" formatCode="0.00E+00">
                  <c:v>-1.6403899999999999E-4</c:v>
                </c:pt>
                <c:pt idx="81551" formatCode="0.00E+00">
                  <c:v>-1.40879E-4</c:v>
                </c:pt>
                <c:pt idx="81552" formatCode="0.00E+00">
                  <c:v>-1.18026E-4</c:v>
                </c:pt>
                <c:pt idx="81553" formatCode="0.00E+00">
                  <c:v>-9.5501200000000006E-5</c:v>
                </c:pt>
                <c:pt idx="81554" formatCode="0.00E+00">
                  <c:v>-7.3324099999999998E-5</c:v>
                </c:pt>
                <c:pt idx="81555" formatCode="0.00E+00">
                  <c:v>-5.1514400000000003E-5</c:v>
                </c:pt>
                <c:pt idx="81556" formatCode="0.00E+00">
                  <c:v>-3.00906E-5</c:v>
                </c:pt>
                <c:pt idx="81557" formatCode="0.00E+00">
                  <c:v>-9.0698799999999996E-6</c:v>
                </c:pt>
                <c:pt idx="81558" formatCode="0.00E+00">
                  <c:v>1.1531299999999999E-5</c:v>
                </c:pt>
                <c:pt idx="81559" formatCode="0.00E+00">
                  <c:v>3.16977E-5</c:v>
                </c:pt>
                <c:pt idx="81560" formatCode="0.00E+00">
                  <c:v>5.1415000000000002E-5</c:v>
                </c:pt>
                <c:pt idx="81561" formatCode="0.00E+00">
                  <c:v>7.0669999999999999E-5</c:v>
                </c:pt>
                <c:pt idx="81562" formatCode="0.00E+00">
                  <c:v>8.94505E-5</c:v>
                </c:pt>
                <c:pt idx="81563" formatCode="0.00E+00">
                  <c:v>1.0774599999999999E-4</c:v>
                </c:pt>
                <c:pt idx="81564" formatCode="0.00E+00">
                  <c:v>1.2554499999999999E-4</c:v>
                </c:pt>
                <c:pt idx="81565" formatCode="0.00E+00">
                  <c:v>1.4284000000000001E-4</c:v>
                </c:pt>
                <c:pt idx="81566" formatCode="0.00E+00">
                  <c:v>1.59622E-4</c:v>
                </c:pt>
                <c:pt idx="81567" formatCode="0.00E+00">
                  <c:v>1.75885E-4</c:v>
                </c:pt>
                <c:pt idx="81568" formatCode="0.00E+00">
                  <c:v>1.91623E-4</c:v>
                </c:pt>
                <c:pt idx="81569" formatCode="0.00E+00">
                  <c:v>2.0683100000000001E-4</c:v>
                </c:pt>
                <c:pt idx="81570" formatCode="0.00E+00">
                  <c:v>2.2150499999999999E-4</c:v>
                </c:pt>
                <c:pt idx="81571" formatCode="0.00E+00">
                  <c:v>2.3564300000000001E-4</c:v>
                </c:pt>
                <c:pt idx="81572" formatCode="0.00E+00">
                  <c:v>2.4924300000000001E-4</c:v>
                </c:pt>
                <c:pt idx="81573" formatCode="0.00E+00">
                  <c:v>2.6230399999999999E-4</c:v>
                </c:pt>
                <c:pt idx="81574" formatCode="0.00E+00">
                  <c:v>2.7482599999999999E-4</c:v>
                </c:pt>
                <c:pt idx="81575" formatCode="0.00E+00">
                  <c:v>2.8681099999999999E-4</c:v>
                </c:pt>
                <c:pt idx="81576" formatCode="0.00E+00">
                  <c:v>2.9826199999999998E-4</c:v>
                </c:pt>
                <c:pt idx="81577" formatCode="0.00E+00">
                  <c:v>3.0917999999999999E-4</c:v>
                </c:pt>
                <c:pt idx="81578" formatCode="0.00E+00">
                  <c:v>3.1956999999999998E-4</c:v>
                </c:pt>
                <c:pt idx="81579" formatCode="0.00E+00">
                  <c:v>3.2943700000000002E-4</c:v>
                </c:pt>
                <c:pt idx="81580" formatCode="0.00E+00">
                  <c:v>3.3878599999999999E-4</c:v>
                </c:pt>
                <c:pt idx="81581" formatCode="0.00E+00">
                  <c:v>3.4762399999999999E-4</c:v>
                </c:pt>
                <c:pt idx="81582" formatCode="0.00E+00">
                  <c:v>3.5595899999999998E-4</c:v>
                </c:pt>
                <c:pt idx="81583" formatCode="0.00E+00">
                  <c:v>3.6379799999999998E-4</c:v>
                </c:pt>
                <c:pt idx="81584" formatCode="0.00E+00">
                  <c:v>3.7115E-4</c:v>
                </c:pt>
                <c:pt idx="81585" formatCode="0.00E+00">
                  <c:v>3.7802400000000002E-4</c:v>
                </c:pt>
                <c:pt idx="81586" formatCode="0.00E+00">
                  <c:v>3.8443100000000002E-4</c:v>
                </c:pt>
                <c:pt idx="81587" formatCode="0.00E+00">
                  <c:v>3.9038099999999997E-4</c:v>
                </c:pt>
                <c:pt idx="81588" formatCode="0.00E+00">
                  <c:v>3.9588600000000002E-4</c:v>
                </c:pt>
                <c:pt idx="81589" formatCode="0.00E+00">
                  <c:v>4.0095799999999998E-4</c:v>
                </c:pt>
                <c:pt idx="81590" formatCode="0.00E+00">
                  <c:v>4.0560800000000001E-4</c:v>
                </c:pt>
                <c:pt idx="81591" formatCode="0.00E+00">
                  <c:v>4.0985000000000001E-4</c:v>
                </c:pt>
                <c:pt idx="81592" formatCode="0.00E+00">
                  <c:v>4.1369600000000002E-4</c:v>
                </c:pt>
                <c:pt idx="81593" formatCode="0.00E+00">
                  <c:v>4.17162E-4</c:v>
                </c:pt>
                <c:pt idx="81594" formatCode="0.00E+00">
                  <c:v>4.2025999999999999E-4</c:v>
                </c:pt>
                <c:pt idx="81595" formatCode="0.00E+00">
                  <c:v>4.2300399999999999E-4</c:v>
                </c:pt>
                <c:pt idx="81596" formatCode="0.00E+00">
                  <c:v>4.25411E-4</c:v>
                </c:pt>
                <c:pt idx="81597" formatCode="0.00E+00">
                  <c:v>4.2749299999999998E-4</c:v>
                </c:pt>
                <c:pt idx="81598" formatCode="0.00E+00">
                  <c:v>4.2926800000000001E-4</c:v>
                </c:pt>
                <c:pt idx="81599" formatCode="0.00E+00">
                  <c:v>4.30748E-4</c:v>
                </c:pt>
                <c:pt idx="81600" formatCode="0.00E+00">
                  <c:v>4.3195100000000003E-4</c:v>
                </c:pt>
                <c:pt idx="81601" formatCode="0.00E+00">
                  <c:v>4.3289000000000001E-4</c:v>
                </c:pt>
                <c:pt idx="81602" formatCode="0.00E+00">
                  <c:v>4.3358300000000003E-4</c:v>
                </c:pt>
                <c:pt idx="81603" formatCode="0.00E+00">
                  <c:v>4.34043E-4</c:v>
                </c:pt>
                <c:pt idx="81604" formatCode="0.00E+00">
                  <c:v>4.34287E-4</c:v>
                </c:pt>
                <c:pt idx="81605" formatCode="0.00E+00">
                  <c:v>4.3433000000000002E-4</c:v>
                </c:pt>
                <c:pt idx="81606" formatCode="0.00E+00">
                  <c:v>4.3418599999999998E-4</c:v>
                </c:pt>
                <c:pt idx="81607" formatCode="0.00E+00">
                  <c:v>4.3387100000000001E-4</c:v>
                </c:pt>
                <c:pt idx="81608" formatCode="0.00E+00">
                  <c:v>4.3340000000000002E-4</c:v>
                </c:pt>
                <c:pt idx="81609" formatCode="0.00E+00">
                  <c:v>4.3278700000000002E-4</c:v>
                </c:pt>
                <c:pt idx="81610" formatCode="0.00E+00">
                  <c:v>4.32046E-4</c:v>
                </c:pt>
                <c:pt idx="81611" formatCode="0.00E+00">
                  <c:v>4.31192E-4</c:v>
                </c:pt>
                <c:pt idx="81612" formatCode="0.00E+00">
                  <c:v>4.30238E-4</c:v>
                </c:pt>
                <c:pt idx="81613" formatCode="0.00E+00">
                  <c:v>4.2919699999999998E-4</c:v>
                </c:pt>
                <c:pt idx="81614" formatCode="0.00E+00">
                  <c:v>4.28083E-4</c:v>
                </c:pt>
                <c:pt idx="81615" formatCode="0.00E+00">
                  <c:v>4.2690700000000002E-4</c:v>
                </c:pt>
                <c:pt idx="81616" formatCode="0.00E+00">
                  <c:v>4.25683E-4</c:v>
                </c:pt>
                <c:pt idx="81617" formatCode="0.00E+00">
                  <c:v>4.2442000000000001E-4</c:v>
                </c:pt>
                <c:pt idx="81618" formatCode="0.00E+00">
                  <c:v>4.2313099999999998E-4</c:v>
                </c:pt>
                <c:pt idx="81619" formatCode="0.00E+00">
                  <c:v>4.2182500000000002E-4</c:v>
                </c:pt>
                <c:pt idx="81620" formatCode="0.00E+00">
                  <c:v>4.2051300000000002E-4</c:v>
                </c:pt>
                <c:pt idx="81621" formatCode="0.00E+00">
                  <c:v>4.1920400000000001E-4</c:v>
                </c:pt>
                <c:pt idx="81622" formatCode="0.00E+00">
                  <c:v>4.1790700000000002E-4</c:v>
                </c:pt>
                <c:pt idx="81623" formatCode="0.00E+00">
                  <c:v>4.1662999999999997E-4</c:v>
                </c:pt>
                <c:pt idx="81624" formatCode="0.00E+00">
                  <c:v>4.1538000000000002E-4</c:v>
                </c:pt>
                <c:pt idx="81625" formatCode="0.00E+00">
                  <c:v>4.1416400000000001E-4</c:v>
                </c:pt>
                <c:pt idx="81626" formatCode="0.00E+00">
                  <c:v>4.12989E-4</c:v>
                </c:pt>
                <c:pt idx="81627" formatCode="0.00E+00">
                  <c:v>4.1186E-4</c:v>
                </c:pt>
                <c:pt idx="81628" formatCode="0.00E+00">
                  <c:v>4.1078099999999998E-4</c:v>
                </c:pt>
                <c:pt idx="81629" formatCode="0.00E+00">
                  <c:v>4.0975700000000001E-4</c:v>
                </c:pt>
                <c:pt idx="81630" formatCode="0.00E+00">
                  <c:v>4.08792E-4</c:v>
                </c:pt>
                <c:pt idx="81631" formatCode="0.00E+00">
                  <c:v>4.0788700000000001E-4</c:v>
                </c:pt>
                <c:pt idx="81632" formatCode="0.00E+00">
                  <c:v>4.0704499999999998E-4</c:v>
                </c:pt>
                <c:pt idx="81633" formatCode="0.00E+00">
                  <c:v>4.0626799999999999E-4</c:v>
                </c:pt>
                <c:pt idx="81634" formatCode="0.00E+00">
                  <c:v>4.0555499999999999E-4</c:v>
                </c:pt>
                <c:pt idx="81635" formatCode="0.00E+00">
                  <c:v>4.0490699999999998E-4</c:v>
                </c:pt>
                <c:pt idx="81636" formatCode="0.00E+00">
                  <c:v>4.04323E-4</c:v>
                </c:pt>
                <c:pt idx="81637" formatCode="0.00E+00">
                  <c:v>4.0380199999999998E-4</c:v>
                </c:pt>
                <c:pt idx="81638" formatCode="0.00E+00">
                  <c:v>4.0334000000000002E-4</c:v>
                </c:pt>
                <c:pt idx="81639" formatCode="0.00E+00">
                  <c:v>4.0293600000000001E-4</c:v>
                </c:pt>
                <c:pt idx="81640" formatCode="0.00E+00">
                  <c:v>4.0258500000000001E-4</c:v>
                </c:pt>
                <c:pt idx="81641" formatCode="0.00E+00">
                  <c:v>4.0228399999999999E-4</c:v>
                </c:pt>
                <c:pt idx="81642" formatCode="0.00E+00">
                  <c:v>4.0202700000000001E-4</c:v>
                </c:pt>
                <c:pt idx="81643" formatCode="0.00E+00">
                  <c:v>4.0180800000000003E-4</c:v>
                </c:pt>
                <c:pt idx="81644" formatCode="0.00E+00">
                  <c:v>4.0162299999999999E-4</c:v>
                </c:pt>
                <c:pt idx="81645" formatCode="0.00E+00">
                  <c:v>4.0146399999999998E-4</c:v>
                </c:pt>
                <c:pt idx="81646" formatCode="0.00E+00">
                  <c:v>4.0132299999999998E-4</c:v>
                </c:pt>
                <c:pt idx="81647" formatCode="0.00E+00">
                  <c:v>4.0119299999999999E-4</c:v>
                </c:pt>
                <c:pt idx="81648" formatCode="0.00E+00">
                  <c:v>4.01066E-4</c:v>
                </c:pt>
                <c:pt idx="81649" formatCode="0.00E+00">
                  <c:v>4.00932E-4</c:v>
                </c:pt>
                <c:pt idx="81650" formatCode="0.00E+00">
                  <c:v>4.0078200000000003E-4</c:v>
                </c:pt>
                <c:pt idx="81651" formatCode="0.00E+00">
                  <c:v>4.0060600000000002E-4</c:v>
                </c:pt>
                <c:pt idx="81652" formatCode="0.00E+00">
                  <c:v>4.0039399999999999E-4</c:v>
                </c:pt>
                <c:pt idx="81653" formatCode="0.00E+00">
                  <c:v>4.0013599999999999E-4</c:v>
                </c:pt>
                <c:pt idx="81654" formatCode="0.00E+00">
                  <c:v>3.9981899999999999E-4</c:v>
                </c:pt>
                <c:pt idx="81655" formatCode="0.00E+00">
                  <c:v>3.9943299999999998E-4</c:v>
                </c:pt>
                <c:pt idx="81656" formatCode="0.00E+00">
                  <c:v>3.98966E-4</c:v>
                </c:pt>
                <c:pt idx="81657" formatCode="0.00E+00">
                  <c:v>3.98405E-4</c:v>
                </c:pt>
                <c:pt idx="81658" formatCode="0.00E+00">
                  <c:v>3.9774E-4</c:v>
                </c:pt>
                <c:pt idx="81659" formatCode="0.00E+00">
                  <c:v>3.9695600000000001E-4</c:v>
                </c:pt>
                <c:pt idx="81660" formatCode="0.00E+00">
                  <c:v>3.9604199999999999E-4</c:v>
                </c:pt>
                <c:pt idx="81661" formatCode="0.00E+00">
                  <c:v>3.9498499999999999E-4</c:v>
                </c:pt>
                <c:pt idx="81662" formatCode="0.00E+00">
                  <c:v>3.9377100000000001E-4</c:v>
                </c:pt>
                <c:pt idx="81663" formatCode="0.00E+00">
                  <c:v>3.9238800000000002E-4</c:v>
                </c:pt>
                <c:pt idx="81664" formatCode="0.00E+00">
                  <c:v>3.90823E-4</c:v>
                </c:pt>
                <c:pt idx="81665" formatCode="0.00E+00">
                  <c:v>3.8906299999999998E-4</c:v>
                </c:pt>
                <c:pt idx="81666" formatCode="0.00E+00">
                  <c:v>3.8709500000000001E-4</c:v>
                </c:pt>
                <c:pt idx="81667" formatCode="0.00E+00">
                  <c:v>3.84905E-4</c:v>
                </c:pt>
                <c:pt idx="81668" formatCode="0.00E+00">
                  <c:v>3.8248200000000002E-4</c:v>
                </c:pt>
                <c:pt idx="81669" formatCode="0.00E+00">
                  <c:v>3.7981199999999999E-4</c:v>
                </c:pt>
                <c:pt idx="81670" formatCode="0.00E+00">
                  <c:v>3.7688400000000002E-4</c:v>
                </c:pt>
                <c:pt idx="81671" formatCode="0.00E+00">
                  <c:v>3.73684E-4</c:v>
                </c:pt>
                <c:pt idx="81672" formatCode="0.00E+00">
                  <c:v>3.7020100000000002E-4</c:v>
                </c:pt>
                <c:pt idx="81673" formatCode="0.00E+00">
                  <c:v>3.66423E-4</c:v>
                </c:pt>
                <c:pt idx="81674" formatCode="0.00E+00">
                  <c:v>3.6233899999999999E-4</c:v>
                </c:pt>
                <c:pt idx="81675" formatCode="0.00E+00">
                  <c:v>3.5793899999999999E-4</c:v>
                </c:pt>
                <c:pt idx="81676" formatCode="0.00E+00">
                  <c:v>3.5321000000000001E-4</c:v>
                </c:pt>
                <c:pt idx="81677" formatCode="0.00E+00">
                  <c:v>3.4814399999999999E-4</c:v>
                </c:pt>
                <c:pt idx="81678" formatCode="0.00E+00">
                  <c:v>3.4273000000000002E-4</c:v>
                </c:pt>
                <c:pt idx="81679" formatCode="0.00E+00">
                  <c:v>3.3696000000000003E-4</c:v>
                </c:pt>
                <c:pt idx="81680" formatCode="0.00E+00">
                  <c:v>3.3082400000000002E-4</c:v>
                </c:pt>
                <c:pt idx="81681" formatCode="0.00E+00">
                  <c:v>3.2431499999999999E-4</c:v>
                </c:pt>
                <c:pt idx="81682" formatCode="0.00E+00">
                  <c:v>3.1742499999999998E-4</c:v>
                </c:pt>
                <c:pt idx="81683" formatCode="0.00E+00">
                  <c:v>3.10148E-4</c:v>
                </c:pt>
                <c:pt idx="81684" formatCode="0.00E+00">
                  <c:v>3.02477E-4</c:v>
                </c:pt>
                <c:pt idx="81685" formatCode="0.00E+00">
                  <c:v>2.9440599999999999E-4</c:v>
                </c:pt>
                <c:pt idx="81686" formatCode="0.00E+00">
                  <c:v>2.8592999999999999E-4</c:v>
                </c:pt>
                <c:pt idx="81687" formatCode="0.00E+00">
                  <c:v>2.7704699999999999E-4</c:v>
                </c:pt>
                <c:pt idx="81688" formatCode="0.00E+00">
                  <c:v>2.6775099999999999E-4</c:v>
                </c:pt>
                <c:pt idx="81689" formatCode="0.00E+00">
                  <c:v>2.5804099999999998E-4</c:v>
                </c:pt>
                <c:pt idx="81690" formatCode="0.00E+00">
                  <c:v>2.4791400000000001E-4</c:v>
                </c:pt>
                <c:pt idx="81691" formatCode="0.00E+00">
                  <c:v>2.3737000000000001E-4</c:v>
                </c:pt>
                <c:pt idx="81692" formatCode="0.00E+00">
                  <c:v>2.2640799999999999E-4</c:v>
                </c:pt>
                <c:pt idx="81693" formatCode="0.00E+00">
                  <c:v>2.1502899999999999E-4</c:v>
                </c:pt>
                <c:pt idx="81694" formatCode="0.00E+00">
                  <c:v>2.03234E-4</c:v>
                </c:pt>
                <c:pt idx="81695" formatCode="0.00E+00">
                  <c:v>1.9102600000000001E-4</c:v>
                </c:pt>
                <c:pt idx="81696" formatCode="0.00E+00">
                  <c:v>1.78407E-4</c:v>
                </c:pt>
                <c:pt idx="81697" formatCode="0.00E+00">
                  <c:v>1.65382E-4</c:v>
                </c:pt>
                <c:pt idx="81698" formatCode="0.00E+00">
                  <c:v>1.5195599999999999E-4</c:v>
                </c:pt>
                <c:pt idx="81699" formatCode="0.00E+00">
                  <c:v>1.3813399999999999E-4</c:v>
                </c:pt>
                <c:pt idx="81700" formatCode="0.00E+00">
                  <c:v>1.2392300000000001E-4</c:v>
                </c:pt>
                <c:pt idx="81701" formatCode="0.00E+00">
                  <c:v>1.09331E-4</c:v>
                </c:pt>
                <c:pt idx="81702" formatCode="0.00E+00">
                  <c:v>9.4365199999999996E-5</c:v>
                </c:pt>
                <c:pt idx="81703" formatCode="0.00E+00">
                  <c:v>7.9035999999999993E-5</c:v>
                </c:pt>
                <c:pt idx="81704" formatCode="0.00E+00">
                  <c:v>6.3353299999999995E-5</c:v>
                </c:pt>
                <c:pt idx="81705" formatCode="0.00E+00">
                  <c:v>4.7327999999999998E-5</c:v>
                </c:pt>
                <c:pt idx="81706" formatCode="0.00E+00">
                  <c:v>3.0972000000000001E-5</c:v>
                </c:pt>
                <c:pt idx="81707" formatCode="0.00E+00">
                  <c:v>1.42983E-5</c:v>
                </c:pt>
                <c:pt idx="81708" formatCode="0.00E+00">
                  <c:v>-2.6797599999999999E-6</c:v>
                </c:pt>
                <c:pt idx="81709" formatCode="0.00E+00">
                  <c:v>-1.9947599999999999E-5</c:v>
                </c:pt>
                <c:pt idx="81710" formatCode="0.00E+00">
                  <c:v>-3.7490100000000002E-5</c:v>
                </c:pt>
                <c:pt idx="81711" formatCode="0.00E+00">
                  <c:v>-5.5291100000000003E-5</c:v>
                </c:pt>
                <c:pt idx="81712" formatCode="0.00E+00">
                  <c:v>-7.3333900000000006E-5</c:v>
                </c:pt>
                <c:pt idx="81713" formatCode="0.00E+00">
                  <c:v>-9.1600800000000006E-5</c:v>
                </c:pt>
                <c:pt idx="81714" formatCode="0.00E+00">
                  <c:v>-1.10074E-4</c:v>
                </c:pt>
                <c:pt idx="81715" formatCode="0.00E+00">
                  <c:v>-1.2873299999999999E-4</c:v>
                </c:pt>
                <c:pt idx="81716" formatCode="0.00E+00">
                  <c:v>-1.4756E-4</c:v>
                </c:pt>
                <c:pt idx="81717" formatCode="0.00E+00">
                  <c:v>-1.66534E-4</c:v>
                </c:pt>
                <c:pt idx="81718" formatCode="0.00E+00">
                  <c:v>-1.8563400000000001E-4</c:v>
                </c:pt>
                <c:pt idx="81719" formatCode="0.00E+00">
                  <c:v>-2.0483799999999999E-4</c:v>
                </c:pt>
                <c:pt idx="81720" formatCode="0.00E+00">
                  <c:v>-2.24124E-4</c:v>
                </c:pt>
                <c:pt idx="81721" formatCode="0.00E+00">
                  <c:v>-2.4347E-4</c:v>
                </c:pt>
                <c:pt idx="81722" formatCode="0.00E+00">
                  <c:v>-2.62852E-4</c:v>
                </c:pt>
                <c:pt idx="81723" formatCode="0.00E+00">
                  <c:v>-2.8224700000000001E-4</c:v>
                </c:pt>
                <c:pt idx="81724" formatCode="0.00E+00">
                  <c:v>-3.0163E-4</c:v>
                </c:pt>
                <c:pt idx="81725" formatCode="0.00E+00">
                  <c:v>-3.2097700000000001E-4</c:v>
                </c:pt>
                <c:pt idx="81726" formatCode="0.00E+00">
                  <c:v>-3.4026400000000001E-4</c:v>
                </c:pt>
                <c:pt idx="81727" formatCode="0.00E+00">
                  <c:v>-3.59465E-4</c:v>
                </c:pt>
                <c:pt idx="81728" formatCode="0.00E+00">
                  <c:v>-3.7855499999999998E-4</c:v>
                </c:pt>
                <c:pt idx="81729" formatCode="0.00E+00">
                  <c:v>-3.9750700000000001E-4</c:v>
                </c:pt>
                <c:pt idx="81730" formatCode="0.00E+00">
                  <c:v>-4.1629699999999999E-4</c:v>
                </c:pt>
                <c:pt idx="81731" formatCode="0.00E+00">
                  <c:v>-4.3489899999999998E-4</c:v>
                </c:pt>
                <c:pt idx="81732" formatCode="0.00E+00">
                  <c:v>-4.5328499999999999E-4</c:v>
                </c:pt>
                <c:pt idx="81733" formatCode="0.00E+00">
                  <c:v>-4.7143100000000002E-4</c:v>
                </c:pt>
                <c:pt idx="81734" formatCode="0.00E+00">
                  <c:v>-4.8930999999999996E-4</c:v>
                </c:pt>
                <c:pt idx="81735" formatCode="0.00E+00">
                  <c:v>-5.0689500000000005E-4</c:v>
                </c:pt>
                <c:pt idx="81736" formatCode="0.00E+00">
                  <c:v>-5.2416099999999998E-4</c:v>
                </c:pt>
                <c:pt idx="81737" formatCode="0.00E+00">
                  <c:v>-5.4108100000000001E-4</c:v>
                </c:pt>
                <c:pt idx="81738" formatCode="0.00E+00">
                  <c:v>-5.5763099999999995E-4</c:v>
                </c:pt>
                <c:pt idx="81739" formatCode="0.00E+00">
                  <c:v>-5.7378400000000003E-4</c:v>
                </c:pt>
                <c:pt idx="81740" formatCode="0.00E+00">
                  <c:v>-5.8951499999999998E-4</c:v>
                </c:pt>
                <c:pt idx="81741" formatCode="0.00E+00">
                  <c:v>-6.0479900000000005E-4</c:v>
                </c:pt>
                <c:pt idx="81742" formatCode="0.00E+00">
                  <c:v>-6.1961099999999995E-4</c:v>
                </c:pt>
                <c:pt idx="81743" formatCode="0.00E+00">
                  <c:v>-6.3392699999999995E-4</c:v>
                </c:pt>
                <c:pt idx="81744" formatCode="0.00E+00">
                  <c:v>-6.4772300000000001E-4</c:v>
                </c:pt>
                <c:pt idx="81745" formatCode="0.00E+00">
                  <c:v>-6.6097599999999997E-4</c:v>
                </c:pt>
                <c:pt idx="81746" formatCode="0.00E+00">
                  <c:v>-6.7366300000000002E-4</c:v>
                </c:pt>
                <c:pt idx="81747" formatCode="0.00E+00">
                  <c:v>-6.8576200000000003E-4</c:v>
                </c:pt>
                <c:pt idx="81748" formatCode="0.00E+00">
                  <c:v>-6.9724999999999995E-4</c:v>
                </c:pt>
                <c:pt idx="81749" formatCode="0.00E+00">
                  <c:v>-7.0810700000000003E-4</c:v>
                </c:pt>
                <c:pt idx="81750" formatCode="0.00E+00">
                  <c:v>-7.1831300000000005E-4</c:v>
                </c:pt>
                <c:pt idx="81751" formatCode="0.00E+00">
                  <c:v>-7.27847E-4</c:v>
                </c:pt>
                <c:pt idx="81752" formatCode="0.00E+00">
                  <c:v>-7.3669100000000004E-4</c:v>
                </c:pt>
                <c:pt idx="81753" formatCode="0.00E+00">
                  <c:v>-7.4482699999999999E-4</c:v>
                </c:pt>
                <c:pt idx="81754" formatCode="0.00E+00">
                  <c:v>-7.5223800000000002E-4</c:v>
                </c:pt>
                <c:pt idx="81755" formatCode="0.00E+00">
                  <c:v>-7.5890699999999996E-4</c:v>
                </c:pt>
                <c:pt idx="81756" formatCode="0.00E+00">
                  <c:v>-7.6481900000000002E-4</c:v>
                </c:pt>
                <c:pt idx="81757" formatCode="0.00E+00">
                  <c:v>-7.6995899999999996E-4</c:v>
                </c:pt>
                <c:pt idx="81758" formatCode="0.00E+00">
                  <c:v>-7.7431400000000001E-4</c:v>
                </c:pt>
                <c:pt idx="81759" formatCode="0.00E+00">
                  <c:v>-7.7787099999999997E-4</c:v>
                </c:pt>
                <c:pt idx="81760" formatCode="0.00E+00">
                  <c:v>-7.8061899999999997E-4</c:v>
                </c:pt>
                <c:pt idx="81761" formatCode="0.00E+00">
                  <c:v>-7.8254799999999999E-4</c:v>
                </c:pt>
                <c:pt idx="81762" formatCode="0.00E+00">
                  <c:v>-7.8364699999999995E-4</c:v>
                </c:pt>
                <c:pt idx="81763" formatCode="0.00E+00">
                  <c:v>-7.8390899999999995E-4</c:v>
                </c:pt>
                <c:pt idx="81764" formatCode="0.00E+00">
                  <c:v>-7.83327E-4</c:v>
                </c:pt>
                <c:pt idx="81765" formatCode="0.00E+00">
                  <c:v>-7.8189399999999999E-4</c:v>
                </c:pt>
                <c:pt idx="81766" formatCode="0.00E+00">
                  <c:v>-7.7960599999999996E-4</c:v>
                </c:pt>
                <c:pt idx="81767" formatCode="0.00E+00">
                  <c:v>-7.7645899999999996E-4</c:v>
                </c:pt>
                <c:pt idx="81768" formatCode="0.00E+00">
                  <c:v>-7.7245099999999995E-4</c:v>
                </c:pt>
                <c:pt idx="81769" formatCode="0.00E+00">
                  <c:v>-7.6758100000000004E-4</c:v>
                </c:pt>
                <c:pt idx="81770" formatCode="0.00E+00">
                  <c:v>-7.6184799999999997E-4</c:v>
                </c:pt>
                <c:pt idx="81771" formatCode="0.00E+00">
                  <c:v>-7.5525400000000002E-4</c:v>
                </c:pt>
                <c:pt idx="81772" formatCode="0.00E+00">
                  <c:v>-7.4780099999999998E-4</c:v>
                </c:pt>
                <c:pt idx="81773" formatCode="0.00E+00">
                  <c:v>-7.3949300000000003E-4</c:v>
                </c:pt>
                <c:pt idx="81774" formatCode="0.00E+00">
                  <c:v>-7.3033400000000002E-4</c:v>
                </c:pt>
                <c:pt idx="81775" formatCode="0.00E+00">
                  <c:v>-7.2033199999999996E-4</c:v>
                </c:pt>
                <c:pt idx="81776" formatCode="0.00E+00">
                  <c:v>-7.0949299999999995E-4</c:v>
                </c:pt>
                <c:pt idx="81777" formatCode="0.00E+00">
                  <c:v>-6.9782600000000002E-4</c:v>
                </c:pt>
                <c:pt idx="81778" formatCode="0.00E+00">
                  <c:v>-6.8534100000000001E-4</c:v>
                </c:pt>
                <c:pt idx="81779" formatCode="0.00E+00">
                  <c:v>-6.7204799999999996E-4</c:v>
                </c:pt>
                <c:pt idx="81780" formatCode="0.00E+00">
                  <c:v>-6.5796099999999998E-4</c:v>
                </c:pt>
                <c:pt idx="81781" formatCode="0.00E+00">
                  <c:v>-6.4309299999999996E-4</c:v>
                </c:pt>
                <c:pt idx="81782" formatCode="0.00E+00">
                  <c:v>-6.2745699999999999E-4</c:v>
                </c:pt>
                <c:pt idx="81783" formatCode="0.00E+00">
                  <c:v>-6.1107100000000003E-4</c:v>
                </c:pt>
                <c:pt idx="81784" formatCode="0.00E+00">
                  <c:v>-5.9395100000000001E-4</c:v>
                </c:pt>
                <c:pt idx="81785" formatCode="0.00E+00">
                  <c:v>-5.7611499999999998E-4</c:v>
                </c:pt>
                <c:pt idx="81786" formatCode="0.00E+00">
                  <c:v>-5.5758299999999995E-4</c:v>
                </c:pt>
                <c:pt idx="81787" formatCode="0.00E+00">
                  <c:v>-5.3837399999999999E-4</c:v>
                </c:pt>
                <c:pt idx="81788" formatCode="0.00E+00">
                  <c:v>-5.1851000000000002E-4</c:v>
                </c:pt>
                <c:pt idx="81789" formatCode="0.00E+00">
                  <c:v>-4.9801299999999995E-4</c:v>
                </c:pt>
                <c:pt idx="81790" formatCode="0.00E+00">
                  <c:v>-4.7690699999999999E-4</c:v>
                </c:pt>
                <c:pt idx="81791" formatCode="0.00E+00">
                  <c:v>-4.5521599999999999E-4</c:v>
                </c:pt>
                <c:pt idx="81792" formatCode="0.00E+00">
                  <c:v>-4.32965E-4</c:v>
                </c:pt>
                <c:pt idx="81793" formatCode="0.00E+00">
                  <c:v>-4.1018100000000002E-4</c:v>
                </c:pt>
                <c:pt idx="81794" formatCode="0.00E+00">
                  <c:v>-3.8688900000000002E-4</c:v>
                </c:pt>
                <c:pt idx="81795" formatCode="0.00E+00">
                  <c:v>-3.6311900000000002E-4</c:v>
                </c:pt>
                <c:pt idx="81796" formatCode="0.00E+00">
                  <c:v>-3.3889899999999998E-4</c:v>
                </c:pt>
                <c:pt idx="81797" formatCode="0.00E+00">
                  <c:v>-3.1425700000000002E-4</c:v>
                </c:pt>
                <c:pt idx="81798" formatCode="0.00E+00">
                  <c:v>-2.89225E-4</c:v>
                </c:pt>
                <c:pt idx="81799" formatCode="0.00E+00">
                  <c:v>-2.6383199999999998E-4</c:v>
                </c:pt>
                <c:pt idx="81800" formatCode="0.00E+00">
                  <c:v>-2.3811000000000001E-4</c:v>
                </c:pt>
                <c:pt idx="81801" formatCode="0.00E+00">
                  <c:v>-2.12091E-4</c:v>
                </c:pt>
                <c:pt idx="81802" formatCode="0.00E+00">
                  <c:v>-1.8580699999999999E-4</c:v>
                </c:pt>
                <c:pt idx="81803" formatCode="0.00E+00">
                  <c:v>-1.5929200000000001E-4</c:v>
                </c:pt>
                <c:pt idx="81804" formatCode="0.00E+00">
                  <c:v>-1.3257699999999999E-4</c:v>
                </c:pt>
                <c:pt idx="81805" formatCode="0.00E+00">
                  <c:v>-1.05698E-4</c:v>
                </c:pt>
                <c:pt idx="81806" formatCode="0.00E+00">
                  <c:v>-7.8687699999999995E-5</c:v>
                </c:pt>
                <c:pt idx="81807" formatCode="0.00E+00">
                  <c:v>-5.1580499999999999E-5</c:v>
                </c:pt>
                <c:pt idx="81808" formatCode="0.00E+00">
                  <c:v>-2.44108E-5</c:v>
                </c:pt>
                <c:pt idx="81809" formatCode="0.00E+00">
                  <c:v>2.78664E-6</c:v>
                </c:pt>
                <c:pt idx="81810" formatCode="0.00E+00">
                  <c:v>2.9977200000000002E-5</c:v>
                </c:pt>
                <c:pt idx="81811" formatCode="0.00E+00">
                  <c:v>5.7126000000000002E-5</c:v>
                </c:pt>
                <c:pt idx="81812" formatCode="0.00E+00">
                  <c:v>8.4198300000000003E-5</c:v>
                </c:pt>
                <c:pt idx="81813" formatCode="0.00E+00">
                  <c:v>1.11159E-4</c:v>
                </c:pt>
                <c:pt idx="81814" formatCode="0.00E+00">
                  <c:v>1.3797399999999999E-4</c:v>
                </c:pt>
                <c:pt idx="81815" formatCode="0.00E+00">
                  <c:v>1.64609E-4</c:v>
                </c:pt>
                <c:pt idx="81816" formatCode="0.00E+00">
                  <c:v>1.91029E-4</c:v>
                </c:pt>
                <c:pt idx="81817" formatCode="0.00E+00">
                  <c:v>2.1720100000000001E-4</c:v>
                </c:pt>
                <c:pt idx="81818" formatCode="0.00E+00">
                  <c:v>2.4308899999999999E-4</c:v>
                </c:pt>
                <c:pt idx="81819" formatCode="0.00E+00">
                  <c:v>2.6866200000000002E-4</c:v>
                </c:pt>
                <c:pt idx="81820" formatCode="0.00E+00">
                  <c:v>2.9388599999999998E-4</c:v>
                </c:pt>
                <c:pt idx="81821" formatCode="0.00E+00">
                  <c:v>3.1872900000000002E-4</c:v>
                </c:pt>
                <c:pt idx="81822" formatCode="0.00E+00">
                  <c:v>3.43159E-4</c:v>
                </c:pt>
                <c:pt idx="81823" formatCode="0.00E+00">
                  <c:v>3.67143E-4</c:v>
                </c:pt>
                <c:pt idx="81824" formatCode="0.00E+00">
                  <c:v>3.9065299999999997E-4</c:v>
                </c:pt>
                <c:pt idx="81825" formatCode="0.00E+00">
                  <c:v>4.1365599999999998E-4</c:v>
                </c:pt>
                <c:pt idx="81826" formatCode="0.00E+00">
                  <c:v>4.3612499999999999E-4</c:v>
                </c:pt>
                <c:pt idx="81827" formatCode="0.00E+00">
                  <c:v>4.5802899999999999E-4</c:v>
                </c:pt>
                <c:pt idx="81828" formatCode="0.00E+00">
                  <c:v>4.7934200000000001E-4</c:v>
                </c:pt>
                <c:pt idx="81829" formatCode="0.00E+00">
                  <c:v>5.0003600000000004E-4</c:v>
                </c:pt>
                <c:pt idx="81830" formatCode="0.00E+00">
                  <c:v>5.2008499999999999E-4</c:v>
                </c:pt>
                <c:pt idx="81831" formatCode="0.00E+00">
                  <c:v>5.3946300000000001E-4</c:v>
                </c:pt>
                <c:pt idx="81832" formatCode="0.00E+00">
                  <c:v>5.5814700000000005E-4</c:v>
                </c:pt>
                <c:pt idx="81833" formatCode="0.00E+00">
                  <c:v>5.7611299999999995E-4</c:v>
                </c:pt>
                <c:pt idx="81834" formatCode="0.00E+00">
                  <c:v>5.9333900000000002E-4</c:v>
                </c:pt>
                <c:pt idx="81835" formatCode="0.00E+00">
                  <c:v>6.0980300000000002E-4</c:v>
                </c:pt>
                <c:pt idx="81836" formatCode="0.00E+00">
                  <c:v>6.2548599999999997E-4</c:v>
                </c:pt>
                <c:pt idx="81837" formatCode="0.00E+00">
                  <c:v>6.4036900000000001E-4</c:v>
                </c:pt>
                <c:pt idx="81838" formatCode="0.00E+00">
                  <c:v>6.5443299999999995E-4</c:v>
                </c:pt>
                <c:pt idx="81839" formatCode="0.00E+00">
                  <c:v>6.6766199999999996E-4</c:v>
                </c:pt>
                <c:pt idx="81840" formatCode="0.00E+00">
                  <c:v>6.8004000000000003E-4</c:v>
                </c:pt>
                <c:pt idx="81841" formatCode="0.00E+00">
                  <c:v>6.9155499999999995E-4</c:v>
                </c:pt>
                <c:pt idx="81842" formatCode="0.00E+00">
                  <c:v>7.0219100000000001E-4</c:v>
                </c:pt>
                <c:pt idx="81843" formatCode="0.00E+00">
                  <c:v>7.1193899999999997E-4</c:v>
                </c:pt>
                <c:pt idx="81844" formatCode="0.00E+00">
                  <c:v>7.2078699999999997E-4</c:v>
                </c:pt>
                <c:pt idx="81845" formatCode="0.00E+00">
                  <c:v>7.2872599999999996E-4</c:v>
                </c:pt>
                <c:pt idx="81846" formatCode="0.00E+00">
                  <c:v>7.3574899999999995E-4</c:v>
                </c:pt>
                <c:pt idx="81847" formatCode="0.00E+00">
                  <c:v>7.4184900000000005E-4</c:v>
                </c:pt>
                <c:pt idx="81848" formatCode="0.00E+00">
                  <c:v>7.4702199999999996E-4</c:v>
                </c:pt>
                <c:pt idx="81849" formatCode="0.00E+00">
                  <c:v>7.5126299999999995E-4</c:v>
                </c:pt>
                <c:pt idx="81850" formatCode="0.00E+00">
                  <c:v>7.5456999999999998E-4</c:v>
                </c:pt>
                <c:pt idx="81851" formatCode="0.00E+00">
                  <c:v>7.5694300000000005E-4</c:v>
                </c:pt>
                <c:pt idx="81852" formatCode="0.00E+00">
                  <c:v>7.5838100000000003E-4</c:v>
                </c:pt>
                <c:pt idx="81853" formatCode="0.00E+00">
                  <c:v>7.5888599999999996E-4</c:v>
                </c:pt>
                <c:pt idx="81854" formatCode="0.00E+00">
                  <c:v>7.5846099999999999E-4</c:v>
                </c:pt>
                <c:pt idx="81855" formatCode="0.00E+00">
                  <c:v>7.57112E-4</c:v>
                </c:pt>
                <c:pt idx="81856" formatCode="0.00E+00">
                  <c:v>7.5484200000000003E-4</c:v>
                </c:pt>
                <c:pt idx="81857" formatCode="0.00E+00">
                  <c:v>7.5166100000000004E-4</c:v>
                </c:pt>
                <c:pt idx="81858" formatCode="0.00E+00">
                  <c:v>7.47575E-4</c:v>
                </c:pt>
                <c:pt idx="81859" formatCode="0.00E+00">
                  <c:v>7.4259499999999997E-4</c:v>
                </c:pt>
                <c:pt idx="81860" formatCode="0.00E+00">
                  <c:v>7.3673100000000002E-4</c:v>
                </c:pt>
                <c:pt idx="81861" formatCode="0.00E+00">
                  <c:v>7.2999600000000001E-4</c:v>
                </c:pt>
                <c:pt idx="81862" formatCode="0.00E+00">
                  <c:v>7.2240300000000004E-4</c:v>
                </c:pt>
                <c:pt idx="81863" formatCode="0.00E+00">
                  <c:v>7.1396700000000003E-4</c:v>
                </c:pt>
                <c:pt idx="81864" formatCode="0.00E+00">
                  <c:v>7.0470400000000001E-4</c:v>
                </c:pt>
                <c:pt idx="81865" formatCode="0.00E+00">
                  <c:v>6.9463000000000001E-4</c:v>
                </c:pt>
                <c:pt idx="81866" formatCode="0.00E+00">
                  <c:v>6.8376500000000002E-4</c:v>
                </c:pt>
                <c:pt idx="81867" formatCode="0.00E+00">
                  <c:v>6.72126E-4</c:v>
                </c:pt>
                <c:pt idx="81868" formatCode="0.00E+00">
                  <c:v>6.5973500000000005E-4</c:v>
                </c:pt>
                <c:pt idx="81869" formatCode="0.00E+00">
                  <c:v>6.4661199999999997E-4</c:v>
                </c:pt>
                <c:pt idx="81870" formatCode="0.00E+00">
                  <c:v>6.3278100000000001E-4</c:v>
                </c:pt>
                <c:pt idx="81871" formatCode="0.00E+00">
                  <c:v>6.18265E-4</c:v>
                </c:pt>
                <c:pt idx="81872" formatCode="0.00E+00">
                  <c:v>6.0308699999999998E-4</c:v>
                </c:pt>
                <c:pt idx="81873" formatCode="0.00E+00">
                  <c:v>5.8727300000000003E-4</c:v>
                </c:pt>
                <c:pt idx="81874" formatCode="0.00E+00">
                  <c:v>5.7084799999999999E-4</c:v>
                </c:pt>
                <c:pt idx="81875" formatCode="0.00E+00">
                  <c:v>5.5384100000000001E-4</c:v>
                </c:pt>
                <c:pt idx="81876" formatCode="0.00E+00">
                  <c:v>5.3627799999999995E-4</c:v>
                </c:pt>
                <c:pt idx="81877" formatCode="0.00E+00">
                  <c:v>5.1818700000000003E-4</c:v>
                </c:pt>
                <c:pt idx="81878" formatCode="0.00E+00">
                  <c:v>4.9959699999999995E-4</c:v>
                </c:pt>
                <c:pt idx="81879" formatCode="0.00E+00">
                  <c:v>4.8053899999999999E-4</c:v>
                </c:pt>
                <c:pt idx="81880" formatCode="0.00E+00">
                  <c:v>4.6104099999999998E-4</c:v>
                </c:pt>
                <c:pt idx="81881" formatCode="0.00E+00">
                  <c:v>4.41135E-4</c:v>
                </c:pt>
                <c:pt idx="81882" formatCode="0.00E+00">
                  <c:v>4.2085100000000003E-4</c:v>
                </c:pt>
                <c:pt idx="81883" formatCode="0.00E+00">
                  <c:v>4.0022199999999999E-4</c:v>
                </c:pt>
                <c:pt idx="81884" formatCode="0.00E+00">
                  <c:v>3.79279E-4</c:v>
                </c:pt>
                <c:pt idx="81885" formatCode="0.00E+00">
                  <c:v>3.5805400000000001E-4</c:v>
                </c:pt>
                <c:pt idx="81886" formatCode="0.00E+00">
                  <c:v>3.3657899999999999E-4</c:v>
                </c:pt>
                <c:pt idx="81887" formatCode="0.00E+00">
                  <c:v>3.1488799999999998E-4</c:v>
                </c:pt>
                <c:pt idx="81888" formatCode="0.00E+00">
                  <c:v>2.9301300000000001E-4</c:v>
                </c:pt>
                <c:pt idx="81889" formatCode="0.00E+00">
                  <c:v>2.7098699999999999E-4</c:v>
                </c:pt>
                <c:pt idx="81890" formatCode="0.00E+00">
                  <c:v>2.48843E-4</c:v>
                </c:pt>
                <c:pt idx="81891" formatCode="0.00E+00">
                  <c:v>2.2661400000000001E-4</c:v>
                </c:pt>
                <c:pt idx="81892" formatCode="0.00E+00">
                  <c:v>2.0433199999999999E-4</c:v>
                </c:pt>
                <c:pt idx="81893" formatCode="0.00E+00">
                  <c:v>1.8203199999999999E-4</c:v>
                </c:pt>
                <c:pt idx="81894" formatCode="0.00E+00">
                  <c:v>1.5974399999999999E-4</c:v>
                </c:pt>
                <c:pt idx="81895" formatCode="0.00E+00">
                  <c:v>1.3750200000000001E-4</c:v>
                </c:pt>
                <c:pt idx="81896" formatCode="0.00E+00">
                  <c:v>1.15338E-4</c:v>
                </c:pt>
                <c:pt idx="81897" formatCode="0.00E+00">
                  <c:v>9.3283999999999997E-5</c:v>
                </c:pt>
                <c:pt idx="81898" formatCode="0.00E+00">
                  <c:v>7.1370600000000004E-5</c:v>
                </c:pt>
                <c:pt idx="81899" formatCode="0.00E+00">
                  <c:v>4.9629500000000003E-5</c:v>
                </c:pt>
                <c:pt idx="81900" formatCode="0.00E+00">
                  <c:v>2.8091099999999999E-5</c:v>
                </c:pt>
                <c:pt idx="81901" formatCode="0.00E+00">
                  <c:v>6.7854600000000003E-6</c:v>
                </c:pt>
                <c:pt idx="81902" formatCode="0.00E+00">
                  <c:v>-1.4257799999999999E-5</c:v>
                </c:pt>
                <c:pt idx="81903" formatCode="0.00E+00">
                  <c:v>-3.5009799999999998E-5</c:v>
                </c:pt>
                <c:pt idx="81904" formatCode="0.00E+00">
                  <c:v>-5.5442400000000003E-5</c:v>
                </c:pt>
                <c:pt idx="81905" formatCode="0.00E+00">
                  <c:v>-7.5527799999999999E-5</c:v>
                </c:pt>
                <c:pt idx="81906" formatCode="0.00E+00">
                  <c:v>-9.5239400000000002E-5</c:v>
                </c:pt>
                <c:pt idx="81907" formatCode="0.00E+00">
                  <c:v>-1.1455099999999999E-4</c:v>
                </c:pt>
                <c:pt idx="81908" formatCode="0.00E+00">
                  <c:v>-1.33437E-4</c:v>
                </c:pt>
                <c:pt idx="81909" formatCode="0.00E+00">
                  <c:v>-1.51874E-4</c:v>
                </c:pt>
                <c:pt idx="81910" formatCode="0.00E+00">
                  <c:v>-1.6983800000000001E-4</c:v>
                </c:pt>
                <c:pt idx="81911" formatCode="0.00E+00">
                  <c:v>-1.8730600000000001E-4</c:v>
                </c:pt>
                <c:pt idx="81912" formatCode="0.00E+00">
                  <c:v>-2.0425700000000001E-4</c:v>
                </c:pt>
                <c:pt idx="81913" formatCode="0.00E+00">
                  <c:v>-2.2067000000000001E-4</c:v>
                </c:pt>
                <c:pt idx="81914" formatCode="0.00E+00">
                  <c:v>-2.3652499999999999E-4</c:v>
                </c:pt>
                <c:pt idx="81915" formatCode="0.00E+00">
                  <c:v>-2.5180500000000002E-4</c:v>
                </c:pt>
                <c:pt idx="81916" formatCode="0.00E+00">
                  <c:v>-2.6649099999999999E-4</c:v>
                </c:pt>
                <c:pt idx="81917" formatCode="0.00E+00">
                  <c:v>-2.8056700000000001E-4</c:v>
                </c:pt>
                <c:pt idx="81918" formatCode="0.00E+00">
                  <c:v>-2.94018E-4</c:v>
                </c:pt>
                <c:pt idx="81919" formatCode="0.00E+00">
                  <c:v>-3.0683000000000002E-4</c:v>
                </c:pt>
                <c:pt idx="81920" formatCode="0.00E+00">
                  <c:v>-3.1898899999999999E-4</c:v>
                </c:pt>
                <c:pt idx="81921" formatCode="0.00E+00">
                  <c:v>-3.3048499999999999E-4</c:v>
                </c:pt>
                <c:pt idx="81922" formatCode="0.00E+00">
                  <c:v>-3.4130500000000003E-4</c:v>
                </c:pt>
                <c:pt idx="81923" formatCode="0.00E+00">
                  <c:v>-3.5144199999999999E-4</c:v>
                </c:pt>
                <c:pt idx="81924" formatCode="0.00E+00">
                  <c:v>-3.60887E-4</c:v>
                </c:pt>
                <c:pt idx="81925" formatCode="0.00E+00">
                  <c:v>-3.69632E-4</c:v>
                </c:pt>
                <c:pt idx="81926" formatCode="0.00E+00">
                  <c:v>-3.7767299999999997E-4</c:v>
                </c:pt>
                <c:pt idx="81927" formatCode="0.00E+00">
                  <c:v>-3.8500399999999999E-4</c:v>
                </c:pt>
                <c:pt idx="81928" formatCode="0.00E+00">
                  <c:v>-3.91622E-4</c:v>
                </c:pt>
                <c:pt idx="81929" formatCode="0.00E+00">
                  <c:v>-3.9752500000000003E-4</c:v>
                </c:pt>
                <c:pt idx="81930" formatCode="0.00E+00">
                  <c:v>-4.0271300000000002E-4</c:v>
                </c:pt>
                <c:pt idx="81931" formatCode="0.00E+00">
                  <c:v>-4.0718500000000001E-4</c:v>
                </c:pt>
                <c:pt idx="81932" formatCode="0.00E+00">
                  <c:v>-4.10944E-4</c:v>
                </c:pt>
                <c:pt idx="81933" formatCode="0.00E+00">
                  <c:v>-4.13991E-4</c:v>
                </c:pt>
                <c:pt idx="81934" formatCode="0.00E+00">
                  <c:v>-4.16332E-4</c:v>
                </c:pt>
                <c:pt idx="81935" formatCode="0.00E+00">
                  <c:v>-4.17971E-4</c:v>
                </c:pt>
                <c:pt idx="81936" formatCode="0.00E+00">
                  <c:v>-4.1891399999999999E-4</c:v>
                </c:pt>
                <c:pt idx="81937" formatCode="0.00E+00">
                  <c:v>-4.1917000000000001E-4</c:v>
                </c:pt>
                <c:pt idx="81938" formatCode="0.00E+00">
                  <c:v>-4.1874600000000001E-4</c:v>
                </c:pt>
                <c:pt idx="81939" formatCode="0.00E+00">
                  <c:v>-4.1765200000000002E-4</c:v>
                </c:pt>
                <c:pt idx="81940" formatCode="0.00E+00">
                  <c:v>-4.1590000000000003E-4</c:v>
                </c:pt>
                <c:pt idx="81941" formatCode="0.00E+00">
                  <c:v>-4.1350000000000002E-4</c:v>
                </c:pt>
                <c:pt idx="81942" formatCode="0.00E+00">
                  <c:v>-4.1046700000000003E-4</c:v>
                </c:pt>
                <c:pt idx="81943" formatCode="0.00E+00">
                  <c:v>-4.0681300000000001E-4</c:v>
                </c:pt>
                <c:pt idx="81944" formatCode="0.00E+00">
                  <c:v>-4.0255299999999999E-4</c:v>
                </c:pt>
                <c:pt idx="81945" formatCode="0.00E+00">
                  <c:v>-3.9770400000000003E-4</c:v>
                </c:pt>
                <c:pt idx="81946" formatCode="0.00E+00">
                  <c:v>-3.9228199999999998E-4</c:v>
                </c:pt>
                <c:pt idx="81947" formatCode="0.00E+00">
                  <c:v>-3.8630499999999998E-4</c:v>
                </c:pt>
                <c:pt idx="81948" formatCode="0.00E+00">
                  <c:v>-3.7979000000000002E-4</c:v>
                </c:pt>
                <c:pt idx="81949" formatCode="0.00E+00">
                  <c:v>-3.72758E-4</c:v>
                </c:pt>
                <c:pt idx="81950" formatCode="0.00E+00">
                  <c:v>-3.6522900000000001E-4</c:v>
                </c:pt>
                <c:pt idx="81951" formatCode="0.00E+00">
                  <c:v>-3.5722199999999998E-4</c:v>
                </c:pt>
                <c:pt idx="81952" formatCode="0.00E+00">
                  <c:v>-3.4875900000000003E-4</c:v>
                </c:pt>
                <c:pt idx="81953" formatCode="0.00E+00">
                  <c:v>-3.3986299999999998E-4</c:v>
                </c:pt>
                <c:pt idx="81954" formatCode="0.00E+00">
                  <c:v>-3.3055699999999999E-4</c:v>
                </c:pt>
                <c:pt idx="81955" formatCode="0.00E+00">
                  <c:v>-3.2086199999999999E-4</c:v>
                </c:pt>
                <c:pt idx="81956" formatCode="0.00E+00">
                  <c:v>-3.1080300000000001E-4</c:v>
                </c:pt>
                <c:pt idx="81957" formatCode="0.00E+00">
                  <c:v>-3.0040500000000001E-4</c:v>
                </c:pt>
                <c:pt idx="81958" formatCode="0.00E+00">
                  <c:v>-2.8969E-4</c:v>
                </c:pt>
                <c:pt idx="81959" formatCode="0.00E+00">
                  <c:v>-2.7868599999999999E-4</c:v>
                </c:pt>
                <c:pt idx="81960" formatCode="0.00E+00">
                  <c:v>-2.6741599999999998E-4</c:v>
                </c:pt>
                <c:pt idx="81961" formatCode="0.00E+00">
                  <c:v>-2.5590699999999999E-4</c:v>
                </c:pt>
                <c:pt idx="81962" formatCode="0.00E+00">
                  <c:v>-2.4418399999999999E-4</c:v>
                </c:pt>
                <c:pt idx="81963" formatCode="0.00E+00">
                  <c:v>-2.3227299999999999E-4</c:v>
                </c:pt>
                <c:pt idx="81964" formatCode="0.00E+00">
                  <c:v>-2.20201E-4</c:v>
                </c:pt>
                <c:pt idx="81965" formatCode="0.00E+00">
                  <c:v>-2.07992E-4</c:v>
                </c:pt>
                <c:pt idx="81966" formatCode="0.00E+00">
                  <c:v>-1.95675E-4</c:v>
                </c:pt>
                <c:pt idx="81967" formatCode="0.00E+00">
                  <c:v>-1.8327299999999999E-4</c:v>
                </c:pt>
                <c:pt idx="81968" formatCode="0.00E+00">
                  <c:v>-1.70815E-4</c:v>
                </c:pt>
                <c:pt idx="81969" formatCode="0.00E+00">
                  <c:v>-1.58326E-4</c:v>
                </c:pt>
                <c:pt idx="81970" formatCode="0.00E+00">
                  <c:v>-1.4583099999999999E-4</c:v>
                </c:pt>
                <c:pt idx="81971" formatCode="0.00E+00">
                  <c:v>-1.3335699999999999E-4</c:v>
                </c:pt>
                <c:pt idx="81972" formatCode="0.00E+00">
                  <c:v>-1.2092899999999999E-4</c:v>
                </c:pt>
                <c:pt idx="81973" formatCode="0.00E+00">
                  <c:v>-1.08571E-4</c:v>
                </c:pt>
                <c:pt idx="81974" formatCode="0.00E+00">
                  <c:v>-9.6308899999999995E-5</c:v>
                </c:pt>
                <c:pt idx="81975" formatCode="0.00E+00">
                  <c:v>-8.4166900000000002E-5</c:v>
                </c:pt>
                <c:pt idx="81976" formatCode="0.00E+00">
                  <c:v>-7.2168800000000006E-5</c:v>
                </c:pt>
                <c:pt idx="81977" formatCode="0.00E+00">
                  <c:v>-6.0338099999999997E-5</c:v>
                </c:pt>
                <c:pt idx="81978" formatCode="0.00E+00">
                  <c:v>-4.86979E-5</c:v>
                </c:pt>
                <c:pt idx="81979" formatCode="0.00E+00">
                  <c:v>-3.7270400000000001E-5</c:v>
                </c:pt>
                <c:pt idx="81980" formatCode="0.00E+00">
                  <c:v>-2.6077499999999999E-5</c:v>
                </c:pt>
                <c:pt idx="81981" formatCode="0.00E+00">
                  <c:v>-1.51404E-5</c:v>
                </c:pt>
                <c:pt idx="81982" formatCode="0.00E+00">
                  <c:v>-4.4795699999999999E-6</c:v>
                </c:pt>
                <c:pt idx="81983" formatCode="0.00E+00">
                  <c:v>5.8851499999999999E-6</c:v>
                </c:pt>
                <c:pt idx="81984" formatCode="0.00E+00">
                  <c:v>1.5934699999999998E-5</c:v>
                </c:pt>
                <c:pt idx="81985" formatCode="0.00E+00">
                  <c:v>2.5650799999999998E-5</c:v>
                </c:pt>
                <c:pt idx="81986" formatCode="0.00E+00">
                  <c:v>3.5015899999999998E-5</c:v>
                </c:pt>
                <c:pt idx="81987" formatCode="0.00E+00">
                  <c:v>4.4013400000000001E-5</c:v>
                </c:pt>
                <c:pt idx="81988" formatCode="0.00E+00">
                  <c:v>5.2627499999999997E-5</c:v>
                </c:pt>
                <c:pt idx="81989" formatCode="0.00E+00">
                  <c:v>6.08431E-5</c:v>
                </c:pt>
                <c:pt idx="81990" formatCode="0.00E+00">
                  <c:v>6.8646399999999994E-5</c:v>
                </c:pt>
                <c:pt idx="81991" formatCode="0.00E+00">
                  <c:v>7.6024299999999996E-5</c:v>
                </c:pt>
                <c:pt idx="81992" formatCode="0.00E+00">
                  <c:v>8.2964499999999995E-5</c:v>
                </c:pt>
                <c:pt idx="81993" formatCode="0.00E+00">
                  <c:v>8.9456000000000005E-5</c:v>
                </c:pt>
                <c:pt idx="81994" formatCode="0.00E+00">
                  <c:v>9.5488600000000006E-5</c:v>
                </c:pt>
                <c:pt idx="81995" formatCode="0.00E+00">
                  <c:v>1.01053E-4</c:v>
                </c:pt>
                <c:pt idx="81996" formatCode="0.00E+00">
                  <c:v>1.06141E-4</c:v>
                </c:pt>
                <c:pt idx="81997" formatCode="0.00E+00">
                  <c:v>1.10746E-4</c:v>
                </c:pt>
                <c:pt idx="81998" formatCode="0.00E+00">
                  <c:v>1.14862E-4</c:v>
                </c:pt>
                <c:pt idx="81999" formatCode="0.00E+00">
                  <c:v>1.18483E-4</c:v>
                </c:pt>
                <c:pt idx="82000" formatCode="0.00E+00">
                  <c:v>1.21606E-4</c:v>
                </c:pt>
                <c:pt idx="82001" formatCode="0.00E+00">
                  <c:v>1.2422799999999999E-4</c:v>
                </c:pt>
                <c:pt idx="82002" formatCode="0.00E+00">
                  <c:v>1.26346E-4</c:v>
                </c:pt>
                <c:pt idx="82003" formatCode="0.00E+00">
                  <c:v>1.27961E-4</c:v>
                </c:pt>
                <c:pt idx="82004" formatCode="0.00E+00">
                  <c:v>1.29071E-4</c:v>
                </c:pt>
                <c:pt idx="82005" formatCode="0.00E+00">
                  <c:v>1.2967999999999999E-4</c:v>
                </c:pt>
                <c:pt idx="82006" formatCode="0.00E+00">
                  <c:v>1.2978800000000001E-4</c:v>
                </c:pt>
                <c:pt idx="82007" formatCode="0.00E+00">
                  <c:v>1.294E-4</c:v>
                </c:pt>
                <c:pt idx="82008" formatCode="0.00E+00">
                  <c:v>1.2852E-4</c:v>
                </c:pt>
                <c:pt idx="82009" formatCode="0.00E+00">
                  <c:v>1.2715299999999999E-4</c:v>
                </c:pt>
                <c:pt idx="82010" formatCode="0.00E+00">
                  <c:v>1.2530500000000001E-4</c:v>
                </c:pt>
                <c:pt idx="82011" formatCode="0.00E+00">
                  <c:v>1.2298499999999999E-4</c:v>
                </c:pt>
                <c:pt idx="82012" formatCode="0.00E+00">
                  <c:v>1.20201E-4</c:v>
                </c:pt>
                <c:pt idx="82013" formatCode="0.00E+00">
                  <c:v>1.1696099999999999E-4</c:v>
                </c:pt>
                <c:pt idx="82014" formatCode="0.00E+00">
                  <c:v>1.1327700000000001E-4</c:v>
                </c:pt>
                <c:pt idx="82015" formatCode="0.00E+00">
                  <c:v>1.09159E-4</c:v>
                </c:pt>
                <c:pt idx="82016" formatCode="0.00E+00">
                  <c:v>1.04619E-4</c:v>
                </c:pt>
                <c:pt idx="82017" formatCode="0.00E+00">
                  <c:v>9.9670899999999995E-5</c:v>
                </c:pt>
                <c:pt idx="82018" formatCode="0.00E+00">
                  <c:v>9.4327999999999995E-5</c:v>
                </c:pt>
                <c:pt idx="82019" formatCode="0.00E+00">
                  <c:v>8.8604700000000002E-5</c:v>
                </c:pt>
                <c:pt idx="82020" formatCode="0.00E+00">
                  <c:v>8.2516599999999995E-5</c:v>
                </c:pt>
                <c:pt idx="82021" formatCode="0.00E+00">
                  <c:v>7.6079600000000003E-5</c:v>
                </c:pt>
                <c:pt idx="82022" formatCode="0.00E+00">
                  <c:v>6.9310500000000007E-5</c:v>
                </c:pt>
                <c:pt idx="82023" formatCode="0.00E+00">
                  <c:v>6.2226700000000005E-5</c:v>
                </c:pt>
                <c:pt idx="82024" formatCode="0.00E+00">
                  <c:v>5.4846499999999997E-5</c:v>
                </c:pt>
                <c:pt idx="82025" formatCode="0.00E+00">
                  <c:v>4.7188299999999997E-5</c:v>
                </c:pt>
                <c:pt idx="82026" formatCode="0.00E+00">
                  <c:v>3.9271599999999999E-5</c:v>
                </c:pt>
                <c:pt idx="82027" formatCode="0.00E+00">
                  <c:v>3.1115999999999998E-5</c:v>
                </c:pt>
                <c:pt idx="82028" formatCode="0.00E+00">
                  <c:v>2.27418E-5</c:v>
                </c:pt>
                <c:pt idx="82029" formatCode="0.00E+00">
                  <c:v>1.4169699999999999E-5</c:v>
                </c:pt>
                <c:pt idx="82030" formatCode="0.00E+00">
                  <c:v>5.4208499999999999E-6</c:v>
                </c:pt>
                <c:pt idx="82031" formatCode="0.00E+00">
                  <c:v>-3.4834099999999998E-6</c:v>
                </c:pt>
                <c:pt idx="82032" formatCode="0.00E+00">
                  <c:v>-1.25212E-5</c:v>
                </c:pt>
                <c:pt idx="82033" formatCode="0.00E+00">
                  <c:v>-2.1670599999999999E-5</c:v>
                </c:pt>
                <c:pt idx="82034" formatCode="0.00E+00">
                  <c:v>-3.0909299999999999E-5</c:v>
                </c:pt>
                <c:pt idx="82035" formatCode="0.00E+00">
                  <c:v>-4.02148E-5</c:v>
                </c:pt>
                <c:pt idx="82036" formatCode="0.00E+00">
                  <c:v>-4.9564400000000003E-5</c:v>
                </c:pt>
                <c:pt idx="82037" formatCode="0.00E+00">
                  <c:v>-5.8935599999999999E-5</c:v>
                </c:pt>
                <c:pt idx="82038" formatCode="0.00E+00">
                  <c:v>-6.8305600000000005E-5</c:v>
                </c:pt>
                <c:pt idx="82039" formatCode="0.00E+00">
                  <c:v>-7.7651599999999994E-5</c:v>
                </c:pt>
                <c:pt idx="82040" formatCode="0.00E+00">
                  <c:v>-8.6950800000000001E-5</c:v>
                </c:pt>
                <c:pt idx="82041" formatCode="0.00E+00">
                  <c:v>-9.6180800000000006E-5</c:v>
                </c:pt>
                <c:pt idx="82042" formatCode="0.00E+00">
                  <c:v>-1.05319E-4</c:v>
                </c:pt>
                <c:pt idx="82043" formatCode="0.00E+00">
                  <c:v>-1.14343E-4</c:v>
                </c:pt>
                <c:pt idx="82044" formatCode="0.00E+00">
                  <c:v>-1.2323E-4</c:v>
                </c:pt>
                <c:pt idx="82045" formatCode="0.00E+00">
                  <c:v>-1.3195899999999999E-4</c:v>
                </c:pt>
                <c:pt idx="82046" formatCode="0.00E+00">
                  <c:v>-1.4050900000000001E-4</c:v>
                </c:pt>
                <c:pt idx="82047" formatCode="0.00E+00">
                  <c:v>-1.48858E-4</c:v>
                </c:pt>
                <c:pt idx="82048" formatCode="0.00E+00">
                  <c:v>-1.5698400000000001E-4</c:v>
                </c:pt>
                <c:pt idx="82049" formatCode="0.00E+00">
                  <c:v>-1.64869E-4</c:v>
                </c:pt>
                <c:pt idx="82050" formatCode="0.00E+00">
                  <c:v>-1.7249100000000001E-4</c:v>
                </c:pt>
                <c:pt idx="82051" formatCode="0.00E+00">
                  <c:v>-1.7983100000000001E-4</c:v>
                </c:pt>
                <c:pt idx="82052" formatCode="0.00E+00">
                  <c:v>-1.8687099999999999E-4</c:v>
                </c:pt>
                <c:pt idx="82053" formatCode="0.00E+00">
                  <c:v>-1.93592E-4</c:v>
                </c:pt>
                <c:pt idx="82054" formatCode="0.00E+00">
                  <c:v>-1.9997600000000001E-4</c:v>
                </c:pt>
                <c:pt idx="82055" formatCode="0.00E+00">
                  <c:v>-2.0600600000000001E-4</c:v>
                </c:pt>
                <c:pt idx="82056" formatCode="0.00E+00">
                  <c:v>-2.1166699999999999E-4</c:v>
                </c:pt>
                <c:pt idx="82057" formatCode="0.00E+00">
                  <c:v>-2.1694100000000001E-4</c:v>
                </c:pt>
                <c:pt idx="82058" formatCode="0.00E+00">
                  <c:v>-2.2181499999999999E-4</c:v>
                </c:pt>
                <c:pt idx="82059" formatCode="0.00E+00">
                  <c:v>-2.26274E-4</c:v>
                </c:pt>
                <c:pt idx="82060" formatCode="0.00E+00">
                  <c:v>-2.30304E-4</c:v>
                </c:pt>
                <c:pt idx="82061" formatCode="0.00E+00">
                  <c:v>-2.3389400000000001E-4</c:v>
                </c:pt>
                <c:pt idx="82062" formatCode="0.00E+00">
                  <c:v>-2.3703099999999999E-4</c:v>
                </c:pt>
                <c:pt idx="82063" formatCode="0.00E+00">
                  <c:v>-2.39705E-4</c:v>
                </c:pt>
                <c:pt idx="82064" formatCode="0.00E+00">
                  <c:v>-2.4190600000000001E-4</c:v>
                </c:pt>
                <c:pt idx="82065" formatCode="0.00E+00">
                  <c:v>-2.4362400000000001E-4</c:v>
                </c:pt>
                <c:pt idx="82066" formatCode="0.00E+00">
                  <c:v>-2.4485300000000001E-4</c:v>
                </c:pt>
                <c:pt idx="82067" formatCode="0.00E+00">
                  <c:v>-2.4558400000000003E-4</c:v>
                </c:pt>
                <c:pt idx="82068" formatCode="0.00E+00">
                  <c:v>-2.4581199999999998E-4</c:v>
                </c:pt>
                <c:pt idx="82069" formatCode="0.00E+00">
                  <c:v>-2.45531E-4</c:v>
                </c:pt>
                <c:pt idx="82070" formatCode="0.00E+00">
                  <c:v>-2.4473799999999999E-4</c:v>
                </c:pt>
                <c:pt idx="82071" formatCode="0.00E+00">
                  <c:v>-2.4342799999999999E-4</c:v>
                </c:pt>
                <c:pt idx="82072" formatCode="0.00E+00">
                  <c:v>-2.4160100000000001E-4</c:v>
                </c:pt>
                <c:pt idx="82073" formatCode="0.00E+00">
                  <c:v>-2.3925500000000001E-4</c:v>
                </c:pt>
                <c:pt idx="82074" formatCode="0.00E+00">
                  <c:v>-2.3638899999999999E-4</c:v>
                </c:pt>
                <c:pt idx="82075" formatCode="0.00E+00">
                  <c:v>-2.3300600000000001E-4</c:v>
                </c:pt>
                <c:pt idx="82076" formatCode="0.00E+00">
                  <c:v>-2.29106E-4</c:v>
                </c:pt>
                <c:pt idx="82077" formatCode="0.00E+00">
                  <c:v>-2.24692E-4</c:v>
                </c:pt>
                <c:pt idx="82078" formatCode="0.00E+00">
                  <c:v>-2.1976999999999999E-4</c:v>
                </c:pt>
                <c:pt idx="82079" formatCode="0.00E+00">
                  <c:v>-2.1434199999999999E-4</c:v>
                </c:pt>
                <c:pt idx="82080" formatCode="0.00E+00">
                  <c:v>-2.0841699999999999E-4</c:v>
                </c:pt>
                <c:pt idx="82081" formatCode="0.00E+00">
                  <c:v>-2.02E-4</c:v>
                </c:pt>
                <c:pt idx="82082" formatCode="0.00E+00">
                  <c:v>-1.9509900000000001E-4</c:v>
                </c:pt>
                <c:pt idx="82083" formatCode="0.00E+00">
                  <c:v>-1.8772400000000001E-4</c:v>
                </c:pt>
                <c:pt idx="82084" formatCode="0.00E+00">
                  <c:v>-1.79884E-4</c:v>
                </c:pt>
                <c:pt idx="82085" formatCode="0.00E+00">
                  <c:v>-1.7159E-4</c:v>
                </c:pt>
                <c:pt idx="82086" formatCode="0.00E+00">
                  <c:v>-1.6285400000000001E-4</c:v>
                </c:pt>
                <c:pt idx="82087" formatCode="0.00E+00">
                  <c:v>-1.53688E-4</c:v>
                </c:pt>
                <c:pt idx="82088" formatCode="0.00E+00">
                  <c:v>-1.4410599999999999E-4</c:v>
                </c:pt>
                <c:pt idx="82089" formatCode="0.00E+00">
                  <c:v>-1.34122E-4</c:v>
                </c:pt>
                <c:pt idx="82090" formatCode="0.00E+00">
                  <c:v>-1.2375099999999999E-4</c:v>
                </c:pt>
                <c:pt idx="82091" formatCode="0.00E+00">
                  <c:v>-1.1301E-4</c:v>
                </c:pt>
                <c:pt idx="82092" formatCode="0.00E+00">
                  <c:v>-1.01914E-4</c:v>
                </c:pt>
                <c:pt idx="82093" formatCode="0.00E+00">
                  <c:v>-9.0482000000000005E-5</c:v>
                </c:pt>
                <c:pt idx="82094" formatCode="0.00E+00">
                  <c:v>-7.8731299999999996E-5</c:v>
                </c:pt>
                <c:pt idx="82095" formatCode="0.00E+00">
                  <c:v>-6.6680900000000001E-5</c:v>
                </c:pt>
                <c:pt idx="82096" formatCode="0.00E+00">
                  <c:v>-5.43503E-5</c:v>
                </c:pt>
                <c:pt idx="82097" formatCode="0.00E+00">
                  <c:v>-4.1759599999999999E-5</c:v>
                </c:pt>
                <c:pt idx="82098" formatCode="0.00E+00">
                  <c:v>-2.8929300000000001E-5</c:v>
                </c:pt>
                <c:pt idx="82099" formatCode="0.00E+00">
                  <c:v>-1.5880799999999999E-5</c:v>
                </c:pt>
                <c:pt idx="82100" formatCode="0.00E+00">
                  <c:v>-2.63556E-6</c:v>
                </c:pt>
                <c:pt idx="82101" formatCode="0.00E+00">
                  <c:v>1.0784199999999999E-5</c:v>
                </c:pt>
                <c:pt idx="82102" formatCode="0.00E+00">
                  <c:v>2.4355999999999999E-5</c:v>
                </c:pt>
                <c:pt idx="82103" formatCode="0.00E+00">
                  <c:v>3.8056899999999998E-5</c:v>
                </c:pt>
                <c:pt idx="82104" formatCode="0.00E+00">
                  <c:v>5.1863600000000003E-5</c:v>
                </c:pt>
                <c:pt idx="82105" formatCode="0.00E+00">
                  <c:v>6.5752600000000005E-5</c:v>
                </c:pt>
                <c:pt idx="82106" formatCode="0.00E+00">
                  <c:v>7.97002E-5</c:v>
                </c:pt>
                <c:pt idx="82107" formatCode="0.00E+00">
                  <c:v>9.3682400000000003E-5</c:v>
                </c:pt>
                <c:pt idx="82108" formatCode="0.00E+00">
                  <c:v>1.07675E-4</c:v>
                </c:pt>
                <c:pt idx="82109" formatCode="0.00E+00">
                  <c:v>1.21654E-4</c:v>
                </c:pt>
                <c:pt idx="82110" formatCode="0.00E+00">
                  <c:v>1.35594E-4</c:v>
                </c:pt>
                <c:pt idx="82111" formatCode="0.00E+00">
                  <c:v>1.4947199999999999E-4</c:v>
                </c:pt>
                <c:pt idx="82112" formatCode="0.00E+00">
                  <c:v>1.63263E-4</c:v>
                </c:pt>
                <c:pt idx="82113" formatCode="0.00E+00">
                  <c:v>1.7694299999999999E-4</c:v>
                </c:pt>
                <c:pt idx="82114" formatCode="0.00E+00">
                  <c:v>1.9048700000000001E-4</c:v>
                </c:pt>
                <c:pt idx="82115" formatCode="0.00E+00">
                  <c:v>2.0387199999999999E-4</c:v>
                </c:pt>
                <c:pt idx="82116" formatCode="0.00E+00">
                  <c:v>2.1707399999999999E-4</c:v>
                </c:pt>
                <c:pt idx="82117" formatCode="0.00E+00">
                  <c:v>2.3006799999999999E-4</c:v>
                </c:pt>
                <c:pt idx="82118" formatCode="0.00E+00">
                  <c:v>2.42833E-4</c:v>
                </c:pt>
                <c:pt idx="82119" formatCode="0.00E+00">
                  <c:v>2.5534400000000001E-4</c:v>
                </c:pt>
                <c:pt idx="82120" formatCode="0.00E+00">
                  <c:v>2.6758000000000001E-4</c:v>
                </c:pt>
                <c:pt idx="82121" formatCode="0.00E+00">
                  <c:v>2.7951700000000001E-4</c:v>
                </c:pt>
                <c:pt idx="82122" formatCode="0.00E+00">
                  <c:v>2.9113400000000002E-4</c:v>
                </c:pt>
                <c:pt idx="82123" formatCode="0.00E+00">
                  <c:v>3.0241099999999999E-4</c:v>
                </c:pt>
                <c:pt idx="82124" formatCode="0.00E+00">
                  <c:v>3.1332499999999999E-4</c:v>
                </c:pt>
                <c:pt idx="82125" formatCode="0.00E+00">
                  <c:v>3.2385699999999999E-4</c:v>
                </c:pt>
                <c:pt idx="82126" formatCode="0.00E+00">
                  <c:v>3.33987E-4</c:v>
                </c:pt>
                <c:pt idx="82127" formatCode="0.00E+00">
                  <c:v>3.43696E-4</c:v>
                </c:pt>
                <c:pt idx="82128" formatCode="0.00E+00">
                  <c:v>3.5296600000000002E-4</c:v>
                </c:pt>
                <c:pt idx="82129" formatCode="0.00E+00">
                  <c:v>3.6178000000000002E-4</c:v>
                </c:pt>
                <c:pt idx="82130" formatCode="0.00E+00">
                  <c:v>3.7011999999999999E-4</c:v>
                </c:pt>
                <c:pt idx="82131" formatCode="0.00E+00">
                  <c:v>3.77971E-4</c:v>
                </c:pt>
                <c:pt idx="82132" formatCode="0.00E+00">
                  <c:v>3.8531600000000002E-4</c:v>
                </c:pt>
                <c:pt idx="82133" formatCode="0.00E+00">
                  <c:v>3.92142E-4</c:v>
                </c:pt>
                <c:pt idx="82134" formatCode="0.00E+00">
                  <c:v>3.9843600000000001E-4</c:v>
                </c:pt>
                <c:pt idx="82135" formatCode="0.00E+00">
                  <c:v>4.0418300000000002E-4</c:v>
                </c:pt>
                <c:pt idx="82136" formatCode="0.00E+00">
                  <c:v>4.09374E-4</c:v>
                </c:pt>
                <c:pt idx="82137" formatCode="0.00E+00">
                  <c:v>4.1399500000000001E-4</c:v>
                </c:pt>
                <c:pt idx="82138" formatCode="0.00E+00">
                  <c:v>4.1803899999999999E-4</c:v>
                </c:pt>
                <c:pt idx="82139" formatCode="0.00E+00">
                  <c:v>4.2149599999999999E-4</c:v>
                </c:pt>
                <c:pt idx="82140" formatCode="0.00E+00">
                  <c:v>4.2435699999999999E-4</c:v>
                </c:pt>
                <c:pt idx="82141" formatCode="0.00E+00">
                  <c:v>4.26616E-4</c:v>
                </c:pt>
                <c:pt idx="82142" formatCode="0.00E+00">
                  <c:v>4.2826700000000002E-4</c:v>
                </c:pt>
                <c:pt idx="82143" formatCode="0.00E+00">
                  <c:v>4.2930600000000001E-4</c:v>
                </c:pt>
                <c:pt idx="82144" formatCode="0.00E+00">
                  <c:v>4.2972699999999997E-4</c:v>
                </c:pt>
                <c:pt idx="82145" formatCode="0.00E+00">
                  <c:v>4.29529E-4</c:v>
                </c:pt>
                <c:pt idx="82146" formatCode="0.00E+00">
                  <c:v>4.2870899999999999E-4</c:v>
                </c:pt>
                <c:pt idx="82147" formatCode="0.00E+00">
                  <c:v>4.27267E-4</c:v>
                </c:pt>
                <c:pt idx="82148" formatCode="0.00E+00">
                  <c:v>4.2520299999999997E-4</c:v>
                </c:pt>
                <c:pt idx="82149" formatCode="0.00E+00">
                  <c:v>4.22519E-4</c:v>
                </c:pt>
                <c:pt idx="82150" formatCode="0.00E+00">
                  <c:v>4.1921599999999998E-4</c:v>
                </c:pt>
                <c:pt idx="82151" formatCode="0.00E+00">
                  <c:v>4.15299E-4</c:v>
                </c:pt>
                <c:pt idx="82152" formatCode="0.00E+00">
                  <c:v>4.1077300000000002E-4</c:v>
                </c:pt>
                <c:pt idx="82153" formatCode="0.00E+00">
                  <c:v>4.05642E-4</c:v>
                </c:pt>
                <c:pt idx="82154" formatCode="0.00E+00">
                  <c:v>3.99913E-4</c:v>
                </c:pt>
                <c:pt idx="82155" formatCode="0.00E+00">
                  <c:v>3.9359399999999999E-4</c:v>
                </c:pt>
                <c:pt idx="82156" formatCode="0.00E+00">
                  <c:v>3.8669399999999998E-4</c:v>
                </c:pt>
                <c:pt idx="82157" formatCode="0.00E+00">
                  <c:v>3.7922299999999998E-4</c:v>
                </c:pt>
                <c:pt idx="82158" formatCode="0.00E+00">
                  <c:v>3.7118999999999997E-4</c:v>
                </c:pt>
                <c:pt idx="82159" formatCode="0.00E+00">
                  <c:v>3.6260900000000001E-4</c:v>
                </c:pt>
                <c:pt idx="82160" formatCode="0.00E+00">
                  <c:v>3.5348999999999998E-4</c:v>
                </c:pt>
                <c:pt idx="82161" formatCode="0.00E+00">
                  <c:v>3.4384800000000001E-4</c:v>
                </c:pt>
                <c:pt idx="82162" formatCode="0.00E+00">
                  <c:v>3.33698E-4</c:v>
                </c:pt>
                <c:pt idx="82163" formatCode="0.00E+00">
                  <c:v>3.2305399999999997E-4</c:v>
                </c:pt>
                <c:pt idx="82164" formatCode="0.00E+00">
                  <c:v>3.1193300000000002E-4</c:v>
                </c:pt>
                <c:pt idx="82165" formatCode="0.00E+00">
                  <c:v>3.0035100000000003E-4</c:v>
                </c:pt>
                <c:pt idx="82166" formatCode="0.00E+00">
                  <c:v>2.8832700000000001E-4</c:v>
                </c:pt>
                <c:pt idx="82167" formatCode="0.00E+00">
                  <c:v>2.7587800000000002E-4</c:v>
                </c:pt>
                <c:pt idx="82168" formatCode="0.00E+00">
                  <c:v>2.6302500000000001E-4</c:v>
                </c:pt>
                <c:pt idx="82169" formatCode="0.00E+00">
                  <c:v>2.4978700000000001E-4</c:v>
                </c:pt>
                <c:pt idx="82170" formatCode="0.00E+00">
                  <c:v>2.36185E-4</c:v>
                </c:pt>
                <c:pt idx="82171" formatCode="0.00E+00">
                  <c:v>2.22239E-4</c:v>
                </c:pt>
                <c:pt idx="82172" formatCode="0.00E+00">
                  <c:v>2.07973E-4</c:v>
                </c:pt>
                <c:pt idx="82173" formatCode="0.00E+00">
                  <c:v>1.93408E-4</c:v>
                </c:pt>
                <c:pt idx="82174" formatCode="0.00E+00">
                  <c:v>1.78567E-4</c:v>
                </c:pt>
                <c:pt idx="82175" formatCode="0.00E+00">
                  <c:v>1.6347399999999999E-4</c:v>
                </c:pt>
                <c:pt idx="82176" formatCode="0.00E+00">
                  <c:v>1.4815299999999999E-4</c:v>
                </c:pt>
                <c:pt idx="82177" formatCode="0.00E+00">
                  <c:v>1.3262699999999999E-4</c:v>
                </c:pt>
                <c:pt idx="82178" formatCode="0.00E+00">
                  <c:v>1.16921E-4</c:v>
                </c:pt>
                <c:pt idx="82179" formatCode="0.00E+00">
                  <c:v>1.01061E-4</c:v>
                </c:pt>
                <c:pt idx="82180" formatCode="0.00E+00">
                  <c:v>8.50714E-5</c:v>
                </c:pt>
                <c:pt idx="82181" formatCode="0.00E+00">
                  <c:v>6.8977600000000002E-5</c:v>
                </c:pt>
                <c:pt idx="82182" formatCode="0.00E+00">
                  <c:v>5.2805300000000001E-5</c:v>
                </c:pt>
                <c:pt idx="82183" formatCode="0.00E+00">
                  <c:v>3.6580199999999999E-5</c:v>
                </c:pt>
                <c:pt idx="82184" formatCode="0.00E+00">
                  <c:v>2.03282E-5</c:v>
                </c:pt>
                <c:pt idx="82185" formatCode="0.00E+00">
                  <c:v>4.0749999999999999E-6</c:v>
                </c:pt>
                <c:pt idx="82186" formatCode="0.00E+00">
                  <c:v>-1.21534E-5</c:v>
                </c:pt>
                <c:pt idx="82187" formatCode="0.00E+00">
                  <c:v>-2.8331100000000001E-5</c:v>
                </c:pt>
                <c:pt idx="82188" formatCode="0.00E+00">
                  <c:v>-4.4432499999999999E-5</c:v>
                </c:pt>
                <c:pt idx="82189" formatCode="0.00E+00">
                  <c:v>-6.04319E-5</c:v>
                </c:pt>
                <c:pt idx="82190" formatCode="0.00E+00">
                  <c:v>-7.6303800000000006E-5</c:v>
                </c:pt>
                <c:pt idx="82191" formatCode="0.00E+00">
                  <c:v>-9.2023100000000003E-5</c:v>
                </c:pt>
                <c:pt idx="82192" formatCode="0.00E+00">
                  <c:v>-1.07565E-4</c:v>
                </c:pt>
                <c:pt idx="82193" formatCode="0.00E+00">
                  <c:v>-1.2290399999999999E-4</c:v>
                </c:pt>
                <c:pt idx="82194" formatCode="0.00E+00">
                  <c:v>-1.3801699999999999E-4</c:v>
                </c:pt>
                <c:pt idx="82195" formatCode="0.00E+00">
                  <c:v>-1.5288000000000001E-4</c:v>
                </c:pt>
                <c:pt idx="82196" formatCode="0.00E+00">
                  <c:v>-1.6746799999999999E-4</c:v>
                </c:pt>
                <c:pt idx="82197" formatCode="0.00E+00">
                  <c:v>-1.8175999999999999E-4</c:v>
                </c:pt>
                <c:pt idx="82198" formatCode="0.00E+00">
                  <c:v>-1.95732E-4</c:v>
                </c:pt>
                <c:pt idx="82199" formatCode="0.00E+00">
                  <c:v>-2.0936199999999999E-4</c:v>
                </c:pt>
                <c:pt idx="82200" formatCode="0.00E+00">
                  <c:v>-2.2263E-4</c:v>
                </c:pt>
                <c:pt idx="82201" formatCode="0.00E+00">
                  <c:v>-2.35515E-4</c:v>
                </c:pt>
                <c:pt idx="82202" formatCode="0.00E+00">
                  <c:v>-2.47996E-4</c:v>
                </c:pt>
                <c:pt idx="82203" formatCode="0.00E+00">
                  <c:v>-2.6005400000000001E-4</c:v>
                </c:pt>
                <c:pt idx="82204" formatCode="0.00E+00">
                  <c:v>-2.7167100000000002E-4</c:v>
                </c:pt>
                <c:pt idx="82205" formatCode="0.00E+00">
                  <c:v>-2.82828E-4</c:v>
                </c:pt>
                <c:pt idx="82206" formatCode="0.00E+00">
                  <c:v>-2.9350900000000001E-4</c:v>
                </c:pt>
                <c:pt idx="82207" formatCode="0.00E+00">
                  <c:v>-3.0369799999999998E-4</c:v>
                </c:pt>
                <c:pt idx="82208" formatCode="0.00E+00">
                  <c:v>-3.1337800000000001E-4</c:v>
                </c:pt>
                <c:pt idx="82209" formatCode="0.00E+00">
                  <c:v>-3.22536E-4</c:v>
                </c:pt>
                <c:pt idx="82210" formatCode="0.00E+00">
                  <c:v>-3.3115800000000002E-4</c:v>
                </c:pt>
                <c:pt idx="82211" formatCode="0.00E+00">
                  <c:v>-3.3922999999999999E-4</c:v>
                </c:pt>
                <c:pt idx="82212" formatCode="0.00E+00">
                  <c:v>-3.46743E-4</c:v>
                </c:pt>
                <c:pt idx="82213" formatCode="0.00E+00">
                  <c:v>-3.53684E-4</c:v>
                </c:pt>
                <c:pt idx="82214" formatCode="0.00E+00">
                  <c:v>-3.6004299999999999E-4</c:v>
                </c:pt>
                <c:pt idx="82215" formatCode="0.00E+00">
                  <c:v>-3.6581299999999999E-4</c:v>
                </c:pt>
                <c:pt idx="82216" formatCode="0.00E+00">
                  <c:v>-3.7098600000000002E-4</c:v>
                </c:pt>
                <c:pt idx="82217" formatCode="0.00E+00">
                  <c:v>-3.75554E-4</c:v>
                </c:pt>
                <c:pt idx="82218" formatCode="0.00E+00">
                  <c:v>-3.7951199999999998E-4</c:v>
                </c:pt>
                <c:pt idx="82219" formatCode="0.00E+00">
                  <c:v>-3.8285499999999998E-4</c:v>
                </c:pt>
                <c:pt idx="82220" formatCode="0.00E+00">
                  <c:v>-3.8558E-4</c:v>
                </c:pt>
                <c:pt idx="82221" formatCode="0.00E+00">
                  <c:v>-3.8768500000000003E-4</c:v>
                </c:pt>
                <c:pt idx="82222" formatCode="0.00E+00">
                  <c:v>-3.89167E-4</c:v>
                </c:pt>
                <c:pt idx="82223" formatCode="0.00E+00">
                  <c:v>-3.9002699999999998E-4</c:v>
                </c:pt>
                <c:pt idx="82224" formatCode="0.00E+00">
                  <c:v>-3.9026399999999998E-4</c:v>
                </c:pt>
                <c:pt idx="82225" formatCode="0.00E+00">
                  <c:v>-3.8988199999999998E-4</c:v>
                </c:pt>
                <c:pt idx="82226" formatCode="0.00E+00">
                  <c:v>-3.8888300000000002E-4</c:v>
                </c:pt>
                <c:pt idx="82227" formatCode="0.00E+00">
                  <c:v>-3.8727E-4</c:v>
                </c:pt>
                <c:pt idx="82228" formatCode="0.00E+00">
                  <c:v>-3.8504899999999999E-4</c:v>
                </c:pt>
                <c:pt idx="82229" formatCode="0.00E+00">
                  <c:v>-3.82226E-4</c:v>
                </c:pt>
                <c:pt idx="82230" formatCode="0.00E+00">
                  <c:v>-3.7880699999999999E-4</c:v>
                </c:pt>
                <c:pt idx="82231" formatCode="0.00E+00">
                  <c:v>-3.7480100000000002E-4</c:v>
                </c:pt>
                <c:pt idx="82232" formatCode="0.00E+00">
                  <c:v>-3.70217E-4</c:v>
                </c:pt>
                <c:pt idx="82233" formatCode="0.00E+00">
                  <c:v>-3.6506400000000001E-4</c:v>
                </c:pt>
                <c:pt idx="82234" formatCode="0.00E+00">
                  <c:v>-3.5935399999999999E-4</c:v>
                </c:pt>
                <c:pt idx="82235" formatCode="0.00E+00">
                  <c:v>-3.53099E-4</c:v>
                </c:pt>
                <c:pt idx="82236" formatCode="0.00E+00">
                  <c:v>-3.4631199999999999E-4</c:v>
                </c:pt>
                <c:pt idx="82237" formatCode="0.00E+00">
                  <c:v>-3.3900599999999999E-4</c:v>
                </c:pt>
                <c:pt idx="82238" formatCode="0.00E+00">
                  <c:v>-3.3119600000000002E-4</c:v>
                </c:pt>
                <c:pt idx="82239" formatCode="0.00E+00">
                  <c:v>-3.2289800000000001E-4</c:v>
                </c:pt>
                <c:pt idx="82240" formatCode="0.00E+00">
                  <c:v>-3.1412699999999998E-4</c:v>
                </c:pt>
                <c:pt idx="82241" formatCode="0.00E+00">
                  <c:v>-3.0490200000000002E-4</c:v>
                </c:pt>
                <c:pt idx="82242" formatCode="0.00E+00">
                  <c:v>-2.9524E-4</c:v>
                </c:pt>
                <c:pt idx="82243" formatCode="0.00E+00">
                  <c:v>-2.85159E-4</c:v>
                </c:pt>
                <c:pt idx="82244" formatCode="0.00E+00">
                  <c:v>-2.74679E-4</c:v>
                </c:pt>
                <c:pt idx="82245" formatCode="0.00E+00">
                  <c:v>-2.6382000000000001E-4</c:v>
                </c:pt>
                <c:pt idx="82246" formatCode="0.00E+00">
                  <c:v>-2.5260199999999999E-4</c:v>
                </c:pt>
                <c:pt idx="82247" formatCode="0.00E+00">
                  <c:v>-2.41048E-4</c:v>
                </c:pt>
                <c:pt idx="82248" formatCode="0.00E+00">
                  <c:v>-2.29177E-4</c:v>
                </c:pt>
                <c:pt idx="82249" formatCode="0.00E+00">
                  <c:v>-2.1701399999999999E-4</c:v>
                </c:pt>
                <c:pt idx="82250" formatCode="0.00E+00">
                  <c:v>-2.0458E-4</c:v>
                </c:pt>
                <c:pt idx="82251" formatCode="0.00E+00">
                  <c:v>-1.91898E-4</c:v>
                </c:pt>
                <c:pt idx="82252" formatCode="0.00E+00">
                  <c:v>-1.7899300000000001E-4</c:v>
                </c:pt>
                <c:pt idx="82253" formatCode="0.00E+00">
                  <c:v>-1.6588799999999999E-4</c:v>
                </c:pt>
                <c:pt idx="82254" formatCode="0.00E+00">
                  <c:v>-1.5260800000000001E-4</c:v>
                </c:pt>
                <c:pt idx="82255" formatCode="0.00E+00">
                  <c:v>-1.39176E-4</c:v>
                </c:pt>
                <c:pt idx="82256" formatCode="0.00E+00">
                  <c:v>-1.25618E-4</c:v>
                </c:pt>
                <c:pt idx="82257" formatCode="0.00E+00">
                  <c:v>-1.11959E-4</c:v>
                </c:pt>
                <c:pt idx="82258" formatCode="0.00E+00">
                  <c:v>-9.8223300000000005E-5</c:v>
                </c:pt>
                <c:pt idx="82259" formatCode="0.00E+00">
                  <c:v>-8.4436299999999997E-5</c:v>
                </c:pt>
                <c:pt idx="82260" formatCode="0.00E+00">
                  <c:v>-7.0623200000000005E-5</c:v>
                </c:pt>
                <c:pt idx="82261" formatCode="0.00E+00">
                  <c:v>-5.6809099999999998E-5</c:v>
                </c:pt>
                <c:pt idx="82262" formatCode="0.00E+00">
                  <c:v>-4.3019100000000003E-5</c:v>
                </c:pt>
                <c:pt idx="82263" formatCode="0.00E+00">
                  <c:v>-2.9278300000000001E-5</c:v>
                </c:pt>
                <c:pt idx="82264" formatCode="0.00E+00">
                  <c:v>-1.5611500000000001E-5</c:v>
                </c:pt>
                <c:pt idx="82265" formatCode="0.00E+00">
                  <c:v>-2.0435699999999998E-6</c:v>
                </c:pt>
                <c:pt idx="82266" formatCode="0.00E+00">
                  <c:v>1.14011E-5</c:v>
                </c:pt>
                <c:pt idx="82267" formatCode="0.00E+00">
                  <c:v>2.4698400000000001E-5</c:v>
                </c:pt>
                <c:pt idx="82268" formatCode="0.00E+00">
                  <c:v>3.7824300000000003E-5</c:v>
                </c:pt>
                <c:pt idx="82269" formatCode="0.00E+00">
                  <c:v>5.0755199999999998E-5</c:v>
                </c:pt>
                <c:pt idx="82270" formatCode="0.00E+00">
                  <c:v>6.3467999999999996E-5</c:v>
                </c:pt>
                <c:pt idx="82271" formatCode="0.00E+00">
                  <c:v>7.5939999999999995E-5</c:v>
                </c:pt>
                <c:pt idx="82272" formatCode="0.00E+00">
                  <c:v>8.8148999999999999E-5</c:v>
                </c:pt>
                <c:pt idx="82273" formatCode="0.00E+00">
                  <c:v>1.00073E-4</c:v>
                </c:pt>
                <c:pt idx="82274" formatCode="0.00E+00">
                  <c:v>1.11691E-4</c:v>
                </c:pt>
                <c:pt idx="82275" formatCode="0.00E+00">
                  <c:v>1.2298300000000001E-4</c:v>
                </c:pt>
                <c:pt idx="82276" formatCode="0.00E+00">
                  <c:v>1.3392800000000001E-4</c:v>
                </c:pt>
                <c:pt idx="82277" formatCode="0.00E+00">
                  <c:v>1.4450699999999999E-4</c:v>
                </c:pt>
                <c:pt idx="82278" formatCode="0.00E+00">
                  <c:v>1.5470100000000001E-4</c:v>
                </c:pt>
                <c:pt idx="82279" formatCode="0.00E+00">
                  <c:v>1.6449300000000001E-4</c:v>
                </c:pt>
                <c:pt idx="82280" formatCode="0.00E+00">
                  <c:v>1.7386600000000001E-4</c:v>
                </c:pt>
                <c:pt idx="82281" formatCode="0.00E+00">
                  <c:v>1.8280299999999999E-4</c:v>
                </c:pt>
                <c:pt idx="82282" formatCode="0.00E+00">
                  <c:v>1.91289E-4</c:v>
                </c:pt>
                <c:pt idx="82283" formatCode="0.00E+00">
                  <c:v>1.9930800000000001E-4</c:v>
                </c:pt>
                <c:pt idx="82284" formatCode="0.00E+00">
                  <c:v>2.0684800000000001E-4</c:v>
                </c:pt>
                <c:pt idx="82285" formatCode="0.00E+00">
                  <c:v>2.13895E-4</c:v>
                </c:pt>
                <c:pt idx="82286" formatCode="0.00E+00">
                  <c:v>2.2043799999999999E-4</c:v>
                </c:pt>
                <c:pt idx="82287" formatCode="0.00E+00">
                  <c:v>2.2646400000000001E-4</c:v>
                </c:pt>
                <c:pt idx="82288" formatCode="0.00E+00">
                  <c:v>2.3196600000000001E-4</c:v>
                </c:pt>
                <c:pt idx="82289" formatCode="0.00E+00">
                  <c:v>2.36932E-4</c:v>
                </c:pt>
                <c:pt idx="82290" formatCode="0.00E+00">
                  <c:v>2.4135500000000001E-4</c:v>
                </c:pt>
                <c:pt idx="82291" formatCode="0.00E+00">
                  <c:v>2.45228E-4</c:v>
                </c:pt>
                <c:pt idx="82292" formatCode="0.00E+00">
                  <c:v>2.4854500000000003E-4</c:v>
                </c:pt>
                <c:pt idx="82293" formatCode="0.00E+00">
                  <c:v>2.51301E-4</c:v>
                </c:pt>
                <c:pt idx="82294" formatCode="0.00E+00">
                  <c:v>2.5349200000000002E-4</c:v>
                </c:pt>
                <c:pt idx="82295" formatCode="0.00E+00">
                  <c:v>2.5511400000000002E-4</c:v>
                </c:pt>
                <c:pt idx="82296" formatCode="0.00E+00">
                  <c:v>2.5616700000000002E-4</c:v>
                </c:pt>
                <c:pt idx="82297" formatCode="0.00E+00">
                  <c:v>2.56648E-4</c:v>
                </c:pt>
                <c:pt idx="82298" formatCode="0.00E+00">
                  <c:v>2.5655900000000001E-4</c:v>
                </c:pt>
                <c:pt idx="82299" formatCode="0.00E+00">
                  <c:v>2.5589999999999999E-4</c:v>
                </c:pt>
                <c:pt idx="82300" formatCode="0.00E+00">
                  <c:v>2.54675E-4</c:v>
                </c:pt>
                <c:pt idx="82301" formatCode="0.00E+00">
                  <c:v>2.52885E-4</c:v>
                </c:pt>
                <c:pt idx="82302" formatCode="0.00E+00">
                  <c:v>2.5053599999999999E-4</c:v>
                </c:pt>
                <c:pt idx="82303" formatCode="0.00E+00">
                  <c:v>2.4763200000000002E-4</c:v>
                </c:pt>
                <c:pt idx="82304" formatCode="0.00E+00">
                  <c:v>2.4418200000000001E-4</c:v>
                </c:pt>
                <c:pt idx="82305" formatCode="0.00E+00">
                  <c:v>2.4018999999999999E-4</c:v>
                </c:pt>
                <c:pt idx="82306" formatCode="0.00E+00">
                  <c:v>2.3566799999999999E-4</c:v>
                </c:pt>
                <c:pt idx="82307" formatCode="0.00E+00">
                  <c:v>2.30623E-4</c:v>
                </c:pt>
                <c:pt idx="82308" formatCode="0.00E+00">
                  <c:v>2.25066E-4</c:v>
                </c:pt>
                <c:pt idx="82309" formatCode="0.00E+00">
                  <c:v>2.19008E-4</c:v>
                </c:pt>
                <c:pt idx="82310" formatCode="0.00E+00">
                  <c:v>2.12463E-4</c:v>
                </c:pt>
                <c:pt idx="82311" formatCode="0.00E+00">
                  <c:v>2.0544199999999999E-4</c:v>
                </c:pt>
                <c:pt idx="82312" formatCode="0.00E+00">
                  <c:v>1.9796000000000001E-4</c:v>
                </c:pt>
                <c:pt idx="82313" formatCode="0.00E+00">
                  <c:v>1.90032E-4</c:v>
                </c:pt>
                <c:pt idx="82314" formatCode="0.00E+00">
                  <c:v>1.8167300000000001E-4</c:v>
                </c:pt>
                <c:pt idx="82315" formatCode="0.00E+00">
                  <c:v>1.729E-4</c:v>
                </c:pt>
                <c:pt idx="82316" formatCode="0.00E+00">
                  <c:v>1.6373099999999999E-4</c:v>
                </c:pt>
                <c:pt idx="82317" formatCode="0.00E+00">
                  <c:v>1.54184E-4</c:v>
                </c:pt>
                <c:pt idx="82318" formatCode="0.00E+00">
                  <c:v>1.4427600000000001E-4</c:v>
                </c:pt>
                <c:pt idx="82319" formatCode="0.00E+00">
                  <c:v>1.3402800000000001E-4</c:v>
                </c:pt>
                <c:pt idx="82320" formatCode="0.00E+00">
                  <c:v>1.2345999999999999E-4</c:v>
                </c:pt>
                <c:pt idx="82321" formatCode="0.00E+00">
                  <c:v>1.12592E-4</c:v>
                </c:pt>
                <c:pt idx="82322" formatCode="0.00E+00">
                  <c:v>1.01445E-4</c:v>
                </c:pt>
                <c:pt idx="82323" formatCode="0.00E+00">
                  <c:v>9.0041699999999995E-5</c:v>
                </c:pt>
                <c:pt idx="82324" formatCode="0.00E+00">
                  <c:v>7.8403800000000003E-5</c:v>
                </c:pt>
                <c:pt idx="82325" formatCode="0.00E+00">
                  <c:v>6.6554200000000001E-5</c:v>
                </c:pt>
                <c:pt idx="82326" formatCode="0.00E+00">
                  <c:v>5.4515799999999997E-5</c:v>
                </c:pt>
                <c:pt idx="82327" formatCode="0.00E+00">
                  <c:v>4.2312199999999998E-5</c:v>
                </c:pt>
                <c:pt idx="82328" formatCode="0.00E+00">
                  <c:v>2.99671E-5</c:v>
                </c:pt>
                <c:pt idx="82329" formatCode="0.00E+00">
                  <c:v>1.7504699999999999E-5</c:v>
                </c:pt>
                <c:pt idx="82330" formatCode="0.00E+00">
                  <c:v>4.9491700000000004E-6</c:v>
                </c:pt>
                <c:pt idx="82331" formatCode="0.00E+00">
                  <c:v>-7.6749100000000007E-6</c:v>
                </c:pt>
                <c:pt idx="82332" formatCode="0.00E+00">
                  <c:v>-2.0342900000000001E-5</c:v>
                </c:pt>
                <c:pt idx="82333" formatCode="0.00E+00">
                  <c:v>-3.3030000000000001E-5</c:v>
                </c:pt>
                <c:pt idx="82334" formatCode="0.00E+00">
                  <c:v>-4.5711299999999997E-5</c:v>
                </c:pt>
                <c:pt idx="82335" formatCode="0.00E+00">
                  <c:v>-5.8362100000000001E-5</c:v>
                </c:pt>
                <c:pt idx="82336" formatCode="0.00E+00">
                  <c:v>-7.0957400000000006E-5</c:v>
                </c:pt>
                <c:pt idx="82337" formatCode="0.00E+00">
                  <c:v>-8.3472499999999997E-5</c:v>
                </c:pt>
                <c:pt idx="82338" formatCode="0.00E+00">
                  <c:v>-9.5882699999999996E-5</c:v>
                </c:pt>
                <c:pt idx="82339" formatCode="0.00E+00">
                  <c:v>-1.08164E-4</c:v>
                </c:pt>
                <c:pt idx="82340" formatCode="0.00E+00">
                  <c:v>-1.20291E-4</c:v>
                </c:pt>
                <c:pt idx="82341" formatCode="0.00E+00">
                  <c:v>-1.3223999999999999E-4</c:v>
                </c:pt>
                <c:pt idx="82342" formatCode="0.00E+00">
                  <c:v>-1.43988E-4</c:v>
                </c:pt>
                <c:pt idx="82343" formatCode="0.00E+00">
                  <c:v>-1.55511E-4</c:v>
                </c:pt>
                <c:pt idx="82344" formatCode="0.00E+00">
                  <c:v>-1.6678600000000001E-4</c:v>
                </c:pt>
                <c:pt idx="82345" formatCode="0.00E+00">
                  <c:v>-1.7778999999999999E-4</c:v>
                </c:pt>
                <c:pt idx="82346" formatCode="0.00E+00">
                  <c:v>-1.8850099999999999E-4</c:v>
                </c:pt>
                <c:pt idx="82347" formatCode="0.00E+00">
                  <c:v>-1.9889699999999999E-4</c:v>
                </c:pt>
                <c:pt idx="82348" formatCode="0.00E+00">
                  <c:v>-2.08958E-4</c:v>
                </c:pt>
                <c:pt idx="82349" formatCode="0.00E+00">
                  <c:v>-2.18662E-4</c:v>
                </c:pt>
                <c:pt idx="82350" formatCode="0.00E+00">
                  <c:v>-2.27989E-4</c:v>
                </c:pt>
                <c:pt idx="82351" formatCode="0.00E+00">
                  <c:v>-2.3692099999999999E-4</c:v>
                </c:pt>
                <c:pt idx="82352" formatCode="0.00E+00">
                  <c:v>-2.45438E-4</c:v>
                </c:pt>
                <c:pt idx="82353" formatCode="0.00E+00">
                  <c:v>-2.53522E-4</c:v>
                </c:pt>
                <c:pt idx="82354" formatCode="0.00E+00">
                  <c:v>-2.6115600000000002E-4</c:v>
                </c:pt>
                <c:pt idx="82355" formatCode="0.00E+00">
                  <c:v>-2.68323E-4</c:v>
                </c:pt>
                <c:pt idx="82356" formatCode="0.00E+00">
                  <c:v>-2.75009E-4</c:v>
                </c:pt>
                <c:pt idx="82357" formatCode="0.00E+00">
                  <c:v>-2.8119700000000001E-4</c:v>
                </c:pt>
                <c:pt idx="82358" formatCode="0.00E+00">
                  <c:v>-2.8687500000000002E-4</c:v>
                </c:pt>
                <c:pt idx="82359" formatCode="0.00E+00">
                  <c:v>-2.92028E-4</c:v>
                </c:pt>
                <c:pt idx="82360" formatCode="0.00E+00">
                  <c:v>-2.96645E-4</c:v>
                </c:pt>
                <c:pt idx="82361" formatCode="0.00E+00">
                  <c:v>-3.0071399999999999E-4</c:v>
                </c:pt>
                <c:pt idx="82362" formatCode="0.00E+00">
                  <c:v>-3.0422499999999998E-4</c:v>
                </c:pt>
                <c:pt idx="82363" formatCode="0.00E+00">
                  <c:v>-3.0716899999999999E-4</c:v>
                </c:pt>
                <c:pt idx="82364" formatCode="0.00E+00">
                  <c:v>-3.0953699999999997E-4</c:v>
                </c:pt>
                <c:pt idx="82365" formatCode="0.00E+00">
                  <c:v>-3.11322E-4</c:v>
                </c:pt>
                <c:pt idx="82366" formatCode="0.00E+00">
                  <c:v>-3.12517E-4</c:v>
                </c:pt>
                <c:pt idx="82367" formatCode="0.00E+00">
                  <c:v>-3.1311799999999998E-4</c:v>
                </c:pt>
                <c:pt idx="82368" formatCode="0.00E+00">
                  <c:v>-3.1311899999999999E-4</c:v>
                </c:pt>
                <c:pt idx="82369" formatCode="0.00E+00">
                  <c:v>-3.1251800000000002E-4</c:v>
                </c:pt>
                <c:pt idx="82370" formatCode="0.00E+00">
                  <c:v>-3.11312E-4</c:v>
                </c:pt>
                <c:pt idx="82371" formatCode="0.00E+00">
                  <c:v>-3.0949999999999999E-4</c:v>
                </c:pt>
                <c:pt idx="82372" formatCode="0.00E+00">
                  <c:v>-3.0708299999999999E-4</c:v>
                </c:pt>
                <c:pt idx="82373" formatCode="0.00E+00">
                  <c:v>-3.0405999999999999E-4</c:v>
                </c:pt>
                <c:pt idx="82374" formatCode="0.00E+00">
                  <c:v>-3.0043499999999999E-4</c:v>
                </c:pt>
                <c:pt idx="82375" formatCode="0.00E+00">
                  <c:v>-2.9620900000000002E-4</c:v>
                </c:pt>
                <c:pt idx="82376" formatCode="0.00E+00">
                  <c:v>-2.9138800000000001E-4</c:v>
                </c:pt>
                <c:pt idx="82377" formatCode="0.00E+00">
                  <c:v>-2.8597699999999998E-4</c:v>
                </c:pt>
                <c:pt idx="82378" formatCode="0.00E+00">
                  <c:v>-2.79981E-4</c:v>
                </c:pt>
                <c:pt idx="82379" formatCode="0.00E+00">
                  <c:v>-2.73408E-4</c:v>
                </c:pt>
                <c:pt idx="82380" formatCode="0.00E+00">
                  <c:v>-2.6626699999999999E-4</c:v>
                </c:pt>
                <c:pt idx="82381" formatCode="0.00E+00">
                  <c:v>-2.58566E-4</c:v>
                </c:pt>
                <c:pt idx="82382" formatCode="0.00E+00">
                  <c:v>-2.5031599999999999E-4</c:v>
                </c:pt>
                <c:pt idx="82383" formatCode="0.00E+00">
                  <c:v>-2.4152900000000001E-4</c:v>
                </c:pt>
                <c:pt idx="82384" formatCode="0.00E+00">
                  <c:v>-2.32215E-4</c:v>
                </c:pt>
                <c:pt idx="82385" formatCode="0.00E+00">
                  <c:v>-2.2238999999999999E-4</c:v>
                </c:pt>
                <c:pt idx="82386" formatCode="0.00E+00">
                  <c:v>-2.1206600000000001E-4</c:v>
                </c:pt>
                <c:pt idx="82387" formatCode="0.00E+00">
                  <c:v>-2.01258E-4</c:v>
                </c:pt>
                <c:pt idx="82388" formatCode="0.00E+00">
                  <c:v>-1.8998299999999999E-4</c:v>
                </c:pt>
                <c:pt idx="82389" formatCode="0.00E+00">
                  <c:v>-1.78257E-4</c:v>
                </c:pt>
                <c:pt idx="82390" formatCode="0.00E+00">
                  <c:v>-1.6609799999999999E-4</c:v>
                </c:pt>
                <c:pt idx="82391" formatCode="0.00E+00">
                  <c:v>-1.53523E-4</c:v>
                </c:pt>
                <c:pt idx="82392" formatCode="0.00E+00">
                  <c:v>-1.4055299999999999E-4</c:v>
                </c:pt>
                <c:pt idx="82393" formatCode="0.00E+00">
                  <c:v>-1.2720599999999999E-4</c:v>
                </c:pt>
                <c:pt idx="82394" formatCode="0.00E+00">
                  <c:v>-1.13503E-4</c:v>
                </c:pt>
                <c:pt idx="82395" formatCode="0.00E+00">
                  <c:v>-9.9466100000000006E-5</c:v>
                </c:pt>
                <c:pt idx="82396" formatCode="0.00E+00">
                  <c:v>-8.5115699999999996E-5</c:v>
                </c:pt>
                <c:pt idx="82397" formatCode="0.00E+00">
                  <c:v>-7.0474600000000005E-5</c:v>
                </c:pt>
                <c:pt idx="82398" formatCode="0.00E+00">
                  <c:v>-5.5565700000000002E-5</c:v>
                </c:pt>
                <c:pt idx="82399" formatCode="0.00E+00">
                  <c:v>-4.0412299999999999E-5</c:v>
                </c:pt>
                <c:pt idx="82400" formatCode="0.00E+00">
                  <c:v>-2.5038400000000001E-5</c:v>
                </c:pt>
                <c:pt idx="82401" formatCode="0.00E+00">
                  <c:v>-9.4680899999999993E-6</c:v>
                </c:pt>
                <c:pt idx="82402" formatCode="0.00E+00">
                  <c:v>6.2738599999999999E-6</c:v>
                </c:pt>
                <c:pt idx="82403" formatCode="0.00E+00">
                  <c:v>2.21625E-5</c:v>
                </c:pt>
                <c:pt idx="82404" formatCode="0.00E+00">
                  <c:v>3.8172400000000001E-5</c:v>
                </c:pt>
                <c:pt idx="82405" formatCode="0.00E+00">
                  <c:v>5.4277999999999998E-5</c:v>
                </c:pt>
                <c:pt idx="82406" formatCode="0.00E+00">
                  <c:v>7.0453500000000006E-5</c:v>
                </c:pt>
                <c:pt idx="82407" formatCode="0.00E+00">
                  <c:v>8.6673000000000002E-5</c:v>
                </c:pt>
                <c:pt idx="82408" formatCode="0.00E+00">
                  <c:v>1.0291E-4</c:v>
                </c:pt>
                <c:pt idx="82409" formatCode="0.00E+00">
                  <c:v>1.19139E-4</c:v>
                </c:pt>
                <c:pt idx="82410" formatCode="0.00E+00">
                  <c:v>1.3533299999999999E-4</c:v>
                </c:pt>
                <c:pt idx="82411" formatCode="0.00E+00">
                  <c:v>1.51466E-4</c:v>
                </c:pt>
                <c:pt idx="82412" formatCode="0.00E+00">
                  <c:v>1.67512E-4</c:v>
                </c:pt>
                <c:pt idx="82413" formatCode="0.00E+00">
                  <c:v>1.83444E-4</c:v>
                </c:pt>
                <c:pt idx="82414" formatCode="0.00E+00">
                  <c:v>1.99237E-4</c:v>
                </c:pt>
                <c:pt idx="82415" formatCode="0.00E+00">
                  <c:v>2.1486500000000001E-4</c:v>
                </c:pt>
                <c:pt idx="82416" formatCode="0.00E+00">
                  <c:v>2.3030199999999999E-4</c:v>
                </c:pt>
                <c:pt idx="82417" formatCode="0.00E+00">
                  <c:v>2.4552299999999999E-4</c:v>
                </c:pt>
                <c:pt idx="82418" formatCode="0.00E+00">
                  <c:v>2.6050200000000002E-4</c:v>
                </c:pt>
                <c:pt idx="82419" formatCode="0.00E+00">
                  <c:v>2.7521400000000003E-4</c:v>
                </c:pt>
                <c:pt idx="82420" formatCode="0.00E+00">
                  <c:v>2.8963699999999998E-4</c:v>
                </c:pt>
                <c:pt idx="82421" formatCode="0.00E+00">
                  <c:v>3.0374500000000001E-4</c:v>
                </c:pt>
                <c:pt idx="82422" formatCode="0.00E+00">
                  <c:v>3.1751400000000002E-4</c:v>
                </c:pt>
                <c:pt idx="82423" formatCode="0.00E+00">
                  <c:v>3.30923E-4</c:v>
                </c:pt>
                <c:pt idx="82424" formatCode="0.00E+00">
                  <c:v>3.4394900000000002E-4</c:v>
                </c:pt>
                <c:pt idx="82425" formatCode="0.00E+00">
                  <c:v>3.5656899999999999E-4</c:v>
                </c:pt>
                <c:pt idx="82426" formatCode="0.00E+00">
                  <c:v>3.6876200000000002E-4</c:v>
                </c:pt>
                <c:pt idx="82427" formatCode="0.00E+00">
                  <c:v>3.80508E-4</c:v>
                </c:pt>
                <c:pt idx="82428" formatCode="0.00E+00">
                  <c:v>3.9178699999999999E-4</c:v>
                </c:pt>
                <c:pt idx="82429" formatCode="0.00E+00">
                  <c:v>4.0257999999999998E-4</c:v>
                </c:pt>
                <c:pt idx="82430" formatCode="0.00E+00">
                  <c:v>4.1286699999999998E-4</c:v>
                </c:pt>
                <c:pt idx="82431" formatCode="0.00E+00">
                  <c:v>4.2263199999999999E-4</c:v>
                </c:pt>
                <c:pt idx="82432" formatCode="0.00E+00">
                  <c:v>4.3185800000000002E-4</c:v>
                </c:pt>
                <c:pt idx="82433" formatCode="0.00E+00">
                  <c:v>4.4052799999999998E-4</c:v>
                </c:pt>
                <c:pt idx="82434" formatCode="0.00E+00">
                  <c:v>4.48627E-4</c:v>
                </c:pt>
                <c:pt idx="82435" formatCode="0.00E+00">
                  <c:v>4.5614100000000002E-4</c:v>
                </c:pt>
                <c:pt idx="82436" formatCode="0.00E+00">
                  <c:v>4.6305599999999999E-4</c:v>
                </c:pt>
                <c:pt idx="82437" formatCode="0.00E+00">
                  <c:v>4.6935999999999999E-4</c:v>
                </c:pt>
                <c:pt idx="82438" formatCode="0.00E+00">
                  <c:v>4.7504200000000001E-4</c:v>
                </c:pt>
                <c:pt idx="82439" formatCode="0.00E+00">
                  <c:v>4.8009000000000002E-4</c:v>
                </c:pt>
                <c:pt idx="82440" formatCode="0.00E+00">
                  <c:v>4.84496E-4</c:v>
                </c:pt>
                <c:pt idx="82441" formatCode="0.00E+00">
                  <c:v>4.8825000000000002E-4</c:v>
                </c:pt>
                <c:pt idx="82442" formatCode="0.00E+00">
                  <c:v>4.9134500000000002E-4</c:v>
                </c:pt>
                <c:pt idx="82443" formatCode="0.00E+00">
                  <c:v>4.9377399999999999E-4</c:v>
                </c:pt>
                <c:pt idx="82444" formatCode="0.00E+00">
                  <c:v>4.9553200000000003E-4</c:v>
                </c:pt>
                <c:pt idx="82445" formatCode="0.00E+00">
                  <c:v>4.9661499999999995E-4</c:v>
                </c:pt>
                <c:pt idx="82446" formatCode="0.00E+00">
                  <c:v>4.97018E-4</c:v>
                </c:pt>
                <c:pt idx="82447" formatCode="0.00E+00">
                  <c:v>4.9673999999999996E-4</c:v>
                </c:pt>
                <c:pt idx="82448" formatCode="0.00E+00">
                  <c:v>4.9577900000000001E-4</c:v>
                </c:pt>
                <c:pt idx="82449" formatCode="0.00E+00">
                  <c:v>4.9413500000000004E-4</c:v>
                </c:pt>
                <c:pt idx="82450" formatCode="0.00E+00">
                  <c:v>4.9180899999999995E-4</c:v>
                </c:pt>
                <c:pt idx="82451" formatCode="0.00E+00">
                  <c:v>4.8880199999999999E-4</c:v>
                </c:pt>
                <c:pt idx="82452" formatCode="0.00E+00">
                  <c:v>4.8511700000000002E-4</c:v>
                </c:pt>
                <c:pt idx="82453" formatCode="0.00E+00">
                  <c:v>4.8075899999999998E-4</c:v>
                </c:pt>
                <c:pt idx="82454" formatCode="0.00E+00">
                  <c:v>4.7573199999999998E-4</c:v>
                </c:pt>
                <c:pt idx="82455" formatCode="0.00E+00">
                  <c:v>4.7004300000000001E-4</c:v>
                </c:pt>
                <c:pt idx="82456" formatCode="0.00E+00">
                  <c:v>4.6369800000000002E-4</c:v>
                </c:pt>
                <c:pt idx="82457" formatCode="0.00E+00">
                  <c:v>4.5670500000000001E-4</c:v>
                </c:pt>
                <c:pt idx="82458" formatCode="0.00E+00">
                  <c:v>4.4907399999999999E-4</c:v>
                </c:pt>
                <c:pt idx="82459" formatCode="0.00E+00">
                  <c:v>4.4081399999999998E-4</c:v>
                </c:pt>
                <c:pt idx="82460" formatCode="0.00E+00">
                  <c:v>4.3193600000000001E-4</c:v>
                </c:pt>
                <c:pt idx="82461" formatCode="0.00E+00">
                  <c:v>4.2245199999999997E-4</c:v>
                </c:pt>
                <c:pt idx="82462" formatCode="0.00E+00">
                  <c:v>4.12376E-4</c:v>
                </c:pt>
                <c:pt idx="82463" formatCode="0.00E+00">
                  <c:v>4.0172100000000001E-4</c:v>
                </c:pt>
                <c:pt idx="82464" formatCode="0.00E+00">
                  <c:v>3.9050000000000001E-4</c:v>
                </c:pt>
                <c:pt idx="82465" formatCode="0.00E+00">
                  <c:v>3.7873099999999999E-4</c:v>
                </c:pt>
                <c:pt idx="82466" formatCode="0.00E+00">
                  <c:v>3.6642899999999998E-4</c:v>
                </c:pt>
                <c:pt idx="82467" formatCode="0.00E+00">
                  <c:v>3.5361099999999999E-4</c:v>
                </c:pt>
                <c:pt idx="82468" formatCode="0.00E+00">
                  <c:v>3.4029399999999999E-4</c:v>
                </c:pt>
                <c:pt idx="82469" formatCode="0.00E+00">
                  <c:v>3.2649900000000001E-4</c:v>
                </c:pt>
                <c:pt idx="82470" formatCode="0.00E+00">
                  <c:v>3.1224300000000003E-4</c:v>
                </c:pt>
                <c:pt idx="82471" formatCode="0.00E+00">
                  <c:v>2.97547E-4</c:v>
                </c:pt>
                <c:pt idx="82472" formatCode="0.00E+00">
                  <c:v>2.82432E-4</c:v>
                </c:pt>
                <c:pt idx="82473" formatCode="0.00E+00">
                  <c:v>2.6691799999999999E-4</c:v>
                </c:pt>
                <c:pt idx="82474" formatCode="0.00E+00">
                  <c:v>2.5102700000000002E-4</c:v>
                </c:pt>
                <c:pt idx="82475" formatCode="0.00E+00">
                  <c:v>2.34782E-4</c:v>
                </c:pt>
                <c:pt idx="82476" formatCode="0.00E+00">
                  <c:v>2.18206E-4</c:v>
                </c:pt>
                <c:pt idx="82477" formatCode="0.00E+00">
                  <c:v>2.0132099999999999E-4</c:v>
                </c:pt>
                <c:pt idx="82478" formatCode="0.00E+00">
                  <c:v>1.8415200000000001E-4</c:v>
                </c:pt>
                <c:pt idx="82479" formatCode="0.00E+00">
                  <c:v>1.66723E-4</c:v>
                </c:pt>
                <c:pt idx="82480" formatCode="0.00E+00">
                  <c:v>1.4905800000000001E-4</c:v>
                </c:pt>
                <c:pt idx="82481" formatCode="0.00E+00">
                  <c:v>1.3118099999999999E-4</c:v>
                </c:pt>
                <c:pt idx="82482" formatCode="0.00E+00">
                  <c:v>1.13118E-4</c:v>
                </c:pt>
                <c:pt idx="82483" formatCode="0.00E+00">
                  <c:v>9.4894499999999998E-5</c:v>
                </c:pt>
                <c:pt idx="82484" formatCode="0.00E+00">
                  <c:v>7.6535300000000006E-5</c:v>
                </c:pt>
                <c:pt idx="82485" formatCode="0.00E+00">
                  <c:v>5.8066100000000003E-5</c:v>
                </c:pt>
                <c:pt idx="82486" formatCode="0.00E+00">
                  <c:v>3.9512699999999999E-5</c:v>
                </c:pt>
                <c:pt idx="82487" formatCode="0.00E+00">
                  <c:v>2.0900700000000001E-5</c:v>
                </c:pt>
                <c:pt idx="82488" formatCode="0.00E+00">
                  <c:v>2.25606E-6</c:v>
                </c:pt>
                <c:pt idx="82489" formatCode="0.00E+00">
                  <c:v>-1.6395599999999999E-5</c:v>
                </c:pt>
                <c:pt idx="82490" formatCode="0.00E+00">
                  <c:v>-3.5028599999999999E-5</c:v>
                </c:pt>
                <c:pt idx="82491" formatCode="0.00E+00">
                  <c:v>-5.3617299999999999E-5</c:v>
                </c:pt>
                <c:pt idx="82492" formatCode="0.00E+00">
                  <c:v>-7.2136200000000002E-5</c:v>
                </c:pt>
                <c:pt idx="82493" formatCode="0.00E+00">
                  <c:v>-9.056E-5</c:v>
                </c:pt>
                <c:pt idx="82494" formatCode="0.00E+00">
                  <c:v>-1.0886400000000001E-4</c:v>
                </c:pt>
                <c:pt idx="82495" formatCode="0.00E+00">
                  <c:v>-1.2702300000000001E-4</c:v>
                </c:pt>
                <c:pt idx="82496" formatCode="0.00E+00">
                  <c:v>-1.45012E-4</c:v>
                </c:pt>
                <c:pt idx="82497" formatCode="0.00E+00">
                  <c:v>-1.6280799999999999E-4</c:v>
                </c:pt>
                <c:pt idx="82498" formatCode="0.00E+00">
                  <c:v>-1.8038700000000001E-4</c:v>
                </c:pt>
                <c:pt idx="82499" formatCode="0.00E+00">
                  <c:v>-1.9772400000000001E-4</c:v>
                </c:pt>
                <c:pt idx="82500" formatCode="0.00E+00">
                  <c:v>-2.1479800000000001E-4</c:v>
                </c:pt>
                <c:pt idx="82501" formatCode="0.00E+00">
                  <c:v>-2.3158599999999999E-4</c:v>
                </c:pt>
                <c:pt idx="82502" formatCode="0.00E+00">
                  <c:v>-2.48065E-4</c:v>
                </c:pt>
                <c:pt idx="82503" formatCode="0.00E+00">
                  <c:v>-2.6421499999999999E-4</c:v>
                </c:pt>
                <c:pt idx="82504" formatCode="0.00E+00">
                  <c:v>-2.8001499999999999E-4</c:v>
                </c:pt>
                <c:pt idx="82505" formatCode="0.00E+00">
                  <c:v>-2.95443E-4</c:v>
                </c:pt>
                <c:pt idx="82506" formatCode="0.00E+00">
                  <c:v>-3.10482E-4</c:v>
                </c:pt>
                <c:pt idx="82507" formatCode="0.00E+00">
                  <c:v>-3.25111E-4</c:v>
                </c:pt>
                <c:pt idx="82508" formatCode="0.00E+00">
                  <c:v>-3.3931199999999998E-4</c:v>
                </c:pt>
                <c:pt idx="82509" formatCode="0.00E+00">
                  <c:v>-3.53068E-4</c:v>
                </c:pt>
                <c:pt idx="82510" formatCode="0.00E+00">
                  <c:v>-3.6636299999999998E-4</c:v>
                </c:pt>
                <c:pt idx="82511" formatCode="0.00E+00">
                  <c:v>-3.79179E-4</c:v>
                </c:pt>
                <c:pt idx="82512" formatCode="0.00E+00">
                  <c:v>-3.9150200000000001E-4</c:v>
                </c:pt>
                <c:pt idx="82513" formatCode="0.00E+00">
                  <c:v>-4.0331699999999999E-4</c:v>
                </c:pt>
                <c:pt idx="82514" formatCode="0.00E+00">
                  <c:v>-4.1461100000000001E-4</c:v>
                </c:pt>
                <c:pt idx="82515" formatCode="0.00E+00">
                  <c:v>-4.2537E-4</c:v>
                </c:pt>
                <c:pt idx="82516" formatCode="0.00E+00">
                  <c:v>-4.3558399999999998E-4</c:v>
                </c:pt>
                <c:pt idx="82517" formatCode="0.00E+00">
                  <c:v>-4.4524000000000001E-4</c:v>
                </c:pt>
                <c:pt idx="82518" formatCode="0.00E+00">
                  <c:v>-4.5432900000000001E-4</c:v>
                </c:pt>
                <c:pt idx="82519" formatCode="0.00E+00">
                  <c:v>-4.6284100000000002E-4</c:v>
                </c:pt>
                <c:pt idx="82520" formatCode="0.00E+00">
                  <c:v>-4.7076799999999999E-4</c:v>
                </c:pt>
                <c:pt idx="82521" formatCode="0.00E+00">
                  <c:v>-4.7810300000000001E-4</c:v>
                </c:pt>
                <c:pt idx="82522" formatCode="0.00E+00">
                  <c:v>-4.8483800000000002E-4</c:v>
                </c:pt>
                <c:pt idx="82523" formatCode="0.00E+00">
                  <c:v>-4.9096899999999995E-4</c:v>
                </c:pt>
                <c:pt idx="82524" formatCode="0.00E+00">
                  <c:v>-4.9649000000000004E-4</c:v>
                </c:pt>
                <c:pt idx="82525" formatCode="0.00E+00">
                  <c:v>-5.0139900000000003E-4</c:v>
                </c:pt>
                <c:pt idx="82526" formatCode="0.00E+00">
                  <c:v>-5.0569099999999995E-4</c:v>
                </c:pt>
                <c:pt idx="82527" formatCode="0.00E+00">
                  <c:v>-5.0936500000000001E-4</c:v>
                </c:pt>
                <c:pt idx="82528" formatCode="0.00E+00">
                  <c:v>-5.1241999999999998E-4</c:v>
                </c:pt>
                <c:pt idx="82529" formatCode="0.00E+00">
                  <c:v>-5.1485599999999995E-4</c:v>
                </c:pt>
                <c:pt idx="82530" formatCode="0.00E+00">
                  <c:v>-5.1667399999999995E-4</c:v>
                </c:pt>
                <c:pt idx="82531" formatCode="0.00E+00">
                  <c:v>-5.1787600000000001E-4</c:v>
                </c:pt>
                <c:pt idx="82532" formatCode="0.00E+00">
                  <c:v>-5.1846399999999995E-4</c:v>
                </c:pt>
                <c:pt idx="82533" formatCode="0.00E+00">
                  <c:v>-5.1844200000000003E-4</c:v>
                </c:pt>
                <c:pt idx="82534" formatCode="0.00E+00">
                  <c:v>-5.1781500000000003E-4</c:v>
                </c:pt>
                <c:pt idx="82535" formatCode="0.00E+00">
                  <c:v>-5.1658699999999999E-4</c:v>
                </c:pt>
                <c:pt idx="82536" formatCode="0.00E+00">
                  <c:v>-5.1476500000000004E-4</c:v>
                </c:pt>
                <c:pt idx="82537" formatCode="0.00E+00">
                  <c:v>-5.1235600000000005E-4</c:v>
                </c:pt>
                <c:pt idx="82538" formatCode="0.00E+00">
                  <c:v>-5.0936700000000004E-4</c:v>
                </c:pt>
                <c:pt idx="82539" formatCode="0.00E+00">
                  <c:v>-5.0580799999999995E-4</c:v>
                </c:pt>
                <c:pt idx="82540" formatCode="0.00E+00">
                  <c:v>-5.0168800000000003E-4</c:v>
                </c:pt>
                <c:pt idx="82541" formatCode="0.00E+00">
                  <c:v>-4.9701599999999997E-4</c:v>
                </c:pt>
                <c:pt idx="82542" formatCode="0.00E+00">
                  <c:v>-4.9180399999999998E-4</c:v>
                </c:pt>
                <c:pt idx="82543" formatCode="0.00E+00">
                  <c:v>-4.8606399999999997E-4</c:v>
                </c:pt>
                <c:pt idx="82544" formatCode="0.00E+00">
                  <c:v>-4.7980700000000001E-4</c:v>
                </c:pt>
                <c:pt idx="82545" formatCode="0.00E+00">
                  <c:v>-4.7304699999999999E-4</c:v>
                </c:pt>
                <c:pt idx="82546" formatCode="0.00E+00">
                  <c:v>-4.65797E-4</c:v>
                </c:pt>
                <c:pt idx="82547" formatCode="0.00E+00">
                  <c:v>-4.5807200000000001E-4</c:v>
                </c:pt>
                <c:pt idx="82548" formatCode="0.00E+00">
                  <c:v>-4.4988599999999998E-4</c:v>
                </c:pt>
                <c:pt idx="82549" formatCode="0.00E+00">
                  <c:v>-4.4125499999999999E-4</c:v>
                </c:pt>
                <c:pt idx="82550" formatCode="0.00E+00">
                  <c:v>-4.32194E-4</c:v>
                </c:pt>
                <c:pt idx="82551" formatCode="0.00E+00">
                  <c:v>-4.2272099999999998E-4</c:v>
                </c:pt>
                <c:pt idx="82552" formatCode="0.00E+00">
                  <c:v>-4.1285099999999999E-4</c:v>
                </c:pt>
                <c:pt idx="82553" formatCode="0.00E+00">
                  <c:v>-4.0260200000000001E-4</c:v>
                </c:pt>
                <c:pt idx="82554" formatCode="0.00E+00">
                  <c:v>-3.9199200000000002E-4</c:v>
                </c:pt>
                <c:pt idx="82555" formatCode="0.00E+00">
                  <c:v>-3.8103799999999999E-4</c:v>
                </c:pt>
                <c:pt idx="82556" formatCode="0.00E+00">
                  <c:v>-3.6976000000000001E-4</c:v>
                </c:pt>
                <c:pt idx="82557" formatCode="0.00E+00">
                  <c:v>-3.5817599999999998E-4</c:v>
                </c:pt>
                <c:pt idx="82558" formatCode="0.00E+00">
                  <c:v>-3.4630400000000002E-4</c:v>
                </c:pt>
                <c:pt idx="82559" formatCode="0.00E+00">
                  <c:v>-3.3416400000000002E-4</c:v>
                </c:pt>
                <c:pt idx="82560" formatCode="0.00E+00">
                  <c:v>-3.2177600000000002E-4</c:v>
                </c:pt>
                <c:pt idx="82561" formatCode="0.00E+00">
                  <c:v>-3.0915800000000002E-4</c:v>
                </c:pt>
                <c:pt idx="82562" formatCode="0.00E+00">
                  <c:v>-2.9633099999999999E-4</c:v>
                </c:pt>
                <c:pt idx="82563" formatCode="0.00E+00">
                  <c:v>-2.8331400000000001E-4</c:v>
                </c:pt>
                <c:pt idx="82564" formatCode="0.00E+00">
                  <c:v>-2.7012599999999998E-4</c:v>
                </c:pt>
                <c:pt idx="82565" formatCode="0.00E+00">
                  <c:v>-2.56789E-4</c:v>
                </c:pt>
                <c:pt idx="82566" formatCode="0.00E+00">
                  <c:v>-2.4332100000000001E-4</c:v>
                </c:pt>
                <c:pt idx="82567" formatCode="0.00E+00">
                  <c:v>-2.29743E-4</c:v>
                </c:pt>
                <c:pt idx="82568" formatCode="0.00E+00">
                  <c:v>-2.1607399999999999E-4</c:v>
                </c:pt>
                <c:pt idx="82569" formatCode="0.00E+00">
                  <c:v>-2.02334E-4</c:v>
                </c:pt>
                <c:pt idx="82570" formatCode="0.00E+00">
                  <c:v>-1.8854200000000001E-4</c:v>
                </c:pt>
                <c:pt idx="82571" formatCode="0.00E+00">
                  <c:v>-1.7471699999999999E-4</c:v>
                </c:pt>
                <c:pt idx="82572" formatCode="0.00E+00">
                  <c:v>-1.60879E-4</c:v>
                </c:pt>
                <c:pt idx="82573" formatCode="0.00E+00">
                  <c:v>-1.47047E-4</c:v>
                </c:pt>
                <c:pt idx="82574" formatCode="0.00E+00">
                  <c:v>-1.3323799999999999E-4</c:v>
                </c:pt>
                <c:pt idx="82575" formatCode="0.00E+00">
                  <c:v>-1.19472E-4</c:v>
                </c:pt>
                <c:pt idx="82576" formatCode="0.00E+00">
                  <c:v>-1.05765E-4</c:v>
                </c:pt>
                <c:pt idx="82577" formatCode="0.00E+00">
                  <c:v>-9.2137299999999996E-5</c:v>
                </c:pt>
                <c:pt idx="82578" formatCode="0.00E+00">
                  <c:v>-7.8604100000000002E-5</c:v>
                </c:pt>
                <c:pt idx="82579" formatCode="0.00E+00">
                  <c:v>-6.5183000000000003E-5</c:v>
                </c:pt>
                <c:pt idx="82580" formatCode="0.00E+00">
                  <c:v>-5.18901E-5</c:v>
                </c:pt>
                <c:pt idx="82581" formatCode="0.00E+00">
                  <c:v>-3.8741600000000002E-5</c:v>
                </c:pt>
                <c:pt idx="82582" formatCode="0.00E+00">
                  <c:v>-2.5752700000000002E-5</c:v>
                </c:pt>
                <c:pt idx="82583" formatCode="0.00E+00">
                  <c:v>-1.29386E-5</c:v>
                </c:pt>
                <c:pt idx="82584" formatCode="0.00E+00">
                  <c:v>-3.1372100000000001E-7</c:v>
                </c:pt>
                <c:pt idx="82585" formatCode="0.00E+00">
                  <c:v>1.21081E-5</c:v>
                </c:pt>
                <c:pt idx="82586" formatCode="0.00E+00">
                  <c:v>2.43135E-5</c:v>
                </c:pt>
                <c:pt idx="82587" formatCode="0.00E+00">
                  <c:v>3.6289799999999999E-5</c:v>
                </c:pt>
                <c:pt idx="82588" formatCode="0.00E+00">
                  <c:v>4.8024600000000001E-5</c:v>
                </c:pt>
                <c:pt idx="82589" formatCode="0.00E+00">
                  <c:v>5.9506399999999997E-5</c:v>
                </c:pt>
                <c:pt idx="82590" formatCode="0.00E+00">
                  <c:v>7.0724399999999997E-5</c:v>
                </c:pt>
                <c:pt idx="82591" formatCode="0.00E+00">
                  <c:v>8.1668099999999998E-5</c:v>
                </c:pt>
                <c:pt idx="82592" formatCode="0.00E+00">
                  <c:v>9.2327899999999994E-5</c:v>
                </c:pt>
                <c:pt idx="82593" formatCode="0.00E+00">
                  <c:v>1.0269500000000001E-4</c:v>
                </c:pt>
                <c:pt idx="82594" formatCode="0.00E+00">
                  <c:v>1.1276E-4</c:v>
                </c:pt>
                <c:pt idx="82595" formatCode="0.00E+00">
                  <c:v>1.2251699999999999E-4</c:v>
                </c:pt>
                <c:pt idx="82596" formatCode="0.00E+00">
                  <c:v>1.31958E-4</c:v>
                </c:pt>
                <c:pt idx="82597" formatCode="0.00E+00">
                  <c:v>1.4107599999999999E-4</c:v>
                </c:pt>
                <c:pt idx="82598" formatCode="0.00E+00">
                  <c:v>1.4986700000000001E-4</c:v>
                </c:pt>
                <c:pt idx="82599" formatCode="0.00E+00">
                  <c:v>1.58324E-4</c:v>
                </c:pt>
                <c:pt idx="82600" formatCode="0.00E+00">
                  <c:v>1.6644500000000001E-4</c:v>
                </c:pt>
                <c:pt idx="82601" formatCode="0.00E+00">
                  <c:v>1.7422499999999999E-4</c:v>
                </c:pt>
                <c:pt idx="82602" formatCode="0.00E+00">
                  <c:v>1.8166100000000001E-4</c:v>
                </c:pt>
                <c:pt idx="82603" formatCode="0.00E+00">
                  <c:v>1.88751E-4</c:v>
                </c:pt>
                <c:pt idx="82604" formatCode="0.00E+00">
                  <c:v>1.95494E-4</c:v>
                </c:pt>
                <c:pt idx="82605" formatCode="0.00E+00">
                  <c:v>2.0188899999999999E-4</c:v>
                </c:pt>
                <c:pt idx="82606" formatCode="0.00E+00">
                  <c:v>2.0793499999999999E-4</c:v>
                </c:pt>
                <c:pt idx="82607" formatCode="0.00E+00">
                  <c:v>2.1363299999999999E-4</c:v>
                </c:pt>
                <c:pt idx="82608" formatCode="0.00E+00">
                  <c:v>2.1898499999999999E-4</c:v>
                </c:pt>
                <c:pt idx="82609" formatCode="0.00E+00">
                  <c:v>2.2399099999999999E-4</c:v>
                </c:pt>
                <c:pt idx="82610" formatCode="0.00E+00">
                  <c:v>2.28655E-4</c:v>
                </c:pt>
                <c:pt idx="82611" formatCode="0.00E+00">
                  <c:v>2.32978E-4</c:v>
                </c:pt>
                <c:pt idx="82612" formatCode="0.00E+00">
                  <c:v>2.3696599999999999E-4</c:v>
                </c:pt>
                <c:pt idx="82613" formatCode="0.00E+00">
                  <c:v>2.40621E-4</c:v>
                </c:pt>
                <c:pt idx="82614" formatCode="0.00E+00">
                  <c:v>2.4394900000000001E-4</c:v>
                </c:pt>
                <c:pt idx="82615" formatCode="0.00E+00">
                  <c:v>2.4695400000000002E-4</c:v>
                </c:pt>
                <c:pt idx="82616" formatCode="0.00E+00">
                  <c:v>2.4964300000000002E-4</c:v>
                </c:pt>
                <c:pt idx="82617" formatCode="0.00E+00">
                  <c:v>2.5202200000000002E-4</c:v>
                </c:pt>
                <c:pt idx="82618" formatCode="0.00E+00">
                  <c:v>2.5409800000000002E-4</c:v>
                </c:pt>
                <c:pt idx="82619" formatCode="0.00E+00">
                  <c:v>2.55877E-4</c:v>
                </c:pt>
                <c:pt idx="82620" formatCode="0.00E+00">
                  <c:v>2.5736800000000001E-4</c:v>
                </c:pt>
                <c:pt idx="82621" formatCode="0.00E+00">
                  <c:v>2.5857799999999998E-4</c:v>
                </c:pt>
                <c:pt idx="82622" formatCode="0.00E+00">
                  <c:v>2.5951700000000002E-4</c:v>
                </c:pt>
                <c:pt idx="82623" formatCode="0.00E+00">
                  <c:v>2.6019200000000002E-4</c:v>
                </c:pt>
                <c:pt idx="82624" formatCode="0.00E+00">
                  <c:v>2.60614E-4</c:v>
                </c:pt>
                <c:pt idx="82625" formatCode="0.00E+00">
                  <c:v>2.6079100000000002E-4</c:v>
                </c:pt>
                <c:pt idx="82626" formatCode="0.00E+00">
                  <c:v>2.6073300000000003E-4</c:v>
                </c:pt>
                <c:pt idx="82627" formatCode="0.00E+00">
                  <c:v>2.6045199999999999E-4</c:v>
                </c:pt>
                <c:pt idx="82628" formatCode="0.00E+00">
                  <c:v>2.5995599999999999E-4</c:v>
                </c:pt>
                <c:pt idx="82629" formatCode="0.00E+00">
                  <c:v>2.5925699999999999E-4</c:v>
                </c:pt>
                <c:pt idx="82630" formatCode="0.00E+00">
                  <c:v>2.5836499999999998E-4</c:v>
                </c:pt>
                <c:pt idx="82631" formatCode="0.00E+00">
                  <c:v>2.5729099999999999E-4</c:v>
                </c:pt>
                <c:pt idx="82632" formatCode="0.00E+00">
                  <c:v>2.5604700000000002E-4</c:v>
                </c:pt>
                <c:pt idx="82633" formatCode="0.00E+00">
                  <c:v>2.5464299999999998E-4</c:v>
                </c:pt>
                <c:pt idx="82634" formatCode="0.00E+00">
                  <c:v>2.5309099999999999E-4</c:v>
                </c:pt>
                <c:pt idx="82635" formatCode="0.00E+00">
                  <c:v>2.5140200000000002E-4</c:v>
                </c:pt>
                <c:pt idx="82636" formatCode="0.00E+00">
                  <c:v>2.4958800000000002E-4</c:v>
                </c:pt>
                <c:pt idx="82637" formatCode="0.00E+00">
                  <c:v>2.4765900000000001E-4</c:v>
                </c:pt>
                <c:pt idx="82638" formatCode="0.00E+00">
                  <c:v>2.4562800000000001E-4</c:v>
                </c:pt>
                <c:pt idx="82639" formatCode="0.00E+00">
                  <c:v>2.4350500000000001E-4</c:v>
                </c:pt>
                <c:pt idx="82640" formatCode="0.00E+00">
                  <c:v>2.41301E-4</c:v>
                </c:pt>
                <c:pt idx="82641" formatCode="0.00E+00">
                  <c:v>2.39029E-4</c:v>
                </c:pt>
                <c:pt idx="82642" formatCode="0.00E+00">
                  <c:v>2.36698E-4</c:v>
                </c:pt>
                <c:pt idx="82643" formatCode="0.00E+00">
                  <c:v>2.34319E-4</c:v>
                </c:pt>
                <c:pt idx="82644" formatCode="0.00E+00">
                  <c:v>2.3190400000000001E-4</c:v>
                </c:pt>
                <c:pt idx="82645" formatCode="0.00E+00">
                  <c:v>2.2946199999999999E-4</c:v>
                </c:pt>
                <c:pt idx="82646" formatCode="0.00E+00">
                  <c:v>2.2700500000000001E-4</c:v>
                </c:pt>
                <c:pt idx="82647" formatCode="0.00E+00">
                  <c:v>2.2453999999999999E-4</c:v>
                </c:pt>
                <c:pt idx="82648" formatCode="0.00E+00">
                  <c:v>2.22079E-4</c:v>
                </c:pt>
                <c:pt idx="82649" formatCode="0.00E+00">
                  <c:v>2.19631E-4</c:v>
                </c:pt>
                <c:pt idx="82650" formatCode="0.00E+00">
                  <c:v>2.1720499999999999E-4</c:v>
                </c:pt>
                <c:pt idx="82651" formatCode="0.00E+00">
                  <c:v>2.14809E-4</c:v>
                </c:pt>
                <c:pt idx="82652" formatCode="0.00E+00">
                  <c:v>2.1245199999999999E-4</c:v>
                </c:pt>
                <c:pt idx="82653" formatCode="0.00E+00">
                  <c:v>2.1014199999999999E-4</c:v>
                </c:pt>
                <c:pt idx="82654" formatCode="0.00E+00">
                  <c:v>2.0788600000000001E-4</c:v>
                </c:pt>
                <c:pt idx="82655" formatCode="0.00E+00">
                  <c:v>2.0569100000000001E-4</c:v>
                </c:pt>
                <c:pt idx="82656" formatCode="0.00E+00">
                  <c:v>2.0356500000000001E-4</c:v>
                </c:pt>
                <c:pt idx="82657" formatCode="0.00E+00">
                  <c:v>2.01514E-4</c:v>
                </c:pt>
                <c:pt idx="82658" formatCode="0.00E+00">
                  <c:v>1.99543E-4</c:v>
                </c:pt>
                <c:pt idx="82659" formatCode="0.00E+00">
                  <c:v>1.97658E-4</c:v>
                </c:pt>
                <c:pt idx="82660" formatCode="0.00E+00">
                  <c:v>1.9586399999999999E-4</c:v>
                </c:pt>
                <c:pt idx="82661" formatCode="0.00E+00">
                  <c:v>1.94165E-4</c:v>
                </c:pt>
                <c:pt idx="82662" formatCode="0.00E+00">
                  <c:v>1.9256500000000001E-4</c:v>
                </c:pt>
                <c:pt idx="82663" formatCode="0.00E+00">
                  <c:v>1.9106799999999999E-4</c:v>
                </c:pt>
                <c:pt idx="82664" formatCode="0.00E+00">
                  <c:v>1.89676E-4</c:v>
                </c:pt>
                <c:pt idx="82665" formatCode="0.00E+00">
                  <c:v>1.8839200000000001E-4</c:v>
                </c:pt>
                <c:pt idx="82666" formatCode="0.00E+00">
                  <c:v>1.8721800000000001E-4</c:v>
                </c:pt>
                <c:pt idx="82667" formatCode="0.00E+00">
                  <c:v>1.8615400000000001E-4</c:v>
                </c:pt>
                <c:pt idx="82668" formatCode="0.00E+00">
                  <c:v>1.85203E-4</c:v>
                </c:pt>
                <c:pt idx="82669" formatCode="0.00E+00">
                  <c:v>1.8436400000000001E-4</c:v>
                </c:pt>
                <c:pt idx="82670" formatCode="0.00E+00">
                  <c:v>1.8363599999999999E-4</c:v>
                </c:pt>
                <c:pt idx="82671" formatCode="0.00E+00">
                  <c:v>1.8301999999999999E-4</c:v>
                </c:pt>
                <c:pt idx="82672" formatCode="0.00E+00">
                  <c:v>1.8251300000000001E-4</c:v>
                </c:pt>
                <c:pt idx="82673" formatCode="0.00E+00">
                  <c:v>1.8211400000000001E-4</c:v>
                </c:pt>
                <c:pt idx="82674" formatCode="0.00E+00">
                  <c:v>1.8182100000000001E-4</c:v>
                </c:pt>
                <c:pt idx="82675" formatCode="0.00E+00">
                  <c:v>1.8163000000000001E-4</c:v>
                </c:pt>
                <c:pt idx="82676" formatCode="0.00E+00">
                  <c:v>1.8153900000000001E-4</c:v>
                </c:pt>
                <c:pt idx="82677" formatCode="0.00E+00">
                  <c:v>1.8154400000000001E-4</c:v>
                </c:pt>
                <c:pt idx="82678" formatCode="0.00E+00">
                  <c:v>1.8164E-4</c:v>
                </c:pt>
                <c:pt idx="82679" formatCode="0.00E+00">
                  <c:v>1.8182199999999999E-4</c:v>
                </c:pt>
                <c:pt idx="82680" formatCode="0.00E+00">
                  <c:v>1.8208499999999999E-4</c:v>
                </c:pt>
                <c:pt idx="82681" formatCode="0.00E+00">
                  <c:v>1.82423E-4</c:v>
                </c:pt>
                <c:pt idx="82682" formatCode="0.00E+00">
                  <c:v>1.82831E-4</c:v>
                </c:pt>
                <c:pt idx="82683" formatCode="0.00E+00">
                  <c:v>1.8330199999999999E-4</c:v>
                </c:pt>
                <c:pt idx="82684" formatCode="0.00E+00">
                  <c:v>1.83828E-4</c:v>
                </c:pt>
                <c:pt idx="82685" formatCode="0.00E+00">
                  <c:v>1.8440199999999999E-4</c:v>
                </c:pt>
                <c:pt idx="82686" formatCode="0.00E+00">
                  <c:v>1.8501699999999999E-4</c:v>
                </c:pt>
                <c:pt idx="82687" formatCode="0.00E+00">
                  <c:v>1.8566500000000001E-4</c:v>
                </c:pt>
                <c:pt idx="82688" formatCode="0.00E+00">
                  <c:v>1.86336E-4</c:v>
                </c:pt>
                <c:pt idx="82689" formatCode="0.00E+00">
                  <c:v>1.87023E-4</c:v>
                </c:pt>
                <c:pt idx="82690" formatCode="0.00E+00">
                  <c:v>1.8771599999999999E-4</c:v>
                </c:pt>
                <c:pt idx="82691" formatCode="0.00E+00">
                  <c:v>1.8840600000000001E-4</c:v>
                </c:pt>
                <c:pt idx="82692" formatCode="0.00E+00">
                  <c:v>1.8908400000000001E-4</c:v>
                </c:pt>
                <c:pt idx="82693" formatCode="0.00E+00">
                  <c:v>1.8973899999999999E-4</c:v>
                </c:pt>
                <c:pt idx="82694" formatCode="0.00E+00">
                  <c:v>1.9036199999999999E-4</c:v>
                </c:pt>
                <c:pt idx="82695" formatCode="0.00E+00">
                  <c:v>1.9094199999999999E-4</c:v>
                </c:pt>
                <c:pt idx="82696" formatCode="0.00E+00">
                  <c:v>1.9146899999999999E-4</c:v>
                </c:pt>
                <c:pt idx="82697" formatCode="0.00E+00">
                  <c:v>1.91934E-4</c:v>
                </c:pt>
                <c:pt idx="82698" formatCode="0.00E+00">
                  <c:v>1.92325E-4</c:v>
                </c:pt>
                <c:pt idx="82699" formatCode="0.00E+00">
                  <c:v>1.9263099999999999E-4</c:v>
                </c:pt>
                <c:pt idx="82700" formatCode="0.00E+00">
                  <c:v>1.9284200000000001E-4</c:v>
                </c:pt>
                <c:pt idx="82701" formatCode="0.00E+00">
                  <c:v>1.92948E-4</c:v>
                </c:pt>
                <c:pt idx="82702" formatCode="0.00E+00">
                  <c:v>1.9293700000000001E-4</c:v>
                </c:pt>
                <c:pt idx="82703" formatCode="0.00E+00">
                  <c:v>1.928E-4</c:v>
                </c:pt>
                <c:pt idx="82704" formatCode="0.00E+00">
                  <c:v>1.92525E-4</c:v>
                </c:pt>
                <c:pt idx="82705" formatCode="0.00E+00">
                  <c:v>1.9210200000000001E-4</c:v>
                </c:pt>
                <c:pt idx="82706" formatCode="0.00E+00">
                  <c:v>1.9152000000000001E-4</c:v>
                </c:pt>
                <c:pt idx="82707" formatCode="0.00E+00">
                  <c:v>1.90769E-4</c:v>
                </c:pt>
                <c:pt idx="82708" formatCode="0.00E+00">
                  <c:v>1.8984000000000001E-4</c:v>
                </c:pt>
                <c:pt idx="82709" formatCode="0.00E+00">
                  <c:v>1.88722E-4</c:v>
                </c:pt>
                <c:pt idx="82710" formatCode="0.00E+00">
                  <c:v>1.8740599999999999E-4</c:v>
                </c:pt>
                <c:pt idx="82711" formatCode="0.00E+00">
                  <c:v>1.8588200000000001E-4</c:v>
                </c:pt>
                <c:pt idx="82712" formatCode="0.00E+00">
                  <c:v>1.8414000000000001E-4</c:v>
                </c:pt>
                <c:pt idx="82713" formatCode="0.00E+00">
                  <c:v>1.8217299999999999E-4</c:v>
                </c:pt>
                <c:pt idx="82714" formatCode="0.00E+00">
                  <c:v>1.7997099999999999E-4</c:v>
                </c:pt>
                <c:pt idx="82715" formatCode="0.00E+00">
                  <c:v>1.7752600000000001E-4</c:v>
                </c:pt>
                <c:pt idx="82716" formatCode="0.00E+00">
                  <c:v>1.7483099999999999E-4</c:v>
                </c:pt>
                <c:pt idx="82717" formatCode="0.00E+00">
                  <c:v>1.7187699999999999E-4</c:v>
                </c:pt>
                <c:pt idx="82718" formatCode="0.00E+00">
                  <c:v>1.68658E-4</c:v>
                </c:pt>
                <c:pt idx="82719" formatCode="0.00E+00">
                  <c:v>1.65167E-4</c:v>
                </c:pt>
                <c:pt idx="82720" formatCode="0.00E+00">
                  <c:v>1.6139799999999999E-4</c:v>
                </c:pt>
                <c:pt idx="82721" formatCode="0.00E+00">
                  <c:v>1.5734500000000001E-4</c:v>
                </c:pt>
                <c:pt idx="82722" formatCode="0.00E+00">
                  <c:v>1.5300200000000001E-4</c:v>
                </c:pt>
                <c:pt idx="82723" formatCode="0.00E+00">
                  <c:v>1.4836600000000001E-4</c:v>
                </c:pt>
                <c:pt idx="82724" formatCode="0.00E+00">
                  <c:v>1.4343200000000001E-4</c:v>
                </c:pt>
                <c:pt idx="82725" formatCode="0.00E+00">
                  <c:v>1.38195E-4</c:v>
                </c:pt>
                <c:pt idx="82726" formatCode="0.00E+00">
                  <c:v>1.3265400000000001E-4</c:v>
                </c:pt>
                <c:pt idx="82727" formatCode="0.00E+00">
                  <c:v>1.2680499999999999E-4</c:v>
                </c:pt>
                <c:pt idx="82728" formatCode="0.00E+00">
                  <c:v>1.20646E-4</c:v>
                </c:pt>
                <c:pt idx="82729" formatCode="0.00E+00">
                  <c:v>1.14177E-4</c:v>
                </c:pt>
                <c:pt idx="82730" formatCode="0.00E+00">
                  <c:v>1.07396E-4</c:v>
                </c:pt>
                <c:pt idx="82731" formatCode="0.00E+00">
                  <c:v>1.0030300000000001E-4</c:v>
                </c:pt>
                <c:pt idx="82732" formatCode="0.00E+00">
                  <c:v>9.2898000000000004E-5</c:v>
                </c:pt>
                <c:pt idx="82733" formatCode="0.00E+00">
                  <c:v>8.5183000000000001E-5</c:v>
                </c:pt>
                <c:pt idx="82734" formatCode="0.00E+00">
                  <c:v>7.7159500000000006E-5</c:v>
                </c:pt>
                <c:pt idx="82735" formatCode="0.00E+00">
                  <c:v>6.8829699999999996E-5</c:v>
                </c:pt>
                <c:pt idx="82736" formatCode="0.00E+00">
                  <c:v>6.0196799999999999E-5</c:v>
                </c:pt>
                <c:pt idx="82737" formatCode="0.00E+00">
                  <c:v>5.1264300000000003E-5</c:v>
                </c:pt>
                <c:pt idx="82738" formatCode="0.00E+00">
                  <c:v>4.2036600000000003E-5</c:v>
                </c:pt>
                <c:pt idx="82739" formatCode="0.00E+00">
                  <c:v>3.2518699999999997E-5</c:v>
                </c:pt>
                <c:pt idx="82740" formatCode="0.00E+00">
                  <c:v>2.2716200000000001E-5</c:v>
                </c:pt>
                <c:pt idx="82741" formatCode="0.00E+00">
                  <c:v>1.26355E-5</c:v>
                </c:pt>
                <c:pt idx="82742" formatCode="0.00E+00">
                  <c:v>2.2835100000000001E-6</c:v>
                </c:pt>
                <c:pt idx="82743" formatCode="0.00E+00">
                  <c:v>-8.3322400000000007E-6</c:v>
                </c:pt>
                <c:pt idx="82744" formatCode="0.00E+00">
                  <c:v>-1.92035E-5</c:v>
                </c:pt>
                <c:pt idx="82745" formatCode="0.00E+00">
                  <c:v>-3.0321400000000001E-5</c:v>
                </c:pt>
                <c:pt idx="82746" formatCode="0.00E+00">
                  <c:v>-4.16765E-5</c:v>
                </c:pt>
                <c:pt idx="82747" formatCode="0.00E+00">
                  <c:v>-5.3258699999999999E-5</c:v>
                </c:pt>
                <c:pt idx="82748" formatCode="0.00E+00">
                  <c:v>-6.5057199999999998E-5</c:v>
                </c:pt>
                <c:pt idx="82749" formatCode="0.00E+00">
                  <c:v>-7.7060900000000006E-5</c:v>
                </c:pt>
                <c:pt idx="82750" formatCode="0.00E+00">
                  <c:v>-8.9257899999999998E-5</c:v>
                </c:pt>
                <c:pt idx="82751" formatCode="0.00E+00">
                  <c:v>-1.01636E-4</c:v>
                </c:pt>
                <c:pt idx="82752" formatCode="0.00E+00">
                  <c:v>-1.14181E-4</c:v>
                </c:pt>
                <c:pt idx="82753" formatCode="0.00E+00">
                  <c:v>-1.2688099999999999E-4</c:v>
                </c:pt>
                <c:pt idx="82754" formatCode="0.00E+00">
                  <c:v>-1.39722E-4</c:v>
                </c:pt>
                <c:pt idx="82755" formatCode="0.00E+00">
                  <c:v>-1.52688E-4</c:v>
                </c:pt>
                <c:pt idx="82756" formatCode="0.00E+00">
                  <c:v>-1.6576500000000001E-4</c:v>
                </c:pt>
                <c:pt idx="82757" formatCode="0.00E+00">
                  <c:v>-1.7893799999999999E-4</c:v>
                </c:pt>
                <c:pt idx="82758" formatCode="0.00E+00">
                  <c:v>-1.9218999999999999E-4</c:v>
                </c:pt>
                <c:pt idx="82759" formatCode="0.00E+00">
                  <c:v>-2.0550599999999999E-4</c:v>
                </c:pt>
                <c:pt idx="82760" formatCode="0.00E+00">
                  <c:v>-2.1886900000000001E-4</c:v>
                </c:pt>
                <c:pt idx="82761" formatCode="0.00E+00">
                  <c:v>-2.3226099999999999E-4</c:v>
                </c:pt>
                <c:pt idx="82762" formatCode="0.00E+00">
                  <c:v>-2.4566600000000002E-4</c:v>
                </c:pt>
                <c:pt idx="82763" formatCode="0.00E+00">
                  <c:v>-2.59065E-4</c:v>
                </c:pt>
                <c:pt idx="82764" formatCode="0.00E+00">
                  <c:v>-2.72441E-4</c:v>
                </c:pt>
                <c:pt idx="82765" formatCode="0.00E+00">
                  <c:v>-2.8577600000000001E-4</c:v>
                </c:pt>
                <c:pt idx="82766" formatCode="0.00E+00">
                  <c:v>-2.9905200000000001E-4</c:v>
                </c:pt>
                <c:pt idx="82767" formatCode="0.00E+00">
                  <c:v>-3.1224900000000001E-4</c:v>
                </c:pt>
                <c:pt idx="82768" formatCode="0.00E+00">
                  <c:v>-3.25349E-4</c:v>
                </c:pt>
                <c:pt idx="82769" formatCode="0.00E+00">
                  <c:v>-3.3833300000000001E-4</c:v>
                </c:pt>
                <c:pt idx="82770" formatCode="0.00E+00">
                  <c:v>-3.5118200000000001E-4</c:v>
                </c:pt>
                <c:pt idx="82771" formatCode="0.00E+00">
                  <c:v>-3.6387700000000003E-4</c:v>
                </c:pt>
                <c:pt idx="82772" formatCode="0.00E+00">
                  <c:v>-3.7639900000000003E-4</c:v>
                </c:pt>
                <c:pt idx="82773" formatCode="0.00E+00">
                  <c:v>-3.8872800000000002E-4</c:v>
                </c:pt>
                <c:pt idx="82774" formatCode="0.00E+00">
                  <c:v>-4.0084700000000002E-4</c:v>
                </c:pt>
                <c:pt idx="82775" formatCode="0.00E+00">
                  <c:v>-4.1273500000000001E-4</c:v>
                </c:pt>
                <c:pt idx="82776" formatCode="0.00E+00">
                  <c:v>-4.2437300000000002E-4</c:v>
                </c:pt>
                <c:pt idx="82777" formatCode="0.00E+00">
                  <c:v>-4.3574299999999999E-4</c:v>
                </c:pt>
                <c:pt idx="82778" formatCode="0.00E+00">
                  <c:v>-4.4682700000000001E-4</c:v>
                </c:pt>
                <c:pt idx="82779" formatCode="0.00E+00">
                  <c:v>-4.5760499999999998E-4</c:v>
                </c:pt>
                <c:pt idx="82780" formatCode="0.00E+00">
                  <c:v>-4.68059E-4</c:v>
                </c:pt>
                <c:pt idx="82781" formatCode="0.00E+00">
                  <c:v>-4.78171E-4</c:v>
                </c:pt>
                <c:pt idx="82782" formatCode="0.00E+00">
                  <c:v>-4.8792399999999999E-4</c:v>
                </c:pt>
                <c:pt idx="82783" formatCode="0.00E+00">
                  <c:v>-4.9729899999999998E-4</c:v>
                </c:pt>
                <c:pt idx="82784" formatCode="0.00E+00">
                  <c:v>-5.0628000000000001E-4</c:v>
                </c:pt>
                <c:pt idx="82785" formatCode="0.00E+00">
                  <c:v>-5.1485099999999998E-4</c:v>
                </c:pt>
                <c:pt idx="82786" formatCode="0.00E+00">
                  <c:v>-5.2299300000000003E-4</c:v>
                </c:pt>
                <c:pt idx="82787" formatCode="0.00E+00">
                  <c:v>-5.3069200000000003E-4</c:v>
                </c:pt>
                <c:pt idx="82788" formatCode="0.00E+00">
                  <c:v>-5.3793299999999999E-4</c:v>
                </c:pt>
                <c:pt idx="82789" formatCode="0.00E+00">
                  <c:v>-5.4469900000000005E-4</c:v>
                </c:pt>
                <c:pt idx="82790" formatCode="0.00E+00">
                  <c:v>-5.5097700000000002E-4</c:v>
                </c:pt>
                <c:pt idx="82791" formatCode="0.00E+00">
                  <c:v>-5.5675199999999998E-4</c:v>
                </c:pt>
                <c:pt idx="82792" formatCode="0.00E+00">
                  <c:v>-5.6201099999999996E-4</c:v>
                </c:pt>
                <c:pt idx="82793" formatCode="0.00E+00">
                  <c:v>-5.6674199999999996E-4</c:v>
                </c:pt>
                <c:pt idx="82794" formatCode="0.00E+00">
                  <c:v>-5.7093200000000002E-4</c:v>
                </c:pt>
                <c:pt idx="82795" formatCode="0.00E+00">
                  <c:v>-5.7456900000000003E-4</c:v>
                </c:pt>
                <c:pt idx="82796" formatCode="0.00E+00">
                  <c:v>-5.7764299999999997E-4</c:v>
                </c:pt>
                <c:pt idx="82797" formatCode="0.00E+00">
                  <c:v>-5.8014299999999998E-4</c:v>
                </c:pt>
                <c:pt idx="82798" formatCode="0.00E+00">
                  <c:v>-5.8206000000000002E-4</c:v>
                </c:pt>
                <c:pt idx="82799" formatCode="0.00E+00">
                  <c:v>-5.8338499999999996E-4</c:v>
                </c:pt>
                <c:pt idx="82800" formatCode="0.00E+00">
                  <c:v>-5.8410999999999999E-4</c:v>
                </c:pt>
                <c:pt idx="82801" formatCode="0.00E+00">
                  <c:v>-5.84228E-4</c:v>
                </c:pt>
                <c:pt idx="82802" formatCode="0.00E+00">
                  <c:v>-5.83732E-4</c:v>
                </c:pt>
                <c:pt idx="82803" formatCode="0.00E+00">
                  <c:v>-5.8261599999999999E-4</c:v>
                </c:pt>
                <c:pt idx="82804" formatCode="0.00E+00">
                  <c:v>-5.8087600000000003E-4</c:v>
                </c:pt>
                <c:pt idx="82805" formatCode="0.00E+00">
                  <c:v>-5.7850800000000004E-4</c:v>
                </c:pt>
                <c:pt idx="82806" formatCode="0.00E+00">
                  <c:v>-5.7550699999999995E-4</c:v>
                </c:pt>
                <c:pt idx="82807" formatCode="0.00E+00">
                  <c:v>-5.7187299999999998E-4</c:v>
                </c:pt>
                <c:pt idx="82808" formatCode="0.00E+00">
                  <c:v>-5.6760199999999995E-4</c:v>
                </c:pt>
                <c:pt idx="82809" formatCode="0.00E+00">
                  <c:v>-5.6269499999999999E-4</c:v>
                </c:pt>
                <c:pt idx="82810" formatCode="0.00E+00">
                  <c:v>-5.5715199999999999E-4</c:v>
                </c:pt>
                <c:pt idx="82811" formatCode="0.00E+00">
                  <c:v>-5.5097299999999996E-4</c:v>
                </c:pt>
                <c:pt idx="82812" formatCode="0.00E+00">
                  <c:v>-5.4416000000000002E-4</c:v>
                </c:pt>
                <c:pt idx="82813" formatCode="0.00E+00">
                  <c:v>-5.3671700000000003E-4</c:v>
                </c:pt>
                <c:pt idx="82814" formatCode="0.00E+00">
                  <c:v>-5.2864700000000004E-4</c:v>
                </c:pt>
                <c:pt idx="82815" formatCode="0.00E+00">
                  <c:v>-5.1995399999999999E-4</c:v>
                </c:pt>
                <c:pt idx="82816" formatCode="0.00E+00">
                  <c:v>-5.1064299999999997E-4</c:v>
                </c:pt>
                <c:pt idx="82817" formatCode="0.00E+00">
                  <c:v>-5.0072199999999999E-4</c:v>
                </c:pt>
                <c:pt idx="82818" formatCode="0.00E+00">
                  <c:v>-4.9019600000000003E-4</c:v>
                </c:pt>
                <c:pt idx="82819" formatCode="0.00E+00">
                  <c:v>-4.7907499999999998E-4</c:v>
                </c:pt>
                <c:pt idx="82820" formatCode="0.00E+00">
                  <c:v>-4.6736599999999998E-4</c:v>
                </c:pt>
                <c:pt idx="82821" formatCode="0.00E+00">
                  <c:v>-4.5508000000000001E-4</c:v>
                </c:pt>
                <c:pt idx="82822" formatCode="0.00E+00">
                  <c:v>-4.4222700000000001E-4</c:v>
                </c:pt>
                <c:pt idx="82823" formatCode="0.00E+00">
                  <c:v>-4.2881800000000003E-4</c:v>
                </c:pt>
                <c:pt idx="82824" formatCode="0.00E+00">
                  <c:v>-4.1486499999999999E-4</c:v>
                </c:pt>
                <c:pt idx="82825" formatCode="0.00E+00">
                  <c:v>-4.0038200000000002E-4</c:v>
                </c:pt>
                <c:pt idx="82826" formatCode="0.00E+00">
                  <c:v>-3.8538199999999998E-4</c:v>
                </c:pt>
                <c:pt idx="82827" formatCode="0.00E+00">
                  <c:v>-3.6987800000000003E-4</c:v>
                </c:pt>
                <c:pt idx="82828" formatCode="0.00E+00">
                  <c:v>-3.5388800000000001E-4</c:v>
                </c:pt>
                <c:pt idx="82829" formatCode="0.00E+00">
                  <c:v>-3.3742599999999999E-4</c:v>
                </c:pt>
                <c:pt idx="82830" formatCode="0.00E+00">
                  <c:v>-3.20508E-4</c:v>
                </c:pt>
                <c:pt idx="82831" formatCode="0.00E+00">
                  <c:v>-3.0315300000000002E-4</c:v>
                </c:pt>
                <c:pt idx="82832" formatCode="0.00E+00">
                  <c:v>-2.8537899999999999E-4</c:v>
                </c:pt>
                <c:pt idx="82833" formatCode="0.00E+00">
                  <c:v>-2.6720299999999998E-4</c:v>
                </c:pt>
                <c:pt idx="82834" formatCode="0.00E+00">
                  <c:v>-2.4864499999999997E-4</c:v>
                </c:pt>
                <c:pt idx="82835" formatCode="0.00E+00">
                  <c:v>-2.2972499999999999E-4</c:v>
                </c:pt>
                <c:pt idx="82836" formatCode="0.00E+00">
                  <c:v>-2.1046300000000001E-4</c:v>
                </c:pt>
                <c:pt idx="82837" formatCode="0.00E+00">
                  <c:v>-1.9087999999999999E-4</c:v>
                </c:pt>
                <c:pt idx="82838" formatCode="0.00E+00">
                  <c:v>-1.7099699999999999E-4</c:v>
                </c:pt>
                <c:pt idx="82839" formatCode="0.00E+00">
                  <c:v>-1.50836E-4</c:v>
                </c:pt>
                <c:pt idx="82840" formatCode="0.00E+00">
                  <c:v>-1.3041999999999999E-4</c:v>
                </c:pt>
                <c:pt idx="82841" formatCode="0.00E+00">
                  <c:v>-1.09771E-4</c:v>
                </c:pt>
                <c:pt idx="82842" formatCode="0.00E+00">
                  <c:v>-8.8911600000000004E-5</c:v>
                </c:pt>
                <c:pt idx="82843" formatCode="0.00E+00">
                  <c:v>-6.7866000000000004E-5</c:v>
                </c:pt>
                <c:pt idx="82844" formatCode="0.00E+00">
                  <c:v>-4.6657699999999999E-5</c:v>
                </c:pt>
                <c:pt idx="82845" formatCode="0.00E+00">
                  <c:v>-2.5310700000000001E-5</c:v>
                </c:pt>
                <c:pt idx="82846" formatCode="0.00E+00">
                  <c:v>-3.8491899999999996E-6</c:v>
                </c:pt>
                <c:pt idx="82847" formatCode="0.00E+00">
                  <c:v>1.7702300000000002E-5</c:v>
                </c:pt>
                <c:pt idx="82848" formatCode="0.00E+00">
                  <c:v>3.9319100000000001E-5</c:v>
                </c:pt>
                <c:pt idx="82849" formatCode="0.00E+00">
                  <c:v>6.0976400000000001E-5</c:v>
                </c:pt>
                <c:pt idx="82850" formatCode="0.00E+00">
                  <c:v>8.2649299999999995E-5</c:v>
                </c:pt>
                <c:pt idx="82851" formatCode="0.00E+00">
                  <c:v>1.04313E-4</c:v>
                </c:pt>
                <c:pt idx="82852" formatCode="0.00E+00">
                  <c:v>1.2594200000000001E-4</c:v>
                </c:pt>
                <c:pt idx="82853" formatCode="0.00E+00">
                  <c:v>1.4751200000000001E-4</c:v>
                </c:pt>
                <c:pt idx="82854" formatCode="0.00E+00">
                  <c:v>1.6899699999999999E-4</c:v>
                </c:pt>
                <c:pt idx="82855" formatCode="0.00E+00">
                  <c:v>1.90373E-4</c:v>
                </c:pt>
                <c:pt idx="82856" formatCode="0.00E+00">
                  <c:v>2.11614E-4</c:v>
                </c:pt>
                <c:pt idx="82857" formatCode="0.00E+00">
                  <c:v>2.32697E-4</c:v>
                </c:pt>
                <c:pt idx="82858" formatCode="0.00E+00">
                  <c:v>2.5359599999999998E-4</c:v>
                </c:pt>
                <c:pt idx="82859" formatCode="0.00E+00">
                  <c:v>2.7428700000000001E-4</c:v>
                </c:pt>
                <c:pt idx="82860" formatCode="0.00E+00">
                  <c:v>2.9474699999999999E-4</c:v>
                </c:pt>
                <c:pt idx="82861" formatCode="0.00E+00">
                  <c:v>3.1494999999999998E-4</c:v>
                </c:pt>
                <c:pt idx="82862" formatCode="0.00E+00">
                  <c:v>3.3487399999999998E-4</c:v>
                </c:pt>
                <c:pt idx="82863" formatCode="0.00E+00">
                  <c:v>3.5449599999999999E-4</c:v>
                </c:pt>
                <c:pt idx="82864" formatCode="0.00E+00">
                  <c:v>3.7379299999999998E-4</c:v>
                </c:pt>
                <c:pt idx="82865" formatCode="0.00E+00">
                  <c:v>3.92741E-4</c:v>
                </c:pt>
                <c:pt idx="82866" formatCode="0.00E+00">
                  <c:v>4.1132099999999997E-4</c:v>
                </c:pt>
                <c:pt idx="82867" formatCode="0.00E+00">
                  <c:v>4.2950799999999999E-4</c:v>
                </c:pt>
                <c:pt idx="82868" formatCode="0.00E+00">
                  <c:v>4.47284E-4</c:v>
                </c:pt>
                <c:pt idx="82869" formatCode="0.00E+00">
                  <c:v>4.6462700000000001E-4</c:v>
                </c:pt>
                <c:pt idx="82870" formatCode="0.00E+00">
                  <c:v>4.8151699999999999E-4</c:v>
                </c:pt>
                <c:pt idx="82871" formatCode="0.00E+00">
                  <c:v>4.9793600000000004E-4</c:v>
                </c:pt>
                <c:pt idx="82872" formatCode="0.00E+00">
                  <c:v>5.1386300000000004E-4</c:v>
                </c:pt>
                <c:pt idx="82873" formatCode="0.00E+00">
                  <c:v>5.2928100000000004E-4</c:v>
                </c:pt>
                <c:pt idx="82874" formatCode="0.00E+00">
                  <c:v>5.4417300000000001E-4</c:v>
                </c:pt>
                <c:pt idx="82875" formatCode="0.00E+00">
                  <c:v>5.5852199999999999E-4</c:v>
                </c:pt>
                <c:pt idx="82876" formatCode="0.00E+00">
                  <c:v>5.7231100000000004E-4</c:v>
                </c:pt>
                <c:pt idx="82877" formatCode="0.00E+00">
                  <c:v>5.8552599999999995E-4</c:v>
                </c:pt>
                <c:pt idx="82878" formatCode="0.00E+00">
                  <c:v>5.98151E-4</c:v>
                </c:pt>
                <c:pt idx="82879" formatCode="0.00E+00">
                  <c:v>6.1017299999999999E-4</c:v>
                </c:pt>
                <c:pt idx="82880" formatCode="0.00E+00">
                  <c:v>6.2157900000000003E-4</c:v>
                </c:pt>
                <c:pt idx="82881" formatCode="0.00E+00">
                  <c:v>6.3235600000000004E-4</c:v>
                </c:pt>
                <c:pt idx="82882" formatCode="0.00E+00">
                  <c:v>6.4249200000000004E-4</c:v>
                </c:pt>
                <c:pt idx="82883" formatCode="0.00E+00">
                  <c:v>6.51978E-4</c:v>
                </c:pt>
                <c:pt idx="82884" formatCode="0.00E+00">
                  <c:v>6.6080299999999995E-4</c:v>
                </c:pt>
                <c:pt idx="82885" formatCode="0.00E+00">
                  <c:v>6.68959E-4</c:v>
                </c:pt>
                <c:pt idx="82886" formatCode="0.00E+00">
                  <c:v>6.7643599999999999E-4</c:v>
                </c:pt>
                <c:pt idx="82887" formatCode="0.00E+00">
                  <c:v>6.8322900000000004E-4</c:v>
                </c:pt>
                <c:pt idx="82888" formatCode="0.00E+00">
                  <c:v>6.8932900000000003E-4</c:v>
                </c:pt>
                <c:pt idx="82889" formatCode="0.00E+00">
                  <c:v>6.94733E-4</c:v>
                </c:pt>
                <c:pt idx="82890" formatCode="0.00E+00">
                  <c:v>6.9943499999999999E-4</c:v>
                </c:pt>
                <c:pt idx="82891" formatCode="0.00E+00">
                  <c:v>7.0343200000000004E-4</c:v>
                </c:pt>
                <c:pt idx="82892" formatCode="0.00E+00">
                  <c:v>7.06721E-4</c:v>
                </c:pt>
                <c:pt idx="82893" formatCode="0.00E+00">
                  <c:v>7.0929900000000004E-4</c:v>
                </c:pt>
                <c:pt idx="82894" formatCode="0.00E+00">
                  <c:v>7.1116599999999995E-4</c:v>
                </c:pt>
                <c:pt idx="82895" formatCode="0.00E+00">
                  <c:v>7.1232200000000004E-4</c:v>
                </c:pt>
                <c:pt idx="82896" formatCode="0.00E+00">
                  <c:v>7.12767E-4</c:v>
                </c:pt>
                <c:pt idx="82897" formatCode="0.00E+00">
                  <c:v>7.1250199999999995E-4</c:v>
                </c:pt>
                <c:pt idx="82898" formatCode="0.00E+00">
                  <c:v>7.1153099999999995E-4</c:v>
                </c:pt>
                <c:pt idx="82899" formatCode="0.00E+00">
                  <c:v>7.0985700000000004E-4</c:v>
                </c:pt>
                <c:pt idx="82900" formatCode="0.00E+00">
                  <c:v>7.0748399999999998E-4</c:v>
                </c:pt>
                <c:pt idx="82901" formatCode="0.00E+00">
                  <c:v>7.0441600000000003E-4</c:v>
                </c:pt>
                <c:pt idx="82902" formatCode="0.00E+00">
                  <c:v>7.0065999999999998E-4</c:v>
                </c:pt>
                <c:pt idx="82903" formatCode="0.00E+00">
                  <c:v>6.9622300000000005E-4</c:v>
                </c:pt>
                <c:pt idx="82904" formatCode="0.00E+00">
                  <c:v>6.9111200000000002E-4</c:v>
                </c:pt>
                <c:pt idx="82905" formatCode="0.00E+00">
                  <c:v>6.8533500000000002E-4</c:v>
                </c:pt>
                <c:pt idx="82906" formatCode="0.00E+00">
                  <c:v>6.78902E-4</c:v>
                </c:pt>
                <c:pt idx="82907" formatCode="0.00E+00">
                  <c:v>6.7182099999999996E-4</c:v>
                </c:pt>
                <c:pt idx="82908" formatCode="0.00E+00">
                  <c:v>6.6410500000000001E-4</c:v>
                </c:pt>
                <c:pt idx="82909" formatCode="0.00E+00">
                  <c:v>6.5576499999999999E-4</c:v>
                </c:pt>
                <c:pt idx="82910" formatCode="0.00E+00">
                  <c:v>6.4681099999999996E-4</c:v>
                </c:pt>
                <c:pt idx="82911" formatCode="0.00E+00">
                  <c:v>6.3725800000000003E-4</c:v>
                </c:pt>
                <c:pt idx="82912" formatCode="0.00E+00">
                  <c:v>6.2711799999999997E-4</c:v>
                </c:pt>
                <c:pt idx="82913" formatCode="0.00E+00">
                  <c:v>6.1640600000000001E-4</c:v>
                </c:pt>
                <c:pt idx="82914" formatCode="0.00E+00">
                  <c:v>6.0513699999999995E-4</c:v>
                </c:pt>
                <c:pt idx="82915" formatCode="0.00E+00">
                  <c:v>5.9332500000000002E-4</c:v>
                </c:pt>
                <c:pt idx="82916" formatCode="0.00E+00">
                  <c:v>5.8098600000000002E-4</c:v>
                </c:pt>
                <c:pt idx="82917" formatCode="0.00E+00">
                  <c:v>5.6813700000000003E-4</c:v>
                </c:pt>
                <c:pt idx="82918" formatCode="0.00E+00">
                  <c:v>5.5479499999999996E-4</c:v>
                </c:pt>
                <c:pt idx="82919" formatCode="0.00E+00">
                  <c:v>5.4097699999999999E-4</c:v>
                </c:pt>
                <c:pt idx="82920" formatCode="0.00E+00">
                  <c:v>5.2670099999999997E-4</c:v>
                </c:pt>
                <c:pt idx="82921" formatCode="0.00E+00">
                  <c:v>5.1198599999999997E-4</c:v>
                </c:pt>
                <c:pt idx="82922" formatCode="0.00E+00">
                  <c:v>4.9684900000000005E-4</c:v>
                </c:pt>
                <c:pt idx="82923" formatCode="0.00E+00">
                  <c:v>4.81311E-4</c:v>
                </c:pt>
                <c:pt idx="82924" formatCode="0.00E+00">
                  <c:v>4.6538999999999999E-4</c:v>
                </c:pt>
                <c:pt idx="82925" formatCode="0.00E+00">
                  <c:v>4.4910700000000002E-4</c:v>
                </c:pt>
                <c:pt idx="82926" formatCode="0.00E+00">
                  <c:v>4.3248000000000001E-4</c:v>
                </c:pt>
                <c:pt idx="82927" formatCode="0.00E+00">
                  <c:v>4.1553199999999998E-4</c:v>
                </c:pt>
                <c:pt idx="82928" formatCode="0.00E+00">
                  <c:v>3.9828200000000002E-4</c:v>
                </c:pt>
                <c:pt idx="82929" formatCode="0.00E+00">
                  <c:v>3.8075000000000001E-4</c:v>
                </c:pt>
                <c:pt idx="82930" formatCode="0.00E+00">
                  <c:v>3.6295799999999998E-4</c:v>
                </c:pt>
                <c:pt idx="82931" formatCode="0.00E+00">
                  <c:v>3.4492700000000003E-4</c:v>
                </c:pt>
                <c:pt idx="82932" formatCode="0.00E+00">
                  <c:v>3.2667800000000001E-4</c:v>
                </c:pt>
                <c:pt idx="82933" formatCode="0.00E+00">
                  <c:v>3.0823200000000003E-4</c:v>
                </c:pt>
                <c:pt idx="82934" formatCode="0.00E+00">
                  <c:v>2.8960999999999999E-4</c:v>
                </c:pt>
                <c:pt idx="82935" formatCode="0.00E+00">
                  <c:v>2.7083400000000002E-4</c:v>
                </c:pt>
                <c:pt idx="82936" formatCode="0.00E+00">
                  <c:v>2.51924E-4</c:v>
                </c:pt>
                <c:pt idx="82937" formatCode="0.00E+00">
                  <c:v>2.32902E-4</c:v>
                </c:pt>
                <c:pt idx="82938" formatCode="0.00E+00">
                  <c:v>2.1378900000000001E-4</c:v>
                </c:pt>
                <c:pt idx="82939" formatCode="0.00E+00">
                  <c:v>1.94606E-4</c:v>
                </c:pt>
                <c:pt idx="82940" formatCode="0.00E+00">
                  <c:v>1.7537400000000001E-4</c:v>
                </c:pt>
                <c:pt idx="82941" formatCode="0.00E+00">
                  <c:v>1.5611299999999999E-4</c:v>
                </c:pt>
                <c:pt idx="82942" formatCode="0.00E+00">
                  <c:v>1.3684400000000001E-4</c:v>
                </c:pt>
                <c:pt idx="82943" formatCode="0.00E+00">
                  <c:v>1.17587E-4</c:v>
                </c:pt>
                <c:pt idx="82944" formatCode="0.00E+00">
                  <c:v>9.8362699999999999E-5</c:v>
                </c:pt>
                <c:pt idx="82945" formatCode="0.00E+00">
                  <c:v>7.9190000000000006E-5</c:v>
                </c:pt>
                <c:pt idx="82946" formatCode="0.00E+00">
                  <c:v>6.0088599999999999E-5</c:v>
                </c:pt>
                <c:pt idx="82947" formatCode="0.00E+00">
                  <c:v>4.1077600000000001E-5</c:v>
                </c:pt>
                <c:pt idx="82948" formatCode="0.00E+00">
                  <c:v>2.2175899999999999E-5</c:v>
                </c:pt>
                <c:pt idx="82949" formatCode="0.00E+00">
                  <c:v>3.4017500000000001E-6</c:v>
                </c:pt>
                <c:pt idx="82950" formatCode="0.00E+00">
                  <c:v>-1.52268E-5</c:v>
                </c:pt>
                <c:pt idx="82951" formatCode="0.00E+00">
                  <c:v>-3.3692100000000002E-5</c:v>
                </c:pt>
                <c:pt idx="82952" formatCode="0.00E+00">
                  <c:v>-5.1977000000000001E-5</c:v>
                </c:pt>
                <c:pt idx="82953" formatCode="0.00E+00">
                  <c:v>-7.0064899999999994E-5</c:v>
                </c:pt>
                <c:pt idx="82954" formatCode="0.00E+00">
                  <c:v>-8.7939499999999994E-5</c:v>
                </c:pt>
                <c:pt idx="82955" formatCode="0.00E+00">
                  <c:v>-1.05585E-4</c:v>
                </c:pt>
                <c:pt idx="82956" formatCode="0.00E+00">
                  <c:v>-1.22986E-4</c:v>
                </c:pt>
                <c:pt idx="82957" formatCode="0.00E+00">
                  <c:v>-1.4012900000000001E-4</c:v>
                </c:pt>
                <c:pt idx="82958" formatCode="0.00E+00">
                  <c:v>-1.5699799999999999E-4</c:v>
                </c:pt>
                <c:pt idx="82959" formatCode="0.00E+00">
                  <c:v>-1.7358E-4</c:v>
                </c:pt>
                <c:pt idx="82960" formatCode="0.00E+00">
                  <c:v>-1.8986200000000001E-4</c:v>
                </c:pt>
                <c:pt idx="82961" formatCode="0.00E+00">
                  <c:v>-2.05832E-4</c:v>
                </c:pt>
                <c:pt idx="82962" formatCode="0.00E+00">
                  <c:v>-2.21478E-4</c:v>
                </c:pt>
                <c:pt idx="82963" formatCode="0.00E+00">
                  <c:v>-2.3678800000000001E-4</c:v>
                </c:pt>
                <c:pt idx="82964" formatCode="0.00E+00">
                  <c:v>-2.51752E-4</c:v>
                </c:pt>
                <c:pt idx="82965" formatCode="0.00E+00">
                  <c:v>-2.6635899999999998E-4</c:v>
                </c:pt>
                <c:pt idx="82966" formatCode="0.00E+00">
                  <c:v>-2.8059999999999999E-4</c:v>
                </c:pt>
                <c:pt idx="82967" formatCode="0.00E+00">
                  <c:v>-2.9446600000000001E-4</c:v>
                </c:pt>
                <c:pt idx="82968" formatCode="0.00E+00">
                  <c:v>-3.0794900000000002E-4</c:v>
                </c:pt>
                <c:pt idx="82969" formatCode="0.00E+00">
                  <c:v>-3.2104200000000001E-4</c:v>
                </c:pt>
                <c:pt idx="82970" formatCode="0.00E+00">
                  <c:v>-3.33736E-4</c:v>
                </c:pt>
                <c:pt idx="82971" formatCode="0.00E+00">
                  <c:v>-3.46027E-4</c:v>
                </c:pt>
                <c:pt idx="82972" formatCode="0.00E+00">
                  <c:v>-3.5790699999999997E-4</c:v>
                </c:pt>
                <c:pt idx="82973" formatCode="0.00E+00">
                  <c:v>-3.6937199999999997E-4</c:v>
                </c:pt>
                <c:pt idx="82974" formatCode="0.00E+00">
                  <c:v>-3.8041699999999997E-4</c:v>
                </c:pt>
                <c:pt idx="82975" formatCode="0.00E+00">
                  <c:v>-3.9103899999999998E-4</c:v>
                </c:pt>
                <c:pt idx="82976" formatCode="0.00E+00">
                  <c:v>-4.0123399999999999E-4</c:v>
                </c:pt>
                <c:pt idx="82977" formatCode="0.00E+00">
                  <c:v>-4.10999E-4</c:v>
                </c:pt>
                <c:pt idx="82978" formatCode="0.00E+00">
                  <c:v>-4.2033199999999999E-4</c:v>
                </c:pt>
                <c:pt idx="82979" formatCode="0.00E+00">
                  <c:v>-4.2923199999999999E-4</c:v>
                </c:pt>
                <c:pt idx="82980" formatCode="0.00E+00">
                  <c:v>-4.3769700000000002E-4</c:v>
                </c:pt>
                <c:pt idx="82981" formatCode="0.00E+00">
                  <c:v>-4.45728E-4</c:v>
                </c:pt>
                <c:pt idx="82982" formatCode="0.00E+00">
                  <c:v>-4.5332499999999997E-4</c:v>
                </c:pt>
                <c:pt idx="82983" formatCode="0.00E+00">
                  <c:v>-4.6048699999999998E-4</c:v>
                </c:pt>
                <c:pt idx="82984" formatCode="0.00E+00">
                  <c:v>-4.6721700000000002E-4</c:v>
                </c:pt>
                <c:pt idx="82985" formatCode="0.00E+00">
                  <c:v>-4.73516E-4</c:v>
                </c:pt>
                <c:pt idx="82986" formatCode="0.00E+00">
                  <c:v>-4.7938700000000001E-4</c:v>
                </c:pt>
                <c:pt idx="82987" formatCode="0.00E+00">
                  <c:v>-4.8483100000000002E-4</c:v>
                </c:pt>
                <c:pt idx="82988" formatCode="0.00E+00">
                  <c:v>-4.8985399999999996E-4</c:v>
                </c:pt>
                <c:pt idx="82989" formatCode="0.00E+00">
                  <c:v>-4.9445700000000001E-4</c:v>
                </c:pt>
                <c:pt idx="82990" formatCode="0.00E+00">
                  <c:v>-4.9864500000000003E-4</c:v>
                </c:pt>
                <c:pt idx="82991" formatCode="0.00E+00">
                  <c:v>-5.0242400000000001E-4</c:v>
                </c:pt>
                <c:pt idx="82992" formatCode="0.00E+00">
                  <c:v>-5.05797E-4</c:v>
                </c:pt>
                <c:pt idx="82993" formatCode="0.00E+00">
                  <c:v>-5.0876999999999997E-4</c:v>
                </c:pt>
                <c:pt idx="82994" formatCode="0.00E+00">
                  <c:v>-5.1134900000000003E-4</c:v>
                </c:pt>
                <c:pt idx="82995" formatCode="0.00E+00">
                  <c:v>-5.1354000000000005E-4</c:v>
                </c:pt>
                <c:pt idx="82996" formatCode="0.00E+00">
                  <c:v>-5.1534900000000002E-4</c:v>
                </c:pt>
                <c:pt idx="82997" formatCode="0.00E+00">
                  <c:v>-5.1678300000000004E-4</c:v>
                </c:pt>
                <c:pt idx="82998" formatCode="0.00E+00">
                  <c:v>-5.1784900000000002E-4</c:v>
                </c:pt>
                <c:pt idx="82999" formatCode="0.00E+00">
                  <c:v>-5.1855399999999996E-4</c:v>
                </c:pt>
                <c:pt idx="83000" formatCode="0.00E+00">
                  <c:v>-5.1890599999999997E-4</c:v>
                </c:pt>
                <c:pt idx="83001" formatCode="0.00E+00">
                  <c:v>-5.1891199999999995E-4</c:v>
                </c:pt>
                <c:pt idx="83002" formatCode="0.00E+00">
                  <c:v>-5.1858099999999995E-4</c:v>
                </c:pt>
                <c:pt idx="83003" formatCode="0.00E+00">
                  <c:v>-5.1791999999999995E-4</c:v>
                </c:pt>
                <c:pt idx="83004" formatCode="0.00E+00">
                  <c:v>-5.1693799999999999E-4</c:v>
                </c:pt>
                <c:pt idx="83005" formatCode="0.00E+00">
                  <c:v>-5.1564299999999998E-4</c:v>
                </c:pt>
                <c:pt idx="83006" formatCode="0.00E+00">
                  <c:v>-5.1404399999999996E-4</c:v>
                </c:pt>
                <c:pt idx="83007" formatCode="0.00E+00">
                  <c:v>-5.1214999999999995E-4</c:v>
                </c:pt>
                <c:pt idx="83008" formatCode="0.00E+00">
                  <c:v>-5.0996799999999997E-4</c:v>
                </c:pt>
                <c:pt idx="83009" formatCode="0.00E+00">
                  <c:v>-5.0750800000000005E-4</c:v>
                </c:pt>
                <c:pt idx="83010" formatCode="0.00E+00">
                  <c:v>-5.0478000000000003E-4</c:v>
                </c:pt>
                <c:pt idx="83011" formatCode="0.00E+00">
                  <c:v>-5.0179000000000001E-4</c:v>
                </c:pt>
                <c:pt idx="83012" formatCode="0.00E+00">
                  <c:v>-4.9854900000000004E-4</c:v>
                </c:pt>
                <c:pt idx="83013" formatCode="0.00E+00">
                  <c:v>-4.9506599999999995E-4</c:v>
                </c:pt>
                <c:pt idx="83014" formatCode="0.00E+00">
                  <c:v>-4.9134799999999996E-4</c:v>
                </c:pt>
                <c:pt idx="83015" formatCode="0.00E+00">
                  <c:v>-4.87405E-4</c:v>
                </c:pt>
                <c:pt idx="83016" formatCode="0.00E+00">
                  <c:v>-4.83246E-4</c:v>
                </c:pt>
                <c:pt idx="83017" formatCode="0.00E+00">
                  <c:v>-4.7887800000000002E-4</c:v>
                </c:pt>
                <c:pt idx="83018" formatCode="0.00E+00">
                  <c:v>-4.7431099999999999E-4</c:v>
                </c:pt>
                <c:pt idx="83019" formatCode="0.00E+00">
                  <c:v>-4.6955199999999998E-4</c:v>
                </c:pt>
                <c:pt idx="83020" formatCode="0.00E+00">
                  <c:v>-4.6461000000000001E-4</c:v>
                </c:pt>
                <c:pt idx="83021" formatCode="0.00E+00">
                  <c:v>-4.59493E-4</c:v>
                </c:pt>
                <c:pt idx="83022" formatCode="0.00E+00">
                  <c:v>-4.5420900000000001E-4</c:v>
                </c:pt>
                <c:pt idx="83023" formatCode="0.00E+00">
                  <c:v>-4.4876399999999999E-4</c:v>
                </c:pt>
                <c:pt idx="83024" formatCode="0.00E+00">
                  <c:v>-4.4316800000000002E-4</c:v>
                </c:pt>
                <c:pt idx="83025" formatCode="0.00E+00">
                  <c:v>-4.37427E-4</c:v>
                </c:pt>
                <c:pt idx="83026" formatCode="0.00E+00">
                  <c:v>-4.3154700000000001E-4</c:v>
                </c:pt>
                <c:pt idx="83027" formatCode="0.00E+00">
                  <c:v>-4.2553600000000001E-4</c:v>
                </c:pt>
                <c:pt idx="83028" formatCode="0.00E+00">
                  <c:v>-4.1940100000000002E-4</c:v>
                </c:pt>
                <c:pt idx="83029" formatCode="0.00E+00">
                  <c:v>-4.1314599999999998E-4</c:v>
                </c:pt>
                <c:pt idx="83030" formatCode="0.00E+00">
                  <c:v>-4.0677999999999998E-4</c:v>
                </c:pt>
                <c:pt idx="83031" formatCode="0.00E+00">
                  <c:v>-4.0030600000000001E-4</c:v>
                </c:pt>
                <c:pt idx="83032" formatCode="0.00E+00">
                  <c:v>-3.9373099999999997E-4</c:v>
                </c:pt>
                <c:pt idx="83033" formatCode="0.00E+00">
                  <c:v>-3.8706E-4</c:v>
                </c:pt>
                <c:pt idx="83034" formatCode="0.00E+00">
                  <c:v>-3.80298E-4</c:v>
                </c:pt>
                <c:pt idx="83035" formatCode="0.00E+00">
                  <c:v>-3.7344899999999998E-4</c:v>
                </c:pt>
                <c:pt idx="83036" formatCode="0.00E+00">
                  <c:v>-3.6651700000000001E-4</c:v>
                </c:pt>
                <c:pt idx="83037" formatCode="0.00E+00">
                  <c:v>-3.5950700000000001E-4</c:v>
                </c:pt>
                <c:pt idx="83038" formatCode="0.00E+00">
                  <c:v>-3.5242200000000002E-4</c:v>
                </c:pt>
                <c:pt idx="83039" formatCode="0.00E+00">
                  <c:v>-3.4526499999999998E-4</c:v>
                </c:pt>
                <c:pt idx="83040" formatCode="0.00E+00">
                  <c:v>-3.3804000000000001E-4</c:v>
                </c:pt>
                <c:pt idx="83041" formatCode="0.00E+00">
                  <c:v>-3.3074899999999997E-4</c:v>
                </c:pt>
                <c:pt idx="83042" formatCode="0.00E+00">
                  <c:v>-3.2339499999999998E-4</c:v>
                </c:pt>
                <c:pt idx="83043" formatCode="0.00E+00">
                  <c:v>-3.1598100000000001E-4</c:v>
                </c:pt>
                <c:pt idx="83044" formatCode="0.00E+00">
                  <c:v>-3.08506E-4</c:v>
                </c:pt>
                <c:pt idx="83045" formatCode="0.00E+00">
                  <c:v>-3.0097499999999998E-4</c:v>
                </c:pt>
                <c:pt idx="83046" formatCode="0.00E+00">
                  <c:v>-2.9338699999999999E-4</c:v>
                </c:pt>
                <c:pt idx="83047" formatCode="0.00E+00">
                  <c:v>-2.8574399999999999E-4</c:v>
                </c:pt>
                <c:pt idx="83048" formatCode="0.00E+00">
                  <c:v>-2.78046E-4</c:v>
                </c:pt>
                <c:pt idx="83049" formatCode="0.00E+00">
                  <c:v>-2.7029499999999999E-4</c:v>
                </c:pt>
                <c:pt idx="83050" formatCode="0.00E+00">
                  <c:v>-2.6248899999999997E-4</c:v>
                </c:pt>
                <c:pt idx="83051" formatCode="0.00E+00">
                  <c:v>-2.5462999999999999E-4</c:v>
                </c:pt>
                <c:pt idx="83052" formatCode="0.00E+00">
                  <c:v>-2.4671699999999998E-4</c:v>
                </c:pt>
                <c:pt idx="83053" formatCode="0.00E+00">
                  <c:v>-2.3875E-4</c:v>
                </c:pt>
                <c:pt idx="83054" formatCode="0.00E+00">
                  <c:v>-2.3072699999999999E-4</c:v>
                </c:pt>
                <c:pt idx="83055" formatCode="0.00E+00">
                  <c:v>-2.22649E-4</c:v>
                </c:pt>
                <c:pt idx="83056" formatCode="0.00E+00">
                  <c:v>-2.14513E-4</c:v>
                </c:pt>
                <c:pt idx="83057" formatCode="0.00E+00">
                  <c:v>-2.06319E-4</c:v>
                </c:pt>
                <c:pt idx="83058" formatCode="0.00E+00">
                  <c:v>-1.98066E-4</c:v>
                </c:pt>
                <c:pt idx="83059" formatCode="0.00E+00">
                  <c:v>-1.8975099999999999E-4</c:v>
                </c:pt>
                <c:pt idx="83060" formatCode="0.00E+00">
                  <c:v>-1.81373E-4</c:v>
                </c:pt>
                <c:pt idx="83061" formatCode="0.00E+00">
                  <c:v>-1.72931E-4</c:v>
                </c:pt>
                <c:pt idx="83062" formatCode="0.00E+00">
                  <c:v>-1.6442200000000001E-4</c:v>
                </c:pt>
                <c:pt idx="83063" formatCode="0.00E+00">
                  <c:v>-1.55845E-4</c:v>
                </c:pt>
                <c:pt idx="83064" formatCode="0.00E+00">
                  <c:v>-1.4719700000000001E-4</c:v>
                </c:pt>
                <c:pt idx="83065" formatCode="0.00E+00">
                  <c:v>-1.38477E-4</c:v>
                </c:pt>
                <c:pt idx="83066" formatCode="0.00E+00">
                  <c:v>-1.2968100000000001E-4</c:v>
                </c:pt>
                <c:pt idx="83067" formatCode="0.00E+00">
                  <c:v>-1.20809E-4</c:v>
                </c:pt>
                <c:pt idx="83068" formatCode="0.00E+00">
                  <c:v>-1.11857E-4</c:v>
                </c:pt>
                <c:pt idx="83069" formatCode="0.00E+00">
                  <c:v>-1.02824E-4</c:v>
                </c:pt>
                <c:pt idx="83070" formatCode="0.00E+00">
                  <c:v>-9.3708299999999999E-5</c:v>
                </c:pt>
                <c:pt idx="83071" formatCode="0.00E+00">
                  <c:v>-8.4506799999999995E-5</c:v>
                </c:pt>
                <c:pt idx="83072" formatCode="0.00E+00">
                  <c:v>-7.5217700000000003E-5</c:v>
                </c:pt>
                <c:pt idx="83073" formatCode="0.00E+00">
                  <c:v>-6.5839400000000005E-5</c:v>
                </c:pt>
                <c:pt idx="83074" formatCode="0.00E+00">
                  <c:v>-5.6369899999999997E-5</c:v>
                </c:pt>
                <c:pt idx="83075" formatCode="0.00E+00">
                  <c:v>-4.6807600000000002E-5</c:v>
                </c:pt>
                <c:pt idx="83076" formatCode="0.00E+00">
                  <c:v>-3.7150899999999997E-5</c:v>
                </c:pt>
                <c:pt idx="83077" formatCode="0.00E+00">
                  <c:v>-2.7398399999999998E-5</c:v>
                </c:pt>
                <c:pt idx="83078" formatCode="0.00E+00">
                  <c:v>-1.7548900000000001E-5</c:v>
                </c:pt>
                <c:pt idx="83079" formatCode="0.00E+00">
                  <c:v>-7.6013600000000004E-6</c:v>
                </c:pt>
                <c:pt idx="83080" formatCode="0.00E+00">
                  <c:v>2.4451000000000001E-6</c:v>
                </c:pt>
                <c:pt idx="83081" formatCode="0.00E+00">
                  <c:v>1.25911E-5</c:v>
                </c:pt>
                <c:pt idx="83082" formatCode="0.00E+00">
                  <c:v>2.2836999999999998E-5</c:v>
                </c:pt>
                <c:pt idx="83083" formatCode="0.00E+00">
                  <c:v>3.3182999999999997E-5</c:v>
                </c:pt>
                <c:pt idx="83084" formatCode="0.00E+00">
                  <c:v>4.3628899999999998E-5</c:v>
                </c:pt>
                <c:pt idx="83085" formatCode="0.00E+00">
                  <c:v>5.4174400000000001E-5</c:v>
                </c:pt>
                <c:pt idx="83086" formatCode="0.00E+00">
                  <c:v>6.4818899999999997E-5</c:v>
                </c:pt>
                <c:pt idx="83087" formatCode="0.00E+00">
                  <c:v>7.5561200000000004E-5</c:v>
                </c:pt>
                <c:pt idx="83088" formatCode="0.00E+00">
                  <c:v>8.64002E-5</c:v>
                </c:pt>
                <c:pt idx="83089" formatCode="0.00E+00">
                  <c:v>9.7334200000000001E-5</c:v>
                </c:pt>
                <c:pt idx="83090" formatCode="0.00E+00">
                  <c:v>1.08361E-4</c:v>
                </c:pt>
                <c:pt idx="83091" formatCode="0.00E+00">
                  <c:v>1.19479E-4</c:v>
                </c:pt>
                <c:pt idx="83092" formatCode="0.00E+00">
                  <c:v>1.3068500000000001E-4</c:v>
                </c:pt>
                <c:pt idx="83093" formatCode="0.00E+00">
                  <c:v>1.4197600000000001E-4</c:v>
                </c:pt>
                <c:pt idx="83094" formatCode="0.00E+00">
                  <c:v>1.53349E-4</c:v>
                </c:pt>
                <c:pt idx="83095" formatCode="0.00E+00">
                  <c:v>1.6480100000000001E-4</c:v>
                </c:pt>
                <c:pt idx="83096" formatCode="0.00E+00">
                  <c:v>1.7632499999999999E-4</c:v>
                </c:pt>
                <c:pt idx="83097" formatCode="0.00E+00">
                  <c:v>1.8792E-4</c:v>
                </c:pt>
                <c:pt idx="83098" formatCode="0.00E+00">
                  <c:v>1.9957899999999999E-4</c:v>
                </c:pt>
                <c:pt idx="83099" formatCode="0.00E+00">
                  <c:v>2.1129699999999999E-4</c:v>
                </c:pt>
                <c:pt idx="83100" formatCode="0.00E+00">
                  <c:v>2.2306800000000001E-4</c:v>
                </c:pt>
                <c:pt idx="83101" formatCode="0.00E+00">
                  <c:v>2.34887E-4</c:v>
                </c:pt>
                <c:pt idx="83102" formatCode="0.00E+00">
                  <c:v>2.4674700000000001E-4</c:v>
                </c:pt>
                <c:pt idx="83103" formatCode="0.00E+00">
                  <c:v>2.5863999999999998E-4</c:v>
                </c:pt>
                <c:pt idx="83104" formatCode="0.00E+00">
                  <c:v>2.70561E-4</c:v>
                </c:pt>
                <c:pt idx="83105" formatCode="0.00E+00">
                  <c:v>2.8249999999999998E-4</c:v>
                </c:pt>
                <c:pt idx="83106" formatCode="0.00E+00">
                  <c:v>2.9445099999999999E-4</c:v>
                </c:pt>
                <c:pt idx="83107" formatCode="0.00E+00">
                  <c:v>3.0640300000000001E-4</c:v>
                </c:pt>
                <c:pt idx="83108" formatCode="0.00E+00">
                  <c:v>3.1835000000000001E-4</c:v>
                </c:pt>
                <c:pt idx="83109" formatCode="0.00E+00">
                  <c:v>3.3028099999999998E-4</c:v>
                </c:pt>
                <c:pt idx="83110" formatCode="0.00E+00">
                  <c:v>3.4218600000000002E-4</c:v>
                </c:pt>
                <c:pt idx="83111" formatCode="0.00E+00">
                  <c:v>3.5405700000000002E-4</c:v>
                </c:pt>
                <c:pt idx="83112" formatCode="0.00E+00">
                  <c:v>3.6588199999999999E-4</c:v>
                </c:pt>
                <c:pt idx="83113" formatCode="0.00E+00">
                  <c:v>3.7764999999999999E-4</c:v>
                </c:pt>
                <c:pt idx="83114" formatCode="0.00E+00">
                  <c:v>3.8935199999999998E-4</c:v>
                </c:pt>
                <c:pt idx="83115" formatCode="0.00E+00">
                  <c:v>4.0097499999999998E-4</c:v>
                </c:pt>
                <c:pt idx="83116" formatCode="0.00E+00">
                  <c:v>4.1250899999999998E-4</c:v>
                </c:pt>
                <c:pt idx="83117" formatCode="0.00E+00">
                  <c:v>4.2393999999999998E-4</c:v>
                </c:pt>
                <c:pt idx="83118" formatCode="0.00E+00">
                  <c:v>4.3525699999999998E-4</c:v>
                </c:pt>
                <c:pt idx="83119" formatCode="0.00E+00">
                  <c:v>4.4644800000000001E-4</c:v>
                </c:pt>
                <c:pt idx="83120" formatCode="0.00E+00">
                  <c:v>4.5749899999999999E-4</c:v>
                </c:pt>
                <c:pt idx="83121" formatCode="0.00E+00">
                  <c:v>4.6839800000000002E-4</c:v>
                </c:pt>
                <c:pt idx="83122" formatCode="0.00E+00">
                  <c:v>4.7913200000000001E-4</c:v>
                </c:pt>
                <c:pt idx="83123" formatCode="0.00E+00">
                  <c:v>4.8968799999999995E-4</c:v>
                </c:pt>
                <c:pt idx="83124" formatCode="0.00E+00">
                  <c:v>5.0005099999999995E-4</c:v>
                </c:pt>
                <c:pt idx="83125" formatCode="0.00E+00">
                  <c:v>5.1020799999999995E-4</c:v>
                </c:pt>
                <c:pt idx="83126" formatCode="0.00E+00">
                  <c:v>5.2014599999999998E-4</c:v>
                </c:pt>
                <c:pt idx="83127" formatCode="0.00E+00">
                  <c:v>5.2985E-4</c:v>
                </c:pt>
                <c:pt idx="83128" formatCode="0.00E+00">
                  <c:v>5.3930700000000005E-4</c:v>
                </c:pt>
                <c:pt idx="83129" formatCode="0.00E+00">
                  <c:v>5.4850199999999997E-4</c:v>
                </c:pt>
                <c:pt idx="83130" formatCode="0.00E+00">
                  <c:v>5.5742200000000002E-4</c:v>
                </c:pt>
                <c:pt idx="83131" formatCode="0.00E+00">
                  <c:v>5.6605100000000003E-4</c:v>
                </c:pt>
                <c:pt idx="83132" formatCode="0.00E+00">
                  <c:v>5.7437700000000005E-4</c:v>
                </c:pt>
                <c:pt idx="83133" formatCode="0.00E+00">
                  <c:v>5.8238400000000003E-4</c:v>
                </c:pt>
                <c:pt idx="83134" formatCode="0.00E+00">
                  <c:v>5.9006E-4</c:v>
                </c:pt>
                <c:pt idx="83135" formatCode="0.00E+00">
                  <c:v>5.9738900000000004E-4</c:v>
                </c:pt>
                <c:pt idx="83136" formatCode="0.00E+00">
                  <c:v>6.0435800000000004E-4</c:v>
                </c:pt>
                <c:pt idx="83137" formatCode="0.00E+00">
                  <c:v>6.1095300000000002E-4</c:v>
                </c:pt>
                <c:pt idx="83138" formatCode="0.00E+00">
                  <c:v>6.1716099999999997E-4</c:v>
                </c:pt>
                <c:pt idx="83139" formatCode="0.00E+00">
                  <c:v>6.2296699999999999E-4</c:v>
                </c:pt>
                <c:pt idx="83140" formatCode="0.00E+00">
                  <c:v>6.2836000000000001E-4</c:v>
                </c:pt>
                <c:pt idx="83141" formatCode="0.00E+00">
                  <c:v>6.3332500000000001E-4</c:v>
                </c:pt>
                <c:pt idx="83142" formatCode="0.00E+00">
                  <c:v>6.3785000000000003E-4</c:v>
                </c:pt>
                <c:pt idx="83143" formatCode="0.00E+00">
                  <c:v>6.4192299999999997E-4</c:v>
                </c:pt>
                <c:pt idx="83144" formatCode="0.00E+00">
                  <c:v>6.4552999999999995E-4</c:v>
                </c:pt>
                <c:pt idx="83145" formatCode="0.00E+00">
                  <c:v>6.4866100000000003E-4</c:v>
                </c:pt>
                <c:pt idx="83146" formatCode="0.00E+00">
                  <c:v>6.5130400000000001E-4</c:v>
                </c:pt>
                <c:pt idx="83147" formatCode="0.00E+00">
                  <c:v>6.5344800000000005E-4</c:v>
                </c:pt>
                <c:pt idx="83148" formatCode="0.00E+00">
                  <c:v>6.5508099999999996E-4</c:v>
                </c:pt>
                <c:pt idx="83149" formatCode="0.00E+00">
                  <c:v>6.5619400000000003E-4</c:v>
                </c:pt>
                <c:pt idx="83150" formatCode="0.00E+00">
                  <c:v>6.5677599999999997E-4</c:v>
                </c:pt>
                <c:pt idx="83151" formatCode="0.00E+00">
                  <c:v>6.56819E-4</c:v>
                </c:pt>
                <c:pt idx="83152" formatCode="0.00E+00">
                  <c:v>6.5631299999999995E-4</c:v>
                </c:pt>
                <c:pt idx="83153" formatCode="0.00E+00">
                  <c:v>6.55249E-4</c:v>
                </c:pt>
                <c:pt idx="83154" formatCode="0.00E+00">
                  <c:v>6.5362099999999995E-4</c:v>
                </c:pt>
                <c:pt idx="83155" formatCode="0.00E+00">
                  <c:v>6.5142100000000001E-4</c:v>
                </c:pt>
                <c:pt idx="83156" formatCode="0.00E+00">
                  <c:v>6.4864100000000004E-4</c:v>
                </c:pt>
                <c:pt idx="83157" formatCode="0.00E+00">
                  <c:v>6.4527599999999997E-4</c:v>
                </c:pt>
                <c:pt idx="83158" formatCode="0.00E+00">
                  <c:v>6.4132000000000002E-4</c:v>
                </c:pt>
                <c:pt idx="83159" formatCode="0.00E+00">
                  <c:v>6.3676900000000003E-4</c:v>
                </c:pt>
                <c:pt idx="83160" formatCode="0.00E+00">
                  <c:v>6.3161800000000002E-4</c:v>
                </c:pt>
                <c:pt idx="83161" formatCode="0.00E+00">
                  <c:v>6.2586300000000005E-4</c:v>
                </c:pt>
                <c:pt idx="83162" formatCode="0.00E+00">
                  <c:v>6.1950199999999997E-4</c:v>
                </c:pt>
                <c:pt idx="83163" formatCode="0.00E+00">
                  <c:v>6.1253299999999996E-4</c:v>
                </c:pt>
                <c:pt idx="83164" formatCode="0.00E+00">
                  <c:v>6.0495299999999998E-4</c:v>
                </c:pt>
                <c:pt idx="83165" formatCode="0.00E+00">
                  <c:v>5.9676300000000005E-4</c:v>
                </c:pt>
                <c:pt idx="83166" formatCode="0.00E+00">
                  <c:v>5.8796200000000003E-4</c:v>
                </c:pt>
                <c:pt idx="83167" formatCode="0.00E+00">
                  <c:v>5.7855099999999996E-4</c:v>
                </c:pt>
                <c:pt idx="83168" formatCode="0.00E+00">
                  <c:v>5.6853199999999996E-4</c:v>
                </c:pt>
                <c:pt idx="83169" formatCode="0.00E+00">
                  <c:v>5.5790600000000005E-4</c:v>
                </c:pt>
                <c:pt idx="83170" formatCode="0.00E+00">
                  <c:v>5.4667699999999997E-4</c:v>
                </c:pt>
                <c:pt idx="83171" formatCode="0.00E+00">
                  <c:v>5.34849E-4</c:v>
                </c:pt>
                <c:pt idx="83172" formatCode="0.00E+00">
                  <c:v>5.2242499999999997E-4</c:v>
                </c:pt>
                <c:pt idx="83173" formatCode="0.00E+00">
                  <c:v>5.0941300000000001E-4</c:v>
                </c:pt>
                <c:pt idx="83174" formatCode="0.00E+00">
                  <c:v>4.9581699999999996E-4</c:v>
                </c:pt>
                <c:pt idx="83175" formatCode="0.00E+00">
                  <c:v>4.81645E-4</c:v>
                </c:pt>
                <c:pt idx="83176" formatCode="0.00E+00">
                  <c:v>4.6690399999999997E-4</c:v>
                </c:pt>
                <c:pt idx="83177" formatCode="0.00E+00">
                  <c:v>4.5160300000000002E-4</c:v>
                </c:pt>
                <c:pt idx="83178" formatCode="0.00E+00">
                  <c:v>4.3575200000000003E-4</c:v>
                </c:pt>
                <c:pt idx="83179" formatCode="0.00E+00">
                  <c:v>4.1935900000000001E-4</c:v>
                </c:pt>
                <c:pt idx="83180" formatCode="0.00E+00">
                  <c:v>4.0243800000000003E-4</c:v>
                </c:pt>
                <c:pt idx="83181" formatCode="0.00E+00">
                  <c:v>3.84998E-4</c:v>
                </c:pt>
                <c:pt idx="83182" formatCode="0.00E+00">
                  <c:v>3.67053E-4</c:v>
                </c:pt>
                <c:pt idx="83183" formatCode="0.00E+00">
                  <c:v>3.4861499999999998E-4</c:v>
                </c:pt>
                <c:pt idx="83184" formatCode="0.00E+00">
                  <c:v>3.2969899999999998E-4</c:v>
                </c:pt>
                <c:pt idx="83185" formatCode="0.00E+00">
                  <c:v>3.1031899999999998E-4</c:v>
                </c:pt>
                <c:pt idx="83186" formatCode="0.00E+00">
                  <c:v>2.9049099999999998E-4</c:v>
                </c:pt>
                <c:pt idx="83187" formatCode="0.00E+00">
                  <c:v>2.7023100000000001E-4</c:v>
                </c:pt>
                <c:pt idx="83188" formatCode="0.00E+00">
                  <c:v>2.4955499999999999E-4</c:v>
                </c:pt>
                <c:pt idx="83189" formatCode="0.00E+00">
                  <c:v>2.28481E-4</c:v>
                </c:pt>
                <c:pt idx="83190" formatCode="0.00E+00">
                  <c:v>2.07028E-4</c:v>
                </c:pt>
                <c:pt idx="83191" formatCode="0.00E+00">
                  <c:v>1.8521299999999999E-4</c:v>
                </c:pt>
                <c:pt idx="83192" formatCode="0.00E+00">
                  <c:v>1.6305700000000001E-4</c:v>
                </c:pt>
                <c:pt idx="83193" formatCode="0.00E+00">
                  <c:v>1.4058000000000001E-4</c:v>
                </c:pt>
                <c:pt idx="83194" formatCode="0.00E+00">
                  <c:v>1.1780100000000001E-4</c:v>
                </c:pt>
                <c:pt idx="83195" formatCode="0.00E+00">
                  <c:v>9.4743199999999998E-5</c:v>
                </c:pt>
                <c:pt idx="83196" formatCode="0.00E+00">
                  <c:v>7.1427099999999999E-5</c:v>
                </c:pt>
                <c:pt idx="83197" formatCode="0.00E+00">
                  <c:v>4.7875099999999998E-5</c:v>
                </c:pt>
                <c:pt idx="83198" formatCode="0.00E+00">
                  <c:v>2.4110100000000001E-5</c:v>
                </c:pt>
                <c:pt idx="83199" formatCode="0.00E+00">
                  <c:v>1.5524799999999999E-7</c:v>
                </c:pt>
                <c:pt idx="83200" formatCode="0.00E+00">
                  <c:v>-2.39659E-5</c:v>
                </c:pt>
                <c:pt idx="83201" formatCode="0.00E+00">
                  <c:v>-4.8229400000000003E-5</c:v>
                </c:pt>
                <c:pt idx="83202" formatCode="0.00E+00">
                  <c:v>-7.2610700000000006E-5</c:v>
                </c:pt>
                <c:pt idx="83203" formatCode="0.00E+00">
                  <c:v>-9.7085100000000003E-5</c:v>
                </c:pt>
                <c:pt idx="83204" formatCode="0.00E+00">
                  <c:v>-1.2162799999999999E-4</c:v>
                </c:pt>
                <c:pt idx="83205" formatCode="0.00E+00">
                  <c:v>-1.4621299999999999E-4</c:v>
                </c:pt>
                <c:pt idx="83206" formatCode="0.00E+00">
                  <c:v>-1.70815E-4</c:v>
                </c:pt>
                <c:pt idx="83207" formatCode="0.00E+00">
                  <c:v>-1.9540900000000001E-4</c:v>
                </c:pt>
                <c:pt idx="83208" formatCode="0.00E+00">
                  <c:v>-2.1996799999999999E-4</c:v>
                </c:pt>
                <c:pt idx="83209" formatCode="0.00E+00">
                  <c:v>-2.4446599999999999E-4</c:v>
                </c:pt>
                <c:pt idx="83210" formatCode="0.00E+00">
                  <c:v>-2.6887599999999998E-4</c:v>
                </c:pt>
                <c:pt idx="83211" formatCode="0.00E+00">
                  <c:v>-2.93174E-4</c:v>
                </c:pt>
                <c:pt idx="83212" formatCode="0.00E+00">
                  <c:v>-3.1733100000000001E-4</c:v>
                </c:pt>
                <c:pt idx="83213" formatCode="0.00E+00">
                  <c:v>-3.4132200000000002E-4</c:v>
                </c:pt>
                <c:pt idx="83214" formatCode="0.00E+00">
                  <c:v>-3.6511900000000001E-4</c:v>
                </c:pt>
                <c:pt idx="83215" formatCode="0.00E+00">
                  <c:v>-3.8869799999999998E-4</c:v>
                </c:pt>
                <c:pt idx="83216" formatCode="0.00E+00">
                  <c:v>-4.1203099999999999E-4</c:v>
                </c:pt>
                <c:pt idx="83217" formatCode="0.00E+00">
                  <c:v>-4.3509199999999999E-4</c:v>
                </c:pt>
                <c:pt idx="83218" formatCode="0.00E+00">
                  <c:v>-4.5785599999999997E-4</c:v>
                </c:pt>
                <c:pt idx="83219" formatCode="0.00E+00">
                  <c:v>-4.8029499999999999E-4</c:v>
                </c:pt>
                <c:pt idx="83220" formatCode="0.00E+00">
                  <c:v>-5.0238599999999996E-4</c:v>
                </c:pt>
                <c:pt idx="83221" formatCode="0.00E+00">
                  <c:v>-5.2410200000000003E-4</c:v>
                </c:pt>
                <c:pt idx="83222" formatCode="0.00E+00">
                  <c:v>-5.4541799999999999E-4</c:v>
                </c:pt>
                <c:pt idx="83223" formatCode="0.00E+00">
                  <c:v>-5.6630999999999999E-4</c:v>
                </c:pt>
                <c:pt idx="83224" formatCode="0.00E+00">
                  <c:v>-5.8675299999999997E-4</c:v>
                </c:pt>
                <c:pt idx="83225" formatCode="0.00E+00">
                  <c:v>-6.06724E-4</c:v>
                </c:pt>
                <c:pt idx="83226" formatCode="0.00E+00">
                  <c:v>-6.2619800000000001E-4</c:v>
                </c:pt>
                <c:pt idx="83227" formatCode="0.00E+00">
                  <c:v>-6.4515299999999998E-4</c:v>
                </c:pt>
                <c:pt idx="83228" formatCode="0.00E+00">
                  <c:v>-6.63567E-4</c:v>
                </c:pt>
                <c:pt idx="83229" formatCode="0.00E+00">
                  <c:v>-6.8141600000000001E-4</c:v>
                </c:pt>
                <c:pt idx="83230" formatCode="0.00E+00">
                  <c:v>-6.9868000000000003E-4</c:v>
                </c:pt>
                <c:pt idx="83231" formatCode="0.00E+00">
                  <c:v>-7.1533800000000004E-4</c:v>
                </c:pt>
                <c:pt idx="83232" formatCode="0.00E+00">
                  <c:v>-7.3136999999999996E-4</c:v>
                </c:pt>
                <c:pt idx="83233" formatCode="0.00E+00">
                  <c:v>-7.4675499999999999E-4</c:v>
                </c:pt>
                <c:pt idx="83234" formatCode="0.00E+00">
                  <c:v>-7.6147499999999996E-4</c:v>
                </c:pt>
                <c:pt idx="83235" formatCode="0.00E+00">
                  <c:v>-7.7551200000000001E-4</c:v>
                </c:pt>
                <c:pt idx="83236" formatCode="0.00E+00">
                  <c:v>-7.88849E-4</c:v>
                </c:pt>
                <c:pt idx="83237" formatCode="0.00E+00">
                  <c:v>-8.0146799999999995E-4</c:v>
                </c:pt>
                <c:pt idx="83238" formatCode="0.00E+00">
                  <c:v>-8.1335299999999995E-4</c:v>
                </c:pt>
                <c:pt idx="83239" formatCode="0.00E+00">
                  <c:v>-8.2448999999999999E-4</c:v>
                </c:pt>
                <c:pt idx="83240" formatCode="0.00E+00">
                  <c:v>-8.3486499999999996E-4</c:v>
                </c:pt>
                <c:pt idx="83241" formatCode="0.00E+00">
                  <c:v>-8.4446200000000003E-4</c:v>
                </c:pt>
                <c:pt idx="83242" formatCode="0.00E+00">
                  <c:v>-8.5327099999999996E-4</c:v>
                </c:pt>
                <c:pt idx="83243" formatCode="0.00E+00">
                  <c:v>-8.6127899999999995E-4</c:v>
                </c:pt>
                <c:pt idx="83244" formatCode="0.00E+00">
                  <c:v>-8.6847599999999997E-4</c:v>
                </c:pt>
                <c:pt idx="83245" formatCode="0.00E+00">
                  <c:v>-8.7485099999999995E-4</c:v>
                </c:pt>
                <c:pt idx="83246" formatCode="0.00E+00">
                  <c:v>-8.8039599999999998E-4</c:v>
                </c:pt>
                <c:pt idx="83247" formatCode="0.00E+00">
                  <c:v>-8.8510300000000004E-4</c:v>
                </c:pt>
                <c:pt idx="83248" formatCode="0.00E+00">
                  <c:v>-8.8896500000000002E-4</c:v>
                </c:pt>
                <c:pt idx="83249" formatCode="0.00E+00">
                  <c:v>-8.9197500000000004E-4</c:v>
                </c:pt>
                <c:pt idx="83250" formatCode="0.00E+00">
                  <c:v>-8.94128E-4</c:v>
                </c:pt>
                <c:pt idx="83251" formatCode="0.00E+00">
                  <c:v>-8.9542099999999998E-4</c:v>
                </c:pt>
                <c:pt idx="83252" formatCode="0.00E+00">
                  <c:v>-8.9585000000000001E-4</c:v>
                </c:pt>
                <c:pt idx="83253" formatCode="0.00E+00">
                  <c:v>-8.9541399999999998E-4</c:v>
                </c:pt>
                <c:pt idx="83254" formatCode="0.00E+00">
                  <c:v>-8.9411099999999995E-4</c:v>
                </c:pt>
                <c:pt idx="83255" formatCode="0.00E+00">
                  <c:v>-8.9194100000000004E-4</c:v>
                </c:pt>
                <c:pt idx="83256" formatCode="0.00E+00">
                  <c:v>-8.8890499999999995E-4</c:v>
                </c:pt>
                <c:pt idx="83257" formatCode="0.00E+00">
                  <c:v>-8.8500500000000001E-4</c:v>
                </c:pt>
                <c:pt idx="83258" formatCode="0.00E+00">
                  <c:v>-8.8024499999999999E-4</c:v>
                </c:pt>
                <c:pt idx="83259" formatCode="0.00E+00">
                  <c:v>-8.74627E-4</c:v>
                </c:pt>
                <c:pt idx="83260" formatCode="0.00E+00">
                  <c:v>-8.6815799999999995E-4</c:v>
                </c:pt>
                <c:pt idx="83261" formatCode="0.00E+00">
                  <c:v>-8.6084300000000002E-4</c:v>
                </c:pt>
                <c:pt idx="83262" formatCode="0.00E+00">
                  <c:v>-8.5268900000000001E-4</c:v>
                </c:pt>
                <c:pt idx="83263" formatCode="0.00E+00">
                  <c:v>-8.4370400000000003E-4</c:v>
                </c:pt>
                <c:pt idx="83264" formatCode="0.00E+00">
                  <c:v>-8.3389800000000002E-4</c:v>
                </c:pt>
                <c:pt idx="83265" formatCode="0.00E+00">
                  <c:v>-8.23279E-4</c:v>
                </c:pt>
                <c:pt idx="83266" formatCode="0.00E+00">
                  <c:v>-8.1185999999999997E-4</c:v>
                </c:pt>
                <c:pt idx="83267" formatCode="0.00E+00">
                  <c:v>-7.9965199999999998E-4</c:v>
                </c:pt>
                <c:pt idx="83268" formatCode="0.00E+00">
                  <c:v>-7.8666700000000001E-4</c:v>
                </c:pt>
                <c:pt idx="83269" formatCode="0.00E+00">
                  <c:v>-7.7291899999999995E-4</c:v>
                </c:pt>
                <c:pt idx="83270" formatCode="0.00E+00">
                  <c:v>-7.5842300000000004E-4</c:v>
                </c:pt>
                <c:pt idx="83271" formatCode="0.00E+00">
                  <c:v>-7.4319499999999999E-4</c:v>
                </c:pt>
                <c:pt idx="83272" formatCode="0.00E+00">
                  <c:v>-7.2725000000000003E-4</c:v>
                </c:pt>
                <c:pt idx="83273" formatCode="0.00E+00">
                  <c:v>-7.1060600000000002E-4</c:v>
                </c:pt>
                <c:pt idx="83274" formatCode="0.00E+00">
                  <c:v>-6.9328E-4</c:v>
                </c:pt>
                <c:pt idx="83275" formatCode="0.00E+00">
                  <c:v>-6.7529199999999997E-4</c:v>
                </c:pt>
                <c:pt idx="83276" formatCode="0.00E+00">
                  <c:v>-6.5665999999999999E-4</c:v>
                </c:pt>
                <c:pt idx="83277" formatCode="0.00E+00">
                  <c:v>-6.3740499999999996E-4</c:v>
                </c:pt>
                <c:pt idx="83278" formatCode="0.00E+00">
                  <c:v>-6.1754799999999999E-4</c:v>
                </c:pt>
                <c:pt idx="83279" formatCode="0.00E+00">
                  <c:v>-5.97111E-4</c:v>
                </c:pt>
                <c:pt idx="83280" formatCode="0.00E+00">
                  <c:v>-5.7611499999999998E-4</c:v>
                </c:pt>
                <c:pt idx="83281" formatCode="0.00E+00">
                  <c:v>-5.5458299999999999E-4</c:v>
                </c:pt>
                <c:pt idx="83282" formatCode="0.00E+00">
                  <c:v>-5.3253899999999995E-4</c:v>
                </c:pt>
                <c:pt idx="83283" formatCode="0.00E+00">
                  <c:v>-5.1000799999999995E-4</c:v>
                </c:pt>
                <c:pt idx="83284" formatCode="0.00E+00">
                  <c:v>-4.8701199999999999E-4</c:v>
                </c:pt>
                <c:pt idx="83285" formatCode="0.00E+00">
                  <c:v>-4.6357800000000003E-4</c:v>
                </c:pt>
                <c:pt idx="83286" formatCode="0.00E+00">
                  <c:v>-4.3973100000000001E-4</c:v>
                </c:pt>
                <c:pt idx="83287" formatCode="0.00E+00">
                  <c:v>-4.1549700000000002E-4</c:v>
                </c:pt>
                <c:pt idx="83288" formatCode="0.00E+00">
                  <c:v>-3.9090199999999999E-4</c:v>
                </c:pt>
                <c:pt idx="83289" formatCode="0.00E+00">
                  <c:v>-3.6597300000000001E-4</c:v>
                </c:pt>
                <c:pt idx="83290" formatCode="0.00E+00">
                  <c:v>-3.4073600000000001E-4</c:v>
                </c:pt>
                <c:pt idx="83291" formatCode="0.00E+00">
                  <c:v>-3.1521899999999999E-4</c:v>
                </c:pt>
                <c:pt idx="83292" formatCode="0.00E+00">
                  <c:v>-2.8945000000000002E-4</c:v>
                </c:pt>
                <c:pt idx="83293" formatCode="0.00E+00">
                  <c:v>-2.6345600000000002E-4</c:v>
                </c:pt>
                <c:pt idx="83294" formatCode="0.00E+00">
                  <c:v>-2.3726500000000001E-4</c:v>
                </c:pt>
                <c:pt idx="83295" formatCode="0.00E+00">
                  <c:v>-2.1090599999999999E-4</c:v>
                </c:pt>
                <c:pt idx="83296" formatCode="0.00E+00">
                  <c:v>-1.84406E-4</c:v>
                </c:pt>
                <c:pt idx="83297" formatCode="0.00E+00">
                  <c:v>-1.5779300000000001E-4</c:v>
                </c:pt>
                <c:pt idx="83298" formatCode="0.00E+00">
                  <c:v>-1.3109600000000001E-4</c:v>
                </c:pt>
                <c:pt idx="83299" formatCode="0.00E+00">
                  <c:v>-1.04344E-4</c:v>
                </c:pt>
                <c:pt idx="83300" formatCode="0.00E+00">
                  <c:v>-7.7563499999999997E-5</c:v>
                </c:pt>
                <c:pt idx="83301" formatCode="0.00E+00">
                  <c:v>-5.07839E-5</c:v>
                </c:pt>
                <c:pt idx="83302" formatCode="0.00E+00">
                  <c:v>-2.4032700000000001E-5</c:v>
                </c:pt>
                <c:pt idx="83303" formatCode="0.00E+00">
                  <c:v>2.66195E-6</c:v>
                </c:pt>
                <c:pt idx="83304" formatCode="0.00E+00">
                  <c:v>2.9272500000000001E-5</c:v>
                </c:pt>
                <c:pt idx="83305" formatCode="0.00E+00">
                  <c:v>5.5771399999999999E-5</c:v>
                </c:pt>
                <c:pt idx="83306" formatCode="0.00E+00">
                  <c:v>8.2131400000000004E-5</c:v>
                </c:pt>
                <c:pt idx="83307" formatCode="0.00E+00">
                  <c:v>1.0832600000000001E-4</c:v>
                </c:pt>
                <c:pt idx="83308" formatCode="0.00E+00">
                  <c:v>1.34327E-4</c:v>
                </c:pt>
                <c:pt idx="83309" formatCode="0.00E+00">
                  <c:v>1.6011000000000001E-4</c:v>
                </c:pt>
                <c:pt idx="83310" formatCode="0.00E+00">
                  <c:v>1.85649E-4</c:v>
                </c:pt>
                <c:pt idx="83311" formatCode="0.00E+00">
                  <c:v>2.10917E-4</c:v>
                </c:pt>
                <c:pt idx="83312" formatCode="0.00E+00">
                  <c:v>2.3588999999999999E-4</c:v>
                </c:pt>
                <c:pt idx="83313" formatCode="0.00E+00">
                  <c:v>2.6054300000000002E-4</c:v>
                </c:pt>
                <c:pt idx="83314" formatCode="0.00E+00">
                  <c:v>2.8485300000000001E-4</c:v>
                </c:pt>
                <c:pt idx="83315" formatCode="0.00E+00">
                  <c:v>3.08795E-4</c:v>
                </c:pt>
                <c:pt idx="83316" formatCode="0.00E+00">
                  <c:v>3.32348E-4</c:v>
                </c:pt>
                <c:pt idx="83317" formatCode="0.00E+00">
                  <c:v>3.5548699999999998E-4</c:v>
                </c:pt>
                <c:pt idx="83318" formatCode="0.00E+00">
                  <c:v>3.7819200000000001E-4</c:v>
                </c:pt>
                <c:pt idx="83319" formatCode="0.00E+00">
                  <c:v>4.0044199999999999E-4</c:v>
                </c:pt>
                <c:pt idx="83320" formatCode="0.00E+00">
                  <c:v>4.22216E-4</c:v>
                </c:pt>
                <c:pt idx="83321" formatCode="0.00E+00">
                  <c:v>4.4349400000000001E-4</c:v>
                </c:pt>
                <c:pt idx="83322" formatCode="0.00E+00">
                  <c:v>4.6425699999999998E-4</c:v>
                </c:pt>
                <c:pt idx="83323" formatCode="0.00E+00">
                  <c:v>4.8448799999999999E-4</c:v>
                </c:pt>
                <c:pt idx="83324" formatCode="0.00E+00">
                  <c:v>5.0416700000000003E-4</c:v>
                </c:pt>
                <c:pt idx="83325" formatCode="0.00E+00">
                  <c:v>5.2327899999999998E-4</c:v>
                </c:pt>
                <c:pt idx="83326" formatCode="0.00E+00">
                  <c:v>5.4180799999999996E-4</c:v>
                </c:pt>
                <c:pt idx="83327" formatCode="0.00E+00">
                  <c:v>5.5973700000000004E-4</c:v>
                </c:pt>
                <c:pt idx="83328" formatCode="0.00E+00">
                  <c:v>5.7705300000000001E-4</c:v>
                </c:pt>
                <c:pt idx="83329" formatCode="0.00E+00">
                  <c:v>5.9374299999999998E-4</c:v>
                </c:pt>
                <c:pt idx="83330" formatCode="0.00E+00">
                  <c:v>6.0979199999999995E-4</c:v>
                </c:pt>
                <c:pt idx="83331" formatCode="0.00E+00">
                  <c:v>6.2518999999999997E-4</c:v>
                </c:pt>
                <c:pt idx="83332" formatCode="0.00E+00">
                  <c:v>6.3992599999999997E-4</c:v>
                </c:pt>
                <c:pt idx="83333" formatCode="0.00E+00">
                  <c:v>6.5398799999999999E-4</c:v>
                </c:pt>
                <c:pt idx="83334" formatCode="0.00E+00">
                  <c:v>6.6736699999999998E-4</c:v>
                </c:pt>
                <c:pt idx="83335" formatCode="0.00E+00">
                  <c:v>6.8005599999999995E-4</c:v>
                </c:pt>
                <c:pt idx="83336" formatCode="0.00E+00">
                  <c:v>6.9204599999999998E-4</c:v>
                </c:pt>
                <c:pt idx="83337" formatCode="0.00E+00">
                  <c:v>7.0333099999999996E-4</c:v>
                </c:pt>
                <c:pt idx="83338" formatCode="0.00E+00">
                  <c:v>7.1390400000000001E-4</c:v>
                </c:pt>
                <c:pt idx="83339" formatCode="0.00E+00">
                  <c:v>7.2376099999999996E-4</c:v>
                </c:pt>
                <c:pt idx="83340" formatCode="0.00E+00">
                  <c:v>7.3289799999999995E-4</c:v>
                </c:pt>
                <c:pt idx="83341" formatCode="0.00E+00">
                  <c:v>7.4131100000000003E-4</c:v>
                </c:pt>
                <c:pt idx="83342" formatCode="0.00E+00">
                  <c:v>7.4899799999999996E-4</c:v>
                </c:pt>
                <c:pt idx="83343" formatCode="0.00E+00">
                  <c:v>7.5595800000000004E-4</c:v>
                </c:pt>
                <c:pt idx="83344" formatCode="0.00E+00">
                  <c:v>7.6218900000000003E-4</c:v>
                </c:pt>
                <c:pt idx="83345" formatCode="0.00E+00">
                  <c:v>7.6769299999999996E-4</c:v>
                </c:pt>
                <c:pt idx="83346" formatCode="0.00E+00">
                  <c:v>7.7246900000000002E-4</c:v>
                </c:pt>
                <c:pt idx="83347" formatCode="0.00E+00">
                  <c:v>7.7652000000000005E-4</c:v>
                </c:pt>
                <c:pt idx="83348" formatCode="0.00E+00">
                  <c:v>7.7984899999999999E-4</c:v>
                </c:pt>
                <c:pt idx="83349" formatCode="0.00E+00">
                  <c:v>7.82459E-4</c:v>
                </c:pt>
                <c:pt idx="83350" formatCode="0.00E+00">
                  <c:v>7.8435400000000002E-4</c:v>
                </c:pt>
                <c:pt idx="83351" formatCode="0.00E+00">
                  <c:v>7.8553900000000003E-4</c:v>
                </c:pt>
                <c:pt idx="83352" formatCode="0.00E+00">
                  <c:v>7.8602100000000003E-4</c:v>
                </c:pt>
                <c:pt idx="83353" formatCode="0.00E+00">
                  <c:v>7.85806E-4</c:v>
                </c:pt>
                <c:pt idx="83354" formatCode="0.00E+00">
                  <c:v>7.8490000000000005E-4</c:v>
                </c:pt>
                <c:pt idx="83355" formatCode="0.00E+00">
                  <c:v>7.83313E-4</c:v>
                </c:pt>
                <c:pt idx="83356" formatCode="0.00E+00">
                  <c:v>7.8105299999999998E-4</c:v>
                </c:pt>
                <c:pt idx="83357" formatCode="0.00E+00">
                  <c:v>7.7812900000000002E-4</c:v>
                </c:pt>
                <c:pt idx="83358" formatCode="0.00E+00">
                  <c:v>7.7455199999999997E-4</c:v>
                </c:pt>
                <c:pt idx="83359" formatCode="0.00E+00">
                  <c:v>7.7033099999999997E-4</c:v>
                </c:pt>
                <c:pt idx="83360" formatCode="0.00E+00">
                  <c:v>7.6547900000000001E-4</c:v>
                </c:pt>
                <c:pt idx="83361" formatCode="0.00E+00">
                  <c:v>7.6000700000000004E-4</c:v>
                </c:pt>
                <c:pt idx="83362" formatCode="0.00E+00">
                  <c:v>7.5392700000000005E-4</c:v>
                </c:pt>
                <c:pt idx="83363" formatCode="0.00E+00">
                  <c:v>7.4725400000000004E-4</c:v>
                </c:pt>
                <c:pt idx="83364" formatCode="0.00E+00">
                  <c:v>7.3999899999999997E-4</c:v>
                </c:pt>
                <c:pt idx="83365" formatCode="0.00E+00">
                  <c:v>7.32178E-4</c:v>
                </c:pt>
                <c:pt idx="83366" formatCode="0.00E+00">
                  <c:v>7.2380399999999998E-4</c:v>
                </c:pt>
                <c:pt idx="83367" formatCode="0.00E+00">
                  <c:v>7.1489199999999996E-4</c:v>
                </c:pt>
                <c:pt idx="83368" formatCode="0.00E+00">
                  <c:v>7.0545899999999997E-4</c:v>
                </c:pt>
                <c:pt idx="83369" formatCode="0.00E+00">
                  <c:v>6.95518E-4</c:v>
                </c:pt>
                <c:pt idx="83370" formatCode="0.00E+00">
                  <c:v>6.8508800000000004E-4</c:v>
                </c:pt>
                <c:pt idx="83371" formatCode="0.00E+00">
                  <c:v>6.7418299999999997E-4</c:v>
                </c:pt>
                <c:pt idx="83372" formatCode="0.00E+00">
                  <c:v>6.6282000000000005E-4</c:v>
                </c:pt>
                <c:pt idx="83373" formatCode="0.00E+00">
                  <c:v>6.5101700000000005E-4</c:v>
                </c:pt>
                <c:pt idx="83374" formatCode="0.00E+00">
                  <c:v>6.3879099999999999E-4</c:v>
                </c:pt>
                <c:pt idx="83375" formatCode="0.00E+00">
                  <c:v>6.2615800000000003E-4</c:v>
                </c:pt>
                <c:pt idx="83376" formatCode="0.00E+00">
                  <c:v>6.1313700000000004E-4</c:v>
                </c:pt>
                <c:pt idx="83377" formatCode="0.00E+00">
                  <c:v>5.9974599999999996E-4</c:v>
                </c:pt>
                <c:pt idx="83378" formatCode="0.00E+00">
                  <c:v>5.8600199999999996E-4</c:v>
                </c:pt>
                <c:pt idx="83379" formatCode="0.00E+00">
                  <c:v>5.7192300000000001E-4</c:v>
                </c:pt>
                <c:pt idx="83380" formatCode="0.00E+00">
                  <c:v>5.5752700000000004E-4</c:v>
                </c:pt>
                <c:pt idx="83381" formatCode="0.00E+00">
                  <c:v>5.4283200000000004E-4</c:v>
                </c:pt>
                <c:pt idx="83382" formatCode="0.00E+00">
                  <c:v>5.2785699999999996E-4</c:v>
                </c:pt>
                <c:pt idx="83383" formatCode="0.00E+00">
                  <c:v>5.1261999999999998E-4</c:v>
                </c:pt>
                <c:pt idx="83384" formatCode="0.00E+00">
                  <c:v>4.9713899999999996E-4</c:v>
                </c:pt>
                <c:pt idx="83385" formatCode="0.00E+00">
                  <c:v>4.8143099999999999E-4</c:v>
                </c:pt>
                <c:pt idx="83386" formatCode="0.00E+00">
                  <c:v>4.65515E-4</c:v>
                </c:pt>
                <c:pt idx="83387" formatCode="0.00E+00">
                  <c:v>4.4940900000000001E-4</c:v>
                </c:pt>
                <c:pt idx="83388" formatCode="0.00E+00">
                  <c:v>4.3313E-4</c:v>
                </c:pt>
                <c:pt idx="83389" formatCode="0.00E+00">
                  <c:v>4.1669599999999998E-4</c:v>
                </c:pt>
                <c:pt idx="83390" formatCode="0.00E+00">
                  <c:v>4.0012499999999998E-4</c:v>
                </c:pt>
                <c:pt idx="83391" formatCode="0.00E+00">
                  <c:v>3.8343300000000003E-4</c:v>
                </c:pt>
                <c:pt idx="83392" formatCode="0.00E+00">
                  <c:v>3.6663800000000002E-4</c:v>
                </c:pt>
                <c:pt idx="83393" formatCode="0.00E+00">
                  <c:v>3.49756E-4</c:v>
                </c:pt>
                <c:pt idx="83394" formatCode="0.00E+00">
                  <c:v>3.3280499999999998E-4</c:v>
                </c:pt>
                <c:pt idx="83395" formatCode="0.00E+00">
                  <c:v>3.1579900000000002E-4</c:v>
                </c:pt>
                <c:pt idx="83396" formatCode="0.00E+00">
                  <c:v>2.9875499999999999E-4</c:v>
                </c:pt>
                <c:pt idx="83397" formatCode="0.00E+00">
                  <c:v>2.8168900000000001E-4</c:v>
                </c:pt>
                <c:pt idx="83398" formatCode="0.00E+00">
                  <c:v>2.6461600000000002E-4</c:v>
                </c:pt>
                <c:pt idx="83399" formatCode="0.00E+00">
                  <c:v>2.4755099999999999E-4</c:v>
                </c:pt>
                <c:pt idx="83400" formatCode="0.00E+00">
                  <c:v>2.3050800000000001E-4</c:v>
                </c:pt>
                <c:pt idx="83401" formatCode="0.00E+00">
                  <c:v>2.1350199999999999E-4</c:v>
                </c:pt>
                <c:pt idx="83402" formatCode="0.00E+00">
                  <c:v>1.96546E-4</c:v>
                </c:pt>
                <c:pt idx="83403" formatCode="0.00E+00">
                  <c:v>1.79653E-4</c:v>
                </c:pt>
                <c:pt idx="83404" formatCode="0.00E+00">
                  <c:v>1.62838E-4</c:v>
                </c:pt>
                <c:pt idx="83405" formatCode="0.00E+00">
                  <c:v>1.4611100000000001E-4</c:v>
                </c:pt>
                <c:pt idx="83406" formatCode="0.00E+00">
                  <c:v>1.29486E-4</c:v>
                </c:pt>
                <c:pt idx="83407" formatCode="0.00E+00">
                  <c:v>1.1297400000000001E-4</c:v>
                </c:pt>
                <c:pt idx="83408" formatCode="0.00E+00">
                  <c:v>9.6585900000000006E-5</c:v>
                </c:pt>
                <c:pt idx="83409" formatCode="0.00E+00">
                  <c:v>8.0332800000000004E-5</c:v>
                </c:pt>
                <c:pt idx="83410" formatCode="0.00E+00">
                  <c:v>6.4224699999999995E-5</c:v>
                </c:pt>
                <c:pt idx="83411" formatCode="0.00E+00">
                  <c:v>4.82716E-5</c:v>
                </c:pt>
                <c:pt idx="83412" formatCode="0.00E+00">
                  <c:v>3.24828E-5</c:v>
                </c:pt>
                <c:pt idx="83413" formatCode="0.00E+00">
                  <c:v>1.68671E-5</c:v>
                </c:pt>
                <c:pt idx="83414" formatCode="0.00E+00">
                  <c:v>1.4327799999999999E-6</c:v>
                </c:pt>
                <c:pt idx="83415" formatCode="0.00E+00">
                  <c:v>-1.38122E-5</c:v>
                </c:pt>
                <c:pt idx="83416" formatCode="0.00E+00">
                  <c:v>-2.8860399999999999E-5</c:v>
                </c:pt>
                <c:pt idx="83417" formatCode="0.00E+00">
                  <c:v>-4.3704800000000002E-5</c:v>
                </c:pt>
                <c:pt idx="83418" formatCode="0.00E+00">
                  <c:v>-5.8338999999999998E-5</c:v>
                </c:pt>
                <c:pt idx="83419" formatCode="0.00E+00">
                  <c:v>-7.2756999999999995E-5</c:v>
                </c:pt>
                <c:pt idx="83420" formatCode="0.00E+00">
                  <c:v>-8.69535E-5</c:v>
                </c:pt>
                <c:pt idx="83421" formatCode="0.00E+00">
                  <c:v>-1.00924E-4</c:v>
                </c:pt>
                <c:pt idx="83422" formatCode="0.00E+00">
                  <c:v>-1.14663E-4</c:v>
                </c:pt>
                <c:pt idx="83423" formatCode="0.00E+00">
                  <c:v>-1.2816600000000001E-4</c:v>
                </c:pt>
                <c:pt idx="83424" formatCode="0.00E+00">
                  <c:v>-1.4142899999999999E-4</c:v>
                </c:pt>
                <c:pt idx="83425" formatCode="0.00E+00">
                  <c:v>-1.54449E-4</c:v>
                </c:pt>
                <c:pt idx="83426" formatCode="0.00E+00">
                  <c:v>-1.67224E-4</c:v>
                </c:pt>
                <c:pt idx="83427" formatCode="0.00E+00">
                  <c:v>-1.7975399999999999E-4</c:v>
                </c:pt>
                <c:pt idx="83428" formatCode="0.00E+00">
                  <c:v>-1.9204000000000001E-4</c:v>
                </c:pt>
                <c:pt idx="83429" formatCode="0.00E+00">
                  <c:v>-2.04074E-4</c:v>
                </c:pt>
                <c:pt idx="83430" formatCode="0.00E+00">
                  <c:v>-2.1584299999999999E-4</c:v>
                </c:pt>
                <c:pt idx="83431" formatCode="0.00E+00">
                  <c:v>-2.2734299999999999E-4</c:v>
                </c:pt>
                <c:pt idx="83432" formatCode="0.00E+00">
                  <c:v>-2.38588E-4</c:v>
                </c:pt>
                <c:pt idx="83433" formatCode="0.00E+00">
                  <c:v>-2.4961100000000001E-4</c:v>
                </c:pt>
                <c:pt idx="83434" formatCode="0.00E+00">
                  <c:v>-2.6043399999999998E-4</c:v>
                </c:pt>
                <c:pt idx="83435" formatCode="0.00E+00">
                  <c:v>-2.7101499999999999E-4</c:v>
                </c:pt>
                <c:pt idx="83436" formatCode="0.00E+00">
                  <c:v>-2.81224E-4</c:v>
                </c:pt>
                <c:pt idx="83437" formatCode="0.00E+00">
                  <c:v>-2.90878E-4</c:v>
                </c:pt>
                <c:pt idx="83438" formatCode="0.00E+00">
                  <c:v>-2.9982700000000001E-4</c:v>
                </c:pt>
                <c:pt idx="83439" formatCode="0.00E+00">
                  <c:v>-3.0803900000000002E-4</c:v>
                </c:pt>
                <c:pt idx="83440" formatCode="0.00E+00">
                  <c:v>-3.1563300000000001E-4</c:v>
                </c:pt>
                <c:pt idx="83441" formatCode="0.00E+00">
                  <c:v>-3.2279599999999998E-4</c:v>
                </c:pt>
                <c:pt idx="83442" formatCode="0.00E+00">
                  <c:v>-3.2970200000000002E-4</c:v>
                </c:pt>
                <c:pt idx="83443" formatCode="0.00E+00">
                  <c:v>-3.3648800000000002E-4</c:v>
                </c:pt>
                <c:pt idx="83444" formatCode="0.00E+00">
                  <c:v>-3.4327099999999997E-4</c:v>
                </c:pt>
                <c:pt idx="83445" formatCode="0.00E+00">
                  <c:v>-3.5016300000000002E-4</c:v>
                </c:pt>
                <c:pt idx="83446" formatCode="0.00E+00">
                  <c:v>-3.5725600000000002E-4</c:v>
                </c:pt>
                <c:pt idx="83447" formatCode="0.00E+00">
                  <c:v>-3.6461600000000001E-4</c:v>
                </c:pt>
                <c:pt idx="83448" formatCode="0.00E+00">
                  <c:v>-3.7230500000000002E-4</c:v>
                </c:pt>
                <c:pt idx="83449" formatCode="0.00E+00">
                  <c:v>-3.8042799999999998E-4</c:v>
                </c:pt>
                <c:pt idx="83450" formatCode="0.00E+00">
                  <c:v>-3.8907699999999999E-4</c:v>
                </c:pt>
                <c:pt idx="83451" formatCode="0.00E+00">
                  <c:v>-3.98267E-4</c:v>
                </c:pt>
                <c:pt idx="83452" formatCode="0.00E+00">
                  <c:v>-4.0797000000000001E-4</c:v>
                </c:pt>
                <c:pt idx="83453" formatCode="0.00E+00">
                  <c:v>-4.1823400000000002E-4</c:v>
                </c:pt>
                <c:pt idx="83454" formatCode="0.00E+00">
                  <c:v>-4.2915199999999997E-4</c:v>
                </c:pt>
                <c:pt idx="83455" formatCode="0.00E+00">
                  <c:v>-4.4074400000000002E-4</c:v>
                </c:pt>
                <c:pt idx="83456" formatCode="0.00E+00">
                  <c:v>-4.5299899999999999E-4</c:v>
                </c:pt>
                <c:pt idx="83457" formatCode="0.00E+00">
                  <c:v>-4.6596700000000002E-4</c:v>
                </c:pt>
                <c:pt idx="83458" formatCode="0.00E+00">
                  <c:v>-4.7967099999999998E-4</c:v>
                </c:pt>
                <c:pt idx="83459" formatCode="0.00E+00">
                  <c:v>-4.9395400000000001E-4</c:v>
                </c:pt>
                <c:pt idx="83460" formatCode="0.00E+00">
                  <c:v>-5.0858499999999998E-4</c:v>
                </c:pt>
                <c:pt idx="83461" formatCode="0.00E+00">
                  <c:v>-5.2353399999999998E-4</c:v>
                </c:pt>
                <c:pt idx="83462" formatCode="0.00E+00">
                  <c:v>-5.3890899999999996E-4</c:v>
                </c:pt>
                <c:pt idx="83463" formatCode="0.00E+00">
                  <c:v>-5.54715E-4</c:v>
                </c:pt>
                <c:pt idx="83464" formatCode="0.00E+00">
                  <c:v>-5.7091900000000003E-4</c:v>
                </c:pt>
                <c:pt idx="83465" formatCode="0.00E+00">
                  <c:v>-5.8749200000000001E-4</c:v>
                </c:pt>
                <c:pt idx="83466" formatCode="0.00E+00">
                  <c:v>-6.0427300000000001E-4</c:v>
                </c:pt>
                <c:pt idx="83467" formatCode="0.00E+00">
                  <c:v>-6.2102100000000003E-4</c:v>
                </c:pt>
                <c:pt idx="83468" formatCode="0.00E+00">
                  <c:v>-6.3759099999999996E-4</c:v>
                </c:pt>
                <c:pt idx="83469" formatCode="0.00E+00">
                  <c:v>-6.5399900000000005E-4</c:v>
                </c:pt>
                <c:pt idx="83470" formatCode="0.00E+00">
                  <c:v>-6.7038700000000004E-4</c:v>
                </c:pt>
                <c:pt idx="83471" formatCode="0.00E+00">
                  <c:v>-6.8680200000000003E-4</c:v>
                </c:pt>
                <c:pt idx="83472" formatCode="0.00E+00">
                  <c:v>-7.0314200000000002E-4</c:v>
                </c:pt>
                <c:pt idx="83473" formatCode="0.00E+00">
                  <c:v>-7.1937300000000004E-4</c:v>
                </c:pt>
                <c:pt idx="83474" formatCode="0.00E+00">
                  <c:v>-7.3553400000000004E-4</c:v>
                </c:pt>
                <c:pt idx="83475" formatCode="0.00E+00">
                  <c:v>-7.5164700000000004E-4</c:v>
                </c:pt>
                <c:pt idx="83476" formatCode="0.00E+00">
                  <c:v>-7.6776199999999996E-4</c:v>
                </c:pt>
                <c:pt idx="83477" formatCode="0.00E+00">
                  <c:v>-7.83919E-4</c:v>
                </c:pt>
                <c:pt idx="83478" formatCode="0.00E+00">
                  <c:v>-8.0011399999999999E-4</c:v>
                </c:pt>
                <c:pt idx="83479" formatCode="0.00E+00">
                  <c:v>-8.16489E-4</c:v>
                </c:pt>
                <c:pt idx="83480" formatCode="0.00E+00">
                  <c:v>-8.3328099999999995E-4</c:v>
                </c:pt>
                <c:pt idx="83481" formatCode="0.00E+00">
                  <c:v>-8.5041700000000001E-4</c:v>
                </c:pt>
                <c:pt idx="83482" formatCode="0.00E+00">
                  <c:v>-8.6768700000000002E-4</c:v>
                </c:pt>
                <c:pt idx="83483" formatCode="0.00E+00">
                  <c:v>-8.8535100000000004E-4</c:v>
                </c:pt>
                <c:pt idx="83484" formatCode="0.00E+00">
                  <c:v>-9.0443100000000003E-4</c:v>
                </c:pt>
                <c:pt idx="83485" formatCode="0.00E+00">
                  <c:v>-9.2617000000000003E-4</c:v>
                </c:pt>
                <c:pt idx="83486" formatCode="0.00E+00">
                  <c:v>-9.5074899999999997E-4</c:v>
                </c:pt>
                <c:pt idx="83487" formatCode="0.00E+00">
                  <c:v>-9.7725099999999994E-4</c:v>
                </c:pt>
                <c:pt idx="83488" formatCode="0.00E+00">
                  <c:v>-1.0049499999999999E-3</c:v>
                </c:pt>
                <c:pt idx="83489" formatCode="0.00E+00">
                  <c:v>-1.03378E-3</c:v>
                </c:pt>
                <c:pt idx="83490" formatCode="0.00E+00">
                  <c:v>-1.0638900000000001E-3</c:v>
                </c:pt>
                <c:pt idx="83491" formatCode="0.00E+00">
                  <c:v>-1.09534E-3</c:v>
                </c:pt>
                <c:pt idx="83492" formatCode="0.00E+00">
                  <c:v>-1.12809E-3</c:v>
                </c:pt>
                <c:pt idx="83493" formatCode="0.00E+00">
                  <c:v>-1.1622399999999999E-3</c:v>
                </c:pt>
                <c:pt idx="83494" formatCode="0.00E+00">
                  <c:v>-1.1980000000000001E-3</c:v>
                </c:pt>
                <c:pt idx="83495" formatCode="0.00E+00">
                  <c:v>-1.2355300000000001E-3</c:v>
                </c:pt>
                <c:pt idx="83496" formatCode="0.00E+00">
                  <c:v>-1.27501E-3</c:v>
                </c:pt>
                <c:pt idx="83497" formatCode="0.00E+00">
                  <c:v>-1.3167999999999999E-3</c:v>
                </c:pt>
                <c:pt idx="83498" formatCode="0.00E+00">
                  <c:v>-1.3614499999999999E-3</c:v>
                </c:pt>
                <c:pt idx="83499" formatCode="0.00E+00">
                  <c:v>-1.4096E-3</c:v>
                </c:pt>
                <c:pt idx="83500" formatCode="0.00E+00">
                  <c:v>-1.46185E-3</c:v>
                </c:pt>
                <c:pt idx="83501" formatCode="0.00E+00">
                  <c:v>-1.5187200000000001E-3</c:v>
                </c:pt>
                <c:pt idx="83502" formatCode="0.00E+00">
                  <c:v>-1.58081E-3</c:v>
                </c:pt>
                <c:pt idx="83503" formatCode="0.00E+00">
                  <c:v>-1.64876E-3</c:v>
                </c:pt>
                <c:pt idx="83504" formatCode="0.00E+00">
                  <c:v>-1.7231600000000001E-3</c:v>
                </c:pt>
                <c:pt idx="83505" formatCode="0.00E+00">
                  <c:v>-1.80422E-3</c:v>
                </c:pt>
                <c:pt idx="83506" formatCode="0.00E+00">
                  <c:v>-1.89175E-3</c:v>
                </c:pt>
                <c:pt idx="83507" formatCode="0.00E+00">
                  <c:v>-1.9855099999999998E-3</c:v>
                </c:pt>
                <c:pt idx="83508" formatCode="0.00E+00">
                  <c:v>-2.0858399999999998E-3</c:v>
                </c:pt>
                <c:pt idx="83509" formatCode="0.00E+00">
                  <c:v>-2.1938499999999998E-3</c:v>
                </c:pt>
                <c:pt idx="83510" formatCode="0.00E+00">
                  <c:v>-2.31094E-3</c:v>
                </c:pt>
                <c:pt idx="83511" formatCode="0.00E+00">
                  <c:v>-2.4381300000000002E-3</c:v>
                </c:pt>
                <c:pt idx="83512" formatCode="0.00E+00">
                  <c:v>-2.5760499999999999E-3</c:v>
                </c:pt>
                <c:pt idx="83513" formatCode="0.00E+00">
                  <c:v>-2.7250999999999998E-3</c:v>
                </c:pt>
                <c:pt idx="83514" formatCode="0.00E+00">
                  <c:v>-2.8853099999999999E-3</c:v>
                </c:pt>
                <c:pt idx="83515" formatCode="0.00E+00">
                  <c:v>-3.05609E-3</c:v>
                </c:pt>
                <c:pt idx="83516" formatCode="0.00E+00">
                  <c:v>-3.2365499999999999E-3</c:v>
                </c:pt>
                <c:pt idx="83517" formatCode="0.00E+00">
                  <c:v>-3.4264500000000002E-3</c:v>
                </c:pt>
                <c:pt idx="83518" formatCode="0.00E+00">
                  <c:v>-3.62656E-3</c:v>
                </c:pt>
                <c:pt idx="83519" formatCode="0.00E+00">
                  <c:v>-3.83783E-3</c:v>
                </c:pt>
                <c:pt idx="83520" formatCode="0.00E+00">
                  <c:v>-4.0603599999999998E-3</c:v>
                </c:pt>
                <c:pt idx="83521" formatCode="0.00E+00">
                  <c:v>-4.2937100000000001E-3</c:v>
                </c:pt>
                <c:pt idx="83522" formatCode="0.00E+00">
                  <c:v>-4.5378099999999998E-3</c:v>
                </c:pt>
                <c:pt idx="83523" formatCode="0.00E+00">
                  <c:v>-4.79292E-3</c:v>
                </c:pt>
                <c:pt idx="83524" formatCode="0.00E+00">
                  <c:v>-5.0588100000000004E-3</c:v>
                </c:pt>
                <c:pt idx="83525" formatCode="0.00E+00">
                  <c:v>-5.3345199999999997E-3</c:v>
                </c:pt>
                <c:pt idx="83526" formatCode="0.00E+00">
                  <c:v>-5.6191100000000001E-3</c:v>
                </c:pt>
                <c:pt idx="83527" formatCode="0.00E+00">
                  <c:v>-5.9124800000000003E-3</c:v>
                </c:pt>
                <c:pt idx="83528" formatCode="0.00E+00">
                  <c:v>-6.2152199999999996E-3</c:v>
                </c:pt>
                <c:pt idx="83529" formatCode="0.00E+00">
                  <c:v>-6.5279400000000003E-3</c:v>
                </c:pt>
                <c:pt idx="83530" formatCode="0.00E+00">
                  <c:v>-6.8509199999999999E-3</c:v>
                </c:pt>
                <c:pt idx="83531" formatCode="0.00E+00">
                  <c:v>-7.1840999999999997E-3</c:v>
                </c:pt>
                <c:pt idx="83532" formatCode="0.00E+00">
                  <c:v>-7.5275699999999999E-3</c:v>
                </c:pt>
                <c:pt idx="83533" formatCode="0.00E+00">
                  <c:v>-7.8820499999999998E-3</c:v>
                </c:pt>
                <c:pt idx="83534" formatCode="0.00E+00">
                  <c:v>-8.2485900000000001E-3</c:v>
                </c:pt>
                <c:pt idx="83535" formatCode="0.00E+00">
                  <c:v>-8.6277599999999999E-3</c:v>
                </c:pt>
                <c:pt idx="83536" formatCode="0.00E+00">
                  <c:v>-9.0194100000000003E-3</c:v>
                </c:pt>
                <c:pt idx="83537" formatCode="0.00E+00">
                  <c:v>-9.4232799999999992E-3</c:v>
                </c:pt>
                <c:pt idx="83538" formatCode="0.00E+00">
                  <c:v>-9.8392900000000005E-3</c:v>
                </c:pt>
                <c:pt idx="83539">
                  <c:v>-1.02676E-2</c:v>
                </c:pt>
                <c:pt idx="83540">
                  <c:v>-1.07086E-2</c:v>
                </c:pt>
                <c:pt idx="83541">
                  <c:v>-1.11626E-2</c:v>
                </c:pt>
                <c:pt idx="83542">
                  <c:v>-1.1629199999999999E-2</c:v>
                </c:pt>
                <c:pt idx="83543">
                  <c:v>-1.2108499999999999E-2</c:v>
                </c:pt>
                <c:pt idx="83544">
                  <c:v>-1.26012E-2</c:v>
                </c:pt>
                <c:pt idx="83545">
                  <c:v>-1.3108E-2</c:v>
                </c:pt>
                <c:pt idx="83546">
                  <c:v>-1.36294E-2</c:v>
                </c:pt>
                <c:pt idx="83547">
                  <c:v>-1.41665E-2</c:v>
                </c:pt>
                <c:pt idx="83548">
                  <c:v>-1.47198E-2</c:v>
                </c:pt>
                <c:pt idx="83549">
                  <c:v>-1.52893E-2</c:v>
                </c:pt>
                <c:pt idx="83550">
                  <c:v>-1.5873999999999999E-2</c:v>
                </c:pt>
                <c:pt idx="83551">
                  <c:v>-1.6473700000000001E-2</c:v>
                </c:pt>
                <c:pt idx="83552">
                  <c:v>-1.7088800000000001E-2</c:v>
                </c:pt>
                <c:pt idx="83553">
                  <c:v>-1.7718999999999999E-2</c:v>
                </c:pt>
                <c:pt idx="83554">
                  <c:v>-1.83632E-2</c:v>
                </c:pt>
                <c:pt idx="83555">
                  <c:v>-1.9019899999999999E-2</c:v>
                </c:pt>
                <c:pt idx="83556">
                  <c:v>-1.9688500000000001E-2</c:v>
                </c:pt>
                <c:pt idx="83557">
                  <c:v>-2.0368899999999999E-2</c:v>
                </c:pt>
                <c:pt idx="83558">
                  <c:v>-2.10609E-2</c:v>
                </c:pt>
                <c:pt idx="83559">
                  <c:v>-2.1763999999999999E-2</c:v>
                </c:pt>
                <c:pt idx="83560">
                  <c:v>-2.2477500000000001E-2</c:v>
                </c:pt>
                <c:pt idx="83561">
                  <c:v>-2.32009E-2</c:v>
                </c:pt>
                <c:pt idx="83562">
                  <c:v>-2.3933800000000002E-2</c:v>
                </c:pt>
                <c:pt idx="83563">
                  <c:v>-2.4675200000000001E-2</c:v>
                </c:pt>
                <c:pt idx="83564">
                  <c:v>-2.54237E-2</c:v>
                </c:pt>
                <c:pt idx="83565">
                  <c:v>-2.6178E-2</c:v>
                </c:pt>
                <c:pt idx="83566">
                  <c:v>-2.6937599999999999E-2</c:v>
                </c:pt>
                <c:pt idx="83567">
                  <c:v>-2.7701900000000002E-2</c:v>
                </c:pt>
                <c:pt idx="83568">
                  <c:v>-2.8468899999999998E-2</c:v>
                </c:pt>
                <c:pt idx="83569">
                  <c:v>-2.9236100000000001E-2</c:v>
                </c:pt>
                <c:pt idx="83570">
                  <c:v>-3.0002299999999999E-2</c:v>
                </c:pt>
                <c:pt idx="83571">
                  <c:v>-3.0768400000000001E-2</c:v>
                </c:pt>
                <c:pt idx="83572">
                  <c:v>-3.1535800000000003E-2</c:v>
                </c:pt>
                <c:pt idx="83573">
                  <c:v>-3.2304300000000001E-2</c:v>
                </c:pt>
                <c:pt idx="83574">
                  <c:v>-3.3071299999999998E-2</c:v>
                </c:pt>
                <c:pt idx="83575">
                  <c:v>-3.3833700000000001E-2</c:v>
                </c:pt>
                <c:pt idx="83576">
                  <c:v>-3.4590799999999998E-2</c:v>
                </c:pt>
                <c:pt idx="83577">
                  <c:v>-3.5342600000000002E-2</c:v>
                </c:pt>
                <c:pt idx="83578">
                  <c:v>-3.6087899999999999E-2</c:v>
                </c:pt>
                <c:pt idx="83579">
                  <c:v>-3.68251E-2</c:v>
                </c:pt>
                <c:pt idx="83580">
                  <c:v>-3.7552500000000003E-2</c:v>
                </c:pt>
                <c:pt idx="83581">
                  <c:v>-3.82691E-2</c:v>
                </c:pt>
                <c:pt idx="83582">
                  <c:v>-3.8973500000000001E-2</c:v>
                </c:pt>
                <c:pt idx="83583">
                  <c:v>-3.96636E-2</c:v>
                </c:pt>
                <c:pt idx="83584">
                  <c:v>-4.0338400000000003E-2</c:v>
                </c:pt>
                <c:pt idx="83585">
                  <c:v>-4.0999099999999997E-2</c:v>
                </c:pt>
                <c:pt idx="83586">
                  <c:v>-4.1646799999999998E-2</c:v>
                </c:pt>
                <c:pt idx="83587">
                  <c:v>-4.2280199999999997E-2</c:v>
                </c:pt>
                <c:pt idx="83588">
                  <c:v>-4.2897499999999998E-2</c:v>
                </c:pt>
                <c:pt idx="83589">
                  <c:v>-4.34972E-2</c:v>
                </c:pt>
                <c:pt idx="83590">
                  <c:v>-4.4078899999999997E-2</c:v>
                </c:pt>
                <c:pt idx="83591">
                  <c:v>-4.4642399999999999E-2</c:v>
                </c:pt>
                <c:pt idx="83592">
                  <c:v>-4.5187199999999997E-2</c:v>
                </c:pt>
                <c:pt idx="83593">
                  <c:v>-4.57124E-2</c:v>
                </c:pt>
                <c:pt idx="83594">
                  <c:v>-4.6215699999999998E-2</c:v>
                </c:pt>
                <c:pt idx="83595">
                  <c:v>-4.6695500000000001E-2</c:v>
                </c:pt>
                <c:pt idx="83596">
                  <c:v>-4.7152899999999998E-2</c:v>
                </c:pt>
                <c:pt idx="83597">
                  <c:v>-4.7589699999999999E-2</c:v>
                </c:pt>
                <c:pt idx="83598">
                  <c:v>-4.8006899999999998E-2</c:v>
                </c:pt>
                <c:pt idx="83599">
                  <c:v>-4.8403799999999997E-2</c:v>
                </c:pt>
                <c:pt idx="83600">
                  <c:v>-4.8779799999999998E-2</c:v>
                </c:pt>
                <c:pt idx="83601">
                  <c:v>-4.9134799999999999E-2</c:v>
                </c:pt>
                <c:pt idx="83602">
                  <c:v>-4.9467499999999998E-2</c:v>
                </c:pt>
                <c:pt idx="83603">
                  <c:v>-4.97762E-2</c:v>
                </c:pt>
                <c:pt idx="83604">
                  <c:v>-5.0059199999999998E-2</c:v>
                </c:pt>
                <c:pt idx="83605">
                  <c:v>-5.0317199999999999E-2</c:v>
                </c:pt>
                <c:pt idx="83606">
                  <c:v>-5.0552600000000003E-2</c:v>
                </c:pt>
                <c:pt idx="83607">
                  <c:v>-5.0766499999999999E-2</c:v>
                </c:pt>
                <c:pt idx="83608">
                  <c:v>-5.0958099999999999E-2</c:v>
                </c:pt>
                <c:pt idx="83609">
                  <c:v>-5.1126699999999997E-2</c:v>
                </c:pt>
                <c:pt idx="83610">
                  <c:v>-5.1272999999999999E-2</c:v>
                </c:pt>
                <c:pt idx="83611">
                  <c:v>-5.1397499999999999E-2</c:v>
                </c:pt>
                <c:pt idx="83612">
                  <c:v>-5.1499299999999998E-2</c:v>
                </c:pt>
                <c:pt idx="83613">
                  <c:v>-5.1577400000000002E-2</c:v>
                </c:pt>
                <c:pt idx="83614">
                  <c:v>-5.1632299999999999E-2</c:v>
                </c:pt>
                <c:pt idx="83615">
                  <c:v>-5.1666700000000003E-2</c:v>
                </c:pt>
                <c:pt idx="83616">
                  <c:v>-5.1683100000000003E-2</c:v>
                </c:pt>
                <c:pt idx="83617">
                  <c:v>-5.16823E-2</c:v>
                </c:pt>
                <c:pt idx="83618">
                  <c:v>-5.1664300000000003E-2</c:v>
                </c:pt>
                <c:pt idx="83619">
                  <c:v>-5.1629399999999999E-2</c:v>
                </c:pt>
                <c:pt idx="83620">
                  <c:v>-5.1579699999999999E-2</c:v>
                </c:pt>
                <c:pt idx="83621">
                  <c:v>-5.1518599999999998E-2</c:v>
                </c:pt>
                <c:pt idx="83622">
                  <c:v>-5.1448899999999999E-2</c:v>
                </c:pt>
                <c:pt idx="83623">
                  <c:v>-5.1370800000000001E-2</c:v>
                </c:pt>
                <c:pt idx="83624">
                  <c:v>-5.1283299999999997E-2</c:v>
                </c:pt>
                <c:pt idx="83625">
                  <c:v>-5.1186500000000003E-2</c:v>
                </c:pt>
                <c:pt idx="83626">
                  <c:v>-5.1082599999999999E-2</c:v>
                </c:pt>
                <c:pt idx="83627">
                  <c:v>-5.0974400000000003E-2</c:v>
                </c:pt>
                <c:pt idx="83628">
                  <c:v>-5.0864399999999997E-2</c:v>
                </c:pt>
                <c:pt idx="83629">
                  <c:v>-5.0753600000000003E-2</c:v>
                </c:pt>
                <c:pt idx="83630">
                  <c:v>-5.0643199999999999E-2</c:v>
                </c:pt>
                <c:pt idx="83631">
                  <c:v>-5.0534299999999997E-2</c:v>
                </c:pt>
                <c:pt idx="83632">
                  <c:v>-5.04275E-2</c:v>
                </c:pt>
                <c:pt idx="83633">
                  <c:v>-5.03235E-2</c:v>
                </c:pt>
                <c:pt idx="83634">
                  <c:v>-5.0225699999999998E-2</c:v>
                </c:pt>
                <c:pt idx="83635">
                  <c:v>-5.0138700000000001E-2</c:v>
                </c:pt>
                <c:pt idx="83636">
                  <c:v>-5.0064200000000003E-2</c:v>
                </c:pt>
                <c:pt idx="83637">
                  <c:v>-5.00023E-2</c:v>
                </c:pt>
                <c:pt idx="83638">
                  <c:v>-4.9953900000000002E-2</c:v>
                </c:pt>
                <c:pt idx="83639">
                  <c:v>-4.9921199999999999E-2</c:v>
                </c:pt>
                <c:pt idx="83640">
                  <c:v>-4.9906199999999998E-2</c:v>
                </c:pt>
                <c:pt idx="83641">
                  <c:v>-4.9908399999999999E-2</c:v>
                </c:pt>
                <c:pt idx="83642">
                  <c:v>-4.9926499999999999E-2</c:v>
                </c:pt>
                <c:pt idx="83643">
                  <c:v>-4.9960699999999997E-2</c:v>
                </c:pt>
                <c:pt idx="83644">
                  <c:v>-5.0012599999999997E-2</c:v>
                </c:pt>
                <c:pt idx="83645">
                  <c:v>-5.0084400000000001E-2</c:v>
                </c:pt>
                <c:pt idx="83646">
                  <c:v>-5.0179099999999997E-2</c:v>
                </c:pt>
                <c:pt idx="83647">
                  <c:v>-5.0299000000000003E-2</c:v>
                </c:pt>
                <c:pt idx="83648">
                  <c:v>-5.0446699999999997E-2</c:v>
                </c:pt>
                <c:pt idx="83649">
                  <c:v>-5.0624700000000002E-2</c:v>
                </c:pt>
                <c:pt idx="83650">
                  <c:v>-5.0833999999999997E-2</c:v>
                </c:pt>
                <c:pt idx="83651">
                  <c:v>-5.1074000000000001E-2</c:v>
                </c:pt>
                <c:pt idx="83652">
                  <c:v>-5.13435E-2</c:v>
                </c:pt>
                <c:pt idx="83653">
                  <c:v>-5.16427E-2</c:v>
                </c:pt>
                <c:pt idx="83654">
                  <c:v>-5.1972400000000002E-2</c:v>
                </c:pt>
                <c:pt idx="83655">
                  <c:v>-5.2332299999999998E-2</c:v>
                </c:pt>
                <c:pt idx="83656">
                  <c:v>-5.27199E-2</c:v>
                </c:pt>
                <c:pt idx="83657">
                  <c:v>-5.31335E-2</c:v>
                </c:pt>
                <c:pt idx="83658">
                  <c:v>-5.3575299999999999E-2</c:v>
                </c:pt>
                <c:pt idx="83659">
                  <c:v>-5.40502E-2</c:v>
                </c:pt>
                <c:pt idx="83660">
                  <c:v>-5.4562199999999998E-2</c:v>
                </c:pt>
                <c:pt idx="83661">
                  <c:v>-5.5112300000000003E-2</c:v>
                </c:pt>
                <c:pt idx="83662">
                  <c:v>-5.5699499999999999E-2</c:v>
                </c:pt>
                <c:pt idx="83663">
                  <c:v>-5.6324199999999998E-2</c:v>
                </c:pt>
                <c:pt idx="83664">
                  <c:v>-5.6987999999999997E-2</c:v>
                </c:pt>
                <c:pt idx="83665">
                  <c:v>-5.76915E-2</c:v>
                </c:pt>
                <c:pt idx="83666">
                  <c:v>-5.8434600000000003E-2</c:v>
                </c:pt>
                <c:pt idx="83667">
                  <c:v>-5.9216699999999997E-2</c:v>
                </c:pt>
                <c:pt idx="83668">
                  <c:v>-6.00387E-2</c:v>
                </c:pt>
                <c:pt idx="83669">
                  <c:v>-6.0901499999999997E-2</c:v>
                </c:pt>
                <c:pt idx="83670">
                  <c:v>-6.1803799999999999E-2</c:v>
                </c:pt>
                <c:pt idx="83671">
                  <c:v>-6.2743999999999994E-2</c:v>
                </c:pt>
                <c:pt idx="83672">
                  <c:v>-6.3723500000000002E-2</c:v>
                </c:pt>
                <c:pt idx="83673">
                  <c:v>-6.4746200000000004E-2</c:v>
                </c:pt>
                <c:pt idx="83674">
                  <c:v>-6.5813899999999995E-2</c:v>
                </c:pt>
                <c:pt idx="83675">
                  <c:v>-6.6924399999999995E-2</c:v>
                </c:pt>
                <c:pt idx="83676">
                  <c:v>-6.8074399999999993E-2</c:v>
                </c:pt>
                <c:pt idx="83677">
                  <c:v>-6.9263500000000006E-2</c:v>
                </c:pt>
                <c:pt idx="83678">
                  <c:v>-7.0493200000000006E-2</c:v>
                </c:pt>
                <c:pt idx="83679">
                  <c:v>-7.1763900000000005E-2</c:v>
                </c:pt>
                <c:pt idx="83680">
                  <c:v>-7.3074799999999995E-2</c:v>
                </c:pt>
                <c:pt idx="83681">
                  <c:v>-7.4422500000000003E-2</c:v>
                </c:pt>
                <c:pt idx="83682">
                  <c:v>-7.5803099999999998E-2</c:v>
                </c:pt>
                <c:pt idx="83683">
                  <c:v>-7.7214900000000003E-2</c:v>
                </c:pt>
                <c:pt idx="83684">
                  <c:v>-7.8657900000000003E-2</c:v>
                </c:pt>
                <c:pt idx="83685">
                  <c:v>-8.0130000000000007E-2</c:v>
                </c:pt>
                <c:pt idx="83686">
                  <c:v>-8.1627599999999995E-2</c:v>
                </c:pt>
                <c:pt idx="83687">
                  <c:v>-8.3148399999999997E-2</c:v>
                </c:pt>
                <c:pt idx="83688">
                  <c:v>-8.4692100000000006E-2</c:v>
                </c:pt>
                <c:pt idx="83689">
                  <c:v>-8.6258699999999994E-2</c:v>
                </c:pt>
                <c:pt idx="83690">
                  <c:v>-8.78467E-2</c:v>
                </c:pt>
                <c:pt idx="83691">
                  <c:v>-8.9453400000000002E-2</c:v>
                </c:pt>
                <c:pt idx="83692">
                  <c:v>-9.1076599999999994E-2</c:v>
                </c:pt>
                <c:pt idx="83693">
                  <c:v>-9.2716900000000005E-2</c:v>
                </c:pt>
                <c:pt idx="83694">
                  <c:v>-9.4375700000000007E-2</c:v>
                </c:pt>
                <c:pt idx="83695">
                  <c:v>-9.6051899999999996E-2</c:v>
                </c:pt>
                <c:pt idx="83696">
                  <c:v>-9.7742999999999997E-2</c:v>
                </c:pt>
                <c:pt idx="83697">
                  <c:v>-9.9446800000000002E-2</c:v>
                </c:pt>
                <c:pt idx="83698">
                  <c:v>-0.101162</c:v>
                </c:pt>
                <c:pt idx="83699">
                  <c:v>-0.102885</c:v>
                </c:pt>
                <c:pt idx="83700">
                  <c:v>-0.104615</c:v>
                </c:pt>
                <c:pt idx="83701">
                  <c:v>-0.106353</c:v>
                </c:pt>
                <c:pt idx="83702">
                  <c:v>-0.108098</c:v>
                </c:pt>
                <c:pt idx="83703">
                  <c:v>-0.109851</c:v>
                </c:pt>
                <c:pt idx="83704">
                  <c:v>-0.111607</c:v>
                </c:pt>
                <c:pt idx="83705">
                  <c:v>-0.113361</c:v>
                </c:pt>
                <c:pt idx="83706">
                  <c:v>-0.115108</c:v>
                </c:pt>
                <c:pt idx="83707">
                  <c:v>-0.116844</c:v>
                </c:pt>
                <c:pt idx="83708">
                  <c:v>-0.11856800000000001</c:v>
                </c:pt>
                <c:pt idx="83709">
                  <c:v>-0.120279</c:v>
                </c:pt>
                <c:pt idx="83710">
                  <c:v>-0.121975</c:v>
                </c:pt>
                <c:pt idx="83711">
                  <c:v>-0.123652</c:v>
                </c:pt>
                <c:pt idx="83712">
                  <c:v>-0.125306</c:v>
                </c:pt>
                <c:pt idx="83713">
                  <c:v>-0.12693599999999999</c:v>
                </c:pt>
                <c:pt idx="83714">
                  <c:v>-0.12854199999999999</c:v>
                </c:pt>
                <c:pt idx="83715">
                  <c:v>-0.13012399999999999</c:v>
                </c:pt>
                <c:pt idx="83716">
                  <c:v>-0.13167799999999999</c:v>
                </c:pt>
                <c:pt idx="83717">
                  <c:v>-0.13320299999999999</c:v>
                </c:pt>
                <c:pt idx="83718">
                  <c:v>-0.13469700000000001</c:v>
                </c:pt>
                <c:pt idx="83719">
                  <c:v>-0.136158</c:v>
                </c:pt>
                <c:pt idx="83720">
                  <c:v>-0.13758000000000001</c:v>
                </c:pt>
                <c:pt idx="83721">
                  <c:v>-0.13896500000000001</c:v>
                </c:pt>
                <c:pt idx="83722">
                  <c:v>-0.140319</c:v>
                </c:pt>
                <c:pt idx="83723">
                  <c:v>-0.14164399999999999</c:v>
                </c:pt>
                <c:pt idx="83724">
                  <c:v>-0.14294100000000001</c:v>
                </c:pt>
                <c:pt idx="83725">
                  <c:v>-0.144209</c:v>
                </c:pt>
                <c:pt idx="83726">
                  <c:v>-0.145453</c:v>
                </c:pt>
                <c:pt idx="83727">
                  <c:v>-0.146672</c:v>
                </c:pt>
                <c:pt idx="83728">
                  <c:v>-0.147865</c:v>
                </c:pt>
                <c:pt idx="83729">
                  <c:v>-0.14903</c:v>
                </c:pt>
                <c:pt idx="83730">
                  <c:v>-0.15016499999999999</c:v>
                </c:pt>
                <c:pt idx="83731">
                  <c:v>-0.15126999999999999</c:v>
                </c:pt>
                <c:pt idx="83732">
                  <c:v>-0.15234300000000001</c:v>
                </c:pt>
                <c:pt idx="83733">
                  <c:v>-0.15338599999999999</c:v>
                </c:pt>
                <c:pt idx="83734">
                  <c:v>-0.15440499999999999</c:v>
                </c:pt>
                <c:pt idx="83735">
                  <c:v>-0.15540300000000001</c:v>
                </c:pt>
                <c:pt idx="83736">
                  <c:v>-0.15638299999999999</c:v>
                </c:pt>
                <c:pt idx="83737">
                  <c:v>-0.15734500000000001</c:v>
                </c:pt>
                <c:pt idx="83738">
                  <c:v>-0.15828900000000001</c:v>
                </c:pt>
                <c:pt idx="83739">
                  <c:v>-0.15921099999999999</c:v>
                </c:pt>
                <c:pt idx="83740">
                  <c:v>-0.160112</c:v>
                </c:pt>
                <c:pt idx="83741">
                  <c:v>-0.160991</c:v>
                </c:pt>
                <c:pt idx="83742">
                  <c:v>-0.16185099999999999</c:v>
                </c:pt>
                <c:pt idx="83743">
                  <c:v>-0.162691</c:v>
                </c:pt>
                <c:pt idx="83744">
                  <c:v>-0.16351099999999999</c:v>
                </c:pt>
                <c:pt idx="83745">
                  <c:v>-0.16431200000000001</c:v>
                </c:pt>
                <c:pt idx="83746">
                  <c:v>-0.165101</c:v>
                </c:pt>
                <c:pt idx="83747">
                  <c:v>-0.165882</c:v>
                </c:pt>
                <c:pt idx="83748">
                  <c:v>-0.166658</c:v>
                </c:pt>
                <c:pt idx="83749">
                  <c:v>-0.16743</c:v>
                </c:pt>
                <c:pt idx="83750">
                  <c:v>-0.16820299999999999</c:v>
                </c:pt>
                <c:pt idx="83751">
                  <c:v>-0.16897999999999999</c:v>
                </c:pt>
                <c:pt idx="83752">
                  <c:v>-0.169763</c:v>
                </c:pt>
                <c:pt idx="83753">
                  <c:v>-0.17055699999999999</c:v>
                </c:pt>
                <c:pt idx="83754">
                  <c:v>-0.17136000000000001</c:v>
                </c:pt>
                <c:pt idx="83755">
                  <c:v>-0.17217499999999999</c:v>
                </c:pt>
                <c:pt idx="83756">
                  <c:v>-0.17300399999999999</c:v>
                </c:pt>
                <c:pt idx="83757">
                  <c:v>-0.17385</c:v>
                </c:pt>
                <c:pt idx="83758">
                  <c:v>-0.17471200000000001</c:v>
                </c:pt>
                <c:pt idx="83759">
                  <c:v>-0.175591</c:v>
                </c:pt>
                <c:pt idx="83760">
                  <c:v>-0.17649000000000001</c:v>
                </c:pt>
                <c:pt idx="83761">
                  <c:v>-0.17741599999999999</c:v>
                </c:pt>
                <c:pt idx="83762">
                  <c:v>-0.178369</c:v>
                </c:pt>
                <c:pt idx="83763">
                  <c:v>-0.17934800000000001</c:v>
                </c:pt>
                <c:pt idx="83764">
                  <c:v>-0.18035300000000001</c:v>
                </c:pt>
                <c:pt idx="83765">
                  <c:v>-0.18138399999999999</c:v>
                </c:pt>
                <c:pt idx="83766">
                  <c:v>-0.18244199999999999</c:v>
                </c:pt>
                <c:pt idx="83767">
                  <c:v>-0.183528</c:v>
                </c:pt>
                <c:pt idx="83768">
                  <c:v>-0.184642</c:v>
                </c:pt>
                <c:pt idx="83769">
                  <c:v>-0.185783</c:v>
                </c:pt>
                <c:pt idx="83770">
                  <c:v>-0.18695200000000001</c:v>
                </c:pt>
                <c:pt idx="83771">
                  <c:v>-0.18814900000000001</c:v>
                </c:pt>
                <c:pt idx="83772">
                  <c:v>-0.18937000000000001</c:v>
                </c:pt>
                <c:pt idx="83773">
                  <c:v>-0.190607</c:v>
                </c:pt>
                <c:pt idx="83774">
                  <c:v>-0.191855</c:v>
                </c:pt>
                <c:pt idx="83775">
                  <c:v>-0.19311400000000001</c:v>
                </c:pt>
                <c:pt idx="83776">
                  <c:v>-0.194385</c:v>
                </c:pt>
                <c:pt idx="83777">
                  <c:v>-0.19567100000000001</c:v>
                </c:pt>
                <c:pt idx="83778">
                  <c:v>-0.19697500000000001</c:v>
                </c:pt>
                <c:pt idx="83779">
                  <c:v>-0.198295</c:v>
                </c:pt>
                <c:pt idx="83780">
                  <c:v>-0.199629</c:v>
                </c:pt>
                <c:pt idx="83781">
                  <c:v>-0.20097999999999999</c:v>
                </c:pt>
                <c:pt idx="83782">
                  <c:v>-0.20235</c:v>
                </c:pt>
                <c:pt idx="83783">
                  <c:v>-0.20374200000000001</c:v>
                </c:pt>
                <c:pt idx="83784">
                  <c:v>-0.20515700000000001</c:v>
                </c:pt>
                <c:pt idx="83785">
                  <c:v>-0.206592</c:v>
                </c:pt>
                <c:pt idx="83786">
                  <c:v>-0.20804600000000001</c:v>
                </c:pt>
                <c:pt idx="83787">
                  <c:v>-0.20951600000000001</c:v>
                </c:pt>
                <c:pt idx="83788">
                  <c:v>-0.211004</c:v>
                </c:pt>
                <c:pt idx="83789">
                  <c:v>-0.21251300000000001</c:v>
                </c:pt>
                <c:pt idx="83790">
                  <c:v>-0.21404100000000001</c:v>
                </c:pt>
                <c:pt idx="83791">
                  <c:v>-0.215585</c:v>
                </c:pt>
                <c:pt idx="83792">
                  <c:v>-0.217138</c:v>
                </c:pt>
                <c:pt idx="83793">
                  <c:v>-0.218695</c:v>
                </c:pt>
                <c:pt idx="83794">
                  <c:v>-0.220251</c:v>
                </c:pt>
                <c:pt idx="83795">
                  <c:v>-0.221803</c:v>
                </c:pt>
                <c:pt idx="83796">
                  <c:v>-0.22334499999999999</c:v>
                </c:pt>
                <c:pt idx="83797">
                  <c:v>-0.22487299999999999</c:v>
                </c:pt>
                <c:pt idx="83798">
                  <c:v>-0.226385</c:v>
                </c:pt>
                <c:pt idx="83799">
                  <c:v>-0.227879</c:v>
                </c:pt>
                <c:pt idx="83800">
                  <c:v>-0.229355</c:v>
                </c:pt>
                <c:pt idx="83801">
                  <c:v>-0.23081299999999999</c:v>
                </c:pt>
                <c:pt idx="83802">
                  <c:v>-0.23224900000000001</c:v>
                </c:pt>
                <c:pt idx="83803">
                  <c:v>-0.23366100000000001</c:v>
                </c:pt>
                <c:pt idx="83804">
                  <c:v>-0.235044</c:v>
                </c:pt>
                <c:pt idx="83805">
                  <c:v>-0.236397</c:v>
                </c:pt>
                <c:pt idx="83806">
                  <c:v>-0.23771700000000001</c:v>
                </c:pt>
                <c:pt idx="83807">
                  <c:v>-0.23899799999999999</c:v>
                </c:pt>
                <c:pt idx="83808">
                  <c:v>-0.240235</c:v>
                </c:pt>
                <c:pt idx="83809">
                  <c:v>-0.24143000000000001</c:v>
                </c:pt>
                <c:pt idx="83810">
                  <c:v>-0.242586</c:v>
                </c:pt>
                <c:pt idx="83811">
                  <c:v>-0.243705</c:v>
                </c:pt>
                <c:pt idx="83812">
                  <c:v>-0.24479000000000001</c:v>
                </c:pt>
                <c:pt idx="83813">
                  <c:v>-0.24584500000000001</c:v>
                </c:pt>
                <c:pt idx="83814">
                  <c:v>-0.24687200000000001</c:v>
                </c:pt>
                <c:pt idx="83815">
                  <c:v>-0.24786900000000001</c:v>
                </c:pt>
                <c:pt idx="83816">
                  <c:v>-0.248831</c:v>
                </c:pt>
                <c:pt idx="83817">
                  <c:v>-0.249753</c:v>
                </c:pt>
                <c:pt idx="83818">
                  <c:v>-0.250635</c:v>
                </c:pt>
                <c:pt idx="83819">
                  <c:v>-0.25147399999999998</c:v>
                </c:pt>
                <c:pt idx="83820">
                  <c:v>-0.25226799999999999</c:v>
                </c:pt>
                <c:pt idx="83821">
                  <c:v>-0.253023</c:v>
                </c:pt>
                <c:pt idx="83822">
                  <c:v>-0.25374000000000002</c:v>
                </c:pt>
                <c:pt idx="83823">
                  <c:v>-0.25442199999999998</c:v>
                </c:pt>
                <c:pt idx="83824">
                  <c:v>-0.25506499999999999</c:v>
                </c:pt>
                <c:pt idx="83825">
                  <c:v>-0.25566899999999998</c:v>
                </c:pt>
                <c:pt idx="83826">
                  <c:v>-0.25623099999999999</c:v>
                </c:pt>
                <c:pt idx="83827">
                  <c:v>-0.25675100000000001</c:v>
                </c:pt>
                <c:pt idx="83828">
                  <c:v>-0.25723000000000001</c:v>
                </c:pt>
                <c:pt idx="83829">
                  <c:v>-0.25767000000000001</c:v>
                </c:pt>
                <c:pt idx="83830">
                  <c:v>-0.25807099999999999</c:v>
                </c:pt>
                <c:pt idx="83831">
                  <c:v>-0.25843699999999997</c:v>
                </c:pt>
                <c:pt idx="83832">
                  <c:v>-0.258768</c:v>
                </c:pt>
                <c:pt idx="83833">
                  <c:v>-0.25906699999999999</c:v>
                </c:pt>
                <c:pt idx="83834">
                  <c:v>-0.25933899999999999</c:v>
                </c:pt>
                <c:pt idx="83835">
                  <c:v>-0.25958900000000001</c:v>
                </c:pt>
                <c:pt idx="83836">
                  <c:v>-0.25981799999999999</c:v>
                </c:pt>
                <c:pt idx="83837">
                  <c:v>-0.26002500000000001</c:v>
                </c:pt>
                <c:pt idx="83838">
                  <c:v>-0.26021100000000003</c:v>
                </c:pt>
                <c:pt idx="83839">
                  <c:v>-0.26038</c:v>
                </c:pt>
                <c:pt idx="83840">
                  <c:v>-0.26053300000000001</c:v>
                </c:pt>
                <c:pt idx="83841">
                  <c:v>-0.26067099999999999</c:v>
                </c:pt>
                <c:pt idx="83842">
                  <c:v>-0.26079200000000002</c:v>
                </c:pt>
                <c:pt idx="83843">
                  <c:v>-0.26089600000000002</c:v>
                </c:pt>
                <c:pt idx="83844">
                  <c:v>-0.26098900000000003</c:v>
                </c:pt>
                <c:pt idx="83845">
                  <c:v>-0.261073</c:v>
                </c:pt>
                <c:pt idx="83846">
                  <c:v>-0.26115100000000002</c:v>
                </c:pt>
                <c:pt idx="83847">
                  <c:v>-0.26122099999999998</c:v>
                </c:pt>
                <c:pt idx="83848">
                  <c:v>-0.26128699999999999</c:v>
                </c:pt>
                <c:pt idx="83849">
                  <c:v>-0.261353</c:v>
                </c:pt>
                <c:pt idx="83850">
                  <c:v>-0.26142500000000002</c:v>
                </c:pt>
                <c:pt idx="83851">
                  <c:v>-0.26150299999999999</c:v>
                </c:pt>
                <c:pt idx="83852">
                  <c:v>-0.26158799999999999</c:v>
                </c:pt>
                <c:pt idx="83853">
                  <c:v>-0.26167899999999999</c:v>
                </c:pt>
                <c:pt idx="83854">
                  <c:v>-0.26177600000000001</c:v>
                </c:pt>
                <c:pt idx="83855">
                  <c:v>-0.26188</c:v>
                </c:pt>
                <c:pt idx="83856">
                  <c:v>-0.26199299999999998</c:v>
                </c:pt>
                <c:pt idx="83857">
                  <c:v>-0.26211699999999999</c:v>
                </c:pt>
                <c:pt idx="83858">
                  <c:v>-0.26225100000000001</c:v>
                </c:pt>
                <c:pt idx="83859">
                  <c:v>-0.26239200000000001</c:v>
                </c:pt>
                <c:pt idx="83860">
                  <c:v>-0.26253100000000001</c:v>
                </c:pt>
                <c:pt idx="83861">
                  <c:v>-0.26265899999999998</c:v>
                </c:pt>
                <c:pt idx="83862">
                  <c:v>-0.26277499999999998</c:v>
                </c:pt>
                <c:pt idx="83863">
                  <c:v>-0.26287899999999997</c:v>
                </c:pt>
                <c:pt idx="83864">
                  <c:v>-0.26297100000000001</c:v>
                </c:pt>
                <c:pt idx="83865">
                  <c:v>-0.26305400000000001</c:v>
                </c:pt>
                <c:pt idx="83866">
                  <c:v>-0.263129</c:v>
                </c:pt>
                <c:pt idx="83867">
                  <c:v>-0.26319500000000001</c:v>
                </c:pt>
                <c:pt idx="83868">
                  <c:v>-0.26325300000000001</c:v>
                </c:pt>
                <c:pt idx="83869">
                  <c:v>-0.26330999999999999</c:v>
                </c:pt>
                <c:pt idx="83870">
                  <c:v>-0.263372</c:v>
                </c:pt>
                <c:pt idx="83871">
                  <c:v>-0.26344499999999998</c:v>
                </c:pt>
                <c:pt idx="83872">
                  <c:v>-0.26352999999999999</c:v>
                </c:pt>
                <c:pt idx="83873">
                  <c:v>-0.263631</c:v>
                </c:pt>
                <c:pt idx="83874">
                  <c:v>-0.26374500000000001</c:v>
                </c:pt>
                <c:pt idx="83875">
                  <c:v>-0.263874</c:v>
                </c:pt>
                <c:pt idx="83876">
                  <c:v>-0.26401400000000003</c:v>
                </c:pt>
                <c:pt idx="83877">
                  <c:v>-0.26416400000000001</c:v>
                </c:pt>
                <c:pt idx="83878">
                  <c:v>-0.264322</c:v>
                </c:pt>
                <c:pt idx="83879">
                  <c:v>-0.26448899999999997</c:v>
                </c:pt>
                <c:pt idx="83880">
                  <c:v>-0.264658</c:v>
                </c:pt>
                <c:pt idx="83881">
                  <c:v>-0.264822</c:v>
                </c:pt>
                <c:pt idx="83882">
                  <c:v>-0.26497399999999999</c:v>
                </c:pt>
                <c:pt idx="83883">
                  <c:v>-0.26510600000000001</c:v>
                </c:pt>
                <c:pt idx="83884">
                  <c:v>-0.26521</c:v>
                </c:pt>
                <c:pt idx="83885">
                  <c:v>-0.26528000000000002</c:v>
                </c:pt>
                <c:pt idx="83886">
                  <c:v>-0.265318</c:v>
                </c:pt>
                <c:pt idx="83887">
                  <c:v>-0.26532600000000001</c:v>
                </c:pt>
                <c:pt idx="83888">
                  <c:v>-0.26530599999999999</c:v>
                </c:pt>
                <c:pt idx="83889">
                  <c:v>-0.26525700000000002</c:v>
                </c:pt>
                <c:pt idx="83890">
                  <c:v>-0.26517800000000002</c:v>
                </c:pt>
                <c:pt idx="83891">
                  <c:v>-0.26506600000000002</c:v>
                </c:pt>
                <c:pt idx="83892">
                  <c:v>-0.26491599999999998</c:v>
                </c:pt>
                <c:pt idx="83893">
                  <c:v>-0.26472600000000002</c:v>
                </c:pt>
                <c:pt idx="83894">
                  <c:v>-0.26449800000000001</c:v>
                </c:pt>
                <c:pt idx="83895">
                  <c:v>-0.26423099999999999</c:v>
                </c:pt>
                <c:pt idx="83896">
                  <c:v>-0.26392399999999999</c:v>
                </c:pt>
                <c:pt idx="83897">
                  <c:v>-0.26358100000000001</c:v>
                </c:pt>
                <c:pt idx="83898">
                  <c:v>-0.26320399999999999</c:v>
                </c:pt>
                <c:pt idx="83899">
                  <c:v>-0.26280100000000001</c:v>
                </c:pt>
                <c:pt idx="83900">
                  <c:v>-0.26237300000000002</c:v>
                </c:pt>
                <c:pt idx="83901">
                  <c:v>-0.26192399999999999</c:v>
                </c:pt>
                <c:pt idx="83902">
                  <c:v>-0.26145099999999999</c:v>
                </c:pt>
                <c:pt idx="83903">
                  <c:v>-0.26095200000000002</c:v>
                </c:pt>
                <c:pt idx="83904">
                  <c:v>-0.26041900000000001</c:v>
                </c:pt>
                <c:pt idx="83905">
                  <c:v>-0.259851</c:v>
                </c:pt>
                <c:pt idx="83906">
                  <c:v>-0.25924700000000001</c:v>
                </c:pt>
                <c:pt idx="83907">
                  <c:v>-0.258608</c:v>
                </c:pt>
                <c:pt idx="83908">
                  <c:v>-0.257934</c:v>
                </c:pt>
                <c:pt idx="83909">
                  <c:v>-0.25722499999999998</c:v>
                </c:pt>
                <c:pt idx="83910">
                  <c:v>-0.25647700000000001</c:v>
                </c:pt>
                <c:pt idx="83911">
                  <c:v>-0.25568400000000002</c:v>
                </c:pt>
                <c:pt idx="83912">
                  <c:v>-0.25484299999999999</c:v>
                </c:pt>
                <c:pt idx="83913">
                  <c:v>-0.25395699999999999</c:v>
                </c:pt>
                <c:pt idx="83914">
                  <c:v>-0.25302999999999998</c:v>
                </c:pt>
                <c:pt idx="83915">
                  <c:v>-0.25206699999999999</c:v>
                </c:pt>
                <c:pt idx="83916">
                  <c:v>-0.25107000000000002</c:v>
                </c:pt>
                <c:pt idx="83917">
                  <c:v>-0.25004300000000002</c:v>
                </c:pt>
                <c:pt idx="83918">
                  <c:v>-0.24899199999999999</c:v>
                </c:pt>
                <c:pt idx="83919">
                  <c:v>-0.247917</c:v>
                </c:pt>
                <c:pt idx="83920">
                  <c:v>-0.24681900000000001</c:v>
                </c:pt>
                <c:pt idx="83921">
                  <c:v>-0.2457</c:v>
                </c:pt>
                <c:pt idx="83922">
                  <c:v>-0.24456600000000001</c:v>
                </c:pt>
                <c:pt idx="83923">
                  <c:v>-0.243421</c:v>
                </c:pt>
                <c:pt idx="83924">
                  <c:v>-0.24226</c:v>
                </c:pt>
                <c:pt idx="83925">
                  <c:v>-0.24108499999999999</c:v>
                </c:pt>
                <c:pt idx="83926">
                  <c:v>-0.239897</c:v>
                </c:pt>
                <c:pt idx="83927">
                  <c:v>-0.23869899999999999</c:v>
                </c:pt>
                <c:pt idx="83928">
                  <c:v>-0.23749000000000001</c:v>
                </c:pt>
                <c:pt idx="83929">
                  <c:v>-0.23626900000000001</c:v>
                </c:pt>
                <c:pt idx="83930">
                  <c:v>-0.23503299999999999</c:v>
                </c:pt>
                <c:pt idx="83931">
                  <c:v>-0.23378399999999999</c:v>
                </c:pt>
                <c:pt idx="83932">
                  <c:v>-0.23252700000000001</c:v>
                </c:pt>
                <c:pt idx="83933">
                  <c:v>-0.231266</c:v>
                </c:pt>
                <c:pt idx="83934">
                  <c:v>-0.23000399999999999</c:v>
                </c:pt>
                <c:pt idx="83935">
                  <c:v>-0.228743</c:v>
                </c:pt>
                <c:pt idx="83936">
                  <c:v>-0.227489</c:v>
                </c:pt>
                <c:pt idx="83937">
                  <c:v>-0.226245</c:v>
                </c:pt>
                <c:pt idx="83938">
                  <c:v>-0.22501099999999999</c:v>
                </c:pt>
                <c:pt idx="83939">
                  <c:v>-0.22378700000000001</c:v>
                </c:pt>
                <c:pt idx="83940">
                  <c:v>-0.222577</c:v>
                </c:pt>
                <c:pt idx="83941">
                  <c:v>-0.22137799999999999</c:v>
                </c:pt>
                <c:pt idx="83942">
                  <c:v>-0.220194</c:v>
                </c:pt>
                <c:pt idx="83943">
                  <c:v>-0.219031</c:v>
                </c:pt>
                <c:pt idx="83944">
                  <c:v>-0.217892</c:v>
                </c:pt>
                <c:pt idx="83945">
                  <c:v>-0.216778</c:v>
                </c:pt>
                <c:pt idx="83946">
                  <c:v>-0.215693</c:v>
                </c:pt>
                <c:pt idx="83947">
                  <c:v>-0.21463599999999999</c:v>
                </c:pt>
                <c:pt idx="83948">
                  <c:v>-0.21360199999999999</c:v>
                </c:pt>
                <c:pt idx="83949">
                  <c:v>-0.21259</c:v>
                </c:pt>
                <c:pt idx="83950">
                  <c:v>-0.21160100000000001</c:v>
                </c:pt>
                <c:pt idx="83951">
                  <c:v>-0.21063499999999999</c:v>
                </c:pt>
                <c:pt idx="83952">
                  <c:v>-0.20969299999999999</c:v>
                </c:pt>
                <c:pt idx="83953">
                  <c:v>-0.20877699999999999</c:v>
                </c:pt>
                <c:pt idx="83954">
                  <c:v>-0.20789299999999999</c:v>
                </c:pt>
                <c:pt idx="83955">
                  <c:v>-0.20704400000000001</c:v>
                </c:pt>
                <c:pt idx="83956">
                  <c:v>-0.206232</c:v>
                </c:pt>
                <c:pt idx="83957">
                  <c:v>-0.20546600000000001</c:v>
                </c:pt>
                <c:pt idx="83958">
                  <c:v>-0.20475299999999999</c:v>
                </c:pt>
                <c:pt idx="83959">
                  <c:v>-0.204099</c:v>
                </c:pt>
                <c:pt idx="83960">
                  <c:v>-0.20350799999999999</c:v>
                </c:pt>
                <c:pt idx="83961">
                  <c:v>-0.20297999999999999</c:v>
                </c:pt>
                <c:pt idx="83962">
                  <c:v>-0.202512</c:v>
                </c:pt>
                <c:pt idx="83963">
                  <c:v>-0.202098</c:v>
                </c:pt>
                <c:pt idx="83964">
                  <c:v>-0.201734</c:v>
                </c:pt>
                <c:pt idx="83965">
                  <c:v>-0.20142499999999999</c:v>
                </c:pt>
                <c:pt idx="83966">
                  <c:v>-0.201182</c:v>
                </c:pt>
                <c:pt idx="83967">
                  <c:v>-0.20100999999999999</c:v>
                </c:pt>
                <c:pt idx="83968">
                  <c:v>-0.200905</c:v>
                </c:pt>
                <c:pt idx="83969">
                  <c:v>-0.200854</c:v>
                </c:pt>
                <c:pt idx="83970">
                  <c:v>-0.200848</c:v>
                </c:pt>
                <c:pt idx="83971">
                  <c:v>-0.20088200000000001</c:v>
                </c:pt>
                <c:pt idx="83972">
                  <c:v>-0.20095099999999999</c:v>
                </c:pt>
                <c:pt idx="83973">
                  <c:v>-0.20105300000000001</c:v>
                </c:pt>
                <c:pt idx="83974">
                  <c:v>-0.201184</c:v>
                </c:pt>
                <c:pt idx="83975">
                  <c:v>-0.20135</c:v>
                </c:pt>
                <c:pt idx="83976">
                  <c:v>-0.20155999999999999</c:v>
                </c:pt>
                <c:pt idx="83977">
                  <c:v>-0.201816</c:v>
                </c:pt>
                <c:pt idx="83978">
                  <c:v>-0.20211799999999999</c:v>
                </c:pt>
                <c:pt idx="83979">
                  <c:v>-0.20246400000000001</c:v>
                </c:pt>
                <c:pt idx="83980">
                  <c:v>-0.20285300000000001</c:v>
                </c:pt>
                <c:pt idx="83981">
                  <c:v>-0.20328099999999999</c:v>
                </c:pt>
                <c:pt idx="83982">
                  <c:v>-0.20374800000000001</c:v>
                </c:pt>
                <c:pt idx="83983">
                  <c:v>-0.20425399999999999</c:v>
                </c:pt>
                <c:pt idx="83984">
                  <c:v>-0.20479800000000001</c:v>
                </c:pt>
                <c:pt idx="83985">
                  <c:v>-0.20537900000000001</c:v>
                </c:pt>
                <c:pt idx="83986">
                  <c:v>-0.20600099999999999</c:v>
                </c:pt>
                <c:pt idx="83987">
                  <c:v>-0.20666599999999999</c:v>
                </c:pt>
                <c:pt idx="83988">
                  <c:v>-0.20737</c:v>
                </c:pt>
                <c:pt idx="83989">
                  <c:v>-0.20811099999999999</c:v>
                </c:pt>
                <c:pt idx="83990">
                  <c:v>-0.20888200000000001</c:v>
                </c:pt>
                <c:pt idx="83991">
                  <c:v>-0.209677</c:v>
                </c:pt>
                <c:pt idx="83992">
                  <c:v>-0.21048900000000001</c:v>
                </c:pt>
                <c:pt idx="83993">
                  <c:v>-0.211317</c:v>
                </c:pt>
                <c:pt idx="83994">
                  <c:v>-0.21216399999999999</c:v>
                </c:pt>
                <c:pt idx="83995">
                  <c:v>-0.213034</c:v>
                </c:pt>
                <c:pt idx="83996">
                  <c:v>-0.213925</c:v>
                </c:pt>
                <c:pt idx="83997">
                  <c:v>-0.21482899999999999</c:v>
                </c:pt>
                <c:pt idx="83998">
                  <c:v>-0.21573700000000001</c:v>
                </c:pt>
                <c:pt idx="83999">
                  <c:v>-0.216644</c:v>
                </c:pt>
                <c:pt idx="84000">
                  <c:v>-0.217554</c:v>
                </c:pt>
                <c:pt idx="84001">
                  <c:v>-0.218473</c:v>
                </c:pt>
                <c:pt idx="84002">
                  <c:v>-0.21940499999999999</c:v>
                </c:pt>
                <c:pt idx="84003">
                  <c:v>-0.22034799999999999</c:v>
                </c:pt>
                <c:pt idx="84004">
                  <c:v>-0.221302</c:v>
                </c:pt>
                <c:pt idx="84005">
                  <c:v>-0.22226799999999999</c:v>
                </c:pt>
                <c:pt idx="84006">
                  <c:v>-0.223244</c:v>
                </c:pt>
                <c:pt idx="84007">
                  <c:v>-0.224222</c:v>
                </c:pt>
                <c:pt idx="84008">
                  <c:v>-0.22519900000000001</c:v>
                </c:pt>
                <c:pt idx="84009">
                  <c:v>-0.22617499999999999</c:v>
                </c:pt>
                <c:pt idx="84010">
                  <c:v>-0.227155</c:v>
                </c:pt>
                <c:pt idx="84011">
                  <c:v>-0.22813900000000001</c:v>
                </c:pt>
                <c:pt idx="84012">
                  <c:v>-0.22912299999999999</c:v>
                </c:pt>
                <c:pt idx="84013">
                  <c:v>-0.230101</c:v>
                </c:pt>
                <c:pt idx="84014">
                  <c:v>-0.23106599999999999</c:v>
                </c:pt>
                <c:pt idx="84015">
                  <c:v>-0.232011</c:v>
                </c:pt>
                <c:pt idx="84016">
                  <c:v>-0.232935</c:v>
                </c:pt>
                <c:pt idx="84017">
                  <c:v>-0.23383899999999999</c:v>
                </c:pt>
                <c:pt idx="84018">
                  <c:v>-0.23472299999999999</c:v>
                </c:pt>
                <c:pt idx="84019">
                  <c:v>-0.23558799999999999</c:v>
                </c:pt>
                <c:pt idx="84020">
                  <c:v>-0.23643600000000001</c:v>
                </c:pt>
                <c:pt idx="84021">
                  <c:v>-0.237264</c:v>
                </c:pt>
                <c:pt idx="84022">
                  <c:v>-0.23807</c:v>
                </c:pt>
                <c:pt idx="84023">
                  <c:v>-0.23885500000000001</c:v>
                </c:pt>
                <c:pt idx="84024">
                  <c:v>-0.239617</c:v>
                </c:pt>
                <c:pt idx="84025">
                  <c:v>-0.24035300000000001</c:v>
                </c:pt>
                <c:pt idx="84026">
                  <c:v>-0.241059</c:v>
                </c:pt>
                <c:pt idx="84027">
                  <c:v>-0.241733</c:v>
                </c:pt>
                <c:pt idx="84028">
                  <c:v>-0.24237900000000001</c:v>
                </c:pt>
                <c:pt idx="84029">
                  <c:v>-0.24299799999999999</c:v>
                </c:pt>
                <c:pt idx="84030">
                  <c:v>-0.243594</c:v>
                </c:pt>
                <c:pt idx="84031">
                  <c:v>-0.24416499999999999</c:v>
                </c:pt>
                <c:pt idx="84032">
                  <c:v>-0.24470600000000001</c:v>
                </c:pt>
                <c:pt idx="84033">
                  <c:v>-0.24521699999999999</c:v>
                </c:pt>
                <c:pt idx="84034">
                  <c:v>-0.245695</c:v>
                </c:pt>
                <c:pt idx="84035">
                  <c:v>-0.246141</c:v>
                </c:pt>
                <c:pt idx="84036">
                  <c:v>-0.24655199999999999</c:v>
                </c:pt>
                <c:pt idx="84037">
                  <c:v>-0.24693300000000001</c:v>
                </c:pt>
                <c:pt idx="84038">
                  <c:v>-0.247284</c:v>
                </c:pt>
                <c:pt idx="84039">
                  <c:v>-0.24760499999999999</c:v>
                </c:pt>
                <c:pt idx="84040">
                  <c:v>-0.247894</c:v>
                </c:pt>
                <c:pt idx="84041">
                  <c:v>-0.24815599999999999</c:v>
                </c:pt>
                <c:pt idx="84042">
                  <c:v>-0.248395</c:v>
                </c:pt>
                <c:pt idx="84043">
                  <c:v>-0.248614</c:v>
                </c:pt>
                <c:pt idx="84044">
                  <c:v>-0.248809</c:v>
                </c:pt>
                <c:pt idx="84045">
                  <c:v>-0.24898100000000001</c:v>
                </c:pt>
                <c:pt idx="84046">
                  <c:v>-0.24913399999999999</c:v>
                </c:pt>
                <c:pt idx="84047">
                  <c:v>-0.24926999999999999</c:v>
                </c:pt>
                <c:pt idx="84048">
                  <c:v>-0.249387</c:v>
                </c:pt>
                <c:pt idx="84049">
                  <c:v>-0.24948600000000001</c:v>
                </c:pt>
                <c:pt idx="84050">
                  <c:v>-0.24956100000000001</c:v>
                </c:pt>
                <c:pt idx="84051">
                  <c:v>-0.249609</c:v>
                </c:pt>
                <c:pt idx="84052">
                  <c:v>-0.24962899999999999</c:v>
                </c:pt>
                <c:pt idx="84053">
                  <c:v>-0.24962999999999999</c:v>
                </c:pt>
                <c:pt idx="84054">
                  <c:v>-0.24962100000000001</c:v>
                </c:pt>
                <c:pt idx="84055">
                  <c:v>-0.24960499999999999</c:v>
                </c:pt>
                <c:pt idx="84056">
                  <c:v>-0.24957599999999999</c:v>
                </c:pt>
                <c:pt idx="84057">
                  <c:v>-0.249524</c:v>
                </c:pt>
                <c:pt idx="84058">
                  <c:v>-0.249445</c:v>
                </c:pt>
                <c:pt idx="84059">
                  <c:v>-0.24934000000000001</c:v>
                </c:pt>
                <c:pt idx="84060">
                  <c:v>-0.24921399999999999</c:v>
                </c:pt>
                <c:pt idx="84061">
                  <c:v>-0.24906700000000001</c:v>
                </c:pt>
                <c:pt idx="84062">
                  <c:v>-0.24890300000000001</c:v>
                </c:pt>
                <c:pt idx="84063">
                  <c:v>-0.24873000000000001</c:v>
                </c:pt>
                <c:pt idx="84064">
                  <c:v>-0.248555</c:v>
                </c:pt>
                <c:pt idx="84065">
                  <c:v>-0.24837400000000001</c:v>
                </c:pt>
                <c:pt idx="84066">
                  <c:v>-0.24817400000000001</c:v>
                </c:pt>
                <c:pt idx="84067">
                  <c:v>-0.24795900000000001</c:v>
                </c:pt>
                <c:pt idx="84068">
                  <c:v>-0.24774599999999999</c:v>
                </c:pt>
                <c:pt idx="84069">
                  <c:v>-0.24753600000000001</c:v>
                </c:pt>
                <c:pt idx="84070">
                  <c:v>-0.24732599999999999</c:v>
                </c:pt>
                <c:pt idx="84071">
                  <c:v>-0.24712200000000001</c:v>
                </c:pt>
                <c:pt idx="84072">
                  <c:v>-0.24692800000000001</c:v>
                </c:pt>
                <c:pt idx="84073">
                  <c:v>-0.24674499999999999</c:v>
                </c:pt>
                <c:pt idx="84074">
                  <c:v>-0.24657399999999999</c:v>
                </c:pt>
                <c:pt idx="84075">
                  <c:v>-0.24641199999999999</c:v>
                </c:pt>
                <c:pt idx="84076">
                  <c:v>-0.246257</c:v>
                </c:pt>
                <c:pt idx="84077">
                  <c:v>-0.24610599999999999</c:v>
                </c:pt>
                <c:pt idx="84078">
                  <c:v>-0.24596000000000001</c:v>
                </c:pt>
                <c:pt idx="84079">
                  <c:v>-0.24581600000000001</c:v>
                </c:pt>
                <c:pt idx="84080">
                  <c:v>-0.245674</c:v>
                </c:pt>
                <c:pt idx="84081">
                  <c:v>-0.245534</c:v>
                </c:pt>
                <c:pt idx="84082">
                  <c:v>-0.24540200000000001</c:v>
                </c:pt>
                <c:pt idx="84083">
                  <c:v>-0.245283</c:v>
                </c:pt>
                <c:pt idx="84084">
                  <c:v>-0.24517800000000001</c:v>
                </c:pt>
                <c:pt idx="84085">
                  <c:v>-0.245084</c:v>
                </c:pt>
                <c:pt idx="84086">
                  <c:v>-0.24499899999999999</c:v>
                </c:pt>
                <c:pt idx="84087">
                  <c:v>-0.24493000000000001</c:v>
                </c:pt>
                <c:pt idx="84088">
                  <c:v>-0.24488399999999999</c:v>
                </c:pt>
                <c:pt idx="84089">
                  <c:v>-0.244864</c:v>
                </c:pt>
                <c:pt idx="84090">
                  <c:v>-0.24487200000000001</c:v>
                </c:pt>
                <c:pt idx="84091">
                  <c:v>-0.24490899999999999</c:v>
                </c:pt>
                <c:pt idx="84092">
                  <c:v>-0.244974</c:v>
                </c:pt>
                <c:pt idx="84093">
                  <c:v>-0.24507100000000001</c:v>
                </c:pt>
                <c:pt idx="84094">
                  <c:v>-0.245196</c:v>
                </c:pt>
                <c:pt idx="84095">
                  <c:v>-0.24534300000000001</c:v>
                </c:pt>
                <c:pt idx="84096">
                  <c:v>-0.245508</c:v>
                </c:pt>
                <c:pt idx="84097">
                  <c:v>-0.24569299999999999</c:v>
                </c:pt>
                <c:pt idx="84098">
                  <c:v>-0.24589800000000001</c:v>
                </c:pt>
                <c:pt idx="84099">
                  <c:v>-0.24612200000000001</c:v>
                </c:pt>
                <c:pt idx="84100">
                  <c:v>-0.246362</c:v>
                </c:pt>
                <c:pt idx="84101">
                  <c:v>-0.24661</c:v>
                </c:pt>
                <c:pt idx="84102">
                  <c:v>-0.246863</c:v>
                </c:pt>
                <c:pt idx="84103">
                  <c:v>-0.247118</c:v>
                </c:pt>
                <c:pt idx="84104">
                  <c:v>-0.24737700000000001</c:v>
                </c:pt>
                <c:pt idx="84105">
                  <c:v>-0.247642</c:v>
                </c:pt>
                <c:pt idx="84106">
                  <c:v>-0.247915</c:v>
                </c:pt>
                <c:pt idx="84107">
                  <c:v>-0.248196</c:v>
                </c:pt>
                <c:pt idx="84108">
                  <c:v>-0.24848200000000001</c:v>
                </c:pt>
                <c:pt idx="84109">
                  <c:v>-0.24876999999999999</c:v>
                </c:pt>
                <c:pt idx="84110">
                  <c:v>-0.249058</c:v>
                </c:pt>
                <c:pt idx="84111">
                  <c:v>-0.24934300000000001</c:v>
                </c:pt>
                <c:pt idx="84112">
                  <c:v>-0.24962100000000001</c:v>
                </c:pt>
                <c:pt idx="84113">
                  <c:v>-0.24988299999999999</c:v>
                </c:pt>
                <c:pt idx="84114">
                  <c:v>-0.25012600000000001</c:v>
                </c:pt>
                <c:pt idx="84115">
                  <c:v>-0.25035099999999999</c:v>
                </c:pt>
                <c:pt idx="84116">
                  <c:v>-0.25056200000000001</c:v>
                </c:pt>
                <c:pt idx="84117">
                  <c:v>-0.25075500000000001</c:v>
                </c:pt>
                <c:pt idx="84118">
                  <c:v>-0.25093300000000002</c:v>
                </c:pt>
                <c:pt idx="84119">
                  <c:v>-0.25109500000000001</c:v>
                </c:pt>
                <c:pt idx="84120">
                  <c:v>-0.25124299999999999</c:v>
                </c:pt>
                <c:pt idx="84121">
                  <c:v>-0.25137399999999999</c:v>
                </c:pt>
                <c:pt idx="84122">
                  <c:v>-0.25148799999999999</c:v>
                </c:pt>
                <c:pt idx="84123">
                  <c:v>-0.25158399999999997</c:v>
                </c:pt>
                <c:pt idx="84124">
                  <c:v>-0.25166100000000002</c:v>
                </c:pt>
                <c:pt idx="84125">
                  <c:v>-0.251716</c:v>
                </c:pt>
                <c:pt idx="84126">
                  <c:v>-0.25174299999999999</c:v>
                </c:pt>
                <c:pt idx="84127">
                  <c:v>-0.25174000000000002</c:v>
                </c:pt>
                <c:pt idx="84128">
                  <c:v>-0.25170700000000001</c:v>
                </c:pt>
                <c:pt idx="84129">
                  <c:v>-0.25164300000000001</c:v>
                </c:pt>
                <c:pt idx="84130">
                  <c:v>-0.25154900000000002</c:v>
                </c:pt>
                <c:pt idx="84131">
                  <c:v>-0.25142300000000001</c:v>
                </c:pt>
                <c:pt idx="84132">
                  <c:v>-0.25125799999999998</c:v>
                </c:pt>
                <c:pt idx="84133">
                  <c:v>-0.25104799999999999</c:v>
                </c:pt>
                <c:pt idx="84134">
                  <c:v>-0.25078800000000001</c:v>
                </c:pt>
                <c:pt idx="84135">
                  <c:v>-0.25047900000000001</c:v>
                </c:pt>
                <c:pt idx="84136">
                  <c:v>-0.25012000000000001</c:v>
                </c:pt>
                <c:pt idx="84137">
                  <c:v>-0.24971299999999999</c:v>
                </c:pt>
                <c:pt idx="84138">
                  <c:v>-0.24925700000000001</c:v>
                </c:pt>
                <c:pt idx="84139">
                  <c:v>-0.24875</c:v>
                </c:pt>
                <c:pt idx="84140">
                  <c:v>-0.24818599999999999</c:v>
                </c:pt>
                <c:pt idx="84141">
                  <c:v>-0.24756600000000001</c:v>
                </c:pt>
                <c:pt idx="84142">
                  <c:v>-0.246889</c:v>
                </c:pt>
                <c:pt idx="84143">
                  <c:v>-0.24615300000000001</c:v>
                </c:pt>
                <c:pt idx="84144">
                  <c:v>-0.24535499999999999</c:v>
                </c:pt>
                <c:pt idx="84145">
                  <c:v>-0.24449599999999999</c:v>
                </c:pt>
                <c:pt idx="84146">
                  <c:v>-0.24357899999999999</c:v>
                </c:pt>
                <c:pt idx="84147">
                  <c:v>-0.24260399999999999</c:v>
                </c:pt>
                <c:pt idx="84148">
                  <c:v>-0.24157200000000001</c:v>
                </c:pt>
                <c:pt idx="84149">
                  <c:v>-0.240483</c:v>
                </c:pt>
                <c:pt idx="84150">
                  <c:v>-0.23933499999999999</c:v>
                </c:pt>
                <c:pt idx="84151">
                  <c:v>-0.23813799999999999</c:v>
                </c:pt>
                <c:pt idx="84152">
                  <c:v>-0.23688899999999999</c:v>
                </c:pt>
                <c:pt idx="84153">
                  <c:v>-0.23555999999999999</c:v>
                </c:pt>
                <c:pt idx="84154">
                  <c:v>-0.23413700000000001</c:v>
                </c:pt>
                <c:pt idx="84155">
                  <c:v>-0.232656</c:v>
                </c:pt>
                <c:pt idx="84156">
                  <c:v>-0.23113500000000001</c:v>
                </c:pt>
                <c:pt idx="84157">
                  <c:v>-0.22955400000000001</c:v>
                </c:pt>
                <c:pt idx="84158">
                  <c:v>-0.227913</c:v>
                </c:pt>
                <c:pt idx="84159">
                  <c:v>-0.22622400000000001</c:v>
                </c:pt>
                <c:pt idx="84160">
                  <c:v>-0.22448799999999999</c:v>
                </c:pt>
                <c:pt idx="84161">
                  <c:v>-0.22270300000000001</c:v>
                </c:pt>
                <c:pt idx="84162">
                  <c:v>-0.22086700000000001</c:v>
                </c:pt>
                <c:pt idx="84163">
                  <c:v>-0.21897900000000001</c:v>
                </c:pt>
                <c:pt idx="84164">
                  <c:v>-0.21704200000000001</c:v>
                </c:pt>
                <c:pt idx="84165">
                  <c:v>-0.21506</c:v>
                </c:pt>
                <c:pt idx="84166">
                  <c:v>-0.213035</c:v>
                </c:pt>
                <c:pt idx="84167">
                  <c:v>-0.21096999999999999</c:v>
                </c:pt>
                <c:pt idx="84168">
                  <c:v>-0.20886399999999999</c:v>
                </c:pt>
                <c:pt idx="84169">
                  <c:v>-0.20672099999999999</c:v>
                </c:pt>
                <c:pt idx="84170">
                  <c:v>-0.20454600000000001</c:v>
                </c:pt>
                <c:pt idx="84171">
                  <c:v>-0.202348</c:v>
                </c:pt>
                <c:pt idx="84172">
                  <c:v>-0.20013500000000001</c:v>
                </c:pt>
                <c:pt idx="84173">
                  <c:v>-0.19791</c:v>
                </c:pt>
                <c:pt idx="84174">
                  <c:v>-0.19567799999999999</c:v>
                </c:pt>
                <c:pt idx="84175">
                  <c:v>-0.19344</c:v>
                </c:pt>
                <c:pt idx="84176">
                  <c:v>-0.19119900000000001</c:v>
                </c:pt>
                <c:pt idx="84177">
                  <c:v>-0.18895799999999999</c:v>
                </c:pt>
                <c:pt idx="84178">
                  <c:v>-0.18671399999999999</c:v>
                </c:pt>
                <c:pt idx="84179">
                  <c:v>-0.18446899999999999</c:v>
                </c:pt>
                <c:pt idx="84180">
                  <c:v>-0.182224</c:v>
                </c:pt>
                <c:pt idx="84181">
                  <c:v>-0.179982</c:v>
                </c:pt>
                <c:pt idx="84182">
                  <c:v>-0.17774400000000001</c:v>
                </c:pt>
                <c:pt idx="84183">
                  <c:v>-0.17551</c:v>
                </c:pt>
                <c:pt idx="84184">
                  <c:v>-0.17327999999999999</c:v>
                </c:pt>
                <c:pt idx="84185">
                  <c:v>-0.17105699999999999</c:v>
                </c:pt>
                <c:pt idx="84186">
                  <c:v>-0.16883999999999999</c:v>
                </c:pt>
                <c:pt idx="84187">
                  <c:v>-0.16663</c:v>
                </c:pt>
                <c:pt idx="84188">
                  <c:v>-0.16442699999999999</c:v>
                </c:pt>
                <c:pt idx="84189">
                  <c:v>-0.16223099999999999</c:v>
                </c:pt>
                <c:pt idx="84190">
                  <c:v>-0.16004399999999999</c:v>
                </c:pt>
                <c:pt idx="84191">
                  <c:v>-0.15786700000000001</c:v>
                </c:pt>
                <c:pt idx="84192">
                  <c:v>-0.15570300000000001</c:v>
                </c:pt>
                <c:pt idx="84193">
                  <c:v>-0.153556</c:v>
                </c:pt>
                <c:pt idx="84194">
                  <c:v>-0.15142900000000001</c:v>
                </c:pt>
                <c:pt idx="84195">
                  <c:v>-0.14932400000000001</c:v>
                </c:pt>
                <c:pt idx="84196">
                  <c:v>-0.14723900000000001</c:v>
                </c:pt>
                <c:pt idx="84197">
                  <c:v>-0.145176</c:v>
                </c:pt>
                <c:pt idx="84198">
                  <c:v>-0.14313400000000001</c:v>
                </c:pt>
                <c:pt idx="84199">
                  <c:v>-0.14111399999999999</c:v>
                </c:pt>
                <c:pt idx="84200">
                  <c:v>-0.13911599999999999</c:v>
                </c:pt>
                <c:pt idx="84201">
                  <c:v>-0.13714000000000001</c:v>
                </c:pt>
                <c:pt idx="84202">
                  <c:v>-0.135185</c:v>
                </c:pt>
                <c:pt idx="84203">
                  <c:v>-0.13325300000000001</c:v>
                </c:pt>
                <c:pt idx="84204">
                  <c:v>-0.13134599999999999</c:v>
                </c:pt>
                <c:pt idx="84205">
                  <c:v>-0.129466</c:v>
                </c:pt>
                <c:pt idx="84206">
                  <c:v>-0.12761800000000001</c:v>
                </c:pt>
                <c:pt idx="84207">
                  <c:v>-0.125807</c:v>
                </c:pt>
                <c:pt idx="84208">
                  <c:v>-0.12403500000000001</c:v>
                </c:pt>
                <c:pt idx="84209">
                  <c:v>-0.12230100000000001</c:v>
                </c:pt>
                <c:pt idx="84210">
                  <c:v>-0.120605</c:v>
                </c:pt>
                <c:pt idx="84211">
                  <c:v>-0.118947</c:v>
                </c:pt>
                <c:pt idx="84212">
                  <c:v>-0.117327</c:v>
                </c:pt>
                <c:pt idx="84213">
                  <c:v>-0.115742</c:v>
                </c:pt>
                <c:pt idx="84214">
                  <c:v>-0.114189</c:v>
                </c:pt>
                <c:pt idx="84215">
                  <c:v>-0.112667</c:v>
                </c:pt>
                <c:pt idx="84216">
                  <c:v>-0.111176</c:v>
                </c:pt>
                <c:pt idx="84217">
                  <c:v>-0.109719</c:v>
                </c:pt>
                <c:pt idx="84218">
                  <c:v>-0.108297</c:v>
                </c:pt>
                <c:pt idx="84219">
                  <c:v>-0.106909</c:v>
                </c:pt>
                <c:pt idx="84220">
                  <c:v>-0.10555</c:v>
                </c:pt>
                <c:pt idx="84221">
                  <c:v>-0.104214</c:v>
                </c:pt>
                <c:pt idx="84222">
                  <c:v>-0.102904</c:v>
                </c:pt>
                <c:pt idx="84223">
                  <c:v>-0.10162499999999999</c:v>
                </c:pt>
                <c:pt idx="84224">
                  <c:v>-0.100382</c:v>
                </c:pt>
                <c:pt idx="84225">
                  <c:v>-9.9177500000000002E-2</c:v>
                </c:pt>
                <c:pt idx="84226">
                  <c:v>-9.80153E-2</c:v>
                </c:pt>
                <c:pt idx="84227">
                  <c:v>-9.6893300000000002E-2</c:v>
                </c:pt>
                <c:pt idx="84228">
                  <c:v>-9.5808500000000005E-2</c:v>
                </c:pt>
                <c:pt idx="84229">
                  <c:v>-9.4762899999999997E-2</c:v>
                </c:pt>
                <c:pt idx="84230">
                  <c:v>-9.3759300000000004E-2</c:v>
                </c:pt>
                <c:pt idx="84231">
                  <c:v>-9.2799099999999995E-2</c:v>
                </c:pt>
                <c:pt idx="84232">
                  <c:v>-9.1885400000000006E-2</c:v>
                </c:pt>
                <c:pt idx="84233">
                  <c:v>-9.1020799999999999E-2</c:v>
                </c:pt>
                <c:pt idx="84234">
                  <c:v>-9.0204500000000007E-2</c:v>
                </c:pt>
                <c:pt idx="84235">
                  <c:v>-8.9435399999999998E-2</c:v>
                </c:pt>
                <c:pt idx="84236">
                  <c:v>-8.8712299999999994E-2</c:v>
                </c:pt>
                <c:pt idx="84237">
                  <c:v>-8.8033600000000004E-2</c:v>
                </c:pt>
                <c:pt idx="84238">
                  <c:v>-8.7401599999999996E-2</c:v>
                </c:pt>
                <c:pt idx="84239">
                  <c:v>-8.6821200000000001E-2</c:v>
                </c:pt>
                <c:pt idx="84240">
                  <c:v>-8.6277300000000001E-2</c:v>
                </c:pt>
                <c:pt idx="84241">
                  <c:v>-8.5739099999999999E-2</c:v>
                </c:pt>
                <c:pt idx="84242">
                  <c:v>-8.5217899999999999E-2</c:v>
                </c:pt>
                <c:pt idx="84243">
                  <c:v>-8.4746699999999994E-2</c:v>
                </c:pt>
                <c:pt idx="84244">
                  <c:v>-8.4318699999999996E-2</c:v>
                </c:pt>
                <c:pt idx="84245">
                  <c:v>-8.3920099999999997E-2</c:v>
                </c:pt>
                <c:pt idx="84246">
                  <c:v>-8.3558199999999999E-2</c:v>
                </c:pt>
                <c:pt idx="84247">
                  <c:v>-8.3237500000000006E-2</c:v>
                </c:pt>
                <c:pt idx="84248">
                  <c:v>-8.2955500000000001E-2</c:v>
                </c:pt>
                <c:pt idx="84249">
                  <c:v>-8.2710099999999995E-2</c:v>
                </c:pt>
                <c:pt idx="84250">
                  <c:v>-8.2499500000000003E-2</c:v>
                </c:pt>
                <c:pt idx="84251">
                  <c:v>-8.2323300000000002E-2</c:v>
                </c:pt>
                <c:pt idx="84252">
                  <c:v>-8.2182500000000006E-2</c:v>
                </c:pt>
                <c:pt idx="84253">
                  <c:v>-8.2078499999999999E-2</c:v>
                </c:pt>
                <c:pt idx="84254">
                  <c:v>-8.2011799999999996E-2</c:v>
                </c:pt>
                <c:pt idx="84255">
                  <c:v>-8.1983E-2</c:v>
                </c:pt>
                <c:pt idx="84256">
                  <c:v>-8.1993899999999995E-2</c:v>
                </c:pt>
                <c:pt idx="84257">
                  <c:v>-8.2046900000000006E-2</c:v>
                </c:pt>
                <c:pt idx="84258">
                  <c:v>-8.2144099999999998E-2</c:v>
                </c:pt>
                <c:pt idx="84259">
                  <c:v>-8.2288100000000003E-2</c:v>
                </c:pt>
                <c:pt idx="84260">
                  <c:v>-8.2481299999999994E-2</c:v>
                </c:pt>
                <c:pt idx="84261">
                  <c:v>-8.2724099999999995E-2</c:v>
                </c:pt>
                <c:pt idx="84262">
                  <c:v>-8.3014699999999997E-2</c:v>
                </c:pt>
                <c:pt idx="84263">
                  <c:v>-8.3350599999999997E-2</c:v>
                </c:pt>
                <c:pt idx="84264">
                  <c:v>-8.3729700000000004E-2</c:v>
                </c:pt>
                <c:pt idx="84265">
                  <c:v>-8.4150299999999997E-2</c:v>
                </c:pt>
                <c:pt idx="84266">
                  <c:v>-8.4610299999999999E-2</c:v>
                </c:pt>
                <c:pt idx="84267">
                  <c:v>-8.5108000000000003E-2</c:v>
                </c:pt>
                <c:pt idx="84268">
                  <c:v>-8.5642099999999999E-2</c:v>
                </c:pt>
                <c:pt idx="84269">
                  <c:v>-8.6211300000000005E-2</c:v>
                </c:pt>
                <c:pt idx="84270">
                  <c:v>-8.6813699999999994E-2</c:v>
                </c:pt>
                <c:pt idx="84271">
                  <c:v>-8.7447999999999998E-2</c:v>
                </c:pt>
                <c:pt idx="84272">
                  <c:v>-8.8111700000000001E-2</c:v>
                </c:pt>
                <c:pt idx="84273">
                  <c:v>-8.8801500000000005E-2</c:v>
                </c:pt>
                <c:pt idx="84274">
                  <c:v>-8.9515999999999998E-2</c:v>
                </c:pt>
                <c:pt idx="84275">
                  <c:v>-9.0253899999999998E-2</c:v>
                </c:pt>
                <c:pt idx="84276">
                  <c:v>-9.1014100000000001E-2</c:v>
                </c:pt>
                <c:pt idx="84277">
                  <c:v>-9.1795699999999994E-2</c:v>
                </c:pt>
                <c:pt idx="84278">
                  <c:v>-9.2598200000000006E-2</c:v>
                </c:pt>
                <c:pt idx="84279">
                  <c:v>-9.3421199999999996E-2</c:v>
                </c:pt>
                <c:pt idx="84280">
                  <c:v>-9.4264100000000003E-2</c:v>
                </c:pt>
                <c:pt idx="84281">
                  <c:v>-9.5126199999999994E-2</c:v>
                </c:pt>
                <c:pt idx="84282">
                  <c:v>-9.6006599999999997E-2</c:v>
                </c:pt>
                <c:pt idx="84283">
                  <c:v>-9.6904299999999999E-2</c:v>
                </c:pt>
                <c:pt idx="84284">
                  <c:v>-9.7817299999999996E-2</c:v>
                </c:pt>
                <c:pt idx="84285">
                  <c:v>-9.8744200000000004E-2</c:v>
                </c:pt>
                <c:pt idx="84286">
                  <c:v>-9.9683800000000003E-2</c:v>
                </c:pt>
                <c:pt idx="84287">
                  <c:v>-0.100634</c:v>
                </c:pt>
                <c:pt idx="84288">
                  <c:v>-0.101594</c:v>
                </c:pt>
                <c:pt idx="84289">
                  <c:v>-0.10256</c:v>
                </c:pt>
                <c:pt idx="84290">
                  <c:v>-0.103529</c:v>
                </c:pt>
                <c:pt idx="84291">
                  <c:v>-0.10449700000000001</c:v>
                </c:pt>
                <c:pt idx="84292">
                  <c:v>-0.105461</c:v>
                </c:pt>
                <c:pt idx="84293">
                  <c:v>-0.106422</c:v>
                </c:pt>
                <c:pt idx="84294">
                  <c:v>-0.107381</c:v>
                </c:pt>
                <c:pt idx="84295">
                  <c:v>-0.108338</c:v>
                </c:pt>
                <c:pt idx="84296">
                  <c:v>-0.109291</c:v>
                </c:pt>
                <c:pt idx="84297">
                  <c:v>-0.11024</c:v>
                </c:pt>
                <c:pt idx="84298">
                  <c:v>-0.111183</c:v>
                </c:pt>
                <c:pt idx="84299">
                  <c:v>-0.112118</c:v>
                </c:pt>
                <c:pt idx="84300">
                  <c:v>-0.113042</c:v>
                </c:pt>
                <c:pt idx="84301">
                  <c:v>-0.113952</c:v>
                </c:pt>
                <c:pt idx="84302">
                  <c:v>-0.114845</c:v>
                </c:pt>
                <c:pt idx="84303">
                  <c:v>-0.115721</c:v>
                </c:pt>
                <c:pt idx="84304">
                  <c:v>-0.11658</c:v>
                </c:pt>
                <c:pt idx="84305">
                  <c:v>-0.117423</c:v>
                </c:pt>
                <c:pt idx="84306">
                  <c:v>-0.11824900000000001</c:v>
                </c:pt>
                <c:pt idx="84307">
                  <c:v>-0.11905200000000001</c:v>
                </c:pt>
                <c:pt idx="84308">
                  <c:v>-0.119827</c:v>
                </c:pt>
                <c:pt idx="84309">
                  <c:v>-0.120573</c:v>
                </c:pt>
                <c:pt idx="84310">
                  <c:v>-0.12128899999999999</c:v>
                </c:pt>
                <c:pt idx="84311">
                  <c:v>-0.121975</c:v>
                </c:pt>
                <c:pt idx="84312">
                  <c:v>-0.122631</c:v>
                </c:pt>
                <c:pt idx="84313">
                  <c:v>-0.12325999999999999</c:v>
                </c:pt>
                <c:pt idx="84314">
                  <c:v>-0.12386</c:v>
                </c:pt>
                <c:pt idx="84315">
                  <c:v>-0.124427</c:v>
                </c:pt>
                <c:pt idx="84316">
                  <c:v>-0.124956</c:v>
                </c:pt>
                <c:pt idx="84317">
                  <c:v>-0.125448</c:v>
                </c:pt>
                <c:pt idx="84318">
                  <c:v>-0.12590899999999999</c:v>
                </c:pt>
                <c:pt idx="84319">
                  <c:v>-0.12633800000000001</c:v>
                </c:pt>
                <c:pt idx="84320">
                  <c:v>-0.12673699999999999</c:v>
                </c:pt>
                <c:pt idx="84321">
                  <c:v>-0.12710199999999999</c:v>
                </c:pt>
                <c:pt idx="84322">
                  <c:v>-0.12742999999999999</c:v>
                </c:pt>
                <c:pt idx="84323">
                  <c:v>-0.127722</c:v>
                </c:pt>
                <c:pt idx="84324">
                  <c:v>-0.12797500000000001</c:v>
                </c:pt>
                <c:pt idx="84325">
                  <c:v>-0.128188</c:v>
                </c:pt>
                <c:pt idx="84326">
                  <c:v>-0.128362</c:v>
                </c:pt>
                <c:pt idx="84327">
                  <c:v>-0.128498</c:v>
                </c:pt>
                <c:pt idx="84328">
                  <c:v>-0.12859699999999999</c:v>
                </c:pt>
                <c:pt idx="84329">
                  <c:v>-0.128661</c:v>
                </c:pt>
                <c:pt idx="84330">
                  <c:v>-0.128691</c:v>
                </c:pt>
                <c:pt idx="84331">
                  <c:v>-0.12868499999999999</c:v>
                </c:pt>
                <c:pt idx="84332">
                  <c:v>-0.12864400000000001</c:v>
                </c:pt>
                <c:pt idx="84333">
                  <c:v>-0.12856799999999999</c:v>
                </c:pt>
                <c:pt idx="84334">
                  <c:v>-0.12845599999999999</c:v>
                </c:pt>
                <c:pt idx="84335">
                  <c:v>-0.128305</c:v>
                </c:pt>
                <c:pt idx="84336">
                  <c:v>-0.12811500000000001</c:v>
                </c:pt>
                <c:pt idx="84337">
                  <c:v>-0.127885</c:v>
                </c:pt>
                <c:pt idx="84338">
                  <c:v>-0.12761700000000001</c:v>
                </c:pt>
                <c:pt idx="84339">
                  <c:v>-0.12731100000000001</c:v>
                </c:pt>
                <c:pt idx="84340">
                  <c:v>-0.126968</c:v>
                </c:pt>
                <c:pt idx="84341">
                  <c:v>-0.12658700000000001</c:v>
                </c:pt>
                <c:pt idx="84342">
                  <c:v>-0.126169</c:v>
                </c:pt>
                <c:pt idx="84343">
                  <c:v>-0.12571399999999999</c:v>
                </c:pt>
                <c:pt idx="84344">
                  <c:v>-0.125224</c:v>
                </c:pt>
                <c:pt idx="84345">
                  <c:v>-0.124697</c:v>
                </c:pt>
                <c:pt idx="84346">
                  <c:v>-0.12413399999999999</c:v>
                </c:pt>
                <c:pt idx="84347">
                  <c:v>-0.12353600000000001</c:v>
                </c:pt>
                <c:pt idx="84348">
                  <c:v>-0.122903</c:v>
                </c:pt>
                <c:pt idx="84349">
                  <c:v>-0.122237</c:v>
                </c:pt>
                <c:pt idx="84350">
                  <c:v>-0.12153700000000001</c:v>
                </c:pt>
                <c:pt idx="84351">
                  <c:v>-0.12080399999999999</c:v>
                </c:pt>
                <c:pt idx="84352">
                  <c:v>-0.120035</c:v>
                </c:pt>
                <c:pt idx="84353">
                  <c:v>-0.119231</c:v>
                </c:pt>
                <c:pt idx="84354">
                  <c:v>-0.118392</c:v>
                </c:pt>
                <c:pt idx="84355">
                  <c:v>-0.117519</c:v>
                </c:pt>
                <c:pt idx="84356">
                  <c:v>-0.11661100000000001</c:v>
                </c:pt>
                <c:pt idx="84357">
                  <c:v>-0.115671</c:v>
                </c:pt>
                <c:pt idx="84358">
                  <c:v>-0.11469799999999999</c:v>
                </c:pt>
                <c:pt idx="84359">
                  <c:v>-0.113693</c:v>
                </c:pt>
                <c:pt idx="84360">
                  <c:v>-0.11265600000000001</c:v>
                </c:pt>
                <c:pt idx="84361">
                  <c:v>-0.111586</c:v>
                </c:pt>
                <c:pt idx="84362">
                  <c:v>-0.110483</c:v>
                </c:pt>
                <c:pt idx="84363">
                  <c:v>-0.109346</c:v>
                </c:pt>
                <c:pt idx="84364">
                  <c:v>-0.10817599999999999</c:v>
                </c:pt>
                <c:pt idx="84365">
                  <c:v>-0.10697</c:v>
                </c:pt>
                <c:pt idx="84366">
                  <c:v>-0.10573200000000001</c:v>
                </c:pt>
                <c:pt idx="84367">
                  <c:v>-0.104461</c:v>
                </c:pt>
                <c:pt idx="84368">
                  <c:v>-0.10316</c:v>
                </c:pt>
                <c:pt idx="84369">
                  <c:v>-0.101827</c:v>
                </c:pt>
                <c:pt idx="84370">
                  <c:v>-0.100465</c:v>
                </c:pt>
                <c:pt idx="84371">
                  <c:v>-9.9072599999999997E-2</c:v>
                </c:pt>
                <c:pt idx="84372">
                  <c:v>-9.7651100000000005E-2</c:v>
                </c:pt>
                <c:pt idx="84373">
                  <c:v>-9.6200999999999995E-2</c:v>
                </c:pt>
                <c:pt idx="84374">
                  <c:v>-9.4723199999999994E-2</c:v>
                </c:pt>
                <c:pt idx="84375">
                  <c:v>-9.3218300000000004E-2</c:v>
                </c:pt>
                <c:pt idx="84376">
                  <c:v>-9.1686299999999998E-2</c:v>
                </c:pt>
                <c:pt idx="84377">
                  <c:v>-9.0127499999999999E-2</c:v>
                </c:pt>
                <c:pt idx="84378">
                  <c:v>-8.8542599999999999E-2</c:v>
                </c:pt>
                <c:pt idx="84379">
                  <c:v>-8.6931999999999995E-2</c:v>
                </c:pt>
                <c:pt idx="84380">
                  <c:v>-8.5296200000000003E-2</c:v>
                </c:pt>
                <c:pt idx="84381">
                  <c:v>-8.3635500000000002E-2</c:v>
                </c:pt>
                <c:pt idx="84382">
                  <c:v>-8.1950499999999996E-2</c:v>
                </c:pt>
                <c:pt idx="84383">
                  <c:v>-8.0241800000000002E-2</c:v>
                </c:pt>
                <c:pt idx="84384">
                  <c:v>-7.8509999999999996E-2</c:v>
                </c:pt>
                <c:pt idx="84385">
                  <c:v>-7.6755699999999996E-2</c:v>
                </c:pt>
                <c:pt idx="84386">
                  <c:v>-7.4978799999999998E-2</c:v>
                </c:pt>
                <c:pt idx="84387">
                  <c:v>-7.3178400000000005E-2</c:v>
                </c:pt>
                <c:pt idx="84388">
                  <c:v>-7.1354500000000001E-2</c:v>
                </c:pt>
                <c:pt idx="84389">
                  <c:v>-6.9507200000000005E-2</c:v>
                </c:pt>
                <c:pt idx="84390">
                  <c:v>-6.7636600000000005E-2</c:v>
                </c:pt>
                <c:pt idx="84391">
                  <c:v>-6.5743300000000005E-2</c:v>
                </c:pt>
                <c:pt idx="84392">
                  <c:v>-6.3828800000000005E-2</c:v>
                </c:pt>
                <c:pt idx="84393">
                  <c:v>-6.1894100000000001E-2</c:v>
                </c:pt>
                <c:pt idx="84394">
                  <c:v>-5.9938999999999999E-2</c:v>
                </c:pt>
                <c:pt idx="84395">
                  <c:v>-5.7963199999999999E-2</c:v>
                </c:pt>
                <c:pt idx="84396">
                  <c:v>-5.5967000000000003E-2</c:v>
                </c:pt>
                <c:pt idx="84397">
                  <c:v>-5.3951300000000001E-2</c:v>
                </c:pt>
                <c:pt idx="84398">
                  <c:v>-5.1917499999999998E-2</c:v>
                </c:pt>
                <c:pt idx="84399">
                  <c:v>-4.9866800000000003E-2</c:v>
                </c:pt>
                <c:pt idx="84400">
                  <c:v>-4.7800500000000003E-2</c:v>
                </c:pt>
                <c:pt idx="84401">
                  <c:v>-4.5719700000000002E-2</c:v>
                </c:pt>
                <c:pt idx="84402">
                  <c:v>-4.3625299999999999E-2</c:v>
                </c:pt>
                <c:pt idx="84403">
                  <c:v>-4.1518199999999998E-2</c:v>
                </c:pt>
                <c:pt idx="84404">
                  <c:v>-3.9399000000000003E-2</c:v>
                </c:pt>
                <c:pt idx="84405">
                  <c:v>-3.7268599999999999E-2</c:v>
                </c:pt>
                <c:pt idx="84406">
                  <c:v>-3.5127499999999999E-2</c:v>
                </c:pt>
                <c:pt idx="84407">
                  <c:v>-3.29751E-2</c:v>
                </c:pt>
                <c:pt idx="84408">
                  <c:v>-3.0811100000000001E-2</c:v>
                </c:pt>
                <c:pt idx="84409">
                  <c:v>-2.8636100000000001E-2</c:v>
                </c:pt>
                <c:pt idx="84410">
                  <c:v>-2.6451800000000001E-2</c:v>
                </c:pt>
                <c:pt idx="84411">
                  <c:v>-2.4259099999999999E-2</c:v>
                </c:pt>
                <c:pt idx="84412">
                  <c:v>-2.2058000000000001E-2</c:v>
                </c:pt>
                <c:pt idx="84413">
                  <c:v>-1.98488E-2</c:v>
                </c:pt>
                <c:pt idx="84414">
                  <c:v>-1.7632399999999999E-2</c:v>
                </c:pt>
                <c:pt idx="84415">
                  <c:v>-1.54098E-2</c:v>
                </c:pt>
                <c:pt idx="84416">
                  <c:v>-1.31821E-2</c:v>
                </c:pt>
                <c:pt idx="84417">
                  <c:v>-1.09503E-2</c:v>
                </c:pt>
                <c:pt idx="84418" formatCode="0.00E+00">
                  <c:v>-8.7151599999999996E-3</c:v>
                </c:pt>
                <c:pt idx="84419" formatCode="0.00E+00">
                  <c:v>-6.4778800000000001E-3</c:v>
                </c:pt>
                <c:pt idx="84420" formatCode="0.00E+00">
                  <c:v>-4.2396999999999999E-3</c:v>
                </c:pt>
                <c:pt idx="84421" formatCode="0.00E+00">
                  <c:v>-2.0016700000000001E-3</c:v>
                </c:pt>
                <c:pt idx="84422" formatCode="0.00E+00">
                  <c:v>2.3536499999999999E-4</c:v>
                </c:pt>
                <c:pt idx="84423" formatCode="0.00E+00">
                  <c:v>2.4707499999999999E-3</c:v>
                </c:pt>
                <c:pt idx="84424" formatCode="0.00E+00">
                  <c:v>4.70426E-3</c:v>
                </c:pt>
                <c:pt idx="84425" formatCode="0.00E+00">
                  <c:v>6.9360100000000003E-3</c:v>
                </c:pt>
                <c:pt idx="84426" formatCode="0.00E+00">
                  <c:v>9.1656900000000006E-3</c:v>
                </c:pt>
                <c:pt idx="84427">
                  <c:v>1.13924E-2</c:v>
                </c:pt>
                <c:pt idx="84428">
                  <c:v>1.36151E-2</c:v>
                </c:pt>
                <c:pt idx="84429">
                  <c:v>1.5832599999999999E-2</c:v>
                </c:pt>
                <c:pt idx="84430">
                  <c:v>1.8043699999999999E-2</c:v>
                </c:pt>
                <c:pt idx="84431">
                  <c:v>2.0247000000000001E-2</c:v>
                </c:pt>
                <c:pt idx="84432">
                  <c:v>2.24409E-2</c:v>
                </c:pt>
                <c:pt idx="84433">
                  <c:v>2.4624199999999999E-2</c:v>
                </c:pt>
                <c:pt idx="84434">
                  <c:v>2.6795699999999999E-2</c:v>
                </c:pt>
                <c:pt idx="84435">
                  <c:v>2.8954400000000002E-2</c:v>
                </c:pt>
                <c:pt idx="84436">
                  <c:v>3.1098899999999999E-2</c:v>
                </c:pt>
                <c:pt idx="84437">
                  <c:v>3.3228500000000001E-2</c:v>
                </c:pt>
                <c:pt idx="84438">
                  <c:v>3.5341900000000002E-2</c:v>
                </c:pt>
                <c:pt idx="84439">
                  <c:v>3.7438300000000001E-2</c:v>
                </c:pt>
                <c:pt idx="84440">
                  <c:v>3.9516700000000002E-2</c:v>
                </c:pt>
                <c:pt idx="84441">
                  <c:v>4.1576599999999998E-2</c:v>
                </c:pt>
                <c:pt idx="84442">
                  <c:v>4.3617400000000001E-2</c:v>
                </c:pt>
                <c:pt idx="84443">
                  <c:v>4.5638100000000001E-2</c:v>
                </c:pt>
                <c:pt idx="84444">
                  <c:v>4.76373E-2</c:v>
                </c:pt>
                <c:pt idx="84445">
                  <c:v>4.9612400000000001E-2</c:v>
                </c:pt>
                <c:pt idx="84446">
                  <c:v>5.1561999999999997E-2</c:v>
                </c:pt>
                <c:pt idx="84447">
                  <c:v>5.34853E-2</c:v>
                </c:pt>
                <c:pt idx="84448">
                  <c:v>5.5381800000000002E-2</c:v>
                </c:pt>
                <c:pt idx="84449">
                  <c:v>5.7250799999999998E-2</c:v>
                </c:pt>
                <c:pt idx="84450">
                  <c:v>5.9091299999999999E-2</c:v>
                </c:pt>
                <c:pt idx="84451">
                  <c:v>6.0902600000000001E-2</c:v>
                </c:pt>
                <c:pt idx="84452">
                  <c:v>6.2684199999999995E-2</c:v>
                </c:pt>
                <c:pt idx="84453">
                  <c:v>6.4435199999999998E-2</c:v>
                </c:pt>
                <c:pt idx="84454">
                  <c:v>6.6154599999999994E-2</c:v>
                </c:pt>
                <c:pt idx="84455">
                  <c:v>6.7841499999999999E-2</c:v>
                </c:pt>
                <c:pt idx="84456">
                  <c:v>6.9495299999999996E-2</c:v>
                </c:pt>
                <c:pt idx="84457">
                  <c:v>7.1114800000000006E-2</c:v>
                </c:pt>
                <c:pt idx="84458">
                  <c:v>7.2698600000000002E-2</c:v>
                </c:pt>
                <c:pt idx="84459">
                  <c:v>7.4246099999999995E-2</c:v>
                </c:pt>
                <c:pt idx="84460">
                  <c:v>7.5757199999999997E-2</c:v>
                </c:pt>
                <c:pt idx="84461">
                  <c:v>7.7231599999999997E-2</c:v>
                </c:pt>
                <c:pt idx="84462">
                  <c:v>7.8668399999999999E-2</c:v>
                </c:pt>
                <c:pt idx="84463">
                  <c:v>8.0066899999999996E-2</c:v>
                </c:pt>
                <c:pt idx="84464">
                  <c:v>8.1426499999999999E-2</c:v>
                </c:pt>
                <c:pt idx="84465">
                  <c:v>8.2746600000000003E-2</c:v>
                </c:pt>
                <c:pt idx="84466">
                  <c:v>8.4026000000000003E-2</c:v>
                </c:pt>
                <c:pt idx="84467">
                  <c:v>8.5263800000000001E-2</c:v>
                </c:pt>
                <c:pt idx="84468">
                  <c:v>8.6459300000000003E-2</c:v>
                </c:pt>
                <c:pt idx="84469">
                  <c:v>8.7611800000000004E-2</c:v>
                </c:pt>
                <c:pt idx="84470">
                  <c:v>8.87207E-2</c:v>
                </c:pt>
                <c:pt idx="84471">
                  <c:v>8.9785100000000007E-2</c:v>
                </c:pt>
                <c:pt idx="84472">
                  <c:v>9.0804200000000002E-2</c:v>
                </c:pt>
                <c:pt idx="84473">
                  <c:v>9.1777399999999995E-2</c:v>
                </c:pt>
                <c:pt idx="84474">
                  <c:v>9.2704400000000006E-2</c:v>
                </c:pt>
                <c:pt idx="84475">
                  <c:v>9.3585000000000002E-2</c:v>
                </c:pt>
                <c:pt idx="84476">
                  <c:v>9.44189E-2</c:v>
                </c:pt>
                <c:pt idx="84477">
                  <c:v>9.5205799999999993E-2</c:v>
                </c:pt>
                <c:pt idx="84478">
                  <c:v>9.59454E-2</c:v>
                </c:pt>
                <c:pt idx="84479">
                  <c:v>9.6637200000000006E-2</c:v>
                </c:pt>
                <c:pt idx="84480">
                  <c:v>9.7280900000000003E-2</c:v>
                </c:pt>
                <c:pt idx="84481">
                  <c:v>9.7876000000000005E-2</c:v>
                </c:pt>
                <c:pt idx="84482">
                  <c:v>9.8422700000000002E-2</c:v>
                </c:pt>
                <c:pt idx="84483">
                  <c:v>9.8921400000000007E-2</c:v>
                </c:pt>
                <c:pt idx="84484">
                  <c:v>9.9372299999999997E-2</c:v>
                </c:pt>
                <c:pt idx="84485">
                  <c:v>9.9774799999999997E-2</c:v>
                </c:pt>
                <c:pt idx="84486">
                  <c:v>0.10012799999999999</c:v>
                </c:pt>
                <c:pt idx="84487">
                  <c:v>0.10043199999999999</c:v>
                </c:pt>
                <c:pt idx="84488">
                  <c:v>0.100685</c:v>
                </c:pt>
                <c:pt idx="84489">
                  <c:v>0.10088800000000001</c:v>
                </c:pt>
                <c:pt idx="84490">
                  <c:v>0.10104</c:v>
                </c:pt>
                <c:pt idx="84491">
                  <c:v>0.10114099999999999</c:v>
                </c:pt>
                <c:pt idx="84492">
                  <c:v>0.101191</c:v>
                </c:pt>
                <c:pt idx="84493">
                  <c:v>0.10119</c:v>
                </c:pt>
                <c:pt idx="84494">
                  <c:v>0.10113999999999999</c:v>
                </c:pt>
                <c:pt idx="84495">
                  <c:v>0.10104</c:v>
                </c:pt>
                <c:pt idx="84496">
                  <c:v>0.10089099999999999</c:v>
                </c:pt>
                <c:pt idx="84497">
                  <c:v>0.100693</c:v>
                </c:pt>
                <c:pt idx="84498">
                  <c:v>0.10044699999999999</c:v>
                </c:pt>
                <c:pt idx="84499">
                  <c:v>0.10015300000000001</c:v>
                </c:pt>
                <c:pt idx="84500">
                  <c:v>9.9810899999999994E-2</c:v>
                </c:pt>
                <c:pt idx="84501">
                  <c:v>9.9421800000000005E-2</c:v>
                </c:pt>
                <c:pt idx="84502">
                  <c:v>9.8985600000000007E-2</c:v>
                </c:pt>
                <c:pt idx="84503">
                  <c:v>9.8502999999999993E-2</c:v>
                </c:pt>
                <c:pt idx="84504">
                  <c:v>9.7974000000000006E-2</c:v>
                </c:pt>
                <c:pt idx="84505">
                  <c:v>9.7398999999999999E-2</c:v>
                </c:pt>
                <c:pt idx="84506">
                  <c:v>9.6778199999999995E-2</c:v>
                </c:pt>
                <c:pt idx="84507">
                  <c:v>9.6112000000000003E-2</c:v>
                </c:pt>
                <c:pt idx="84508">
                  <c:v>9.5400799999999994E-2</c:v>
                </c:pt>
                <c:pt idx="84509">
                  <c:v>9.4644500000000006E-2</c:v>
                </c:pt>
                <c:pt idx="84510">
                  <c:v>9.3843599999999999E-2</c:v>
                </c:pt>
                <c:pt idx="84511">
                  <c:v>9.2999100000000001E-2</c:v>
                </c:pt>
                <c:pt idx="84512">
                  <c:v>9.2112299999999994E-2</c:v>
                </c:pt>
                <c:pt idx="84513">
                  <c:v>9.1184500000000002E-2</c:v>
                </c:pt>
                <c:pt idx="84514">
                  <c:v>9.0216900000000003E-2</c:v>
                </c:pt>
                <c:pt idx="84515">
                  <c:v>8.9210200000000003E-2</c:v>
                </c:pt>
                <c:pt idx="84516">
                  <c:v>8.8164900000000004E-2</c:v>
                </c:pt>
                <c:pt idx="84517">
                  <c:v>8.7081900000000004E-2</c:v>
                </c:pt>
                <c:pt idx="84518">
                  <c:v>8.5961599999999999E-2</c:v>
                </c:pt>
                <c:pt idx="84519">
                  <c:v>8.4804599999999994E-2</c:v>
                </c:pt>
                <c:pt idx="84520">
                  <c:v>8.36118E-2</c:v>
                </c:pt>
                <c:pt idx="84521">
                  <c:v>8.2383999999999999E-2</c:v>
                </c:pt>
                <c:pt idx="84522">
                  <c:v>8.1122E-2</c:v>
                </c:pt>
                <c:pt idx="84523">
                  <c:v>7.9826599999999998E-2</c:v>
                </c:pt>
                <c:pt idx="84524">
                  <c:v>7.8498799999999994E-2</c:v>
                </c:pt>
                <c:pt idx="84525">
                  <c:v>7.7139600000000003E-2</c:v>
                </c:pt>
                <c:pt idx="84526">
                  <c:v>7.5750399999999996E-2</c:v>
                </c:pt>
                <c:pt idx="84527">
                  <c:v>7.4332800000000004E-2</c:v>
                </c:pt>
                <c:pt idx="84528">
                  <c:v>7.2888599999999998E-2</c:v>
                </c:pt>
                <c:pt idx="84529">
                  <c:v>7.1419099999999999E-2</c:v>
                </c:pt>
                <c:pt idx="84530">
                  <c:v>6.9925500000000002E-2</c:v>
                </c:pt>
                <c:pt idx="84531">
                  <c:v>6.8409200000000003E-2</c:v>
                </c:pt>
                <c:pt idx="84532">
                  <c:v>6.6870399999999997E-2</c:v>
                </c:pt>
                <c:pt idx="84533">
                  <c:v>6.5308900000000003E-2</c:v>
                </c:pt>
                <c:pt idx="84534">
                  <c:v>6.3725400000000001E-2</c:v>
                </c:pt>
                <c:pt idx="84535">
                  <c:v>6.2121700000000002E-2</c:v>
                </c:pt>
                <c:pt idx="84536">
                  <c:v>6.0499799999999999E-2</c:v>
                </c:pt>
                <c:pt idx="84537">
                  <c:v>5.8861400000000001E-2</c:v>
                </c:pt>
                <c:pt idx="84538">
                  <c:v>5.7208200000000001E-2</c:v>
                </c:pt>
                <c:pt idx="84539">
                  <c:v>5.5541899999999998E-2</c:v>
                </c:pt>
                <c:pt idx="84540">
                  <c:v>5.38637E-2</c:v>
                </c:pt>
                <c:pt idx="84541">
                  <c:v>5.2175300000000001E-2</c:v>
                </c:pt>
                <c:pt idx="84542">
                  <c:v>5.0478700000000001E-2</c:v>
                </c:pt>
                <c:pt idx="84543">
                  <c:v>4.8776100000000003E-2</c:v>
                </c:pt>
                <c:pt idx="84544">
                  <c:v>4.7068899999999997E-2</c:v>
                </c:pt>
                <c:pt idx="84545">
                  <c:v>4.5358000000000002E-2</c:v>
                </c:pt>
                <c:pt idx="84546">
                  <c:v>4.3644299999999997E-2</c:v>
                </c:pt>
                <c:pt idx="84547">
                  <c:v>4.1929500000000001E-2</c:v>
                </c:pt>
                <c:pt idx="84548">
                  <c:v>4.0215399999999998E-2</c:v>
                </c:pt>
                <c:pt idx="84549">
                  <c:v>3.8503900000000001E-2</c:v>
                </c:pt>
                <c:pt idx="84550">
                  <c:v>3.6796500000000003E-2</c:v>
                </c:pt>
                <c:pt idx="84551">
                  <c:v>3.5095599999999998E-2</c:v>
                </c:pt>
                <c:pt idx="84552">
                  <c:v>3.3403000000000002E-2</c:v>
                </c:pt>
                <c:pt idx="84553">
                  <c:v>3.1720499999999999E-2</c:v>
                </c:pt>
                <c:pt idx="84554">
                  <c:v>3.0049800000000002E-2</c:v>
                </c:pt>
                <c:pt idx="84555">
                  <c:v>2.8392299999999999E-2</c:v>
                </c:pt>
                <c:pt idx="84556">
                  <c:v>2.6749499999999999E-2</c:v>
                </c:pt>
                <c:pt idx="84557">
                  <c:v>2.5122800000000001E-2</c:v>
                </c:pt>
                <c:pt idx="84558">
                  <c:v>2.35134E-2</c:v>
                </c:pt>
                <c:pt idx="84559">
                  <c:v>2.1922500000000001E-2</c:v>
                </c:pt>
                <c:pt idx="84560">
                  <c:v>2.0351500000000002E-2</c:v>
                </c:pt>
                <c:pt idx="84561">
                  <c:v>1.88025E-2</c:v>
                </c:pt>
                <c:pt idx="84562">
                  <c:v>1.7277600000000001E-2</c:v>
                </c:pt>
                <c:pt idx="84563">
                  <c:v>1.5778899999999998E-2</c:v>
                </c:pt>
                <c:pt idx="84564">
                  <c:v>1.43085E-2</c:v>
                </c:pt>
                <c:pt idx="84565">
                  <c:v>1.2867999999999999E-2</c:v>
                </c:pt>
                <c:pt idx="84566">
                  <c:v>1.1459199999999999E-2</c:v>
                </c:pt>
                <c:pt idx="84567">
                  <c:v>1.00836E-2</c:v>
                </c:pt>
                <c:pt idx="84568" formatCode="0.00E+00">
                  <c:v>8.7427300000000006E-3</c:v>
                </c:pt>
                <c:pt idx="84569" formatCode="0.00E+00">
                  <c:v>7.4384000000000004E-3</c:v>
                </c:pt>
                <c:pt idx="84570" formatCode="0.00E+00">
                  <c:v>6.1728099999999999E-3</c:v>
                </c:pt>
                <c:pt idx="84571" formatCode="0.00E+00">
                  <c:v>4.9481100000000004E-3</c:v>
                </c:pt>
                <c:pt idx="84572" formatCode="0.00E+00">
                  <c:v>3.7658100000000001E-3</c:v>
                </c:pt>
                <c:pt idx="84573" formatCode="0.00E+00">
                  <c:v>2.6265199999999998E-3</c:v>
                </c:pt>
                <c:pt idx="84574" formatCode="0.00E+00">
                  <c:v>1.5304400000000001E-3</c:v>
                </c:pt>
                <c:pt idx="84575" formatCode="0.00E+00">
                  <c:v>4.7838699999999999E-4</c:v>
                </c:pt>
                <c:pt idx="84576" formatCode="0.00E+00">
                  <c:v>-5.2824299999999996E-4</c:v>
                </c:pt>
                <c:pt idx="84577" formatCode="0.00E+00">
                  <c:v>-1.48836E-3</c:v>
                </c:pt>
                <c:pt idx="84578" formatCode="0.00E+00">
                  <c:v>-2.4011499999999999E-3</c:v>
                </c:pt>
                <c:pt idx="84579" formatCode="0.00E+00">
                  <c:v>-3.2651199999999998E-3</c:v>
                </c:pt>
                <c:pt idx="84580" formatCode="0.00E+00">
                  <c:v>-4.0780299999999998E-3</c:v>
                </c:pt>
                <c:pt idx="84581" formatCode="0.00E+00">
                  <c:v>-4.8379E-3</c:v>
                </c:pt>
                <c:pt idx="84582" formatCode="0.00E+00">
                  <c:v>-5.5435399999999996E-3</c:v>
                </c:pt>
                <c:pt idx="84583" formatCode="0.00E+00">
                  <c:v>-6.1939999999999999E-3</c:v>
                </c:pt>
                <c:pt idx="84584" formatCode="0.00E+00">
                  <c:v>-6.7878900000000004E-3</c:v>
                </c:pt>
                <c:pt idx="84585" formatCode="0.00E+00">
                  <c:v>-7.3233100000000004E-3</c:v>
                </c:pt>
                <c:pt idx="84586" formatCode="0.00E+00">
                  <c:v>-7.7985099999999998E-3</c:v>
                </c:pt>
                <c:pt idx="84587" formatCode="0.00E+00">
                  <c:v>-8.2124499999999996E-3</c:v>
                </c:pt>
                <c:pt idx="84588" formatCode="0.00E+00">
                  <c:v>-8.5644199999999997E-3</c:v>
                </c:pt>
                <c:pt idx="84589" formatCode="0.00E+00">
                  <c:v>-8.8532699999999999E-3</c:v>
                </c:pt>
                <c:pt idx="84590" formatCode="0.00E+00">
                  <c:v>-9.0778000000000005E-3</c:v>
                </c:pt>
                <c:pt idx="84591" formatCode="0.00E+00">
                  <c:v>-9.2375900000000004E-3</c:v>
                </c:pt>
                <c:pt idx="84592" formatCode="0.00E+00">
                  <c:v>-9.3326499999999996E-3</c:v>
                </c:pt>
                <c:pt idx="84593" formatCode="0.00E+00">
                  <c:v>-9.3627299999999997E-3</c:v>
                </c:pt>
                <c:pt idx="84594" formatCode="0.00E+00">
                  <c:v>-9.3273599999999998E-3</c:v>
                </c:pt>
                <c:pt idx="84595" formatCode="0.00E+00">
                  <c:v>-9.2262400000000001E-3</c:v>
                </c:pt>
                <c:pt idx="84596" formatCode="0.00E+00">
                  <c:v>-9.0591400000000002E-3</c:v>
                </c:pt>
                <c:pt idx="84597" formatCode="0.00E+00">
                  <c:v>-8.8258699999999995E-3</c:v>
                </c:pt>
                <c:pt idx="84598" formatCode="0.00E+00">
                  <c:v>-8.5261399999999998E-3</c:v>
                </c:pt>
                <c:pt idx="84599" formatCode="0.00E+00">
                  <c:v>-8.1591400000000005E-3</c:v>
                </c:pt>
                <c:pt idx="84600" formatCode="0.00E+00">
                  <c:v>-7.7236500000000003E-3</c:v>
                </c:pt>
                <c:pt idx="84601" formatCode="0.00E+00">
                  <c:v>-7.2187900000000001E-3</c:v>
                </c:pt>
                <c:pt idx="84602" formatCode="0.00E+00">
                  <c:v>-6.6444299999999998E-3</c:v>
                </c:pt>
                <c:pt idx="84603" formatCode="0.00E+00">
                  <c:v>-6.0006900000000004E-3</c:v>
                </c:pt>
                <c:pt idx="84604" formatCode="0.00E+00">
                  <c:v>-5.2874799999999998E-3</c:v>
                </c:pt>
                <c:pt idx="84605" formatCode="0.00E+00">
                  <c:v>-4.5048500000000003E-3</c:v>
                </c:pt>
                <c:pt idx="84606" formatCode="0.00E+00">
                  <c:v>-3.6533E-3</c:v>
                </c:pt>
                <c:pt idx="84607" formatCode="0.00E+00">
                  <c:v>-2.7333100000000001E-3</c:v>
                </c:pt>
                <c:pt idx="84608" formatCode="0.00E+00">
                  <c:v>-1.7453099999999999E-3</c:v>
                </c:pt>
                <c:pt idx="84609" formatCode="0.00E+00">
                  <c:v>-6.8993099999999996E-4</c:v>
                </c:pt>
                <c:pt idx="84610" formatCode="0.00E+00">
                  <c:v>4.3228E-4</c:v>
                </c:pt>
                <c:pt idx="84611" formatCode="0.00E+00">
                  <c:v>1.62082E-3</c:v>
                </c:pt>
                <c:pt idx="84612" formatCode="0.00E+00">
                  <c:v>2.8748900000000002E-3</c:v>
                </c:pt>
                <c:pt idx="84613" formatCode="0.00E+00">
                  <c:v>4.1937299999999997E-3</c:v>
                </c:pt>
                <c:pt idx="84614" formatCode="0.00E+00">
                  <c:v>5.5771500000000003E-3</c:v>
                </c:pt>
                <c:pt idx="84615" formatCode="0.00E+00">
                  <c:v>7.0251200000000001E-3</c:v>
                </c:pt>
                <c:pt idx="84616" formatCode="0.00E+00">
                  <c:v>8.5371900000000001E-3</c:v>
                </c:pt>
                <c:pt idx="84617">
                  <c:v>1.01128E-2</c:v>
                </c:pt>
                <c:pt idx="84618">
                  <c:v>1.1751299999999999E-2</c:v>
                </c:pt>
                <c:pt idx="84619">
                  <c:v>1.34515E-2</c:v>
                </c:pt>
                <c:pt idx="84620">
                  <c:v>1.52108E-2</c:v>
                </c:pt>
                <c:pt idx="84621">
                  <c:v>1.7026699999999999E-2</c:v>
                </c:pt>
                <c:pt idx="84622">
                  <c:v>1.8897500000000001E-2</c:v>
                </c:pt>
                <c:pt idx="84623">
                  <c:v>2.0822799999999999E-2</c:v>
                </c:pt>
                <c:pt idx="84624">
                  <c:v>2.28019E-2</c:v>
                </c:pt>
                <c:pt idx="84625">
                  <c:v>2.4833500000000001E-2</c:v>
                </c:pt>
                <c:pt idx="84626">
                  <c:v>2.6915999999999999E-2</c:v>
                </c:pt>
                <c:pt idx="84627">
                  <c:v>2.9047300000000002E-2</c:v>
                </c:pt>
                <c:pt idx="84628">
                  <c:v>3.1225699999999999E-2</c:v>
                </c:pt>
                <c:pt idx="84629">
                  <c:v>3.3449899999999998E-2</c:v>
                </c:pt>
                <c:pt idx="84630">
                  <c:v>3.5719000000000001E-2</c:v>
                </c:pt>
                <c:pt idx="84631">
                  <c:v>3.8032200000000002E-2</c:v>
                </c:pt>
                <c:pt idx="84632">
                  <c:v>4.0387300000000001E-2</c:v>
                </c:pt>
                <c:pt idx="84633">
                  <c:v>4.2781699999999999E-2</c:v>
                </c:pt>
                <c:pt idx="84634">
                  <c:v>4.5213000000000003E-2</c:v>
                </c:pt>
                <c:pt idx="84635">
                  <c:v>4.7678999999999999E-2</c:v>
                </c:pt>
                <c:pt idx="84636">
                  <c:v>5.0177399999999997E-2</c:v>
                </c:pt>
                <c:pt idx="84637">
                  <c:v>5.2705700000000001E-2</c:v>
                </c:pt>
                <c:pt idx="84638">
                  <c:v>5.5261900000000003E-2</c:v>
                </c:pt>
                <c:pt idx="84639">
                  <c:v>5.7844300000000001E-2</c:v>
                </c:pt>
                <c:pt idx="84640">
                  <c:v>6.0451400000000002E-2</c:v>
                </c:pt>
                <c:pt idx="84641">
                  <c:v>6.3081799999999993E-2</c:v>
                </c:pt>
                <c:pt idx="84642">
                  <c:v>6.5733600000000003E-2</c:v>
                </c:pt>
                <c:pt idx="84643">
                  <c:v>6.8404300000000001E-2</c:v>
                </c:pt>
                <c:pt idx="84644">
                  <c:v>7.1091199999999993E-2</c:v>
                </c:pt>
                <c:pt idx="84645">
                  <c:v>7.3791499999999996E-2</c:v>
                </c:pt>
                <c:pt idx="84646">
                  <c:v>7.6502200000000006E-2</c:v>
                </c:pt>
                <c:pt idx="84647">
                  <c:v>7.9220499999999999E-2</c:v>
                </c:pt>
                <c:pt idx="84648">
                  <c:v>8.19439E-2</c:v>
                </c:pt>
                <c:pt idx="84649">
                  <c:v>8.4670400000000007E-2</c:v>
                </c:pt>
                <c:pt idx="84650">
                  <c:v>8.7397299999999997E-2</c:v>
                </c:pt>
                <c:pt idx="84651">
                  <c:v>9.01222E-2</c:v>
                </c:pt>
                <c:pt idx="84652">
                  <c:v>9.2842900000000006E-2</c:v>
                </c:pt>
                <c:pt idx="84653">
                  <c:v>9.5557199999999995E-2</c:v>
                </c:pt>
                <c:pt idx="84654">
                  <c:v>9.8262600000000005E-2</c:v>
                </c:pt>
                <c:pt idx="84655">
                  <c:v>0.10095700000000001</c:v>
                </c:pt>
                <c:pt idx="84656">
                  <c:v>0.10363700000000001</c:v>
                </c:pt>
                <c:pt idx="84657">
                  <c:v>0.10630199999999999</c:v>
                </c:pt>
                <c:pt idx="84658">
                  <c:v>0.108948</c:v>
                </c:pt>
                <c:pt idx="84659">
                  <c:v>0.11157300000000001</c:v>
                </c:pt>
                <c:pt idx="84660">
                  <c:v>0.114175</c:v>
                </c:pt>
                <c:pt idx="84661">
                  <c:v>0.11675000000000001</c:v>
                </c:pt>
                <c:pt idx="84662">
                  <c:v>0.119295</c:v>
                </c:pt>
                <c:pt idx="84663">
                  <c:v>0.121807</c:v>
                </c:pt>
                <c:pt idx="84664">
                  <c:v>0.12428500000000001</c:v>
                </c:pt>
                <c:pt idx="84665">
                  <c:v>0.12672600000000001</c:v>
                </c:pt>
                <c:pt idx="84666">
                  <c:v>0.12912699999999999</c:v>
                </c:pt>
                <c:pt idx="84667">
                  <c:v>0.13148599999999999</c:v>
                </c:pt>
                <c:pt idx="84668">
                  <c:v>0.133802</c:v>
                </c:pt>
                <c:pt idx="84669">
                  <c:v>0.136073</c:v>
                </c:pt>
                <c:pt idx="84670">
                  <c:v>0.138295</c:v>
                </c:pt>
                <c:pt idx="84671">
                  <c:v>0.14046800000000001</c:v>
                </c:pt>
                <c:pt idx="84672">
                  <c:v>0.14258899999999999</c:v>
                </c:pt>
                <c:pt idx="84673">
                  <c:v>0.14465800000000001</c:v>
                </c:pt>
                <c:pt idx="84674">
                  <c:v>0.146672</c:v>
                </c:pt>
                <c:pt idx="84675">
                  <c:v>0.14862900000000001</c:v>
                </c:pt>
                <c:pt idx="84676">
                  <c:v>0.150529</c:v>
                </c:pt>
                <c:pt idx="84677">
                  <c:v>0.152368</c:v>
                </c:pt>
                <c:pt idx="84678">
                  <c:v>0.15414600000000001</c:v>
                </c:pt>
                <c:pt idx="84679">
                  <c:v>0.15586</c:v>
                </c:pt>
                <c:pt idx="84680">
                  <c:v>0.15750500000000001</c:v>
                </c:pt>
                <c:pt idx="84681">
                  <c:v>0.159082</c:v>
                </c:pt>
                <c:pt idx="84682">
                  <c:v>0.16058900000000001</c:v>
                </c:pt>
                <c:pt idx="84683">
                  <c:v>0.162023</c:v>
                </c:pt>
                <c:pt idx="84684">
                  <c:v>0.163385</c:v>
                </c:pt>
                <c:pt idx="84685">
                  <c:v>0.16467399999999999</c:v>
                </c:pt>
                <c:pt idx="84686">
                  <c:v>0.16588700000000001</c:v>
                </c:pt>
                <c:pt idx="84687">
                  <c:v>0.16702400000000001</c:v>
                </c:pt>
                <c:pt idx="84688">
                  <c:v>0.16808400000000001</c:v>
                </c:pt>
                <c:pt idx="84689">
                  <c:v>0.16906599999999999</c:v>
                </c:pt>
                <c:pt idx="84690">
                  <c:v>0.16996900000000001</c:v>
                </c:pt>
                <c:pt idx="84691">
                  <c:v>0.170792</c:v>
                </c:pt>
                <c:pt idx="84692">
                  <c:v>0.17153599999999999</c:v>
                </c:pt>
                <c:pt idx="84693">
                  <c:v>0.17219899999999999</c:v>
                </c:pt>
                <c:pt idx="84694">
                  <c:v>0.17278299999999999</c:v>
                </c:pt>
                <c:pt idx="84695">
                  <c:v>0.173286</c:v>
                </c:pt>
                <c:pt idx="84696">
                  <c:v>0.173709</c:v>
                </c:pt>
                <c:pt idx="84697">
                  <c:v>0.17405000000000001</c:v>
                </c:pt>
                <c:pt idx="84698">
                  <c:v>0.17430999999999999</c:v>
                </c:pt>
                <c:pt idx="84699">
                  <c:v>0.17448900000000001</c:v>
                </c:pt>
                <c:pt idx="84700">
                  <c:v>0.17458699999999999</c:v>
                </c:pt>
                <c:pt idx="84701">
                  <c:v>0.17460400000000001</c:v>
                </c:pt>
                <c:pt idx="84702">
                  <c:v>0.17454</c:v>
                </c:pt>
                <c:pt idx="84703">
                  <c:v>0.174396</c:v>
                </c:pt>
                <c:pt idx="84704">
                  <c:v>0.17417199999999999</c:v>
                </c:pt>
                <c:pt idx="84705">
                  <c:v>0.173869</c:v>
                </c:pt>
                <c:pt idx="84706">
                  <c:v>0.173488</c:v>
                </c:pt>
                <c:pt idx="84707">
                  <c:v>0.17302999999999999</c:v>
                </c:pt>
                <c:pt idx="84708">
                  <c:v>0.17249400000000001</c:v>
                </c:pt>
                <c:pt idx="84709">
                  <c:v>0.17188300000000001</c:v>
                </c:pt>
                <c:pt idx="84710">
                  <c:v>0.17119500000000001</c:v>
                </c:pt>
                <c:pt idx="84711">
                  <c:v>0.170434</c:v>
                </c:pt>
                <c:pt idx="84712">
                  <c:v>0.1696</c:v>
                </c:pt>
                <c:pt idx="84713">
                  <c:v>0.16869500000000001</c:v>
                </c:pt>
                <c:pt idx="84714">
                  <c:v>0.16771900000000001</c:v>
                </c:pt>
                <c:pt idx="84715">
                  <c:v>0.16667199999999999</c:v>
                </c:pt>
                <c:pt idx="84716">
                  <c:v>0.16555800000000001</c:v>
                </c:pt>
                <c:pt idx="84717">
                  <c:v>0.164377</c:v>
                </c:pt>
                <c:pt idx="84718">
                  <c:v>0.163133</c:v>
                </c:pt>
                <c:pt idx="84719">
                  <c:v>0.161828</c:v>
                </c:pt>
                <c:pt idx="84720">
                  <c:v>0.16046299999999999</c:v>
                </c:pt>
                <c:pt idx="84721">
                  <c:v>0.15904099999999999</c:v>
                </c:pt>
                <c:pt idx="84722">
                  <c:v>0.15756200000000001</c:v>
                </c:pt>
                <c:pt idx="84723">
                  <c:v>0.15603</c:v>
                </c:pt>
                <c:pt idx="84724">
                  <c:v>0.154444</c:v>
                </c:pt>
                <c:pt idx="84725">
                  <c:v>0.152808</c:v>
                </c:pt>
                <c:pt idx="84726">
                  <c:v>0.15112300000000001</c:v>
                </c:pt>
                <c:pt idx="84727">
                  <c:v>0.149391</c:v>
                </c:pt>
                <c:pt idx="84728">
                  <c:v>0.147617</c:v>
                </c:pt>
                <c:pt idx="84729">
                  <c:v>0.14580299999999999</c:v>
                </c:pt>
                <c:pt idx="84730">
                  <c:v>0.143952</c:v>
                </c:pt>
                <c:pt idx="84731">
                  <c:v>0.142066</c:v>
                </c:pt>
                <c:pt idx="84732">
                  <c:v>0.14014799999999999</c:v>
                </c:pt>
                <c:pt idx="84733">
                  <c:v>0.13820199999999999</c:v>
                </c:pt>
                <c:pt idx="84734">
                  <c:v>0.13622799999999999</c:v>
                </c:pt>
                <c:pt idx="84735">
                  <c:v>0.13422999999999999</c:v>
                </c:pt>
                <c:pt idx="84736">
                  <c:v>0.13220999999999999</c:v>
                </c:pt>
                <c:pt idx="84737">
                  <c:v>0.13017100000000001</c:v>
                </c:pt>
                <c:pt idx="84738">
                  <c:v>0.12811600000000001</c:v>
                </c:pt>
                <c:pt idx="84739">
                  <c:v>0.12604499999999999</c:v>
                </c:pt>
                <c:pt idx="84740">
                  <c:v>0.123963</c:v>
                </c:pt>
                <c:pt idx="84741">
                  <c:v>0.12187199999999999</c:v>
                </c:pt>
                <c:pt idx="84742">
                  <c:v>0.11977400000000001</c:v>
                </c:pt>
                <c:pt idx="84743">
                  <c:v>0.117672</c:v>
                </c:pt>
                <c:pt idx="84744">
                  <c:v>0.115568</c:v>
                </c:pt>
                <c:pt idx="84745">
                  <c:v>0.113466</c:v>
                </c:pt>
                <c:pt idx="84746">
                  <c:v>0.11136799999999999</c:v>
                </c:pt>
                <c:pt idx="84747">
                  <c:v>0.109276</c:v>
                </c:pt>
                <c:pt idx="84748">
                  <c:v>0.107194</c:v>
                </c:pt>
                <c:pt idx="84749">
                  <c:v>0.10512299999999999</c:v>
                </c:pt>
                <c:pt idx="84750">
                  <c:v>0.10306700000000001</c:v>
                </c:pt>
                <c:pt idx="84751">
                  <c:v>0.10102899999999999</c:v>
                </c:pt>
                <c:pt idx="84752">
                  <c:v>9.9011000000000002E-2</c:v>
                </c:pt>
                <c:pt idx="84753">
                  <c:v>9.7014600000000006E-2</c:v>
                </c:pt>
                <c:pt idx="84754">
                  <c:v>9.5041899999999999E-2</c:v>
                </c:pt>
                <c:pt idx="84755">
                  <c:v>9.3094899999999994E-2</c:v>
                </c:pt>
                <c:pt idx="84756">
                  <c:v>9.1176300000000002E-2</c:v>
                </c:pt>
                <c:pt idx="84757">
                  <c:v>8.9289099999999996E-2</c:v>
                </c:pt>
                <c:pt idx="84758">
                  <c:v>8.7435600000000002E-2</c:v>
                </c:pt>
                <c:pt idx="84759">
                  <c:v>8.5618E-2</c:v>
                </c:pt>
                <c:pt idx="84760">
                  <c:v>8.3838499999999996E-2</c:v>
                </c:pt>
                <c:pt idx="84761">
                  <c:v>8.2099099999999994E-2</c:v>
                </c:pt>
                <c:pt idx="84762">
                  <c:v>8.0401600000000004E-2</c:v>
                </c:pt>
                <c:pt idx="84763">
                  <c:v>7.8747600000000001E-2</c:v>
                </c:pt>
                <c:pt idx="84764">
                  <c:v>7.7138600000000002E-2</c:v>
                </c:pt>
                <c:pt idx="84765">
                  <c:v>7.5575799999999999E-2</c:v>
                </c:pt>
                <c:pt idx="84766">
                  <c:v>7.4060699999999993E-2</c:v>
                </c:pt>
                <c:pt idx="84767">
                  <c:v>7.2594199999999998E-2</c:v>
                </c:pt>
                <c:pt idx="84768">
                  <c:v>7.1177199999999996E-2</c:v>
                </c:pt>
                <c:pt idx="84769">
                  <c:v>6.9810800000000006E-2</c:v>
                </c:pt>
                <c:pt idx="84770">
                  <c:v>6.8496600000000005E-2</c:v>
                </c:pt>
                <c:pt idx="84771">
                  <c:v>6.7236500000000005E-2</c:v>
                </c:pt>
                <c:pt idx="84772">
                  <c:v>6.6032300000000002E-2</c:v>
                </c:pt>
                <c:pt idx="84773">
                  <c:v>6.4885100000000001E-2</c:v>
                </c:pt>
                <c:pt idx="84774">
                  <c:v>6.3795400000000002E-2</c:v>
                </c:pt>
                <c:pt idx="84775">
                  <c:v>6.2763299999999994E-2</c:v>
                </c:pt>
                <c:pt idx="84776">
                  <c:v>6.1788999999999997E-2</c:v>
                </c:pt>
                <c:pt idx="84777">
                  <c:v>6.0872500000000003E-2</c:v>
                </c:pt>
                <c:pt idx="84778">
                  <c:v>6.0014100000000001E-2</c:v>
                </c:pt>
                <c:pt idx="84779">
                  <c:v>5.9214000000000003E-2</c:v>
                </c:pt>
                <c:pt idx="84780">
                  <c:v>5.8472700000000002E-2</c:v>
                </c:pt>
                <c:pt idx="84781">
                  <c:v>5.77902E-2</c:v>
                </c:pt>
                <c:pt idx="84782">
                  <c:v>5.7166399999999999E-2</c:v>
                </c:pt>
                <c:pt idx="84783">
                  <c:v>5.6600999999999999E-2</c:v>
                </c:pt>
                <c:pt idx="84784">
                  <c:v>5.6093900000000002E-2</c:v>
                </c:pt>
                <c:pt idx="84785">
                  <c:v>5.5644800000000001E-2</c:v>
                </c:pt>
                <c:pt idx="84786">
                  <c:v>5.5253400000000001E-2</c:v>
                </c:pt>
                <c:pt idx="84787">
                  <c:v>5.4919299999999997E-2</c:v>
                </c:pt>
                <c:pt idx="84788">
                  <c:v>5.4641700000000001E-2</c:v>
                </c:pt>
                <c:pt idx="84789">
                  <c:v>5.4419700000000001E-2</c:v>
                </c:pt>
                <c:pt idx="84790">
                  <c:v>5.4252500000000002E-2</c:v>
                </c:pt>
                <c:pt idx="84791">
                  <c:v>5.4139699999999999E-2</c:v>
                </c:pt>
                <c:pt idx="84792">
                  <c:v>5.4080099999999999E-2</c:v>
                </c:pt>
                <c:pt idx="84793">
                  <c:v>5.4072799999999997E-2</c:v>
                </c:pt>
                <c:pt idx="84794">
                  <c:v>5.4116600000000001E-2</c:v>
                </c:pt>
                <c:pt idx="84795">
                  <c:v>5.4210099999999997E-2</c:v>
                </c:pt>
                <c:pt idx="84796">
                  <c:v>5.4351700000000003E-2</c:v>
                </c:pt>
                <c:pt idx="84797">
                  <c:v>5.4539600000000001E-2</c:v>
                </c:pt>
                <c:pt idx="84798">
                  <c:v>5.4772899999999999E-2</c:v>
                </c:pt>
                <c:pt idx="84799">
                  <c:v>5.5050099999999998E-2</c:v>
                </c:pt>
                <c:pt idx="84800">
                  <c:v>5.5369000000000002E-2</c:v>
                </c:pt>
                <c:pt idx="84801">
                  <c:v>5.5727600000000002E-2</c:v>
                </c:pt>
                <c:pt idx="84802">
                  <c:v>5.6124100000000003E-2</c:v>
                </c:pt>
                <c:pt idx="84803">
                  <c:v>5.6557099999999999E-2</c:v>
                </c:pt>
                <c:pt idx="84804">
                  <c:v>5.70248E-2</c:v>
                </c:pt>
                <c:pt idx="84805">
                  <c:v>5.75255E-2</c:v>
                </c:pt>
                <c:pt idx="84806">
                  <c:v>5.8057499999999998E-2</c:v>
                </c:pt>
                <c:pt idx="84807">
                  <c:v>5.8618799999999999E-2</c:v>
                </c:pt>
                <c:pt idx="84808">
                  <c:v>5.9207200000000001E-2</c:v>
                </c:pt>
                <c:pt idx="84809">
                  <c:v>5.9820699999999997E-2</c:v>
                </c:pt>
                <c:pt idx="84810">
                  <c:v>6.0457200000000003E-2</c:v>
                </c:pt>
                <c:pt idx="84811">
                  <c:v>6.1114700000000001E-2</c:v>
                </c:pt>
                <c:pt idx="84812">
                  <c:v>6.1790999999999999E-2</c:v>
                </c:pt>
                <c:pt idx="84813">
                  <c:v>6.2483900000000002E-2</c:v>
                </c:pt>
                <c:pt idx="84814">
                  <c:v>6.3191200000000003E-2</c:v>
                </c:pt>
                <c:pt idx="84815">
                  <c:v>6.3910800000000004E-2</c:v>
                </c:pt>
                <c:pt idx="84816">
                  <c:v>6.4640900000000001E-2</c:v>
                </c:pt>
                <c:pt idx="84817">
                  <c:v>6.5379699999999999E-2</c:v>
                </c:pt>
                <c:pt idx="84818">
                  <c:v>6.6125400000000001E-2</c:v>
                </c:pt>
                <c:pt idx="84819">
                  <c:v>6.6876500000000005E-2</c:v>
                </c:pt>
                <c:pt idx="84820">
                  <c:v>6.7630999999999997E-2</c:v>
                </c:pt>
                <c:pt idx="84821">
                  <c:v>6.8387000000000003E-2</c:v>
                </c:pt>
                <c:pt idx="84822">
                  <c:v>6.9142200000000001E-2</c:v>
                </c:pt>
                <c:pt idx="84823">
                  <c:v>6.9894600000000001E-2</c:v>
                </c:pt>
                <c:pt idx="84824">
                  <c:v>7.0642099999999999E-2</c:v>
                </c:pt>
                <c:pt idx="84825">
                  <c:v>7.1382799999999996E-2</c:v>
                </c:pt>
                <c:pt idx="84826">
                  <c:v>7.2114899999999996E-2</c:v>
                </c:pt>
                <c:pt idx="84827">
                  <c:v>7.2836600000000001E-2</c:v>
                </c:pt>
                <c:pt idx="84828">
                  <c:v>7.3546799999999996E-2</c:v>
                </c:pt>
                <c:pt idx="84829">
                  <c:v>7.4244000000000004E-2</c:v>
                </c:pt>
                <c:pt idx="84830">
                  <c:v>7.4926699999999999E-2</c:v>
                </c:pt>
                <c:pt idx="84831">
                  <c:v>7.5593499999999994E-2</c:v>
                </c:pt>
                <c:pt idx="84832">
                  <c:v>7.62433E-2</c:v>
                </c:pt>
                <c:pt idx="84833">
                  <c:v>7.6874999999999999E-2</c:v>
                </c:pt>
                <c:pt idx="84834">
                  <c:v>7.7487700000000007E-2</c:v>
                </c:pt>
                <c:pt idx="84835">
                  <c:v>7.8080499999999997E-2</c:v>
                </c:pt>
                <c:pt idx="84836">
                  <c:v>7.8652399999999997E-2</c:v>
                </c:pt>
                <c:pt idx="84837">
                  <c:v>7.9202900000000007E-2</c:v>
                </c:pt>
                <c:pt idx="84838">
                  <c:v>7.9731399999999994E-2</c:v>
                </c:pt>
                <c:pt idx="84839">
                  <c:v>8.0237299999999998E-2</c:v>
                </c:pt>
                <c:pt idx="84840">
                  <c:v>8.0720200000000006E-2</c:v>
                </c:pt>
                <c:pt idx="84841">
                  <c:v>8.1179699999999994E-2</c:v>
                </c:pt>
                <c:pt idx="84842">
                  <c:v>8.1615199999999999E-2</c:v>
                </c:pt>
                <c:pt idx="84843">
                  <c:v>8.2026500000000002E-2</c:v>
                </c:pt>
                <c:pt idx="84844">
                  <c:v>8.2413100000000003E-2</c:v>
                </c:pt>
                <c:pt idx="84845">
                  <c:v>8.2775299999999996E-2</c:v>
                </c:pt>
                <c:pt idx="84846">
                  <c:v>8.3113400000000004E-2</c:v>
                </c:pt>
                <c:pt idx="84847">
                  <c:v>8.3427899999999999E-2</c:v>
                </c:pt>
                <c:pt idx="84848">
                  <c:v>8.3719100000000005E-2</c:v>
                </c:pt>
                <c:pt idx="84849">
                  <c:v>8.3987199999999998E-2</c:v>
                </c:pt>
                <c:pt idx="84850">
                  <c:v>8.4233000000000002E-2</c:v>
                </c:pt>
                <c:pt idx="84851">
                  <c:v>8.4456699999999996E-2</c:v>
                </c:pt>
                <c:pt idx="84852">
                  <c:v>8.4659100000000001E-2</c:v>
                </c:pt>
                <c:pt idx="84853">
                  <c:v>8.4840700000000005E-2</c:v>
                </c:pt>
                <c:pt idx="84854">
                  <c:v>8.50022E-2</c:v>
                </c:pt>
                <c:pt idx="84855">
                  <c:v>8.5144700000000004E-2</c:v>
                </c:pt>
                <c:pt idx="84856">
                  <c:v>8.5268999999999998E-2</c:v>
                </c:pt>
                <c:pt idx="84857">
                  <c:v>8.5376400000000005E-2</c:v>
                </c:pt>
                <c:pt idx="84858">
                  <c:v>8.54684E-2</c:v>
                </c:pt>
                <c:pt idx="84859">
                  <c:v>8.55466E-2</c:v>
                </c:pt>
                <c:pt idx="84860">
                  <c:v>8.5612400000000005E-2</c:v>
                </c:pt>
                <c:pt idx="84861">
                  <c:v>8.5667199999999999E-2</c:v>
                </c:pt>
                <c:pt idx="84862">
                  <c:v>8.5712399999999994E-2</c:v>
                </c:pt>
                <c:pt idx="84863">
                  <c:v>8.5749199999999998E-2</c:v>
                </c:pt>
                <c:pt idx="84864">
                  <c:v>8.5778800000000002E-2</c:v>
                </c:pt>
                <c:pt idx="84865">
                  <c:v>8.5802699999999996E-2</c:v>
                </c:pt>
                <c:pt idx="84866">
                  <c:v>8.5822399999999993E-2</c:v>
                </c:pt>
                <c:pt idx="84867">
                  <c:v>8.5839299999999993E-2</c:v>
                </c:pt>
                <c:pt idx="84868">
                  <c:v>8.5855000000000001E-2</c:v>
                </c:pt>
                <c:pt idx="84869">
                  <c:v>8.5871199999999995E-2</c:v>
                </c:pt>
                <c:pt idx="84870">
                  <c:v>8.5889400000000005E-2</c:v>
                </c:pt>
                <c:pt idx="84871">
                  <c:v>8.5911299999999996E-2</c:v>
                </c:pt>
                <c:pt idx="84872">
                  <c:v>8.5938200000000006E-2</c:v>
                </c:pt>
                <c:pt idx="84873">
                  <c:v>8.5971699999999998E-2</c:v>
                </c:pt>
                <c:pt idx="84874">
                  <c:v>8.6013500000000007E-2</c:v>
                </c:pt>
                <c:pt idx="84875">
                  <c:v>8.60654E-2</c:v>
                </c:pt>
                <c:pt idx="84876">
                  <c:v>8.6129200000000003E-2</c:v>
                </c:pt>
                <c:pt idx="84877">
                  <c:v>8.6206400000000002E-2</c:v>
                </c:pt>
                <c:pt idx="84878">
                  <c:v>8.6298899999999998E-2</c:v>
                </c:pt>
                <c:pt idx="84879">
                  <c:v>8.6408299999999993E-2</c:v>
                </c:pt>
                <c:pt idx="84880">
                  <c:v>8.6535699999999993E-2</c:v>
                </c:pt>
                <c:pt idx="84881">
                  <c:v>8.6682400000000007E-2</c:v>
                </c:pt>
                <c:pt idx="84882">
                  <c:v>8.6849800000000005E-2</c:v>
                </c:pt>
                <c:pt idx="84883">
                  <c:v>8.7039099999999994E-2</c:v>
                </c:pt>
                <c:pt idx="84884">
                  <c:v>8.7251400000000007E-2</c:v>
                </c:pt>
                <c:pt idx="84885">
                  <c:v>8.7487700000000002E-2</c:v>
                </c:pt>
                <c:pt idx="84886">
                  <c:v>8.7748900000000005E-2</c:v>
                </c:pt>
                <c:pt idx="84887">
                  <c:v>8.8035799999999997E-2</c:v>
                </c:pt>
                <c:pt idx="84888">
                  <c:v>8.8348999999999997E-2</c:v>
                </c:pt>
                <c:pt idx="84889">
                  <c:v>8.8689299999999999E-2</c:v>
                </c:pt>
                <c:pt idx="84890">
                  <c:v>8.9057600000000001E-2</c:v>
                </c:pt>
                <c:pt idx="84891">
                  <c:v>8.9454699999999998E-2</c:v>
                </c:pt>
                <c:pt idx="84892">
                  <c:v>8.98809E-2</c:v>
                </c:pt>
                <c:pt idx="84893">
                  <c:v>9.0336899999999998E-2</c:v>
                </c:pt>
                <c:pt idx="84894">
                  <c:v>9.0823000000000001E-2</c:v>
                </c:pt>
                <c:pt idx="84895">
                  <c:v>9.1339500000000004E-2</c:v>
                </c:pt>
                <c:pt idx="84896">
                  <c:v>9.1886700000000002E-2</c:v>
                </c:pt>
                <c:pt idx="84897">
                  <c:v>9.2464500000000005E-2</c:v>
                </c:pt>
                <c:pt idx="84898">
                  <c:v>9.30729E-2</c:v>
                </c:pt>
                <c:pt idx="84899">
                  <c:v>9.3711900000000001E-2</c:v>
                </c:pt>
                <c:pt idx="84900">
                  <c:v>9.4381199999999998E-2</c:v>
                </c:pt>
                <c:pt idx="84901">
                  <c:v>9.5080399999999995E-2</c:v>
                </c:pt>
                <c:pt idx="84902">
                  <c:v>9.5809099999999994E-2</c:v>
                </c:pt>
                <c:pt idx="84903">
                  <c:v>9.6566899999999997E-2</c:v>
                </c:pt>
                <c:pt idx="84904">
                  <c:v>9.7353300000000004E-2</c:v>
                </c:pt>
                <c:pt idx="84905">
                  <c:v>9.8168099999999994E-2</c:v>
                </c:pt>
                <c:pt idx="84906">
                  <c:v>9.9010899999999999E-2</c:v>
                </c:pt>
                <c:pt idx="84907">
                  <c:v>9.9880899999999995E-2</c:v>
                </c:pt>
                <c:pt idx="84908">
                  <c:v>0.10077700000000001</c:v>
                </c:pt>
                <c:pt idx="84909">
                  <c:v>0.1017</c:v>
                </c:pt>
                <c:pt idx="84910">
                  <c:v>0.102646</c:v>
                </c:pt>
                <c:pt idx="84911">
                  <c:v>0.103617</c:v>
                </c:pt>
                <c:pt idx="84912">
                  <c:v>0.10460999999999999</c:v>
                </c:pt>
                <c:pt idx="84913">
                  <c:v>0.105626</c:v>
                </c:pt>
                <c:pt idx="84914">
                  <c:v>0.10666200000000001</c:v>
                </c:pt>
                <c:pt idx="84915">
                  <c:v>0.107719</c:v>
                </c:pt>
                <c:pt idx="84916">
                  <c:v>0.108794</c:v>
                </c:pt>
                <c:pt idx="84917">
                  <c:v>0.109886</c:v>
                </c:pt>
                <c:pt idx="84918">
                  <c:v>0.110995</c:v>
                </c:pt>
                <c:pt idx="84919">
                  <c:v>0.112118</c:v>
                </c:pt>
                <c:pt idx="84920">
                  <c:v>0.113256</c:v>
                </c:pt>
                <c:pt idx="84921">
                  <c:v>0.11440699999999999</c:v>
                </c:pt>
                <c:pt idx="84922">
                  <c:v>0.11557000000000001</c:v>
                </c:pt>
                <c:pt idx="84923">
                  <c:v>0.116741</c:v>
                </c:pt>
                <c:pt idx="84924">
                  <c:v>0.117921</c:v>
                </c:pt>
                <c:pt idx="84925">
                  <c:v>0.119107</c:v>
                </c:pt>
                <c:pt idx="84926">
                  <c:v>0.120298</c:v>
                </c:pt>
                <c:pt idx="84927">
                  <c:v>0.121492</c:v>
                </c:pt>
                <c:pt idx="84928">
                  <c:v>0.12268800000000001</c:v>
                </c:pt>
                <c:pt idx="84929">
                  <c:v>0.123885</c:v>
                </c:pt>
                <c:pt idx="84930">
                  <c:v>0.125081</c:v>
                </c:pt>
                <c:pt idx="84931">
                  <c:v>0.126274</c:v>
                </c:pt>
                <c:pt idx="84932">
                  <c:v>0.12746099999999999</c:v>
                </c:pt>
                <c:pt idx="84933">
                  <c:v>0.12864200000000001</c:v>
                </c:pt>
                <c:pt idx="84934">
                  <c:v>0.12981500000000001</c:v>
                </c:pt>
                <c:pt idx="84935">
                  <c:v>0.13097800000000001</c:v>
                </c:pt>
                <c:pt idx="84936">
                  <c:v>0.13213</c:v>
                </c:pt>
                <c:pt idx="84937">
                  <c:v>0.13327</c:v>
                </c:pt>
                <c:pt idx="84938">
                  <c:v>0.13439699999999999</c:v>
                </c:pt>
                <c:pt idx="84939">
                  <c:v>0.13550699999999999</c:v>
                </c:pt>
                <c:pt idx="84940">
                  <c:v>0.136602</c:v>
                </c:pt>
                <c:pt idx="84941">
                  <c:v>0.13767799999999999</c:v>
                </c:pt>
                <c:pt idx="84942">
                  <c:v>0.138735</c:v>
                </c:pt>
                <c:pt idx="84943">
                  <c:v>0.13977200000000001</c:v>
                </c:pt>
                <c:pt idx="84944">
                  <c:v>0.140789</c:v>
                </c:pt>
                <c:pt idx="84945">
                  <c:v>0.14178399999999999</c:v>
                </c:pt>
                <c:pt idx="84946">
                  <c:v>0.14275599999999999</c:v>
                </c:pt>
                <c:pt idx="84947">
                  <c:v>0.143705</c:v>
                </c:pt>
                <c:pt idx="84948">
                  <c:v>0.14462900000000001</c:v>
                </c:pt>
                <c:pt idx="84949">
                  <c:v>0.14552599999999999</c:v>
                </c:pt>
                <c:pt idx="84950">
                  <c:v>0.146395</c:v>
                </c:pt>
                <c:pt idx="84951">
                  <c:v>0.147235</c:v>
                </c:pt>
                <c:pt idx="84952">
                  <c:v>0.14804400000000001</c:v>
                </c:pt>
                <c:pt idx="84953">
                  <c:v>0.14882000000000001</c:v>
                </c:pt>
                <c:pt idx="84954">
                  <c:v>0.149564</c:v>
                </c:pt>
                <c:pt idx="84955">
                  <c:v>0.15027299999999999</c:v>
                </c:pt>
                <c:pt idx="84956">
                  <c:v>0.150946</c:v>
                </c:pt>
                <c:pt idx="84957">
                  <c:v>0.15158199999999999</c:v>
                </c:pt>
                <c:pt idx="84958">
                  <c:v>0.15218000000000001</c:v>
                </c:pt>
                <c:pt idx="84959">
                  <c:v>0.15273800000000001</c:v>
                </c:pt>
                <c:pt idx="84960">
                  <c:v>0.153256</c:v>
                </c:pt>
                <c:pt idx="84961">
                  <c:v>0.15373200000000001</c:v>
                </c:pt>
                <c:pt idx="84962">
                  <c:v>0.154165</c:v>
                </c:pt>
                <c:pt idx="84963">
                  <c:v>0.154554</c:v>
                </c:pt>
                <c:pt idx="84964">
                  <c:v>0.15490000000000001</c:v>
                </c:pt>
                <c:pt idx="84965">
                  <c:v>0.1552</c:v>
                </c:pt>
                <c:pt idx="84966">
                  <c:v>0.15545500000000001</c:v>
                </c:pt>
                <c:pt idx="84967">
                  <c:v>0.155663</c:v>
                </c:pt>
                <c:pt idx="84968">
                  <c:v>0.15582399999999999</c:v>
                </c:pt>
                <c:pt idx="84969">
                  <c:v>0.15593699999999999</c:v>
                </c:pt>
                <c:pt idx="84970">
                  <c:v>0.156001</c:v>
                </c:pt>
                <c:pt idx="84971">
                  <c:v>0.15601400000000001</c:v>
                </c:pt>
                <c:pt idx="84972">
                  <c:v>0.155977</c:v>
                </c:pt>
                <c:pt idx="84973">
                  <c:v>0.155888</c:v>
                </c:pt>
                <c:pt idx="84974">
                  <c:v>0.155746</c:v>
                </c:pt>
                <c:pt idx="84975">
                  <c:v>0.15555099999999999</c:v>
                </c:pt>
                <c:pt idx="84976">
                  <c:v>0.155302</c:v>
                </c:pt>
                <c:pt idx="84977">
                  <c:v>0.154998</c:v>
                </c:pt>
                <c:pt idx="84978">
                  <c:v>0.154639</c:v>
                </c:pt>
                <c:pt idx="84979">
                  <c:v>0.154225</c:v>
                </c:pt>
                <c:pt idx="84980">
                  <c:v>0.153754</c:v>
                </c:pt>
                <c:pt idx="84981">
                  <c:v>0.153226</c:v>
                </c:pt>
                <c:pt idx="84982">
                  <c:v>0.152641</c:v>
                </c:pt>
                <c:pt idx="84983">
                  <c:v>0.15199799999999999</c:v>
                </c:pt>
                <c:pt idx="84984">
                  <c:v>0.15129699999999999</c:v>
                </c:pt>
                <c:pt idx="84985">
                  <c:v>0.15053800000000001</c:v>
                </c:pt>
                <c:pt idx="84986">
                  <c:v>0.14972099999999999</c:v>
                </c:pt>
                <c:pt idx="84987">
                  <c:v>0.14884600000000001</c:v>
                </c:pt>
                <c:pt idx="84988">
                  <c:v>0.14791099999999999</c:v>
                </c:pt>
                <c:pt idx="84989">
                  <c:v>0.14691799999999999</c:v>
                </c:pt>
                <c:pt idx="84990">
                  <c:v>0.145866</c:v>
                </c:pt>
                <c:pt idx="84991">
                  <c:v>0.14475399999999999</c:v>
                </c:pt>
                <c:pt idx="84992">
                  <c:v>0.14358399999999999</c:v>
                </c:pt>
                <c:pt idx="84993">
                  <c:v>0.14235600000000001</c:v>
                </c:pt>
                <c:pt idx="84994">
                  <c:v>0.141071</c:v>
                </c:pt>
                <c:pt idx="84995">
                  <c:v>0.13972799999999999</c:v>
                </c:pt>
                <c:pt idx="84996">
                  <c:v>0.13832900000000001</c:v>
                </c:pt>
                <c:pt idx="84997">
                  <c:v>0.136874</c:v>
                </c:pt>
                <c:pt idx="84998">
                  <c:v>0.13536400000000001</c:v>
                </c:pt>
                <c:pt idx="84999">
                  <c:v>0.133799</c:v>
                </c:pt>
                <c:pt idx="85000">
                  <c:v>0.13218099999999999</c:v>
                </c:pt>
                <c:pt idx="85001">
                  <c:v>0.13050999999999999</c:v>
                </c:pt>
                <c:pt idx="85002">
                  <c:v>0.12878800000000001</c:v>
                </c:pt>
                <c:pt idx="85003">
                  <c:v>0.12701599999999999</c:v>
                </c:pt>
                <c:pt idx="85004">
                  <c:v>0.125194</c:v>
                </c:pt>
                <c:pt idx="85005">
                  <c:v>0.123324</c:v>
                </c:pt>
                <c:pt idx="85006">
                  <c:v>0.121409</c:v>
                </c:pt>
                <c:pt idx="85007">
                  <c:v>0.119449</c:v>
                </c:pt>
                <c:pt idx="85008">
                  <c:v>0.117447</c:v>
                </c:pt>
                <c:pt idx="85009">
                  <c:v>0.11540400000000001</c:v>
                </c:pt>
                <c:pt idx="85010">
                  <c:v>0.11332200000000001</c:v>
                </c:pt>
                <c:pt idx="85011">
                  <c:v>0.111202</c:v>
                </c:pt>
                <c:pt idx="85012">
                  <c:v>0.109046</c:v>
                </c:pt>
                <c:pt idx="85013">
                  <c:v>0.10685600000000001</c:v>
                </c:pt>
                <c:pt idx="85014">
                  <c:v>0.104634</c:v>
                </c:pt>
                <c:pt idx="85015">
                  <c:v>0.102382</c:v>
                </c:pt>
                <c:pt idx="85016">
                  <c:v>0.100104</c:v>
                </c:pt>
                <c:pt idx="85017">
                  <c:v>9.7801299999999994E-2</c:v>
                </c:pt>
                <c:pt idx="85018">
                  <c:v>9.5476099999999994E-2</c:v>
                </c:pt>
                <c:pt idx="85019">
                  <c:v>9.3130099999999993E-2</c:v>
                </c:pt>
                <c:pt idx="85020">
                  <c:v>9.0765700000000005E-2</c:v>
                </c:pt>
                <c:pt idx="85021">
                  <c:v>8.8385599999999995E-2</c:v>
                </c:pt>
                <c:pt idx="85022">
                  <c:v>8.5992799999999994E-2</c:v>
                </c:pt>
                <c:pt idx="85023">
                  <c:v>8.3590100000000001E-2</c:v>
                </c:pt>
                <c:pt idx="85024">
                  <c:v>8.1180500000000003E-2</c:v>
                </c:pt>
                <c:pt idx="85025">
                  <c:v>7.8766900000000001E-2</c:v>
                </c:pt>
                <c:pt idx="85026">
                  <c:v>7.6352400000000001E-2</c:v>
                </c:pt>
                <c:pt idx="85027">
                  <c:v>7.3939599999999994E-2</c:v>
                </c:pt>
                <c:pt idx="85028">
                  <c:v>7.1531300000000006E-2</c:v>
                </c:pt>
                <c:pt idx="85029">
                  <c:v>6.91306E-2</c:v>
                </c:pt>
                <c:pt idx="85030">
                  <c:v>6.6740800000000003E-2</c:v>
                </c:pt>
                <c:pt idx="85031">
                  <c:v>6.4365900000000004E-2</c:v>
                </c:pt>
                <c:pt idx="85032">
                  <c:v>6.2010099999999999E-2</c:v>
                </c:pt>
                <c:pt idx="85033">
                  <c:v>5.9677300000000003E-2</c:v>
                </c:pt>
                <c:pt idx="85034">
                  <c:v>5.7369700000000003E-2</c:v>
                </c:pt>
                <c:pt idx="85035">
                  <c:v>5.5089100000000002E-2</c:v>
                </c:pt>
                <c:pt idx="85036">
                  <c:v>5.2838299999999998E-2</c:v>
                </c:pt>
                <c:pt idx="85037">
                  <c:v>5.0620100000000001E-2</c:v>
                </c:pt>
                <c:pt idx="85038">
                  <c:v>4.8436600000000003E-2</c:v>
                </c:pt>
                <c:pt idx="85039">
                  <c:v>4.6290199999999997E-2</c:v>
                </c:pt>
                <c:pt idx="85040">
                  <c:v>4.4183399999999998E-2</c:v>
                </c:pt>
                <c:pt idx="85041">
                  <c:v>4.2118599999999999E-2</c:v>
                </c:pt>
                <c:pt idx="85042">
                  <c:v>4.0098200000000001E-2</c:v>
                </c:pt>
                <c:pt idx="85043">
                  <c:v>3.8123999999999998E-2</c:v>
                </c:pt>
                <c:pt idx="85044">
                  <c:v>3.61982E-2</c:v>
                </c:pt>
                <c:pt idx="85045">
                  <c:v>3.4322600000000002E-2</c:v>
                </c:pt>
                <c:pt idx="85046">
                  <c:v>3.2498600000000002E-2</c:v>
                </c:pt>
                <c:pt idx="85047">
                  <c:v>3.0727600000000001E-2</c:v>
                </c:pt>
                <c:pt idx="85048">
                  <c:v>2.9010999999999999E-2</c:v>
                </c:pt>
                <c:pt idx="85049">
                  <c:v>2.7350599999999999E-2</c:v>
                </c:pt>
                <c:pt idx="85050">
                  <c:v>2.5748E-2</c:v>
                </c:pt>
                <c:pt idx="85051">
                  <c:v>2.4204699999999999E-2</c:v>
                </c:pt>
                <c:pt idx="85052">
                  <c:v>2.27219E-2</c:v>
                </c:pt>
                <c:pt idx="85053">
                  <c:v>2.1301E-2</c:v>
                </c:pt>
                <c:pt idx="85054">
                  <c:v>1.9943099999999998E-2</c:v>
                </c:pt>
                <c:pt idx="85055">
                  <c:v>1.8649300000000001E-2</c:v>
                </c:pt>
                <c:pt idx="85056">
                  <c:v>1.7420100000000001E-2</c:v>
                </c:pt>
                <c:pt idx="85057">
                  <c:v>1.6255800000000001E-2</c:v>
                </c:pt>
                <c:pt idx="85058">
                  <c:v>1.51568E-2</c:v>
                </c:pt>
                <c:pt idx="85059">
                  <c:v>1.41233E-2</c:v>
                </c:pt>
                <c:pt idx="85060">
                  <c:v>1.3155500000000001E-2</c:v>
                </c:pt>
                <c:pt idx="85061">
                  <c:v>1.2253200000000001E-2</c:v>
                </c:pt>
                <c:pt idx="85062">
                  <c:v>1.14161E-2</c:v>
                </c:pt>
                <c:pt idx="85063">
                  <c:v>1.0644000000000001E-2</c:v>
                </c:pt>
                <c:pt idx="85064" formatCode="0.00E+00">
                  <c:v>9.9361199999999997E-3</c:v>
                </c:pt>
                <c:pt idx="85065" formatCode="0.00E+00">
                  <c:v>9.2919300000000003E-3</c:v>
                </c:pt>
                <c:pt idx="85066" formatCode="0.00E+00">
                  <c:v>8.7106500000000003E-3</c:v>
                </c:pt>
                <c:pt idx="85067" formatCode="0.00E+00">
                  <c:v>8.1913100000000003E-3</c:v>
                </c:pt>
                <c:pt idx="85068" formatCode="0.00E+00">
                  <c:v>7.7326900000000004E-3</c:v>
                </c:pt>
                <c:pt idx="85069" formatCode="0.00E+00">
                  <c:v>7.3335400000000004E-3</c:v>
                </c:pt>
                <c:pt idx="85070" formatCode="0.00E+00">
                  <c:v>6.9926600000000004E-3</c:v>
                </c:pt>
                <c:pt idx="85071" formatCode="0.00E+00">
                  <c:v>6.7085900000000004E-3</c:v>
                </c:pt>
                <c:pt idx="85072" formatCode="0.00E+00">
                  <c:v>6.4797099999999996E-3</c:v>
                </c:pt>
                <c:pt idx="85073" formatCode="0.00E+00">
                  <c:v>6.3043500000000002E-3</c:v>
                </c:pt>
                <c:pt idx="85074" formatCode="0.00E+00">
                  <c:v>6.1809600000000001E-3</c:v>
                </c:pt>
                <c:pt idx="85075" formatCode="0.00E+00">
                  <c:v>6.10781E-3</c:v>
                </c:pt>
                <c:pt idx="85076" formatCode="0.00E+00">
                  <c:v>6.0829600000000001E-3</c:v>
                </c:pt>
                <c:pt idx="85077" formatCode="0.00E+00">
                  <c:v>6.1042199999999996E-3</c:v>
                </c:pt>
                <c:pt idx="85078" formatCode="0.00E+00">
                  <c:v>6.16915E-3</c:v>
                </c:pt>
                <c:pt idx="85079" formatCode="0.00E+00">
                  <c:v>6.2754000000000004E-3</c:v>
                </c:pt>
                <c:pt idx="85080" formatCode="0.00E+00">
                  <c:v>6.4209999999999996E-3</c:v>
                </c:pt>
                <c:pt idx="85081" formatCode="0.00E+00">
                  <c:v>6.6039799999999997E-3</c:v>
                </c:pt>
                <c:pt idx="85082" formatCode="0.00E+00">
                  <c:v>6.82213E-3</c:v>
                </c:pt>
                <c:pt idx="85083" formatCode="0.00E+00">
                  <c:v>7.0732E-3</c:v>
                </c:pt>
                <c:pt idx="85084" formatCode="0.00E+00">
                  <c:v>7.3549899999999996E-3</c:v>
                </c:pt>
                <c:pt idx="85085" formatCode="0.00E+00">
                  <c:v>7.6651499999999999E-3</c:v>
                </c:pt>
                <c:pt idx="85086" formatCode="0.00E+00">
                  <c:v>8.0012599999999996E-3</c:v>
                </c:pt>
                <c:pt idx="85087" formatCode="0.00E+00">
                  <c:v>8.3608499999999995E-3</c:v>
                </c:pt>
                <c:pt idx="85088" formatCode="0.00E+00">
                  <c:v>8.7415099999999992E-3</c:v>
                </c:pt>
                <c:pt idx="85089" formatCode="0.00E+00">
                  <c:v>9.1407999999999993E-3</c:v>
                </c:pt>
                <c:pt idx="85090" formatCode="0.00E+00">
                  <c:v>9.5561599999999993E-3</c:v>
                </c:pt>
                <c:pt idx="85091" formatCode="0.00E+00">
                  <c:v>9.9848799999999998E-3</c:v>
                </c:pt>
                <c:pt idx="85092">
                  <c:v>1.04245E-2</c:v>
                </c:pt>
                <c:pt idx="85093">
                  <c:v>1.08728E-2</c:v>
                </c:pt>
                <c:pt idx="85094">
                  <c:v>1.13279E-2</c:v>
                </c:pt>
                <c:pt idx="85095">
                  <c:v>1.1787499999999999E-2</c:v>
                </c:pt>
                <c:pt idx="85096">
                  <c:v>1.2249599999999999E-2</c:v>
                </c:pt>
                <c:pt idx="85097">
                  <c:v>1.2711999999999999E-2</c:v>
                </c:pt>
                <c:pt idx="85098">
                  <c:v>1.31725E-2</c:v>
                </c:pt>
                <c:pt idx="85099">
                  <c:v>1.36288E-2</c:v>
                </c:pt>
                <c:pt idx="85100">
                  <c:v>1.4078800000000001E-2</c:v>
                </c:pt>
                <c:pt idx="85101">
                  <c:v>1.45206E-2</c:v>
                </c:pt>
                <c:pt idx="85102">
                  <c:v>1.49526E-2</c:v>
                </c:pt>
                <c:pt idx="85103">
                  <c:v>1.53735E-2</c:v>
                </c:pt>
                <c:pt idx="85104">
                  <c:v>1.57822E-2</c:v>
                </c:pt>
                <c:pt idx="85105">
                  <c:v>1.6176900000000001E-2</c:v>
                </c:pt>
                <c:pt idx="85106">
                  <c:v>1.6555500000000001E-2</c:v>
                </c:pt>
                <c:pt idx="85107">
                  <c:v>1.6916500000000001E-2</c:v>
                </c:pt>
                <c:pt idx="85108">
                  <c:v>1.7258699999999998E-2</c:v>
                </c:pt>
                <c:pt idx="85109">
                  <c:v>1.7581300000000001E-2</c:v>
                </c:pt>
                <c:pt idx="85110">
                  <c:v>1.7883599999999999E-2</c:v>
                </c:pt>
                <c:pt idx="85111">
                  <c:v>1.8164599999999999E-2</c:v>
                </c:pt>
                <c:pt idx="85112">
                  <c:v>1.84239E-2</c:v>
                </c:pt>
                <c:pt idx="85113">
                  <c:v>1.8661199999999999E-2</c:v>
                </c:pt>
                <c:pt idx="85114">
                  <c:v>1.8875900000000001E-2</c:v>
                </c:pt>
                <c:pt idx="85115">
                  <c:v>1.9067199999999999E-2</c:v>
                </c:pt>
                <c:pt idx="85116">
                  <c:v>1.9234500000000002E-2</c:v>
                </c:pt>
                <c:pt idx="85117">
                  <c:v>1.9377999999999999E-2</c:v>
                </c:pt>
                <c:pt idx="85118">
                  <c:v>1.9498399999999999E-2</c:v>
                </c:pt>
                <c:pt idx="85119">
                  <c:v>1.9597E-2</c:v>
                </c:pt>
                <c:pt idx="85120">
                  <c:v>1.9675000000000002E-2</c:v>
                </c:pt>
                <c:pt idx="85121">
                  <c:v>1.9732400000000001E-2</c:v>
                </c:pt>
                <c:pt idx="85122">
                  <c:v>1.97681E-2</c:v>
                </c:pt>
                <c:pt idx="85123">
                  <c:v>1.97822E-2</c:v>
                </c:pt>
                <c:pt idx="85124">
                  <c:v>1.97757E-2</c:v>
                </c:pt>
                <c:pt idx="85125">
                  <c:v>1.97495E-2</c:v>
                </c:pt>
                <c:pt idx="85126">
                  <c:v>1.9703999999999999E-2</c:v>
                </c:pt>
                <c:pt idx="85127">
                  <c:v>1.9640000000000001E-2</c:v>
                </c:pt>
                <c:pt idx="85128">
                  <c:v>1.9558499999999999E-2</c:v>
                </c:pt>
                <c:pt idx="85129">
                  <c:v>1.9460700000000001E-2</c:v>
                </c:pt>
                <c:pt idx="85130">
                  <c:v>1.93475E-2</c:v>
                </c:pt>
                <c:pt idx="85131">
                  <c:v>1.9219799999999999E-2</c:v>
                </c:pt>
                <c:pt idx="85132">
                  <c:v>1.9078600000000001E-2</c:v>
                </c:pt>
                <c:pt idx="85133">
                  <c:v>1.8925000000000001E-2</c:v>
                </c:pt>
                <c:pt idx="85134">
                  <c:v>1.8760099999999998E-2</c:v>
                </c:pt>
                <c:pt idx="85135">
                  <c:v>1.8585000000000001E-2</c:v>
                </c:pt>
                <c:pt idx="85136">
                  <c:v>1.8401500000000001E-2</c:v>
                </c:pt>
                <c:pt idx="85137">
                  <c:v>1.8211399999999999E-2</c:v>
                </c:pt>
                <c:pt idx="85138">
                  <c:v>1.8016299999999999E-2</c:v>
                </c:pt>
                <c:pt idx="85139">
                  <c:v>1.78175E-2</c:v>
                </c:pt>
                <c:pt idx="85140">
                  <c:v>1.7616900000000001E-2</c:v>
                </c:pt>
                <c:pt idx="85141">
                  <c:v>1.7416500000000001E-2</c:v>
                </c:pt>
                <c:pt idx="85142">
                  <c:v>1.7218600000000001E-2</c:v>
                </c:pt>
                <c:pt idx="85143">
                  <c:v>1.70253E-2</c:v>
                </c:pt>
                <c:pt idx="85144">
                  <c:v>1.68383E-2</c:v>
                </c:pt>
                <c:pt idx="85145">
                  <c:v>1.6659400000000001E-2</c:v>
                </c:pt>
                <c:pt idx="85146">
                  <c:v>1.6490500000000002E-2</c:v>
                </c:pt>
                <c:pt idx="85147">
                  <c:v>1.6333799999999999E-2</c:v>
                </c:pt>
                <c:pt idx="85148">
                  <c:v>1.6191000000000001E-2</c:v>
                </c:pt>
                <c:pt idx="85149">
                  <c:v>1.60643E-2</c:v>
                </c:pt>
                <c:pt idx="85150">
                  <c:v>1.5955400000000002E-2</c:v>
                </c:pt>
                <c:pt idx="85151">
                  <c:v>1.5866100000000001E-2</c:v>
                </c:pt>
                <c:pt idx="85152">
                  <c:v>1.5798099999999999E-2</c:v>
                </c:pt>
                <c:pt idx="85153">
                  <c:v>1.5753400000000001E-2</c:v>
                </c:pt>
                <c:pt idx="85154">
                  <c:v>1.5733500000000001E-2</c:v>
                </c:pt>
                <c:pt idx="85155">
                  <c:v>1.5740199999999999E-2</c:v>
                </c:pt>
                <c:pt idx="85156">
                  <c:v>1.5775399999999998E-2</c:v>
                </c:pt>
                <c:pt idx="85157">
                  <c:v>1.58406E-2</c:v>
                </c:pt>
                <c:pt idx="85158">
                  <c:v>1.59375E-2</c:v>
                </c:pt>
                <c:pt idx="85159">
                  <c:v>1.6067399999999999E-2</c:v>
                </c:pt>
                <c:pt idx="85160">
                  <c:v>1.6231599999999999E-2</c:v>
                </c:pt>
                <c:pt idx="85161">
                  <c:v>1.6431600000000001E-2</c:v>
                </c:pt>
                <c:pt idx="85162">
                  <c:v>1.6668700000000002E-2</c:v>
                </c:pt>
                <c:pt idx="85163">
                  <c:v>1.69442E-2</c:v>
                </c:pt>
                <c:pt idx="85164">
                  <c:v>1.7259400000000001E-2</c:v>
                </c:pt>
                <c:pt idx="85165">
                  <c:v>1.76154E-2</c:v>
                </c:pt>
                <c:pt idx="85166">
                  <c:v>1.8013000000000001E-2</c:v>
                </c:pt>
                <c:pt idx="85167">
                  <c:v>1.8452900000000001E-2</c:v>
                </c:pt>
                <c:pt idx="85168">
                  <c:v>1.8935899999999999E-2</c:v>
                </c:pt>
                <c:pt idx="85169">
                  <c:v>1.9462900000000002E-2</c:v>
                </c:pt>
                <c:pt idx="85170">
                  <c:v>2.0034699999999999E-2</c:v>
                </c:pt>
                <c:pt idx="85171">
                  <c:v>2.0652E-2</c:v>
                </c:pt>
                <c:pt idx="85172">
                  <c:v>2.13151E-2</c:v>
                </c:pt>
                <c:pt idx="85173">
                  <c:v>2.2024499999999999E-2</c:v>
                </c:pt>
                <c:pt idx="85174">
                  <c:v>2.2780399999999999E-2</c:v>
                </c:pt>
                <c:pt idx="85175">
                  <c:v>2.35829E-2</c:v>
                </c:pt>
                <c:pt idx="85176">
                  <c:v>2.4432100000000002E-2</c:v>
                </c:pt>
                <c:pt idx="85177">
                  <c:v>2.53279E-2</c:v>
                </c:pt>
                <c:pt idx="85178">
                  <c:v>2.6270100000000001E-2</c:v>
                </c:pt>
                <c:pt idx="85179">
                  <c:v>2.7258299999999999E-2</c:v>
                </c:pt>
                <c:pt idx="85180">
                  <c:v>2.8292399999999999E-2</c:v>
                </c:pt>
                <c:pt idx="85181">
                  <c:v>2.9371999999999999E-2</c:v>
                </c:pt>
                <c:pt idx="85182">
                  <c:v>3.0496499999999999E-2</c:v>
                </c:pt>
                <c:pt idx="85183">
                  <c:v>3.1665199999999998E-2</c:v>
                </c:pt>
                <c:pt idx="85184">
                  <c:v>3.2877400000000001E-2</c:v>
                </c:pt>
                <c:pt idx="85185">
                  <c:v>3.4132200000000001E-2</c:v>
                </c:pt>
                <c:pt idx="85186">
                  <c:v>3.5428500000000002E-2</c:v>
                </c:pt>
                <c:pt idx="85187">
                  <c:v>3.6765300000000001E-2</c:v>
                </c:pt>
                <c:pt idx="85188">
                  <c:v>3.81412E-2</c:v>
                </c:pt>
                <c:pt idx="85189">
                  <c:v>3.9555199999999999E-2</c:v>
                </c:pt>
                <c:pt idx="85190">
                  <c:v>4.10062E-2</c:v>
                </c:pt>
                <c:pt idx="85191">
                  <c:v>4.24929E-2</c:v>
                </c:pt>
                <c:pt idx="85192">
                  <c:v>4.4013900000000002E-2</c:v>
                </c:pt>
                <c:pt idx="85193">
                  <c:v>4.5567099999999999E-2</c:v>
                </c:pt>
                <c:pt idx="85194">
                  <c:v>4.7150699999999997E-2</c:v>
                </c:pt>
                <c:pt idx="85195">
                  <c:v>4.8762699999999999E-2</c:v>
                </c:pt>
                <c:pt idx="85196">
                  <c:v>5.04012E-2</c:v>
                </c:pt>
                <c:pt idx="85197">
                  <c:v>5.2064199999999998E-2</c:v>
                </c:pt>
                <c:pt idx="85198">
                  <c:v>5.3749499999999999E-2</c:v>
                </c:pt>
                <c:pt idx="85199">
                  <c:v>5.5454700000000003E-2</c:v>
                </c:pt>
                <c:pt idx="85200">
                  <c:v>5.7177699999999998E-2</c:v>
                </c:pt>
                <c:pt idx="85201">
                  <c:v>5.8916099999999999E-2</c:v>
                </c:pt>
                <c:pt idx="85202">
                  <c:v>6.0667400000000003E-2</c:v>
                </c:pt>
                <c:pt idx="85203">
                  <c:v>6.2428699999999997E-2</c:v>
                </c:pt>
                <c:pt idx="85204">
                  <c:v>6.4197500000000005E-2</c:v>
                </c:pt>
                <c:pt idx="85205">
                  <c:v>6.5971199999999994E-2</c:v>
                </c:pt>
                <c:pt idx="85206">
                  <c:v>6.7747199999999994E-2</c:v>
                </c:pt>
                <c:pt idx="85207">
                  <c:v>6.9522799999999996E-2</c:v>
                </c:pt>
                <c:pt idx="85208">
                  <c:v>7.1295200000000003E-2</c:v>
                </c:pt>
                <c:pt idx="85209">
                  <c:v>7.3061399999999999E-2</c:v>
                </c:pt>
                <c:pt idx="85210">
                  <c:v>7.4818499999999996E-2</c:v>
                </c:pt>
                <c:pt idx="85211">
                  <c:v>7.6563900000000004E-2</c:v>
                </c:pt>
                <c:pt idx="85212">
                  <c:v>7.8294699999999995E-2</c:v>
                </c:pt>
                <c:pt idx="85213">
                  <c:v>8.0007900000000007E-2</c:v>
                </c:pt>
                <c:pt idx="85214">
                  <c:v>8.1700599999999998E-2</c:v>
                </c:pt>
                <c:pt idx="85215">
                  <c:v>8.3369600000000002E-2</c:v>
                </c:pt>
                <c:pt idx="85216">
                  <c:v>8.5012299999999999E-2</c:v>
                </c:pt>
                <c:pt idx="85217">
                  <c:v>8.6625499999999994E-2</c:v>
                </c:pt>
                <c:pt idx="85218">
                  <c:v>8.8206199999999998E-2</c:v>
                </c:pt>
                <c:pt idx="85219">
                  <c:v>8.9751300000000006E-2</c:v>
                </c:pt>
                <c:pt idx="85220">
                  <c:v>9.1257500000000005E-2</c:v>
                </c:pt>
                <c:pt idx="85221">
                  <c:v>9.2721600000000001E-2</c:v>
                </c:pt>
                <c:pt idx="85222">
                  <c:v>9.4140699999999994E-2</c:v>
                </c:pt>
                <c:pt idx="85223">
                  <c:v>9.5512100000000003E-2</c:v>
                </c:pt>
                <c:pt idx="85224">
                  <c:v>9.68329E-2</c:v>
                </c:pt>
                <c:pt idx="85225">
                  <c:v>9.8100199999999999E-2</c:v>
                </c:pt>
                <c:pt idx="85226">
                  <c:v>9.9311399999999994E-2</c:v>
                </c:pt>
                <c:pt idx="85227">
                  <c:v>0.100464</c:v>
                </c:pt>
                <c:pt idx="85228">
                  <c:v>0.10155400000000001</c:v>
                </c:pt>
                <c:pt idx="85229">
                  <c:v>0.10258100000000001</c:v>
                </c:pt>
                <c:pt idx="85230">
                  <c:v>0.10354099999999999</c:v>
                </c:pt>
                <c:pt idx="85231">
                  <c:v>0.104432</c:v>
                </c:pt>
                <c:pt idx="85232">
                  <c:v>0.105251</c:v>
                </c:pt>
                <c:pt idx="85233">
                  <c:v>0.10599699999999999</c:v>
                </c:pt>
                <c:pt idx="85234">
                  <c:v>0.106666</c:v>
                </c:pt>
                <c:pt idx="85235">
                  <c:v>0.107256</c:v>
                </c:pt>
                <c:pt idx="85236">
                  <c:v>0.107767</c:v>
                </c:pt>
                <c:pt idx="85237">
                  <c:v>0.108195</c:v>
                </c:pt>
                <c:pt idx="85238">
                  <c:v>0.108539</c:v>
                </c:pt>
                <c:pt idx="85239">
                  <c:v>0.10879800000000001</c:v>
                </c:pt>
                <c:pt idx="85240">
                  <c:v>0.108968</c:v>
                </c:pt>
                <c:pt idx="85241">
                  <c:v>0.10904999999999999</c:v>
                </c:pt>
                <c:pt idx="85242">
                  <c:v>0.109042</c:v>
                </c:pt>
                <c:pt idx="85243">
                  <c:v>0.108942</c:v>
                </c:pt>
                <c:pt idx="85244">
                  <c:v>0.108749</c:v>
                </c:pt>
                <c:pt idx="85245">
                  <c:v>0.108463</c:v>
                </c:pt>
                <c:pt idx="85246">
                  <c:v>0.108082</c:v>
                </c:pt>
                <c:pt idx="85247">
                  <c:v>0.10760599999999999</c:v>
                </c:pt>
                <c:pt idx="85248">
                  <c:v>0.107034</c:v>
                </c:pt>
                <c:pt idx="85249">
                  <c:v>0.106364</c:v>
                </c:pt>
                <c:pt idx="85250">
                  <c:v>0.105598</c:v>
                </c:pt>
                <c:pt idx="85251">
                  <c:v>0.10473399999999999</c:v>
                </c:pt>
                <c:pt idx="85252">
                  <c:v>0.103773</c:v>
                </c:pt>
                <c:pt idx="85253">
                  <c:v>0.102713</c:v>
                </c:pt>
                <c:pt idx="85254">
                  <c:v>0.10155699999999999</c:v>
                </c:pt>
                <c:pt idx="85255">
                  <c:v>0.100303</c:v>
                </c:pt>
                <c:pt idx="85256">
                  <c:v>9.8951800000000006E-2</c:v>
                </c:pt>
                <c:pt idx="85257">
                  <c:v>9.7504800000000003E-2</c:v>
                </c:pt>
                <c:pt idx="85258">
                  <c:v>9.5962400000000003E-2</c:v>
                </c:pt>
                <c:pt idx="85259">
                  <c:v>9.4325599999999996E-2</c:v>
                </c:pt>
                <c:pt idx="85260">
                  <c:v>9.2595499999999997E-2</c:v>
                </c:pt>
                <c:pt idx="85261">
                  <c:v>9.0773300000000001E-2</c:v>
                </c:pt>
                <c:pt idx="85262">
                  <c:v>8.88602E-2</c:v>
                </c:pt>
                <c:pt idx="85263">
                  <c:v>8.6857599999999993E-2</c:v>
                </c:pt>
                <c:pt idx="85264">
                  <c:v>8.4766900000000006E-2</c:v>
                </c:pt>
                <c:pt idx="85265">
                  <c:v>8.2589800000000005E-2</c:v>
                </c:pt>
                <c:pt idx="85266">
                  <c:v>8.03281E-2</c:v>
                </c:pt>
                <c:pt idx="85267">
                  <c:v>7.7983700000000003E-2</c:v>
                </c:pt>
                <c:pt idx="85268">
                  <c:v>7.5558700000000006E-2</c:v>
                </c:pt>
                <c:pt idx="85269">
                  <c:v>7.3055400000000006E-2</c:v>
                </c:pt>
                <c:pt idx="85270">
                  <c:v>7.0476200000000003E-2</c:v>
                </c:pt>
                <c:pt idx="85271">
                  <c:v>6.7823499999999995E-2</c:v>
                </c:pt>
                <c:pt idx="85272">
                  <c:v>6.5099699999999996E-2</c:v>
                </c:pt>
                <c:pt idx="85273">
                  <c:v>6.2307599999999998E-2</c:v>
                </c:pt>
                <c:pt idx="85274">
                  <c:v>5.9449799999999997E-2</c:v>
                </c:pt>
                <c:pt idx="85275">
                  <c:v>5.6529200000000002E-2</c:v>
                </c:pt>
                <c:pt idx="85276">
                  <c:v>5.3548800000000001E-2</c:v>
                </c:pt>
                <c:pt idx="85277">
                  <c:v>5.0511100000000003E-2</c:v>
                </c:pt>
                <c:pt idx="85278">
                  <c:v>4.7419299999999998E-2</c:v>
                </c:pt>
                <c:pt idx="85279">
                  <c:v>4.42764E-2</c:v>
                </c:pt>
                <c:pt idx="85280">
                  <c:v>4.1085900000000002E-2</c:v>
                </c:pt>
                <c:pt idx="85281">
                  <c:v>3.7851000000000003E-2</c:v>
                </c:pt>
                <c:pt idx="85282">
                  <c:v>3.4574899999999999E-2</c:v>
                </c:pt>
                <c:pt idx="85283">
                  <c:v>3.1261200000000003E-2</c:v>
                </c:pt>
                <c:pt idx="85284">
                  <c:v>2.7913299999999999E-2</c:v>
                </c:pt>
                <c:pt idx="85285">
                  <c:v>2.45347E-2</c:v>
                </c:pt>
                <c:pt idx="85286">
                  <c:v>2.1128999999999998E-2</c:v>
                </c:pt>
                <c:pt idx="85287">
                  <c:v>1.7699900000000001E-2</c:v>
                </c:pt>
                <c:pt idx="85288">
                  <c:v>1.42513E-2</c:v>
                </c:pt>
                <c:pt idx="85289">
                  <c:v>1.07866E-2</c:v>
                </c:pt>
                <c:pt idx="85290" formatCode="0.00E+00">
                  <c:v>7.3095499999999997E-3</c:v>
                </c:pt>
                <c:pt idx="85291" formatCode="0.00E+00">
                  <c:v>3.8238199999999999E-3</c:v>
                </c:pt>
                <c:pt idx="85292" formatCode="0.00E+00">
                  <c:v>3.3328999999999998E-4</c:v>
                </c:pt>
                <c:pt idx="85293" formatCode="0.00E+00">
                  <c:v>-3.1581999999999999E-3</c:v>
                </c:pt>
                <c:pt idx="85294" formatCode="0.00E+00">
                  <c:v>-6.6468600000000001E-3</c:v>
                </c:pt>
                <c:pt idx="85295">
                  <c:v>-1.01289E-2</c:v>
                </c:pt>
                <c:pt idx="85296">
                  <c:v>-1.36004E-2</c:v>
                </c:pt>
                <c:pt idx="85297">
                  <c:v>-1.7057599999999999E-2</c:v>
                </c:pt>
                <c:pt idx="85298">
                  <c:v>-2.04967E-2</c:v>
                </c:pt>
                <c:pt idx="85299">
                  <c:v>-2.3913799999999999E-2</c:v>
                </c:pt>
                <c:pt idx="85300">
                  <c:v>-2.7305200000000002E-2</c:v>
                </c:pt>
                <c:pt idx="85301">
                  <c:v>-3.0667300000000002E-2</c:v>
                </c:pt>
                <c:pt idx="85302">
                  <c:v>-3.3996199999999997E-2</c:v>
                </c:pt>
                <c:pt idx="85303">
                  <c:v>-3.7288200000000001E-2</c:v>
                </c:pt>
                <c:pt idx="85304">
                  <c:v>-4.0539699999999998E-2</c:v>
                </c:pt>
                <c:pt idx="85305">
                  <c:v>-4.3747099999999997E-2</c:v>
                </c:pt>
                <c:pt idx="85306">
                  <c:v>-4.6906799999999998E-2</c:v>
                </c:pt>
                <c:pt idx="85307">
                  <c:v>-5.0015299999999999E-2</c:v>
                </c:pt>
                <c:pt idx="85308">
                  <c:v>-5.3069199999999997E-2</c:v>
                </c:pt>
                <c:pt idx="85309">
                  <c:v>-5.60651E-2</c:v>
                </c:pt>
                <c:pt idx="85310">
                  <c:v>-5.8999799999999998E-2</c:v>
                </c:pt>
                <c:pt idx="85311">
                  <c:v>-6.1870099999999997E-2</c:v>
                </c:pt>
                <c:pt idx="85312">
                  <c:v>-6.4672800000000003E-2</c:v>
                </c:pt>
                <c:pt idx="85313">
                  <c:v>-6.7404900000000004E-2</c:v>
                </c:pt>
                <c:pt idx="85314">
                  <c:v>-7.0063500000000001E-2</c:v>
                </c:pt>
                <c:pt idx="85315">
                  <c:v>-7.2645600000000005E-2</c:v>
                </c:pt>
                <c:pt idx="85316">
                  <c:v>-7.5148499999999993E-2</c:v>
                </c:pt>
                <c:pt idx="85317">
                  <c:v>-7.7569700000000005E-2</c:v>
                </c:pt>
                <c:pt idx="85318">
                  <c:v>-7.9906500000000005E-2</c:v>
                </c:pt>
                <c:pt idx="85319">
                  <c:v>-8.2156499999999993E-2</c:v>
                </c:pt>
                <c:pt idx="85320">
                  <c:v>-8.4317199999999995E-2</c:v>
                </c:pt>
                <c:pt idx="85321">
                  <c:v>-8.6386500000000005E-2</c:v>
                </c:pt>
                <c:pt idx="85322">
                  <c:v>-8.8362300000000005E-2</c:v>
                </c:pt>
                <c:pt idx="85323">
                  <c:v>-9.0242500000000003E-2</c:v>
                </c:pt>
                <c:pt idx="85324">
                  <c:v>-9.2025300000000004E-2</c:v>
                </c:pt>
                <c:pt idx="85325">
                  <c:v>-9.3708899999999998E-2</c:v>
                </c:pt>
                <c:pt idx="85326">
                  <c:v>-9.5291699999999993E-2</c:v>
                </c:pt>
                <c:pt idx="85327">
                  <c:v>-9.67721E-2</c:v>
                </c:pt>
                <c:pt idx="85328">
                  <c:v>-9.8148899999999997E-2</c:v>
                </c:pt>
                <c:pt idx="85329">
                  <c:v>-9.9420700000000001E-2</c:v>
                </c:pt>
                <c:pt idx="85330">
                  <c:v>-0.10058599999999999</c:v>
                </c:pt>
                <c:pt idx="85331">
                  <c:v>-0.101645</c:v>
                </c:pt>
                <c:pt idx="85332">
                  <c:v>-0.10259600000000001</c:v>
                </c:pt>
                <c:pt idx="85333">
                  <c:v>-0.103438</c:v>
                </c:pt>
                <c:pt idx="85334">
                  <c:v>-0.104172</c:v>
                </c:pt>
                <c:pt idx="85335">
                  <c:v>-0.104796</c:v>
                </c:pt>
                <c:pt idx="85336">
                  <c:v>-0.10531</c:v>
                </c:pt>
                <c:pt idx="85337">
                  <c:v>-0.105714</c:v>
                </c:pt>
                <c:pt idx="85338">
                  <c:v>-0.106007</c:v>
                </c:pt>
                <c:pt idx="85339">
                  <c:v>-0.10619199999999999</c:v>
                </c:pt>
                <c:pt idx="85340">
                  <c:v>-0.106266</c:v>
                </c:pt>
                <c:pt idx="85341">
                  <c:v>-0.10623100000000001</c:v>
                </c:pt>
                <c:pt idx="85342">
                  <c:v>-0.106087</c:v>
                </c:pt>
                <c:pt idx="85343">
                  <c:v>-0.105835</c:v>
                </c:pt>
                <c:pt idx="85344">
                  <c:v>-0.105476</c:v>
                </c:pt>
                <c:pt idx="85345">
                  <c:v>-0.10501000000000001</c:v>
                </c:pt>
                <c:pt idx="85346">
                  <c:v>-0.104439</c:v>
                </c:pt>
                <c:pt idx="85347">
                  <c:v>-0.10376299999999999</c:v>
                </c:pt>
                <c:pt idx="85348">
                  <c:v>-0.10298499999999999</c:v>
                </c:pt>
                <c:pt idx="85349">
                  <c:v>-0.102104</c:v>
                </c:pt>
                <c:pt idx="85350">
                  <c:v>-0.101123</c:v>
                </c:pt>
                <c:pt idx="85351">
                  <c:v>-0.10004399999999999</c:v>
                </c:pt>
                <c:pt idx="85352">
                  <c:v>-9.8867499999999997E-2</c:v>
                </c:pt>
                <c:pt idx="85353">
                  <c:v>-9.7596199999999994E-2</c:v>
                </c:pt>
                <c:pt idx="85354">
                  <c:v>-9.6231700000000003E-2</c:v>
                </c:pt>
                <c:pt idx="85355">
                  <c:v>-9.4776100000000002E-2</c:v>
                </c:pt>
                <c:pt idx="85356">
                  <c:v>-9.3231599999999998E-2</c:v>
                </c:pt>
                <c:pt idx="85357">
                  <c:v>-9.1600500000000001E-2</c:v>
                </c:pt>
                <c:pt idx="85358">
                  <c:v>-8.9885000000000007E-2</c:v>
                </c:pt>
                <c:pt idx="85359">
                  <c:v>-8.8087600000000002E-2</c:v>
                </c:pt>
                <c:pt idx="85360">
                  <c:v>-8.6210899999999993E-2</c:v>
                </c:pt>
                <c:pt idx="85361">
                  <c:v>-8.4257399999999996E-2</c:v>
                </c:pt>
                <c:pt idx="85362">
                  <c:v>-8.2229700000000003E-2</c:v>
                </c:pt>
                <c:pt idx="85363">
                  <c:v>-8.0130900000000005E-2</c:v>
                </c:pt>
                <c:pt idx="85364">
                  <c:v>-7.7963699999999997E-2</c:v>
                </c:pt>
                <c:pt idx="85365">
                  <c:v>-7.5731300000000001E-2</c:v>
                </c:pt>
                <c:pt idx="85366">
                  <c:v>-7.3436600000000005E-2</c:v>
                </c:pt>
                <c:pt idx="85367">
                  <c:v>-7.1082699999999999E-2</c:v>
                </c:pt>
                <c:pt idx="85368">
                  <c:v>-6.86726E-2</c:v>
                </c:pt>
                <c:pt idx="85369">
                  <c:v>-6.6209699999999996E-2</c:v>
                </c:pt>
                <c:pt idx="85370">
                  <c:v>-6.3697000000000004E-2</c:v>
                </c:pt>
                <c:pt idx="85371">
                  <c:v>-6.1137700000000003E-2</c:v>
                </c:pt>
                <c:pt idx="85372">
                  <c:v>-5.8535200000000003E-2</c:v>
                </c:pt>
                <c:pt idx="85373">
                  <c:v>-5.5892799999999999E-2</c:v>
                </c:pt>
                <c:pt idx="85374">
                  <c:v>-5.3213799999999999E-2</c:v>
                </c:pt>
                <c:pt idx="85375">
                  <c:v>-5.0501499999999998E-2</c:v>
                </c:pt>
                <c:pt idx="85376">
                  <c:v>-4.7759299999999998E-2</c:v>
                </c:pt>
                <c:pt idx="85377">
                  <c:v>-4.4990500000000003E-2</c:v>
                </c:pt>
                <c:pt idx="85378">
                  <c:v>-4.21985E-2</c:v>
                </c:pt>
                <c:pt idx="85379">
                  <c:v>-3.9386699999999997E-2</c:v>
                </c:pt>
                <c:pt idx="85380">
                  <c:v>-3.6558500000000001E-2</c:v>
                </c:pt>
                <c:pt idx="85381">
                  <c:v>-3.37171E-2</c:v>
                </c:pt>
                <c:pt idx="85382">
                  <c:v>-3.0866000000000001E-2</c:v>
                </c:pt>
                <c:pt idx="85383">
                  <c:v>-2.8008499999999999E-2</c:v>
                </c:pt>
                <c:pt idx="85384">
                  <c:v>-2.5147800000000001E-2</c:v>
                </c:pt>
                <c:pt idx="85385">
                  <c:v>-2.22872E-2</c:v>
                </c:pt>
                <c:pt idx="85386">
                  <c:v>-1.9429999999999999E-2</c:v>
                </c:pt>
                <c:pt idx="85387">
                  <c:v>-1.6579300000000002E-2</c:v>
                </c:pt>
                <c:pt idx="85388">
                  <c:v>-1.37383E-2</c:v>
                </c:pt>
                <c:pt idx="85389">
                  <c:v>-1.09102E-2</c:v>
                </c:pt>
                <c:pt idx="85390" formatCode="0.00E+00">
                  <c:v>-8.0978700000000001E-3</c:v>
                </c:pt>
                <c:pt idx="85391" formatCode="0.00E+00">
                  <c:v>-5.3044800000000003E-3</c:v>
                </c:pt>
                <c:pt idx="85392" formatCode="0.00E+00">
                  <c:v>-2.5329300000000001E-3</c:v>
                </c:pt>
                <c:pt idx="85393" formatCode="0.00E+00">
                  <c:v>2.1390299999999999E-4</c:v>
                </c:pt>
                <c:pt idx="85394" formatCode="0.00E+00">
                  <c:v>2.9331800000000001E-3</c:v>
                </c:pt>
                <c:pt idx="85395" formatCode="0.00E+00">
                  <c:v>5.6221500000000002E-3</c:v>
                </c:pt>
                <c:pt idx="85396" formatCode="0.00E+00">
                  <c:v>8.2781299999999999E-3</c:v>
                </c:pt>
                <c:pt idx="85397">
                  <c:v>1.08985E-2</c:v>
                </c:pt>
                <c:pt idx="85398">
                  <c:v>1.34807E-2</c:v>
                </c:pt>
                <c:pt idx="85399">
                  <c:v>1.60223E-2</c:v>
                </c:pt>
                <c:pt idx="85400">
                  <c:v>1.8520999999999999E-2</c:v>
                </c:pt>
                <c:pt idx="85401">
                  <c:v>2.0974400000000001E-2</c:v>
                </c:pt>
                <c:pt idx="85402">
                  <c:v>2.33803E-2</c:v>
                </c:pt>
                <c:pt idx="85403">
                  <c:v>2.5736700000000001E-2</c:v>
                </c:pt>
                <c:pt idx="85404">
                  <c:v>2.80415E-2</c:v>
                </c:pt>
                <c:pt idx="85405">
                  <c:v>3.0292800000000002E-2</c:v>
                </c:pt>
                <c:pt idx="85406">
                  <c:v>3.2488700000000002E-2</c:v>
                </c:pt>
                <c:pt idx="85407">
                  <c:v>3.4627600000000001E-2</c:v>
                </c:pt>
                <c:pt idx="85408">
                  <c:v>3.6707799999999999E-2</c:v>
                </c:pt>
                <c:pt idx="85409">
                  <c:v>3.87278E-2</c:v>
                </c:pt>
                <c:pt idx="85410">
                  <c:v>4.0686100000000003E-2</c:v>
                </c:pt>
                <c:pt idx="85411">
                  <c:v>4.2581399999999998E-2</c:v>
                </c:pt>
                <c:pt idx="85412">
                  <c:v>4.4412500000000001E-2</c:v>
                </c:pt>
                <c:pt idx="85413">
                  <c:v>4.6178299999999999E-2</c:v>
                </c:pt>
                <c:pt idx="85414">
                  <c:v>4.7877700000000002E-2</c:v>
                </c:pt>
                <c:pt idx="85415">
                  <c:v>4.95098E-2</c:v>
                </c:pt>
                <c:pt idx="85416">
                  <c:v>5.1073800000000003E-2</c:v>
                </c:pt>
                <c:pt idx="85417">
                  <c:v>5.2568999999999998E-2</c:v>
                </c:pt>
                <c:pt idx="85418">
                  <c:v>5.3994800000000003E-2</c:v>
                </c:pt>
                <c:pt idx="85419">
                  <c:v>5.5350799999999999E-2</c:v>
                </c:pt>
                <c:pt idx="85420">
                  <c:v>5.6636300000000001E-2</c:v>
                </c:pt>
                <c:pt idx="85421">
                  <c:v>5.7851300000000001E-2</c:v>
                </c:pt>
                <c:pt idx="85422">
                  <c:v>5.8995499999999999E-2</c:v>
                </c:pt>
                <c:pt idx="85423">
                  <c:v>6.0068700000000003E-2</c:v>
                </c:pt>
                <c:pt idx="85424">
                  <c:v>6.1071E-2</c:v>
                </c:pt>
                <c:pt idx="85425">
                  <c:v>6.2002500000000002E-2</c:v>
                </c:pt>
                <c:pt idx="85426">
                  <c:v>6.28634E-2</c:v>
                </c:pt>
                <c:pt idx="85427">
                  <c:v>6.3653799999999996E-2</c:v>
                </c:pt>
                <c:pt idx="85428">
                  <c:v>6.4374299999999995E-2</c:v>
                </c:pt>
                <c:pt idx="85429">
                  <c:v>6.5025299999999994E-2</c:v>
                </c:pt>
                <c:pt idx="85430">
                  <c:v>6.5607200000000004E-2</c:v>
                </c:pt>
                <c:pt idx="85431">
                  <c:v>6.6120799999999993E-2</c:v>
                </c:pt>
                <c:pt idx="85432">
                  <c:v>6.6566799999999995E-2</c:v>
                </c:pt>
                <c:pt idx="85433">
                  <c:v>6.6945900000000003E-2</c:v>
                </c:pt>
                <c:pt idx="85434">
                  <c:v>6.7259100000000002E-2</c:v>
                </c:pt>
                <c:pt idx="85435">
                  <c:v>6.7507200000000003E-2</c:v>
                </c:pt>
                <c:pt idx="85436">
                  <c:v>6.7691299999999996E-2</c:v>
                </c:pt>
                <c:pt idx="85437">
                  <c:v>6.7812499999999998E-2</c:v>
                </c:pt>
                <c:pt idx="85438">
                  <c:v>6.7872000000000002E-2</c:v>
                </c:pt>
                <c:pt idx="85439">
                  <c:v>6.7870899999999998E-2</c:v>
                </c:pt>
                <c:pt idx="85440">
                  <c:v>6.7810499999999996E-2</c:v>
                </c:pt>
                <c:pt idx="85441">
                  <c:v>6.7692199999999994E-2</c:v>
                </c:pt>
                <c:pt idx="85442">
                  <c:v>6.7517400000000005E-2</c:v>
                </c:pt>
                <c:pt idx="85443">
                  <c:v>6.7287399999999997E-2</c:v>
                </c:pt>
                <c:pt idx="85444">
                  <c:v>6.7003800000000002E-2</c:v>
                </c:pt>
                <c:pt idx="85445">
                  <c:v>6.6668199999999997E-2</c:v>
                </c:pt>
                <c:pt idx="85446">
                  <c:v>6.6281999999999994E-2</c:v>
                </c:pt>
                <c:pt idx="85447">
                  <c:v>6.58469E-2</c:v>
                </c:pt>
                <c:pt idx="85448">
                  <c:v>6.5364500000000006E-2</c:v>
                </c:pt>
                <c:pt idx="85449">
                  <c:v>6.4836500000000005E-2</c:v>
                </c:pt>
                <c:pt idx="85450">
                  <c:v>6.4264600000000005E-2</c:v>
                </c:pt>
                <c:pt idx="85451">
                  <c:v>6.3650499999999999E-2</c:v>
                </c:pt>
                <c:pt idx="85452">
                  <c:v>6.2995899999999994E-2</c:v>
                </c:pt>
                <c:pt idx="85453">
                  <c:v>6.23026E-2</c:v>
                </c:pt>
                <c:pt idx="85454">
                  <c:v>6.1572399999999999E-2</c:v>
                </c:pt>
                <c:pt idx="85455">
                  <c:v>6.0807E-2</c:v>
                </c:pt>
                <c:pt idx="85456">
                  <c:v>6.0008300000000001E-2</c:v>
                </c:pt>
                <c:pt idx="85457">
                  <c:v>5.9177899999999999E-2</c:v>
                </c:pt>
                <c:pt idx="85458">
                  <c:v>5.83177E-2</c:v>
                </c:pt>
                <c:pt idx="85459">
                  <c:v>5.7429399999999999E-2</c:v>
                </c:pt>
                <c:pt idx="85460">
                  <c:v>5.65149E-2</c:v>
                </c:pt>
                <c:pt idx="85461">
                  <c:v>5.5575800000000002E-2</c:v>
                </c:pt>
                <c:pt idx="85462">
                  <c:v>5.4614000000000003E-2</c:v>
                </c:pt>
                <c:pt idx="85463">
                  <c:v>5.3631100000000001E-2</c:v>
                </c:pt>
                <c:pt idx="85464">
                  <c:v>5.2628800000000003E-2</c:v>
                </c:pt>
                <c:pt idx="85465">
                  <c:v>5.1608800000000003E-2</c:v>
                </c:pt>
                <c:pt idx="85466">
                  <c:v>5.0572899999999997E-2</c:v>
                </c:pt>
                <c:pt idx="85467">
                  <c:v>4.9522499999999997E-2</c:v>
                </c:pt>
                <c:pt idx="85468">
                  <c:v>4.8459299999999997E-2</c:v>
                </c:pt>
                <c:pt idx="85469">
                  <c:v>4.7384900000000001E-2</c:v>
                </c:pt>
                <c:pt idx="85470">
                  <c:v>4.6300800000000003E-2</c:v>
                </c:pt>
                <c:pt idx="85471">
                  <c:v>4.5208499999999999E-2</c:v>
                </c:pt>
                <c:pt idx="85472">
                  <c:v>4.41094E-2</c:v>
                </c:pt>
                <c:pt idx="85473">
                  <c:v>4.3004899999999999E-2</c:v>
                </c:pt>
                <c:pt idx="85474">
                  <c:v>4.18964E-2</c:v>
                </c:pt>
                <c:pt idx="85475">
                  <c:v>4.0785099999999998E-2</c:v>
                </c:pt>
                <c:pt idx="85476">
                  <c:v>3.9672499999999999E-2</c:v>
                </c:pt>
                <c:pt idx="85477">
                  <c:v>3.8559599999999999E-2</c:v>
                </c:pt>
                <c:pt idx="85478">
                  <c:v>3.7447599999999998E-2</c:v>
                </c:pt>
                <c:pt idx="85479">
                  <c:v>3.6337700000000001E-2</c:v>
                </c:pt>
                <c:pt idx="85480">
                  <c:v>3.52308E-2</c:v>
                </c:pt>
                <c:pt idx="85481">
                  <c:v>3.4128100000000001E-2</c:v>
                </c:pt>
                <c:pt idx="85482">
                  <c:v>3.3030400000000001E-2</c:v>
                </c:pt>
                <c:pt idx="85483">
                  <c:v>3.1938599999999998E-2</c:v>
                </c:pt>
                <c:pt idx="85484">
                  <c:v>3.0853499999999999E-2</c:v>
                </c:pt>
                <c:pt idx="85485">
                  <c:v>2.9776E-2</c:v>
                </c:pt>
                <c:pt idx="85486">
                  <c:v>2.8706700000000002E-2</c:v>
                </c:pt>
                <c:pt idx="85487">
                  <c:v>2.7646299999999999E-2</c:v>
                </c:pt>
                <c:pt idx="85488">
                  <c:v>2.6595400000000002E-2</c:v>
                </c:pt>
                <c:pt idx="85489">
                  <c:v>2.5554500000000001E-2</c:v>
                </c:pt>
                <c:pt idx="85490">
                  <c:v>2.4524000000000001E-2</c:v>
                </c:pt>
                <c:pt idx="85491">
                  <c:v>2.3504500000000001E-2</c:v>
                </c:pt>
                <c:pt idx="85492">
                  <c:v>2.24963E-2</c:v>
                </c:pt>
                <c:pt idx="85493">
                  <c:v>2.1499600000000001E-2</c:v>
                </c:pt>
                <c:pt idx="85494">
                  <c:v>2.05148E-2</c:v>
                </c:pt>
                <c:pt idx="85495">
                  <c:v>1.9541900000000001E-2</c:v>
                </c:pt>
                <c:pt idx="85496">
                  <c:v>1.8581199999999999E-2</c:v>
                </c:pt>
                <c:pt idx="85497">
                  <c:v>1.7632800000000001E-2</c:v>
                </c:pt>
                <c:pt idx="85498">
                  <c:v>1.6696599999999999E-2</c:v>
                </c:pt>
                <c:pt idx="85499">
                  <c:v>1.5772600000000001E-2</c:v>
                </c:pt>
                <c:pt idx="85500">
                  <c:v>1.48608E-2</c:v>
                </c:pt>
                <c:pt idx="85501">
                  <c:v>1.3960999999999999E-2</c:v>
                </c:pt>
                <c:pt idx="85502">
                  <c:v>1.3073100000000001E-2</c:v>
                </c:pt>
                <c:pt idx="85503">
                  <c:v>1.2196800000000001E-2</c:v>
                </c:pt>
                <c:pt idx="85504">
                  <c:v>1.1332E-2</c:v>
                </c:pt>
                <c:pt idx="85505">
                  <c:v>1.04782E-2</c:v>
                </c:pt>
                <c:pt idx="85506" formatCode="0.00E+00">
                  <c:v>9.6352299999999998E-3</c:v>
                </c:pt>
                <c:pt idx="85507" formatCode="0.00E+00">
                  <c:v>8.8026300000000005E-3</c:v>
                </c:pt>
                <c:pt idx="85508" formatCode="0.00E+00">
                  <c:v>7.9800099999999992E-3</c:v>
                </c:pt>
                <c:pt idx="85509" formatCode="0.00E+00">
                  <c:v>7.1669300000000002E-3</c:v>
                </c:pt>
                <c:pt idx="85510" formatCode="0.00E+00">
                  <c:v>6.3629100000000003E-3</c:v>
                </c:pt>
                <c:pt idx="85511" formatCode="0.00E+00">
                  <c:v>5.5674499999999998E-3</c:v>
                </c:pt>
                <c:pt idx="85512" formatCode="0.00E+00">
                  <c:v>4.7800100000000003E-3</c:v>
                </c:pt>
                <c:pt idx="85513" formatCode="0.00E+00">
                  <c:v>4.0000599999999997E-3</c:v>
                </c:pt>
                <c:pt idx="85514" formatCode="0.00E+00">
                  <c:v>3.2270100000000002E-3</c:v>
                </c:pt>
                <c:pt idx="85515" formatCode="0.00E+00">
                  <c:v>2.4602700000000001E-3</c:v>
                </c:pt>
                <c:pt idx="85516" formatCode="0.00E+00">
                  <c:v>1.6992400000000001E-3</c:v>
                </c:pt>
                <c:pt idx="85517" formatCode="0.00E+00">
                  <c:v>9.4329500000000003E-4</c:v>
                </c:pt>
                <c:pt idx="85518" formatCode="0.00E+00">
                  <c:v>1.9180299999999999E-4</c:v>
                </c:pt>
                <c:pt idx="85519" formatCode="0.00E+00">
                  <c:v>-5.5587500000000005E-4</c:v>
                </c:pt>
                <c:pt idx="85520" formatCode="0.00E+00">
                  <c:v>-1.3003800000000001E-3</c:v>
                </c:pt>
                <c:pt idx="85521" formatCode="0.00E+00">
                  <c:v>-2.0423699999999999E-3</c:v>
                </c:pt>
                <c:pt idx="85522" formatCode="0.00E+00">
                  <c:v>-2.7824799999999999E-3</c:v>
                </c:pt>
                <c:pt idx="85523" formatCode="0.00E+00">
                  <c:v>-3.5213599999999999E-3</c:v>
                </c:pt>
                <c:pt idx="85524" formatCode="0.00E+00">
                  <c:v>-4.2596500000000002E-3</c:v>
                </c:pt>
                <c:pt idx="85525" formatCode="0.00E+00">
                  <c:v>-4.99798E-3</c:v>
                </c:pt>
                <c:pt idx="85526" formatCode="0.00E+00">
                  <c:v>-5.73698E-3</c:v>
                </c:pt>
                <c:pt idx="85527" formatCode="0.00E+00">
                  <c:v>-6.4772400000000004E-3</c:v>
                </c:pt>
                <c:pt idx="85528" formatCode="0.00E+00">
                  <c:v>-7.2193700000000001E-3</c:v>
                </c:pt>
                <c:pt idx="85529" formatCode="0.00E+00">
                  <c:v>-7.9639299999999993E-3</c:v>
                </c:pt>
                <c:pt idx="85530" formatCode="0.00E+00">
                  <c:v>-8.7114900000000006E-3</c:v>
                </c:pt>
                <c:pt idx="85531" formatCode="0.00E+00">
                  <c:v>-9.4625799999999999E-3</c:v>
                </c:pt>
                <c:pt idx="85532">
                  <c:v>-1.02177E-2</c:v>
                </c:pt>
                <c:pt idx="85533">
                  <c:v>-1.0977300000000001E-2</c:v>
                </c:pt>
                <c:pt idx="85534">
                  <c:v>-1.17419E-2</c:v>
                </c:pt>
                <c:pt idx="85535">
                  <c:v>-1.2511899999999999E-2</c:v>
                </c:pt>
                <c:pt idx="85536">
                  <c:v>-1.32876E-2</c:v>
                </c:pt>
                <c:pt idx="85537">
                  <c:v>-1.4069399999999999E-2</c:v>
                </c:pt>
                <c:pt idx="85538">
                  <c:v>-1.48577E-2</c:v>
                </c:pt>
                <c:pt idx="85539">
                  <c:v>-1.5652599999999999E-2</c:v>
                </c:pt>
                <c:pt idx="85540">
                  <c:v>-1.64545E-2</c:v>
                </c:pt>
                <c:pt idx="85541">
                  <c:v>-1.7263500000000001E-2</c:v>
                </c:pt>
                <c:pt idx="85542">
                  <c:v>-1.80798E-2</c:v>
                </c:pt>
                <c:pt idx="85543">
                  <c:v>-1.8903400000000001E-2</c:v>
                </c:pt>
                <c:pt idx="85544">
                  <c:v>-1.9734399999999999E-2</c:v>
                </c:pt>
                <c:pt idx="85545">
                  <c:v>-2.0572900000000002E-2</c:v>
                </c:pt>
                <c:pt idx="85546">
                  <c:v>-2.1418699999999999E-2</c:v>
                </c:pt>
                <c:pt idx="85547">
                  <c:v>-2.2271900000000001E-2</c:v>
                </c:pt>
                <c:pt idx="85548">
                  <c:v>-2.3132099999999999E-2</c:v>
                </c:pt>
                <c:pt idx="85549">
                  <c:v>-2.3999300000000001E-2</c:v>
                </c:pt>
                <c:pt idx="85550">
                  <c:v>-2.4873200000000002E-2</c:v>
                </c:pt>
                <c:pt idx="85551">
                  <c:v>-2.5753600000000001E-2</c:v>
                </c:pt>
                <c:pt idx="85552">
                  <c:v>-2.6639900000000001E-2</c:v>
                </c:pt>
                <c:pt idx="85553">
                  <c:v>-2.7532000000000001E-2</c:v>
                </c:pt>
                <c:pt idx="85554">
                  <c:v>-2.8429200000000002E-2</c:v>
                </c:pt>
                <c:pt idx="85555">
                  <c:v>-2.9331200000000002E-2</c:v>
                </c:pt>
                <c:pt idx="85556">
                  <c:v>-3.0237199999999999E-2</c:v>
                </c:pt>
                <c:pt idx="85557">
                  <c:v>-3.1146799999999999E-2</c:v>
                </c:pt>
                <c:pt idx="85558">
                  <c:v>-3.2059299999999999E-2</c:v>
                </c:pt>
                <c:pt idx="85559">
                  <c:v>-3.29739E-2</c:v>
                </c:pt>
                <c:pt idx="85560">
                  <c:v>-3.3889900000000001E-2</c:v>
                </c:pt>
                <c:pt idx="85561">
                  <c:v>-3.4806499999999997E-2</c:v>
                </c:pt>
                <c:pt idx="85562">
                  <c:v>-3.5722799999999999E-2</c:v>
                </c:pt>
                <c:pt idx="85563">
                  <c:v>-3.6637999999999997E-2</c:v>
                </c:pt>
                <c:pt idx="85564">
                  <c:v>-3.7551000000000001E-2</c:v>
                </c:pt>
                <c:pt idx="85565">
                  <c:v>-3.8460899999999999E-2</c:v>
                </c:pt>
                <c:pt idx="85566">
                  <c:v>-3.9366600000000002E-2</c:v>
                </c:pt>
                <c:pt idx="85567">
                  <c:v>-4.0266999999999997E-2</c:v>
                </c:pt>
                <c:pt idx="85568">
                  <c:v>-4.1161099999999999E-2</c:v>
                </c:pt>
                <c:pt idx="85569">
                  <c:v>-4.20477E-2</c:v>
                </c:pt>
                <c:pt idx="85570">
                  <c:v>-4.2925600000000001E-2</c:v>
                </c:pt>
                <c:pt idx="85571">
                  <c:v>-4.3793499999999999E-2</c:v>
                </c:pt>
                <c:pt idx="85572">
                  <c:v>-4.4650200000000001E-2</c:v>
                </c:pt>
                <c:pt idx="85573">
                  <c:v>-4.5494399999999997E-2</c:v>
                </c:pt>
                <c:pt idx="85574">
                  <c:v>-4.6324799999999999E-2</c:v>
                </c:pt>
                <c:pt idx="85575">
                  <c:v>-4.7140099999999997E-2</c:v>
                </c:pt>
                <c:pt idx="85576">
                  <c:v>-4.7938799999999997E-2</c:v>
                </c:pt>
                <c:pt idx="85577">
                  <c:v>-4.8719600000000002E-2</c:v>
                </c:pt>
                <c:pt idx="85578">
                  <c:v>-4.9481200000000003E-2</c:v>
                </c:pt>
                <c:pt idx="85579">
                  <c:v>-5.0222000000000003E-2</c:v>
                </c:pt>
                <c:pt idx="85580">
                  <c:v>-5.0940600000000003E-2</c:v>
                </c:pt>
                <c:pt idx="85581">
                  <c:v>-5.16357E-2</c:v>
                </c:pt>
                <c:pt idx="85582">
                  <c:v>-5.23058E-2</c:v>
                </c:pt>
                <c:pt idx="85583">
                  <c:v>-5.2949299999999998E-2</c:v>
                </c:pt>
                <c:pt idx="85584">
                  <c:v>-5.3565000000000002E-2</c:v>
                </c:pt>
                <c:pt idx="85585">
                  <c:v>-5.4151299999999999E-2</c:v>
                </c:pt>
                <c:pt idx="85586">
                  <c:v>-5.4706699999999997E-2</c:v>
                </c:pt>
                <c:pt idx="85587">
                  <c:v>-5.5229899999999998E-2</c:v>
                </c:pt>
                <c:pt idx="85588">
                  <c:v>-5.5719400000000002E-2</c:v>
                </c:pt>
                <c:pt idx="85589">
                  <c:v>-5.6173800000000003E-2</c:v>
                </c:pt>
                <c:pt idx="85590">
                  <c:v>-5.6591799999999998E-2</c:v>
                </c:pt>
                <c:pt idx="85591">
                  <c:v>-5.6971899999999999E-2</c:v>
                </c:pt>
                <c:pt idx="85592">
                  <c:v>-5.7312799999999997E-2</c:v>
                </c:pt>
                <c:pt idx="85593">
                  <c:v>-5.7613200000000003E-2</c:v>
                </c:pt>
                <c:pt idx="85594">
                  <c:v>-5.7871699999999998E-2</c:v>
                </c:pt>
                <c:pt idx="85595">
                  <c:v>-5.8087199999999999E-2</c:v>
                </c:pt>
                <c:pt idx="85596">
                  <c:v>-5.8258400000000002E-2</c:v>
                </c:pt>
                <c:pt idx="85597">
                  <c:v>-5.8383999999999998E-2</c:v>
                </c:pt>
                <c:pt idx="85598">
                  <c:v>-5.8463099999999997E-2</c:v>
                </c:pt>
                <c:pt idx="85599">
                  <c:v>-5.8494400000000002E-2</c:v>
                </c:pt>
                <c:pt idx="85600">
                  <c:v>-5.8476800000000002E-2</c:v>
                </c:pt>
                <c:pt idx="85601">
                  <c:v>-5.8409500000000003E-2</c:v>
                </c:pt>
                <c:pt idx="85602">
                  <c:v>-5.82914E-2</c:v>
                </c:pt>
                <c:pt idx="85603">
                  <c:v>-5.8121600000000002E-2</c:v>
                </c:pt>
                <c:pt idx="85604">
                  <c:v>-5.7899300000000001E-2</c:v>
                </c:pt>
                <c:pt idx="85605">
                  <c:v>-5.76237E-2</c:v>
                </c:pt>
                <c:pt idx="85606">
                  <c:v>-5.7294100000000001E-2</c:v>
                </c:pt>
                <c:pt idx="85607">
                  <c:v>-5.6909700000000001E-2</c:v>
                </c:pt>
                <c:pt idx="85608">
                  <c:v>-5.6470100000000002E-2</c:v>
                </c:pt>
                <c:pt idx="85609">
                  <c:v>-5.5974599999999999E-2</c:v>
                </c:pt>
                <c:pt idx="85610">
                  <c:v>-5.5422899999999997E-2</c:v>
                </c:pt>
                <c:pt idx="85611">
                  <c:v>-5.4814500000000002E-2</c:v>
                </c:pt>
                <c:pt idx="85612">
                  <c:v>-5.4149099999999999E-2</c:v>
                </c:pt>
                <c:pt idx="85613">
                  <c:v>-5.3426500000000002E-2</c:v>
                </c:pt>
                <c:pt idx="85614">
                  <c:v>-5.2646499999999999E-2</c:v>
                </c:pt>
                <c:pt idx="85615">
                  <c:v>-5.1809099999999997E-2</c:v>
                </c:pt>
                <c:pt idx="85616">
                  <c:v>-5.09142E-2</c:v>
                </c:pt>
                <c:pt idx="85617">
                  <c:v>-4.9961899999999997E-2</c:v>
                </c:pt>
                <c:pt idx="85618">
                  <c:v>-4.89524E-2</c:v>
                </c:pt>
                <c:pt idx="85619">
                  <c:v>-4.7885999999999998E-2</c:v>
                </c:pt>
                <c:pt idx="85620">
                  <c:v>-4.67628E-2</c:v>
                </c:pt>
                <c:pt idx="85621">
                  <c:v>-4.5583400000000003E-2</c:v>
                </c:pt>
                <c:pt idx="85622">
                  <c:v>-4.4348199999999997E-2</c:v>
                </c:pt>
                <c:pt idx="85623">
                  <c:v>-4.3057900000000003E-2</c:v>
                </c:pt>
                <c:pt idx="85624">
                  <c:v>-4.1713E-2</c:v>
                </c:pt>
                <c:pt idx="85625">
                  <c:v>-4.03144E-2</c:v>
                </c:pt>
                <c:pt idx="85626">
                  <c:v>-3.8862800000000003E-2</c:v>
                </c:pt>
                <c:pt idx="85627">
                  <c:v>-3.7359200000000002E-2</c:v>
                </c:pt>
                <c:pt idx="85628">
                  <c:v>-3.5804500000000003E-2</c:v>
                </c:pt>
                <c:pt idx="85629">
                  <c:v>-3.4199899999999998E-2</c:v>
                </c:pt>
                <c:pt idx="85630">
                  <c:v>-3.2546499999999999E-2</c:v>
                </c:pt>
                <c:pt idx="85631">
                  <c:v>-3.0845500000000001E-2</c:v>
                </c:pt>
                <c:pt idx="85632">
                  <c:v>-2.90984E-2</c:v>
                </c:pt>
                <c:pt idx="85633">
                  <c:v>-2.7306400000000002E-2</c:v>
                </c:pt>
                <c:pt idx="85634">
                  <c:v>-2.54711E-2</c:v>
                </c:pt>
                <c:pt idx="85635">
                  <c:v>-2.35941E-2</c:v>
                </c:pt>
                <c:pt idx="85636">
                  <c:v>-2.1676899999999999E-2</c:v>
                </c:pt>
                <c:pt idx="85637">
                  <c:v>-1.97214E-2</c:v>
                </c:pt>
                <c:pt idx="85638">
                  <c:v>-1.7729200000000001E-2</c:v>
                </c:pt>
                <c:pt idx="85639">
                  <c:v>-1.5702199999999999E-2</c:v>
                </c:pt>
                <c:pt idx="85640">
                  <c:v>-1.3642400000000001E-2</c:v>
                </c:pt>
                <c:pt idx="85641">
                  <c:v>-1.15517E-2</c:v>
                </c:pt>
                <c:pt idx="85642" formatCode="0.00E+00">
                  <c:v>-9.4322299999999998E-3</c:v>
                </c:pt>
                <c:pt idx="85643" formatCode="0.00E+00">
                  <c:v>-7.2860399999999997E-3</c:v>
                </c:pt>
                <c:pt idx="85644" formatCode="0.00E+00">
                  <c:v>-5.1153099999999996E-3</c:v>
                </c:pt>
                <c:pt idx="85645" formatCode="0.00E+00">
                  <c:v>-2.9222800000000002E-3</c:v>
                </c:pt>
                <c:pt idx="85646" formatCode="0.00E+00">
                  <c:v>-7.0921700000000005E-4</c:v>
                </c:pt>
                <c:pt idx="85647" formatCode="0.00E+00">
                  <c:v>1.52155E-3</c:v>
                </c:pt>
                <c:pt idx="85648" formatCode="0.00E+00">
                  <c:v>3.7676400000000001E-3</c:v>
                </c:pt>
                <c:pt idx="85649" formatCode="0.00E+00">
                  <c:v>6.0266399999999998E-3</c:v>
                </c:pt>
                <c:pt idx="85650" formatCode="0.00E+00">
                  <c:v>8.2960900000000008E-3</c:v>
                </c:pt>
                <c:pt idx="85651">
                  <c:v>1.05735E-2</c:v>
                </c:pt>
                <c:pt idx="85652">
                  <c:v>1.2856299999999999E-2</c:v>
                </c:pt>
                <c:pt idx="85653">
                  <c:v>1.5141999999999999E-2</c:v>
                </c:pt>
                <c:pt idx="85654">
                  <c:v>1.7427999999999999E-2</c:v>
                </c:pt>
                <c:pt idx="85655">
                  <c:v>1.9711699999999999E-2</c:v>
                </c:pt>
                <c:pt idx="85656">
                  <c:v>2.19904E-2</c:v>
                </c:pt>
                <c:pt idx="85657">
                  <c:v>2.4261499999999998E-2</c:v>
                </c:pt>
                <c:pt idx="85658">
                  <c:v>2.6522299999999999E-2</c:v>
                </c:pt>
                <c:pt idx="85659">
                  <c:v>2.8770299999999999E-2</c:v>
                </c:pt>
                <c:pt idx="85660">
                  <c:v>3.1002600000000002E-2</c:v>
                </c:pt>
                <c:pt idx="85661">
                  <c:v>3.3216700000000002E-2</c:v>
                </c:pt>
                <c:pt idx="85662">
                  <c:v>3.5409799999999998E-2</c:v>
                </c:pt>
                <c:pt idx="85663">
                  <c:v>3.7579300000000003E-2</c:v>
                </c:pt>
                <c:pt idx="85664">
                  <c:v>3.97227E-2</c:v>
                </c:pt>
                <c:pt idx="85665">
                  <c:v>4.1837100000000002E-2</c:v>
                </c:pt>
                <c:pt idx="85666">
                  <c:v>4.3920099999999997E-2</c:v>
                </c:pt>
                <c:pt idx="85667">
                  <c:v>4.5969000000000003E-2</c:v>
                </c:pt>
                <c:pt idx="85668">
                  <c:v>4.7981200000000002E-2</c:v>
                </c:pt>
                <c:pt idx="85669">
                  <c:v>4.99543E-2</c:v>
                </c:pt>
                <c:pt idx="85670">
                  <c:v>5.1885800000000003E-2</c:v>
                </c:pt>
                <c:pt idx="85671">
                  <c:v>5.3773000000000001E-2</c:v>
                </c:pt>
                <c:pt idx="85672">
                  <c:v>5.5613799999999998E-2</c:v>
                </c:pt>
                <c:pt idx="85673">
                  <c:v>5.7405600000000001E-2</c:v>
                </c:pt>
                <c:pt idx="85674">
                  <c:v>5.9146200000000003E-2</c:v>
                </c:pt>
                <c:pt idx="85675">
                  <c:v>6.08333E-2</c:v>
                </c:pt>
                <c:pt idx="85676">
                  <c:v>6.2464600000000002E-2</c:v>
                </c:pt>
                <c:pt idx="85677">
                  <c:v>6.4038100000000001E-2</c:v>
                </c:pt>
                <c:pt idx="85678">
                  <c:v>6.5551600000000002E-2</c:v>
                </c:pt>
                <c:pt idx="85679">
                  <c:v>6.7003099999999996E-2</c:v>
                </c:pt>
                <c:pt idx="85680">
                  <c:v>6.8390599999999996E-2</c:v>
                </c:pt>
                <c:pt idx="85681">
                  <c:v>6.9712300000000005E-2</c:v>
                </c:pt>
                <c:pt idx="85682">
                  <c:v>7.0966399999999999E-2</c:v>
                </c:pt>
                <c:pt idx="85683">
                  <c:v>7.2151099999999996E-2</c:v>
                </c:pt>
                <c:pt idx="85684">
                  <c:v>7.3264899999999994E-2</c:v>
                </c:pt>
                <c:pt idx="85685">
                  <c:v>7.4305999999999997E-2</c:v>
                </c:pt>
                <c:pt idx="85686">
                  <c:v>7.5273199999999998E-2</c:v>
                </c:pt>
                <c:pt idx="85687">
                  <c:v>7.6164899999999994E-2</c:v>
                </c:pt>
                <c:pt idx="85688">
                  <c:v>7.6979900000000004E-2</c:v>
                </c:pt>
                <c:pt idx="85689">
                  <c:v>7.7716999999999994E-2</c:v>
                </c:pt>
                <c:pt idx="85690">
                  <c:v>7.8375100000000003E-2</c:v>
                </c:pt>
                <c:pt idx="85691">
                  <c:v>7.8953200000000001E-2</c:v>
                </c:pt>
                <c:pt idx="85692">
                  <c:v>7.9450300000000001E-2</c:v>
                </c:pt>
                <c:pt idx="85693">
                  <c:v>7.9865800000000001E-2</c:v>
                </c:pt>
                <c:pt idx="85694">
                  <c:v>8.0198800000000001E-2</c:v>
                </c:pt>
                <c:pt idx="85695">
                  <c:v>8.0448800000000001E-2</c:v>
                </c:pt>
                <c:pt idx="85696">
                  <c:v>8.0615300000000001E-2</c:v>
                </c:pt>
                <c:pt idx="85697">
                  <c:v>8.06978E-2</c:v>
                </c:pt>
                <c:pt idx="85698">
                  <c:v>8.0696199999999996E-2</c:v>
                </c:pt>
                <c:pt idx="85699">
                  <c:v>8.0610299999999996E-2</c:v>
                </c:pt>
                <c:pt idx="85700">
                  <c:v>8.0439899999999995E-2</c:v>
                </c:pt>
                <c:pt idx="85701">
                  <c:v>8.0185099999999995E-2</c:v>
                </c:pt>
                <c:pt idx="85702">
                  <c:v>7.9846200000000006E-2</c:v>
                </c:pt>
                <c:pt idx="85703">
                  <c:v>7.9423199999999999E-2</c:v>
                </c:pt>
                <c:pt idx="85704">
                  <c:v>7.8916700000000006E-2</c:v>
                </c:pt>
                <c:pt idx="85705">
                  <c:v>7.8326999999999994E-2</c:v>
                </c:pt>
                <c:pt idx="85706">
                  <c:v>7.7654699999999993E-2</c:v>
                </c:pt>
                <c:pt idx="85707">
                  <c:v>7.6900700000000002E-2</c:v>
                </c:pt>
                <c:pt idx="85708">
                  <c:v>7.6065499999999994E-2</c:v>
                </c:pt>
                <c:pt idx="85709">
                  <c:v>7.51502E-2</c:v>
                </c:pt>
                <c:pt idx="85710">
                  <c:v>7.4155700000000005E-2</c:v>
                </c:pt>
                <c:pt idx="85711">
                  <c:v>7.3083200000000001E-2</c:v>
                </c:pt>
                <c:pt idx="85712">
                  <c:v>7.1933800000000006E-2</c:v>
                </c:pt>
                <c:pt idx="85713">
                  <c:v>7.0708900000000005E-2</c:v>
                </c:pt>
                <c:pt idx="85714">
                  <c:v>6.9409899999999997E-2</c:v>
                </c:pt>
                <c:pt idx="85715">
                  <c:v>6.8038199999999993E-2</c:v>
                </c:pt>
                <c:pt idx="85716">
                  <c:v>6.6595399999999999E-2</c:v>
                </c:pt>
                <c:pt idx="85717">
                  <c:v>6.5083299999999997E-2</c:v>
                </c:pt>
                <c:pt idx="85718">
                  <c:v>6.3503500000000004E-2</c:v>
                </c:pt>
                <c:pt idx="85719">
                  <c:v>6.1858099999999999E-2</c:v>
                </c:pt>
                <c:pt idx="85720">
                  <c:v>6.0148800000000002E-2</c:v>
                </c:pt>
                <c:pt idx="85721">
                  <c:v>5.8377800000000001E-2</c:v>
                </c:pt>
                <c:pt idx="85722">
                  <c:v>5.6547E-2</c:v>
                </c:pt>
                <c:pt idx="85723">
                  <c:v>5.46588E-2</c:v>
                </c:pt>
                <c:pt idx="85724">
                  <c:v>5.2715400000000003E-2</c:v>
                </c:pt>
                <c:pt idx="85725">
                  <c:v>5.0719E-2</c:v>
                </c:pt>
                <c:pt idx="85726">
                  <c:v>4.8672100000000003E-2</c:v>
                </c:pt>
                <c:pt idx="85727">
                  <c:v>4.6577E-2</c:v>
                </c:pt>
                <c:pt idx="85728">
                  <c:v>4.4436400000000001E-2</c:v>
                </c:pt>
                <c:pt idx="85729">
                  <c:v>4.22528E-2</c:v>
                </c:pt>
                <c:pt idx="85730">
                  <c:v>4.00287E-2</c:v>
                </c:pt>
                <c:pt idx="85731">
                  <c:v>3.7766899999999999E-2</c:v>
                </c:pt>
                <c:pt idx="85732">
                  <c:v>3.5470099999999997E-2</c:v>
                </c:pt>
                <c:pt idx="85733">
                  <c:v>3.3140900000000001E-2</c:v>
                </c:pt>
                <c:pt idx="85734">
                  <c:v>3.0782199999999999E-2</c:v>
                </c:pt>
                <c:pt idx="85735">
                  <c:v>2.83968E-2</c:v>
                </c:pt>
                <c:pt idx="85736">
                  <c:v>2.59876E-2</c:v>
                </c:pt>
                <c:pt idx="85737">
                  <c:v>2.3557399999999999E-2</c:v>
                </c:pt>
                <c:pt idx="85738">
                  <c:v>2.1108999999999999E-2</c:v>
                </c:pt>
                <c:pt idx="85739">
                  <c:v>1.8645499999999999E-2</c:v>
                </c:pt>
                <c:pt idx="85740">
                  <c:v>1.6169699999999999E-2</c:v>
                </c:pt>
                <c:pt idx="85741">
                  <c:v>1.36846E-2</c:v>
                </c:pt>
                <c:pt idx="85742">
                  <c:v>1.1193E-2</c:v>
                </c:pt>
                <c:pt idx="85743" formatCode="0.00E+00">
                  <c:v>8.6979799999999993E-3</c:v>
                </c:pt>
                <c:pt idx="85744" formatCode="0.00E+00">
                  <c:v>6.2023800000000004E-3</c:v>
                </c:pt>
                <c:pt idx="85745" formatCode="0.00E+00">
                  <c:v>3.7091300000000002E-3</c:v>
                </c:pt>
                <c:pt idx="85746" formatCode="0.00E+00">
                  <c:v>1.22116E-3</c:v>
                </c:pt>
                <c:pt idx="85747" formatCode="0.00E+00">
                  <c:v>-1.25866E-3</c:v>
                </c:pt>
                <c:pt idx="85748" formatCode="0.00E+00">
                  <c:v>-3.7274500000000002E-3</c:v>
                </c:pt>
                <c:pt idx="85749" formatCode="0.00E+00">
                  <c:v>-6.1823599999999996E-3</c:v>
                </c:pt>
                <c:pt idx="85750" formatCode="0.00E+00">
                  <c:v>-8.6205699999999993E-3</c:v>
                </c:pt>
                <c:pt idx="85751">
                  <c:v>-1.10393E-2</c:v>
                </c:pt>
                <c:pt idx="85752">
                  <c:v>-1.3435799999999999E-2</c:v>
                </c:pt>
                <c:pt idx="85753">
                  <c:v>-1.5807399999999999E-2</c:v>
                </c:pt>
                <c:pt idx="85754">
                  <c:v>-1.8151299999999999E-2</c:v>
                </c:pt>
                <c:pt idx="85755">
                  <c:v>-2.0465000000000001E-2</c:v>
                </c:pt>
                <c:pt idx="85756">
                  <c:v>-2.2745999999999999E-2</c:v>
                </c:pt>
                <c:pt idx="85757">
                  <c:v>-2.4991599999999999E-2</c:v>
                </c:pt>
                <c:pt idx="85758">
                  <c:v>-2.7199399999999999E-2</c:v>
                </c:pt>
                <c:pt idx="85759">
                  <c:v>-2.9367000000000001E-2</c:v>
                </c:pt>
                <c:pt idx="85760">
                  <c:v>-3.1492100000000002E-2</c:v>
                </c:pt>
                <c:pt idx="85761">
                  <c:v>-3.3572400000000002E-2</c:v>
                </c:pt>
                <c:pt idx="85762">
                  <c:v>-3.5605699999999997E-2</c:v>
                </c:pt>
                <c:pt idx="85763">
                  <c:v>-3.7589900000000002E-2</c:v>
                </c:pt>
                <c:pt idx="85764">
                  <c:v>-3.9523000000000003E-2</c:v>
                </c:pt>
                <c:pt idx="85765">
                  <c:v>-4.1402799999999997E-2</c:v>
                </c:pt>
                <c:pt idx="85766">
                  <c:v>-4.3227700000000001E-2</c:v>
                </c:pt>
                <c:pt idx="85767">
                  <c:v>-4.4995599999999997E-2</c:v>
                </c:pt>
                <c:pt idx="85768">
                  <c:v>-4.6705000000000003E-2</c:v>
                </c:pt>
                <c:pt idx="85769">
                  <c:v>-4.8354099999999997E-2</c:v>
                </c:pt>
                <c:pt idx="85770">
                  <c:v>-4.99415E-2</c:v>
                </c:pt>
                <c:pt idx="85771">
                  <c:v>-5.1465499999999997E-2</c:v>
                </c:pt>
                <c:pt idx="85772">
                  <c:v>-5.2925E-2</c:v>
                </c:pt>
                <c:pt idx="85773">
                  <c:v>-5.4318499999999999E-2</c:v>
                </c:pt>
                <c:pt idx="85774">
                  <c:v>-5.5644899999999997E-2</c:v>
                </c:pt>
                <c:pt idx="85775">
                  <c:v>-5.6903099999999998E-2</c:v>
                </c:pt>
                <c:pt idx="85776">
                  <c:v>-5.8092100000000001E-2</c:v>
                </c:pt>
                <c:pt idx="85777">
                  <c:v>-5.9211100000000003E-2</c:v>
                </c:pt>
                <c:pt idx="85778">
                  <c:v>-6.0259100000000003E-2</c:v>
                </c:pt>
                <c:pt idx="85779">
                  <c:v>-6.1235499999999998E-2</c:v>
                </c:pt>
                <c:pt idx="85780">
                  <c:v>-6.2139800000000002E-2</c:v>
                </c:pt>
                <c:pt idx="85781">
                  <c:v>-6.2971299999999994E-2</c:v>
                </c:pt>
                <c:pt idx="85782">
                  <c:v>-6.3729800000000003E-2</c:v>
                </c:pt>
                <c:pt idx="85783">
                  <c:v>-6.4414799999999994E-2</c:v>
                </c:pt>
                <c:pt idx="85784">
                  <c:v>-6.5026200000000006E-2</c:v>
                </c:pt>
                <c:pt idx="85785">
                  <c:v>-6.5563899999999994E-2</c:v>
                </c:pt>
                <c:pt idx="85786">
                  <c:v>-6.60279E-2</c:v>
                </c:pt>
                <c:pt idx="85787">
                  <c:v>-6.64183E-2</c:v>
                </c:pt>
                <c:pt idx="85788">
                  <c:v>-6.6735199999999995E-2</c:v>
                </c:pt>
                <c:pt idx="85789">
                  <c:v>-6.6978899999999994E-2</c:v>
                </c:pt>
                <c:pt idx="85790">
                  <c:v>-6.7149799999999996E-2</c:v>
                </c:pt>
                <c:pt idx="85791">
                  <c:v>-6.7248500000000003E-2</c:v>
                </c:pt>
                <c:pt idx="85792">
                  <c:v>-6.7275299999999996E-2</c:v>
                </c:pt>
                <c:pt idx="85793">
                  <c:v>-6.7231100000000002E-2</c:v>
                </c:pt>
                <c:pt idx="85794">
                  <c:v>-6.7116499999999996E-2</c:v>
                </c:pt>
                <c:pt idx="85795">
                  <c:v>-6.69323E-2</c:v>
                </c:pt>
                <c:pt idx="85796">
                  <c:v>-6.6679500000000003E-2</c:v>
                </c:pt>
                <c:pt idx="85797">
                  <c:v>-6.6359100000000004E-2</c:v>
                </c:pt>
                <c:pt idx="85798">
                  <c:v>-6.5972199999999995E-2</c:v>
                </c:pt>
                <c:pt idx="85799">
                  <c:v>-6.5519900000000006E-2</c:v>
                </c:pt>
                <c:pt idx="85800">
                  <c:v>-6.5003400000000003E-2</c:v>
                </c:pt>
                <c:pt idx="85801">
                  <c:v>-6.4423999999999995E-2</c:v>
                </c:pt>
                <c:pt idx="85802">
                  <c:v>-6.3783199999999998E-2</c:v>
                </c:pt>
                <c:pt idx="85803">
                  <c:v>-6.3082399999999997E-2</c:v>
                </c:pt>
                <c:pt idx="85804">
                  <c:v>-6.2323000000000003E-2</c:v>
                </c:pt>
                <c:pt idx="85805">
                  <c:v>-6.15068E-2</c:v>
                </c:pt>
                <c:pt idx="85806">
                  <c:v>-6.06352E-2</c:v>
                </c:pt>
                <c:pt idx="85807">
                  <c:v>-5.9710100000000002E-2</c:v>
                </c:pt>
                <c:pt idx="85808">
                  <c:v>-5.8733E-2</c:v>
                </c:pt>
                <c:pt idx="85809">
                  <c:v>-5.7706E-2</c:v>
                </c:pt>
                <c:pt idx="85810">
                  <c:v>-5.6630699999999999E-2</c:v>
                </c:pt>
                <c:pt idx="85811">
                  <c:v>-5.5509099999999999E-2</c:v>
                </c:pt>
                <c:pt idx="85812">
                  <c:v>-5.4343099999999998E-2</c:v>
                </c:pt>
                <c:pt idx="85813">
                  <c:v>-5.31347E-2</c:v>
                </c:pt>
                <c:pt idx="85814">
                  <c:v>-5.1886000000000002E-2</c:v>
                </c:pt>
                <c:pt idx="85815">
                  <c:v>-5.0598799999999999E-2</c:v>
                </c:pt>
                <c:pt idx="85816">
                  <c:v>-4.9275300000000001E-2</c:v>
                </c:pt>
                <c:pt idx="85817">
                  <c:v>-4.7917700000000001E-2</c:v>
                </c:pt>
                <c:pt idx="85818">
                  <c:v>-4.6527899999999997E-2</c:v>
                </c:pt>
                <c:pt idx="85819">
                  <c:v>-4.5108099999999998E-2</c:v>
                </c:pt>
                <c:pt idx="85820">
                  <c:v>-4.3660499999999998E-2</c:v>
                </c:pt>
                <c:pt idx="85821">
                  <c:v>-4.2187200000000001E-2</c:v>
                </c:pt>
                <c:pt idx="85822">
                  <c:v>-4.0690400000000002E-2</c:v>
                </c:pt>
                <c:pt idx="85823">
                  <c:v>-3.9172199999999997E-2</c:v>
                </c:pt>
                <c:pt idx="85824">
                  <c:v>-3.7634800000000003E-2</c:v>
                </c:pt>
                <c:pt idx="85825">
                  <c:v>-3.6080300000000003E-2</c:v>
                </c:pt>
                <c:pt idx="85826">
                  <c:v>-3.4510899999999997E-2</c:v>
                </c:pt>
                <c:pt idx="85827">
                  <c:v>-3.2928800000000001E-2</c:v>
                </c:pt>
                <c:pt idx="85828">
                  <c:v>-3.1336000000000003E-2</c:v>
                </c:pt>
                <c:pt idx="85829">
                  <c:v>-2.9734799999999999E-2</c:v>
                </c:pt>
                <c:pt idx="85830">
                  <c:v>-2.8127099999999999E-2</c:v>
                </c:pt>
                <c:pt idx="85831">
                  <c:v>-2.6515E-2</c:v>
                </c:pt>
                <c:pt idx="85832">
                  <c:v>-2.4900599999999998E-2</c:v>
                </c:pt>
                <c:pt idx="85833">
                  <c:v>-2.3285899999999998E-2</c:v>
                </c:pt>
                <c:pt idx="85834">
                  <c:v>-2.1672899999999998E-2</c:v>
                </c:pt>
                <c:pt idx="85835">
                  <c:v>-2.0063600000000001E-2</c:v>
                </c:pt>
                <c:pt idx="85836">
                  <c:v>-1.8459799999999998E-2</c:v>
                </c:pt>
                <c:pt idx="85837">
                  <c:v>-1.6863400000000001E-2</c:v>
                </c:pt>
                <c:pt idx="85838">
                  <c:v>-1.52762E-2</c:v>
                </c:pt>
                <c:pt idx="85839">
                  <c:v>-1.37001E-2</c:v>
                </c:pt>
                <c:pt idx="85840">
                  <c:v>-1.21368E-2</c:v>
                </c:pt>
                <c:pt idx="85841">
                  <c:v>-1.0587900000000001E-2</c:v>
                </c:pt>
                <c:pt idx="85842" formatCode="0.00E+00">
                  <c:v>-9.0551E-3</c:v>
                </c:pt>
                <c:pt idx="85843" formatCode="0.00E+00">
                  <c:v>-7.5400099999999998E-3</c:v>
                </c:pt>
                <c:pt idx="85844" formatCode="0.00E+00">
                  <c:v>-6.04413E-3</c:v>
                </c:pt>
                <c:pt idx="85845" formatCode="0.00E+00">
                  <c:v>-4.5689399999999996E-3</c:v>
                </c:pt>
                <c:pt idx="85846" formatCode="0.00E+00">
                  <c:v>-3.1158499999999999E-3</c:v>
                </c:pt>
                <c:pt idx="85847" formatCode="0.00E+00">
                  <c:v>-1.6862299999999999E-3</c:v>
                </c:pt>
                <c:pt idx="85848" formatCode="0.00E+00">
                  <c:v>-2.8134900000000002E-4</c:v>
                </c:pt>
                <c:pt idx="85849" formatCode="0.00E+00">
                  <c:v>1.0975500000000001E-3</c:v>
                </c:pt>
                <c:pt idx="85850" formatCode="0.00E+00">
                  <c:v>2.4493000000000002E-3</c:v>
                </c:pt>
                <c:pt idx="85851" formatCode="0.00E+00">
                  <c:v>3.7728000000000002E-3</c:v>
                </c:pt>
                <c:pt idx="85852" formatCode="0.00E+00">
                  <c:v>5.0670200000000002E-3</c:v>
                </c:pt>
                <c:pt idx="85853" formatCode="0.00E+00">
                  <c:v>6.3309999999999998E-3</c:v>
                </c:pt>
                <c:pt idx="85854" formatCode="0.00E+00">
                  <c:v>7.5638199999999997E-3</c:v>
                </c:pt>
                <c:pt idx="85855" formatCode="0.00E+00">
                  <c:v>8.7646600000000005E-3</c:v>
                </c:pt>
                <c:pt idx="85856" formatCode="0.00E+00">
                  <c:v>9.9327500000000006E-3</c:v>
                </c:pt>
                <c:pt idx="85857">
                  <c:v>1.10674E-2</c:v>
                </c:pt>
                <c:pt idx="85858">
                  <c:v>1.2168E-2</c:v>
                </c:pt>
                <c:pt idx="85859">
                  <c:v>1.32339E-2</c:v>
                </c:pt>
                <c:pt idx="85860">
                  <c:v>1.42647E-2</c:v>
                </c:pt>
                <c:pt idx="85861">
                  <c:v>1.5259999999999999E-2</c:v>
                </c:pt>
                <c:pt idx="85862">
                  <c:v>1.6219399999999998E-2</c:v>
                </c:pt>
                <c:pt idx="85863">
                  <c:v>1.7142600000000001E-2</c:v>
                </c:pt>
                <c:pt idx="85864">
                  <c:v>1.8029400000000001E-2</c:v>
                </c:pt>
                <c:pt idx="85865">
                  <c:v>1.88796E-2</c:v>
                </c:pt>
                <c:pt idx="85866">
                  <c:v>1.9693200000000001E-2</c:v>
                </c:pt>
                <c:pt idx="85867">
                  <c:v>2.0470200000000001E-2</c:v>
                </c:pt>
                <c:pt idx="85868">
                  <c:v>2.12105E-2</c:v>
                </c:pt>
                <c:pt idx="85869">
                  <c:v>2.1914200000000002E-2</c:v>
                </c:pt>
                <c:pt idx="85870">
                  <c:v>2.25816E-2</c:v>
                </c:pt>
                <c:pt idx="85871">
                  <c:v>2.3212900000000002E-2</c:v>
                </c:pt>
                <c:pt idx="85872">
                  <c:v>2.3808300000000001E-2</c:v>
                </c:pt>
                <c:pt idx="85873">
                  <c:v>2.43681E-2</c:v>
                </c:pt>
                <c:pt idx="85874">
                  <c:v>2.48928E-2</c:v>
                </c:pt>
                <c:pt idx="85875">
                  <c:v>2.5382800000000001E-2</c:v>
                </c:pt>
                <c:pt idx="85876">
                  <c:v>2.58386E-2</c:v>
                </c:pt>
                <c:pt idx="85877">
                  <c:v>2.6260700000000001E-2</c:v>
                </c:pt>
                <c:pt idx="85878">
                  <c:v>2.6649699999999998E-2</c:v>
                </c:pt>
                <c:pt idx="85879">
                  <c:v>2.70063E-2</c:v>
                </c:pt>
                <c:pt idx="85880">
                  <c:v>2.7331100000000001E-2</c:v>
                </c:pt>
                <c:pt idx="85881">
                  <c:v>2.7624900000000001E-2</c:v>
                </c:pt>
                <c:pt idx="85882">
                  <c:v>2.7888300000000001E-2</c:v>
                </c:pt>
                <c:pt idx="85883">
                  <c:v>2.8122299999999999E-2</c:v>
                </c:pt>
                <c:pt idx="85884">
                  <c:v>2.8327499999999999E-2</c:v>
                </c:pt>
                <c:pt idx="85885">
                  <c:v>2.85049E-2</c:v>
                </c:pt>
                <c:pt idx="85886">
                  <c:v>2.8655400000000001E-2</c:v>
                </c:pt>
                <c:pt idx="85887">
                  <c:v>2.8779800000000001E-2</c:v>
                </c:pt>
                <c:pt idx="85888">
                  <c:v>2.8879200000000001E-2</c:v>
                </c:pt>
                <c:pt idx="85889">
                  <c:v>2.8954299999999999E-2</c:v>
                </c:pt>
                <c:pt idx="85890">
                  <c:v>2.9006299999999999E-2</c:v>
                </c:pt>
                <c:pt idx="85891">
                  <c:v>2.9036099999999999E-2</c:v>
                </c:pt>
                <c:pt idx="85892">
                  <c:v>2.9044799999999999E-2</c:v>
                </c:pt>
                <c:pt idx="85893">
                  <c:v>2.9033199999999999E-2</c:v>
                </c:pt>
                <c:pt idx="85894">
                  <c:v>2.9002500000000001E-2</c:v>
                </c:pt>
                <c:pt idx="85895">
                  <c:v>2.8953699999999999E-2</c:v>
                </c:pt>
                <c:pt idx="85896">
                  <c:v>2.8887800000000002E-2</c:v>
                </c:pt>
                <c:pt idx="85897">
                  <c:v>2.8805799999999999E-2</c:v>
                </c:pt>
                <c:pt idx="85898">
                  <c:v>2.8708899999999999E-2</c:v>
                </c:pt>
                <c:pt idx="85899">
                  <c:v>2.8597899999999999E-2</c:v>
                </c:pt>
                <c:pt idx="85900">
                  <c:v>2.84739E-2</c:v>
                </c:pt>
                <c:pt idx="85901">
                  <c:v>2.8337999999999999E-2</c:v>
                </c:pt>
                <c:pt idx="85902">
                  <c:v>2.81911E-2</c:v>
                </c:pt>
                <c:pt idx="85903">
                  <c:v>2.8034300000000002E-2</c:v>
                </c:pt>
                <c:pt idx="85904">
                  <c:v>2.7868500000000001E-2</c:v>
                </c:pt>
                <c:pt idx="85905">
                  <c:v>2.76946E-2</c:v>
                </c:pt>
                <c:pt idx="85906">
                  <c:v>2.7513599999999999E-2</c:v>
                </c:pt>
                <c:pt idx="85907">
                  <c:v>2.7326400000000001E-2</c:v>
                </c:pt>
                <c:pt idx="85908">
                  <c:v>2.7133899999999999E-2</c:v>
                </c:pt>
                <c:pt idx="85909">
                  <c:v>2.69369E-2</c:v>
                </c:pt>
                <c:pt idx="85910">
                  <c:v>2.67364E-2</c:v>
                </c:pt>
                <c:pt idx="85911">
                  <c:v>2.6533000000000001E-2</c:v>
                </c:pt>
                <c:pt idx="85912">
                  <c:v>2.63276E-2</c:v>
                </c:pt>
                <c:pt idx="85913">
                  <c:v>2.6120899999999999E-2</c:v>
                </c:pt>
                <c:pt idx="85914">
                  <c:v>2.5913700000000001E-2</c:v>
                </c:pt>
                <c:pt idx="85915">
                  <c:v>2.57065E-2</c:v>
                </c:pt>
                <c:pt idx="85916">
                  <c:v>2.5500100000000001E-2</c:v>
                </c:pt>
                <c:pt idx="85917">
                  <c:v>2.5295000000000002E-2</c:v>
                </c:pt>
                <c:pt idx="85918">
                  <c:v>2.5091800000000001E-2</c:v>
                </c:pt>
                <c:pt idx="85919">
                  <c:v>2.4891E-2</c:v>
                </c:pt>
                <c:pt idx="85920">
                  <c:v>2.4693099999999999E-2</c:v>
                </c:pt>
                <c:pt idx="85921">
                  <c:v>2.4498499999999999E-2</c:v>
                </c:pt>
                <c:pt idx="85922">
                  <c:v>2.4307700000000002E-2</c:v>
                </c:pt>
                <c:pt idx="85923">
                  <c:v>2.4120900000000001E-2</c:v>
                </c:pt>
                <c:pt idx="85924">
                  <c:v>2.3938399999999999E-2</c:v>
                </c:pt>
                <c:pt idx="85925">
                  <c:v>2.37606E-2</c:v>
                </c:pt>
                <c:pt idx="85926">
                  <c:v>2.35877E-2</c:v>
                </c:pt>
                <c:pt idx="85927">
                  <c:v>2.3419800000000001E-2</c:v>
                </c:pt>
                <c:pt idx="85928">
                  <c:v>2.3257E-2</c:v>
                </c:pt>
                <c:pt idx="85929">
                  <c:v>2.3099499999999999E-2</c:v>
                </c:pt>
                <c:pt idx="85930">
                  <c:v>2.29473E-2</c:v>
                </c:pt>
                <c:pt idx="85931">
                  <c:v>2.2800299999999999E-2</c:v>
                </c:pt>
                <c:pt idx="85932">
                  <c:v>2.2658500000000002E-2</c:v>
                </c:pt>
                <c:pt idx="85933">
                  <c:v>2.2521900000000001E-2</c:v>
                </c:pt>
                <c:pt idx="85934">
                  <c:v>2.2390299999999998E-2</c:v>
                </c:pt>
                <c:pt idx="85935">
                  <c:v>2.2263499999999999E-2</c:v>
                </c:pt>
                <c:pt idx="85936">
                  <c:v>2.2141399999999999E-2</c:v>
                </c:pt>
                <c:pt idx="85937">
                  <c:v>2.2023500000000001E-2</c:v>
                </c:pt>
                <c:pt idx="85938">
                  <c:v>2.1909700000000001E-2</c:v>
                </c:pt>
                <c:pt idx="85939">
                  <c:v>2.1799700000000002E-2</c:v>
                </c:pt>
                <c:pt idx="85940">
                  <c:v>2.1692900000000001E-2</c:v>
                </c:pt>
                <c:pt idx="85941">
                  <c:v>2.15891E-2</c:v>
                </c:pt>
                <c:pt idx="85942">
                  <c:v>2.1487800000000001E-2</c:v>
                </c:pt>
                <c:pt idx="85943">
                  <c:v>2.1388500000000001E-2</c:v>
                </c:pt>
                <c:pt idx="85944">
                  <c:v>2.12906E-2</c:v>
                </c:pt>
                <c:pt idx="85945">
                  <c:v>2.1193799999999999E-2</c:v>
                </c:pt>
                <c:pt idx="85946">
                  <c:v>2.10972E-2</c:v>
                </c:pt>
                <c:pt idx="85947">
                  <c:v>2.1000499999999998E-2</c:v>
                </c:pt>
                <c:pt idx="85948">
                  <c:v>2.0903000000000001E-2</c:v>
                </c:pt>
                <c:pt idx="85949">
                  <c:v>2.08039E-2</c:v>
                </c:pt>
                <c:pt idx="85950">
                  <c:v>2.0702700000000001E-2</c:v>
                </c:pt>
                <c:pt idx="85951">
                  <c:v>2.0598600000000002E-2</c:v>
                </c:pt>
                <c:pt idx="85952">
                  <c:v>2.0490999999999999E-2</c:v>
                </c:pt>
                <c:pt idx="85953">
                  <c:v>2.03792E-2</c:v>
                </c:pt>
                <c:pt idx="85954">
                  <c:v>2.02623E-2</c:v>
                </c:pt>
                <c:pt idx="85955">
                  <c:v>2.0139600000000001E-2</c:v>
                </c:pt>
                <c:pt idx="85956">
                  <c:v>2.0010500000000001E-2</c:v>
                </c:pt>
                <c:pt idx="85957">
                  <c:v>1.9874099999999999E-2</c:v>
                </c:pt>
                <c:pt idx="85958">
                  <c:v>1.97296E-2</c:v>
                </c:pt>
                <c:pt idx="85959">
                  <c:v>1.9576300000000001E-2</c:v>
                </c:pt>
                <c:pt idx="85960">
                  <c:v>1.94135E-2</c:v>
                </c:pt>
                <c:pt idx="85961">
                  <c:v>1.9240299999999998E-2</c:v>
                </c:pt>
                <c:pt idx="85962">
                  <c:v>1.9055900000000001E-2</c:v>
                </c:pt>
                <c:pt idx="85963">
                  <c:v>1.88597E-2</c:v>
                </c:pt>
                <c:pt idx="85964">
                  <c:v>1.8650900000000002E-2</c:v>
                </c:pt>
                <c:pt idx="85965">
                  <c:v>1.84286E-2</c:v>
                </c:pt>
                <c:pt idx="85966">
                  <c:v>1.8192300000000002E-2</c:v>
                </c:pt>
                <c:pt idx="85967">
                  <c:v>1.7941200000000001E-2</c:v>
                </c:pt>
                <c:pt idx="85968">
                  <c:v>1.7674499999999999E-2</c:v>
                </c:pt>
                <c:pt idx="85969">
                  <c:v>1.73917E-2</c:v>
                </c:pt>
                <c:pt idx="85970">
                  <c:v>1.7092E-2</c:v>
                </c:pt>
                <c:pt idx="85971">
                  <c:v>1.6774899999999999E-2</c:v>
                </c:pt>
                <c:pt idx="85972">
                  <c:v>1.6439599999999999E-2</c:v>
                </c:pt>
                <c:pt idx="85973">
                  <c:v>1.6085800000000001E-2</c:v>
                </c:pt>
                <c:pt idx="85974">
                  <c:v>1.57127E-2</c:v>
                </c:pt>
                <c:pt idx="85975">
                  <c:v>1.5319899999999999E-2</c:v>
                </c:pt>
                <c:pt idx="85976">
                  <c:v>1.4906900000000001E-2</c:v>
                </c:pt>
                <c:pt idx="85977">
                  <c:v>1.44732E-2</c:v>
                </c:pt>
                <c:pt idx="85978">
                  <c:v>1.40185E-2</c:v>
                </c:pt>
                <c:pt idx="85979">
                  <c:v>1.35423E-2</c:v>
                </c:pt>
                <c:pt idx="85980">
                  <c:v>1.3044399999999999E-2</c:v>
                </c:pt>
                <c:pt idx="85981">
                  <c:v>1.25244E-2</c:v>
                </c:pt>
                <c:pt idx="85982">
                  <c:v>1.19822E-2</c:v>
                </c:pt>
                <c:pt idx="85983">
                  <c:v>1.1417399999999999E-2</c:v>
                </c:pt>
                <c:pt idx="85984">
                  <c:v>1.08299E-2</c:v>
                </c:pt>
                <c:pt idx="85985">
                  <c:v>1.02197E-2</c:v>
                </c:pt>
                <c:pt idx="85986" formatCode="0.00E+00">
                  <c:v>9.5866500000000004E-3</c:v>
                </c:pt>
                <c:pt idx="85987" formatCode="0.00E+00">
                  <c:v>8.9307399999999995E-3</c:v>
                </c:pt>
                <c:pt idx="85988" formatCode="0.00E+00">
                  <c:v>8.2520200000000005E-3</c:v>
                </c:pt>
                <c:pt idx="85989" formatCode="0.00E+00">
                  <c:v>7.5505700000000004E-3</c:v>
                </c:pt>
                <c:pt idx="85990" formatCode="0.00E+00">
                  <c:v>6.82652E-3</c:v>
                </c:pt>
                <c:pt idx="85991" formatCode="0.00E+00">
                  <c:v>6.0800699999999999E-3</c:v>
                </c:pt>
                <c:pt idx="85992" formatCode="0.00E+00">
                  <c:v>5.3114599999999996E-3</c:v>
                </c:pt>
                <c:pt idx="85993" formatCode="0.00E+00">
                  <c:v>4.52098E-3</c:v>
                </c:pt>
                <c:pt idx="85994" formatCode="0.00E+00">
                  <c:v>3.7089800000000002E-3</c:v>
                </c:pt>
                <c:pt idx="85995" formatCode="0.00E+00">
                  <c:v>2.87586E-3</c:v>
                </c:pt>
                <c:pt idx="85996" formatCode="0.00E+00">
                  <c:v>2.0220699999999999E-3</c:v>
                </c:pt>
                <c:pt idx="85997" formatCode="0.00E+00">
                  <c:v>1.1481099999999999E-3</c:v>
                </c:pt>
                <c:pt idx="85998" formatCode="0.00E+00">
                  <c:v>2.5454200000000002E-4</c:v>
                </c:pt>
                <c:pt idx="85999" formatCode="0.00E+00">
                  <c:v>-6.5802199999999997E-4</c:v>
                </c:pt>
                <c:pt idx="86000" formatCode="0.00E+00">
                  <c:v>-1.58892E-3</c:v>
                </c:pt>
                <c:pt idx="86001" formatCode="0.00E+00">
                  <c:v>-2.5374500000000001E-3</c:v>
                </c:pt>
                <c:pt idx="86002" formatCode="0.00E+00">
                  <c:v>-3.5028300000000002E-3</c:v>
                </c:pt>
                <c:pt idx="86003" formatCode="0.00E+00">
                  <c:v>-4.4842500000000004E-3</c:v>
                </c:pt>
                <c:pt idx="86004" formatCode="0.00E+00">
                  <c:v>-5.4808599999999997E-3</c:v>
                </c:pt>
                <c:pt idx="86005" formatCode="0.00E+00">
                  <c:v>-6.4917300000000002E-3</c:v>
                </c:pt>
                <c:pt idx="86006" formatCode="0.00E+00">
                  <c:v>-7.5159199999999997E-3</c:v>
                </c:pt>
                <c:pt idx="86007" formatCode="0.00E+00">
                  <c:v>-8.5524099999999999E-3</c:v>
                </c:pt>
                <c:pt idx="86008" formatCode="0.00E+00">
                  <c:v>-9.6001599999999999E-3</c:v>
                </c:pt>
                <c:pt idx="86009">
                  <c:v>-1.06581E-2</c:v>
                </c:pt>
                <c:pt idx="86010">
                  <c:v>-1.1724999999999999E-2</c:v>
                </c:pt>
                <c:pt idx="86011">
                  <c:v>-1.27998E-2</c:v>
                </c:pt>
                <c:pt idx="86012">
                  <c:v>-1.38812E-2</c:v>
                </c:pt>
                <c:pt idx="86013">
                  <c:v>-1.49681E-2</c:v>
                </c:pt>
                <c:pt idx="86014">
                  <c:v>-1.6059E-2</c:v>
                </c:pt>
                <c:pt idx="86015">
                  <c:v>-1.71527E-2</c:v>
                </c:pt>
                <c:pt idx="86016">
                  <c:v>-1.8247800000000002E-2</c:v>
                </c:pt>
                <c:pt idx="86017">
                  <c:v>-1.9342999999999999E-2</c:v>
                </c:pt>
                <c:pt idx="86018">
                  <c:v>-2.0436900000000001E-2</c:v>
                </c:pt>
                <c:pt idx="86019">
                  <c:v>-2.1527999999999999E-2</c:v>
                </c:pt>
                <c:pt idx="86020">
                  <c:v>-2.2614800000000001E-2</c:v>
                </c:pt>
                <c:pt idx="86021">
                  <c:v>-2.3695899999999999E-2</c:v>
                </c:pt>
                <c:pt idx="86022">
                  <c:v>-2.4769800000000002E-2</c:v>
                </c:pt>
                <c:pt idx="86023">
                  <c:v>-2.5835E-2</c:v>
                </c:pt>
                <c:pt idx="86024">
                  <c:v>-2.6890000000000001E-2</c:v>
                </c:pt>
                <c:pt idx="86025">
                  <c:v>-2.7933300000000001E-2</c:v>
                </c:pt>
                <c:pt idx="86026">
                  <c:v>-2.8963200000000001E-2</c:v>
                </c:pt>
                <c:pt idx="86027">
                  <c:v>-2.9978399999999999E-2</c:v>
                </c:pt>
                <c:pt idx="86028">
                  <c:v>-3.09771E-2</c:v>
                </c:pt>
                <c:pt idx="86029">
                  <c:v>-3.1957899999999997E-2</c:v>
                </c:pt>
                <c:pt idx="86030">
                  <c:v>-3.2919299999999999E-2</c:v>
                </c:pt>
                <c:pt idx="86031">
                  <c:v>-3.38597E-2</c:v>
                </c:pt>
                <c:pt idx="86032">
                  <c:v>-3.4777500000000003E-2</c:v>
                </c:pt>
                <c:pt idx="86033">
                  <c:v>-3.5671399999999999E-2</c:v>
                </c:pt>
                <c:pt idx="86034">
                  <c:v>-3.6539700000000001E-2</c:v>
                </c:pt>
                <c:pt idx="86035">
                  <c:v>-3.7380900000000002E-2</c:v>
                </c:pt>
                <c:pt idx="86036">
                  <c:v>-3.8193699999999997E-2</c:v>
                </c:pt>
                <c:pt idx="86037">
                  <c:v>-3.89766E-2</c:v>
                </c:pt>
                <c:pt idx="86038">
                  <c:v>-3.9728199999999998E-2</c:v>
                </c:pt>
                <c:pt idx="86039">
                  <c:v>-4.0446999999999997E-2</c:v>
                </c:pt>
                <c:pt idx="86040">
                  <c:v>-4.1131800000000003E-2</c:v>
                </c:pt>
                <c:pt idx="86041">
                  <c:v>-4.1781100000000002E-2</c:v>
                </c:pt>
                <c:pt idx="86042">
                  <c:v>-4.2393800000000002E-2</c:v>
                </c:pt>
                <c:pt idx="86043">
                  <c:v>-4.29685E-2</c:v>
                </c:pt>
                <c:pt idx="86044">
                  <c:v>-4.3504000000000001E-2</c:v>
                </c:pt>
                <c:pt idx="86045">
                  <c:v>-4.3999200000000002E-2</c:v>
                </c:pt>
                <c:pt idx="86046">
                  <c:v>-4.4452999999999999E-2</c:v>
                </c:pt>
                <c:pt idx="86047">
                  <c:v>-4.4864300000000003E-2</c:v>
                </c:pt>
                <c:pt idx="86048">
                  <c:v>-4.5232000000000001E-2</c:v>
                </c:pt>
                <c:pt idx="86049">
                  <c:v>-4.5555199999999997E-2</c:v>
                </c:pt>
                <c:pt idx="86050">
                  <c:v>-4.5832900000000003E-2</c:v>
                </c:pt>
                <c:pt idx="86051">
                  <c:v>-4.6064300000000002E-2</c:v>
                </c:pt>
                <c:pt idx="86052">
                  <c:v>-4.6248699999999997E-2</c:v>
                </c:pt>
                <c:pt idx="86053">
                  <c:v>-4.6385200000000001E-2</c:v>
                </c:pt>
                <c:pt idx="86054">
                  <c:v>-4.6473100000000003E-2</c:v>
                </c:pt>
                <c:pt idx="86055">
                  <c:v>-4.6511900000000002E-2</c:v>
                </c:pt>
                <c:pt idx="86056">
                  <c:v>-4.6501000000000001E-2</c:v>
                </c:pt>
                <c:pt idx="86057">
                  <c:v>-4.6439800000000003E-2</c:v>
                </c:pt>
                <c:pt idx="86058">
                  <c:v>-4.6328099999999997E-2</c:v>
                </c:pt>
                <c:pt idx="86059">
                  <c:v>-4.6165400000000002E-2</c:v>
                </c:pt>
                <c:pt idx="86060">
                  <c:v>-4.5951400000000003E-2</c:v>
                </c:pt>
                <c:pt idx="86061">
                  <c:v>-4.5685900000000002E-2</c:v>
                </c:pt>
                <c:pt idx="86062">
                  <c:v>-4.5368800000000001E-2</c:v>
                </c:pt>
                <c:pt idx="86063">
                  <c:v>-4.5000100000000001E-2</c:v>
                </c:pt>
                <c:pt idx="86064">
                  <c:v>-4.45797E-2</c:v>
                </c:pt>
                <c:pt idx="86065">
                  <c:v>-4.4107599999999997E-2</c:v>
                </c:pt>
                <c:pt idx="86066">
                  <c:v>-4.3584199999999997E-2</c:v>
                </c:pt>
                <c:pt idx="86067">
                  <c:v>-4.3009499999999999E-2</c:v>
                </c:pt>
                <c:pt idx="86068">
                  <c:v>-4.2383900000000002E-2</c:v>
                </c:pt>
                <c:pt idx="86069">
                  <c:v>-4.1707800000000003E-2</c:v>
                </c:pt>
                <c:pt idx="86070">
                  <c:v>-4.0981499999999997E-2</c:v>
                </c:pt>
                <c:pt idx="86071">
                  <c:v>-4.02058E-2</c:v>
                </c:pt>
                <c:pt idx="86072">
                  <c:v>-3.9380999999999999E-2</c:v>
                </c:pt>
                <c:pt idx="86073">
                  <c:v>-3.8508000000000001E-2</c:v>
                </c:pt>
                <c:pt idx="86074">
                  <c:v>-3.7587500000000003E-2</c:v>
                </c:pt>
                <c:pt idx="86075">
                  <c:v>-3.6620199999999999E-2</c:v>
                </c:pt>
                <c:pt idx="86076">
                  <c:v>-3.5607100000000003E-2</c:v>
                </c:pt>
                <c:pt idx="86077">
                  <c:v>-3.4549200000000002E-2</c:v>
                </c:pt>
                <c:pt idx="86078">
                  <c:v>-3.3447400000000002E-2</c:v>
                </c:pt>
                <c:pt idx="86079">
                  <c:v>-3.2302900000000002E-2</c:v>
                </c:pt>
                <c:pt idx="86080">
                  <c:v>-3.11168E-2</c:v>
                </c:pt>
                <c:pt idx="86081">
                  <c:v>-2.9890400000000001E-2</c:v>
                </c:pt>
                <c:pt idx="86082">
                  <c:v>-2.8624900000000002E-2</c:v>
                </c:pt>
                <c:pt idx="86083">
                  <c:v>-2.73218E-2</c:v>
                </c:pt>
                <c:pt idx="86084">
                  <c:v>-2.5982399999999999E-2</c:v>
                </c:pt>
                <c:pt idx="86085">
                  <c:v>-2.46083E-2</c:v>
                </c:pt>
                <c:pt idx="86086">
                  <c:v>-2.32009E-2</c:v>
                </c:pt>
                <c:pt idx="86087">
                  <c:v>-2.1761800000000001E-2</c:v>
                </c:pt>
                <c:pt idx="86088">
                  <c:v>-2.02928E-2</c:v>
                </c:pt>
                <c:pt idx="86089">
                  <c:v>-1.87954E-2</c:v>
                </c:pt>
                <c:pt idx="86090">
                  <c:v>-1.7271499999999999E-2</c:v>
                </c:pt>
                <c:pt idx="86091">
                  <c:v>-1.5722799999999999E-2</c:v>
                </c:pt>
                <c:pt idx="86092">
                  <c:v>-1.41511E-2</c:v>
                </c:pt>
                <c:pt idx="86093">
                  <c:v>-1.2558400000000001E-2</c:v>
                </c:pt>
                <c:pt idx="86094">
                  <c:v>-1.09465E-2</c:v>
                </c:pt>
                <c:pt idx="86095" formatCode="0.00E+00">
                  <c:v>-9.3173800000000001E-3</c:v>
                </c:pt>
                <c:pt idx="86096" formatCode="0.00E+00">
                  <c:v>-7.67303E-3</c:v>
                </c:pt>
                <c:pt idx="86097" formatCode="0.00E+00">
                  <c:v>-6.0154400000000004E-3</c:v>
                </c:pt>
                <c:pt idx="86098" formatCode="0.00E+00">
                  <c:v>-4.3466599999999996E-3</c:v>
                </c:pt>
                <c:pt idx="86099" formatCode="0.00E+00">
                  <c:v>-2.6687400000000002E-3</c:v>
                </c:pt>
                <c:pt idx="86100" formatCode="0.00E+00">
                  <c:v>-9.8375599999999991E-4</c:v>
                </c:pt>
                <c:pt idx="86101" formatCode="0.00E+00">
                  <c:v>7.0618600000000003E-4</c:v>
                </c:pt>
                <c:pt idx="86102" formatCode="0.00E+00">
                  <c:v>2.3989800000000002E-3</c:v>
                </c:pt>
                <c:pt idx="86103" formatCode="0.00E+00">
                  <c:v>4.0924999999999998E-3</c:v>
                </c:pt>
                <c:pt idx="86104" formatCode="0.00E+00">
                  <c:v>5.7846099999999999E-3</c:v>
                </c:pt>
                <c:pt idx="86105" formatCode="0.00E+00">
                  <c:v>7.4731800000000003E-3</c:v>
                </c:pt>
                <c:pt idx="86106" formatCode="0.00E+00">
                  <c:v>9.1560700000000005E-3</c:v>
                </c:pt>
                <c:pt idx="86107">
                  <c:v>1.08311E-2</c:v>
                </c:pt>
                <c:pt idx="86108">
                  <c:v>1.24963E-2</c:v>
                </c:pt>
                <c:pt idx="86109">
                  <c:v>1.41493E-2</c:v>
                </c:pt>
                <c:pt idx="86110">
                  <c:v>1.5788099999999999E-2</c:v>
                </c:pt>
                <c:pt idx="86111">
                  <c:v>1.7410700000000001E-2</c:v>
                </c:pt>
                <c:pt idx="86112">
                  <c:v>1.9014900000000001E-2</c:v>
                </c:pt>
                <c:pt idx="86113">
                  <c:v>2.0598600000000002E-2</c:v>
                </c:pt>
                <c:pt idx="86114">
                  <c:v>2.21598E-2</c:v>
                </c:pt>
                <c:pt idx="86115">
                  <c:v>2.3696600000000002E-2</c:v>
                </c:pt>
                <c:pt idx="86116">
                  <c:v>2.5206900000000001E-2</c:v>
                </c:pt>
                <c:pt idx="86117">
                  <c:v>2.6688699999999999E-2</c:v>
                </c:pt>
                <c:pt idx="86118">
                  <c:v>2.8140200000000001E-2</c:v>
                </c:pt>
                <c:pt idx="86119">
                  <c:v>2.95594E-2</c:v>
                </c:pt>
                <c:pt idx="86120">
                  <c:v>3.0944699999999999E-2</c:v>
                </c:pt>
                <c:pt idx="86121">
                  <c:v>3.2294000000000003E-2</c:v>
                </c:pt>
                <c:pt idx="86122">
                  <c:v>3.3605799999999998E-2</c:v>
                </c:pt>
                <c:pt idx="86123">
                  <c:v>3.4878199999999998E-2</c:v>
                </c:pt>
                <c:pt idx="86124">
                  <c:v>3.6109799999999997E-2</c:v>
                </c:pt>
                <c:pt idx="86125">
                  <c:v>3.72988E-2</c:v>
                </c:pt>
                <c:pt idx="86126">
                  <c:v>3.8443699999999997E-2</c:v>
                </c:pt>
                <c:pt idx="86127">
                  <c:v>3.9543200000000001E-2</c:v>
                </c:pt>
                <c:pt idx="86128">
                  <c:v>4.0595699999999998E-2</c:v>
                </c:pt>
                <c:pt idx="86129">
                  <c:v>4.1599900000000002E-2</c:v>
                </c:pt>
                <c:pt idx="86130">
                  <c:v>4.2554599999999998E-2</c:v>
                </c:pt>
                <c:pt idx="86131">
                  <c:v>4.3458499999999997E-2</c:v>
                </c:pt>
                <c:pt idx="86132">
                  <c:v>4.4310500000000003E-2</c:v>
                </c:pt>
                <c:pt idx="86133">
                  <c:v>4.5109499999999997E-2</c:v>
                </c:pt>
                <c:pt idx="86134">
                  <c:v>4.5854600000000002E-2</c:v>
                </c:pt>
                <c:pt idx="86135">
                  <c:v>4.6544799999999997E-2</c:v>
                </c:pt>
                <c:pt idx="86136">
                  <c:v>4.7179199999999998E-2</c:v>
                </c:pt>
                <c:pt idx="86137">
                  <c:v>4.7757099999999997E-2</c:v>
                </c:pt>
                <c:pt idx="86138">
                  <c:v>4.8277899999999999E-2</c:v>
                </c:pt>
                <c:pt idx="86139">
                  <c:v>4.8740800000000001E-2</c:v>
                </c:pt>
                <c:pt idx="86140">
                  <c:v>4.9145399999999999E-2</c:v>
                </c:pt>
                <c:pt idx="86141">
                  <c:v>4.9491300000000002E-2</c:v>
                </c:pt>
                <c:pt idx="86142">
                  <c:v>4.9778000000000003E-2</c:v>
                </c:pt>
                <c:pt idx="86143">
                  <c:v>5.0005300000000003E-2</c:v>
                </c:pt>
                <c:pt idx="86144">
                  <c:v>5.0173000000000002E-2</c:v>
                </c:pt>
                <c:pt idx="86145">
                  <c:v>5.0280900000000003E-2</c:v>
                </c:pt>
                <c:pt idx="86146">
                  <c:v>5.0329100000000002E-2</c:v>
                </c:pt>
                <c:pt idx="86147">
                  <c:v>5.0317599999999997E-2</c:v>
                </c:pt>
                <c:pt idx="86148">
                  <c:v>5.0246600000000002E-2</c:v>
                </c:pt>
                <c:pt idx="86149">
                  <c:v>5.01162E-2</c:v>
                </c:pt>
                <c:pt idx="86150">
                  <c:v>4.9926699999999997E-2</c:v>
                </c:pt>
                <c:pt idx="86151">
                  <c:v>4.9678600000000003E-2</c:v>
                </c:pt>
                <c:pt idx="86152">
                  <c:v>4.9372300000000001E-2</c:v>
                </c:pt>
                <c:pt idx="86153">
                  <c:v>4.9008299999999998E-2</c:v>
                </c:pt>
                <c:pt idx="86154">
                  <c:v>4.85873E-2</c:v>
                </c:pt>
                <c:pt idx="86155">
                  <c:v>4.8110100000000003E-2</c:v>
                </c:pt>
                <c:pt idx="86156">
                  <c:v>4.7577300000000003E-2</c:v>
                </c:pt>
                <c:pt idx="86157">
                  <c:v>4.6989799999999998E-2</c:v>
                </c:pt>
                <c:pt idx="86158">
                  <c:v>4.6348599999999997E-2</c:v>
                </c:pt>
                <c:pt idx="86159">
                  <c:v>4.5654699999999999E-2</c:v>
                </c:pt>
                <c:pt idx="86160">
                  <c:v>4.4909200000000003E-2</c:v>
                </c:pt>
                <c:pt idx="86161">
                  <c:v>4.4113100000000002E-2</c:v>
                </c:pt>
                <c:pt idx="86162">
                  <c:v>4.3267899999999998E-2</c:v>
                </c:pt>
                <c:pt idx="86163">
                  <c:v>4.2374599999999998E-2</c:v>
                </c:pt>
                <c:pt idx="86164">
                  <c:v>4.1434800000000001E-2</c:v>
                </c:pt>
                <c:pt idx="86165">
                  <c:v>4.0449699999999998E-2</c:v>
                </c:pt>
                <c:pt idx="86166">
                  <c:v>3.9420900000000002E-2</c:v>
                </c:pt>
                <c:pt idx="86167">
                  <c:v>3.8349899999999999E-2</c:v>
                </c:pt>
                <c:pt idx="86168">
                  <c:v>3.7238399999999998E-2</c:v>
                </c:pt>
                <c:pt idx="86169">
                  <c:v>3.6087800000000003E-2</c:v>
                </c:pt>
                <c:pt idx="86170">
                  <c:v>3.49E-2</c:v>
                </c:pt>
                <c:pt idx="86171">
                  <c:v>3.3676600000000001E-2</c:v>
                </c:pt>
                <c:pt idx="86172">
                  <c:v>3.2419499999999997E-2</c:v>
                </c:pt>
                <c:pt idx="86173">
                  <c:v>3.1130399999999999E-2</c:v>
                </c:pt>
                <c:pt idx="86174">
                  <c:v>2.9811299999999999E-2</c:v>
                </c:pt>
                <c:pt idx="86175">
                  <c:v>2.8464E-2</c:v>
                </c:pt>
                <c:pt idx="86176">
                  <c:v>2.70905E-2</c:v>
                </c:pt>
                <c:pt idx="86177">
                  <c:v>2.5692699999999999E-2</c:v>
                </c:pt>
                <c:pt idx="86178">
                  <c:v>2.4272700000000001E-2</c:v>
                </c:pt>
                <c:pt idx="86179">
                  <c:v>2.28323E-2</c:v>
                </c:pt>
                <c:pt idx="86180">
                  <c:v>2.1373799999999998E-2</c:v>
                </c:pt>
                <c:pt idx="86181">
                  <c:v>1.9899E-2</c:v>
                </c:pt>
                <c:pt idx="86182">
                  <c:v>1.8410200000000002E-2</c:v>
                </c:pt>
                <c:pt idx="86183">
                  <c:v>1.6909199999999999E-2</c:v>
                </c:pt>
                <c:pt idx="86184">
                  <c:v>1.53984E-2</c:v>
                </c:pt>
                <c:pt idx="86185">
                  <c:v>1.38797E-2</c:v>
                </c:pt>
                <c:pt idx="86186">
                  <c:v>1.23552E-2</c:v>
                </c:pt>
                <c:pt idx="86187">
                  <c:v>1.0827E-2</c:v>
                </c:pt>
                <c:pt idx="86188" formatCode="0.00E+00">
                  <c:v>9.2972000000000003E-3</c:v>
                </c:pt>
                <c:pt idx="86189" formatCode="0.00E+00">
                  <c:v>7.7679000000000003E-3</c:v>
                </c:pt>
                <c:pt idx="86190" formatCode="0.00E+00">
                  <c:v>6.2411300000000001E-3</c:v>
                </c:pt>
                <c:pt idx="86191" formatCode="0.00E+00">
                  <c:v>4.7189500000000004E-3</c:v>
                </c:pt>
                <c:pt idx="86192" formatCode="0.00E+00">
                  <c:v>3.20339E-3</c:v>
                </c:pt>
                <c:pt idx="86193" formatCode="0.00E+00">
                  <c:v>1.6964599999999999E-3</c:v>
                </c:pt>
                <c:pt idx="86194" formatCode="0.00E+00">
                  <c:v>2.0014800000000001E-4</c:v>
                </c:pt>
                <c:pt idx="86195" formatCode="0.00E+00">
                  <c:v>-1.2835800000000001E-3</c:v>
                </c:pt>
                <c:pt idx="86196" formatCode="0.00E+00">
                  <c:v>-2.7528000000000001E-3</c:v>
                </c:pt>
                <c:pt idx="86197" formatCode="0.00E+00">
                  <c:v>-4.2056100000000003E-3</c:v>
                </c:pt>
                <c:pt idx="86198" formatCode="0.00E+00">
                  <c:v>-5.64015E-3</c:v>
                </c:pt>
                <c:pt idx="86199" formatCode="0.00E+00">
                  <c:v>-7.0545800000000004E-3</c:v>
                </c:pt>
                <c:pt idx="86200" formatCode="0.00E+00">
                  <c:v>-8.4471400000000006E-3</c:v>
                </c:pt>
                <c:pt idx="86201" formatCode="0.00E+00">
                  <c:v>-9.8160799999999996E-3</c:v>
                </c:pt>
                <c:pt idx="86202">
                  <c:v>-1.11597E-2</c:v>
                </c:pt>
                <c:pt idx="86203">
                  <c:v>-1.2476299999999999E-2</c:v>
                </c:pt>
                <c:pt idx="86204">
                  <c:v>-1.37644E-2</c:v>
                </c:pt>
                <c:pt idx="86205">
                  <c:v>-1.50224E-2</c:v>
                </c:pt>
                <c:pt idx="86206">
                  <c:v>-1.6248800000000001E-2</c:v>
                </c:pt>
                <c:pt idx="86207">
                  <c:v>-1.7442200000000001E-2</c:v>
                </c:pt>
                <c:pt idx="86208">
                  <c:v>-1.8601199999999998E-2</c:v>
                </c:pt>
                <c:pt idx="86209">
                  <c:v>-1.9724499999999999E-2</c:v>
                </c:pt>
                <c:pt idx="86210">
                  <c:v>-2.0810800000000001E-2</c:v>
                </c:pt>
                <c:pt idx="86211">
                  <c:v>-2.1859E-2</c:v>
                </c:pt>
                <c:pt idx="86212">
                  <c:v>-2.28679E-2</c:v>
                </c:pt>
                <c:pt idx="86213">
                  <c:v>-2.38365E-2</c:v>
                </c:pt>
                <c:pt idx="86214">
                  <c:v>-2.4763899999999998E-2</c:v>
                </c:pt>
                <c:pt idx="86215">
                  <c:v>-2.5649000000000002E-2</c:v>
                </c:pt>
                <c:pt idx="86216">
                  <c:v>-2.64911E-2</c:v>
                </c:pt>
                <c:pt idx="86217">
                  <c:v>-2.7289399999999998E-2</c:v>
                </c:pt>
                <c:pt idx="86218">
                  <c:v>-2.8043100000000001E-2</c:v>
                </c:pt>
                <c:pt idx="86219">
                  <c:v>-2.8751800000000001E-2</c:v>
                </c:pt>
                <c:pt idx="86220">
                  <c:v>-2.9414699999999998E-2</c:v>
                </c:pt>
                <c:pt idx="86221">
                  <c:v>-3.0031499999999999E-2</c:v>
                </c:pt>
                <c:pt idx="86222">
                  <c:v>-3.0601799999999998E-2</c:v>
                </c:pt>
                <c:pt idx="86223">
                  <c:v>-3.1125099999999999E-2</c:v>
                </c:pt>
                <c:pt idx="86224">
                  <c:v>-3.1601299999999999E-2</c:v>
                </c:pt>
                <c:pt idx="86225">
                  <c:v>-3.2030200000000002E-2</c:v>
                </c:pt>
                <c:pt idx="86226">
                  <c:v>-3.2411599999999999E-2</c:v>
                </c:pt>
                <c:pt idx="86227">
                  <c:v>-3.27456E-2</c:v>
                </c:pt>
                <c:pt idx="86228">
                  <c:v>-3.3032199999999998E-2</c:v>
                </c:pt>
                <c:pt idx="86229">
                  <c:v>-3.3271500000000002E-2</c:v>
                </c:pt>
                <c:pt idx="86230">
                  <c:v>-3.3463600000000003E-2</c:v>
                </c:pt>
                <c:pt idx="86231">
                  <c:v>-3.3609E-2</c:v>
                </c:pt>
                <c:pt idx="86232">
                  <c:v>-3.3707800000000003E-2</c:v>
                </c:pt>
                <c:pt idx="86233">
                  <c:v>-3.3760499999999999E-2</c:v>
                </c:pt>
                <c:pt idx="86234">
                  <c:v>-3.3767600000000002E-2</c:v>
                </c:pt>
                <c:pt idx="86235">
                  <c:v>-3.3729599999999998E-2</c:v>
                </c:pt>
                <c:pt idx="86236">
                  <c:v>-3.3647099999999999E-2</c:v>
                </c:pt>
                <c:pt idx="86237">
                  <c:v>-3.3520800000000003E-2</c:v>
                </c:pt>
                <c:pt idx="86238">
                  <c:v>-3.33513E-2</c:v>
                </c:pt>
                <c:pt idx="86239">
                  <c:v>-3.3139599999999998E-2</c:v>
                </c:pt>
                <c:pt idx="86240">
                  <c:v>-3.2886400000000003E-2</c:v>
                </c:pt>
                <c:pt idx="86241">
                  <c:v>-3.2592700000000002E-2</c:v>
                </c:pt>
                <c:pt idx="86242">
                  <c:v>-3.2259400000000001E-2</c:v>
                </c:pt>
                <c:pt idx="86243">
                  <c:v>-3.1887600000000002E-2</c:v>
                </c:pt>
                <c:pt idx="86244">
                  <c:v>-3.1478199999999998E-2</c:v>
                </c:pt>
                <c:pt idx="86245">
                  <c:v>-3.1032500000000001E-2</c:v>
                </c:pt>
                <c:pt idx="86246">
                  <c:v>-3.0551700000000001E-2</c:v>
                </c:pt>
                <c:pt idx="86247">
                  <c:v>-3.0036799999999999E-2</c:v>
                </c:pt>
                <c:pt idx="86248">
                  <c:v>-2.94892E-2</c:v>
                </c:pt>
                <c:pt idx="86249">
                  <c:v>-2.89102E-2</c:v>
                </c:pt>
                <c:pt idx="86250">
                  <c:v>-2.8301099999999999E-2</c:v>
                </c:pt>
                <c:pt idx="86251">
                  <c:v>-2.7663299999999998E-2</c:v>
                </c:pt>
                <c:pt idx="86252">
                  <c:v>-2.6998100000000001E-2</c:v>
                </c:pt>
                <c:pt idx="86253">
                  <c:v>-2.6307000000000001E-2</c:v>
                </c:pt>
                <c:pt idx="86254">
                  <c:v>-2.5591599999999999E-2</c:v>
                </c:pt>
                <c:pt idx="86255">
                  <c:v>-2.4853099999999999E-2</c:v>
                </c:pt>
                <c:pt idx="86256">
                  <c:v>-2.4093199999999999E-2</c:v>
                </c:pt>
                <c:pt idx="86257">
                  <c:v>-2.3313400000000001E-2</c:v>
                </c:pt>
                <c:pt idx="86258">
                  <c:v>-2.2515199999999999E-2</c:v>
                </c:pt>
                <c:pt idx="86259">
                  <c:v>-2.1700199999999999E-2</c:v>
                </c:pt>
                <c:pt idx="86260">
                  <c:v>-2.08699E-2</c:v>
                </c:pt>
                <c:pt idx="86261">
                  <c:v>-2.0025899999999999E-2</c:v>
                </c:pt>
                <c:pt idx="86262">
                  <c:v>-1.9169700000000001E-2</c:v>
                </c:pt>
                <c:pt idx="86263">
                  <c:v>-1.8303099999999999E-2</c:v>
                </c:pt>
                <c:pt idx="86264">
                  <c:v>-1.7427499999999999E-2</c:v>
                </c:pt>
                <c:pt idx="86265">
                  <c:v>-1.6544400000000001E-2</c:v>
                </c:pt>
                <c:pt idx="86266">
                  <c:v>-1.5655599999999999E-2</c:v>
                </c:pt>
                <c:pt idx="86267">
                  <c:v>-1.47625E-2</c:v>
                </c:pt>
                <c:pt idx="86268">
                  <c:v>-1.3866699999999999E-2</c:v>
                </c:pt>
                <c:pt idx="86269">
                  <c:v>-1.29698E-2</c:v>
                </c:pt>
                <c:pt idx="86270">
                  <c:v>-1.2073199999999999E-2</c:v>
                </c:pt>
                <c:pt idx="86271">
                  <c:v>-1.11784E-2</c:v>
                </c:pt>
                <c:pt idx="86272">
                  <c:v>-1.0286999999999999E-2</c:v>
                </c:pt>
                <c:pt idx="86273" formatCode="0.00E+00">
                  <c:v>-9.4003000000000003E-3</c:v>
                </c:pt>
                <c:pt idx="86274" formatCode="0.00E+00">
                  <c:v>-8.5198600000000006E-3</c:v>
                </c:pt>
                <c:pt idx="86275" formatCode="0.00E+00">
                  <c:v>-7.64703E-3</c:v>
                </c:pt>
                <c:pt idx="86276" formatCode="0.00E+00">
                  <c:v>-6.7831699999999998E-3</c:v>
                </c:pt>
                <c:pt idx="86277" formatCode="0.00E+00">
                  <c:v>-5.9296399999999999E-3</c:v>
                </c:pt>
                <c:pt idx="86278" formatCode="0.00E+00">
                  <c:v>-5.0877099999999996E-3</c:v>
                </c:pt>
                <c:pt idx="86279" formatCode="0.00E+00">
                  <c:v>-4.25866E-3</c:v>
                </c:pt>
                <c:pt idx="86280" formatCode="0.00E+00">
                  <c:v>-3.44371E-3</c:v>
                </c:pt>
                <c:pt idx="86281" formatCode="0.00E+00">
                  <c:v>-2.6440499999999998E-3</c:v>
                </c:pt>
                <c:pt idx="86282" formatCode="0.00E+00">
                  <c:v>-1.8607999999999999E-3</c:v>
                </c:pt>
                <c:pt idx="86283" formatCode="0.00E+00">
                  <c:v>-1.09508E-3</c:v>
                </c:pt>
                <c:pt idx="86284" formatCode="0.00E+00">
                  <c:v>-3.4791200000000003E-4</c:v>
                </c:pt>
                <c:pt idx="86285" formatCode="0.00E+00">
                  <c:v>3.79689E-4</c:v>
                </c:pt>
                <c:pt idx="86286" formatCode="0.00E+00">
                  <c:v>1.0867800000000001E-3</c:v>
                </c:pt>
                <c:pt idx="86287" formatCode="0.00E+00">
                  <c:v>1.7724500000000001E-3</c:v>
                </c:pt>
                <c:pt idx="86288" formatCode="0.00E+00">
                  <c:v>2.4358600000000002E-3</c:v>
                </c:pt>
                <c:pt idx="86289" formatCode="0.00E+00">
                  <c:v>3.0762099999999998E-3</c:v>
                </c:pt>
                <c:pt idx="86290" formatCode="0.00E+00">
                  <c:v>3.6927599999999998E-3</c:v>
                </c:pt>
                <c:pt idx="86291" formatCode="0.00E+00">
                  <c:v>4.2848299999999999E-3</c:v>
                </c:pt>
                <c:pt idx="86292" formatCode="0.00E+00">
                  <c:v>4.85178E-3</c:v>
                </c:pt>
                <c:pt idx="86293" formatCode="0.00E+00">
                  <c:v>5.39304E-3</c:v>
                </c:pt>
                <c:pt idx="86294" formatCode="0.00E+00">
                  <c:v>5.9080900000000004E-3</c:v>
                </c:pt>
                <c:pt idx="86295" formatCode="0.00E+00">
                  <c:v>6.3964800000000004E-3</c:v>
                </c:pt>
                <c:pt idx="86296" formatCode="0.00E+00">
                  <c:v>6.8578099999999998E-3</c:v>
                </c:pt>
                <c:pt idx="86297" formatCode="0.00E+00">
                  <c:v>7.2917199999999998E-3</c:v>
                </c:pt>
                <c:pt idx="86298" formatCode="0.00E+00">
                  <c:v>7.6979400000000003E-3</c:v>
                </c:pt>
                <c:pt idx="86299" formatCode="0.00E+00">
                  <c:v>8.0762400000000002E-3</c:v>
                </c:pt>
                <c:pt idx="86300" formatCode="0.00E+00">
                  <c:v>8.4264500000000003E-3</c:v>
                </c:pt>
                <c:pt idx="86301" formatCode="0.00E+00">
                  <c:v>8.7484599999999996E-3</c:v>
                </c:pt>
                <c:pt idx="86302" formatCode="0.00E+00">
                  <c:v>9.0422200000000001E-3</c:v>
                </c:pt>
                <c:pt idx="86303" formatCode="0.00E+00">
                  <c:v>9.3077300000000002E-3</c:v>
                </c:pt>
                <c:pt idx="86304" formatCode="0.00E+00">
                  <c:v>9.5450699999999992E-3</c:v>
                </c:pt>
                <c:pt idx="86305" formatCode="0.00E+00">
                  <c:v>9.7543500000000002E-3</c:v>
                </c:pt>
                <c:pt idx="86306" formatCode="0.00E+00">
                  <c:v>9.9357300000000003E-3</c:v>
                </c:pt>
                <c:pt idx="86307">
                  <c:v>1.00895E-2</c:v>
                </c:pt>
                <c:pt idx="86308">
                  <c:v>1.0215800000000001E-2</c:v>
                </c:pt>
                <c:pt idx="86309">
                  <c:v>1.03152E-2</c:v>
                </c:pt>
                <c:pt idx="86310">
                  <c:v>1.0387800000000001E-2</c:v>
                </c:pt>
                <c:pt idx="86311">
                  <c:v>1.0434300000000001E-2</c:v>
                </c:pt>
                <c:pt idx="86312">
                  <c:v>1.04551E-2</c:v>
                </c:pt>
                <c:pt idx="86313">
                  <c:v>1.0450600000000001E-2</c:v>
                </c:pt>
                <c:pt idx="86314">
                  <c:v>1.04216E-2</c:v>
                </c:pt>
                <c:pt idx="86315">
                  <c:v>1.03686E-2</c:v>
                </c:pt>
                <c:pt idx="86316">
                  <c:v>1.02924E-2</c:v>
                </c:pt>
                <c:pt idx="86317">
                  <c:v>1.0193499999999999E-2</c:v>
                </c:pt>
                <c:pt idx="86318">
                  <c:v>1.00728E-2</c:v>
                </c:pt>
                <c:pt idx="86319" formatCode="0.00E+00">
                  <c:v>9.9311399999999998E-3</c:v>
                </c:pt>
                <c:pt idx="86320" formatCode="0.00E+00">
                  <c:v>9.7692400000000002E-3</c:v>
                </c:pt>
                <c:pt idx="86321" formatCode="0.00E+00">
                  <c:v>9.5879999999999993E-3</c:v>
                </c:pt>
                <c:pt idx="86322" formatCode="0.00E+00">
                  <c:v>9.3883200000000003E-3</c:v>
                </c:pt>
                <c:pt idx="86323" formatCode="0.00E+00">
                  <c:v>9.1711299999999996E-3</c:v>
                </c:pt>
                <c:pt idx="86324" formatCode="0.00E+00">
                  <c:v>8.93738E-3</c:v>
                </c:pt>
                <c:pt idx="86325" formatCode="0.00E+00">
                  <c:v>8.6880399999999993E-3</c:v>
                </c:pt>
                <c:pt idx="86326" formatCode="0.00E+00">
                  <c:v>8.4241400000000001E-3</c:v>
                </c:pt>
                <c:pt idx="86327" formatCode="0.00E+00">
                  <c:v>8.1466799999999999E-3</c:v>
                </c:pt>
                <c:pt idx="86328" formatCode="0.00E+00">
                  <c:v>7.8567199999999993E-3</c:v>
                </c:pt>
                <c:pt idx="86329" formatCode="0.00E+00">
                  <c:v>7.5553199999999999E-3</c:v>
                </c:pt>
                <c:pt idx="86330" formatCode="0.00E+00">
                  <c:v>7.2435499999999996E-3</c:v>
                </c:pt>
                <c:pt idx="86331" formatCode="0.00E+00">
                  <c:v>6.9224999999999998E-3</c:v>
                </c:pt>
                <c:pt idx="86332" formatCode="0.00E+00">
                  <c:v>6.59328E-3</c:v>
                </c:pt>
                <c:pt idx="86333" formatCode="0.00E+00">
                  <c:v>6.2569899999999996E-3</c:v>
                </c:pt>
                <c:pt idx="86334" formatCode="0.00E+00">
                  <c:v>5.91473E-3</c:v>
                </c:pt>
                <c:pt idx="86335" formatCode="0.00E+00">
                  <c:v>5.5676299999999996E-3</c:v>
                </c:pt>
                <c:pt idx="86336" formatCode="0.00E+00">
                  <c:v>5.2167999999999997E-3</c:v>
                </c:pt>
                <c:pt idx="86337" formatCode="0.00E+00">
                  <c:v>4.8633499999999998E-3</c:v>
                </c:pt>
                <c:pt idx="86338" formatCode="0.00E+00">
                  <c:v>4.5084000000000001E-3</c:v>
                </c:pt>
                <c:pt idx="86339" formatCode="0.00E+00">
                  <c:v>4.1530300000000003E-3</c:v>
                </c:pt>
                <c:pt idx="86340" formatCode="0.00E+00">
                  <c:v>3.7983499999999998E-3</c:v>
                </c:pt>
                <c:pt idx="86341" formatCode="0.00E+00">
                  <c:v>3.4454400000000001E-3</c:v>
                </c:pt>
                <c:pt idx="86342" formatCode="0.00E+00">
                  <c:v>3.0953700000000001E-3</c:v>
                </c:pt>
                <c:pt idx="86343" formatCode="0.00E+00">
                  <c:v>2.7491799999999999E-3</c:v>
                </c:pt>
                <c:pt idx="86344" formatCode="0.00E+00">
                  <c:v>2.4079100000000001E-3</c:v>
                </c:pt>
                <c:pt idx="86345" formatCode="0.00E+00">
                  <c:v>2.07259E-3</c:v>
                </c:pt>
                <c:pt idx="86346" formatCode="0.00E+00">
                  <c:v>1.7441900000000001E-3</c:v>
                </c:pt>
                <c:pt idx="86347" formatCode="0.00E+00">
                  <c:v>1.42369E-3</c:v>
                </c:pt>
                <c:pt idx="86348" formatCode="0.00E+00">
                  <c:v>1.1120399999999999E-3</c:v>
                </c:pt>
                <c:pt idx="86349" formatCode="0.00E+00">
                  <c:v>8.1013799999999996E-4</c:v>
                </c:pt>
                <c:pt idx="86350" formatCode="0.00E+00">
                  <c:v>5.1887899999999998E-4</c:v>
                </c:pt>
                <c:pt idx="86351" formatCode="0.00E+00">
                  <c:v>2.39113E-4</c:v>
                </c:pt>
                <c:pt idx="86352" formatCode="0.00E+00">
                  <c:v>-2.8339599999999999E-5</c:v>
                </c:pt>
                <c:pt idx="86353" formatCode="0.00E+00">
                  <c:v>-2.8269500000000002E-4</c:v>
                </c:pt>
                <c:pt idx="86354" formatCode="0.00E+00">
                  <c:v>-5.23205E-4</c:v>
                </c:pt>
                <c:pt idx="86355" formatCode="0.00E+00">
                  <c:v>-7.4916100000000003E-4</c:v>
                </c:pt>
                <c:pt idx="86356" formatCode="0.00E+00">
                  <c:v>-9.5989100000000004E-4</c:v>
                </c:pt>
                <c:pt idx="86357" formatCode="0.00E+00">
                  <c:v>-1.1547700000000001E-3</c:v>
                </c:pt>
                <c:pt idx="86358" formatCode="0.00E+00">
                  <c:v>-1.3332000000000001E-3</c:v>
                </c:pt>
                <c:pt idx="86359" formatCode="0.00E+00">
                  <c:v>-1.4946499999999999E-3</c:v>
                </c:pt>
                <c:pt idx="86360" formatCode="0.00E+00">
                  <c:v>-1.63861E-3</c:v>
                </c:pt>
                <c:pt idx="86361" formatCode="0.00E+00">
                  <c:v>-1.76464E-3</c:v>
                </c:pt>
                <c:pt idx="86362" formatCode="0.00E+00">
                  <c:v>-1.8723100000000001E-3</c:v>
                </c:pt>
                <c:pt idx="86363" formatCode="0.00E+00">
                  <c:v>-1.9612800000000001E-3</c:v>
                </c:pt>
                <c:pt idx="86364" formatCode="0.00E+00">
                  <c:v>-2.0312199999999998E-3</c:v>
                </c:pt>
                <c:pt idx="86365" formatCode="0.00E+00">
                  <c:v>-2.0818799999999999E-3</c:v>
                </c:pt>
                <c:pt idx="86366" formatCode="0.00E+00">
                  <c:v>-2.1130300000000001E-3</c:v>
                </c:pt>
                <c:pt idx="86367" formatCode="0.00E+00">
                  <c:v>-2.12451E-3</c:v>
                </c:pt>
                <c:pt idx="86368" formatCode="0.00E+00">
                  <c:v>-2.11619E-3</c:v>
                </c:pt>
                <c:pt idx="86369" formatCode="0.00E+00">
                  <c:v>-2.0880199999999999E-3</c:v>
                </c:pt>
                <c:pt idx="86370" formatCode="0.00E+00">
                  <c:v>-2.0399699999999999E-3</c:v>
                </c:pt>
                <c:pt idx="86371" formatCode="0.00E+00">
                  <c:v>-1.9720699999999998E-3</c:v>
                </c:pt>
                <c:pt idx="86372" formatCode="0.00E+00">
                  <c:v>-1.88441E-3</c:v>
                </c:pt>
                <c:pt idx="86373" formatCode="0.00E+00">
                  <c:v>-1.7771E-3</c:v>
                </c:pt>
                <c:pt idx="86374" formatCode="0.00E+00">
                  <c:v>-1.65033E-3</c:v>
                </c:pt>
                <c:pt idx="86375" formatCode="0.00E+00">
                  <c:v>-1.5043299999999999E-3</c:v>
                </c:pt>
                <c:pt idx="86376" formatCode="0.00E+00">
                  <c:v>-1.33938E-3</c:v>
                </c:pt>
                <c:pt idx="86377" formatCode="0.00E+00">
                  <c:v>-1.1557799999999999E-3</c:v>
                </c:pt>
                <c:pt idx="86378" formatCode="0.00E+00">
                  <c:v>-9.5391900000000001E-4</c:v>
                </c:pt>
                <c:pt idx="86379" formatCode="0.00E+00">
                  <c:v>-7.3420400000000002E-4</c:v>
                </c:pt>
                <c:pt idx="86380" formatCode="0.00E+00">
                  <c:v>-4.9709500000000002E-4</c:v>
                </c:pt>
                <c:pt idx="86381" formatCode="0.00E+00">
                  <c:v>-2.4309700000000001E-4</c:v>
                </c:pt>
                <c:pt idx="86382" formatCode="0.00E+00">
                  <c:v>2.7243500000000001E-5</c:v>
                </c:pt>
                <c:pt idx="86383" formatCode="0.00E+00">
                  <c:v>3.1333899999999999E-4</c:v>
                </c:pt>
                <c:pt idx="86384" formatCode="0.00E+00">
                  <c:v>6.1455899999999998E-4</c:v>
                </c:pt>
                <c:pt idx="86385" formatCode="0.00E+00">
                  <c:v>9.3023800000000001E-4</c:v>
                </c:pt>
                <c:pt idx="86386" formatCode="0.00E+00">
                  <c:v>1.2596700000000001E-3</c:v>
                </c:pt>
                <c:pt idx="86387" formatCode="0.00E+00">
                  <c:v>1.6021099999999999E-3</c:v>
                </c:pt>
                <c:pt idx="86388" formatCode="0.00E+00">
                  <c:v>1.95678E-3</c:v>
                </c:pt>
                <c:pt idx="86389" formatCode="0.00E+00">
                  <c:v>2.3228699999999999E-3</c:v>
                </c:pt>
                <c:pt idx="86390" formatCode="0.00E+00">
                  <c:v>2.6995500000000002E-3</c:v>
                </c:pt>
                <c:pt idx="86391" formatCode="0.00E+00">
                  <c:v>3.0859400000000001E-3</c:v>
                </c:pt>
                <c:pt idx="86392" formatCode="0.00E+00">
                  <c:v>3.4811400000000002E-3</c:v>
                </c:pt>
                <c:pt idx="86393" formatCode="0.00E+00">
                  <c:v>3.8842299999999998E-3</c:v>
                </c:pt>
                <c:pt idx="86394" formatCode="0.00E+00">
                  <c:v>4.2942600000000003E-3</c:v>
                </c:pt>
                <c:pt idx="86395" formatCode="0.00E+00">
                  <c:v>4.71025E-3</c:v>
                </c:pt>
                <c:pt idx="86396" formatCode="0.00E+00">
                  <c:v>5.1312299999999996E-3</c:v>
                </c:pt>
                <c:pt idx="86397" formatCode="0.00E+00">
                  <c:v>5.55617E-3</c:v>
                </c:pt>
                <c:pt idx="86398" formatCode="0.00E+00">
                  <c:v>5.9840600000000002E-3</c:v>
                </c:pt>
                <c:pt idx="86399" formatCode="0.00E+00">
                  <c:v>6.4138499999999996E-3</c:v>
                </c:pt>
                <c:pt idx="86400" formatCode="0.00E+00">
                  <c:v>6.8445099999999998E-3</c:v>
                </c:pt>
                <c:pt idx="86401" formatCode="0.00E+00">
                  <c:v>7.2749599999999996E-3</c:v>
                </c:pt>
                <c:pt idx="86402" formatCode="0.00E+00">
                  <c:v>7.7041499999999999E-3</c:v>
                </c:pt>
                <c:pt idx="86403" formatCode="0.00E+00">
                  <c:v>8.1309899999999994E-3</c:v>
                </c:pt>
                <c:pt idx="86404" formatCode="0.00E+00">
                  <c:v>8.55443E-3</c:v>
                </c:pt>
                <c:pt idx="86405" formatCode="0.00E+00">
                  <c:v>8.9733799999999996E-3</c:v>
                </c:pt>
                <c:pt idx="86406" formatCode="0.00E+00">
                  <c:v>9.3867699999999991E-3</c:v>
                </c:pt>
                <c:pt idx="86407" formatCode="0.00E+00">
                  <c:v>9.7935399999999999E-3</c:v>
                </c:pt>
                <c:pt idx="86408">
                  <c:v>1.01926E-2</c:v>
                </c:pt>
                <c:pt idx="86409">
                  <c:v>1.0583E-2</c:v>
                </c:pt>
                <c:pt idx="86410">
                  <c:v>1.0963499999999999E-2</c:v>
                </c:pt>
                <c:pt idx="86411">
                  <c:v>1.13332E-2</c:v>
                </c:pt>
                <c:pt idx="86412">
                  <c:v>1.1691200000000001E-2</c:v>
                </c:pt>
                <c:pt idx="86413">
                  <c:v>1.20362E-2</c:v>
                </c:pt>
                <c:pt idx="86414">
                  <c:v>1.23675E-2</c:v>
                </c:pt>
                <c:pt idx="86415">
                  <c:v>1.26841E-2</c:v>
                </c:pt>
                <c:pt idx="86416">
                  <c:v>1.2984900000000001E-2</c:v>
                </c:pt>
                <c:pt idx="86417">
                  <c:v>1.3269100000000001E-2</c:v>
                </c:pt>
                <c:pt idx="86418">
                  <c:v>1.35359E-2</c:v>
                </c:pt>
                <c:pt idx="86419">
                  <c:v>1.3784299999999999E-2</c:v>
                </c:pt>
                <c:pt idx="86420">
                  <c:v>1.4013599999999999E-2</c:v>
                </c:pt>
                <c:pt idx="86421">
                  <c:v>1.4223E-2</c:v>
                </c:pt>
                <c:pt idx="86422">
                  <c:v>1.44116E-2</c:v>
                </c:pt>
                <c:pt idx="86423">
                  <c:v>1.4578900000000001E-2</c:v>
                </c:pt>
                <c:pt idx="86424">
                  <c:v>1.47241E-2</c:v>
                </c:pt>
                <c:pt idx="86425">
                  <c:v>1.48465E-2</c:v>
                </c:pt>
                <c:pt idx="86426">
                  <c:v>1.4945699999999999E-2</c:v>
                </c:pt>
                <c:pt idx="86427">
                  <c:v>1.5021E-2</c:v>
                </c:pt>
                <c:pt idx="86428">
                  <c:v>1.5071899999999999E-2</c:v>
                </c:pt>
                <c:pt idx="86429">
                  <c:v>1.5098E-2</c:v>
                </c:pt>
                <c:pt idx="86430">
                  <c:v>1.50989E-2</c:v>
                </c:pt>
                <c:pt idx="86431">
                  <c:v>1.50741E-2</c:v>
                </c:pt>
                <c:pt idx="86432">
                  <c:v>1.50233E-2</c:v>
                </c:pt>
                <c:pt idx="86433">
                  <c:v>1.4946299999999999E-2</c:v>
                </c:pt>
                <c:pt idx="86434">
                  <c:v>1.4842899999999999E-2</c:v>
                </c:pt>
                <c:pt idx="86435">
                  <c:v>1.47128E-2</c:v>
                </c:pt>
                <c:pt idx="86436">
                  <c:v>1.4555999999999999E-2</c:v>
                </c:pt>
                <c:pt idx="86437">
                  <c:v>1.43724E-2</c:v>
                </c:pt>
                <c:pt idx="86438">
                  <c:v>1.41619E-2</c:v>
                </c:pt>
                <c:pt idx="86439">
                  <c:v>1.3924600000000001E-2</c:v>
                </c:pt>
                <c:pt idx="86440">
                  <c:v>1.36606E-2</c:v>
                </c:pt>
                <c:pt idx="86441">
                  <c:v>1.337E-2</c:v>
                </c:pt>
                <c:pt idx="86442">
                  <c:v>1.3053E-2</c:v>
                </c:pt>
                <c:pt idx="86443">
                  <c:v>1.27099E-2</c:v>
                </c:pt>
                <c:pt idx="86444">
                  <c:v>1.2340800000000001E-2</c:v>
                </c:pt>
                <c:pt idx="86445">
                  <c:v>1.19463E-2</c:v>
                </c:pt>
                <c:pt idx="86446">
                  <c:v>1.15266E-2</c:v>
                </c:pt>
                <c:pt idx="86447">
                  <c:v>1.10823E-2</c:v>
                </c:pt>
                <c:pt idx="86448">
                  <c:v>1.06138E-2</c:v>
                </c:pt>
                <c:pt idx="86449">
                  <c:v>1.0121700000000001E-2</c:v>
                </c:pt>
                <c:pt idx="86450" formatCode="0.00E+00">
                  <c:v>9.6065100000000004E-3</c:v>
                </c:pt>
                <c:pt idx="86451" formatCode="0.00E+00">
                  <c:v>9.0689800000000008E-3</c:v>
                </c:pt>
                <c:pt idx="86452" formatCode="0.00E+00">
                  <c:v>8.5097599999999999E-3</c:v>
                </c:pt>
                <c:pt idx="86453" formatCode="0.00E+00">
                  <c:v>7.9295900000000002E-3</c:v>
                </c:pt>
                <c:pt idx="86454" formatCode="0.00E+00">
                  <c:v>7.3292599999999998E-3</c:v>
                </c:pt>
                <c:pt idx="86455" formatCode="0.00E+00">
                  <c:v>6.7095899999999997E-3</c:v>
                </c:pt>
                <c:pt idx="86456" formatCode="0.00E+00">
                  <c:v>6.0714499999999999E-3</c:v>
                </c:pt>
                <c:pt idx="86457" formatCode="0.00E+00">
                  <c:v>5.4157600000000004E-3</c:v>
                </c:pt>
                <c:pt idx="86458" formatCode="0.00E+00">
                  <c:v>4.7434699999999996E-3</c:v>
                </c:pt>
                <c:pt idx="86459" formatCode="0.00E+00">
                  <c:v>4.0555599999999997E-3</c:v>
                </c:pt>
                <c:pt idx="86460" formatCode="0.00E+00">
                  <c:v>3.3530500000000002E-3</c:v>
                </c:pt>
                <c:pt idx="86461" formatCode="0.00E+00">
                  <c:v>2.63701E-3</c:v>
                </c:pt>
                <c:pt idx="86462" formatCode="0.00E+00">
                  <c:v>1.9085300000000001E-3</c:v>
                </c:pt>
                <c:pt idx="86463" formatCode="0.00E+00">
                  <c:v>1.16873E-3</c:v>
                </c:pt>
                <c:pt idx="86464" formatCode="0.00E+00">
                  <c:v>4.18763E-4</c:v>
                </c:pt>
                <c:pt idx="86465" formatCode="0.00E+00">
                  <c:v>-3.4019699999999998E-4</c:v>
                </c:pt>
                <c:pt idx="86466" formatCode="0.00E+00">
                  <c:v>-1.10695E-3</c:v>
                </c:pt>
                <c:pt idx="86467" formatCode="0.00E+00">
                  <c:v>-1.8802599999999999E-3</c:v>
                </c:pt>
                <c:pt idx="86468" formatCode="0.00E+00">
                  <c:v>-2.6588800000000002E-3</c:v>
                </c:pt>
                <c:pt idx="86469" formatCode="0.00E+00">
                  <c:v>-3.4415600000000002E-3</c:v>
                </c:pt>
                <c:pt idx="86470" formatCode="0.00E+00">
                  <c:v>-4.2269999999999999E-3</c:v>
                </c:pt>
                <c:pt idx="86471" formatCode="0.00E+00">
                  <c:v>-5.0139199999999998E-3</c:v>
                </c:pt>
                <c:pt idx="86472" formatCode="0.00E+00">
                  <c:v>-5.8009999999999997E-3</c:v>
                </c:pt>
                <c:pt idx="86473" formatCode="0.00E+00">
                  <c:v>-6.5869300000000004E-3</c:v>
                </c:pt>
                <c:pt idx="86474" formatCode="0.00E+00">
                  <c:v>-7.3703900000000001E-3</c:v>
                </c:pt>
                <c:pt idx="86475" formatCode="0.00E+00">
                  <c:v>-8.1500500000000007E-3</c:v>
                </c:pt>
                <c:pt idx="86476" formatCode="0.00E+00">
                  <c:v>-8.9245799999999997E-3</c:v>
                </c:pt>
                <c:pt idx="86477" formatCode="0.00E+00">
                  <c:v>-9.6926400000000006E-3</c:v>
                </c:pt>
                <c:pt idx="86478">
                  <c:v>-1.0452899999999999E-2</c:v>
                </c:pt>
                <c:pt idx="86479">
                  <c:v>-1.12041E-2</c:v>
                </c:pt>
                <c:pt idx="86480">
                  <c:v>-1.19448E-2</c:v>
                </c:pt>
                <c:pt idx="86481">
                  <c:v>-1.2673800000000001E-2</c:v>
                </c:pt>
                <c:pt idx="86482">
                  <c:v>-1.33898E-2</c:v>
                </c:pt>
                <c:pt idx="86483">
                  <c:v>-1.40914E-2</c:v>
                </c:pt>
                <c:pt idx="86484">
                  <c:v>-1.4777500000000001E-2</c:v>
                </c:pt>
                <c:pt idx="86485">
                  <c:v>-1.54468E-2</c:v>
                </c:pt>
                <c:pt idx="86486">
                  <c:v>-1.6098000000000001E-2</c:v>
                </c:pt>
                <c:pt idx="86487">
                  <c:v>-1.6729999999999998E-2</c:v>
                </c:pt>
                <c:pt idx="86488">
                  <c:v>-1.7341599999999999E-2</c:v>
                </c:pt>
                <c:pt idx="86489">
                  <c:v>-1.7931599999999999E-2</c:v>
                </c:pt>
                <c:pt idx="86490">
                  <c:v>-1.8499000000000002E-2</c:v>
                </c:pt>
                <c:pt idx="86491">
                  <c:v>-1.90426E-2</c:v>
                </c:pt>
                <c:pt idx="86492">
                  <c:v>-1.9561499999999999E-2</c:v>
                </c:pt>
                <c:pt idx="86493">
                  <c:v>-2.0054499999999999E-2</c:v>
                </c:pt>
                <c:pt idx="86494">
                  <c:v>-2.0520799999999999E-2</c:v>
                </c:pt>
                <c:pt idx="86495">
                  <c:v>-2.09594E-2</c:v>
                </c:pt>
                <c:pt idx="86496">
                  <c:v>-2.13694E-2</c:v>
                </c:pt>
                <c:pt idx="86497">
                  <c:v>-2.1749899999999999E-2</c:v>
                </c:pt>
                <c:pt idx="86498">
                  <c:v>-2.21002E-2</c:v>
                </c:pt>
                <c:pt idx="86499">
                  <c:v>-2.2419499999999998E-2</c:v>
                </c:pt>
                <c:pt idx="86500">
                  <c:v>-2.27072E-2</c:v>
                </c:pt>
                <c:pt idx="86501">
                  <c:v>-2.2962400000000001E-2</c:v>
                </c:pt>
                <c:pt idx="86502">
                  <c:v>-2.3184799999999998E-2</c:v>
                </c:pt>
                <c:pt idx="86503">
                  <c:v>-2.3373600000000001E-2</c:v>
                </c:pt>
                <c:pt idx="86504">
                  <c:v>-2.3528500000000001E-2</c:v>
                </c:pt>
                <c:pt idx="86505">
                  <c:v>-2.36489E-2</c:v>
                </c:pt>
                <c:pt idx="86506">
                  <c:v>-2.3734499999999999E-2</c:v>
                </c:pt>
                <c:pt idx="86507">
                  <c:v>-2.3785000000000001E-2</c:v>
                </c:pt>
                <c:pt idx="86508">
                  <c:v>-2.3800100000000001E-2</c:v>
                </c:pt>
                <c:pt idx="86509">
                  <c:v>-2.3779499999999999E-2</c:v>
                </c:pt>
                <c:pt idx="86510">
                  <c:v>-2.37232E-2</c:v>
                </c:pt>
                <c:pt idx="86511">
                  <c:v>-2.3630999999999999E-2</c:v>
                </c:pt>
                <c:pt idx="86512">
                  <c:v>-2.35029E-2</c:v>
                </c:pt>
                <c:pt idx="86513">
                  <c:v>-2.3338999999999999E-2</c:v>
                </c:pt>
                <c:pt idx="86514">
                  <c:v>-2.3139199999999999E-2</c:v>
                </c:pt>
                <c:pt idx="86515">
                  <c:v>-2.2903799999999998E-2</c:v>
                </c:pt>
                <c:pt idx="86516">
                  <c:v>-2.2633E-2</c:v>
                </c:pt>
                <c:pt idx="86517">
                  <c:v>-2.2327099999999999E-2</c:v>
                </c:pt>
                <c:pt idx="86518">
                  <c:v>-2.19863E-2</c:v>
                </c:pt>
                <c:pt idx="86519">
                  <c:v>-2.1610999999999998E-2</c:v>
                </c:pt>
                <c:pt idx="86520">
                  <c:v>-2.12018E-2</c:v>
                </c:pt>
                <c:pt idx="86521">
                  <c:v>-2.0759E-2</c:v>
                </c:pt>
                <c:pt idx="86522">
                  <c:v>-2.02834E-2</c:v>
                </c:pt>
                <c:pt idx="86523">
                  <c:v>-1.9775399999999999E-2</c:v>
                </c:pt>
                <c:pt idx="86524">
                  <c:v>-1.9235800000000001E-2</c:v>
                </c:pt>
                <c:pt idx="86525">
                  <c:v>-1.8665299999999999E-2</c:v>
                </c:pt>
                <c:pt idx="86526">
                  <c:v>-1.80646E-2</c:v>
                </c:pt>
                <c:pt idx="86527">
                  <c:v>-1.7434700000000001E-2</c:v>
                </c:pt>
                <c:pt idx="86528">
                  <c:v>-1.67764E-2</c:v>
                </c:pt>
                <c:pt idx="86529">
                  <c:v>-1.60906E-2</c:v>
                </c:pt>
                <c:pt idx="86530">
                  <c:v>-1.53784E-2</c:v>
                </c:pt>
                <c:pt idx="86531">
                  <c:v>-1.46407E-2</c:v>
                </c:pt>
                <c:pt idx="86532">
                  <c:v>-1.3878700000000001E-2</c:v>
                </c:pt>
                <c:pt idx="86533">
                  <c:v>-1.3093499999999999E-2</c:v>
                </c:pt>
                <c:pt idx="86534">
                  <c:v>-1.2286200000000001E-2</c:v>
                </c:pt>
                <c:pt idx="86535">
                  <c:v>-1.1458100000000001E-2</c:v>
                </c:pt>
                <c:pt idx="86536">
                  <c:v>-1.06103E-2</c:v>
                </c:pt>
                <c:pt idx="86537" formatCode="0.00E+00">
                  <c:v>-9.7442599999999994E-3</c:v>
                </c:pt>
                <c:pt idx="86538" formatCode="0.00E+00">
                  <c:v>-8.8611799999999998E-3</c:v>
                </c:pt>
                <c:pt idx="86539" formatCode="0.00E+00">
                  <c:v>-7.9624499999999994E-3</c:v>
                </c:pt>
                <c:pt idx="86540" formatCode="0.00E+00">
                  <c:v>-7.0494399999999997E-3</c:v>
                </c:pt>
                <c:pt idx="86541" formatCode="0.00E+00">
                  <c:v>-6.1235500000000002E-3</c:v>
                </c:pt>
                <c:pt idx="86542" formatCode="0.00E+00">
                  <c:v>-5.1862100000000001E-3</c:v>
                </c:pt>
                <c:pt idx="86543" formatCode="0.00E+00">
                  <c:v>-4.2388900000000004E-3</c:v>
                </c:pt>
                <c:pt idx="86544" formatCode="0.00E+00">
                  <c:v>-3.28305E-3</c:v>
                </c:pt>
                <c:pt idx="86545" formatCode="0.00E+00">
                  <c:v>-2.3201799999999998E-3</c:v>
                </c:pt>
                <c:pt idx="86546" formatCode="0.00E+00">
                  <c:v>-1.3517900000000001E-3</c:v>
                </c:pt>
                <c:pt idx="86547" formatCode="0.00E+00">
                  <c:v>-3.7940800000000002E-4</c:v>
                </c:pt>
                <c:pt idx="86548" formatCode="0.00E+00">
                  <c:v>5.9544100000000005E-4</c:v>
                </c:pt>
                <c:pt idx="86549" formatCode="0.00E+00">
                  <c:v>1.5712199999999999E-3</c:v>
                </c:pt>
                <c:pt idx="86550" formatCode="0.00E+00">
                  <c:v>2.5463700000000001E-3</c:v>
                </c:pt>
                <c:pt idx="86551" formatCode="0.00E+00">
                  <c:v>3.51936E-3</c:v>
                </c:pt>
                <c:pt idx="86552" formatCode="0.00E+00">
                  <c:v>4.4886400000000003E-3</c:v>
                </c:pt>
                <c:pt idx="86553" formatCode="0.00E+00">
                  <c:v>5.4526599999999998E-3</c:v>
                </c:pt>
                <c:pt idx="86554" formatCode="0.00E+00">
                  <c:v>6.4098799999999997E-3</c:v>
                </c:pt>
                <c:pt idx="86555" formatCode="0.00E+00">
                  <c:v>7.3587699999999997E-3</c:v>
                </c:pt>
                <c:pt idx="86556" formatCode="0.00E+00">
                  <c:v>8.2977999999999993E-3</c:v>
                </c:pt>
                <c:pt idx="86557" formatCode="0.00E+00">
                  <c:v>9.2254699999999995E-3</c:v>
                </c:pt>
                <c:pt idx="86558">
                  <c:v>1.01403E-2</c:v>
                </c:pt>
                <c:pt idx="86559">
                  <c:v>1.10408E-2</c:v>
                </c:pt>
                <c:pt idx="86560">
                  <c:v>1.1925399999999999E-2</c:v>
                </c:pt>
                <c:pt idx="86561">
                  <c:v>1.2792899999999999E-2</c:v>
                </c:pt>
                <c:pt idx="86562">
                  <c:v>1.36417E-2</c:v>
                </c:pt>
                <c:pt idx="86563">
                  <c:v>1.4470500000000001E-2</c:v>
                </c:pt>
                <c:pt idx="86564">
                  <c:v>1.5278E-2</c:v>
                </c:pt>
                <c:pt idx="86565">
                  <c:v>1.6062699999999999E-2</c:v>
                </c:pt>
                <c:pt idx="86566">
                  <c:v>1.6823500000000002E-2</c:v>
                </c:pt>
                <c:pt idx="86567">
                  <c:v>1.7559000000000002E-2</c:v>
                </c:pt>
                <c:pt idx="86568">
                  <c:v>1.8268199999999998E-2</c:v>
                </c:pt>
                <c:pt idx="86569">
                  <c:v>1.89497E-2</c:v>
                </c:pt>
                <c:pt idx="86570">
                  <c:v>1.9602600000000001E-2</c:v>
                </c:pt>
                <c:pt idx="86571">
                  <c:v>2.02256E-2</c:v>
                </c:pt>
                <c:pt idx="86572">
                  <c:v>2.0817800000000001E-2</c:v>
                </c:pt>
                <c:pt idx="86573">
                  <c:v>2.13782E-2</c:v>
                </c:pt>
                <c:pt idx="86574">
                  <c:v>2.19058E-2</c:v>
                </c:pt>
                <c:pt idx="86575">
                  <c:v>2.2399800000000001E-2</c:v>
                </c:pt>
                <c:pt idx="86576">
                  <c:v>2.2859299999999999E-2</c:v>
                </c:pt>
                <c:pt idx="86577">
                  <c:v>2.3283600000000002E-2</c:v>
                </c:pt>
                <c:pt idx="86578">
                  <c:v>2.3671899999999999E-2</c:v>
                </c:pt>
                <c:pt idx="86579">
                  <c:v>2.4023699999999999E-2</c:v>
                </c:pt>
                <c:pt idx="86580">
                  <c:v>2.4338200000000001E-2</c:v>
                </c:pt>
                <c:pt idx="86581">
                  <c:v>2.4614899999999999E-2</c:v>
                </c:pt>
                <c:pt idx="86582">
                  <c:v>2.4853400000000001E-2</c:v>
                </c:pt>
                <c:pt idx="86583">
                  <c:v>2.5053200000000001E-2</c:v>
                </c:pt>
                <c:pt idx="86584">
                  <c:v>2.5214E-2</c:v>
                </c:pt>
                <c:pt idx="86585">
                  <c:v>2.53355E-2</c:v>
                </c:pt>
                <c:pt idx="86586">
                  <c:v>2.54174E-2</c:v>
                </c:pt>
                <c:pt idx="86587">
                  <c:v>2.5459599999999999E-2</c:v>
                </c:pt>
                <c:pt idx="86588">
                  <c:v>2.5461899999999999E-2</c:v>
                </c:pt>
                <c:pt idx="86589">
                  <c:v>2.54244E-2</c:v>
                </c:pt>
                <c:pt idx="86590">
                  <c:v>2.5347100000000001E-2</c:v>
                </c:pt>
                <c:pt idx="86591">
                  <c:v>2.5229999999999999E-2</c:v>
                </c:pt>
                <c:pt idx="86592">
                  <c:v>2.50733E-2</c:v>
                </c:pt>
                <c:pt idx="86593">
                  <c:v>2.4877199999999999E-2</c:v>
                </c:pt>
                <c:pt idx="86594">
                  <c:v>2.4642000000000001E-2</c:v>
                </c:pt>
                <c:pt idx="86595">
                  <c:v>2.4368000000000001E-2</c:v>
                </c:pt>
                <c:pt idx="86596">
                  <c:v>2.4055699999999999E-2</c:v>
                </c:pt>
                <c:pt idx="86597">
                  <c:v>2.3705500000000001E-2</c:v>
                </c:pt>
                <c:pt idx="86598">
                  <c:v>2.3317999999999998E-2</c:v>
                </c:pt>
                <c:pt idx="86599">
                  <c:v>2.2893699999999999E-2</c:v>
                </c:pt>
                <c:pt idx="86600">
                  <c:v>2.24333E-2</c:v>
                </c:pt>
                <c:pt idx="86601">
                  <c:v>2.1937499999999999E-2</c:v>
                </c:pt>
                <c:pt idx="86602">
                  <c:v>2.1406999999999999E-2</c:v>
                </c:pt>
                <c:pt idx="86603">
                  <c:v>2.0842800000000002E-2</c:v>
                </c:pt>
                <c:pt idx="86604">
                  <c:v>2.0245599999999999E-2</c:v>
                </c:pt>
                <c:pt idx="86605">
                  <c:v>1.9616499999999999E-2</c:v>
                </c:pt>
                <c:pt idx="86606">
                  <c:v>1.8956299999999999E-2</c:v>
                </c:pt>
                <c:pt idx="86607">
                  <c:v>1.82662E-2</c:v>
                </c:pt>
                <c:pt idx="86608">
                  <c:v>1.75471E-2</c:v>
                </c:pt>
                <c:pt idx="86609">
                  <c:v>1.68004E-2</c:v>
                </c:pt>
                <c:pt idx="86610">
                  <c:v>1.6027E-2</c:v>
                </c:pt>
                <c:pt idx="86611">
                  <c:v>1.52283E-2</c:v>
                </c:pt>
                <c:pt idx="86612">
                  <c:v>1.44055E-2</c:v>
                </c:pt>
                <c:pt idx="86613">
                  <c:v>1.35599E-2</c:v>
                </c:pt>
                <c:pt idx="86614">
                  <c:v>1.2692800000000001E-2</c:v>
                </c:pt>
                <c:pt idx="86615">
                  <c:v>1.1805700000000001E-2</c:v>
                </c:pt>
                <c:pt idx="86616">
                  <c:v>1.0899900000000001E-2</c:v>
                </c:pt>
                <c:pt idx="86617" formatCode="0.00E+00">
                  <c:v>9.9767899999999993E-3</c:v>
                </c:pt>
                <c:pt idx="86618" formatCode="0.00E+00">
                  <c:v>9.0379399999999995E-3</c:v>
                </c:pt>
                <c:pt idx="86619" formatCode="0.00E+00">
                  <c:v>8.0847899999999997E-3</c:v>
                </c:pt>
                <c:pt idx="86620" formatCode="0.00E+00">
                  <c:v>7.1188500000000004E-3</c:v>
                </c:pt>
                <c:pt idx="86621" formatCode="0.00E+00">
                  <c:v>6.1416700000000001E-3</c:v>
                </c:pt>
                <c:pt idx="86622" formatCode="0.00E+00">
                  <c:v>5.1547800000000003E-3</c:v>
                </c:pt>
                <c:pt idx="86623" formatCode="0.00E+00">
                  <c:v>4.1597700000000001E-3</c:v>
                </c:pt>
                <c:pt idx="86624" formatCode="0.00E+00">
                  <c:v>3.15819E-3</c:v>
                </c:pt>
                <c:pt idx="86625" formatCode="0.00E+00">
                  <c:v>2.1516600000000001E-3</c:v>
                </c:pt>
                <c:pt idx="86626" formatCode="0.00E+00">
                  <c:v>1.14175E-3</c:v>
                </c:pt>
                <c:pt idx="86627" formatCode="0.00E+00">
                  <c:v>1.3008E-4</c:v>
                </c:pt>
                <c:pt idx="86628" formatCode="0.00E+00">
                  <c:v>-8.8175199999999997E-4</c:v>
                </c:pt>
                <c:pt idx="86629" formatCode="0.00E+00">
                  <c:v>-1.8921400000000001E-3</c:v>
                </c:pt>
                <c:pt idx="86630" formatCode="0.00E+00">
                  <c:v>-2.8994799999999999E-3</c:v>
                </c:pt>
                <c:pt idx="86631" formatCode="0.00E+00">
                  <c:v>-3.9021799999999999E-3</c:v>
                </c:pt>
                <c:pt idx="86632" formatCode="0.00E+00">
                  <c:v>-4.8986400000000001E-3</c:v>
                </c:pt>
                <c:pt idx="86633" formatCode="0.00E+00">
                  <c:v>-5.8872999999999998E-3</c:v>
                </c:pt>
                <c:pt idx="86634" formatCode="0.00E+00">
                  <c:v>-6.8665799999999997E-3</c:v>
                </c:pt>
                <c:pt idx="86635" formatCode="0.00E+00">
                  <c:v>-7.8349400000000003E-3</c:v>
                </c:pt>
                <c:pt idx="86636" formatCode="0.00E+00">
                  <c:v>-8.7908399999999994E-3</c:v>
                </c:pt>
                <c:pt idx="86637" formatCode="0.00E+00">
                  <c:v>-9.73277E-3</c:v>
                </c:pt>
                <c:pt idx="86638">
                  <c:v>-1.0659200000000001E-2</c:v>
                </c:pt>
                <c:pt idx="86639">
                  <c:v>-1.1568800000000001E-2</c:v>
                </c:pt>
                <c:pt idx="86640">
                  <c:v>-1.2460000000000001E-2</c:v>
                </c:pt>
                <c:pt idx="86641">
                  <c:v>-1.33315E-2</c:v>
                </c:pt>
                <c:pt idx="86642">
                  <c:v>-1.41818E-2</c:v>
                </c:pt>
                <c:pt idx="86643">
                  <c:v>-1.5009700000000001E-2</c:v>
                </c:pt>
                <c:pt idx="86644">
                  <c:v>-1.5813799999999999E-2</c:v>
                </c:pt>
                <c:pt idx="86645">
                  <c:v>-1.6592900000000001E-2</c:v>
                </c:pt>
                <c:pt idx="86646">
                  <c:v>-1.7345800000000001E-2</c:v>
                </c:pt>
                <c:pt idx="86647">
                  <c:v>-1.8071299999999998E-2</c:v>
                </c:pt>
                <c:pt idx="86648">
                  <c:v>-1.8768199999999999E-2</c:v>
                </c:pt>
                <c:pt idx="86649">
                  <c:v>-1.9435500000000001E-2</c:v>
                </c:pt>
                <c:pt idx="86650">
                  <c:v>-2.0072099999999999E-2</c:v>
                </c:pt>
                <c:pt idx="86651">
                  <c:v>-2.06771E-2</c:v>
                </c:pt>
                <c:pt idx="86652">
                  <c:v>-2.1249500000000001E-2</c:v>
                </c:pt>
                <c:pt idx="86653">
                  <c:v>-2.1788499999999999E-2</c:v>
                </c:pt>
                <c:pt idx="86654">
                  <c:v>-2.2293199999999999E-2</c:v>
                </c:pt>
                <c:pt idx="86655">
                  <c:v>-2.27628E-2</c:v>
                </c:pt>
                <c:pt idx="86656">
                  <c:v>-2.3196600000000001E-2</c:v>
                </c:pt>
                <c:pt idx="86657">
                  <c:v>-2.35941E-2</c:v>
                </c:pt>
                <c:pt idx="86658">
                  <c:v>-2.39545E-2</c:v>
                </c:pt>
                <c:pt idx="86659">
                  <c:v>-2.4277300000000002E-2</c:v>
                </c:pt>
                <c:pt idx="86660">
                  <c:v>-2.4562199999999999E-2</c:v>
                </c:pt>
                <c:pt idx="86661">
                  <c:v>-2.48086E-2</c:v>
                </c:pt>
                <c:pt idx="86662">
                  <c:v>-2.5016199999999999E-2</c:v>
                </c:pt>
                <c:pt idx="86663">
                  <c:v>-2.51848E-2</c:v>
                </c:pt>
                <c:pt idx="86664">
                  <c:v>-2.5314E-2</c:v>
                </c:pt>
                <c:pt idx="86665">
                  <c:v>-2.5403800000000001E-2</c:v>
                </c:pt>
                <c:pt idx="86666">
                  <c:v>-2.5454000000000001E-2</c:v>
                </c:pt>
                <c:pt idx="86667">
                  <c:v>-2.54647E-2</c:v>
                </c:pt>
                <c:pt idx="86668">
                  <c:v>-2.5435800000000001E-2</c:v>
                </c:pt>
                <c:pt idx="86669">
                  <c:v>-2.5367399999999998E-2</c:v>
                </c:pt>
                <c:pt idx="86670">
                  <c:v>-2.52597E-2</c:v>
                </c:pt>
                <c:pt idx="86671">
                  <c:v>-2.51129E-2</c:v>
                </c:pt>
                <c:pt idx="86672">
                  <c:v>-2.4927399999999999E-2</c:v>
                </c:pt>
                <c:pt idx="86673">
                  <c:v>-2.4703300000000001E-2</c:v>
                </c:pt>
                <c:pt idx="86674">
                  <c:v>-2.44412E-2</c:v>
                </c:pt>
                <c:pt idx="86675">
                  <c:v>-2.41415E-2</c:v>
                </c:pt>
                <c:pt idx="86676">
                  <c:v>-2.3804700000000002E-2</c:v>
                </c:pt>
                <c:pt idx="86677">
                  <c:v>-2.3431400000000002E-2</c:v>
                </c:pt>
                <c:pt idx="86678">
                  <c:v>-2.3022299999999999E-2</c:v>
                </c:pt>
                <c:pt idx="86679">
                  <c:v>-2.2578000000000001E-2</c:v>
                </c:pt>
                <c:pt idx="86680">
                  <c:v>-2.2099299999999999E-2</c:v>
                </c:pt>
                <c:pt idx="86681">
                  <c:v>-2.1587100000000001E-2</c:v>
                </c:pt>
                <c:pt idx="86682">
                  <c:v>-2.1042000000000002E-2</c:v>
                </c:pt>
                <c:pt idx="86683">
                  <c:v>-2.0465199999999999E-2</c:v>
                </c:pt>
                <c:pt idx="86684">
                  <c:v>-1.98575E-2</c:v>
                </c:pt>
                <c:pt idx="86685">
                  <c:v>-1.9219799999999999E-2</c:v>
                </c:pt>
                <c:pt idx="86686">
                  <c:v>-1.8553400000000001E-2</c:v>
                </c:pt>
                <c:pt idx="86687">
                  <c:v>-1.7859300000000002E-2</c:v>
                </c:pt>
                <c:pt idx="86688">
                  <c:v>-1.7138500000000001E-2</c:v>
                </c:pt>
                <c:pt idx="86689">
                  <c:v>-1.6392400000000001E-2</c:v>
                </c:pt>
                <c:pt idx="86690">
                  <c:v>-1.5622E-2</c:v>
                </c:pt>
                <c:pt idx="86691">
                  <c:v>-1.48287E-2</c:v>
                </c:pt>
                <c:pt idx="86692">
                  <c:v>-1.40137E-2</c:v>
                </c:pt>
                <c:pt idx="86693">
                  <c:v>-1.31783E-2</c:v>
                </c:pt>
                <c:pt idx="86694">
                  <c:v>-1.2324E-2</c:v>
                </c:pt>
                <c:pt idx="86695">
                  <c:v>-1.1452E-2</c:v>
                </c:pt>
                <c:pt idx="86696">
                  <c:v>-1.05638E-2</c:v>
                </c:pt>
                <c:pt idx="86697" formatCode="0.00E+00">
                  <c:v>-9.6606999999999995E-3</c:v>
                </c:pt>
                <c:pt idx="86698" formatCode="0.00E+00">
                  <c:v>-8.7442500000000003E-3</c:v>
                </c:pt>
                <c:pt idx="86699" formatCode="0.00E+00">
                  <c:v>-7.8158700000000008E-3</c:v>
                </c:pt>
                <c:pt idx="86700" formatCode="0.00E+00">
                  <c:v>-6.8770200000000002E-3</c:v>
                </c:pt>
                <c:pt idx="86701" formatCode="0.00E+00">
                  <c:v>-5.9291999999999999E-3</c:v>
                </c:pt>
                <c:pt idx="86702" formatCode="0.00E+00">
                  <c:v>-4.9738999999999998E-3</c:v>
                </c:pt>
                <c:pt idx="86703" formatCode="0.00E+00">
                  <c:v>-4.0126099999999998E-3</c:v>
                </c:pt>
                <c:pt idx="86704" formatCode="0.00E+00">
                  <c:v>-3.0468499999999998E-3</c:v>
                </c:pt>
                <c:pt idx="86705" formatCode="0.00E+00">
                  <c:v>-2.0781100000000002E-3</c:v>
                </c:pt>
                <c:pt idx="86706" formatCode="0.00E+00">
                  <c:v>-1.1079200000000001E-3</c:v>
                </c:pt>
                <c:pt idx="86707" formatCode="0.00E+00">
                  <c:v>-1.3778E-4</c:v>
                </c:pt>
                <c:pt idx="86708" formatCode="0.00E+00">
                  <c:v>8.3081099999999998E-4</c:v>
                </c:pt>
                <c:pt idx="86709" formatCode="0.00E+00">
                  <c:v>1.7963600000000001E-3</c:v>
                </c:pt>
                <c:pt idx="86710" formatCode="0.00E+00">
                  <c:v>2.7573699999999999E-3</c:v>
                </c:pt>
                <c:pt idx="86711" formatCode="0.00E+00">
                  <c:v>3.7123899999999999E-3</c:v>
                </c:pt>
                <c:pt idx="86712" formatCode="0.00E+00">
                  <c:v>4.6599399999999996E-3</c:v>
                </c:pt>
                <c:pt idx="86713" formatCode="0.00E+00">
                  <c:v>5.5985799999999997E-3</c:v>
                </c:pt>
                <c:pt idx="86714" formatCode="0.00E+00">
                  <c:v>6.5269000000000004E-3</c:v>
                </c:pt>
                <c:pt idx="86715" formatCode="0.00E+00">
                  <c:v>7.4434999999999996E-3</c:v>
                </c:pt>
                <c:pt idx="86716" formatCode="0.00E+00">
                  <c:v>8.3469800000000004E-3</c:v>
                </c:pt>
                <c:pt idx="86717" formatCode="0.00E+00">
                  <c:v>9.2360199999999993E-3</c:v>
                </c:pt>
                <c:pt idx="86718">
                  <c:v>1.01093E-2</c:v>
                </c:pt>
                <c:pt idx="86719">
                  <c:v>1.09654E-2</c:v>
                </c:pt>
                <c:pt idx="86720">
                  <c:v>1.1803299999999999E-2</c:v>
                </c:pt>
                <c:pt idx="86721">
                  <c:v>1.26216E-2</c:v>
                </c:pt>
                <c:pt idx="86722">
                  <c:v>1.34191E-2</c:v>
                </c:pt>
                <c:pt idx="86723">
                  <c:v>1.4194699999999999E-2</c:v>
                </c:pt>
                <c:pt idx="86724">
                  <c:v>1.49473E-2</c:v>
                </c:pt>
                <c:pt idx="86725">
                  <c:v>1.56758E-2</c:v>
                </c:pt>
                <c:pt idx="86726">
                  <c:v>1.63792E-2</c:v>
                </c:pt>
                <c:pt idx="86727">
                  <c:v>1.7056499999999999E-2</c:v>
                </c:pt>
                <c:pt idx="86728">
                  <c:v>1.7706699999999999E-2</c:v>
                </c:pt>
                <c:pt idx="86729">
                  <c:v>1.8329000000000002E-2</c:v>
                </c:pt>
                <c:pt idx="86730">
                  <c:v>1.8922499999999998E-2</c:v>
                </c:pt>
                <c:pt idx="86731">
                  <c:v>1.9486400000000001E-2</c:v>
                </c:pt>
                <c:pt idx="86732">
                  <c:v>2.002E-2</c:v>
                </c:pt>
                <c:pt idx="86733">
                  <c:v>2.0522599999999998E-2</c:v>
                </c:pt>
                <c:pt idx="86734">
                  <c:v>2.0993499999999998E-2</c:v>
                </c:pt>
                <c:pt idx="86735">
                  <c:v>2.1432199999999998E-2</c:v>
                </c:pt>
                <c:pt idx="86736">
                  <c:v>2.1838099999999999E-2</c:v>
                </c:pt>
                <c:pt idx="86737">
                  <c:v>2.2210799999999999E-2</c:v>
                </c:pt>
                <c:pt idx="86738">
                  <c:v>2.2549799999999998E-2</c:v>
                </c:pt>
                <c:pt idx="86739">
                  <c:v>2.2854800000000002E-2</c:v>
                </c:pt>
                <c:pt idx="86740">
                  <c:v>2.3125400000000001E-2</c:v>
                </c:pt>
                <c:pt idx="86741">
                  <c:v>2.33615E-2</c:v>
                </c:pt>
                <c:pt idx="86742">
                  <c:v>2.3562799999999998E-2</c:v>
                </c:pt>
                <c:pt idx="86743">
                  <c:v>2.3729099999999999E-2</c:v>
                </c:pt>
                <c:pt idx="86744">
                  <c:v>2.38605E-2</c:v>
                </c:pt>
                <c:pt idx="86745">
                  <c:v>2.39568E-2</c:v>
                </c:pt>
                <c:pt idx="86746">
                  <c:v>2.40182E-2</c:v>
                </c:pt>
                <c:pt idx="86747">
                  <c:v>2.4044599999999999E-2</c:v>
                </c:pt>
                <c:pt idx="86748">
                  <c:v>2.4036200000000001E-2</c:v>
                </c:pt>
                <c:pt idx="86749">
                  <c:v>2.3993400000000002E-2</c:v>
                </c:pt>
                <c:pt idx="86750">
                  <c:v>2.3916199999999999E-2</c:v>
                </c:pt>
                <c:pt idx="86751">
                  <c:v>2.3805E-2</c:v>
                </c:pt>
                <c:pt idx="86752">
                  <c:v>2.36601E-2</c:v>
                </c:pt>
                <c:pt idx="86753">
                  <c:v>2.3481999999999999E-2</c:v>
                </c:pt>
                <c:pt idx="86754">
                  <c:v>2.3271E-2</c:v>
                </c:pt>
                <c:pt idx="86755">
                  <c:v>2.3028E-2</c:v>
                </c:pt>
                <c:pt idx="86756">
                  <c:v>2.2753700000000002E-2</c:v>
                </c:pt>
                <c:pt idx="86757">
                  <c:v>2.2448699999999999E-2</c:v>
                </c:pt>
                <c:pt idx="86758">
                  <c:v>2.2113799999999999E-2</c:v>
                </c:pt>
                <c:pt idx="86759">
                  <c:v>2.1749600000000001E-2</c:v>
                </c:pt>
                <c:pt idx="86760">
                  <c:v>2.1356400000000001E-2</c:v>
                </c:pt>
                <c:pt idx="86761">
                  <c:v>2.0935100000000002E-2</c:v>
                </c:pt>
                <c:pt idx="86762">
                  <c:v>2.0486299999999999E-2</c:v>
                </c:pt>
                <c:pt idx="86763">
                  <c:v>2.0010699999999999E-2</c:v>
                </c:pt>
                <c:pt idx="86764">
                  <c:v>1.9509200000000001E-2</c:v>
                </c:pt>
                <c:pt idx="86765">
                  <c:v>1.8982599999999999E-2</c:v>
                </c:pt>
                <c:pt idx="86766">
                  <c:v>1.8431800000000002E-2</c:v>
                </c:pt>
                <c:pt idx="86767">
                  <c:v>1.78578E-2</c:v>
                </c:pt>
                <c:pt idx="86768">
                  <c:v>1.7261499999999999E-2</c:v>
                </c:pt>
                <c:pt idx="86769">
                  <c:v>1.66439E-2</c:v>
                </c:pt>
                <c:pt idx="86770">
                  <c:v>1.6005999999999999E-2</c:v>
                </c:pt>
                <c:pt idx="86771">
                  <c:v>1.5349099999999999E-2</c:v>
                </c:pt>
                <c:pt idx="86772">
                  <c:v>1.4674299999999999E-2</c:v>
                </c:pt>
                <c:pt idx="86773">
                  <c:v>1.39825E-2</c:v>
                </c:pt>
                <c:pt idx="86774">
                  <c:v>1.3274899999999999E-2</c:v>
                </c:pt>
                <c:pt idx="86775">
                  <c:v>1.2552799999999999E-2</c:v>
                </c:pt>
                <c:pt idx="86776">
                  <c:v>1.18174E-2</c:v>
                </c:pt>
                <c:pt idx="86777">
                  <c:v>1.1069799999999999E-2</c:v>
                </c:pt>
                <c:pt idx="86778">
                  <c:v>1.03114E-2</c:v>
                </c:pt>
                <c:pt idx="86779" formatCode="0.00E+00">
                  <c:v>9.54378E-3</c:v>
                </c:pt>
                <c:pt idx="86780" formatCode="0.00E+00">
                  <c:v>8.7680799999999993E-3</c:v>
                </c:pt>
                <c:pt idx="86781" formatCode="0.00E+00">
                  <c:v>7.9854499999999998E-3</c:v>
                </c:pt>
                <c:pt idx="86782" formatCode="0.00E+00">
                  <c:v>7.1971600000000002E-3</c:v>
                </c:pt>
                <c:pt idx="86783" formatCode="0.00E+00">
                  <c:v>6.4044699999999998E-3</c:v>
                </c:pt>
                <c:pt idx="86784" formatCode="0.00E+00">
                  <c:v>5.6086799999999996E-3</c:v>
                </c:pt>
                <c:pt idx="86785" formatCode="0.00E+00">
                  <c:v>4.8112500000000004E-3</c:v>
                </c:pt>
                <c:pt idx="86786" formatCode="0.00E+00">
                  <c:v>4.0136099999999999E-3</c:v>
                </c:pt>
                <c:pt idx="86787" formatCode="0.00E+00">
                  <c:v>3.2170800000000002E-3</c:v>
                </c:pt>
                <c:pt idx="86788" formatCode="0.00E+00">
                  <c:v>2.4228100000000001E-3</c:v>
                </c:pt>
                <c:pt idx="86789" formatCode="0.00E+00">
                  <c:v>1.6318699999999999E-3</c:v>
                </c:pt>
                <c:pt idx="86790" formatCode="0.00E+00">
                  <c:v>8.4543300000000004E-4</c:v>
                </c:pt>
                <c:pt idx="86791" formatCode="0.00E+00">
                  <c:v>6.4762600000000002E-5</c:v>
                </c:pt>
                <c:pt idx="86792" formatCode="0.00E+00">
                  <c:v>-7.09007E-4</c:v>
                </c:pt>
                <c:pt idx="86793" formatCode="0.00E+00">
                  <c:v>-1.4747899999999999E-3</c:v>
                </c:pt>
                <c:pt idx="86794" formatCode="0.00E+00">
                  <c:v>-2.2315E-3</c:v>
                </c:pt>
                <c:pt idx="86795" formatCode="0.00E+00">
                  <c:v>-2.9781400000000002E-3</c:v>
                </c:pt>
                <c:pt idx="86796" formatCode="0.00E+00">
                  <c:v>-3.7136999999999999E-3</c:v>
                </c:pt>
                <c:pt idx="86797" formatCode="0.00E+00">
                  <c:v>-4.4372099999999996E-3</c:v>
                </c:pt>
                <c:pt idx="86798" formatCode="0.00E+00">
                  <c:v>-5.1478599999999998E-3</c:v>
                </c:pt>
                <c:pt idx="86799" formatCode="0.00E+00">
                  <c:v>-5.8448800000000002E-3</c:v>
                </c:pt>
                <c:pt idx="86800" formatCode="0.00E+00">
                  <c:v>-6.5271699999999997E-3</c:v>
                </c:pt>
                <c:pt idx="86801" formatCode="0.00E+00">
                  <c:v>-7.1937399999999997E-3</c:v>
                </c:pt>
                <c:pt idx="86802" formatCode="0.00E+00">
                  <c:v>-7.8442400000000006E-3</c:v>
                </c:pt>
                <c:pt idx="86803" formatCode="0.00E+00">
                  <c:v>-8.4790100000000004E-3</c:v>
                </c:pt>
                <c:pt idx="86804" formatCode="0.00E+00">
                  <c:v>-9.0982700000000003E-3</c:v>
                </c:pt>
                <c:pt idx="86805" formatCode="0.00E+00">
                  <c:v>-9.7010900000000008E-3</c:v>
                </c:pt>
                <c:pt idx="86806">
                  <c:v>-1.0285900000000001E-2</c:v>
                </c:pt>
                <c:pt idx="86807">
                  <c:v>-1.0851400000000001E-2</c:v>
                </c:pt>
                <c:pt idx="86808">
                  <c:v>-1.13972E-2</c:v>
                </c:pt>
                <c:pt idx="86809">
                  <c:v>-1.19227E-2</c:v>
                </c:pt>
                <c:pt idx="86810">
                  <c:v>-1.24274E-2</c:v>
                </c:pt>
                <c:pt idx="86811">
                  <c:v>-1.2911000000000001E-2</c:v>
                </c:pt>
                <c:pt idx="86812">
                  <c:v>-1.3372999999999999E-2</c:v>
                </c:pt>
                <c:pt idx="86813">
                  <c:v>-1.3813300000000001E-2</c:v>
                </c:pt>
                <c:pt idx="86814">
                  <c:v>-1.42316E-2</c:v>
                </c:pt>
                <c:pt idx="86815">
                  <c:v>-1.4628E-2</c:v>
                </c:pt>
                <c:pt idx="86816">
                  <c:v>-1.50026E-2</c:v>
                </c:pt>
                <c:pt idx="86817">
                  <c:v>-1.5355799999999999E-2</c:v>
                </c:pt>
                <c:pt idx="86818">
                  <c:v>-1.5688000000000001E-2</c:v>
                </c:pt>
                <c:pt idx="86819">
                  <c:v>-1.5999699999999999E-2</c:v>
                </c:pt>
                <c:pt idx="86820">
                  <c:v>-1.6291400000000001E-2</c:v>
                </c:pt>
                <c:pt idx="86821">
                  <c:v>-1.6563700000000001E-2</c:v>
                </c:pt>
                <c:pt idx="86822">
                  <c:v>-1.68173E-2</c:v>
                </c:pt>
                <c:pt idx="86823">
                  <c:v>-1.7052600000000001E-2</c:v>
                </c:pt>
                <c:pt idx="86824">
                  <c:v>-1.72701E-2</c:v>
                </c:pt>
                <c:pt idx="86825">
                  <c:v>-1.7469499999999999E-2</c:v>
                </c:pt>
                <c:pt idx="86826">
                  <c:v>-1.7650900000000001E-2</c:v>
                </c:pt>
                <c:pt idx="86827">
                  <c:v>-1.78152E-2</c:v>
                </c:pt>
                <c:pt idx="86828">
                  <c:v>-1.7963900000000001E-2</c:v>
                </c:pt>
                <c:pt idx="86829">
                  <c:v>-1.8098599999999999E-2</c:v>
                </c:pt>
                <c:pt idx="86830">
                  <c:v>-1.82206E-2</c:v>
                </c:pt>
                <c:pt idx="86831">
                  <c:v>-1.8330900000000001E-2</c:v>
                </c:pt>
                <c:pt idx="86832">
                  <c:v>-1.8430200000000001E-2</c:v>
                </c:pt>
                <c:pt idx="86833">
                  <c:v>-1.8519000000000001E-2</c:v>
                </c:pt>
                <c:pt idx="86834">
                  <c:v>-1.8596999999999999E-2</c:v>
                </c:pt>
                <c:pt idx="86835">
                  <c:v>-1.8663900000000001E-2</c:v>
                </c:pt>
                <c:pt idx="86836">
                  <c:v>-1.8720400000000002E-2</c:v>
                </c:pt>
                <c:pt idx="86837">
                  <c:v>-1.8768E-2</c:v>
                </c:pt>
                <c:pt idx="86838">
                  <c:v>-1.8808200000000001E-2</c:v>
                </c:pt>
                <c:pt idx="86839">
                  <c:v>-1.8841400000000001E-2</c:v>
                </c:pt>
                <c:pt idx="86840">
                  <c:v>-1.8867999999999999E-2</c:v>
                </c:pt>
                <c:pt idx="86841">
                  <c:v>-1.88889E-2</c:v>
                </c:pt>
                <c:pt idx="86842">
                  <c:v>-1.8904799999999999E-2</c:v>
                </c:pt>
                <c:pt idx="86843">
                  <c:v>-1.8916200000000001E-2</c:v>
                </c:pt>
                <c:pt idx="86844">
                  <c:v>-1.89228E-2</c:v>
                </c:pt>
                <c:pt idx="86845">
                  <c:v>-1.8924799999999999E-2</c:v>
                </c:pt>
                <c:pt idx="86846">
                  <c:v>-1.8922899999999999E-2</c:v>
                </c:pt>
                <c:pt idx="86847">
                  <c:v>-1.89188E-2</c:v>
                </c:pt>
                <c:pt idx="86848">
                  <c:v>-1.8913800000000001E-2</c:v>
                </c:pt>
                <c:pt idx="86849">
                  <c:v>-1.8908899999999999E-2</c:v>
                </c:pt>
                <c:pt idx="86850">
                  <c:v>-1.8904899999999999E-2</c:v>
                </c:pt>
                <c:pt idx="86851">
                  <c:v>-1.8903E-2</c:v>
                </c:pt>
                <c:pt idx="86852">
                  <c:v>-1.8904799999999999E-2</c:v>
                </c:pt>
                <c:pt idx="86853">
                  <c:v>-1.8912399999999999E-2</c:v>
                </c:pt>
                <c:pt idx="86854">
                  <c:v>-1.89269E-2</c:v>
                </c:pt>
                <c:pt idx="86855">
                  <c:v>-1.8949000000000001E-2</c:v>
                </c:pt>
                <c:pt idx="86856">
                  <c:v>-1.89794E-2</c:v>
                </c:pt>
                <c:pt idx="86857">
                  <c:v>-1.9018799999999999E-2</c:v>
                </c:pt>
                <c:pt idx="86858">
                  <c:v>-1.9068399999999999E-2</c:v>
                </c:pt>
                <c:pt idx="86859">
                  <c:v>-1.9129500000000001E-2</c:v>
                </c:pt>
                <c:pt idx="86860">
                  <c:v>-1.92032E-2</c:v>
                </c:pt>
                <c:pt idx="86861">
                  <c:v>-1.9289899999999999E-2</c:v>
                </c:pt>
                <c:pt idx="86862">
                  <c:v>-1.9390500000000001E-2</c:v>
                </c:pt>
                <c:pt idx="86863">
                  <c:v>-1.9506900000000001E-2</c:v>
                </c:pt>
                <c:pt idx="86864">
                  <c:v>-1.9640399999999999E-2</c:v>
                </c:pt>
                <c:pt idx="86865">
                  <c:v>-1.9792400000000002E-2</c:v>
                </c:pt>
                <c:pt idx="86866">
                  <c:v>-1.9964699999999998E-2</c:v>
                </c:pt>
                <c:pt idx="86867">
                  <c:v>-2.01584E-2</c:v>
                </c:pt>
                <c:pt idx="86868">
                  <c:v>-2.0374E-2</c:v>
                </c:pt>
                <c:pt idx="86869">
                  <c:v>-2.0611299999999999E-2</c:v>
                </c:pt>
                <c:pt idx="86870">
                  <c:v>-2.0870799999999998E-2</c:v>
                </c:pt>
                <c:pt idx="86871">
                  <c:v>-2.1153700000000001E-2</c:v>
                </c:pt>
                <c:pt idx="86872">
                  <c:v>-2.146E-2</c:v>
                </c:pt>
                <c:pt idx="86873">
                  <c:v>-2.1789099999999999E-2</c:v>
                </c:pt>
                <c:pt idx="86874">
                  <c:v>-2.2140099999999999E-2</c:v>
                </c:pt>
                <c:pt idx="86875">
                  <c:v>-2.2513100000000001E-2</c:v>
                </c:pt>
                <c:pt idx="86876">
                  <c:v>-2.2908700000000001E-2</c:v>
                </c:pt>
                <c:pt idx="86877">
                  <c:v>-2.3327000000000001E-2</c:v>
                </c:pt>
                <c:pt idx="86878">
                  <c:v>-2.3767799999999999E-2</c:v>
                </c:pt>
                <c:pt idx="86879">
                  <c:v>-2.4230700000000001E-2</c:v>
                </c:pt>
                <c:pt idx="86880">
                  <c:v>-2.4715899999999999E-2</c:v>
                </c:pt>
                <c:pt idx="86881">
                  <c:v>-2.5223300000000001E-2</c:v>
                </c:pt>
                <c:pt idx="86882">
                  <c:v>-2.5751799999999998E-2</c:v>
                </c:pt>
                <c:pt idx="86883">
                  <c:v>-2.6300400000000002E-2</c:v>
                </c:pt>
                <c:pt idx="86884">
                  <c:v>-2.68679E-2</c:v>
                </c:pt>
                <c:pt idx="86885">
                  <c:v>-2.7454099999999999E-2</c:v>
                </c:pt>
                <c:pt idx="86886">
                  <c:v>-2.8058400000000001E-2</c:v>
                </c:pt>
                <c:pt idx="86887">
                  <c:v>-2.8678800000000001E-2</c:v>
                </c:pt>
                <c:pt idx="86888">
                  <c:v>-2.9312899999999999E-2</c:v>
                </c:pt>
                <c:pt idx="86889">
                  <c:v>-2.9959900000000001E-2</c:v>
                </c:pt>
                <c:pt idx="86890">
                  <c:v>-3.06209E-2</c:v>
                </c:pt>
                <c:pt idx="86891">
                  <c:v>-3.1297499999999999E-2</c:v>
                </c:pt>
                <c:pt idx="86892">
                  <c:v>-3.1988599999999999E-2</c:v>
                </c:pt>
                <c:pt idx="86893">
                  <c:v>-3.2690999999999998E-2</c:v>
                </c:pt>
                <c:pt idx="86894">
                  <c:v>-3.34022E-2</c:v>
                </c:pt>
                <c:pt idx="86895">
                  <c:v>-3.4121400000000003E-2</c:v>
                </c:pt>
                <c:pt idx="86896">
                  <c:v>-3.4848299999999999E-2</c:v>
                </c:pt>
                <c:pt idx="86897">
                  <c:v>-3.5581399999999999E-2</c:v>
                </c:pt>
                <c:pt idx="86898">
                  <c:v>-3.6318200000000002E-2</c:v>
                </c:pt>
                <c:pt idx="86899">
                  <c:v>-3.7057100000000003E-2</c:v>
                </c:pt>
                <c:pt idx="86900">
                  <c:v>-3.7796900000000001E-2</c:v>
                </c:pt>
                <c:pt idx="86901">
                  <c:v>-3.8535300000000001E-2</c:v>
                </c:pt>
                <c:pt idx="86902">
                  <c:v>-3.9270100000000002E-2</c:v>
                </c:pt>
                <c:pt idx="86903">
                  <c:v>-4.0000399999999998E-2</c:v>
                </c:pt>
                <c:pt idx="86904">
                  <c:v>-4.0727100000000002E-2</c:v>
                </c:pt>
                <c:pt idx="86905">
                  <c:v>-4.1450099999999997E-2</c:v>
                </c:pt>
                <c:pt idx="86906">
                  <c:v>-4.2167499999999997E-2</c:v>
                </c:pt>
                <c:pt idx="86907">
                  <c:v>-4.2876600000000001E-2</c:v>
                </c:pt>
                <c:pt idx="86908">
                  <c:v>-4.3575799999999998E-2</c:v>
                </c:pt>
                <c:pt idx="86909">
                  <c:v>-4.4264400000000002E-2</c:v>
                </c:pt>
                <c:pt idx="86910">
                  <c:v>-4.4941399999999999E-2</c:v>
                </c:pt>
                <c:pt idx="86911">
                  <c:v>-4.5605699999999999E-2</c:v>
                </c:pt>
                <c:pt idx="86912">
                  <c:v>-4.6255200000000003E-2</c:v>
                </c:pt>
                <c:pt idx="86913">
                  <c:v>-4.6886900000000002E-2</c:v>
                </c:pt>
                <c:pt idx="86914">
                  <c:v>-4.7499100000000002E-2</c:v>
                </c:pt>
                <c:pt idx="86915">
                  <c:v>-4.8092599999999999E-2</c:v>
                </c:pt>
                <c:pt idx="86916">
                  <c:v>-4.8668500000000003E-2</c:v>
                </c:pt>
                <c:pt idx="86917">
                  <c:v>-4.9226399999999997E-2</c:v>
                </c:pt>
                <c:pt idx="86918">
                  <c:v>-4.9764999999999997E-2</c:v>
                </c:pt>
                <c:pt idx="86919">
                  <c:v>-5.0283099999999997E-2</c:v>
                </c:pt>
                <c:pt idx="86920">
                  <c:v>-5.0779400000000002E-2</c:v>
                </c:pt>
                <c:pt idx="86921">
                  <c:v>-5.1252199999999998E-2</c:v>
                </c:pt>
                <c:pt idx="86922">
                  <c:v>-5.1698399999999999E-2</c:v>
                </c:pt>
                <c:pt idx="86923">
                  <c:v>-5.2116200000000001E-2</c:v>
                </c:pt>
                <c:pt idx="86924">
                  <c:v>-5.2505999999999997E-2</c:v>
                </c:pt>
                <c:pt idx="86925">
                  <c:v>-5.2869699999999999E-2</c:v>
                </c:pt>
                <c:pt idx="86926">
                  <c:v>-5.3207200000000003E-2</c:v>
                </c:pt>
                <c:pt idx="86927">
                  <c:v>-5.3516399999999999E-2</c:v>
                </c:pt>
                <c:pt idx="86928">
                  <c:v>-5.3796400000000001E-2</c:v>
                </c:pt>
                <c:pt idx="86929">
                  <c:v>-5.40473E-2</c:v>
                </c:pt>
                <c:pt idx="86930">
                  <c:v>-5.4268799999999999E-2</c:v>
                </c:pt>
                <c:pt idx="86931">
                  <c:v>-5.4459E-2</c:v>
                </c:pt>
                <c:pt idx="86932">
                  <c:v>-5.46163E-2</c:v>
                </c:pt>
                <c:pt idx="86933">
                  <c:v>-5.47413E-2</c:v>
                </c:pt>
                <c:pt idx="86934">
                  <c:v>-5.4836299999999998E-2</c:v>
                </c:pt>
                <c:pt idx="86935">
                  <c:v>-5.4902699999999999E-2</c:v>
                </c:pt>
                <c:pt idx="86936">
                  <c:v>-5.4940700000000002E-2</c:v>
                </c:pt>
                <c:pt idx="86937">
                  <c:v>-5.4949499999999998E-2</c:v>
                </c:pt>
                <c:pt idx="86938">
                  <c:v>-5.4929400000000003E-2</c:v>
                </c:pt>
                <c:pt idx="86939">
                  <c:v>-5.4882100000000003E-2</c:v>
                </c:pt>
                <c:pt idx="86940">
                  <c:v>-5.4810900000000003E-2</c:v>
                </c:pt>
                <c:pt idx="86941">
                  <c:v>-5.4717599999999998E-2</c:v>
                </c:pt>
                <c:pt idx="86942">
                  <c:v>-5.4601200000000003E-2</c:v>
                </c:pt>
                <c:pt idx="86943">
                  <c:v>-5.4460399999999999E-2</c:v>
                </c:pt>
                <c:pt idx="86944">
                  <c:v>-5.4295700000000002E-2</c:v>
                </c:pt>
                <c:pt idx="86945">
                  <c:v>-5.4109299999999999E-2</c:v>
                </c:pt>
                <c:pt idx="86946">
                  <c:v>-5.3903800000000002E-2</c:v>
                </c:pt>
                <c:pt idx="86947">
                  <c:v>-5.3681E-2</c:v>
                </c:pt>
                <c:pt idx="86948">
                  <c:v>-5.3441599999999999E-2</c:v>
                </c:pt>
                <c:pt idx="86949">
                  <c:v>-5.3186600000000001E-2</c:v>
                </c:pt>
                <c:pt idx="86950">
                  <c:v>-5.2916999999999999E-2</c:v>
                </c:pt>
                <c:pt idx="86951">
                  <c:v>-5.2632999999999999E-2</c:v>
                </c:pt>
                <c:pt idx="86952">
                  <c:v>-5.2335899999999998E-2</c:v>
                </c:pt>
                <c:pt idx="86953">
                  <c:v>-5.2029699999999998E-2</c:v>
                </c:pt>
                <c:pt idx="86954">
                  <c:v>-5.1718500000000001E-2</c:v>
                </c:pt>
                <c:pt idx="86955">
                  <c:v>-5.1403400000000002E-2</c:v>
                </c:pt>
                <c:pt idx="86956">
                  <c:v>-5.1084600000000001E-2</c:v>
                </c:pt>
                <c:pt idx="86957">
                  <c:v>-5.0763799999999998E-2</c:v>
                </c:pt>
                <c:pt idx="86958">
                  <c:v>-5.0443200000000001E-2</c:v>
                </c:pt>
                <c:pt idx="86959">
                  <c:v>-5.0124500000000002E-2</c:v>
                </c:pt>
                <c:pt idx="86960">
                  <c:v>-4.9806999999999997E-2</c:v>
                </c:pt>
                <c:pt idx="86961">
                  <c:v>-4.9490100000000002E-2</c:v>
                </c:pt>
                <c:pt idx="86962">
                  <c:v>-4.9174700000000002E-2</c:v>
                </c:pt>
                <c:pt idx="86963">
                  <c:v>-4.8862900000000001E-2</c:v>
                </c:pt>
                <c:pt idx="86964">
                  <c:v>-4.8557599999999999E-2</c:v>
                </c:pt>
                <c:pt idx="86965">
                  <c:v>-4.8261999999999999E-2</c:v>
                </c:pt>
                <c:pt idx="86966">
                  <c:v>-4.79792E-2</c:v>
                </c:pt>
                <c:pt idx="86967">
                  <c:v>-4.7712299999999999E-2</c:v>
                </c:pt>
                <c:pt idx="86968">
                  <c:v>-4.7463900000000003E-2</c:v>
                </c:pt>
                <c:pt idx="86969">
                  <c:v>-4.7235100000000002E-2</c:v>
                </c:pt>
                <c:pt idx="86970">
                  <c:v>-4.7025699999999997E-2</c:v>
                </c:pt>
                <c:pt idx="86971">
                  <c:v>-4.6835599999999998E-2</c:v>
                </c:pt>
                <c:pt idx="86972">
                  <c:v>-4.6666100000000002E-2</c:v>
                </c:pt>
                <c:pt idx="86973">
                  <c:v>-4.6518499999999997E-2</c:v>
                </c:pt>
                <c:pt idx="86974">
                  <c:v>-4.6392200000000001E-2</c:v>
                </c:pt>
                <c:pt idx="86975">
                  <c:v>-4.6285699999999999E-2</c:v>
                </c:pt>
                <c:pt idx="86976">
                  <c:v>-4.6199200000000003E-2</c:v>
                </c:pt>
                <c:pt idx="86977">
                  <c:v>-4.6136400000000001E-2</c:v>
                </c:pt>
                <c:pt idx="86978">
                  <c:v>-4.6103100000000001E-2</c:v>
                </c:pt>
                <c:pt idx="86979">
                  <c:v>-4.6103199999999997E-2</c:v>
                </c:pt>
                <c:pt idx="86980">
                  <c:v>-4.6137999999999998E-2</c:v>
                </c:pt>
                <c:pt idx="86981">
                  <c:v>-4.6207699999999997E-2</c:v>
                </c:pt>
                <c:pt idx="86982">
                  <c:v>-4.63142E-2</c:v>
                </c:pt>
                <c:pt idx="86983">
                  <c:v>-4.64597E-2</c:v>
                </c:pt>
                <c:pt idx="86984">
                  <c:v>-4.6645699999999998E-2</c:v>
                </c:pt>
                <c:pt idx="86985">
                  <c:v>-4.6872700000000003E-2</c:v>
                </c:pt>
                <c:pt idx="86986">
                  <c:v>-4.7141799999999998E-2</c:v>
                </c:pt>
                <c:pt idx="86987">
                  <c:v>-4.7454900000000001E-2</c:v>
                </c:pt>
                <c:pt idx="86988">
                  <c:v>-4.7813300000000003E-2</c:v>
                </c:pt>
                <c:pt idx="86989">
                  <c:v>-4.8216200000000001E-2</c:v>
                </c:pt>
                <c:pt idx="86990">
                  <c:v>-4.8663600000000001E-2</c:v>
                </c:pt>
                <c:pt idx="86991">
                  <c:v>-4.9159000000000001E-2</c:v>
                </c:pt>
                <c:pt idx="86992">
                  <c:v>-4.9707300000000003E-2</c:v>
                </c:pt>
                <c:pt idx="86993">
                  <c:v>-5.0309899999999998E-2</c:v>
                </c:pt>
                <c:pt idx="86994">
                  <c:v>-5.0965299999999998E-2</c:v>
                </c:pt>
                <c:pt idx="86995">
                  <c:v>-5.1671799999999997E-2</c:v>
                </c:pt>
                <c:pt idx="86996">
                  <c:v>-5.2430299999999999E-2</c:v>
                </c:pt>
                <c:pt idx="86997">
                  <c:v>-5.3242900000000003E-2</c:v>
                </c:pt>
                <c:pt idx="86998">
                  <c:v>-5.4111199999999998E-2</c:v>
                </c:pt>
                <c:pt idx="86999">
                  <c:v>-5.50345E-2</c:v>
                </c:pt>
                <c:pt idx="87000">
                  <c:v>-5.60101E-2</c:v>
                </c:pt>
                <c:pt idx="87001">
                  <c:v>-5.70354E-2</c:v>
                </c:pt>
                <c:pt idx="87002">
                  <c:v>-5.81104E-2</c:v>
                </c:pt>
                <c:pt idx="87003">
                  <c:v>-5.9235700000000002E-2</c:v>
                </c:pt>
                <c:pt idx="87004">
                  <c:v>-6.0409299999999999E-2</c:v>
                </c:pt>
                <c:pt idx="87005">
                  <c:v>-6.1628299999999997E-2</c:v>
                </c:pt>
                <c:pt idx="87006">
                  <c:v>-6.2891799999999998E-2</c:v>
                </c:pt>
                <c:pt idx="87007">
                  <c:v>-6.4200800000000002E-2</c:v>
                </c:pt>
                <c:pt idx="87008">
                  <c:v>-6.5555600000000006E-2</c:v>
                </c:pt>
                <c:pt idx="87009">
                  <c:v>-6.6955100000000004E-2</c:v>
                </c:pt>
                <c:pt idx="87010">
                  <c:v>-6.8396999999999999E-2</c:v>
                </c:pt>
                <c:pt idx="87011">
                  <c:v>-6.9880499999999998E-2</c:v>
                </c:pt>
                <c:pt idx="87012">
                  <c:v>-7.1407300000000007E-2</c:v>
                </c:pt>
                <c:pt idx="87013">
                  <c:v>-7.2979100000000005E-2</c:v>
                </c:pt>
                <c:pt idx="87014">
                  <c:v>-7.4594499999999994E-2</c:v>
                </c:pt>
                <c:pt idx="87015">
                  <c:v>-7.6251600000000003E-2</c:v>
                </c:pt>
                <c:pt idx="87016">
                  <c:v>-7.7948799999999999E-2</c:v>
                </c:pt>
                <c:pt idx="87017">
                  <c:v>-7.9684500000000005E-2</c:v>
                </c:pt>
                <c:pt idx="87018">
                  <c:v>-8.1456799999999996E-2</c:v>
                </c:pt>
                <c:pt idx="87019">
                  <c:v>-8.3264900000000003E-2</c:v>
                </c:pt>
                <c:pt idx="87020">
                  <c:v>-8.5109299999999999E-2</c:v>
                </c:pt>
                <c:pt idx="87021">
                  <c:v>-8.6991399999999997E-2</c:v>
                </c:pt>
                <c:pt idx="87022">
                  <c:v>-8.8910100000000006E-2</c:v>
                </c:pt>
                <c:pt idx="87023">
                  <c:v>-9.0860499999999997E-2</c:v>
                </c:pt>
                <c:pt idx="87024">
                  <c:v>-9.2836699999999994E-2</c:v>
                </c:pt>
                <c:pt idx="87025">
                  <c:v>-9.4834699999999994E-2</c:v>
                </c:pt>
                <c:pt idx="87026">
                  <c:v>-9.6851599999999996E-2</c:v>
                </c:pt>
                <c:pt idx="87027">
                  <c:v>-9.8885899999999999E-2</c:v>
                </c:pt>
                <c:pt idx="87028">
                  <c:v>-0.100937</c:v>
                </c:pt>
                <c:pt idx="87029">
                  <c:v>-0.103001</c:v>
                </c:pt>
                <c:pt idx="87030">
                  <c:v>-0.105074</c:v>
                </c:pt>
                <c:pt idx="87031">
                  <c:v>-0.107154</c:v>
                </c:pt>
                <c:pt idx="87032">
                  <c:v>-0.109239</c:v>
                </c:pt>
                <c:pt idx="87033">
                  <c:v>-0.111328</c:v>
                </c:pt>
                <c:pt idx="87034">
                  <c:v>-0.11341900000000001</c:v>
                </c:pt>
                <c:pt idx="87035">
                  <c:v>-0.115511</c:v>
                </c:pt>
                <c:pt idx="87036">
                  <c:v>-0.1176</c:v>
                </c:pt>
                <c:pt idx="87037">
                  <c:v>-0.119684</c:v>
                </c:pt>
                <c:pt idx="87038">
                  <c:v>-0.12175999999999999</c:v>
                </c:pt>
                <c:pt idx="87039">
                  <c:v>-0.123822</c:v>
                </c:pt>
                <c:pt idx="87040">
                  <c:v>-0.12587300000000001</c:v>
                </c:pt>
                <c:pt idx="87041">
                  <c:v>-0.127918</c:v>
                </c:pt>
                <c:pt idx="87042">
                  <c:v>-0.12995899999999999</c:v>
                </c:pt>
                <c:pt idx="87043">
                  <c:v>-0.131993</c:v>
                </c:pt>
                <c:pt idx="87044">
                  <c:v>-0.134021</c:v>
                </c:pt>
                <c:pt idx="87045">
                  <c:v>-0.136045</c:v>
                </c:pt>
                <c:pt idx="87046">
                  <c:v>-0.13806599999999999</c:v>
                </c:pt>
                <c:pt idx="87047">
                  <c:v>-0.14007900000000001</c:v>
                </c:pt>
                <c:pt idx="87048">
                  <c:v>-0.14208100000000001</c:v>
                </c:pt>
                <c:pt idx="87049">
                  <c:v>-0.144069</c:v>
                </c:pt>
                <c:pt idx="87050">
                  <c:v>-0.14604300000000001</c:v>
                </c:pt>
                <c:pt idx="87051">
                  <c:v>-0.14799999999999999</c:v>
                </c:pt>
                <c:pt idx="87052">
                  <c:v>-0.14994399999999999</c:v>
                </c:pt>
                <c:pt idx="87053">
                  <c:v>-0.15187600000000001</c:v>
                </c:pt>
                <c:pt idx="87054">
                  <c:v>-0.15379899999999999</c:v>
                </c:pt>
                <c:pt idx="87055">
                  <c:v>-0.15571499999999999</c:v>
                </c:pt>
                <c:pt idx="87056">
                  <c:v>-0.15762200000000001</c:v>
                </c:pt>
                <c:pt idx="87057">
                  <c:v>-0.15951799999999999</c:v>
                </c:pt>
                <c:pt idx="87058">
                  <c:v>-0.16139899999999999</c:v>
                </c:pt>
                <c:pt idx="87059">
                  <c:v>-0.16326399999999999</c:v>
                </c:pt>
                <c:pt idx="87060">
                  <c:v>-0.16511200000000001</c:v>
                </c:pt>
                <c:pt idx="87061">
                  <c:v>-0.16694300000000001</c:v>
                </c:pt>
                <c:pt idx="87062">
                  <c:v>-0.16875599999999999</c:v>
                </c:pt>
                <c:pt idx="87063">
                  <c:v>-0.17054900000000001</c:v>
                </c:pt>
                <c:pt idx="87064">
                  <c:v>-0.172324</c:v>
                </c:pt>
                <c:pt idx="87065">
                  <c:v>-0.17408499999999999</c:v>
                </c:pt>
                <c:pt idx="87066">
                  <c:v>-0.17583499999999999</c:v>
                </c:pt>
                <c:pt idx="87067">
                  <c:v>-0.17757600000000001</c:v>
                </c:pt>
                <c:pt idx="87068">
                  <c:v>-0.179309</c:v>
                </c:pt>
                <c:pt idx="87069">
                  <c:v>-0.181034</c:v>
                </c:pt>
                <c:pt idx="87070">
                  <c:v>-0.182756</c:v>
                </c:pt>
                <c:pt idx="87071">
                  <c:v>-0.184475</c:v>
                </c:pt>
                <c:pt idx="87072">
                  <c:v>-0.186193</c:v>
                </c:pt>
                <c:pt idx="87073">
                  <c:v>-0.18790799999999999</c:v>
                </c:pt>
                <c:pt idx="87074">
                  <c:v>-0.18962100000000001</c:v>
                </c:pt>
                <c:pt idx="87075">
                  <c:v>-0.191334</c:v>
                </c:pt>
                <c:pt idx="87076">
                  <c:v>-0.193047</c:v>
                </c:pt>
                <c:pt idx="87077">
                  <c:v>-0.19475899999999999</c:v>
                </c:pt>
                <c:pt idx="87078">
                  <c:v>-0.196469</c:v>
                </c:pt>
                <c:pt idx="87079">
                  <c:v>-0.198181</c:v>
                </c:pt>
                <c:pt idx="87080">
                  <c:v>-0.19989899999999999</c:v>
                </c:pt>
                <c:pt idx="87081">
                  <c:v>-0.201622</c:v>
                </c:pt>
                <c:pt idx="87082">
                  <c:v>-0.203348</c:v>
                </c:pt>
                <c:pt idx="87083">
                  <c:v>-0.20507400000000001</c:v>
                </c:pt>
                <c:pt idx="87084">
                  <c:v>-0.20680200000000001</c:v>
                </c:pt>
                <c:pt idx="87085">
                  <c:v>-0.20853099999999999</c:v>
                </c:pt>
                <c:pt idx="87086">
                  <c:v>-0.210262</c:v>
                </c:pt>
                <c:pt idx="87087">
                  <c:v>-0.21199200000000001</c:v>
                </c:pt>
                <c:pt idx="87088">
                  <c:v>-0.21371999999999999</c:v>
                </c:pt>
                <c:pt idx="87089">
                  <c:v>-0.215447</c:v>
                </c:pt>
                <c:pt idx="87090">
                  <c:v>-0.21717</c:v>
                </c:pt>
                <c:pt idx="87091">
                  <c:v>-0.218884</c:v>
                </c:pt>
                <c:pt idx="87092">
                  <c:v>-0.22058</c:v>
                </c:pt>
                <c:pt idx="87093">
                  <c:v>-0.22225400000000001</c:v>
                </c:pt>
                <c:pt idx="87094">
                  <c:v>-0.22390699999999999</c:v>
                </c:pt>
                <c:pt idx="87095">
                  <c:v>-0.22553799999999999</c:v>
                </c:pt>
                <c:pt idx="87096">
                  <c:v>-0.22715199999999999</c:v>
                </c:pt>
                <c:pt idx="87097">
                  <c:v>-0.22874800000000001</c:v>
                </c:pt>
                <c:pt idx="87098">
                  <c:v>-0.230325</c:v>
                </c:pt>
                <c:pt idx="87099">
                  <c:v>-0.23188</c:v>
                </c:pt>
                <c:pt idx="87100">
                  <c:v>-0.23341700000000001</c:v>
                </c:pt>
                <c:pt idx="87101">
                  <c:v>-0.23493700000000001</c:v>
                </c:pt>
                <c:pt idx="87102">
                  <c:v>-0.23644399999999999</c:v>
                </c:pt>
                <c:pt idx="87103">
                  <c:v>-0.23793700000000001</c:v>
                </c:pt>
                <c:pt idx="87104">
                  <c:v>-0.23941299999999999</c:v>
                </c:pt>
                <c:pt idx="87105">
                  <c:v>-0.240871</c:v>
                </c:pt>
                <c:pt idx="87106">
                  <c:v>-0.242309</c:v>
                </c:pt>
                <c:pt idx="87107">
                  <c:v>-0.243729</c:v>
                </c:pt>
                <c:pt idx="87108">
                  <c:v>-0.24513399999999999</c:v>
                </c:pt>
                <c:pt idx="87109">
                  <c:v>-0.24652099999999999</c:v>
                </c:pt>
                <c:pt idx="87110">
                  <c:v>-0.247886</c:v>
                </c:pt>
                <c:pt idx="87111">
                  <c:v>-0.249223</c:v>
                </c:pt>
                <c:pt idx="87112">
                  <c:v>-0.25052600000000003</c:v>
                </c:pt>
                <c:pt idx="87113">
                  <c:v>-0.25179299999999999</c:v>
                </c:pt>
                <c:pt idx="87114">
                  <c:v>-0.25302000000000002</c:v>
                </c:pt>
                <c:pt idx="87115">
                  <c:v>-0.25420199999999998</c:v>
                </c:pt>
                <c:pt idx="87116">
                  <c:v>-0.25533499999999998</c:v>
                </c:pt>
                <c:pt idx="87117">
                  <c:v>-0.25641799999999998</c:v>
                </c:pt>
                <c:pt idx="87118">
                  <c:v>-0.25745000000000001</c:v>
                </c:pt>
                <c:pt idx="87119">
                  <c:v>-0.25843300000000002</c:v>
                </c:pt>
                <c:pt idx="87120">
                  <c:v>-0.25936399999999998</c:v>
                </c:pt>
                <c:pt idx="87121">
                  <c:v>-0.260243</c:v>
                </c:pt>
                <c:pt idx="87122">
                  <c:v>-0.26106699999999999</c:v>
                </c:pt>
                <c:pt idx="87123">
                  <c:v>-0.26183200000000001</c:v>
                </c:pt>
                <c:pt idx="87124">
                  <c:v>-0.26253799999999999</c:v>
                </c:pt>
                <c:pt idx="87125">
                  <c:v>-0.263183</c:v>
                </c:pt>
                <c:pt idx="87126">
                  <c:v>-0.26376100000000002</c:v>
                </c:pt>
                <c:pt idx="87127">
                  <c:v>-0.26426899999999998</c:v>
                </c:pt>
                <c:pt idx="87128">
                  <c:v>-0.26471099999999997</c:v>
                </c:pt>
                <c:pt idx="87129">
                  <c:v>-0.26508999999999999</c:v>
                </c:pt>
                <c:pt idx="87130">
                  <c:v>-0.26541100000000001</c:v>
                </c:pt>
                <c:pt idx="87131">
                  <c:v>-0.265677</c:v>
                </c:pt>
                <c:pt idx="87132">
                  <c:v>-0.26589400000000002</c:v>
                </c:pt>
                <c:pt idx="87133">
                  <c:v>-0.26606400000000002</c:v>
                </c:pt>
                <c:pt idx="87134">
                  <c:v>-0.266183</c:v>
                </c:pt>
                <c:pt idx="87135">
                  <c:v>-0.26624900000000001</c:v>
                </c:pt>
                <c:pt idx="87136">
                  <c:v>-0.26626</c:v>
                </c:pt>
                <c:pt idx="87137">
                  <c:v>-0.26621400000000001</c:v>
                </c:pt>
                <c:pt idx="87138">
                  <c:v>-0.26611099999999999</c:v>
                </c:pt>
                <c:pt idx="87139">
                  <c:v>-0.26595299999999999</c:v>
                </c:pt>
                <c:pt idx="87140">
                  <c:v>-0.26574399999999998</c:v>
                </c:pt>
                <c:pt idx="87141">
                  <c:v>-0.26548899999999998</c:v>
                </c:pt>
                <c:pt idx="87142">
                  <c:v>-0.26518900000000001</c:v>
                </c:pt>
                <c:pt idx="87143">
                  <c:v>-0.264843</c:v>
                </c:pt>
                <c:pt idx="87144">
                  <c:v>-0.26445000000000002</c:v>
                </c:pt>
                <c:pt idx="87145">
                  <c:v>-0.26401200000000002</c:v>
                </c:pt>
                <c:pt idx="87146">
                  <c:v>-0.26352799999999998</c:v>
                </c:pt>
                <c:pt idx="87147">
                  <c:v>-0.26300099999999998</c:v>
                </c:pt>
                <c:pt idx="87148">
                  <c:v>-0.262434</c:v>
                </c:pt>
                <c:pt idx="87149">
                  <c:v>-0.26182899999999998</c:v>
                </c:pt>
                <c:pt idx="87150">
                  <c:v>-0.261189</c:v>
                </c:pt>
                <c:pt idx="87151">
                  <c:v>-0.260519</c:v>
                </c:pt>
                <c:pt idx="87152">
                  <c:v>-0.25982100000000002</c:v>
                </c:pt>
                <c:pt idx="87153">
                  <c:v>-0.25910300000000003</c:v>
                </c:pt>
                <c:pt idx="87154">
                  <c:v>-0.25836900000000002</c:v>
                </c:pt>
                <c:pt idx="87155">
                  <c:v>-0.25762099999999999</c:v>
                </c:pt>
                <c:pt idx="87156">
                  <c:v>-0.256859</c:v>
                </c:pt>
                <c:pt idx="87157">
                  <c:v>-0.25608799999999998</c:v>
                </c:pt>
                <c:pt idx="87158">
                  <c:v>-0.25530999999999998</c:v>
                </c:pt>
                <c:pt idx="87159">
                  <c:v>-0.25452900000000001</c:v>
                </c:pt>
                <c:pt idx="87160">
                  <c:v>-0.25374400000000003</c:v>
                </c:pt>
                <c:pt idx="87161">
                  <c:v>-0.25295699999999999</c:v>
                </c:pt>
                <c:pt idx="87162">
                  <c:v>-0.252168</c:v>
                </c:pt>
                <c:pt idx="87163">
                  <c:v>-0.251384</c:v>
                </c:pt>
                <c:pt idx="87164">
                  <c:v>-0.25061099999999997</c:v>
                </c:pt>
                <c:pt idx="87165">
                  <c:v>-0.24984700000000001</c:v>
                </c:pt>
                <c:pt idx="87166">
                  <c:v>-0.24909400000000001</c:v>
                </c:pt>
                <c:pt idx="87167">
                  <c:v>-0.24835699999999999</c:v>
                </c:pt>
                <c:pt idx="87168">
                  <c:v>-0.247643</c:v>
                </c:pt>
                <c:pt idx="87169">
                  <c:v>-0.24695600000000001</c:v>
                </c:pt>
                <c:pt idx="87170">
                  <c:v>-0.24629599999999999</c:v>
                </c:pt>
                <c:pt idx="87171">
                  <c:v>-0.24566499999999999</c:v>
                </c:pt>
                <c:pt idx="87172">
                  <c:v>-0.245063</c:v>
                </c:pt>
                <c:pt idx="87173">
                  <c:v>-0.24449100000000001</c:v>
                </c:pt>
                <c:pt idx="87174">
                  <c:v>-0.243951</c:v>
                </c:pt>
                <c:pt idx="87175">
                  <c:v>-0.24344399999999999</c:v>
                </c:pt>
                <c:pt idx="87176">
                  <c:v>-0.24297199999999999</c:v>
                </c:pt>
                <c:pt idx="87177">
                  <c:v>-0.242537</c:v>
                </c:pt>
                <c:pt idx="87178">
                  <c:v>-0.24213299999999999</c:v>
                </c:pt>
                <c:pt idx="87179">
                  <c:v>-0.24174999999999999</c:v>
                </c:pt>
                <c:pt idx="87180">
                  <c:v>-0.24138299999999999</c:v>
                </c:pt>
                <c:pt idx="87181">
                  <c:v>-0.24102999999999999</c:v>
                </c:pt>
                <c:pt idx="87182">
                  <c:v>-0.24069199999999999</c:v>
                </c:pt>
                <c:pt idx="87183">
                  <c:v>-0.24037</c:v>
                </c:pt>
                <c:pt idx="87184">
                  <c:v>-0.240067</c:v>
                </c:pt>
                <c:pt idx="87185">
                  <c:v>-0.239784</c:v>
                </c:pt>
                <c:pt idx="87186">
                  <c:v>-0.23951800000000001</c:v>
                </c:pt>
                <c:pt idx="87187">
                  <c:v>-0.23927499999999999</c:v>
                </c:pt>
                <c:pt idx="87188">
                  <c:v>-0.23905899999999999</c:v>
                </c:pt>
                <c:pt idx="87189">
                  <c:v>-0.23887900000000001</c:v>
                </c:pt>
                <c:pt idx="87190">
                  <c:v>-0.238737</c:v>
                </c:pt>
                <c:pt idx="87191">
                  <c:v>-0.23863599999999999</c:v>
                </c:pt>
                <c:pt idx="87192">
                  <c:v>-0.23857700000000001</c:v>
                </c:pt>
                <c:pt idx="87193">
                  <c:v>-0.23855799999999999</c:v>
                </c:pt>
                <c:pt idx="87194">
                  <c:v>-0.23857900000000001</c:v>
                </c:pt>
                <c:pt idx="87195">
                  <c:v>-0.23863999999999999</c:v>
                </c:pt>
                <c:pt idx="87196">
                  <c:v>-0.238736</c:v>
                </c:pt>
                <c:pt idx="87197">
                  <c:v>-0.238867</c:v>
                </c:pt>
                <c:pt idx="87198">
                  <c:v>-0.23902899999999999</c:v>
                </c:pt>
                <c:pt idx="87199">
                  <c:v>-0.23921700000000001</c:v>
                </c:pt>
                <c:pt idx="87200">
                  <c:v>-0.239424</c:v>
                </c:pt>
                <c:pt idx="87201">
                  <c:v>-0.23964099999999999</c:v>
                </c:pt>
                <c:pt idx="87202">
                  <c:v>-0.23985899999999999</c:v>
                </c:pt>
                <c:pt idx="87203">
                  <c:v>-0.24007100000000001</c:v>
                </c:pt>
                <c:pt idx="87204">
                  <c:v>-0.24027100000000001</c:v>
                </c:pt>
                <c:pt idx="87205">
                  <c:v>-0.24046000000000001</c:v>
                </c:pt>
                <c:pt idx="87206">
                  <c:v>-0.24064199999999999</c:v>
                </c:pt>
                <c:pt idx="87207">
                  <c:v>-0.240817</c:v>
                </c:pt>
                <c:pt idx="87208">
                  <c:v>-0.240983</c:v>
                </c:pt>
                <c:pt idx="87209">
                  <c:v>-0.24113699999999999</c:v>
                </c:pt>
                <c:pt idx="87210">
                  <c:v>-0.24127599999999999</c:v>
                </c:pt>
                <c:pt idx="87211">
                  <c:v>-0.241394</c:v>
                </c:pt>
                <c:pt idx="87212">
                  <c:v>-0.24149000000000001</c:v>
                </c:pt>
                <c:pt idx="87213">
                  <c:v>-0.241564</c:v>
                </c:pt>
                <c:pt idx="87214">
                  <c:v>-0.241614</c:v>
                </c:pt>
                <c:pt idx="87215">
                  <c:v>-0.24163999999999999</c:v>
                </c:pt>
                <c:pt idx="87216">
                  <c:v>-0.241645</c:v>
                </c:pt>
                <c:pt idx="87217">
                  <c:v>-0.24163299999999999</c:v>
                </c:pt>
                <c:pt idx="87218">
                  <c:v>-0.24160599999999999</c:v>
                </c:pt>
                <c:pt idx="87219">
                  <c:v>-0.241568</c:v>
                </c:pt>
                <c:pt idx="87220">
                  <c:v>-0.24151900000000001</c:v>
                </c:pt>
                <c:pt idx="87221">
                  <c:v>-0.241457</c:v>
                </c:pt>
                <c:pt idx="87222">
                  <c:v>-0.24137700000000001</c:v>
                </c:pt>
                <c:pt idx="87223">
                  <c:v>-0.24127100000000001</c:v>
                </c:pt>
                <c:pt idx="87224">
                  <c:v>-0.24113599999999999</c:v>
                </c:pt>
                <c:pt idx="87225">
                  <c:v>-0.24097299999999999</c:v>
                </c:pt>
                <c:pt idx="87226">
                  <c:v>-0.240783</c:v>
                </c:pt>
                <c:pt idx="87227">
                  <c:v>-0.240563</c:v>
                </c:pt>
                <c:pt idx="87228">
                  <c:v>-0.240313</c:v>
                </c:pt>
                <c:pt idx="87229">
                  <c:v>-0.24002599999999999</c:v>
                </c:pt>
                <c:pt idx="87230">
                  <c:v>-0.23969599999999999</c:v>
                </c:pt>
                <c:pt idx="87231">
                  <c:v>-0.23932100000000001</c:v>
                </c:pt>
                <c:pt idx="87232">
                  <c:v>-0.23890400000000001</c:v>
                </c:pt>
                <c:pt idx="87233">
                  <c:v>-0.23844799999999999</c:v>
                </c:pt>
                <c:pt idx="87234">
                  <c:v>-0.237957</c:v>
                </c:pt>
                <c:pt idx="87235">
                  <c:v>-0.23743300000000001</c:v>
                </c:pt>
                <c:pt idx="87236">
                  <c:v>-0.23688100000000001</c:v>
                </c:pt>
                <c:pt idx="87237">
                  <c:v>-0.23630300000000001</c:v>
                </c:pt>
                <c:pt idx="87238">
                  <c:v>-0.23569999999999999</c:v>
                </c:pt>
                <c:pt idx="87239">
                  <c:v>-0.235071</c:v>
                </c:pt>
                <c:pt idx="87240">
                  <c:v>-0.23441999999999999</c:v>
                </c:pt>
                <c:pt idx="87241">
                  <c:v>-0.23375199999999999</c:v>
                </c:pt>
                <c:pt idx="87242">
                  <c:v>-0.233067</c:v>
                </c:pt>
                <c:pt idx="87243">
                  <c:v>-0.23236200000000001</c:v>
                </c:pt>
                <c:pt idx="87244">
                  <c:v>-0.23163800000000001</c:v>
                </c:pt>
                <c:pt idx="87245">
                  <c:v>-0.23089699999999999</c:v>
                </c:pt>
                <c:pt idx="87246">
                  <c:v>-0.23014000000000001</c:v>
                </c:pt>
                <c:pt idx="87247">
                  <c:v>-0.22936500000000001</c:v>
                </c:pt>
                <c:pt idx="87248">
                  <c:v>-0.228571</c:v>
                </c:pt>
                <c:pt idx="87249">
                  <c:v>-0.22775500000000001</c:v>
                </c:pt>
                <c:pt idx="87250">
                  <c:v>-0.22692000000000001</c:v>
                </c:pt>
                <c:pt idx="87251">
                  <c:v>-0.22607099999999999</c:v>
                </c:pt>
                <c:pt idx="87252">
                  <c:v>-0.22521099999999999</c:v>
                </c:pt>
                <c:pt idx="87253">
                  <c:v>-0.22434200000000001</c:v>
                </c:pt>
                <c:pt idx="87254">
                  <c:v>-0.223468</c:v>
                </c:pt>
                <c:pt idx="87255">
                  <c:v>-0.22259399999999999</c:v>
                </c:pt>
                <c:pt idx="87256">
                  <c:v>-0.221721</c:v>
                </c:pt>
                <c:pt idx="87257">
                  <c:v>-0.22084899999999999</c:v>
                </c:pt>
                <c:pt idx="87258">
                  <c:v>-0.21998100000000001</c:v>
                </c:pt>
                <c:pt idx="87259">
                  <c:v>-0.21911600000000001</c:v>
                </c:pt>
                <c:pt idx="87260">
                  <c:v>-0.218254</c:v>
                </c:pt>
                <c:pt idx="87261">
                  <c:v>-0.21740100000000001</c:v>
                </c:pt>
                <c:pt idx="87262">
                  <c:v>-0.21656</c:v>
                </c:pt>
                <c:pt idx="87263">
                  <c:v>-0.21573600000000001</c:v>
                </c:pt>
                <c:pt idx="87264">
                  <c:v>-0.21493000000000001</c:v>
                </c:pt>
                <c:pt idx="87265">
                  <c:v>-0.214143</c:v>
                </c:pt>
                <c:pt idx="87266">
                  <c:v>-0.21337400000000001</c:v>
                </c:pt>
                <c:pt idx="87267">
                  <c:v>-0.21262</c:v>
                </c:pt>
                <c:pt idx="87268">
                  <c:v>-0.21188000000000001</c:v>
                </c:pt>
                <c:pt idx="87269">
                  <c:v>-0.21115600000000001</c:v>
                </c:pt>
                <c:pt idx="87270">
                  <c:v>-0.210447</c:v>
                </c:pt>
                <c:pt idx="87271">
                  <c:v>-0.209754</c:v>
                </c:pt>
                <c:pt idx="87272">
                  <c:v>-0.20908299999999999</c:v>
                </c:pt>
                <c:pt idx="87273">
                  <c:v>-0.20843700000000001</c:v>
                </c:pt>
                <c:pt idx="87274">
                  <c:v>-0.20782</c:v>
                </c:pt>
                <c:pt idx="87275">
                  <c:v>-0.207235</c:v>
                </c:pt>
                <c:pt idx="87276">
                  <c:v>-0.20669100000000001</c:v>
                </c:pt>
                <c:pt idx="87277">
                  <c:v>-0.20619699999999999</c:v>
                </c:pt>
                <c:pt idx="87278">
                  <c:v>-0.205757</c:v>
                </c:pt>
                <c:pt idx="87279">
                  <c:v>-0.205377</c:v>
                </c:pt>
                <c:pt idx="87280">
                  <c:v>-0.20505399999999999</c:v>
                </c:pt>
                <c:pt idx="87281">
                  <c:v>-0.20478499999999999</c:v>
                </c:pt>
                <c:pt idx="87282">
                  <c:v>-0.204565</c:v>
                </c:pt>
                <c:pt idx="87283">
                  <c:v>-0.20439099999999999</c:v>
                </c:pt>
                <c:pt idx="87284">
                  <c:v>-0.20427200000000001</c:v>
                </c:pt>
                <c:pt idx="87285">
                  <c:v>-0.20421800000000001</c:v>
                </c:pt>
                <c:pt idx="87286">
                  <c:v>-0.204233</c:v>
                </c:pt>
                <c:pt idx="87287">
                  <c:v>-0.20430899999999999</c:v>
                </c:pt>
                <c:pt idx="87288">
                  <c:v>-0.20443600000000001</c:v>
                </c:pt>
                <c:pt idx="87289">
                  <c:v>-0.20460500000000001</c:v>
                </c:pt>
                <c:pt idx="87290">
                  <c:v>-0.20481199999999999</c:v>
                </c:pt>
                <c:pt idx="87291">
                  <c:v>-0.20505300000000001</c:v>
                </c:pt>
                <c:pt idx="87292">
                  <c:v>-0.20532400000000001</c:v>
                </c:pt>
                <c:pt idx="87293">
                  <c:v>-0.205627</c:v>
                </c:pt>
                <c:pt idx="87294">
                  <c:v>-0.20596900000000001</c:v>
                </c:pt>
                <c:pt idx="87295">
                  <c:v>-0.20635500000000001</c:v>
                </c:pt>
                <c:pt idx="87296">
                  <c:v>-0.206789</c:v>
                </c:pt>
                <c:pt idx="87297">
                  <c:v>-0.20727100000000001</c:v>
                </c:pt>
                <c:pt idx="87298">
                  <c:v>-0.20779900000000001</c:v>
                </c:pt>
                <c:pt idx="87299">
                  <c:v>-0.20837</c:v>
                </c:pt>
                <c:pt idx="87300">
                  <c:v>-0.208984</c:v>
                </c:pt>
                <c:pt idx="87301">
                  <c:v>-0.20963899999999999</c:v>
                </c:pt>
                <c:pt idx="87302">
                  <c:v>-0.210336</c:v>
                </c:pt>
                <c:pt idx="87303">
                  <c:v>-0.21107400000000001</c:v>
                </c:pt>
                <c:pt idx="87304">
                  <c:v>-0.21185399999999999</c:v>
                </c:pt>
                <c:pt idx="87305">
                  <c:v>-0.21267900000000001</c:v>
                </c:pt>
                <c:pt idx="87306">
                  <c:v>-0.21354999999999999</c:v>
                </c:pt>
                <c:pt idx="87307">
                  <c:v>-0.21446599999999999</c:v>
                </c:pt>
                <c:pt idx="87308">
                  <c:v>-0.21542</c:v>
                </c:pt>
                <c:pt idx="87309">
                  <c:v>-0.21640799999999999</c:v>
                </c:pt>
                <c:pt idx="87310">
                  <c:v>-0.217422</c:v>
                </c:pt>
                <c:pt idx="87311">
                  <c:v>-0.21845700000000001</c:v>
                </c:pt>
                <c:pt idx="87312">
                  <c:v>-0.21951399999999999</c:v>
                </c:pt>
                <c:pt idx="87313">
                  <c:v>-0.22059500000000001</c:v>
                </c:pt>
                <c:pt idx="87314">
                  <c:v>-0.22170500000000001</c:v>
                </c:pt>
                <c:pt idx="87315">
                  <c:v>-0.22283900000000001</c:v>
                </c:pt>
                <c:pt idx="87316">
                  <c:v>-0.22398799999999999</c:v>
                </c:pt>
                <c:pt idx="87317">
                  <c:v>-0.22514500000000001</c:v>
                </c:pt>
                <c:pt idx="87318">
                  <c:v>-0.22630700000000001</c:v>
                </c:pt>
                <c:pt idx="87319">
                  <c:v>-0.22747800000000001</c:v>
                </c:pt>
                <c:pt idx="87320">
                  <c:v>-0.22866400000000001</c:v>
                </c:pt>
                <c:pt idx="87321">
                  <c:v>-0.22986699999999999</c:v>
                </c:pt>
                <c:pt idx="87322">
                  <c:v>-0.23108500000000001</c:v>
                </c:pt>
                <c:pt idx="87323">
                  <c:v>-0.23232</c:v>
                </c:pt>
                <c:pt idx="87324">
                  <c:v>-0.23357</c:v>
                </c:pt>
                <c:pt idx="87325">
                  <c:v>-0.23483100000000001</c:v>
                </c:pt>
                <c:pt idx="87326">
                  <c:v>-0.236097</c:v>
                </c:pt>
                <c:pt idx="87327">
                  <c:v>-0.23736499999999999</c:v>
                </c:pt>
                <c:pt idx="87328">
                  <c:v>-0.23863599999999999</c:v>
                </c:pt>
                <c:pt idx="87329">
                  <c:v>-0.23991399999999999</c:v>
                </c:pt>
                <c:pt idx="87330">
                  <c:v>-0.241198</c:v>
                </c:pt>
                <c:pt idx="87331">
                  <c:v>-0.242482</c:v>
                </c:pt>
                <c:pt idx="87332">
                  <c:v>-0.24376</c:v>
                </c:pt>
                <c:pt idx="87333">
                  <c:v>-0.24502399999999999</c:v>
                </c:pt>
                <c:pt idx="87334">
                  <c:v>-0.24626799999999999</c:v>
                </c:pt>
                <c:pt idx="87335">
                  <c:v>-0.24749099999999999</c:v>
                </c:pt>
                <c:pt idx="87336">
                  <c:v>-0.248693</c:v>
                </c:pt>
                <c:pt idx="87337">
                  <c:v>-0.24987500000000001</c:v>
                </c:pt>
                <c:pt idx="87338">
                  <c:v>-0.25103900000000001</c:v>
                </c:pt>
                <c:pt idx="87339">
                  <c:v>-0.25218099999999999</c:v>
                </c:pt>
                <c:pt idx="87340">
                  <c:v>-0.25330000000000003</c:v>
                </c:pt>
                <c:pt idx="87341">
                  <c:v>-0.25439499999999998</c:v>
                </c:pt>
                <c:pt idx="87342">
                  <c:v>-0.255465</c:v>
                </c:pt>
                <c:pt idx="87343">
                  <c:v>-0.25650800000000001</c:v>
                </c:pt>
                <c:pt idx="87344">
                  <c:v>-0.25751800000000002</c:v>
                </c:pt>
                <c:pt idx="87345">
                  <c:v>-0.258492</c:v>
                </c:pt>
                <c:pt idx="87346">
                  <c:v>-0.25943100000000002</c:v>
                </c:pt>
                <c:pt idx="87347">
                  <c:v>-0.26033499999999998</c:v>
                </c:pt>
                <c:pt idx="87348">
                  <c:v>-0.26120599999999999</c:v>
                </c:pt>
                <c:pt idx="87349">
                  <c:v>-0.26204499999999997</c:v>
                </c:pt>
                <c:pt idx="87350">
                  <c:v>-0.26285199999999997</c:v>
                </c:pt>
                <c:pt idx="87351">
                  <c:v>-0.26361899999999999</c:v>
                </c:pt>
                <c:pt idx="87352">
                  <c:v>-0.26434600000000003</c:v>
                </c:pt>
                <c:pt idx="87353">
                  <c:v>-0.26503100000000002</c:v>
                </c:pt>
                <c:pt idx="87354">
                  <c:v>-0.26567099999999999</c:v>
                </c:pt>
                <c:pt idx="87355">
                  <c:v>-0.266266</c:v>
                </c:pt>
                <c:pt idx="87356">
                  <c:v>-0.26682</c:v>
                </c:pt>
                <c:pt idx="87357">
                  <c:v>-0.26733299999999999</c:v>
                </c:pt>
                <c:pt idx="87358">
                  <c:v>-0.26780100000000001</c:v>
                </c:pt>
                <c:pt idx="87359">
                  <c:v>-0.26822400000000002</c:v>
                </c:pt>
                <c:pt idx="87360">
                  <c:v>-0.26860600000000001</c:v>
                </c:pt>
                <c:pt idx="87361">
                  <c:v>-0.268953</c:v>
                </c:pt>
                <c:pt idx="87362">
                  <c:v>-0.26926299999999997</c:v>
                </c:pt>
                <c:pt idx="87363">
                  <c:v>-0.269534</c:v>
                </c:pt>
                <c:pt idx="87364">
                  <c:v>-0.26976699999999998</c:v>
                </c:pt>
                <c:pt idx="87365">
                  <c:v>-0.26996399999999998</c:v>
                </c:pt>
                <c:pt idx="87366">
                  <c:v>-0.27012700000000001</c:v>
                </c:pt>
                <c:pt idx="87367">
                  <c:v>-0.27025399999999999</c:v>
                </c:pt>
                <c:pt idx="87368">
                  <c:v>-0.270343</c:v>
                </c:pt>
                <c:pt idx="87369">
                  <c:v>-0.27038899999999999</c:v>
                </c:pt>
                <c:pt idx="87370">
                  <c:v>-0.27038899999999999</c:v>
                </c:pt>
                <c:pt idx="87371">
                  <c:v>-0.27034200000000003</c:v>
                </c:pt>
                <c:pt idx="87372">
                  <c:v>-0.27025900000000003</c:v>
                </c:pt>
                <c:pt idx="87373">
                  <c:v>-0.270148</c:v>
                </c:pt>
                <c:pt idx="87374">
                  <c:v>-0.270009</c:v>
                </c:pt>
                <c:pt idx="87375">
                  <c:v>-0.26983400000000002</c:v>
                </c:pt>
                <c:pt idx="87376">
                  <c:v>-0.26961299999999999</c:v>
                </c:pt>
                <c:pt idx="87377">
                  <c:v>-0.269343</c:v>
                </c:pt>
                <c:pt idx="87378">
                  <c:v>-0.26902900000000002</c:v>
                </c:pt>
                <c:pt idx="87379">
                  <c:v>-0.26867099999999999</c:v>
                </c:pt>
                <c:pt idx="87380">
                  <c:v>-0.26827099999999998</c:v>
                </c:pt>
                <c:pt idx="87381">
                  <c:v>-0.26783400000000002</c:v>
                </c:pt>
                <c:pt idx="87382">
                  <c:v>-0.26736799999999999</c:v>
                </c:pt>
                <c:pt idx="87383">
                  <c:v>-0.26688000000000001</c:v>
                </c:pt>
                <c:pt idx="87384">
                  <c:v>-0.26636199999999999</c:v>
                </c:pt>
                <c:pt idx="87385">
                  <c:v>-0.26580100000000001</c:v>
                </c:pt>
                <c:pt idx="87386">
                  <c:v>-0.26521099999999997</c:v>
                </c:pt>
                <c:pt idx="87387">
                  <c:v>-0.26460400000000001</c:v>
                </c:pt>
                <c:pt idx="87388">
                  <c:v>-0.26397500000000002</c:v>
                </c:pt>
                <c:pt idx="87389">
                  <c:v>-0.26332499999999998</c:v>
                </c:pt>
                <c:pt idx="87390">
                  <c:v>-0.26266200000000001</c:v>
                </c:pt>
                <c:pt idx="87391">
                  <c:v>-0.261988</c:v>
                </c:pt>
                <c:pt idx="87392">
                  <c:v>-0.26130500000000001</c:v>
                </c:pt>
                <c:pt idx="87393">
                  <c:v>-0.26061299999999998</c:v>
                </c:pt>
                <c:pt idx="87394">
                  <c:v>-0.25990999999999997</c:v>
                </c:pt>
                <c:pt idx="87395">
                  <c:v>-0.25919300000000001</c:v>
                </c:pt>
                <c:pt idx="87396">
                  <c:v>-0.258461</c:v>
                </c:pt>
                <c:pt idx="87397">
                  <c:v>-0.257714</c:v>
                </c:pt>
                <c:pt idx="87398">
                  <c:v>-0.25695200000000001</c:v>
                </c:pt>
                <c:pt idx="87399">
                  <c:v>-0.25617299999999998</c:v>
                </c:pt>
                <c:pt idx="87400">
                  <c:v>-0.25538</c:v>
                </c:pt>
                <c:pt idx="87401">
                  <c:v>-0.254579</c:v>
                </c:pt>
                <c:pt idx="87402">
                  <c:v>-0.25377699999999997</c:v>
                </c:pt>
                <c:pt idx="87403">
                  <c:v>-0.252973</c:v>
                </c:pt>
                <c:pt idx="87404">
                  <c:v>-0.25216300000000003</c:v>
                </c:pt>
                <c:pt idx="87405">
                  <c:v>-0.25134899999999999</c:v>
                </c:pt>
                <c:pt idx="87406">
                  <c:v>-0.25053900000000001</c:v>
                </c:pt>
                <c:pt idx="87407">
                  <c:v>-0.24974099999999999</c:v>
                </c:pt>
                <c:pt idx="87408">
                  <c:v>-0.24895800000000001</c:v>
                </c:pt>
                <c:pt idx="87409">
                  <c:v>-0.248192</c:v>
                </c:pt>
                <c:pt idx="87410">
                  <c:v>-0.247443</c:v>
                </c:pt>
                <c:pt idx="87411">
                  <c:v>-0.24671399999999999</c:v>
                </c:pt>
                <c:pt idx="87412">
                  <c:v>-0.246008</c:v>
                </c:pt>
                <c:pt idx="87413">
                  <c:v>-0.24532100000000001</c:v>
                </c:pt>
                <c:pt idx="87414">
                  <c:v>-0.244647</c:v>
                </c:pt>
                <c:pt idx="87415">
                  <c:v>-0.24398500000000001</c:v>
                </c:pt>
                <c:pt idx="87416">
                  <c:v>-0.243338</c:v>
                </c:pt>
                <c:pt idx="87417">
                  <c:v>-0.24270800000000001</c:v>
                </c:pt>
                <c:pt idx="87418">
                  <c:v>-0.242092</c:v>
                </c:pt>
                <c:pt idx="87419">
                  <c:v>-0.24148800000000001</c:v>
                </c:pt>
                <c:pt idx="87420">
                  <c:v>-0.24088999999999999</c:v>
                </c:pt>
                <c:pt idx="87421">
                  <c:v>-0.24029500000000001</c:v>
                </c:pt>
                <c:pt idx="87422">
                  <c:v>-0.239704</c:v>
                </c:pt>
                <c:pt idx="87423">
                  <c:v>-0.239118</c:v>
                </c:pt>
                <c:pt idx="87424">
                  <c:v>-0.238542</c:v>
                </c:pt>
                <c:pt idx="87425">
                  <c:v>-0.23797699999999999</c:v>
                </c:pt>
                <c:pt idx="87426">
                  <c:v>-0.237425</c:v>
                </c:pt>
                <c:pt idx="87427">
                  <c:v>-0.23688300000000001</c:v>
                </c:pt>
                <c:pt idx="87428">
                  <c:v>-0.236349</c:v>
                </c:pt>
                <c:pt idx="87429">
                  <c:v>-0.235822</c:v>
                </c:pt>
                <c:pt idx="87430">
                  <c:v>-0.23530100000000001</c:v>
                </c:pt>
                <c:pt idx="87431">
                  <c:v>-0.23477899999999999</c:v>
                </c:pt>
                <c:pt idx="87432">
                  <c:v>-0.23425099999999999</c:v>
                </c:pt>
                <c:pt idx="87433">
                  <c:v>-0.23371500000000001</c:v>
                </c:pt>
                <c:pt idx="87434">
                  <c:v>-0.23317599999999999</c:v>
                </c:pt>
                <c:pt idx="87435">
                  <c:v>-0.23263500000000001</c:v>
                </c:pt>
                <c:pt idx="87436">
                  <c:v>-0.23209099999999999</c:v>
                </c:pt>
                <c:pt idx="87437">
                  <c:v>-0.231548</c:v>
                </c:pt>
                <c:pt idx="87438">
                  <c:v>-0.23100599999999999</c:v>
                </c:pt>
                <c:pt idx="87439">
                  <c:v>-0.230466</c:v>
                </c:pt>
                <c:pt idx="87440">
                  <c:v>-0.22992799999999999</c:v>
                </c:pt>
                <c:pt idx="87441">
                  <c:v>-0.22939200000000001</c:v>
                </c:pt>
                <c:pt idx="87442">
                  <c:v>-0.228857</c:v>
                </c:pt>
                <c:pt idx="87443">
                  <c:v>-0.228323</c:v>
                </c:pt>
                <c:pt idx="87444">
                  <c:v>-0.22778699999999999</c:v>
                </c:pt>
                <c:pt idx="87445">
                  <c:v>-0.227246</c:v>
                </c:pt>
                <c:pt idx="87446">
                  <c:v>-0.22669700000000001</c:v>
                </c:pt>
                <c:pt idx="87447">
                  <c:v>-0.22614100000000001</c:v>
                </c:pt>
                <c:pt idx="87448">
                  <c:v>-0.22558</c:v>
                </c:pt>
                <c:pt idx="87449">
                  <c:v>-0.22501299999999999</c:v>
                </c:pt>
                <c:pt idx="87450">
                  <c:v>-0.224439</c:v>
                </c:pt>
                <c:pt idx="87451">
                  <c:v>-0.22384999999999999</c:v>
                </c:pt>
                <c:pt idx="87452">
                  <c:v>-0.223242</c:v>
                </c:pt>
                <c:pt idx="87453">
                  <c:v>-0.222612</c:v>
                </c:pt>
                <c:pt idx="87454">
                  <c:v>-0.22195899999999999</c:v>
                </c:pt>
                <c:pt idx="87455">
                  <c:v>-0.22128600000000001</c:v>
                </c:pt>
                <c:pt idx="87456">
                  <c:v>-0.22059400000000001</c:v>
                </c:pt>
                <c:pt idx="87457">
                  <c:v>-0.21988099999999999</c:v>
                </c:pt>
                <c:pt idx="87458">
                  <c:v>-0.21914500000000001</c:v>
                </c:pt>
                <c:pt idx="87459">
                  <c:v>-0.21838199999999999</c:v>
                </c:pt>
                <c:pt idx="87460">
                  <c:v>-0.21759300000000001</c:v>
                </c:pt>
                <c:pt idx="87461">
                  <c:v>-0.216776</c:v>
                </c:pt>
                <c:pt idx="87462">
                  <c:v>-0.21593000000000001</c:v>
                </c:pt>
                <c:pt idx="87463">
                  <c:v>-0.215054</c:v>
                </c:pt>
                <c:pt idx="87464">
                  <c:v>-0.21414800000000001</c:v>
                </c:pt>
                <c:pt idx="87465">
                  <c:v>-0.21321499999999999</c:v>
                </c:pt>
                <c:pt idx="87466">
                  <c:v>-0.212255</c:v>
                </c:pt>
                <c:pt idx="87467">
                  <c:v>-0.21126900000000001</c:v>
                </c:pt>
                <c:pt idx="87468">
                  <c:v>-0.210256</c:v>
                </c:pt>
                <c:pt idx="87469">
                  <c:v>-0.20921699999999999</c:v>
                </c:pt>
                <c:pt idx="87470">
                  <c:v>-0.20816100000000001</c:v>
                </c:pt>
                <c:pt idx="87471">
                  <c:v>-0.20708199999999999</c:v>
                </c:pt>
                <c:pt idx="87472">
                  <c:v>-0.20594000000000001</c:v>
                </c:pt>
                <c:pt idx="87473">
                  <c:v>-0.204733</c:v>
                </c:pt>
                <c:pt idx="87474">
                  <c:v>-0.20350799999999999</c:v>
                </c:pt>
                <c:pt idx="87475">
                  <c:v>-0.20227200000000001</c:v>
                </c:pt>
                <c:pt idx="87476">
                  <c:v>-0.20100499999999999</c:v>
                </c:pt>
                <c:pt idx="87477">
                  <c:v>-0.19971</c:v>
                </c:pt>
                <c:pt idx="87478">
                  <c:v>-0.19839599999999999</c:v>
                </c:pt>
                <c:pt idx="87479">
                  <c:v>-0.19706199999999999</c:v>
                </c:pt>
                <c:pt idx="87480">
                  <c:v>-0.19570699999999999</c:v>
                </c:pt>
                <c:pt idx="87481">
                  <c:v>-0.194327</c:v>
                </c:pt>
                <c:pt idx="87482">
                  <c:v>-0.19292200000000001</c:v>
                </c:pt>
                <c:pt idx="87483">
                  <c:v>-0.191494</c:v>
                </c:pt>
                <c:pt idx="87484">
                  <c:v>-0.19004599999999999</c:v>
                </c:pt>
                <c:pt idx="87485">
                  <c:v>-0.188582</c:v>
                </c:pt>
                <c:pt idx="87486">
                  <c:v>-0.18709999999999999</c:v>
                </c:pt>
                <c:pt idx="87487">
                  <c:v>-0.18560099999999999</c:v>
                </c:pt>
                <c:pt idx="87488">
                  <c:v>-0.184088</c:v>
                </c:pt>
                <c:pt idx="87489">
                  <c:v>-0.18256700000000001</c:v>
                </c:pt>
                <c:pt idx="87490">
                  <c:v>-0.18104600000000001</c:v>
                </c:pt>
                <c:pt idx="87491">
                  <c:v>-0.179531</c:v>
                </c:pt>
                <c:pt idx="87492">
                  <c:v>-0.17802399999999999</c:v>
                </c:pt>
                <c:pt idx="87493">
                  <c:v>-0.17652799999999999</c:v>
                </c:pt>
                <c:pt idx="87494">
                  <c:v>-0.17504400000000001</c:v>
                </c:pt>
                <c:pt idx="87495">
                  <c:v>-0.17357500000000001</c:v>
                </c:pt>
                <c:pt idx="87496">
                  <c:v>-0.17212</c:v>
                </c:pt>
                <c:pt idx="87497">
                  <c:v>-0.170677</c:v>
                </c:pt>
                <c:pt idx="87498">
                  <c:v>-0.16924600000000001</c:v>
                </c:pt>
                <c:pt idx="87499">
                  <c:v>-0.16782900000000001</c:v>
                </c:pt>
                <c:pt idx="87500">
                  <c:v>-0.16642599999999999</c:v>
                </c:pt>
                <c:pt idx="87501">
                  <c:v>-0.16503699999999999</c:v>
                </c:pt>
                <c:pt idx="87502">
                  <c:v>-0.163662</c:v>
                </c:pt>
                <c:pt idx="87503">
                  <c:v>-0.162299</c:v>
                </c:pt>
                <c:pt idx="87504">
                  <c:v>-0.16095000000000001</c:v>
                </c:pt>
                <c:pt idx="87505">
                  <c:v>-0.15961500000000001</c:v>
                </c:pt>
                <c:pt idx="87506">
                  <c:v>-0.15829199999999999</c:v>
                </c:pt>
                <c:pt idx="87507">
                  <c:v>-0.15697900000000001</c:v>
                </c:pt>
                <c:pt idx="87508">
                  <c:v>-0.15567800000000001</c:v>
                </c:pt>
                <c:pt idx="87509">
                  <c:v>-0.154387</c:v>
                </c:pt>
                <c:pt idx="87510">
                  <c:v>-0.153109</c:v>
                </c:pt>
                <c:pt idx="87511">
                  <c:v>-0.15184500000000001</c:v>
                </c:pt>
                <c:pt idx="87512">
                  <c:v>-0.15059800000000001</c:v>
                </c:pt>
                <c:pt idx="87513">
                  <c:v>-0.149369</c:v>
                </c:pt>
                <c:pt idx="87514">
                  <c:v>-0.14815900000000001</c:v>
                </c:pt>
                <c:pt idx="87515">
                  <c:v>-0.14696500000000001</c:v>
                </c:pt>
                <c:pt idx="87516">
                  <c:v>-0.145787</c:v>
                </c:pt>
                <c:pt idx="87517">
                  <c:v>-0.144626</c:v>
                </c:pt>
                <c:pt idx="87518">
                  <c:v>-0.143479</c:v>
                </c:pt>
                <c:pt idx="87519">
                  <c:v>-0.142346</c:v>
                </c:pt>
                <c:pt idx="87520">
                  <c:v>-0.14122499999999999</c:v>
                </c:pt>
                <c:pt idx="87521">
                  <c:v>-0.14011799999999999</c:v>
                </c:pt>
                <c:pt idx="87522">
                  <c:v>-0.13902200000000001</c:v>
                </c:pt>
                <c:pt idx="87523">
                  <c:v>-0.13794100000000001</c:v>
                </c:pt>
                <c:pt idx="87524">
                  <c:v>-0.136874</c:v>
                </c:pt>
                <c:pt idx="87525">
                  <c:v>-0.135828</c:v>
                </c:pt>
                <c:pt idx="87526">
                  <c:v>-0.13480600000000001</c:v>
                </c:pt>
                <c:pt idx="87527">
                  <c:v>-0.13380800000000001</c:v>
                </c:pt>
                <c:pt idx="87528">
                  <c:v>-0.13283200000000001</c:v>
                </c:pt>
                <c:pt idx="87529">
                  <c:v>-0.13187699999999999</c:v>
                </c:pt>
                <c:pt idx="87530">
                  <c:v>-0.130943</c:v>
                </c:pt>
                <c:pt idx="87531">
                  <c:v>-0.13003000000000001</c:v>
                </c:pt>
                <c:pt idx="87532">
                  <c:v>-0.129131</c:v>
                </c:pt>
                <c:pt idx="87533">
                  <c:v>-0.128245</c:v>
                </c:pt>
                <c:pt idx="87534">
                  <c:v>-0.12737100000000001</c:v>
                </c:pt>
                <c:pt idx="87535">
                  <c:v>-0.12650700000000001</c:v>
                </c:pt>
                <c:pt idx="87536">
                  <c:v>-0.12565699999999999</c:v>
                </c:pt>
                <c:pt idx="87537">
                  <c:v>-0.124821</c:v>
                </c:pt>
                <c:pt idx="87538">
                  <c:v>-0.123996</c:v>
                </c:pt>
                <c:pt idx="87539">
                  <c:v>-0.12317599999999999</c:v>
                </c:pt>
                <c:pt idx="87540">
                  <c:v>-0.12235699999999999</c:v>
                </c:pt>
                <c:pt idx="87541">
                  <c:v>-0.121541</c:v>
                </c:pt>
                <c:pt idx="87542">
                  <c:v>-0.120735</c:v>
                </c:pt>
                <c:pt idx="87543">
                  <c:v>-0.11994100000000001</c:v>
                </c:pt>
                <c:pt idx="87544">
                  <c:v>-0.11916300000000001</c:v>
                </c:pt>
                <c:pt idx="87545">
                  <c:v>-0.118404</c:v>
                </c:pt>
                <c:pt idx="87546">
                  <c:v>-0.117659</c:v>
                </c:pt>
                <c:pt idx="87547">
                  <c:v>-0.116927</c:v>
                </c:pt>
                <c:pt idx="87548">
                  <c:v>-0.11621099999999999</c:v>
                </c:pt>
                <c:pt idx="87549">
                  <c:v>-0.115512</c:v>
                </c:pt>
                <c:pt idx="87550">
                  <c:v>-0.114832</c:v>
                </c:pt>
                <c:pt idx="87551">
                  <c:v>-0.114174</c:v>
                </c:pt>
                <c:pt idx="87552">
                  <c:v>-0.11354</c:v>
                </c:pt>
                <c:pt idx="87553">
                  <c:v>-0.11293</c:v>
                </c:pt>
                <c:pt idx="87554">
                  <c:v>-0.112341</c:v>
                </c:pt>
                <c:pt idx="87555">
                  <c:v>-0.111773</c:v>
                </c:pt>
                <c:pt idx="87556">
                  <c:v>-0.111225</c:v>
                </c:pt>
                <c:pt idx="87557">
                  <c:v>-0.11070000000000001</c:v>
                </c:pt>
                <c:pt idx="87558">
                  <c:v>-0.110203</c:v>
                </c:pt>
                <c:pt idx="87559">
                  <c:v>-0.109711</c:v>
                </c:pt>
                <c:pt idx="87560">
                  <c:v>-0.10920000000000001</c:v>
                </c:pt>
                <c:pt idx="87561">
                  <c:v>-0.108697</c:v>
                </c:pt>
                <c:pt idx="87562">
                  <c:v>-0.108222</c:v>
                </c:pt>
                <c:pt idx="87563">
                  <c:v>-0.10775700000000001</c:v>
                </c:pt>
                <c:pt idx="87564">
                  <c:v>-0.10729900000000001</c:v>
                </c:pt>
                <c:pt idx="87565">
                  <c:v>-0.10685799999999999</c:v>
                </c:pt>
                <c:pt idx="87566">
                  <c:v>-0.106435</c:v>
                </c:pt>
                <c:pt idx="87567">
                  <c:v>-0.106029</c:v>
                </c:pt>
                <c:pt idx="87568">
                  <c:v>-0.105638</c:v>
                </c:pt>
                <c:pt idx="87569">
                  <c:v>-0.10526099999999999</c:v>
                </c:pt>
                <c:pt idx="87570">
                  <c:v>-0.10489900000000001</c:v>
                </c:pt>
                <c:pt idx="87571">
                  <c:v>-0.10455299999999999</c:v>
                </c:pt>
                <c:pt idx="87572">
                  <c:v>-0.104225</c:v>
                </c:pt>
                <c:pt idx="87573">
                  <c:v>-0.10391599999999999</c:v>
                </c:pt>
                <c:pt idx="87574">
                  <c:v>-0.103627</c:v>
                </c:pt>
                <c:pt idx="87575">
                  <c:v>-0.10336099999999999</c:v>
                </c:pt>
                <c:pt idx="87576">
                  <c:v>-0.103121</c:v>
                </c:pt>
                <c:pt idx="87577">
                  <c:v>-0.102909</c:v>
                </c:pt>
                <c:pt idx="87578">
                  <c:v>-0.10273</c:v>
                </c:pt>
                <c:pt idx="87579">
                  <c:v>-0.102585</c:v>
                </c:pt>
                <c:pt idx="87580">
                  <c:v>-0.102475</c:v>
                </c:pt>
                <c:pt idx="87581">
                  <c:v>-0.102399</c:v>
                </c:pt>
                <c:pt idx="87582">
                  <c:v>-0.102354</c:v>
                </c:pt>
                <c:pt idx="87583">
                  <c:v>-0.10234</c:v>
                </c:pt>
                <c:pt idx="87584">
                  <c:v>-0.102356</c:v>
                </c:pt>
                <c:pt idx="87585">
                  <c:v>-0.1024</c:v>
                </c:pt>
                <c:pt idx="87586">
                  <c:v>-0.10247100000000001</c:v>
                </c:pt>
                <c:pt idx="87587">
                  <c:v>-0.10256800000000001</c:v>
                </c:pt>
                <c:pt idx="87588">
                  <c:v>-0.10269200000000001</c:v>
                </c:pt>
                <c:pt idx="87589">
                  <c:v>-0.10284</c:v>
                </c:pt>
                <c:pt idx="87590">
                  <c:v>-0.10301200000000001</c:v>
                </c:pt>
                <c:pt idx="87591">
                  <c:v>-0.10320699999999999</c:v>
                </c:pt>
                <c:pt idx="87592">
                  <c:v>-0.10342</c:v>
                </c:pt>
                <c:pt idx="87593">
                  <c:v>-0.103653</c:v>
                </c:pt>
                <c:pt idx="87594">
                  <c:v>-0.103904</c:v>
                </c:pt>
                <c:pt idx="87595">
                  <c:v>-0.104173</c:v>
                </c:pt>
                <c:pt idx="87596">
                  <c:v>-0.10446</c:v>
                </c:pt>
                <c:pt idx="87597">
                  <c:v>-0.104765</c:v>
                </c:pt>
                <c:pt idx="87598">
                  <c:v>-0.105089</c:v>
                </c:pt>
                <c:pt idx="87599">
                  <c:v>-0.10543</c:v>
                </c:pt>
                <c:pt idx="87600">
                  <c:v>-0.10579</c:v>
                </c:pt>
                <c:pt idx="87601">
                  <c:v>-0.106167</c:v>
                </c:pt>
                <c:pt idx="87602">
                  <c:v>-0.106562</c:v>
                </c:pt>
                <c:pt idx="87603">
                  <c:v>-0.106973</c:v>
                </c:pt>
                <c:pt idx="87604">
                  <c:v>-0.10739899999999999</c:v>
                </c:pt>
                <c:pt idx="87605">
                  <c:v>-0.107839</c:v>
                </c:pt>
                <c:pt idx="87606">
                  <c:v>-0.108293</c:v>
                </c:pt>
                <c:pt idx="87607">
                  <c:v>-0.10875799999999999</c:v>
                </c:pt>
                <c:pt idx="87608">
                  <c:v>-0.109232</c:v>
                </c:pt>
                <c:pt idx="87609">
                  <c:v>-0.109711</c:v>
                </c:pt>
                <c:pt idx="87610">
                  <c:v>-0.110194</c:v>
                </c:pt>
                <c:pt idx="87611">
                  <c:v>-0.110678</c:v>
                </c:pt>
                <c:pt idx="87612">
                  <c:v>-0.111165</c:v>
                </c:pt>
                <c:pt idx="87613">
                  <c:v>-0.11165600000000001</c:v>
                </c:pt>
                <c:pt idx="87614">
                  <c:v>-0.11215</c:v>
                </c:pt>
                <c:pt idx="87615">
                  <c:v>-0.112647</c:v>
                </c:pt>
                <c:pt idx="87616">
                  <c:v>-0.113147</c:v>
                </c:pt>
                <c:pt idx="87617">
                  <c:v>-0.113647</c:v>
                </c:pt>
                <c:pt idx="87618">
                  <c:v>-0.114147</c:v>
                </c:pt>
                <c:pt idx="87619">
                  <c:v>-0.11464199999999999</c:v>
                </c:pt>
                <c:pt idx="87620">
                  <c:v>-0.11513</c:v>
                </c:pt>
                <c:pt idx="87621">
                  <c:v>-0.11561</c:v>
                </c:pt>
                <c:pt idx="87622">
                  <c:v>-0.116082</c:v>
                </c:pt>
                <c:pt idx="87623">
                  <c:v>-0.116545</c:v>
                </c:pt>
                <c:pt idx="87624">
                  <c:v>-0.117003</c:v>
                </c:pt>
                <c:pt idx="87625">
                  <c:v>-0.11745</c:v>
                </c:pt>
                <c:pt idx="87626">
                  <c:v>-0.117883</c:v>
                </c:pt>
                <c:pt idx="87627">
                  <c:v>-0.118297</c:v>
                </c:pt>
                <c:pt idx="87628">
                  <c:v>-0.11869</c:v>
                </c:pt>
                <c:pt idx="87629">
                  <c:v>-0.119063</c:v>
                </c:pt>
                <c:pt idx="87630">
                  <c:v>-0.11941499999999999</c:v>
                </c:pt>
                <c:pt idx="87631">
                  <c:v>-0.11974899999999999</c:v>
                </c:pt>
                <c:pt idx="87632">
                  <c:v>-0.120064</c:v>
                </c:pt>
                <c:pt idx="87633">
                  <c:v>-0.12035899999999999</c:v>
                </c:pt>
                <c:pt idx="87634">
                  <c:v>-0.120629</c:v>
                </c:pt>
                <c:pt idx="87635">
                  <c:v>-0.12087100000000001</c:v>
                </c:pt>
                <c:pt idx="87636">
                  <c:v>-0.121087</c:v>
                </c:pt>
                <c:pt idx="87637">
                  <c:v>-0.121281</c:v>
                </c:pt>
                <c:pt idx="87638">
                  <c:v>-0.12145300000000001</c:v>
                </c:pt>
                <c:pt idx="87639">
                  <c:v>-0.121603</c:v>
                </c:pt>
                <c:pt idx="87640">
                  <c:v>-0.121727</c:v>
                </c:pt>
                <c:pt idx="87641">
                  <c:v>-0.121824</c:v>
                </c:pt>
                <c:pt idx="87642">
                  <c:v>-0.121893</c:v>
                </c:pt>
                <c:pt idx="87643">
                  <c:v>-0.121931</c:v>
                </c:pt>
                <c:pt idx="87644">
                  <c:v>-0.121937</c:v>
                </c:pt>
                <c:pt idx="87645">
                  <c:v>-0.12191299999999999</c:v>
                </c:pt>
                <c:pt idx="87646">
                  <c:v>-0.121859</c:v>
                </c:pt>
                <c:pt idx="87647">
                  <c:v>-0.121776</c:v>
                </c:pt>
                <c:pt idx="87648">
                  <c:v>-0.121667</c:v>
                </c:pt>
                <c:pt idx="87649">
                  <c:v>-0.12153</c:v>
                </c:pt>
                <c:pt idx="87650">
                  <c:v>-0.121364</c:v>
                </c:pt>
                <c:pt idx="87651">
                  <c:v>-0.121169</c:v>
                </c:pt>
                <c:pt idx="87652">
                  <c:v>-0.120947</c:v>
                </c:pt>
                <c:pt idx="87653">
                  <c:v>-0.120694</c:v>
                </c:pt>
                <c:pt idx="87654">
                  <c:v>-0.120408</c:v>
                </c:pt>
                <c:pt idx="87655">
                  <c:v>-0.120088</c:v>
                </c:pt>
                <c:pt idx="87656">
                  <c:v>-0.11973399999999999</c:v>
                </c:pt>
                <c:pt idx="87657">
                  <c:v>-0.11934699999999999</c:v>
                </c:pt>
                <c:pt idx="87658">
                  <c:v>-0.118927</c:v>
                </c:pt>
                <c:pt idx="87659">
                  <c:v>-0.118474</c:v>
                </c:pt>
                <c:pt idx="87660">
                  <c:v>-0.117988</c:v>
                </c:pt>
                <c:pt idx="87661">
                  <c:v>-0.117469</c:v>
                </c:pt>
                <c:pt idx="87662">
                  <c:v>-0.11691699999999999</c:v>
                </c:pt>
                <c:pt idx="87663">
                  <c:v>-0.11633300000000001</c:v>
                </c:pt>
                <c:pt idx="87664">
                  <c:v>-0.115716</c:v>
                </c:pt>
                <c:pt idx="87665">
                  <c:v>-0.115065</c:v>
                </c:pt>
                <c:pt idx="87666">
                  <c:v>-0.114382</c:v>
                </c:pt>
                <c:pt idx="87667">
                  <c:v>-0.113667</c:v>
                </c:pt>
                <c:pt idx="87668">
                  <c:v>-0.11292000000000001</c:v>
                </c:pt>
                <c:pt idx="87669">
                  <c:v>-0.11214200000000001</c:v>
                </c:pt>
                <c:pt idx="87670">
                  <c:v>-0.111331</c:v>
                </c:pt>
                <c:pt idx="87671">
                  <c:v>-0.110486</c:v>
                </c:pt>
                <c:pt idx="87672">
                  <c:v>-0.109607</c:v>
                </c:pt>
                <c:pt idx="87673">
                  <c:v>-0.108695</c:v>
                </c:pt>
                <c:pt idx="87674">
                  <c:v>-0.107748</c:v>
                </c:pt>
                <c:pt idx="87675">
                  <c:v>-0.106768</c:v>
                </c:pt>
                <c:pt idx="87676">
                  <c:v>-0.105755</c:v>
                </c:pt>
                <c:pt idx="87677">
                  <c:v>-0.104711</c:v>
                </c:pt>
                <c:pt idx="87678">
                  <c:v>-0.103634</c:v>
                </c:pt>
                <c:pt idx="87679">
                  <c:v>-0.102524</c:v>
                </c:pt>
                <c:pt idx="87680">
                  <c:v>-0.101382</c:v>
                </c:pt>
                <c:pt idx="87681">
                  <c:v>-0.100206</c:v>
                </c:pt>
                <c:pt idx="87682">
                  <c:v>-9.8995399999999997E-2</c:v>
                </c:pt>
                <c:pt idx="87683">
                  <c:v>-9.7750199999999995E-2</c:v>
                </c:pt>
                <c:pt idx="87684">
                  <c:v>-9.6469899999999997E-2</c:v>
                </c:pt>
                <c:pt idx="87685">
                  <c:v>-9.5155699999999996E-2</c:v>
                </c:pt>
                <c:pt idx="87686">
                  <c:v>-9.3809000000000003E-2</c:v>
                </c:pt>
                <c:pt idx="87687">
                  <c:v>-9.2430499999999999E-2</c:v>
                </c:pt>
                <c:pt idx="87688">
                  <c:v>-9.1020599999999993E-2</c:v>
                </c:pt>
                <c:pt idx="87689">
                  <c:v>-8.9579900000000004E-2</c:v>
                </c:pt>
                <c:pt idx="87690">
                  <c:v>-8.8108699999999998E-2</c:v>
                </c:pt>
                <c:pt idx="87691">
                  <c:v>-8.6607600000000007E-2</c:v>
                </c:pt>
                <c:pt idx="87692">
                  <c:v>-8.5077399999999997E-2</c:v>
                </c:pt>
                <c:pt idx="87693">
                  <c:v>-8.3518999999999996E-2</c:v>
                </c:pt>
                <c:pt idx="87694">
                  <c:v>-8.1933000000000006E-2</c:v>
                </c:pt>
                <c:pt idx="87695">
                  <c:v>-8.0319399999999999E-2</c:v>
                </c:pt>
                <c:pt idx="87696">
                  <c:v>-7.8678700000000004E-2</c:v>
                </c:pt>
                <c:pt idx="87697">
                  <c:v>-7.7011899999999994E-2</c:v>
                </c:pt>
                <c:pt idx="87698">
                  <c:v>-7.5319399999999995E-2</c:v>
                </c:pt>
                <c:pt idx="87699">
                  <c:v>-7.3601700000000006E-2</c:v>
                </c:pt>
                <c:pt idx="87700">
                  <c:v>-7.1859500000000007E-2</c:v>
                </c:pt>
                <c:pt idx="87701">
                  <c:v>-7.0093699999999995E-2</c:v>
                </c:pt>
                <c:pt idx="87702">
                  <c:v>-6.8304900000000002E-2</c:v>
                </c:pt>
                <c:pt idx="87703">
                  <c:v>-6.6493999999999998E-2</c:v>
                </c:pt>
                <c:pt idx="87704">
                  <c:v>-6.4661700000000003E-2</c:v>
                </c:pt>
                <c:pt idx="87705">
                  <c:v>-6.28079E-2</c:v>
                </c:pt>
                <c:pt idx="87706">
                  <c:v>-6.0932100000000003E-2</c:v>
                </c:pt>
                <c:pt idx="87707">
                  <c:v>-5.9034799999999998E-2</c:v>
                </c:pt>
                <c:pt idx="87708">
                  <c:v>-5.7116E-2</c:v>
                </c:pt>
                <c:pt idx="87709">
                  <c:v>-5.51764E-2</c:v>
                </c:pt>
                <c:pt idx="87710">
                  <c:v>-5.3217199999999999E-2</c:v>
                </c:pt>
                <c:pt idx="87711">
                  <c:v>-5.1240099999999997E-2</c:v>
                </c:pt>
                <c:pt idx="87712">
                  <c:v>-4.9245999999999998E-2</c:v>
                </c:pt>
                <c:pt idx="87713">
                  <c:v>-4.7235100000000002E-2</c:v>
                </c:pt>
                <c:pt idx="87714">
                  <c:v>-4.5207499999999998E-2</c:v>
                </c:pt>
                <c:pt idx="87715">
                  <c:v>-4.3163800000000002E-2</c:v>
                </c:pt>
                <c:pt idx="87716">
                  <c:v>-4.1105599999999999E-2</c:v>
                </c:pt>
                <c:pt idx="87717">
                  <c:v>-3.9034600000000003E-2</c:v>
                </c:pt>
                <c:pt idx="87718">
                  <c:v>-3.69523E-2</c:v>
                </c:pt>
                <c:pt idx="87719">
                  <c:v>-3.4860299999999997E-2</c:v>
                </c:pt>
                <c:pt idx="87720">
                  <c:v>-3.2759999999999997E-2</c:v>
                </c:pt>
                <c:pt idx="87721">
                  <c:v>-3.0652700000000001E-2</c:v>
                </c:pt>
                <c:pt idx="87722">
                  <c:v>-2.8539499999999999E-2</c:v>
                </c:pt>
                <c:pt idx="87723">
                  <c:v>-2.6421500000000001E-2</c:v>
                </c:pt>
                <c:pt idx="87724">
                  <c:v>-2.4299899999999999E-2</c:v>
                </c:pt>
                <c:pt idx="87725">
                  <c:v>-2.2175400000000001E-2</c:v>
                </c:pt>
                <c:pt idx="87726">
                  <c:v>-2.0047499999999999E-2</c:v>
                </c:pt>
                <c:pt idx="87727">
                  <c:v>-1.79163E-2</c:v>
                </c:pt>
                <c:pt idx="87728">
                  <c:v>-1.57833E-2</c:v>
                </c:pt>
                <c:pt idx="87729">
                  <c:v>-1.3650300000000001E-2</c:v>
                </c:pt>
                <c:pt idx="87730">
                  <c:v>-1.15184E-2</c:v>
                </c:pt>
                <c:pt idx="87731" formatCode="0.00E+00">
                  <c:v>-9.3878699999999995E-3</c:v>
                </c:pt>
                <c:pt idx="87732" formatCode="0.00E+00">
                  <c:v>-7.2595000000000003E-3</c:v>
                </c:pt>
                <c:pt idx="87733" formatCode="0.00E+00">
                  <c:v>-5.1344600000000004E-3</c:v>
                </c:pt>
                <c:pt idx="87734" formatCode="0.00E+00">
                  <c:v>-3.0141399999999998E-3</c:v>
                </c:pt>
                <c:pt idx="87735" formatCode="0.00E+00">
                  <c:v>-8.9987400000000005E-4</c:v>
                </c:pt>
                <c:pt idx="87736" formatCode="0.00E+00">
                  <c:v>1.20722E-3</c:v>
                </c:pt>
                <c:pt idx="87737" formatCode="0.00E+00">
                  <c:v>3.3059399999999998E-3</c:v>
                </c:pt>
                <c:pt idx="87738" formatCode="0.00E+00">
                  <c:v>5.3948299999999998E-3</c:v>
                </c:pt>
                <c:pt idx="87739" formatCode="0.00E+00">
                  <c:v>7.4724700000000002E-3</c:v>
                </c:pt>
                <c:pt idx="87740" formatCode="0.00E+00">
                  <c:v>9.5376499999999999E-3</c:v>
                </c:pt>
                <c:pt idx="87741">
                  <c:v>1.15894E-2</c:v>
                </c:pt>
                <c:pt idx="87742">
                  <c:v>1.3626900000000001E-2</c:v>
                </c:pt>
                <c:pt idx="87743">
                  <c:v>1.5649900000000001E-2</c:v>
                </c:pt>
                <c:pt idx="87744">
                  <c:v>1.7658400000000001E-2</c:v>
                </c:pt>
                <c:pt idx="87745">
                  <c:v>1.9651800000000001E-2</c:v>
                </c:pt>
                <c:pt idx="87746">
                  <c:v>2.1629099999999998E-2</c:v>
                </c:pt>
                <c:pt idx="87747">
                  <c:v>2.3588899999999999E-2</c:v>
                </c:pt>
                <c:pt idx="87748">
                  <c:v>2.55301E-2</c:v>
                </c:pt>
                <c:pt idx="87749">
                  <c:v>2.7451400000000001E-2</c:v>
                </c:pt>
                <c:pt idx="87750">
                  <c:v>2.9351200000000001E-2</c:v>
                </c:pt>
                <c:pt idx="87751">
                  <c:v>3.1228100000000002E-2</c:v>
                </c:pt>
                <c:pt idx="87752">
                  <c:v>3.3080900000000003E-2</c:v>
                </c:pt>
                <c:pt idx="87753">
                  <c:v>3.4908599999999998E-2</c:v>
                </c:pt>
                <c:pt idx="87754">
                  <c:v>3.6709899999999997E-2</c:v>
                </c:pt>
                <c:pt idx="87755">
                  <c:v>3.8483900000000001E-2</c:v>
                </c:pt>
                <c:pt idx="87756">
                  <c:v>4.0229599999999997E-2</c:v>
                </c:pt>
                <c:pt idx="87757">
                  <c:v>4.1946200000000003E-2</c:v>
                </c:pt>
                <c:pt idx="87758">
                  <c:v>4.3632900000000002E-2</c:v>
                </c:pt>
                <c:pt idx="87759">
                  <c:v>4.5289000000000003E-2</c:v>
                </c:pt>
                <c:pt idx="87760">
                  <c:v>4.6914200000000003E-2</c:v>
                </c:pt>
                <c:pt idx="87761">
                  <c:v>4.8508200000000001E-2</c:v>
                </c:pt>
                <c:pt idx="87762">
                  <c:v>5.0070000000000003E-2</c:v>
                </c:pt>
                <c:pt idx="87763">
                  <c:v>5.1598100000000001E-2</c:v>
                </c:pt>
                <c:pt idx="87764">
                  <c:v>5.3090400000000003E-2</c:v>
                </c:pt>
                <c:pt idx="87765">
                  <c:v>5.45461E-2</c:v>
                </c:pt>
                <c:pt idx="87766">
                  <c:v>5.5964800000000002E-2</c:v>
                </c:pt>
                <c:pt idx="87767">
                  <c:v>5.7346399999999999E-2</c:v>
                </c:pt>
                <c:pt idx="87768">
                  <c:v>5.8690399999999997E-2</c:v>
                </c:pt>
                <c:pt idx="87769">
                  <c:v>5.9996300000000002E-2</c:v>
                </c:pt>
                <c:pt idx="87770">
                  <c:v>6.1263900000000003E-2</c:v>
                </c:pt>
                <c:pt idx="87771">
                  <c:v>6.2493E-2</c:v>
                </c:pt>
                <c:pt idx="87772">
                  <c:v>6.3683199999999995E-2</c:v>
                </c:pt>
                <c:pt idx="87773">
                  <c:v>6.48339E-2</c:v>
                </c:pt>
                <c:pt idx="87774">
                  <c:v>6.5945100000000006E-2</c:v>
                </c:pt>
                <c:pt idx="87775">
                  <c:v>6.7016300000000001E-2</c:v>
                </c:pt>
                <c:pt idx="87776">
                  <c:v>6.8046999999999996E-2</c:v>
                </c:pt>
                <c:pt idx="87777">
                  <c:v>6.9036399999999998E-2</c:v>
                </c:pt>
                <c:pt idx="87778">
                  <c:v>6.9984599999999994E-2</c:v>
                </c:pt>
                <c:pt idx="87779">
                  <c:v>7.08921E-2</c:v>
                </c:pt>
                <c:pt idx="87780">
                  <c:v>7.1759199999999995E-2</c:v>
                </c:pt>
                <c:pt idx="87781">
                  <c:v>7.25856E-2</c:v>
                </c:pt>
                <c:pt idx="87782">
                  <c:v>7.3371199999999998E-2</c:v>
                </c:pt>
                <c:pt idx="87783">
                  <c:v>7.4116199999999993E-2</c:v>
                </c:pt>
                <c:pt idx="87784">
                  <c:v>7.4820399999999995E-2</c:v>
                </c:pt>
                <c:pt idx="87785">
                  <c:v>7.5483499999999995E-2</c:v>
                </c:pt>
                <c:pt idx="87786">
                  <c:v>7.6105300000000001E-2</c:v>
                </c:pt>
                <c:pt idx="87787">
                  <c:v>7.6685699999999996E-2</c:v>
                </c:pt>
                <c:pt idx="87788">
                  <c:v>7.7224899999999999E-2</c:v>
                </c:pt>
                <c:pt idx="87789">
                  <c:v>7.7722799999999995E-2</c:v>
                </c:pt>
                <c:pt idx="87790">
                  <c:v>7.8179499999999999E-2</c:v>
                </c:pt>
                <c:pt idx="87791">
                  <c:v>7.8594800000000006E-2</c:v>
                </c:pt>
                <c:pt idx="87792">
                  <c:v>7.8968899999999995E-2</c:v>
                </c:pt>
                <c:pt idx="87793">
                  <c:v>7.9302300000000006E-2</c:v>
                </c:pt>
                <c:pt idx="87794">
                  <c:v>7.9595600000000002E-2</c:v>
                </c:pt>
                <c:pt idx="87795">
                  <c:v>7.9849400000000001E-2</c:v>
                </c:pt>
                <c:pt idx="87796">
                  <c:v>8.0063899999999993E-2</c:v>
                </c:pt>
                <c:pt idx="87797">
                  <c:v>8.0239599999999994E-2</c:v>
                </c:pt>
                <c:pt idx="87798">
                  <c:v>8.0376799999999998E-2</c:v>
                </c:pt>
                <c:pt idx="87799">
                  <c:v>8.04758E-2</c:v>
                </c:pt>
                <c:pt idx="87800">
                  <c:v>8.0537200000000003E-2</c:v>
                </c:pt>
                <c:pt idx="87801">
                  <c:v>8.0561900000000006E-2</c:v>
                </c:pt>
                <c:pt idx="87802">
                  <c:v>8.0551200000000003E-2</c:v>
                </c:pt>
                <c:pt idx="87803">
                  <c:v>8.0505599999999997E-2</c:v>
                </c:pt>
                <c:pt idx="87804">
                  <c:v>8.0425300000000005E-2</c:v>
                </c:pt>
                <c:pt idx="87805">
                  <c:v>8.0310199999999998E-2</c:v>
                </c:pt>
                <c:pt idx="87806">
                  <c:v>8.0160400000000007E-2</c:v>
                </c:pt>
                <c:pt idx="87807">
                  <c:v>7.99763E-2</c:v>
                </c:pt>
                <c:pt idx="87808">
                  <c:v>7.9758300000000004E-2</c:v>
                </c:pt>
                <c:pt idx="87809">
                  <c:v>7.9506400000000005E-2</c:v>
                </c:pt>
                <c:pt idx="87810">
                  <c:v>7.9221200000000006E-2</c:v>
                </c:pt>
                <c:pt idx="87811">
                  <c:v>7.8903799999999996E-2</c:v>
                </c:pt>
                <c:pt idx="87812">
                  <c:v>7.8555600000000003E-2</c:v>
                </c:pt>
                <c:pt idx="87813">
                  <c:v>7.8177499999999997E-2</c:v>
                </c:pt>
                <c:pt idx="87814">
                  <c:v>7.7770099999999995E-2</c:v>
                </c:pt>
                <c:pt idx="87815">
                  <c:v>7.7334200000000006E-2</c:v>
                </c:pt>
                <c:pt idx="87816">
                  <c:v>7.6870900000000006E-2</c:v>
                </c:pt>
                <c:pt idx="87817">
                  <c:v>7.6381599999999994E-2</c:v>
                </c:pt>
                <c:pt idx="87818">
                  <c:v>7.5866799999999998E-2</c:v>
                </c:pt>
                <c:pt idx="87819">
                  <c:v>7.5327400000000003E-2</c:v>
                </c:pt>
                <c:pt idx="87820">
                  <c:v>7.4763899999999994E-2</c:v>
                </c:pt>
                <c:pt idx="87821">
                  <c:v>7.4177300000000002E-2</c:v>
                </c:pt>
                <c:pt idx="87822">
                  <c:v>7.3568300000000003E-2</c:v>
                </c:pt>
                <c:pt idx="87823">
                  <c:v>7.2937600000000005E-2</c:v>
                </c:pt>
                <c:pt idx="87824">
                  <c:v>7.2285699999999994E-2</c:v>
                </c:pt>
                <c:pt idx="87825">
                  <c:v>7.1613200000000002E-2</c:v>
                </c:pt>
                <c:pt idx="87826">
                  <c:v>7.0920800000000006E-2</c:v>
                </c:pt>
                <c:pt idx="87827">
                  <c:v>7.0208800000000002E-2</c:v>
                </c:pt>
                <c:pt idx="87828">
                  <c:v>6.9477800000000006E-2</c:v>
                </c:pt>
                <c:pt idx="87829">
                  <c:v>6.8728399999999995E-2</c:v>
                </c:pt>
                <c:pt idx="87830">
                  <c:v>6.79617E-2</c:v>
                </c:pt>
                <c:pt idx="87831">
                  <c:v>6.7179299999999997E-2</c:v>
                </c:pt>
                <c:pt idx="87832">
                  <c:v>6.6382499999999997E-2</c:v>
                </c:pt>
                <c:pt idx="87833">
                  <c:v>6.5572500000000006E-2</c:v>
                </c:pt>
                <c:pt idx="87834">
                  <c:v>6.4750000000000002E-2</c:v>
                </c:pt>
                <c:pt idx="87835">
                  <c:v>6.39155E-2</c:v>
                </c:pt>
                <c:pt idx="87836">
                  <c:v>6.3069700000000006E-2</c:v>
                </c:pt>
                <c:pt idx="87837">
                  <c:v>6.2212999999999997E-2</c:v>
                </c:pt>
                <c:pt idx="87838">
                  <c:v>6.1345900000000002E-2</c:v>
                </c:pt>
                <c:pt idx="87839">
                  <c:v>6.0469200000000001E-2</c:v>
                </c:pt>
                <c:pt idx="87840">
                  <c:v>5.9583400000000002E-2</c:v>
                </c:pt>
                <c:pt idx="87841">
                  <c:v>5.8689199999999997E-2</c:v>
                </c:pt>
                <c:pt idx="87842">
                  <c:v>5.7787100000000001E-2</c:v>
                </c:pt>
                <c:pt idx="87843">
                  <c:v>5.6877900000000002E-2</c:v>
                </c:pt>
                <c:pt idx="87844">
                  <c:v>5.59623E-2</c:v>
                </c:pt>
                <c:pt idx="87845">
                  <c:v>5.50415E-2</c:v>
                </c:pt>
                <c:pt idx="87846">
                  <c:v>5.4116699999999997E-2</c:v>
                </c:pt>
                <c:pt idx="87847">
                  <c:v>5.3189100000000003E-2</c:v>
                </c:pt>
                <c:pt idx="87848">
                  <c:v>5.22595E-2</c:v>
                </c:pt>
                <c:pt idx="87849">
                  <c:v>5.1328899999999997E-2</c:v>
                </c:pt>
                <c:pt idx="87850">
                  <c:v>5.03978E-2</c:v>
                </c:pt>
                <c:pt idx="87851">
                  <c:v>4.9465700000000001E-2</c:v>
                </c:pt>
                <c:pt idx="87852">
                  <c:v>4.8531900000000003E-2</c:v>
                </c:pt>
                <c:pt idx="87853">
                  <c:v>4.7596800000000002E-2</c:v>
                </c:pt>
                <c:pt idx="87854">
                  <c:v>4.66617E-2</c:v>
                </c:pt>
                <c:pt idx="87855">
                  <c:v>4.5727900000000002E-2</c:v>
                </c:pt>
                <c:pt idx="87856">
                  <c:v>4.4796500000000003E-2</c:v>
                </c:pt>
                <c:pt idx="87857">
                  <c:v>4.3868400000000002E-2</c:v>
                </c:pt>
                <c:pt idx="87858">
                  <c:v>4.2944299999999998E-2</c:v>
                </c:pt>
                <c:pt idx="87859">
                  <c:v>4.2025E-2</c:v>
                </c:pt>
                <c:pt idx="87860">
                  <c:v>4.1111399999999999E-2</c:v>
                </c:pt>
                <c:pt idx="87861">
                  <c:v>4.02046E-2</c:v>
                </c:pt>
                <c:pt idx="87862">
                  <c:v>3.9306000000000001E-2</c:v>
                </c:pt>
                <c:pt idx="87863">
                  <c:v>3.8415900000000003E-2</c:v>
                </c:pt>
                <c:pt idx="87864">
                  <c:v>3.75343E-2</c:v>
                </c:pt>
                <c:pt idx="87865">
                  <c:v>3.6661300000000001E-2</c:v>
                </c:pt>
                <c:pt idx="87866">
                  <c:v>3.5797900000000001E-2</c:v>
                </c:pt>
                <c:pt idx="87867">
                  <c:v>3.4944999999999997E-2</c:v>
                </c:pt>
                <c:pt idx="87868">
                  <c:v>3.4103399999999999E-2</c:v>
                </c:pt>
                <c:pt idx="87869">
                  <c:v>3.3273900000000002E-2</c:v>
                </c:pt>
                <c:pt idx="87870">
                  <c:v>3.2457600000000003E-2</c:v>
                </c:pt>
                <c:pt idx="87871">
                  <c:v>3.1655700000000002E-2</c:v>
                </c:pt>
                <c:pt idx="87872">
                  <c:v>3.0868699999999999E-2</c:v>
                </c:pt>
                <c:pt idx="87873">
                  <c:v>3.00973E-2</c:v>
                </c:pt>
                <c:pt idx="87874">
                  <c:v>2.9342E-2</c:v>
                </c:pt>
                <c:pt idx="87875">
                  <c:v>2.8603300000000002E-2</c:v>
                </c:pt>
                <c:pt idx="87876">
                  <c:v>2.7881300000000001E-2</c:v>
                </c:pt>
                <c:pt idx="87877">
                  <c:v>2.71764E-2</c:v>
                </c:pt>
                <c:pt idx="87878">
                  <c:v>2.64887E-2</c:v>
                </c:pt>
                <c:pt idx="87879">
                  <c:v>2.5818899999999999E-2</c:v>
                </c:pt>
                <c:pt idx="87880">
                  <c:v>2.5167800000000001E-2</c:v>
                </c:pt>
                <c:pt idx="87881">
                  <c:v>2.4536800000000001E-2</c:v>
                </c:pt>
                <c:pt idx="87882">
                  <c:v>2.3926900000000001E-2</c:v>
                </c:pt>
                <c:pt idx="87883">
                  <c:v>2.3338899999999999E-2</c:v>
                </c:pt>
                <c:pt idx="87884">
                  <c:v>2.27738E-2</c:v>
                </c:pt>
                <c:pt idx="87885">
                  <c:v>2.2232100000000001E-2</c:v>
                </c:pt>
                <c:pt idx="87886">
                  <c:v>2.1714299999999999E-2</c:v>
                </c:pt>
                <c:pt idx="87887">
                  <c:v>2.12211E-2</c:v>
                </c:pt>
                <c:pt idx="87888">
                  <c:v>2.0753400000000002E-2</c:v>
                </c:pt>
                <c:pt idx="87889">
                  <c:v>2.0312400000000001E-2</c:v>
                </c:pt>
                <c:pt idx="87890">
                  <c:v>1.9899199999999999E-2</c:v>
                </c:pt>
                <c:pt idx="87891">
                  <c:v>1.9514400000000001E-2</c:v>
                </c:pt>
                <c:pt idx="87892">
                  <c:v>1.9157299999999999E-2</c:v>
                </c:pt>
                <c:pt idx="87893">
                  <c:v>1.8827300000000002E-2</c:v>
                </c:pt>
                <c:pt idx="87894">
                  <c:v>1.8524599999999999E-2</c:v>
                </c:pt>
                <c:pt idx="87895">
                  <c:v>1.8249700000000001E-2</c:v>
                </c:pt>
                <c:pt idx="87896">
                  <c:v>1.8002799999999999E-2</c:v>
                </c:pt>
                <c:pt idx="87897">
                  <c:v>1.7784000000000001E-2</c:v>
                </c:pt>
                <c:pt idx="87898">
                  <c:v>1.75943E-2</c:v>
                </c:pt>
                <c:pt idx="87899">
                  <c:v>1.7435099999999999E-2</c:v>
                </c:pt>
                <c:pt idx="87900">
                  <c:v>1.73075E-2</c:v>
                </c:pt>
                <c:pt idx="87901">
                  <c:v>1.7211899999999999E-2</c:v>
                </c:pt>
                <c:pt idx="87902">
                  <c:v>1.7148500000000001E-2</c:v>
                </c:pt>
                <c:pt idx="87903">
                  <c:v>1.71182E-2</c:v>
                </c:pt>
                <c:pt idx="87904">
                  <c:v>1.7122399999999999E-2</c:v>
                </c:pt>
                <c:pt idx="87905">
                  <c:v>1.7162E-2</c:v>
                </c:pt>
                <c:pt idx="87906">
                  <c:v>1.7237499999999999E-2</c:v>
                </c:pt>
                <c:pt idx="87907">
                  <c:v>1.7349E-2</c:v>
                </c:pt>
                <c:pt idx="87908">
                  <c:v>1.74973E-2</c:v>
                </c:pt>
                <c:pt idx="87909">
                  <c:v>1.7683000000000001E-2</c:v>
                </c:pt>
                <c:pt idx="87910">
                  <c:v>1.7905899999999999E-2</c:v>
                </c:pt>
                <c:pt idx="87911">
                  <c:v>1.8165500000000001E-2</c:v>
                </c:pt>
                <c:pt idx="87912">
                  <c:v>1.84618E-2</c:v>
                </c:pt>
                <c:pt idx="87913">
                  <c:v>1.8795099999999999E-2</c:v>
                </c:pt>
                <c:pt idx="87914">
                  <c:v>1.9165100000000001E-2</c:v>
                </c:pt>
                <c:pt idx="87915">
                  <c:v>1.95719E-2</c:v>
                </c:pt>
                <c:pt idx="87916">
                  <c:v>2.0015600000000001E-2</c:v>
                </c:pt>
                <c:pt idx="87917">
                  <c:v>2.04961E-2</c:v>
                </c:pt>
                <c:pt idx="87918">
                  <c:v>2.1014399999999999E-2</c:v>
                </c:pt>
                <c:pt idx="87919">
                  <c:v>2.15716E-2</c:v>
                </c:pt>
                <c:pt idx="87920">
                  <c:v>2.2168199999999999E-2</c:v>
                </c:pt>
                <c:pt idx="87921">
                  <c:v>2.28042E-2</c:v>
                </c:pt>
                <c:pt idx="87922">
                  <c:v>2.34795E-2</c:v>
                </c:pt>
                <c:pt idx="87923">
                  <c:v>2.4194199999999999E-2</c:v>
                </c:pt>
                <c:pt idx="87924">
                  <c:v>2.49482E-2</c:v>
                </c:pt>
                <c:pt idx="87925">
                  <c:v>2.5741099999999999E-2</c:v>
                </c:pt>
                <c:pt idx="87926">
                  <c:v>2.6572599999999998E-2</c:v>
                </c:pt>
                <c:pt idx="87927">
                  <c:v>2.7442399999999999E-2</c:v>
                </c:pt>
                <c:pt idx="87928">
                  <c:v>2.8349900000000001E-2</c:v>
                </c:pt>
                <c:pt idx="87929">
                  <c:v>2.9295000000000002E-2</c:v>
                </c:pt>
                <c:pt idx="87930">
                  <c:v>3.02773E-2</c:v>
                </c:pt>
                <c:pt idx="87931">
                  <c:v>3.1296400000000002E-2</c:v>
                </c:pt>
                <c:pt idx="87932">
                  <c:v>3.2351900000000003E-2</c:v>
                </c:pt>
                <c:pt idx="87933">
                  <c:v>3.3444000000000002E-2</c:v>
                </c:pt>
                <c:pt idx="87934">
                  <c:v>3.4573199999999998E-2</c:v>
                </c:pt>
                <c:pt idx="87935">
                  <c:v>3.5739300000000002E-2</c:v>
                </c:pt>
                <c:pt idx="87936">
                  <c:v>3.6942200000000001E-2</c:v>
                </c:pt>
                <c:pt idx="87937">
                  <c:v>3.8181800000000002E-2</c:v>
                </c:pt>
                <c:pt idx="87938">
                  <c:v>3.9456900000000003E-2</c:v>
                </c:pt>
                <c:pt idx="87939">
                  <c:v>4.0765299999999997E-2</c:v>
                </c:pt>
                <c:pt idx="87940">
                  <c:v>4.2105400000000001E-2</c:v>
                </c:pt>
                <c:pt idx="87941">
                  <c:v>4.3476500000000001E-2</c:v>
                </c:pt>
                <c:pt idx="87942">
                  <c:v>4.4878700000000001E-2</c:v>
                </c:pt>
                <c:pt idx="87943">
                  <c:v>4.6311999999999999E-2</c:v>
                </c:pt>
                <c:pt idx="87944">
                  <c:v>4.7775600000000001E-2</c:v>
                </c:pt>
                <c:pt idx="87945">
                  <c:v>4.9268399999999997E-2</c:v>
                </c:pt>
                <c:pt idx="87946">
                  <c:v>5.0789099999999997E-2</c:v>
                </c:pt>
                <c:pt idx="87947">
                  <c:v>5.2336899999999999E-2</c:v>
                </c:pt>
                <c:pt idx="87948">
                  <c:v>5.3911300000000002E-2</c:v>
                </c:pt>
                <c:pt idx="87949">
                  <c:v>5.5512600000000002E-2</c:v>
                </c:pt>
                <c:pt idx="87950">
                  <c:v>5.7140099999999999E-2</c:v>
                </c:pt>
                <c:pt idx="87951">
                  <c:v>5.8792499999999998E-2</c:v>
                </c:pt>
                <c:pt idx="87952">
                  <c:v>6.0468000000000001E-2</c:v>
                </c:pt>
                <c:pt idx="87953">
                  <c:v>6.2164999999999998E-2</c:v>
                </c:pt>
                <c:pt idx="87954">
                  <c:v>6.3882400000000006E-2</c:v>
                </c:pt>
                <c:pt idx="87955">
                  <c:v>6.5618399999999993E-2</c:v>
                </c:pt>
                <c:pt idx="87956">
                  <c:v>6.7371799999999996E-2</c:v>
                </c:pt>
                <c:pt idx="87957">
                  <c:v>6.9141499999999995E-2</c:v>
                </c:pt>
                <c:pt idx="87958">
                  <c:v>7.0926600000000006E-2</c:v>
                </c:pt>
                <c:pt idx="87959">
                  <c:v>7.2726799999999994E-2</c:v>
                </c:pt>
                <c:pt idx="87960">
                  <c:v>7.4541499999999997E-2</c:v>
                </c:pt>
                <c:pt idx="87961">
                  <c:v>7.6369500000000007E-2</c:v>
                </c:pt>
                <c:pt idx="87962">
                  <c:v>7.8209200000000006E-2</c:v>
                </c:pt>
                <c:pt idx="87963">
                  <c:v>8.0058699999999997E-2</c:v>
                </c:pt>
                <c:pt idx="87964">
                  <c:v>8.1916199999999995E-2</c:v>
                </c:pt>
                <c:pt idx="87965">
                  <c:v>8.3779599999999996E-2</c:v>
                </c:pt>
                <c:pt idx="87966">
                  <c:v>8.5647200000000007E-2</c:v>
                </c:pt>
                <c:pt idx="87967">
                  <c:v>8.7517600000000001E-2</c:v>
                </c:pt>
                <c:pt idx="87968">
                  <c:v>8.9389399999999994E-2</c:v>
                </c:pt>
                <c:pt idx="87969">
                  <c:v>9.1261099999999998E-2</c:v>
                </c:pt>
                <c:pt idx="87970">
                  <c:v>9.3131099999999994E-2</c:v>
                </c:pt>
                <c:pt idx="87971">
                  <c:v>9.4998200000000005E-2</c:v>
                </c:pt>
                <c:pt idx="87972">
                  <c:v>9.6861000000000003E-2</c:v>
                </c:pt>
                <c:pt idx="87973">
                  <c:v>9.8717899999999997E-2</c:v>
                </c:pt>
                <c:pt idx="87974">
                  <c:v>0.100568</c:v>
                </c:pt>
                <c:pt idx="87975">
                  <c:v>0.102408</c:v>
                </c:pt>
                <c:pt idx="87976">
                  <c:v>0.104239</c:v>
                </c:pt>
                <c:pt idx="87977">
                  <c:v>0.106057</c:v>
                </c:pt>
                <c:pt idx="87978">
                  <c:v>0.107862</c:v>
                </c:pt>
                <c:pt idx="87979">
                  <c:v>0.109652</c:v>
                </c:pt>
                <c:pt idx="87980">
                  <c:v>0.11142299999999999</c:v>
                </c:pt>
                <c:pt idx="87981">
                  <c:v>0.113175</c:v>
                </c:pt>
                <c:pt idx="87982">
                  <c:v>0.11490400000000001</c:v>
                </c:pt>
                <c:pt idx="87983">
                  <c:v>0.11661000000000001</c:v>
                </c:pt>
                <c:pt idx="87984">
                  <c:v>0.11829099999999999</c:v>
                </c:pt>
                <c:pt idx="87985">
                  <c:v>0.119945</c:v>
                </c:pt>
                <c:pt idx="87986">
                  <c:v>0.121571</c:v>
                </c:pt>
                <c:pt idx="87987">
                  <c:v>0.123168</c:v>
                </c:pt>
                <c:pt idx="87988">
                  <c:v>0.124734</c:v>
                </c:pt>
                <c:pt idx="87989">
                  <c:v>0.12626799999999999</c:v>
                </c:pt>
                <c:pt idx="87990">
                  <c:v>0.12776799999999999</c:v>
                </c:pt>
                <c:pt idx="87991">
                  <c:v>0.12923299999999999</c:v>
                </c:pt>
                <c:pt idx="87992">
                  <c:v>0.130663</c:v>
                </c:pt>
                <c:pt idx="87993">
                  <c:v>0.13205600000000001</c:v>
                </c:pt>
                <c:pt idx="87994">
                  <c:v>0.133411</c:v>
                </c:pt>
                <c:pt idx="87995">
                  <c:v>0.13472700000000001</c:v>
                </c:pt>
                <c:pt idx="87996">
                  <c:v>0.13600200000000001</c:v>
                </c:pt>
                <c:pt idx="87997">
                  <c:v>0.13723399999999999</c:v>
                </c:pt>
                <c:pt idx="87998">
                  <c:v>0.13842199999999999</c:v>
                </c:pt>
                <c:pt idx="87999">
                  <c:v>0.13956299999999999</c:v>
                </c:pt>
                <c:pt idx="88000">
                  <c:v>0.140655</c:v>
                </c:pt>
                <c:pt idx="88001">
                  <c:v>0.14169799999999999</c:v>
                </c:pt>
                <c:pt idx="88002">
                  <c:v>0.14269100000000001</c:v>
                </c:pt>
                <c:pt idx="88003">
                  <c:v>0.14363400000000001</c:v>
                </c:pt>
                <c:pt idx="88004">
                  <c:v>0.14452400000000001</c:v>
                </c:pt>
                <c:pt idx="88005">
                  <c:v>0.14536099999999999</c:v>
                </c:pt>
                <c:pt idx="88006">
                  <c:v>0.146144</c:v>
                </c:pt>
                <c:pt idx="88007">
                  <c:v>0.146873</c:v>
                </c:pt>
                <c:pt idx="88008">
                  <c:v>0.14754600000000001</c:v>
                </c:pt>
                <c:pt idx="88009">
                  <c:v>0.14816399999999999</c:v>
                </c:pt>
                <c:pt idx="88010">
                  <c:v>0.148724</c:v>
                </c:pt>
                <c:pt idx="88011">
                  <c:v>0.149228</c:v>
                </c:pt>
                <c:pt idx="88012">
                  <c:v>0.149675</c:v>
                </c:pt>
                <c:pt idx="88013">
                  <c:v>0.150065</c:v>
                </c:pt>
                <c:pt idx="88014">
                  <c:v>0.150397</c:v>
                </c:pt>
                <c:pt idx="88015">
                  <c:v>0.150671</c:v>
                </c:pt>
                <c:pt idx="88016">
                  <c:v>0.15088699999999999</c:v>
                </c:pt>
                <c:pt idx="88017">
                  <c:v>0.15104400000000001</c:v>
                </c:pt>
                <c:pt idx="88018">
                  <c:v>0.151143</c:v>
                </c:pt>
                <c:pt idx="88019">
                  <c:v>0.15118200000000001</c:v>
                </c:pt>
                <c:pt idx="88020">
                  <c:v>0.15116299999999999</c:v>
                </c:pt>
                <c:pt idx="88021">
                  <c:v>0.151085</c:v>
                </c:pt>
                <c:pt idx="88022">
                  <c:v>0.150949</c:v>
                </c:pt>
                <c:pt idx="88023">
                  <c:v>0.150754</c:v>
                </c:pt>
                <c:pt idx="88024">
                  <c:v>0.150502</c:v>
                </c:pt>
                <c:pt idx="88025">
                  <c:v>0.15019199999999999</c:v>
                </c:pt>
                <c:pt idx="88026">
                  <c:v>0.14982599999999999</c:v>
                </c:pt>
                <c:pt idx="88027">
                  <c:v>0.14940400000000001</c:v>
                </c:pt>
                <c:pt idx="88028">
                  <c:v>0.148924</c:v>
                </c:pt>
                <c:pt idx="88029">
                  <c:v>0.14838899999999999</c:v>
                </c:pt>
                <c:pt idx="88030">
                  <c:v>0.14779900000000001</c:v>
                </c:pt>
                <c:pt idx="88031">
                  <c:v>0.14715500000000001</c:v>
                </c:pt>
                <c:pt idx="88032">
                  <c:v>0.14645900000000001</c:v>
                </c:pt>
                <c:pt idx="88033">
                  <c:v>0.14570900000000001</c:v>
                </c:pt>
                <c:pt idx="88034">
                  <c:v>0.14490600000000001</c:v>
                </c:pt>
                <c:pt idx="88035">
                  <c:v>0.14405299999999999</c:v>
                </c:pt>
                <c:pt idx="88036">
                  <c:v>0.14315</c:v>
                </c:pt>
                <c:pt idx="88037">
                  <c:v>0.14219999999999999</c:v>
                </c:pt>
                <c:pt idx="88038">
                  <c:v>0.141205</c:v>
                </c:pt>
                <c:pt idx="88039">
                  <c:v>0.14016600000000001</c:v>
                </c:pt>
                <c:pt idx="88040">
                  <c:v>0.13908300000000001</c:v>
                </c:pt>
                <c:pt idx="88041">
                  <c:v>0.137959</c:v>
                </c:pt>
                <c:pt idx="88042">
                  <c:v>0.136793</c:v>
                </c:pt>
                <c:pt idx="88043">
                  <c:v>0.13558799999999999</c:v>
                </c:pt>
                <c:pt idx="88044">
                  <c:v>0.13434399999999999</c:v>
                </c:pt>
                <c:pt idx="88045">
                  <c:v>0.13306399999999999</c:v>
                </c:pt>
                <c:pt idx="88046">
                  <c:v>0.131748</c:v>
                </c:pt>
                <c:pt idx="88047">
                  <c:v>0.13040199999999999</c:v>
                </c:pt>
                <c:pt idx="88048">
                  <c:v>0.129025</c:v>
                </c:pt>
                <c:pt idx="88049">
                  <c:v>0.12762100000000001</c:v>
                </c:pt>
                <c:pt idx="88050">
                  <c:v>0.126192</c:v>
                </c:pt>
                <c:pt idx="88051">
                  <c:v>0.12474</c:v>
                </c:pt>
                <c:pt idx="88052">
                  <c:v>0.123267</c:v>
                </c:pt>
                <c:pt idx="88053">
                  <c:v>0.12177399999999999</c:v>
                </c:pt>
                <c:pt idx="88054">
                  <c:v>0.120264</c:v>
                </c:pt>
                <c:pt idx="88055">
                  <c:v>0.118738</c:v>
                </c:pt>
                <c:pt idx="88056">
                  <c:v>0.117199</c:v>
                </c:pt>
                <c:pt idx="88057">
                  <c:v>0.115648</c:v>
                </c:pt>
                <c:pt idx="88058">
                  <c:v>0.11408799999999999</c:v>
                </c:pt>
                <c:pt idx="88059">
                  <c:v>0.11251899999999999</c:v>
                </c:pt>
                <c:pt idx="88060">
                  <c:v>0.110945</c:v>
                </c:pt>
                <c:pt idx="88061">
                  <c:v>0.10936800000000001</c:v>
                </c:pt>
                <c:pt idx="88062">
                  <c:v>0.107789</c:v>
                </c:pt>
                <c:pt idx="88063">
                  <c:v>0.10621</c:v>
                </c:pt>
                <c:pt idx="88064">
                  <c:v>0.104634</c:v>
                </c:pt>
                <c:pt idx="88065">
                  <c:v>0.103063</c:v>
                </c:pt>
                <c:pt idx="88066">
                  <c:v>0.10149900000000001</c:v>
                </c:pt>
                <c:pt idx="88067">
                  <c:v>9.9944599999999995E-2</c:v>
                </c:pt>
                <c:pt idx="88068">
                  <c:v>9.8401600000000006E-2</c:v>
                </c:pt>
                <c:pt idx="88069">
                  <c:v>9.6872399999999997E-2</c:v>
                </c:pt>
                <c:pt idx="88070">
                  <c:v>9.5359200000000005E-2</c:v>
                </c:pt>
                <c:pt idx="88071">
                  <c:v>9.3864100000000006E-2</c:v>
                </c:pt>
                <c:pt idx="88072">
                  <c:v>9.2388300000000007E-2</c:v>
                </c:pt>
                <c:pt idx="88073">
                  <c:v>9.0933299999999995E-2</c:v>
                </c:pt>
                <c:pt idx="88074">
                  <c:v>8.9500999999999997E-2</c:v>
                </c:pt>
                <c:pt idx="88075">
                  <c:v>8.8093699999999997E-2</c:v>
                </c:pt>
                <c:pt idx="88076">
                  <c:v>8.6713799999999994E-2</c:v>
                </c:pt>
                <c:pt idx="88077">
                  <c:v>8.5363300000000003E-2</c:v>
                </c:pt>
                <c:pt idx="88078">
                  <c:v>8.4044099999999997E-2</c:v>
                </c:pt>
                <c:pt idx="88079">
                  <c:v>8.2757899999999995E-2</c:v>
                </c:pt>
                <c:pt idx="88080">
                  <c:v>8.1506400000000007E-2</c:v>
                </c:pt>
                <c:pt idx="88081">
                  <c:v>8.0290899999999998E-2</c:v>
                </c:pt>
                <c:pt idx="88082">
                  <c:v>7.91129E-2</c:v>
                </c:pt>
                <c:pt idx="88083">
                  <c:v>7.7973399999999998E-2</c:v>
                </c:pt>
                <c:pt idx="88084">
                  <c:v>7.6873499999999997E-2</c:v>
                </c:pt>
                <c:pt idx="88085">
                  <c:v>7.5814199999999998E-2</c:v>
                </c:pt>
                <c:pt idx="88086">
                  <c:v>7.4796100000000004E-2</c:v>
                </c:pt>
                <c:pt idx="88087">
                  <c:v>7.3819899999999994E-2</c:v>
                </c:pt>
                <c:pt idx="88088">
                  <c:v>7.2886800000000002E-2</c:v>
                </c:pt>
                <c:pt idx="88089">
                  <c:v>7.1998099999999995E-2</c:v>
                </c:pt>
                <c:pt idx="88090">
                  <c:v>7.1155499999999997E-2</c:v>
                </c:pt>
                <c:pt idx="88091">
                  <c:v>7.0360599999999995E-2</c:v>
                </c:pt>
                <c:pt idx="88092">
                  <c:v>6.9614300000000004E-2</c:v>
                </c:pt>
                <c:pt idx="88093">
                  <c:v>6.8916599999999995E-2</c:v>
                </c:pt>
                <c:pt idx="88094">
                  <c:v>6.8267599999999998E-2</c:v>
                </c:pt>
                <c:pt idx="88095">
                  <c:v>6.76673E-2</c:v>
                </c:pt>
                <c:pt idx="88096">
                  <c:v>6.7115599999999997E-2</c:v>
                </c:pt>
                <c:pt idx="88097">
                  <c:v>6.6612699999999997E-2</c:v>
                </c:pt>
                <c:pt idx="88098">
                  <c:v>6.6158900000000007E-2</c:v>
                </c:pt>
                <c:pt idx="88099">
                  <c:v>6.5754400000000005E-2</c:v>
                </c:pt>
                <c:pt idx="88100">
                  <c:v>6.5399200000000005E-2</c:v>
                </c:pt>
                <c:pt idx="88101">
                  <c:v>6.5092999999999998E-2</c:v>
                </c:pt>
                <c:pt idx="88102">
                  <c:v>6.4835699999999996E-2</c:v>
                </c:pt>
                <c:pt idx="88103">
                  <c:v>6.4626900000000001E-2</c:v>
                </c:pt>
                <c:pt idx="88104">
                  <c:v>6.4466300000000004E-2</c:v>
                </c:pt>
                <c:pt idx="88105">
                  <c:v>6.4353800000000003E-2</c:v>
                </c:pt>
                <c:pt idx="88106">
                  <c:v>6.4288700000000004E-2</c:v>
                </c:pt>
                <c:pt idx="88107">
                  <c:v>6.4270300000000002E-2</c:v>
                </c:pt>
                <c:pt idx="88108">
                  <c:v>6.4297599999999996E-2</c:v>
                </c:pt>
                <c:pt idx="88109">
                  <c:v>6.4369999999999997E-2</c:v>
                </c:pt>
                <c:pt idx="88110">
                  <c:v>6.4487000000000003E-2</c:v>
                </c:pt>
                <c:pt idx="88111">
                  <c:v>6.46476E-2</c:v>
                </c:pt>
                <c:pt idx="88112">
                  <c:v>6.4850699999999997E-2</c:v>
                </c:pt>
                <c:pt idx="88113">
                  <c:v>6.5095200000000006E-2</c:v>
                </c:pt>
                <c:pt idx="88114">
                  <c:v>6.5379699999999999E-2</c:v>
                </c:pt>
                <c:pt idx="88115">
                  <c:v>6.5702399999999994E-2</c:v>
                </c:pt>
                <c:pt idx="88116">
                  <c:v>6.6062200000000001E-2</c:v>
                </c:pt>
                <c:pt idx="88117">
                  <c:v>6.6458000000000003E-2</c:v>
                </c:pt>
                <c:pt idx="88118">
                  <c:v>6.6888100000000006E-2</c:v>
                </c:pt>
                <c:pt idx="88119">
                  <c:v>6.7350499999999994E-2</c:v>
                </c:pt>
                <c:pt idx="88120">
                  <c:v>6.7843299999999995E-2</c:v>
                </c:pt>
                <c:pt idx="88121">
                  <c:v>6.8365099999999998E-2</c:v>
                </c:pt>
                <c:pt idx="88122">
                  <c:v>6.8914299999999998E-2</c:v>
                </c:pt>
                <c:pt idx="88123">
                  <c:v>6.9489300000000004E-2</c:v>
                </c:pt>
                <c:pt idx="88124">
                  <c:v>7.0088600000000001E-2</c:v>
                </c:pt>
                <c:pt idx="88125">
                  <c:v>7.0710400000000007E-2</c:v>
                </c:pt>
                <c:pt idx="88126">
                  <c:v>7.1352899999999997E-2</c:v>
                </c:pt>
                <c:pt idx="88127">
                  <c:v>7.2014099999999998E-2</c:v>
                </c:pt>
                <c:pt idx="88128">
                  <c:v>7.2691800000000001E-2</c:v>
                </c:pt>
                <c:pt idx="88129">
                  <c:v>7.33843E-2</c:v>
                </c:pt>
                <c:pt idx="88130">
                  <c:v>7.4089699999999994E-2</c:v>
                </c:pt>
                <c:pt idx="88131">
                  <c:v>7.4805899999999995E-2</c:v>
                </c:pt>
                <c:pt idx="88132">
                  <c:v>7.5530700000000006E-2</c:v>
                </c:pt>
                <c:pt idx="88133">
                  <c:v>7.6262099999999999E-2</c:v>
                </c:pt>
                <c:pt idx="88134">
                  <c:v>7.6998300000000006E-2</c:v>
                </c:pt>
                <c:pt idx="88135">
                  <c:v>7.7737500000000001E-2</c:v>
                </c:pt>
                <c:pt idx="88136">
                  <c:v>7.8478199999999998E-2</c:v>
                </c:pt>
                <c:pt idx="88137">
                  <c:v>7.92186E-2</c:v>
                </c:pt>
                <c:pt idx="88138">
                  <c:v>7.9957200000000006E-2</c:v>
                </c:pt>
                <c:pt idx="88139">
                  <c:v>8.0692299999999995E-2</c:v>
                </c:pt>
                <c:pt idx="88140">
                  <c:v>8.1421900000000005E-2</c:v>
                </c:pt>
                <c:pt idx="88141">
                  <c:v>8.2143999999999995E-2</c:v>
                </c:pt>
                <c:pt idx="88142">
                  <c:v>8.2856600000000002E-2</c:v>
                </c:pt>
                <c:pt idx="88143">
                  <c:v>8.3557800000000002E-2</c:v>
                </c:pt>
                <c:pt idx="88144">
                  <c:v>8.4245799999999996E-2</c:v>
                </c:pt>
                <c:pt idx="88145">
                  <c:v>8.4918900000000005E-2</c:v>
                </c:pt>
                <c:pt idx="88146">
                  <c:v>8.5575700000000005E-2</c:v>
                </c:pt>
                <c:pt idx="88147">
                  <c:v>8.6215100000000003E-2</c:v>
                </c:pt>
                <c:pt idx="88148">
                  <c:v>8.6835499999999996E-2</c:v>
                </c:pt>
                <c:pt idx="88149">
                  <c:v>8.7435700000000005E-2</c:v>
                </c:pt>
                <c:pt idx="88150">
                  <c:v>8.8014300000000004E-2</c:v>
                </c:pt>
                <c:pt idx="88151">
                  <c:v>8.8570499999999996E-2</c:v>
                </c:pt>
                <c:pt idx="88152">
                  <c:v>8.9103299999999996E-2</c:v>
                </c:pt>
                <c:pt idx="88153">
                  <c:v>8.9611800000000005E-2</c:v>
                </c:pt>
                <c:pt idx="88154">
                  <c:v>9.00952E-2</c:v>
                </c:pt>
                <c:pt idx="88155">
                  <c:v>9.0552800000000003E-2</c:v>
                </c:pt>
                <c:pt idx="88156">
                  <c:v>9.0983999999999995E-2</c:v>
                </c:pt>
                <c:pt idx="88157">
                  <c:v>9.1388300000000006E-2</c:v>
                </c:pt>
                <c:pt idx="88158">
                  <c:v>9.1765299999999994E-2</c:v>
                </c:pt>
                <c:pt idx="88159">
                  <c:v>9.2114699999999994E-2</c:v>
                </c:pt>
                <c:pt idx="88160">
                  <c:v>9.2436000000000004E-2</c:v>
                </c:pt>
                <c:pt idx="88161">
                  <c:v>9.2729000000000006E-2</c:v>
                </c:pt>
                <c:pt idx="88162">
                  <c:v>9.2993199999999998E-2</c:v>
                </c:pt>
                <c:pt idx="88163">
                  <c:v>9.3228500000000006E-2</c:v>
                </c:pt>
                <c:pt idx="88164">
                  <c:v>9.3435199999999996E-2</c:v>
                </c:pt>
                <c:pt idx="88165">
                  <c:v>9.36139E-2</c:v>
                </c:pt>
                <c:pt idx="88166">
                  <c:v>9.3764899999999998E-2</c:v>
                </c:pt>
                <c:pt idx="88167">
                  <c:v>9.3888700000000005E-2</c:v>
                </c:pt>
                <c:pt idx="88168">
                  <c:v>9.3985700000000005E-2</c:v>
                </c:pt>
                <c:pt idx="88169">
                  <c:v>9.4056399999999998E-2</c:v>
                </c:pt>
                <c:pt idx="88170">
                  <c:v>9.4101400000000002E-2</c:v>
                </c:pt>
                <c:pt idx="88171">
                  <c:v>9.4121300000000005E-2</c:v>
                </c:pt>
                <c:pt idx="88172">
                  <c:v>9.4116900000000003E-2</c:v>
                </c:pt>
                <c:pt idx="88173">
                  <c:v>9.4089000000000006E-2</c:v>
                </c:pt>
                <c:pt idx="88174">
                  <c:v>9.4038499999999997E-2</c:v>
                </c:pt>
                <c:pt idx="88175">
                  <c:v>9.39667E-2</c:v>
                </c:pt>
                <c:pt idx="88176">
                  <c:v>9.3874700000000005E-2</c:v>
                </c:pt>
                <c:pt idx="88177">
                  <c:v>9.3764299999999995E-2</c:v>
                </c:pt>
                <c:pt idx="88178">
                  <c:v>9.3636899999999995E-2</c:v>
                </c:pt>
                <c:pt idx="88179">
                  <c:v>9.34942E-2</c:v>
                </c:pt>
                <c:pt idx="88180">
                  <c:v>9.3337600000000007E-2</c:v>
                </c:pt>
                <c:pt idx="88181">
                  <c:v>9.3168299999999996E-2</c:v>
                </c:pt>
                <c:pt idx="88182">
                  <c:v>9.2987700000000006E-2</c:v>
                </c:pt>
                <c:pt idx="88183">
                  <c:v>9.2797199999999996E-2</c:v>
                </c:pt>
                <c:pt idx="88184">
                  <c:v>9.2598299999999995E-2</c:v>
                </c:pt>
                <c:pt idx="88185">
                  <c:v>9.23924E-2</c:v>
                </c:pt>
                <c:pt idx="88186">
                  <c:v>9.2181299999999994E-2</c:v>
                </c:pt>
                <c:pt idx="88187">
                  <c:v>9.1966400000000004E-2</c:v>
                </c:pt>
                <c:pt idx="88188">
                  <c:v>9.1749499999999998E-2</c:v>
                </c:pt>
                <c:pt idx="88189">
                  <c:v>9.15324E-2</c:v>
                </c:pt>
                <c:pt idx="88190">
                  <c:v>9.1316599999999998E-2</c:v>
                </c:pt>
                <c:pt idx="88191">
                  <c:v>9.1103600000000007E-2</c:v>
                </c:pt>
                <c:pt idx="88192">
                  <c:v>9.0895100000000006E-2</c:v>
                </c:pt>
                <c:pt idx="88193">
                  <c:v>9.0692999999999996E-2</c:v>
                </c:pt>
                <c:pt idx="88194">
                  <c:v>9.0498999999999996E-2</c:v>
                </c:pt>
                <c:pt idx="88195">
                  <c:v>9.0315000000000006E-2</c:v>
                </c:pt>
                <c:pt idx="88196">
                  <c:v>9.0142799999999995E-2</c:v>
                </c:pt>
                <c:pt idx="88197">
                  <c:v>8.99842E-2</c:v>
                </c:pt>
                <c:pt idx="88198">
                  <c:v>8.9840799999999998E-2</c:v>
                </c:pt>
                <c:pt idx="88199">
                  <c:v>8.9714000000000002E-2</c:v>
                </c:pt>
                <c:pt idx="88200">
                  <c:v>8.9605000000000004E-2</c:v>
                </c:pt>
                <c:pt idx="88201">
                  <c:v>8.9515300000000006E-2</c:v>
                </c:pt>
                <c:pt idx="88202">
                  <c:v>8.9446399999999995E-2</c:v>
                </c:pt>
                <c:pt idx="88203">
                  <c:v>8.9399300000000001E-2</c:v>
                </c:pt>
                <c:pt idx="88204">
                  <c:v>8.9375200000000002E-2</c:v>
                </c:pt>
                <c:pt idx="88205">
                  <c:v>8.9375099999999999E-2</c:v>
                </c:pt>
                <c:pt idx="88206">
                  <c:v>8.9399699999999999E-2</c:v>
                </c:pt>
                <c:pt idx="88207">
                  <c:v>8.9450000000000002E-2</c:v>
                </c:pt>
                <c:pt idx="88208">
                  <c:v>8.9526900000000006E-2</c:v>
                </c:pt>
                <c:pt idx="88209">
                  <c:v>8.96314E-2</c:v>
                </c:pt>
                <c:pt idx="88210">
                  <c:v>8.9764300000000005E-2</c:v>
                </c:pt>
                <c:pt idx="88211">
                  <c:v>8.9926300000000001E-2</c:v>
                </c:pt>
                <c:pt idx="88212">
                  <c:v>9.0118000000000004E-2</c:v>
                </c:pt>
                <c:pt idx="88213">
                  <c:v>9.0339900000000001E-2</c:v>
                </c:pt>
                <c:pt idx="88214">
                  <c:v>9.0592500000000006E-2</c:v>
                </c:pt>
                <c:pt idx="88215">
                  <c:v>9.0876100000000001E-2</c:v>
                </c:pt>
                <c:pt idx="88216">
                  <c:v>9.1190900000000005E-2</c:v>
                </c:pt>
                <c:pt idx="88217">
                  <c:v>9.1536999999999993E-2</c:v>
                </c:pt>
                <c:pt idx="88218">
                  <c:v>9.1914399999999993E-2</c:v>
                </c:pt>
                <c:pt idx="88219">
                  <c:v>9.2323100000000005E-2</c:v>
                </c:pt>
                <c:pt idx="88220">
                  <c:v>9.2762999999999998E-2</c:v>
                </c:pt>
                <c:pt idx="88221">
                  <c:v>9.32336E-2</c:v>
                </c:pt>
                <c:pt idx="88222">
                  <c:v>9.3734700000000004E-2</c:v>
                </c:pt>
                <c:pt idx="88223">
                  <c:v>9.4266199999999994E-2</c:v>
                </c:pt>
                <c:pt idx="88224">
                  <c:v>9.4827900000000007E-2</c:v>
                </c:pt>
                <c:pt idx="88225">
                  <c:v>9.5419699999999996E-2</c:v>
                </c:pt>
                <c:pt idx="88226">
                  <c:v>9.6041000000000001E-2</c:v>
                </c:pt>
                <c:pt idx="88227">
                  <c:v>9.6690999999999999E-2</c:v>
                </c:pt>
                <c:pt idx="88228">
                  <c:v>9.73691E-2</c:v>
                </c:pt>
                <c:pt idx="88229">
                  <c:v>9.8074700000000001E-2</c:v>
                </c:pt>
                <c:pt idx="88230">
                  <c:v>9.8807000000000006E-2</c:v>
                </c:pt>
                <c:pt idx="88231">
                  <c:v>9.9565299999999995E-2</c:v>
                </c:pt>
                <c:pt idx="88232">
                  <c:v>0.10034899999999999</c:v>
                </c:pt>
                <c:pt idx="88233">
                  <c:v>0.101157</c:v>
                </c:pt>
                <c:pt idx="88234">
                  <c:v>0.101988</c:v>
                </c:pt>
                <c:pt idx="88235">
                  <c:v>0.102842</c:v>
                </c:pt>
                <c:pt idx="88236">
                  <c:v>0.103718</c:v>
                </c:pt>
                <c:pt idx="88237">
                  <c:v>0.104613</c:v>
                </c:pt>
                <c:pt idx="88238">
                  <c:v>0.105529</c:v>
                </c:pt>
                <c:pt idx="88239">
                  <c:v>0.106463</c:v>
                </c:pt>
                <c:pt idx="88240">
                  <c:v>0.107415</c:v>
                </c:pt>
                <c:pt idx="88241">
                  <c:v>0.10838299999999999</c:v>
                </c:pt>
                <c:pt idx="88242">
                  <c:v>0.109365</c:v>
                </c:pt>
                <c:pt idx="88243">
                  <c:v>0.110361</c:v>
                </c:pt>
                <c:pt idx="88244">
                  <c:v>0.11136799999999999</c:v>
                </c:pt>
                <c:pt idx="88245">
                  <c:v>0.112386</c:v>
                </c:pt>
                <c:pt idx="88246">
                  <c:v>0.113412</c:v>
                </c:pt>
                <c:pt idx="88247">
                  <c:v>0.11444699999999999</c:v>
                </c:pt>
                <c:pt idx="88248">
                  <c:v>0.11548799999999999</c:v>
                </c:pt>
                <c:pt idx="88249">
                  <c:v>0.116534</c:v>
                </c:pt>
                <c:pt idx="88250">
                  <c:v>0.11758399999999999</c:v>
                </c:pt>
                <c:pt idx="88251">
                  <c:v>0.118634</c:v>
                </c:pt>
                <c:pt idx="88252">
                  <c:v>0.119685</c:v>
                </c:pt>
                <c:pt idx="88253">
                  <c:v>0.12073399999999999</c:v>
                </c:pt>
                <c:pt idx="88254">
                  <c:v>0.12178</c:v>
                </c:pt>
                <c:pt idx="88255">
                  <c:v>0.122823</c:v>
                </c:pt>
                <c:pt idx="88256">
                  <c:v>0.12386</c:v>
                </c:pt>
                <c:pt idx="88257">
                  <c:v>0.12489</c:v>
                </c:pt>
                <c:pt idx="88258">
                  <c:v>0.125913</c:v>
                </c:pt>
                <c:pt idx="88259">
                  <c:v>0.12692600000000001</c:v>
                </c:pt>
                <c:pt idx="88260">
                  <c:v>0.12792799999999999</c:v>
                </c:pt>
                <c:pt idx="88261">
                  <c:v>0.12891900000000001</c:v>
                </c:pt>
                <c:pt idx="88262">
                  <c:v>0.12989800000000001</c:v>
                </c:pt>
                <c:pt idx="88263">
                  <c:v>0.13086300000000001</c:v>
                </c:pt>
                <c:pt idx="88264">
                  <c:v>0.13181499999999999</c:v>
                </c:pt>
                <c:pt idx="88265">
                  <c:v>0.13275200000000001</c:v>
                </c:pt>
                <c:pt idx="88266">
                  <c:v>0.13367299999999999</c:v>
                </c:pt>
                <c:pt idx="88267">
                  <c:v>0.134576</c:v>
                </c:pt>
                <c:pt idx="88268">
                  <c:v>0.135461</c:v>
                </c:pt>
                <c:pt idx="88269">
                  <c:v>0.136326</c:v>
                </c:pt>
                <c:pt idx="88270">
                  <c:v>0.13716800000000001</c:v>
                </c:pt>
                <c:pt idx="88271">
                  <c:v>0.137988</c:v>
                </c:pt>
                <c:pt idx="88272">
                  <c:v>0.13878299999999999</c:v>
                </c:pt>
                <c:pt idx="88273">
                  <c:v>0.13955200000000001</c:v>
                </c:pt>
                <c:pt idx="88274">
                  <c:v>0.140294</c:v>
                </c:pt>
                <c:pt idx="88275">
                  <c:v>0.14100799999999999</c:v>
                </c:pt>
                <c:pt idx="88276">
                  <c:v>0.14169300000000001</c:v>
                </c:pt>
                <c:pt idx="88277">
                  <c:v>0.142347</c:v>
                </c:pt>
                <c:pt idx="88278">
                  <c:v>0.14296800000000001</c:v>
                </c:pt>
                <c:pt idx="88279">
                  <c:v>0.14355599999999999</c:v>
                </c:pt>
                <c:pt idx="88280">
                  <c:v>0.14410899999999999</c:v>
                </c:pt>
                <c:pt idx="88281">
                  <c:v>0.14462700000000001</c:v>
                </c:pt>
                <c:pt idx="88282">
                  <c:v>0.14510799999999999</c:v>
                </c:pt>
                <c:pt idx="88283">
                  <c:v>0.14555199999999999</c:v>
                </c:pt>
                <c:pt idx="88284">
                  <c:v>0.145958</c:v>
                </c:pt>
                <c:pt idx="88285">
                  <c:v>0.14632500000000001</c:v>
                </c:pt>
                <c:pt idx="88286">
                  <c:v>0.146651</c:v>
                </c:pt>
                <c:pt idx="88287">
                  <c:v>0.14693700000000001</c:v>
                </c:pt>
                <c:pt idx="88288">
                  <c:v>0.14718000000000001</c:v>
                </c:pt>
                <c:pt idx="88289">
                  <c:v>0.14738000000000001</c:v>
                </c:pt>
                <c:pt idx="88290">
                  <c:v>0.147536</c:v>
                </c:pt>
                <c:pt idx="88291">
                  <c:v>0.147646</c:v>
                </c:pt>
                <c:pt idx="88292">
                  <c:v>0.14771000000000001</c:v>
                </c:pt>
                <c:pt idx="88293">
                  <c:v>0.147727</c:v>
                </c:pt>
                <c:pt idx="88294">
                  <c:v>0.14769599999999999</c:v>
                </c:pt>
                <c:pt idx="88295">
                  <c:v>0.147614</c:v>
                </c:pt>
                <c:pt idx="88296">
                  <c:v>0.147483</c:v>
                </c:pt>
                <c:pt idx="88297">
                  <c:v>0.14730099999999999</c:v>
                </c:pt>
                <c:pt idx="88298">
                  <c:v>0.147068</c:v>
                </c:pt>
                <c:pt idx="88299">
                  <c:v>0.146782</c:v>
                </c:pt>
                <c:pt idx="88300">
                  <c:v>0.14644299999999999</c:v>
                </c:pt>
                <c:pt idx="88301">
                  <c:v>0.14605000000000001</c:v>
                </c:pt>
                <c:pt idx="88302">
                  <c:v>0.14560300000000001</c:v>
                </c:pt>
                <c:pt idx="88303">
                  <c:v>0.14510100000000001</c:v>
                </c:pt>
                <c:pt idx="88304">
                  <c:v>0.144543</c:v>
                </c:pt>
                <c:pt idx="88305">
                  <c:v>0.14393</c:v>
                </c:pt>
                <c:pt idx="88306">
                  <c:v>0.14326</c:v>
                </c:pt>
                <c:pt idx="88307">
                  <c:v>0.14253399999999999</c:v>
                </c:pt>
                <c:pt idx="88308">
                  <c:v>0.14175099999999999</c:v>
                </c:pt>
                <c:pt idx="88309">
                  <c:v>0.14091000000000001</c:v>
                </c:pt>
                <c:pt idx="88310">
                  <c:v>0.140012</c:v>
                </c:pt>
                <c:pt idx="88311">
                  <c:v>0.13905600000000001</c:v>
                </c:pt>
                <c:pt idx="88312">
                  <c:v>0.138043</c:v>
                </c:pt>
                <c:pt idx="88313">
                  <c:v>0.13697400000000001</c:v>
                </c:pt>
                <c:pt idx="88314">
                  <c:v>0.135847</c:v>
                </c:pt>
                <c:pt idx="88315">
                  <c:v>0.13466500000000001</c:v>
                </c:pt>
                <c:pt idx="88316">
                  <c:v>0.13342599999999999</c:v>
                </c:pt>
                <c:pt idx="88317">
                  <c:v>0.132132</c:v>
                </c:pt>
                <c:pt idx="88318">
                  <c:v>0.13078300000000001</c:v>
                </c:pt>
                <c:pt idx="88319">
                  <c:v>0.12938</c:v>
                </c:pt>
                <c:pt idx="88320">
                  <c:v>0.12792400000000001</c:v>
                </c:pt>
                <c:pt idx="88321">
                  <c:v>0.126415</c:v>
                </c:pt>
                <c:pt idx="88322">
                  <c:v>0.12485400000000001</c:v>
                </c:pt>
                <c:pt idx="88323">
                  <c:v>0.12324300000000001</c:v>
                </c:pt>
                <c:pt idx="88324">
                  <c:v>0.121582</c:v>
                </c:pt>
                <c:pt idx="88325">
                  <c:v>0.11987399999999999</c:v>
                </c:pt>
                <c:pt idx="88326">
                  <c:v>0.118119</c:v>
                </c:pt>
                <c:pt idx="88327">
                  <c:v>0.11631900000000001</c:v>
                </c:pt>
                <c:pt idx="88328">
                  <c:v>0.114477</c:v>
                </c:pt>
                <c:pt idx="88329">
                  <c:v>0.112593</c:v>
                </c:pt>
                <c:pt idx="88330">
                  <c:v>0.110668</c:v>
                </c:pt>
                <c:pt idx="88331">
                  <c:v>0.108704</c:v>
                </c:pt>
                <c:pt idx="88332">
                  <c:v>0.10670300000000001</c:v>
                </c:pt>
                <c:pt idx="88333">
                  <c:v>0.104667</c:v>
                </c:pt>
                <c:pt idx="88334">
                  <c:v>0.10259799999999999</c:v>
                </c:pt>
                <c:pt idx="88335">
                  <c:v>0.100499</c:v>
                </c:pt>
                <c:pt idx="88336">
                  <c:v>9.8372500000000002E-2</c:v>
                </c:pt>
                <c:pt idx="88337">
                  <c:v>9.6219299999999994E-2</c:v>
                </c:pt>
                <c:pt idx="88338">
                  <c:v>9.40415E-2</c:v>
                </c:pt>
                <c:pt idx="88339">
                  <c:v>9.1841300000000001E-2</c:v>
                </c:pt>
                <c:pt idx="88340">
                  <c:v>8.9621699999999999E-2</c:v>
                </c:pt>
                <c:pt idx="88341">
                  <c:v>8.7385500000000005E-2</c:v>
                </c:pt>
                <c:pt idx="88342">
                  <c:v>8.51354E-2</c:v>
                </c:pt>
                <c:pt idx="88343">
                  <c:v>8.2874199999999995E-2</c:v>
                </c:pt>
                <c:pt idx="88344">
                  <c:v>8.0604999999999996E-2</c:v>
                </c:pt>
                <c:pt idx="88345">
                  <c:v>7.83306E-2</c:v>
                </c:pt>
                <c:pt idx="88346">
                  <c:v>7.6053700000000002E-2</c:v>
                </c:pt>
                <c:pt idx="88347">
                  <c:v>7.3776900000000006E-2</c:v>
                </c:pt>
                <c:pt idx="88348">
                  <c:v>7.15036E-2</c:v>
                </c:pt>
                <c:pt idx="88349">
                  <c:v>6.9237000000000007E-2</c:v>
                </c:pt>
                <c:pt idx="88350">
                  <c:v>6.6981399999999996E-2</c:v>
                </c:pt>
                <c:pt idx="88351">
                  <c:v>6.4741000000000007E-2</c:v>
                </c:pt>
                <c:pt idx="88352">
                  <c:v>6.2519099999999994E-2</c:v>
                </c:pt>
                <c:pt idx="88353">
                  <c:v>6.0317700000000002E-2</c:v>
                </c:pt>
                <c:pt idx="88354">
                  <c:v>5.81389E-2</c:v>
                </c:pt>
                <c:pt idx="88355">
                  <c:v>5.5985600000000003E-2</c:v>
                </c:pt>
                <c:pt idx="88356">
                  <c:v>5.3860499999999999E-2</c:v>
                </c:pt>
                <c:pt idx="88357">
                  <c:v>5.1765800000000001E-2</c:v>
                </c:pt>
                <c:pt idx="88358">
                  <c:v>4.9703900000000002E-2</c:v>
                </c:pt>
                <c:pt idx="88359">
                  <c:v>4.7677499999999998E-2</c:v>
                </c:pt>
                <c:pt idx="88360">
                  <c:v>4.5689100000000003E-2</c:v>
                </c:pt>
                <c:pt idx="88361">
                  <c:v>4.3740800000000003E-2</c:v>
                </c:pt>
                <c:pt idx="88362">
                  <c:v>4.1834900000000001E-2</c:v>
                </c:pt>
                <c:pt idx="88363">
                  <c:v>3.9973300000000003E-2</c:v>
                </c:pt>
                <c:pt idx="88364">
                  <c:v>3.81581E-2</c:v>
                </c:pt>
                <c:pt idx="88365">
                  <c:v>3.6390499999999999E-2</c:v>
                </c:pt>
                <c:pt idx="88366">
                  <c:v>3.4672099999999997E-2</c:v>
                </c:pt>
                <c:pt idx="88367">
                  <c:v>3.3004600000000002E-2</c:v>
                </c:pt>
                <c:pt idx="88368">
                  <c:v>3.1389899999999998E-2</c:v>
                </c:pt>
                <c:pt idx="88369">
                  <c:v>2.9829700000000001E-2</c:v>
                </c:pt>
                <c:pt idx="88370">
                  <c:v>2.83255E-2</c:v>
                </c:pt>
                <c:pt idx="88371">
                  <c:v>2.6878699999999998E-2</c:v>
                </c:pt>
                <c:pt idx="88372">
                  <c:v>2.5490700000000002E-2</c:v>
                </c:pt>
                <c:pt idx="88373">
                  <c:v>2.4163E-2</c:v>
                </c:pt>
                <c:pt idx="88374">
                  <c:v>2.28965E-2</c:v>
                </c:pt>
                <c:pt idx="88375">
                  <c:v>2.16919E-2</c:v>
                </c:pt>
                <c:pt idx="88376">
                  <c:v>2.0549600000000001E-2</c:v>
                </c:pt>
                <c:pt idx="88377">
                  <c:v>1.94702E-2</c:v>
                </c:pt>
                <c:pt idx="88378">
                  <c:v>1.8454000000000002E-2</c:v>
                </c:pt>
                <c:pt idx="88379">
                  <c:v>1.7501300000000001E-2</c:v>
                </c:pt>
                <c:pt idx="88380">
                  <c:v>1.6611999999999998E-2</c:v>
                </c:pt>
                <c:pt idx="88381">
                  <c:v>1.5786100000000001E-2</c:v>
                </c:pt>
                <c:pt idx="88382">
                  <c:v>1.50232E-2</c:v>
                </c:pt>
                <c:pt idx="88383">
                  <c:v>1.4323000000000001E-2</c:v>
                </c:pt>
                <c:pt idx="88384">
                  <c:v>1.36849E-2</c:v>
                </c:pt>
                <c:pt idx="88385">
                  <c:v>1.3108399999999999E-2</c:v>
                </c:pt>
                <c:pt idx="88386">
                  <c:v>1.25925E-2</c:v>
                </c:pt>
                <c:pt idx="88387">
                  <c:v>1.21362E-2</c:v>
                </c:pt>
                <c:pt idx="88388">
                  <c:v>1.17383E-2</c:v>
                </c:pt>
                <c:pt idx="88389">
                  <c:v>1.1397900000000001E-2</c:v>
                </c:pt>
                <c:pt idx="88390">
                  <c:v>1.11136E-2</c:v>
                </c:pt>
                <c:pt idx="88391">
                  <c:v>1.0883800000000001E-2</c:v>
                </c:pt>
                <c:pt idx="88392">
                  <c:v>1.07072E-2</c:v>
                </c:pt>
                <c:pt idx="88393">
                  <c:v>1.05822E-2</c:v>
                </c:pt>
                <c:pt idx="88394">
                  <c:v>1.05071E-2</c:v>
                </c:pt>
                <c:pt idx="88395">
                  <c:v>1.04803E-2</c:v>
                </c:pt>
                <c:pt idx="88396">
                  <c:v>1.0499400000000001E-2</c:v>
                </c:pt>
                <c:pt idx="88397">
                  <c:v>1.0562200000000001E-2</c:v>
                </c:pt>
                <c:pt idx="88398">
                  <c:v>1.0666500000000001E-2</c:v>
                </c:pt>
                <c:pt idx="88399">
                  <c:v>1.0810699999999999E-2</c:v>
                </c:pt>
                <c:pt idx="88400">
                  <c:v>1.09926E-2</c:v>
                </c:pt>
                <c:pt idx="88401">
                  <c:v>1.1210299999999999E-2</c:v>
                </c:pt>
                <c:pt idx="88402">
                  <c:v>1.1461499999999999E-2</c:v>
                </c:pt>
                <c:pt idx="88403">
                  <c:v>1.1743999999999999E-2</c:v>
                </c:pt>
                <c:pt idx="88404">
                  <c:v>1.20558E-2</c:v>
                </c:pt>
                <c:pt idx="88405">
                  <c:v>1.23943E-2</c:v>
                </c:pt>
                <c:pt idx="88406">
                  <c:v>1.27571E-2</c:v>
                </c:pt>
                <c:pt idx="88407">
                  <c:v>1.3141999999999999E-2</c:v>
                </c:pt>
                <c:pt idx="88408">
                  <c:v>1.35464E-2</c:v>
                </c:pt>
                <c:pt idx="88409">
                  <c:v>1.39679E-2</c:v>
                </c:pt>
                <c:pt idx="88410">
                  <c:v>1.4403900000000001E-2</c:v>
                </c:pt>
                <c:pt idx="88411">
                  <c:v>1.48518E-2</c:v>
                </c:pt>
                <c:pt idx="88412">
                  <c:v>1.5309700000000001E-2</c:v>
                </c:pt>
                <c:pt idx="88413">
                  <c:v>1.5775500000000001E-2</c:v>
                </c:pt>
                <c:pt idx="88414">
                  <c:v>1.62472E-2</c:v>
                </c:pt>
                <c:pt idx="88415">
                  <c:v>1.6722399999999998E-2</c:v>
                </c:pt>
                <c:pt idx="88416">
                  <c:v>1.7199200000000001E-2</c:v>
                </c:pt>
                <c:pt idx="88417">
                  <c:v>1.7675199999999999E-2</c:v>
                </c:pt>
                <c:pt idx="88418">
                  <c:v>1.8148000000000001E-2</c:v>
                </c:pt>
                <c:pt idx="88419">
                  <c:v>1.8615699999999999E-2</c:v>
                </c:pt>
                <c:pt idx="88420">
                  <c:v>1.9076300000000001E-2</c:v>
                </c:pt>
                <c:pt idx="88421">
                  <c:v>1.9528299999999998E-2</c:v>
                </c:pt>
                <c:pt idx="88422">
                  <c:v>1.9970399999999999E-2</c:v>
                </c:pt>
                <c:pt idx="88423">
                  <c:v>2.0401200000000001E-2</c:v>
                </c:pt>
                <c:pt idx="88424">
                  <c:v>2.0818799999999998E-2</c:v>
                </c:pt>
                <c:pt idx="88425">
                  <c:v>2.12211E-2</c:v>
                </c:pt>
                <c:pt idx="88426">
                  <c:v>2.1606400000000001E-2</c:v>
                </c:pt>
                <c:pt idx="88427">
                  <c:v>2.1973800000000002E-2</c:v>
                </c:pt>
                <c:pt idx="88428">
                  <c:v>2.23223E-2</c:v>
                </c:pt>
                <c:pt idx="88429">
                  <c:v>2.2650900000000002E-2</c:v>
                </c:pt>
                <c:pt idx="88430">
                  <c:v>2.2958699999999999E-2</c:v>
                </c:pt>
                <c:pt idx="88431">
                  <c:v>2.32453E-2</c:v>
                </c:pt>
                <c:pt idx="88432">
                  <c:v>2.351E-2</c:v>
                </c:pt>
                <c:pt idx="88433">
                  <c:v>2.3752100000000002E-2</c:v>
                </c:pt>
                <c:pt idx="88434">
                  <c:v>2.3970700000000001E-2</c:v>
                </c:pt>
                <c:pt idx="88435">
                  <c:v>2.4165099999999998E-2</c:v>
                </c:pt>
                <c:pt idx="88436">
                  <c:v>2.43354E-2</c:v>
                </c:pt>
                <c:pt idx="88437">
                  <c:v>2.4482400000000001E-2</c:v>
                </c:pt>
                <c:pt idx="88438">
                  <c:v>2.46071E-2</c:v>
                </c:pt>
                <c:pt idx="88439">
                  <c:v>2.4710699999999999E-2</c:v>
                </c:pt>
                <c:pt idx="88440">
                  <c:v>2.4792399999999999E-2</c:v>
                </c:pt>
                <c:pt idx="88441">
                  <c:v>2.4851100000000001E-2</c:v>
                </c:pt>
                <c:pt idx="88442">
                  <c:v>2.4887200000000002E-2</c:v>
                </c:pt>
                <c:pt idx="88443">
                  <c:v>2.4901400000000001E-2</c:v>
                </c:pt>
                <c:pt idx="88444">
                  <c:v>2.4894099999999999E-2</c:v>
                </c:pt>
                <c:pt idx="88445">
                  <c:v>2.4865700000000001E-2</c:v>
                </c:pt>
                <c:pt idx="88446">
                  <c:v>2.48168E-2</c:v>
                </c:pt>
                <c:pt idx="88447">
                  <c:v>2.47484E-2</c:v>
                </c:pt>
                <c:pt idx="88448">
                  <c:v>2.46614E-2</c:v>
                </c:pt>
                <c:pt idx="88449">
                  <c:v>2.45563E-2</c:v>
                </c:pt>
                <c:pt idx="88450">
                  <c:v>2.44341E-2</c:v>
                </c:pt>
                <c:pt idx="88451">
                  <c:v>2.4295500000000001E-2</c:v>
                </c:pt>
                <c:pt idx="88452">
                  <c:v>2.4141200000000002E-2</c:v>
                </c:pt>
                <c:pt idx="88453">
                  <c:v>2.3972299999999998E-2</c:v>
                </c:pt>
                <c:pt idx="88454">
                  <c:v>2.3789999999999999E-2</c:v>
                </c:pt>
                <c:pt idx="88455">
                  <c:v>2.3595700000000001E-2</c:v>
                </c:pt>
                <c:pt idx="88456">
                  <c:v>2.3390999999999999E-2</c:v>
                </c:pt>
                <c:pt idx="88457">
                  <c:v>2.3177300000000001E-2</c:v>
                </c:pt>
                <c:pt idx="88458">
                  <c:v>2.2955699999999999E-2</c:v>
                </c:pt>
                <c:pt idx="88459">
                  <c:v>2.2728100000000001E-2</c:v>
                </c:pt>
                <c:pt idx="88460">
                  <c:v>2.2496499999999999E-2</c:v>
                </c:pt>
                <c:pt idx="88461">
                  <c:v>2.2262799999999999E-2</c:v>
                </c:pt>
                <c:pt idx="88462">
                  <c:v>2.2028800000000001E-2</c:v>
                </c:pt>
                <c:pt idx="88463">
                  <c:v>2.1796200000000002E-2</c:v>
                </c:pt>
                <c:pt idx="88464">
                  <c:v>2.1566599999999998E-2</c:v>
                </c:pt>
                <c:pt idx="88465">
                  <c:v>2.13419E-2</c:v>
                </c:pt>
                <c:pt idx="88466">
                  <c:v>2.1123800000000002E-2</c:v>
                </c:pt>
                <c:pt idx="88467">
                  <c:v>2.09144E-2</c:v>
                </c:pt>
                <c:pt idx="88468">
                  <c:v>2.0715299999999999E-2</c:v>
                </c:pt>
                <c:pt idx="88469">
                  <c:v>2.0528299999999999E-2</c:v>
                </c:pt>
                <c:pt idx="88470">
                  <c:v>2.0355100000000001E-2</c:v>
                </c:pt>
                <c:pt idx="88471">
                  <c:v>2.0197199999999998E-2</c:v>
                </c:pt>
                <c:pt idx="88472">
                  <c:v>2.0056399999999999E-2</c:v>
                </c:pt>
                <c:pt idx="88473">
                  <c:v>1.9934400000000001E-2</c:v>
                </c:pt>
                <c:pt idx="88474">
                  <c:v>1.9832700000000002E-2</c:v>
                </c:pt>
                <c:pt idx="88475">
                  <c:v>1.9753199999999999E-2</c:v>
                </c:pt>
                <c:pt idx="88476">
                  <c:v>1.96975E-2</c:v>
                </c:pt>
                <c:pt idx="88477">
                  <c:v>1.9666900000000001E-2</c:v>
                </c:pt>
                <c:pt idx="88478">
                  <c:v>1.9662800000000001E-2</c:v>
                </c:pt>
                <c:pt idx="88479">
                  <c:v>1.9686499999999999E-2</c:v>
                </c:pt>
                <c:pt idx="88480">
                  <c:v>1.97396E-2</c:v>
                </c:pt>
                <c:pt idx="88481">
                  <c:v>1.9823199999999999E-2</c:v>
                </c:pt>
                <c:pt idx="88482">
                  <c:v>1.9938899999999999E-2</c:v>
                </c:pt>
                <c:pt idx="88483">
                  <c:v>2.00877E-2</c:v>
                </c:pt>
                <c:pt idx="88484">
                  <c:v>2.0270799999999999E-2</c:v>
                </c:pt>
                <c:pt idx="88485">
                  <c:v>2.0489E-2</c:v>
                </c:pt>
                <c:pt idx="88486">
                  <c:v>2.07431E-2</c:v>
                </c:pt>
                <c:pt idx="88487">
                  <c:v>2.1034000000000001E-2</c:v>
                </c:pt>
                <c:pt idx="88488">
                  <c:v>2.1362699999999998E-2</c:v>
                </c:pt>
                <c:pt idx="88489">
                  <c:v>2.1730099999999999E-2</c:v>
                </c:pt>
                <c:pt idx="88490">
                  <c:v>2.2136800000000002E-2</c:v>
                </c:pt>
                <c:pt idx="88491">
                  <c:v>2.2583499999999999E-2</c:v>
                </c:pt>
                <c:pt idx="88492">
                  <c:v>2.30706E-2</c:v>
                </c:pt>
                <c:pt idx="88493">
                  <c:v>2.3598299999999999E-2</c:v>
                </c:pt>
                <c:pt idx="88494">
                  <c:v>2.41672E-2</c:v>
                </c:pt>
                <c:pt idx="88495">
                  <c:v>2.4777400000000002E-2</c:v>
                </c:pt>
                <c:pt idx="88496">
                  <c:v>2.5428900000000001E-2</c:v>
                </c:pt>
                <c:pt idx="88497">
                  <c:v>2.6121700000000001E-2</c:v>
                </c:pt>
                <c:pt idx="88498">
                  <c:v>2.68557E-2</c:v>
                </c:pt>
                <c:pt idx="88499">
                  <c:v>2.76309E-2</c:v>
                </c:pt>
                <c:pt idx="88500">
                  <c:v>2.8447099999999999E-2</c:v>
                </c:pt>
                <c:pt idx="88501">
                  <c:v>2.9304E-2</c:v>
                </c:pt>
                <c:pt idx="88502">
                  <c:v>3.0201100000000002E-2</c:v>
                </c:pt>
                <c:pt idx="88503">
                  <c:v>3.1137999999999999E-2</c:v>
                </c:pt>
                <c:pt idx="88504">
                  <c:v>3.2113900000000001E-2</c:v>
                </c:pt>
                <c:pt idx="88505">
                  <c:v>3.3128100000000001E-2</c:v>
                </c:pt>
                <c:pt idx="88506">
                  <c:v>3.41797E-2</c:v>
                </c:pt>
                <c:pt idx="88507">
                  <c:v>3.5268000000000001E-2</c:v>
                </c:pt>
                <c:pt idx="88508">
                  <c:v>3.6392000000000001E-2</c:v>
                </c:pt>
                <c:pt idx="88509">
                  <c:v>3.7550899999999998E-2</c:v>
                </c:pt>
                <c:pt idx="88510">
                  <c:v>3.8743899999999998E-2</c:v>
                </c:pt>
                <c:pt idx="88511">
                  <c:v>3.9969600000000001E-2</c:v>
                </c:pt>
                <c:pt idx="88512">
                  <c:v>4.1226499999999999E-2</c:v>
                </c:pt>
                <c:pt idx="88513">
                  <c:v>4.2512899999999999E-2</c:v>
                </c:pt>
                <c:pt idx="88514">
                  <c:v>4.3827199999999997E-2</c:v>
                </c:pt>
                <c:pt idx="88515">
                  <c:v>4.5168E-2</c:v>
                </c:pt>
                <c:pt idx="88516">
                  <c:v>4.6533499999999998E-2</c:v>
                </c:pt>
                <c:pt idx="88517">
                  <c:v>4.7921900000000003E-2</c:v>
                </c:pt>
                <c:pt idx="88518">
                  <c:v>4.9331300000000002E-2</c:v>
                </c:pt>
                <c:pt idx="88519">
                  <c:v>5.0759800000000001E-2</c:v>
                </c:pt>
                <c:pt idx="88520">
                  <c:v>5.2205399999999999E-2</c:v>
                </c:pt>
                <c:pt idx="88521">
                  <c:v>5.36658E-2</c:v>
                </c:pt>
                <c:pt idx="88522">
                  <c:v>5.5138899999999998E-2</c:v>
                </c:pt>
                <c:pt idx="88523">
                  <c:v>5.6622199999999998E-2</c:v>
                </c:pt>
                <c:pt idx="88524">
                  <c:v>5.8113600000000001E-2</c:v>
                </c:pt>
                <c:pt idx="88525">
                  <c:v>5.9610999999999997E-2</c:v>
                </c:pt>
                <c:pt idx="88526">
                  <c:v>6.1112E-2</c:v>
                </c:pt>
                <c:pt idx="88527">
                  <c:v>6.2614199999999995E-2</c:v>
                </c:pt>
                <c:pt idx="88528">
                  <c:v>6.4114900000000002E-2</c:v>
                </c:pt>
                <c:pt idx="88529">
                  <c:v>6.5611799999999998E-2</c:v>
                </c:pt>
                <c:pt idx="88530">
                  <c:v>6.7102400000000006E-2</c:v>
                </c:pt>
                <c:pt idx="88531">
                  <c:v>6.8584400000000004E-2</c:v>
                </c:pt>
                <c:pt idx="88532">
                  <c:v>7.0055099999999995E-2</c:v>
                </c:pt>
                <c:pt idx="88533">
                  <c:v>7.1511900000000003E-2</c:v>
                </c:pt>
                <c:pt idx="88534">
                  <c:v>7.2952199999999995E-2</c:v>
                </c:pt>
                <c:pt idx="88535">
                  <c:v>7.4373400000000006E-2</c:v>
                </c:pt>
                <c:pt idx="88536">
                  <c:v>7.5772999999999993E-2</c:v>
                </c:pt>
                <c:pt idx="88537">
                  <c:v>7.7148099999999997E-2</c:v>
                </c:pt>
                <c:pt idx="88538">
                  <c:v>7.8495899999999993E-2</c:v>
                </c:pt>
                <c:pt idx="88539">
                  <c:v>7.9813599999999998E-2</c:v>
                </c:pt>
                <c:pt idx="88540">
                  <c:v>8.1098400000000001E-2</c:v>
                </c:pt>
                <c:pt idx="88541">
                  <c:v>8.2347699999999996E-2</c:v>
                </c:pt>
                <c:pt idx="88542">
                  <c:v>8.3558900000000005E-2</c:v>
                </c:pt>
                <c:pt idx="88543">
                  <c:v>8.4729700000000005E-2</c:v>
                </c:pt>
                <c:pt idx="88544">
                  <c:v>8.58574E-2</c:v>
                </c:pt>
                <c:pt idx="88545">
                  <c:v>8.6939600000000006E-2</c:v>
                </c:pt>
                <c:pt idx="88546">
                  <c:v>8.7973800000000005E-2</c:v>
                </c:pt>
                <c:pt idx="88547">
                  <c:v>8.8957700000000001E-2</c:v>
                </c:pt>
                <c:pt idx="88548">
                  <c:v>8.9888899999999994E-2</c:v>
                </c:pt>
                <c:pt idx="88549">
                  <c:v>9.0765200000000004E-2</c:v>
                </c:pt>
                <c:pt idx="88550">
                  <c:v>9.1584600000000002E-2</c:v>
                </c:pt>
                <c:pt idx="88551">
                  <c:v>9.2344399999999993E-2</c:v>
                </c:pt>
                <c:pt idx="88552">
                  <c:v>9.30425E-2</c:v>
                </c:pt>
                <c:pt idx="88553">
                  <c:v>9.3676800000000005E-2</c:v>
                </c:pt>
                <c:pt idx="88554">
                  <c:v>9.4245499999999996E-2</c:v>
                </c:pt>
                <c:pt idx="88555">
                  <c:v>9.4746899999999995E-2</c:v>
                </c:pt>
                <c:pt idx="88556">
                  <c:v>9.5179100000000003E-2</c:v>
                </c:pt>
                <c:pt idx="88557">
                  <c:v>9.55405E-2</c:v>
                </c:pt>
                <c:pt idx="88558">
                  <c:v>9.5829300000000006E-2</c:v>
                </c:pt>
                <c:pt idx="88559">
                  <c:v>9.6043799999999999E-2</c:v>
                </c:pt>
                <c:pt idx="88560">
                  <c:v>9.6182900000000002E-2</c:v>
                </c:pt>
                <c:pt idx="88561">
                  <c:v>9.6245399999999995E-2</c:v>
                </c:pt>
                <c:pt idx="88562">
                  <c:v>9.6229999999999996E-2</c:v>
                </c:pt>
                <c:pt idx="88563">
                  <c:v>9.6135499999999999E-2</c:v>
                </c:pt>
                <c:pt idx="88564">
                  <c:v>9.5961000000000005E-2</c:v>
                </c:pt>
                <c:pt idx="88565">
                  <c:v>9.5705499999999999E-2</c:v>
                </c:pt>
                <c:pt idx="88566">
                  <c:v>9.5368300000000003E-2</c:v>
                </c:pt>
                <c:pt idx="88567">
                  <c:v>9.4948599999999994E-2</c:v>
                </c:pt>
                <c:pt idx="88568">
                  <c:v>9.4445600000000005E-2</c:v>
                </c:pt>
                <c:pt idx="88569">
                  <c:v>9.3858700000000003E-2</c:v>
                </c:pt>
                <c:pt idx="88570">
                  <c:v>9.3187599999999995E-2</c:v>
                </c:pt>
                <c:pt idx="88571">
                  <c:v>9.2432299999999995E-2</c:v>
                </c:pt>
                <c:pt idx="88572">
                  <c:v>9.1592499999999993E-2</c:v>
                </c:pt>
                <c:pt idx="88573">
                  <c:v>9.0668100000000001E-2</c:v>
                </c:pt>
                <c:pt idx="88574">
                  <c:v>8.96594E-2</c:v>
                </c:pt>
                <c:pt idx="88575">
                  <c:v>8.8566500000000006E-2</c:v>
                </c:pt>
                <c:pt idx="88576">
                  <c:v>8.7389900000000006E-2</c:v>
                </c:pt>
                <c:pt idx="88577">
                  <c:v>8.6130300000000007E-2</c:v>
                </c:pt>
                <c:pt idx="88578">
                  <c:v>8.47884E-2</c:v>
                </c:pt>
                <c:pt idx="88579">
                  <c:v>8.3364999999999995E-2</c:v>
                </c:pt>
                <c:pt idx="88580">
                  <c:v>8.1861199999999995E-2</c:v>
                </c:pt>
                <c:pt idx="88581">
                  <c:v>8.0277699999999994E-2</c:v>
                </c:pt>
                <c:pt idx="88582">
                  <c:v>7.86158E-2</c:v>
                </c:pt>
                <c:pt idx="88583">
                  <c:v>7.68765E-2</c:v>
                </c:pt>
                <c:pt idx="88584">
                  <c:v>7.5061100000000006E-2</c:v>
                </c:pt>
                <c:pt idx="88585">
                  <c:v>7.3171100000000003E-2</c:v>
                </c:pt>
                <c:pt idx="88586">
                  <c:v>7.1208199999999999E-2</c:v>
                </c:pt>
                <c:pt idx="88587">
                  <c:v>6.9174100000000002E-2</c:v>
                </c:pt>
                <c:pt idx="88588">
                  <c:v>6.7070699999999997E-2</c:v>
                </c:pt>
                <c:pt idx="88589">
                  <c:v>6.4899999999999999E-2</c:v>
                </c:pt>
                <c:pt idx="88590">
                  <c:v>6.2663899999999995E-2</c:v>
                </c:pt>
                <c:pt idx="88591">
                  <c:v>6.0364599999999997E-2</c:v>
                </c:pt>
                <c:pt idx="88592">
                  <c:v>5.8004199999999999E-2</c:v>
                </c:pt>
                <c:pt idx="88593">
                  <c:v>5.5585000000000002E-2</c:v>
                </c:pt>
                <c:pt idx="88594">
                  <c:v>5.3109499999999997E-2</c:v>
                </c:pt>
                <c:pt idx="88595">
                  <c:v>5.0579800000000001E-2</c:v>
                </c:pt>
                <c:pt idx="88596">
                  <c:v>4.7998399999999997E-2</c:v>
                </c:pt>
                <c:pt idx="88597">
                  <c:v>4.5367900000000003E-2</c:v>
                </c:pt>
                <c:pt idx="88598">
                  <c:v>4.2690899999999997E-2</c:v>
                </c:pt>
                <c:pt idx="88599">
                  <c:v>3.9970199999999997E-2</c:v>
                </c:pt>
                <c:pt idx="88600">
                  <c:v>3.7208699999999997E-2</c:v>
                </c:pt>
                <c:pt idx="88601">
                  <c:v>3.4409099999999998E-2</c:v>
                </c:pt>
                <c:pt idx="88602">
                  <c:v>3.1574199999999997E-2</c:v>
                </c:pt>
                <c:pt idx="88603">
                  <c:v>2.8707099999999999E-2</c:v>
                </c:pt>
                <c:pt idx="88604">
                  <c:v>2.5810900000000001E-2</c:v>
                </c:pt>
                <c:pt idx="88605">
                  <c:v>2.28884E-2</c:v>
                </c:pt>
                <c:pt idx="88606">
                  <c:v>1.9942999999999999E-2</c:v>
                </c:pt>
                <c:pt idx="88607">
                  <c:v>1.6977800000000001E-2</c:v>
                </c:pt>
                <c:pt idx="88608">
                  <c:v>1.39959E-2</c:v>
                </c:pt>
                <c:pt idx="88609">
                  <c:v>1.1000299999999999E-2</c:v>
                </c:pt>
                <c:pt idx="88610" formatCode="0.00E+00">
                  <c:v>7.9943099999999993E-3</c:v>
                </c:pt>
                <c:pt idx="88611" formatCode="0.00E+00">
                  <c:v>4.9811899999999999E-3</c:v>
                </c:pt>
                <c:pt idx="88612" formatCode="0.00E+00">
                  <c:v>1.9642499999999999E-3</c:v>
                </c:pt>
                <c:pt idx="88613" formatCode="0.00E+00">
                  <c:v>-1.05327E-3</c:v>
                </c:pt>
                <c:pt idx="88614" formatCode="0.00E+00">
                  <c:v>-4.0680899999999999E-3</c:v>
                </c:pt>
                <c:pt idx="88615" formatCode="0.00E+00">
                  <c:v>-7.0768699999999999E-3</c:v>
                </c:pt>
                <c:pt idx="88616">
                  <c:v>-1.00763E-2</c:v>
                </c:pt>
                <c:pt idx="88617">
                  <c:v>-1.3063099999999999E-2</c:v>
                </c:pt>
                <c:pt idx="88618">
                  <c:v>-1.6034099999999999E-2</c:v>
                </c:pt>
                <c:pt idx="88619">
                  <c:v>-1.89859E-2</c:v>
                </c:pt>
                <c:pt idx="88620">
                  <c:v>-2.1915500000000001E-2</c:v>
                </c:pt>
                <c:pt idx="88621">
                  <c:v>-2.4819399999999998E-2</c:v>
                </c:pt>
                <c:pt idx="88622">
                  <c:v>-2.76945E-2</c:v>
                </c:pt>
                <c:pt idx="88623">
                  <c:v>-3.0537700000000001E-2</c:v>
                </c:pt>
                <c:pt idx="88624">
                  <c:v>-3.3345699999999999E-2</c:v>
                </c:pt>
                <c:pt idx="88625">
                  <c:v>-3.6115599999999998E-2</c:v>
                </c:pt>
                <c:pt idx="88626">
                  <c:v>-3.8844200000000002E-2</c:v>
                </c:pt>
                <c:pt idx="88627">
                  <c:v>-4.1528500000000003E-2</c:v>
                </c:pt>
                <c:pt idx="88628">
                  <c:v>-4.4165799999999998E-2</c:v>
                </c:pt>
                <c:pt idx="88629">
                  <c:v>-4.6753099999999999E-2</c:v>
                </c:pt>
                <c:pt idx="88630">
                  <c:v>-4.9287699999999997E-2</c:v>
                </c:pt>
                <c:pt idx="88631">
                  <c:v>-5.1766800000000002E-2</c:v>
                </c:pt>
                <c:pt idx="88632">
                  <c:v>-5.4187699999999998E-2</c:v>
                </c:pt>
                <c:pt idx="88633">
                  <c:v>-5.6547800000000002E-2</c:v>
                </c:pt>
                <c:pt idx="88634">
                  <c:v>-5.88447E-2</c:v>
                </c:pt>
                <c:pt idx="88635">
                  <c:v>-6.1075999999999998E-2</c:v>
                </c:pt>
                <c:pt idx="88636">
                  <c:v>-6.3239299999999998E-2</c:v>
                </c:pt>
                <c:pt idx="88637">
                  <c:v>-6.5332500000000002E-2</c:v>
                </c:pt>
                <c:pt idx="88638">
                  <c:v>-6.7353099999999999E-2</c:v>
                </c:pt>
                <c:pt idx="88639">
                  <c:v>-6.9299299999999994E-2</c:v>
                </c:pt>
                <c:pt idx="88640">
                  <c:v>-7.1169099999999999E-2</c:v>
                </c:pt>
                <c:pt idx="88641">
                  <c:v>-7.2960499999999998E-2</c:v>
                </c:pt>
                <c:pt idx="88642">
                  <c:v>-7.4671799999999997E-2</c:v>
                </c:pt>
                <c:pt idx="88643">
                  <c:v>-7.6301300000000002E-2</c:v>
                </c:pt>
                <c:pt idx="88644">
                  <c:v>-7.7847399999999997E-2</c:v>
                </c:pt>
                <c:pt idx="88645">
                  <c:v>-7.9308699999999996E-2</c:v>
                </c:pt>
                <c:pt idx="88646">
                  <c:v>-8.06838E-2</c:v>
                </c:pt>
                <c:pt idx="88647">
                  <c:v>-8.1971500000000003E-2</c:v>
                </c:pt>
                <c:pt idx="88648">
                  <c:v>-8.31707E-2</c:v>
                </c:pt>
                <c:pt idx="88649">
                  <c:v>-8.4280300000000002E-2</c:v>
                </c:pt>
                <c:pt idx="88650">
                  <c:v>-8.5299399999999997E-2</c:v>
                </c:pt>
                <c:pt idx="88651">
                  <c:v>-8.6227200000000004E-2</c:v>
                </c:pt>
                <c:pt idx="88652">
                  <c:v>-8.7063199999999993E-2</c:v>
                </c:pt>
                <c:pt idx="88653">
                  <c:v>-8.7806800000000004E-2</c:v>
                </c:pt>
                <c:pt idx="88654">
                  <c:v>-8.8457499999999994E-2</c:v>
                </c:pt>
                <c:pt idx="88655">
                  <c:v>-8.9014899999999994E-2</c:v>
                </c:pt>
                <c:pt idx="88656">
                  <c:v>-8.9479000000000003E-2</c:v>
                </c:pt>
                <c:pt idx="88657">
                  <c:v>-8.9849600000000002E-2</c:v>
                </c:pt>
                <c:pt idx="88658">
                  <c:v>-9.0126700000000004E-2</c:v>
                </c:pt>
                <c:pt idx="88659">
                  <c:v>-9.0310399999999999E-2</c:v>
                </c:pt>
                <c:pt idx="88660">
                  <c:v>-9.0400999999999995E-2</c:v>
                </c:pt>
                <c:pt idx="88661">
                  <c:v>-9.0398900000000004E-2</c:v>
                </c:pt>
                <c:pt idx="88662">
                  <c:v>-9.0304499999999996E-2</c:v>
                </c:pt>
                <c:pt idx="88663">
                  <c:v>-9.0118400000000001E-2</c:v>
                </c:pt>
                <c:pt idx="88664">
                  <c:v>-8.9841299999999999E-2</c:v>
                </c:pt>
                <c:pt idx="88665">
                  <c:v>-8.9474100000000001E-2</c:v>
                </c:pt>
                <c:pt idx="88666">
                  <c:v>-8.9017499999999999E-2</c:v>
                </c:pt>
                <c:pt idx="88667">
                  <c:v>-8.8472599999999998E-2</c:v>
                </c:pt>
                <c:pt idx="88668">
                  <c:v>-8.7840600000000005E-2</c:v>
                </c:pt>
                <c:pt idx="88669">
                  <c:v>-8.7122500000000005E-2</c:v>
                </c:pt>
                <c:pt idx="88670">
                  <c:v>-8.6319800000000002E-2</c:v>
                </c:pt>
                <c:pt idx="88671">
                  <c:v>-8.5433899999999993E-2</c:v>
                </c:pt>
                <c:pt idx="88672">
                  <c:v>-8.4466299999999994E-2</c:v>
                </c:pt>
                <c:pt idx="88673">
                  <c:v>-8.3418500000000007E-2</c:v>
                </c:pt>
                <c:pt idx="88674">
                  <c:v>-8.2292299999999999E-2</c:v>
                </c:pt>
                <c:pt idx="88675">
                  <c:v>-8.1089400000000006E-2</c:v>
                </c:pt>
                <c:pt idx="88676">
                  <c:v>-7.9811699999999999E-2</c:v>
                </c:pt>
                <c:pt idx="88677">
                  <c:v>-7.8461100000000006E-2</c:v>
                </c:pt>
                <c:pt idx="88678">
                  <c:v>-7.7039700000000003E-2</c:v>
                </c:pt>
                <c:pt idx="88679">
                  <c:v>-7.5549599999999995E-2</c:v>
                </c:pt>
                <c:pt idx="88680">
                  <c:v>-7.39929E-2</c:v>
                </c:pt>
                <c:pt idx="88681">
                  <c:v>-7.2371900000000003E-2</c:v>
                </c:pt>
                <c:pt idx="88682">
                  <c:v>-7.0688899999999999E-2</c:v>
                </c:pt>
                <c:pt idx="88683">
                  <c:v>-6.8946400000000005E-2</c:v>
                </c:pt>
                <c:pt idx="88684">
                  <c:v>-6.7147100000000001E-2</c:v>
                </c:pt>
                <c:pt idx="88685">
                  <c:v>-6.5293400000000001E-2</c:v>
                </c:pt>
                <c:pt idx="88686">
                  <c:v>-6.3387899999999997E-2</c:v>
                </c:pt>
                <c:pt idx="88687">
                  <c:v>-6.14332E-2</c:v>
                </c:pt>
                <c:pt idx="88688">
                  <c:v>-5.9431900000000003E-2</c:v>
                </c:pt>
                <c:pt idx="88689">
                  <c:v>-5.7386800000000002E-2</c:v>
                </c:pt>
                <c:pt idx="88690">
                  <c:v>-5.5300500000000002E-2</c:v>
                </c:pt>
                <c:pt idx="88691">
                  <c:v>-5.3175899999999998E-2</c:v>
                </c:pt>
                <c:pt idx="88692">
                  <c:v>-5.1015600000000001E-2</c:v>
                </c:pt>
                <c:pt idx="88693">
                  <c:v>-4.8822600000000001E-2</c:v>
                </c:pt>
                <c:pt idx="88694">
                  <c:v>-4.6599500000000002E-2</c:v>
                </c:pt>
                <c:pt idx="88695">
                  <c:v>-4.4349300000000001E-2</c:v>
                </c:pt>
                <c:pt idx="88696">
                  <c:v>-4.2074800000000002E-2</c:v>
                </c:pt>
                <c:pt idx="88697">
                  <c:v>-3.9778800000000003E-2</c:v>
                </c:pt>
                <c:pt idx="88698">
                  <c:v>-3.74641E-2</c:v>
                </c:pt>
                <c:pt idx="88699">
                  <c:v>-3.5133600000000001E-2</c:v>
                </c:pt>
                <c:pt idx="88700">
                  <c:v>-3.2790100000000003E-2</c:v>
                </c:pt>
                <c:pt idx="88701">
                  <c:v>-3.0436399999999999E-2</c:v>
                </c:pt>
                <c:pt idx="88702">
                  <c:v>-2.80754E-2</c:v>
                </c:pt>
                <c:pt idx="88703">
                  <c:v>-2.5709699999999999E-2</c:v>
                </c:pt>
                <c:pt idx="88704">
                  <c:v>-2.33422E-2</c:v>
                </c:pt>
                <c:pt idx="88705">
                  <c:v>-2.09756E-2</c:v>
                </c:pt>
                <c:pt idx="88706">
                  <c:v>-1.8612500000000001E-2</c:v>
                </c:pt>
                <c:pt idx="88707">
                  <c:v>-1.6255599999999999E-2</c:v>
                </c:pt>
                <c:pt idx="88708">
                  <c:v>-1.3907600000000001E-2</c:v>
                </c:pt>
                <c:pt idx="88709">
                  <c:v>-1.15709E-2</c:v>
                </c:pt>
                <c:pt idx="88710" formatCode="0.00E+00">
                  <c:v>-9.2482599999999995E-3</c:v>
                </c:pt>
                <c:pt idx="88711" formatCode="0.00E+00">
                  <c:v>-6.9420000000000003E-3</c:v>
                </c:pt>
                <c:pt idx="88712" formatCode="0.00E+00">
                  <c:v>-4.6545900000000001E-3</c:v>
                </c:pt>
                <c:pt idx="88713" formatCode="0.00E+00">
                  <c:v>-2.3884100000000001E-3</c:v>
                </c:pt>
                <c:pt idx="88714" formatCode="0.00E+00">
                  <c:v>-1.4578099999999999E-4</c:v>
                </c:pt>
                <c:pt idx="88715" formatCode="0.00E+00">
                  <c:v>2.0710500000000001E-3</c:v>
                </c:pt>
                <c:pt idx="88716" formatCode="0.00E+00">
                  <c:v>4.2598899999999997E-3</c:v>
                </c:pt>
                <c:pt idx="88717" formatCode="0.00E+00">
                  <c:v>6.4186E-3</c:v>
                </c:pt>
                <c:pt idx="88718" formatCode="0.00E+00">
                  <c:v>8.5451399999999997E-3</c:v>
                </c:pt>
                <c:pt idx="88719">
                  <c:v>1.0637499999999999E-2</c:v>
                </c:pt>
                <c:pt idx="88720">
                  <c:v>1.26938E-2</c:v>
                </c:pt>
                <c:pt idx="88721">
                  <c:v>1.47122E-2</c:v>
                </c:pt>
                <c:pt idx="88722">
                  <c:v>1.6690799999999999E-2</c:v>
                </c:pt>
                <c:pt idx="88723">
                  <c:v>1.8628100000000002E-2</c:v>
                </c:pt>
                <c:pt idx="88724">
                  <c:v>2.0522499999999999E-2</c:v>
                </c:pt>
                <c:pt idx="88725">
                  <c:v>2.2372300000000001E-2</c:v>
                </c:pt>
                <c:pt idx="88726">
                  <c:v>2.4176199999999998E-2</c:v>
                </c:pt>
                <c:pt idx="88727">
                  <c:v>2.5932799999999999E-2</c:v>
                </c:pt>
                <c:pt idx="88728">
                  <c:v>2.76408E-2</c:v>
                </c:pt>
                <c:pt idx="88729">
                  <c:v>2.9298999999999999E-2</c:v>
                </c:pt>
                <c:pt idx="88730">
                  <c:v>3.0906400000000001E-2</c:v>
                </c:pt>
                <c:pt idx="88731">
                  <c:v>3.2461900000000002E-2</c:v>
                </c:pt>
                <c:pt idx="88732">
                  <c:v>3.39647E-2</c:v>
                </c:pt>
                <c:pt idx="88733">
                  <c:v>3.5413800000000002E-2</c:v>
                </c:pt>
                <c:pt idx="88734">
                  <c:v>3.6808500000000001E-2</c:v>
                </c:pt>
                <c:pt idx="88735">
                  <c:v>3.8148099999999997E-2</c:v>
                </c:pt>
                <c:pt idx="88736">
                  <c:v>3.9432200000000001E-2</c:v>
                </c:pt>
                <c:pt idx="88737">
                  <c:v>4.0660099999999998E-2</c:v>
                </c:pt>
                <c:pt idx="88738">
                  <c:v>4.1831500000000001E-2</c:v>
                </c:pt>
                <c:pt idx="88739">
                  <c:v>4.2946100000000001E-2</c:v>
                </c:pt>
                <c:pt idx="88740">
                  <c:v>4.4003599999999997E-2</c:v>
                </c:pt>
                <c:pt idx="88741">
                  <c:v>4.5003899999999999E-2</c:v>
                </c:pt>
                <c:pt idx="88742">
                  <c:v>4.5946899999999999E-2</c:v>
                </c:pt>
                <c:pt idx="88743">
                  <c:v>4.6832699999999998E-2</c:v>
                </c:pt>
                <c:pt idx="88744">
                  <c:v>4.76614E-2</c:v>
                </c:pt>
                <c:pt idx="88745">
                  <c:v>4.84331E-2</c:v>
                </c:pt>
                <c:pt idx="88746">
                  <c:v>4.9147999999999997E-2</c:v>
                </c:pt>
                <c:pt idx="88747">
                  <c:v>4.9806599999999999E-2</c:v>
                </c:pt>
                <c:pt idx="88748">
                  <c:v>5.0409200000000001E-2</c:v>
                </c:pt>
                <c:pt idx="88749">
                  <c:v>5.0956399999999999E-2</c:v>
                </c:pt>
                <c:pt idx="88750">
                  <c:v>5.1448599999999997E-2</c:v>
                </c:pt>
                <c:pt idx="88751">
                  <c:v>5.1886399999999999E-2</c:v>
                </c:pt>
                <c:pt idx="88752">
                  <c:v>5.2270700000000003E-2</c:v>
                </c:pt>
                <c:pt idx="88753">
                  <c:v>5.2602099999999999E-2</c:v>
                </c:pt>
                <c:pt idx="88754">
                  <c:v>5.2881400000000002E-2</c:v>
                </c:pt>
                <c:pt idx="88755">
                  <c:v>5.3109499999999997E-2</c:v>
                </c:pt>
                <c:pt idx="88756">
                  <c:v>5.3287399999999999E-2</c:v>
                </c:pt>
                <c:pt idx="88757">
                  <c:v>5.3415900000000002E-2</c:v>
                </c:pt>
                <c:pt idx="88758">
                  <c:v>5.3496299999999997E-2</c:v>
                </c:pt>
                <c:pt idx="88759">
                  <c:v>5.3529399999999998E-2</c:v>
                </c:pt>
                <c:pt idx="88760">
                  <c:v>5.3516500000000002E-2</c:v>
                </c:pt>
                <c:pt idx="88761">
                  <c:v>5.3458800000000001E-2</c:v>
                </c:pt>
                <c:pt idx="88762">
                  <c:v>5.3357399999999999E-2</c:v>
                </c:pt>
                <c:pt idx="88763">
                  <c:v>5.32136E-2</c:v>
                </c:pt>
                <c:pt idx="88764">
                  <c:v>5.3028600000000002E-2</c:v>
                </c:pt>
                <c:pt idx="88765">
                  <c:v>5.2803900000000001E-2</c:v>
                </c:pt>
                <c:pt idx="88766">
                  <c:v>5.2540700000000003E-2</c:v>
                </c:pt>
                <c:pt idx="88767">
                  <c:v>5.2240399999999999E-2</c:v>
                </c:pt>
                <c:pt idx="88768">
                  <c:v>5.1904400000000003E-2</c:v>
                </c:pt>
                <c:pt idx="88769">
                  <c:v>5.1534099999999999E-2</c:v>
                </c:pt>
                <c:pt idx="88770">
                  <c:v>5.1131000000000003E-2</c:v>
                </c:pt>
                <c:pt idx="88771">
                  <c:v>5.0696400000000003E-2</c:v>
                </c:pt>
                <c:pt idx="88772">
                  <c:v>5.02318E-2</c:v>
                </c:pt>
                <c:pt idx="88773">
                  <c:v>4.9738699999999997E-2</c:v>
                </c:pt>
                <c:pt idx="88774">
                  <c:v>4.9218600000000001E-2</c:v>
                </c:pt>
                <c:pt idx="88775">
                  <c:v>4.8672800000000002E-2</c:v>
                </c:pt>
                <c:pt idx="88776">
                  <c:v>4.8102899999999997E-2</c:v>
                </c:pt>
                <c:pt idx="88777">
                  <c:v>4.7510400000000001E-2</c:v>
                </c:pt>
                <c:pt idx="88778">
                  <c:v>4.6896599999999997E-2</c:v>
                </c:pt>
                <c:pt idx="88779">
                  <c:v>4.6262999999999999E-2</c:v>
                </c:pt>
                <c:pt idx="88780">
                  <c:v>4.5610999999999999E-2</c:v>
                </c:pt>
                <c:pt idx="88781">
                  <c:v>4.4942099999999999E-2</c:v>
                </c:pt>
                <c:pt idx="88782">
                  <c:v>4.4257600000000001E-2</c:v>
                </c:pt>
                <c:pt idx="88783">
                  <c:v>4.3559E-2</c:v>
                </c:pt>
                <c:pt idx="88784">
                  <c:v>4.2847499999999997E-2</c:v>
                </c:pt>
                <c:pt idx="88785">
                  <c:v>4.2124399999999999E-2</c:v>
                </c:pt>
                <c:pt idx="88786">
                  <c:v>4.1391200000000003E-2</c:v>
                </c:pt>
                <c:pt idx="88787">
                  <c:v>4.0648999999999998E-2</c:v>
                </c:pt>
                <c:pt idx="88788">
                  <c:v>3.9898999999999997E-2</c:v>
                </c:pt>
                <c:pt idx="88789">
                  <c:v>3.9142499999999997E-2</c:v>
                </c:pt>
                <c:pt idx="88790">
                  <c:v>3.8380699999999997E-2</c:v>
                </c:pt>
                <c:pt idx="88791">
                  <c:v>3.7614599999999998E-2</c:v>
                </c:pt>
                <c:pt idx="88792">
                  <c:v>3.68454E-2</c:v>
                </c:pt>
                <c:pt idx="88793">
                  <c:v>3.6074000000000002E-2</c:v>
                </c:pt>
                <c:pt idx="88794">
                  <c:v>3.5301600000000002E-2</c:v>
                </c:pt>
                <c:pt idx="88795">
                  <c:v>3.4528900000000001E-2</c:v>
                </c:pt>
                <c:pt idx="88796">
                  <c:v>3.3757099999999998E-2</c:v>
                </c:pt>
                <c:pt idx="88797">
                  <c:v>3.2986799999999997E-2</c:v>
                </c:pt>
                <c:pt idx="88798">
                  <c:v>3.2218999999999998E-2</c:v>
                </c:pt>
                <c:pt idx="88799">
                  <c:v>3.14544E-2</c:v>
                </c:pt>
                <c:pt idx="88800">
                  <c:v>3.06938E-2</c:v>
                </c:pt>
                <c:pt idx="88801">
                  <c:v>2.9937700000000001E-2</c:v>
                </c:pt>
                <c:pt idx="88802">
                  <c:v>2.9186799999999999E-2</c:v>
                </c:pt>
                <c:pt idx="88803">
                  <c:v>2.84417E-2</c:v>
                </c:pt>
                <c:pt idx="88804">
                  <c:v>2.7702899999999999E-2</c:v>
                </c:pt>
                <c:pt idx="88805">
                  <c:v>2.6970899999999999E-2</c:v>
                </c:pt>
                <c:pt idx="88806">
                  <c:v>2.6245999999999998E-2</c:v>
                </c:pt>
                <c:pt idx="88807">
                  <c:v>2.5528700000000001E-2</c:v>
                </c:pt>
                <c:pt idx="88808">
                  <c:v>2.48192E-2</c:v>
                </c:pt>
                <c:pt idx="88809">
                  <c:v>2.4117799999999998E-2</c:v>
                </c:pt>
                <c:pt idx="88810">
                  <c:v>2.34247E-2</c:v>
                </c:pt>
                <c:pt idx="88811">
                  <c:v>2.274E-2</c:v>
                </c:pt>
                <c:pt idx="88812">
                  <c:v>2.2063900000000001E-2</c:v>
                </c:pt>
                <c:pt idx="88813">
                  <c:v>2.1396499999999999E-2</c:v>
                </c:pt>
                <c:pt idx="88814">
                  <c:v>2.0737599999999998E-2</c:v>
                </c:pt>
                <c:pt idx="88815">
                  <c:v>2.0087299999999999E-2</c:v>
                </c:pt>
                <c:pt idx="88816">
                  <c:v>1.94456E-2</c:v>
                </c:pt>
                <c:pt idx="88817">
                  <c:v>1.8812200000000001E-2</c:v>
                </c:pt>
                <c:pt idx="88818">
                  <c:v>1.8186999999999998E-2</c:v>
                </c:pt>
                <c:pt idx="88819">
                  <c:v>1.75698E-2</c:v>
                </c:pt>
                <c:pt idx="88820">
                  <c:v>1.6960300000000001E-2</c:v>
                </c:pt>
                <c:pt idx="88821">
                  <c:v>1.63582E-2</c:v>
                </c:pt>
                <c:pt idx="88822">
                  <c:v>1.5763300000000001E-2</c:v>
                </c:pt>
                <c:pt idx="88823">
                  <c:v>1.5174999999999999E-2</c:v>
                </c:pt>
                <c:pt idx="88824">
                  <c:v>1.4593099999999999E-2</c:v>
                </c:pt>
                <c:pt idx="88825">
                  <c:v>1.4017E-2</c:v>
                </c:pt>
                <c:pt idx="88826">
                  <c:v>1.3446400000000001E-2</c:v>
                </c:pt>
                <c:pt idx="88827">
                  <c:v>1.28807E-2</c:v>
                </c:pt>
                <c:pt idx="88828">
                  <c:v>1.2319399999999999E-2</c:v>
                </c:pt>
                <c:pt idx="88829">
                  <c:v>1.17619E-2</c:v>
                </c:pt>
                <c:pt idx="88830">
                  <c:v>1.12078E-2</c:v>
                </c:pt>
                <c:pt idx="88831">
                  <c:v>1.06563E-2</c:v>
                </c:pt>
                <c:pt idx="88832">
                  <c:v>1.01069E-2</c:v>
                </c:pt>
                <c:pt idx="88833" formatCode="0.00E+00">
                  <c:v>9.5590399999999996E-3</c:v>
                </c:pt>
                <c:pt idx="88834" formatCode="0.00E+00">
                  <c:v>9.0119799999999993E-3</c:v>
                </c:pt>
                <c:pt idx="88835" formatCode="0.00E+00">
                  <c:v>8.4651299999999995E-3</c:v>
                </c:pt>
                <c:pt idx="88836" formatCode="0.00E+00">
                  <c:v>7.9178200000000008E-3</c:v>
                </c:pt>
                <c:pt idx="88837" formatCode="0.00E+00">
                  <c:v>7.3694099999999998E-3</c:v>
                </c:pt>
                <c:pt idx="88838" formatCode="0.00E+00">
                  <c:v>6.8192299999999999E-3</c:v>
                </c:pt>
                <c:pt idx="88839" formatCode="0.00E+00">
                  <c:v>6.2666199999999997E-3</c:v>
                </c:pt>
                <c:pt idx="88840" formatCode="0.00E+00">
                  <c:v>5.7109400000000003E-3</c:v>
                </c:pt>
                <c:pt idx="88841" formatCode="0.00E+00">
                  <c:v>5.1515099999999998E-3</c:v>
                </c:pt>
                <c:pt idx="88842" formatCode="0.00E+00">
                  <c:v>4.5877000000000001E-3</c:v>
                </c:pt>
                <c:pt idx="88843" formatCode="0.00E+00">
                  <c:v>4.01886E-3</c:v>
                </c:pt>
                <c:pt idx="88844" formatCode="0.00E+00">
                  <c:v>3.44437E-3</c:v>
                </c:pt>
                <c:pt idx="88845" formatCode="0.00E+00">
                  <c:v>2.8636199999999999E-3</c:v>
                </c:pt>
                <c:pt idx="88846" formatCode="0.00E+00">
                  <c:v>2.2759999999999998E-3</c:v>
                </c:pt>
                <c:pt idx="88847" formatCode="0.00E+00">
                  <c:v>1.68093E-3</c:v>
                </c:pt>
                <c:pt idx="88848" formatCode="0.00E+00">
                  <c:v>1.0778700000000001E-3</c:v>
                </c:pt>
                <c:pt idx="88849" formatCode="0.00E+00">
                  <c:v>4.6626099999999999E-4</c:v>
                </c:pt>
                <c:pt idx="88850" formatCode="0.00E+00">
                  <c:v>-1.5439699999999999E-4</c:v>
                </c:pt>
                <c:pt idx="88851" formatCode="0.00E+00">
                  <c:v>-7.8459199999999997E-4</c:v>
                </c:pt>
                <c:pt idx="88852" formatCode="0.00E+00">
                  <c:v>-1.4247800000000001E-3</c:v>
                </c:pt>
                <c:pt idx="88853" formatCode="0.00E+00">
                  <c:v>-2.0753899999999999E-3</c:v>
                </c:pt>
                <c:pt idx="88854" formatCode="0.00E+00">
                  <c:v>-2.7368100000000001E-3</c:v>
                </c:pt>
                <c:pt idx="88855" formatCode="0.00E+00">
                  <c:v>-3.4093999999999999E-3</c:v>
                </c:pt>
                <c:pt idx="88856" formatCode="0.00E+00">
                  <c:v>-4.09348E-3</c:v>
                </c:pt>
                <c:pt idx="88857" formatCode="0.00E+00">
                  <c:v>-4.7893500000000004E-3</c:v>
                </c:pt>
                <c:pt idx="88858" formatCode="0.00E+00">
                  <c:v>-5.4972299999999997E-3</c:v>
                </c:pt>
                <c:pt idx="88859" formatCode="0.00E+00">
                  <c:v>-6.21735E-3</c:v>
                </c:pt>
                <c:pt idx="88860" formatCode="0.00E+00">
                  <c:v>-6.9498499999999996E-3</c:v>
                </c:pt>
                <c:pt idx="88861" formatCode="0.00E+00">
                  <c:v>-7.6948600000000004E-3</c:v>
                </c:pt>
                <c:pt idx="88862" formatCode="0.00E+00">
                  <c:v>-8.4524600000000002E-3</c:v>
                </c:pt>
                <c:pt idx="88863" formatCode="0.00E+00">
                  <c:v>-9.2226700000000005E-3</c:v>
                </c:pt>
                <c:pt idx="88864">
                  <c:v>-1.0005500000000001E-2</c:v>
                </c:pt>
                <c:pt idx="88865">
                  <c:v>-1.0800799999999999E-2</c:v>
                </c:pt>
                <c:pt idx="88866">
                  <c:v>-1.1608500000000001E-2</c:v>
                </c:pt>
                <c:pt idx="88867">
                  <c:v>-1.24285E-2</c:v>
                </c:pt>
                <c:pt idx="88868">
                  <c:v>-1.3260600000000001E-2</c:v>
                </c:pt>
                <c:pt idx="88869">
                  <c:v>-1.41044E-2</c:v>
                </c:pt>
                <c:pt idx="88870">
                  <c:v>-1.4959699999999999E-2</c:v>
                </c:pt>
                <c:pt idx="88871">
                  <c:v>-1.5826E-2</c:v>
                </c:pt>
                <c:pt idx="88872">
                  <c:v>-1.6703099999999999E-2</c:v>
                </c:pt>
                <c:pt idx="88873">
                  <c:v>-1.7590399999999999E-2</c:v>
                </c:pt>
                <c:pt idx="88874">
                  <c:v>-1.8487400000000001E-2</c:v>
                </c:pt>
                <c:pt idx="88875">
                  <c:v>-1.9393500000000001E-2</c:v>
                </c:pt>
                <c:pt idx="88876">
                  <c:v>-2.0308199999999998E-2</c:v>
                </c:pt>
                <c:pt idx="88877">
                  <c:v>-2.1230700000000002E-2</c:v>
                </c:pt>
                <c:pt idx="88878">
                  <c:v>-2.21604E-2</c:v>
                </c:pt>
                <c:pt idx="88879">
                  <c:v>-2.3096499999999999E-2</c:v>
                </c:pt>
                <c:pt idx="88880">
                  <c:v>-2.40381E-2</c:v>
                </c:pt>
                <c:pt idx="88881">
                  <c:v>-2.49845E-2</c:v>
                </c:pt>
                <c:pt idx="88882">
                  <c:v>-2.5934700000000002E-2</c:v>
                </c:pt>
                <c:pt idx="88883">
                  <c:v>-2.6887899999999999E-2</c:v>
                </c:pt>
                <c:pt idx="88884">
                  <c:v>-2.78429E-2</c:v>
                </c:pt>
                <c:pt idx="88885">
                  <c:v>-2.8798799999999999E-2</c:v>
                </c:pt>
                <c:pt idx="88886">
                  <c:v>-2.97545E-2</c:v>
                </c:pt>
                <c:pt idx="88887">
                  <c:v>-3.0709E-2</c:v>
                </c:pt>
                <c:pt idx="88888">
                  <c:v>-3.1661000000000002E-2</c:v>
                </c:pt>
                <c:pt idx="88889">
                  <c:v>-3.2609399999999997E-2</c:v>
                </c:pt>
                <c:pt idx="88890">
                  <c:v>-3.3552999999999999E-2</c:v>
                </c:pt>
                <c:pt idx="88891">
                  <c:v>-3.4490600000000003E-2</c:v>
                </c:pt>
                <c:pt idx="88892">
                  <c:v>-3.5420800000000002E-2</c:v>
                </c:pt>
                <c:pt idx="88893">
                  <c:v>-3.6342399999999997E-2</c:v>
                </c:pt>
                <c:pt idx="88894">
                  <c:v>-3.7254099999999998E-2</c:v>
                </c:pt>
                <c:pt idx="88895">
                  <c:v>-3.8154599999999997E-2</c:v>
                </c:pt>
                <c:pt idx="88896">
                  <c:v>-3.9042399999999998E-2</c:v>
                </c:pt>
                <c:pt idx="88897">
                  <c:v>-3.9916199999999999E-2</c:v>
                </c:pt>
                <c:pt idx="88898">
                  <c:v>-4.0774499999999998E-2</c:v>
                </c:pt>
                <c:pt idx="88899">
                  <c:v>-4.1616100000000003E-2</c:v>
                </c:pt>
                <c:pt idx="88900">
                  <c:v>-4.2439499999999998E-2</c:v>
                </c:pt>
                <c:pt idx="88901">
                  <c:v>-4.3243200000000002E-2</c:v>
                </c:pt>
                <c:pt idx="88902">
                  <c:v>-4.4025799999999997E-2</c:v>
                </c:pt>
                <c:pt idx="88903">
                  <c:v>-4.4785899999999997E-2</c:v>
                </c:pt>
                <c:pt idx="88904">
                  <c:v>-4.5522100000000003E-2</c:v>
                </c:pt>
                <c:pt idx="88905">
                  <c:v>-4.62329E-2</c:v>
                </c:pt>
                <c:pt idx="88906">
                  <c:v>-4.6916899999999997E-2</c:v>
                </c:pt>
                <c:pt idx="88907">
                  <c:v>-4.7572700000000002E-2</c:v>
                </c:pt>
                <c:pt idx="88908">
                  <c:v>-4.8198900000000003E-2</c:v>
                </c:pt>
                <c:pt idx="88909">
                  <c:v>-4.87941E-2</c:v>
                </c:pt>
                <c:pt idx="88910">
                  <c:v>-4.9356999999999998E-2</c:v>
                </c:pt>
                <c:pt idx="88911">
                  <c:v>-4.9886199999999999E-2</c:v>
                </c:pt>
                <c:pt idx="88912">
                  <c:v>-5.0380300000000003E-2</c:v>
                </c:pt>
                <c:pt idx="88913">
                  <c:v>-5.0838099999999997E-2</c:v>
                </c:pt>
                <c:pt idx="88914">
                  <c:v>-5.1258199999999997E-2</c:v>
                </c:pt>
                <c:pt idx="88915">
                  <c:v>-5.1639600000000001E-2</c:v>
                </c:pt>
                <c:pt idx="88916">
                  <c:v>-5.1980800000000001E-2</c:v>
                </c:pt>
                <c:pt idx="88917">
                  <c:v>-5.2280800000000002E-2</c:v>
                </c:pt>
                <c:pt idx="88918">
                  <c:v>-5.2538500000000002E-2</c:v>
                </c:pt>
                <c:pt idx="88919">
                  <c:v>-5.27527E-2</c:v>
                </c:pt>
                <c:pt idx="88920">
                  <c:v>-5.2922400000000001E-2</c:v>
                </c:pt>
                <c:pt idx="88921">
                  <c:v>-5.3046599999999999E-2</c:v>
                </c:pt>
                <c:pt idx="88922">
                  <c:v>-5.3124299999999999E-2</c:v>
                </c:pt>
                <c:pt idx="88923">
                  <c:v>-5.3154600000000003E-2</c:v>
                </c:pt>
                <c:pt idx="88924">
                  <c:v>-5.3136700000000002E-2</c:v>
                </c:pt>
                <c:pt idx="88925">
                  <c:v>-5.30698E-2</c:v>
                </c:pt>
                <c:pt idx="88926">
                  <c:v>-5.2953199999999999E-2</c:v>
                </c:pt>
                <c:pt idx="88927">
                  <c:v>-5.2786100000000002E-2</c:v>
                </c:pt>
                <c:pt idx="88928">
                  <c:v>-5.2567900000000001E-2</c:v>
                </c:pt>
                <c:pt idx="88929">
                  <c:v>-5.2298200000000003E-2</c:v>
                </c:pt>
                <c:pt idx="88930">
                  <c:v>-5.1976399999999999E-2</c:v>
                </c:pt>
                <c:pt idx="88931">
                  <c:v>-5.1602000000000002E-2</c:v>
                </c:pt>
                <c:pt idx="88932">
                  <c:v>-5.1174799999999999E-2</c:v>
                </c:pt>
                <c:pt idx="88933">
                  <c:v>-5.0694400000000001E-2</c:v>
                </c:pt>
                <c:pt idx="88934">
                  <c:v>-5.0160700000000003E-2</c:v>
                </c:pt>
                <c:pt idx="88935">
                  <c:v>-4.95735E-2</c:v>
                </c:pt>
                <c:pt idx="88936">
                  <c:v>-4.89326E-2</c:v>
                </c:pt>
                <c:pt idx="88937">
                  <c:v>-4.8238200000000002E-2</c:v>
                </c:pt>
                <c:pt idx="88938">
                  <c:v>-4.7490299999999999E-2</c:v>
                </c:pt>
                <c:pt idx="88939">
                  <c:v>-4.6689099999999997E-2</c:v>
                </c:pt>
                <c:pt idx="88940">
                  <c:v>-4.5834800000000002E-2</c:v>
                </c:pt>
                <c:pt idx="88941">
                  <c:v>-4.4927599999999998E-2</c:v>
                </c:pt>
                <c:pt idx="88942">
                  <c:v>-4.3968100000000003E-2</c:v>
                </c:pt>
                <c:pt idx="88943">
                  <c:v>-4.2956599999999998E-2</c:v>
                </c:pt>
                <c:pt idx="88944">
                  <c:v>-4.1893699999999999E-2</c:v>
                </c:pt>
                <c:pt idx="88945">
                  <c:v>-4.0779900000000001E-2</c:v>
                </c:pt>
                <c:pt idx="88946">
                  <c:v>-3.9616100000000001E-2</c:v>
                </c:pt>
                <c:pt idx="88947">
                  <c:v>-3.8403E-2</c:v>
                </c:pt>
                <c:pt idx="88948">
                  <c:v>-3.7141399999999998E-2</c:v>
                </c:pt>
                <c:pt idx="88949">
                  <c:v>-3.5832200000000002E-2</c:v>
                </c:pt>
                <c:pt idx="88950">
                  <c:v>-3.4476399999999997E-2</c:v>
                </c:pt>
                <c:pt idx="88951">
                  <c:v>-3.3075199999999999E-2</c:v>
                </c:pt>
                <c:pt idx="88952">
                  <c:v>-3.1629600000000001E-2</c:v>
                </c:pt>
                <c:pt idx="88953">
                  <c:v>-3.0140900000000002E-2</c:v>
                </c:pt>
                <c:pt idx="88954">
                  <c:v>-2.8610300000000002E-2</c:v>
                </c:pt>
                <c:pt idx="88955">
                  <c:v>-2.7039299999999999E-2</c:v>
                </c:pt>
                <c:pt idx="88956">
                  <c:v>-2.5429199999999999E-2</c:v>
                </c:pt>
                <c:pt idx="88957">
                  <c:v>-2.37816E-2</c:v>
                </c:pt>
                <c:pt idx="88958">
                  <c:v>-2.2098E-2</c:v>
                </c:pt>
                <c:pt idx="88959">
                  <c:v>-2.0379999999999999E-2</c:v>
                </c:pt>
                <c:pt idx="88960">
                  <c:v>-1.8629300000000001E-2</c:v>
                </c:pt>
                <c:pt idx="88961">
                  <c:v>-1.68477E-2</c:v>
                </c:pt>
                <c:pt idx="88962">
                  <c:v>-1.5036900000000001E-2</c:v>
                </c:pt>
                <c:pt idx="88963">
                  <c:v>-1.31989E-2</c:v>
                </c:pt>
                <c:pt idx="88964">
                  <c:v>-1.1335400000000001E-2</c:v>
                </c:pt>
                <c:pt idx="88965" formatCode="0.00E+00">
                  <c:v>-9.4485699999999999E-3</c:v>
                </c:pt>
                <c:pt idx="88966" formatCode="0.00E+00">
                  <c:v>-7.5402799999999999E-3</c:v>
                </c:pt>
                <c:pt idx="88967" formatCode="0.00E+00">
                  <c:v>-5.6126199999999996E-3</c:v>
                </c:pt>
                <c:pt idx="88968" formatCode="0.00E+00">
                  <c:v>-3.66768E-3</c:v>
                </c:pt>
                <c:pt idx="88969" formatCode="0.00E+00">
                  <c:v>-1.7076000000000001E-3</c:v>
                </c:pt>
                <c:pt idx="88970" formatCode="0.00E+00">
                  <c:v>2.6546700000000002E-4</c:v>
                </c:pt>
                <c:pt idx="88971" formatCode="0.00E+00">
                  <c:v>2.24931E-3</c:v>
                </c:pt>
                <c:pt idx="88972" formatCode="0.00E+00">
                  <c:v>4.2417000000000002E-3</c:v>
                </c:pt>
                <c:pt idx="88973" formatCode="0.00E+00">
                  <c:v>6.2403900000000002E-3</c:v>
                </c:pt>
                <c:pt idx="88974" formatCode="0.00E+00">
                  <c:v>8.2430799999999999E-3</c:v>
                </c:pt>
                <c:pt idx="88975">
                  <c:v>1.02475E-2</c:v>
                </c:pt>
                <c:pt idx="88976">
                  <c:v>1.22512E-2</c:v>
                </c:pt>
                <c:pt idx="88977">
                  <c:v>1.42521E-2</c:v>
                </c:pt>
                <c:pt idx="88978">
                  <c:v>1.6247600000000001E-2</c:v>
                </c:pt>
                <c:pt idx="88979">
                  <c:v>1.8235500000000002E-2</c:v>
                </c:pt>
                <c:pt idx="88980">
                  <c:v>2.0213399999999999E-2</c:v>
                </c:pt>
                <c:pt idx="88981">
                  <c:v>2.2178900000000001E-2</c:v>
                </c:pt>
                <c:pt idx="88982">
                  <c:v>2.4129600000000001E-2</c:v>
                </c:pt>
                <c:pt idx="88983">
                  <c:v>2.60634E-2</c:v>
                </c:pt>
                <c:pt idx="88984">
                  <c:v>2.7977700000000001E-2</c:v>
                </c:pt>
                <c:pt idx="88985">
                  <c:v>2.98702E-2</c:v>
                </c:pt>
                <c:pt idx="88986">
                  <c:v>3.1738799999999998E-2</c:v>
                </c:pt>
                <c:pt idx="88987">
                  <c:v>3.3581E-2</c:v>
                </c:pt>
                <c:pt idx="88988">
                  <c:v>3.5394599999999998E-2</c:v>
                </c:pt>
                <c:pt idx="88989">
                  <c:v>3.7177300000000003E-2</c:v>
                </c:pt>
                <c:pt idx="88990">
                  <c:v>3.8927000000000003E-2</c:v>
                </c:pt>
                <c:pt idx="88991">
                  <c:v>4.0641499999999997E-2</c:v>
                </c:pt>
                <c:pt idx="88992">
                  <c:v>4.2318599999999998E-2</c:v>
                </c:pt>
                <c:pt idx="88993">
                  <c:v>4.3956299999999997E-2</c:v>
                </c:pt>
                <c:pt idx="88994">
                  <c:v>4.5552500000000003E-2</c:v>
                </c:pt>
                <c:pt idx="88995">
                  <c:v>4.7105099999999997E-2</c:v>
                </c:pt>
                <c:pt idx="88996">
                  <c:v>4.8612299999999997E-2</c:v>
                </c:pt>
                <c:pt idx="88997">
                  <c:v>5.0072100000000001E-2</c:v>
                </c:pt>
                <c:pt idx="88998">
                  <c:v>5.1482600000000003E-2</c:v>
                </c:pt>
                <c:pt idx="88999">
                  <c:v>5.2842100000000003E-2</c:v>
                </c:pt>
                <c:pt idx="89000">
                  <c:v>5.41489E-2</c:v>
                </c:pt>
                <c:pt idx="89001">
                  <c:v>5.5401300000000001E-2</c:v>
                </c:pt>
                <c:pt idx="89002">
                  <c:v>5.6597599999999998E-2</c:v>
                </c:pt>
                <c:pt idx="89003">
                  <c:v>5.77364E-2</c:v>
                </c:pt>
                <c:pt idx="89004">
                  <c:v>5.8816100000000003E-2</c:v>
                </c:pt>
                <c:pt idx="89005">
                  <c:v>5.98355E-2</c:v>
                </c:pt>
                <c:pt idx="89006">
                  <c:v>6.0793100000000003E-2</c:v>
                </c:pt>
                <c:pt idx="89007">
                  <c:v>6.1687800000000001E-2</c:v>
                </c:pt>
                <c:pt idx="89008">
                  <c:v>6.2518400000000002E-2</c:v>
                </c:pt>
                <c:pt idx="89009">
                  <c:v>6.3283900000000004E-2</c:v>
                </c:pt>
                <c:pt idx="89010">
                  <c:v>6.3983100000000001E-2</c:v>
                </c:pt>
                <c:pt idx="89011">
                  <c:v>6.4615300000000001E-2</c:v>
                </c:pt>
                <c:pt idx="89012">
                  <c:v>6.5179699999999993E-2</c:v>
                </c:pt>
                <c:pt idx="89013">
                  <c:v>6.5675399999999995E-2</c:v>
                </c:pt>
                <c:pt idx="89014">
                  <c:v>6.6101800000000002E-2</c:v>
                </c:pt>
                <c:pt idx="89015">
                  <c:v>6.6458500000000004E-2</c:v>
                </c:pt>
                <c:pt idx="89016">
                  <c:v>6.6744899999999996E-2</c:v>
                </c:pt>
                <c:pt idx="89017">
                  <c:v>6.6960599999999995E-2</c:v>
                </c:pt>
                <c:pt idx="89018">
                  <c:v>6.7105499999999998E-2</c:v>
                </c:pt>
                <c:pt idx="89019">
                  <c:v>6.7179199999999994E-2</c:v>
                </c:pt>
                <c:pt idx="89020">
                  <c:v>6.71818E-2</c:v>
                </c:pt>
                <c:pt idx="89021">
                  <c:v>6.7113099999999995E-2</c:v>
                </c:pt>
                <c:pt idx="89022">
                  <c:v>6.6973400000000002E-2</c:v>
                </c:pt>
                <c:pt idx="89023">
                  <c:v>6.6762699999999994E-2</c:v>
                </c:pt>
                <c:pt idx="89024">
                  <c:v>6.6481399999999996E-2</c:v>
                </c:pt>
                <c:pt idx="89025">
                  <c:v>6.6129800000000002E-2</c:v>
                </c:pt>
                <c:pt idx="89026">
                  <c:v>6.57084E-2</c:v>
                </c:pt>
                <c:pt idx="89027">
                  <c:v>6.5217800000000006E-2</c:v>
                </c:pt>
                <c:pt idx="89028">
                  <c:v>6.4658599999999997E-2</c:v>
                </c:pt>
                <c:pt idx="89029">
                  <c:v>6.4031500000000005E-2</c:v>
                </c:pt>
                <c:pt idx="89030">
                  <c:v>6.3337299999999999E-2</c:v>
                </c:pt>
                <c:pt idx="89031">
                  <c:v>6.2576999999999994E-2</c:v>
                </c:pt>
                <c:pt idx="89032">
                  <c:v>6.1751599999999997E-2</c:v>
                </c:pt>
                <c:pt idx="89033">
                  <c:v>6.0862100000000002E-2</c:v>
                </c:pt>
                <c:pt idx="89034">
                  <c:v>5.9909700000000003E-2</c:v>
                </c:pt>
                <c:pt idx="89035">
                  <c:v>5.8895599999999999E-2</c:v>
                </c:pt>
                <c:pt idx="89036">
                  <c:v>5.7821200000000003E-2</c:v>
                </c:pt>
                <c:pt idx="89037">
                  <c:v>5.6687800000000003E-2</c:v>
                </c:pt>
                <c:pt idx="89038">
                  <c:v>5.5496900000000002E-2</c:v>
                </c:pt>
                <c:pt idx="89039">
                  <c:v>5.4250199999999998E-2</c:v>
                </c:pt>
                <c:pt idx="89040">
                  <c:v>5.2949099999999999E-2</c:v>
                </c:pt>
                <c:pt idx="89041">
                  <c:v>5.1595299999999997E-2</c:v>
                </c:pt>
                <c:pt idx="89042">
                  <c:v>5.0190699999999998E-2</c:v>
                </c:pt>
                <c:pt idx="89043">
                  <c:v>4.8737099999999998E-2</c:v>
                </c:pt>
                <c:pt idx="89044">
                  <c:v>4.7236199999999999E-2</c:v>
                </c:pt>
                <c:pt idx="89045">
                  <c:v>4.5690000000000001E-2</c:v>
                </c:pt>
                <c:pt idx="89046">
                  <c:v>4.4100599999999997E-2</c:v>
                </c:pt>
                <c:pt idx="89047">
                  <c:v>4.2469899999999998E-2</c:v>
                </c:pt>
                <c:pt idx="89048">
                  <c:v>4.0800099999999999E-2</c:v>
                </c:pt>
                <c:pt idx="89049">
                  <c:v>3.9093200000000002E-2</c:v>
                </c:pt>
                <c:pt idx="89050">
                  <c:v>3.7351500000000003E-2</c:v>
                </c:pt>
                <c:pt idx="89051">
                  <c:v>3.55771E-2</c:v>
                </c:pt>
                <c:pt idx="89052">
                  <c:v>3.3772299999999998E-2</c:v>
                </c:pt>
                <c:pt idx="89053">
                  <c:v>3.1939299999999997E-2</c:v>
                </c:pt>
                <c:pt idx="89054">
                  <c:v>3.0080599999999999E-2</c:v>
                </c:pt>
                <c:pt idx="89055">
                  <c:v>2.8198299999999999E-2</c:v>
                </c:pt>
                <c:pt idx="89056">
                  <c:v>2.62949E-2</c:v>
                </c:pt>
                <c:pt idx="89057">
                  <c:v>2.4372700000000001E-2</c:v>
                </c:pt>
                <c:pt idx="89058">
                  <c:v>2.2434200000000001E-2</c:v>
                </c:pt>
                <c:pt idx="89059">
                  <c:v>2.0481699999999999E-2</c:v>
                </c:pt>
                <c:pt idx="89060">
                  <c:v>1.8517599999999999E-2</c:v>
                </c:pt>
                <c:pt idx="89061">
                  <c:v>1.6544300000000001E-2</c:v>
                </c:pt>
                <c:pt idx="89062">
                  <c:v>1.4564300000000001E-2</c:v>
                </c:pt>
                <c:pt idx="89063">
                  <c:v>1.2579999999999999E-2</c:v>
                </c:pt>
                <c:pt idx="89064">
                  <c:v>1.0593699999999999E-2</c:v>
                </c:pt>
                <c:pt idx="89065" formatCode="0.00E+00">
                  <c:v>8.6079299999999997E-3</c:v>
                </c:pt>
                <c:pt idx="89066" formatCode="0.00E+00">
                  <c:v>6.6249899999999999E-3</c:v>
                </c:pt>
                <c:pt idx="89067" formatCode="0.00E+00">
                  <c:v>4.6472600000000003E-3</c:v>
                </c:pt>
                <c:pt idx="89068" formatCode="0.00E+00">
                  <c:v>2.6771099999999999E-3</c:v>
                </c:pt>
                <c:pt idx="89069" formatCode="0.00E+00">
                  <c:v>7.1684299999999999E-4</c:v>
                </c:pt>
                <c:pt idx="89070" formatCode="0.00E+00">
                  <c:v>-1.23123E-3</c:v>
                </c:pt>
                <c:pt idx="89071" formatCode="0.00E+00">
                  <c:v>-3.1648399999999999E-3</c:v>
                </c:pt>
                <c:pt idx="89072" formatCode="0.00E+00">
                  <c:v>-5.0817500000000003E-3</c:v>
                </c:pt>
                <c:pt idx="89073" formatCode="0.00E+00">
                  <c:v>-6.9797599999999998E-3</c:v>
                </c:pt>
                <c:pt idx="89074" formatCode="0.00E+00">
                  <c:v>-8.8567000000000003E-3</c:v>
                </c:pt>
                <c:pt idx="89075">
                  <c:v>-1.07105E-2</c:v>
                </c:pt>
                <c:pt idx="89076">
                  <c:v>-1.2539E-2</c:v>
                </c:pt>
                <c:pt idx="89077">
                  <c:v>-1.4340200000000001E-2</c:v>
                </c:pt>
                <c:pt idx="89078">
                  <c:v>-1.6112100000000001E-2</c:v>
                </c:pt>
                <c:pt idx="89079">
                  <c:v>-1.7852799999999999E-2</c:v>
                </c:pt>
                <c:pt idx="89080">
                  <c:v>-1.9560500000000001E-2</c:v>
                </c:pt>
                <c:pt idx="89081">
                  <c:v>-2.1233200000000001E-2</c:v>
                </c:pt>
                <c:pt idx="89082">
                  <c:v>-2.2869299999999999E-2</c:v>
                </c:pt>
                <c:pt idx="89083">
                  <c:v>-2.4467099999999999E-2</c:v>
                </c:pt>
                <c:pt idx="89084">
                  <c:v>-2.60249E-2</c:v>
                </c:pt>
                <c:pt idx="89085">
                  <c:v>-2.7541199999999998E-2</c:v>
                </c:pt>
                <c:pt idx="89086">
                  <c:v>-2.9014499999999999E-2</c:v>
                </c:pt>
                <c:pt idx="89087">
                  <c:v>-3.04433E-2</c:v>
                </c:pt>
                <c:pt idx="89088">
                  <c:v>-3.1826399999999998E-2</c:v>
                </c:pt>
                <c:pt idx="89089">
                  <c:v>-3.3162299999999999E-2</c:v>
                </c:pt>
                <c:pt idx="89090">
                  <c:v>-3.4450000000000001E-2</c:v>
                </c:pt>
                <c:pt idx="89091">
                  <c:v>-3.5688200000000003E-2</c:v>
                </c:pt>
                <c:pt idx="89092">
                  <c:v>-3.6875999999999999E-2</c:v>
                </c:pt>
                <c:pt idx="89093">
                  <c:v>-3.8012400000000002E-2</c:v>
                </c:pt>
                <c:pt idx="89094">
                  <c:v>-3.9096400000000003E-2</c:v>
                </c:pt>
                <c:pt idx="89095">
                  <c:v>-4.0127299999999998E-2</c:v>
                </c:pt>
                <c:pt idx="89096">
                  <c:v>-4.1104399999999999E-2</c:v>
                </c:pt>
                <c:pt idx="89097">
                  <c:v>-4.2026899999999999E-2</c:v>
                </c:pt>
                <c:pt idx="89098">
                  <c:v>-4.2894300000000003E-2</c:v>
                </c:pt>
                <c:pt idx="89099">
                  <c:v>-4.3706099999999998E-2</c:v>
                </c:pt>
                <c:pt idx="89100">
                  <c:v>-4.4461899999999999E-2</c:v>
                </c:pt>
                <c:pt idx="89101">
                  <c:v>-4.5161399999999997E-2</c:v>
                </c:pt>
                <c:pt idx="89102">
                  <c:v>-4.5804299999999999E-2</c:v>
                </c:pt>
                <c:pt idx="89103">
                  <c:v>-4.6390500000000001E-2</c:v>
                </c:pt>
                <c:pt idx="89104">
                  <c:v>-4.69199E-2</c:v>
                </c:pt>
                <c:pt idx="89105">
                  <c:v>-4.7392499999999997E-2</c:v>
                </c:pt>
                <c:pt idx="89106">
                  <c:v>-4.7808299999999998E-2</c:v>
                </c:pt>
                <c:pt idx="89107">
                  <c:v>-4.8167599999999998E-2</c:v>
                </c:pt>
                <c:pt idx="89108">
                  <c:v>-4.8470600000000003E-2</c:v>
                </c:pt>
                <c:pt idx="89109">
                  <c:v>-4.8717499999999997E-2</c:v>
                </c:pt>
                <c:pt idx="89110">
                  <c:v>-4.8908800000000002E-2</c:v>
                </c:pt>
                <c:pt idx="89111">
                  <c:v>-4.9044900000000002E-2</c:v>
                </c:pt>
                <c:pt idx="89112">
                  <c:v>-4.9126499999999997E-2</c:v>
                </c:pt>
                <c:pt idx="89113">
                  <c:v>-4.91539E-2</c:v>
                </c:pt>
                <c:pt idx="89114">
                  <c:v>-4.9128100000000001E-2</c:v>
                </c:pt>
                <c:pt idx="89115">
                  <c:v>-4.9049599999999999E-2</c:v>
                </c:pt>
                <c:pt idx="89116">
                  <c:v>-4.8919400000000002E-2</c:v>
                </c:pt>
                <c:pt idx="89117">
                  <c:v>-4.8738299999999998E-2</c:v>
                </c:pt>
                <c:pt idx="89118">
                  <c:v>-4.85072E-2</c:v>
                </c:pt>
                <c:pt idx="89119">
                  <c:v>-4.8227199999999998E-2</c:v>
                </c:pt>
                <c:pt idx="89120">
                  <c:v>-4.7899299999999999E-2</c:v>
                </c:pt>
                <c:pt idx="89121">
                  <c:v>-4.7524700000000003E-2</c:v>
                </c:pt>
                <c:pt idx="89122">
                  <c:v>-4.7104500000000001E-2</c:v>
                </c:pt>
                <c:pt idx="89123">
                  <c:v>-4.6639800000000002E-2</c:v>
                </c:pt>
                <c:pt idx="89124">
                  <c:v>-4.6132199999999998E-2</c:v>
                </c:pt>
                <c:pt idx="89125">
                  <c:v>-4.5582699999999997E-2</c:v>
                </c:pt>
                <c:pt idx="89126">
                  <c:v>-4.4992799999999999E-2</c:v>
                </c:pt>
                <c:pt idx="89127">
                  <c:v>-4.4364000000000001E-2</c:v>
                </c:pt>
                <c:pt idx="89128">
                  <c:v>-4.36975E-2</c:v>
                </c:pt>
                <c:pt idx="89129">
                  <c:v>-4.2995100000000001E-2</c:v>
                </c:pt>
                <c:pt idx="89130">
                  <c:v>-4.2257999999999997E-2</c:v>
                </c:pt>
                <c:pt idx="89131">
                  <c:v>-4.1487999999999997E-2</c:v>
                </c:pt>
                <c:pt idx="89132">
                  <c:v>-4.06865E-2</c:v>
                </c:pt>
                <c:pt idx="89133">
                  <c:v>-3.98552E-2</c:v>
                </c:pt>
                <c:pt idx="89134">
                  <c:v>-3.8995599999999998E-2</c:v>
                </c:pt>
                <c:pt idx="89135">
                  <c:v>-3.8109499999999998E-2</c:v>
                </c:pt>
                <c:pt idx="89136">
                  <c:v>-3.71984E-2</c:v>
                </c:pt>
                <c:pt idx="89137">
                  <c:v>-3.6264100000000001E-2</c:v>
                </c:pt>
                <c:pt idx="89138">
                  <c:v>-3.5308100000000002E-2</c:v>
                </c:pt>
                <c:pt idx="89139">
                  <c:v>-3.4332300000000003E-2</c:v>
                </c:pt>
                <c:pt idx="89140">
                  <c:v>-3.3338199999999998E-2</c:v>
                </c:pt>
                <c:pt idx="89141">
                  <c:v>-3.2327599999999998E-2</c:v>
                </c:pt>
                <c:pt idx="89142">
                  <c:v>-3.1302200000000002E-2</c:v>
                </c:pt>
                <c:pt idx="89143">
                  <c:v>-3.0263600000000002E-2</c:v>
                </c:pt>
                <c:pt idx="89144">
                  <c:v>-2.92135E-2</c:v>
                </c:pt>
                <c:pt idx="89145">
                  <c:v>-2.8153500000000001E-2</c:v>
                </c:pt>
                <c:pt idx="89146">
                  <c:v>-2.7085399999999999E-2</c:v>
                </c:pt>
                <c:pt idx="89147">
                  <c:v>-2.6010700000000001E-2</c:v>
                </c:pt>
                <c:pt idx="89148">
                  <c:v>-2.4931100000000001E-2</c:v>
                </c:pt>
                <c:pt idx="89149">
                  <c:v>-2.38482E-2</c:v>
                </c:pt>
                <c:pt idx="89150">
                  <c:v>-2.2763499999999999E-2</c:v>
                </c:pt>
                <c:pt idx="89151">
                  <c:v>-2.1678599999999999E-2</c:v>
                </c:pt>
                <c:pt idx="89152">
                  <c:v>-2.0594999999999999E-2</c:v>
                </c:pt>
                <c:pt idx="89153">
                  <c:v>-1.9514199999999999E-2</c:v>
                </c:pt>
                <c:pt idx="89154">
                  <c:v>-1.8437700000000001E-2</c:v>
                </c:pt>
                <c:pt idx="89155">
                  <c:v>-1.7366800000000002E-2</c:v>
                </c:pt>
                <c:pt idx="89156">
                  <c:v>-1.6302899999999999E-2</c:v>
                </c:pt>
                <c:pt idx="89157">
                  <c:v>-1.5247500000000001E-2</c:v>
                </c:pt>
                <c:pt idx="89158">
                  <c:v>-1.4201699999999999E-2</c:v>
                </c:pt>
                <c:pt idx="89159">
                  <c:v>-1.31669E-2</c:v>
                </c:pt>
                <c:pt idx="89160">
                  <c:v>-1.2144200000000001E-2</c:v>
                </c:pt>
                <c:pt idx="89161">
                  <c:v>-1.11349E-2</c:v>
                </c:pt>
                <c:pt idx="89162">
                  <c:v>-1.014E-2</c:v>
                </c:pt>
                <c:pt idx="89163" formatCode="0.00E+00">
                  <c:v>-9.1607000000000008E-3</c:v>
                </c:pt>
                <c:pt idx="89164" formatCode="0.00E+00">
                  <c:v>-8.1978899999999993E-3</c:v>
                </c:pt>
                <c:pt idx="89165" formatCode="0.00E+00">
                  <c:v>-7.2525899999999997E-3</c:v>
                </c:pt>
                <c:pt idx="89166" formatCode="0.00E+00">
                  <c:v>-6.32571E-3</c:v>
                </c:pt>
                <c:pt idx="89167" formatCode="0.00E+00">
                  <c:v>-5.4181200000000002E-3</c:v>
                </c:pt>
                <c:pt idx="89168" formatCode="0.00E+00">
                  <c:v>-4.53062E-3</c:v>
                </c:pt>
                <c:pt idx="89169" formatCode="0.00E+00">
                  <c:v>-3.66396E-3</c:v>
                </c:pt>
                <c:pt idx="89170" formatCode="0.00E+00">
                  <c:v>-2.81884E-3</c:v>
                </c:pt>
                <c:pt idx="89171" formatCode="0.00E+00">
                  <c:v>-1.9959000000000001E-3</c:v>
                </c:pt>
                <c:pt idx="89172" formatCode="0.00E+00">
                  <c:v>-1.19571E-3</c:v>
                </c:pt>
                <c:pt idx="89173" formatCode="0.00E+00">
                  <c:v>-4.1879299999999999E-4</c:v>
                </c:pt>
                <c:pt idx="89174" formatCode="0.00E+00">
                  <c:v>3.3437700000000001E-4</c:v>
                </c:pt>
                <c:pt idx="89175" formatCode="0.00E+00">
                  <c:v>1.0633999999999999E-3</c:v>
                </c:pt>
                <c:pt idx="89176" formatCode="0.00E+00">
                  <c:v>1.7679099999999999E-3</c:v>
                </c:pt>
                <c:pt idx="89177" formatCode="0.00E+00">
                  <c:v>2.4476400000000001E-3</c:v>
                </c:pt>
                <c:pt idx="89178" formatCode="0.00E+00">
                  <c:v>3.1023399999999999E-3</c:v>
                </c:pt>
                <c:pt idx="89179" formatCode="0.00E+00">
                  <c:v>3.7318400000000002E-3</c:v>
                </c:pt>
                <c:pt idx="89180" formatCode="0.00E+00">
                  <c:v>4.3359999999999996E-3</c:v>
                </c:pt>
                <c:pt idx="89181" formatCode="0.00E+00">
                  <c:v>4.9147799999999997E-3</c:v>
                </c:pt>
                <c:pt idx="89182" formatCode="0.00E+00">
                  <c:v>5.4681599999999997E-3</c:v>
                </c:pt>
                <c:pt idx="89183" formatCode="0.00E+00">
                  <c:v>5.9961800000000003E-3</c:v>
                </c:pt>
                <c:pt idx="89184" formatCode="0.00E+00">
                  <c:v>6.4989399999999999E-3</c:v>
                </c:pt>
                <c:pt idx="89185" formatCode="0.00E+00">
                  <c:v>6.9765900000000004E-3</c:v>
                </c:pt>
                <c:pt idx="89186" formatCode="0.00E+00">
                  <c:v>7.4293400000000004E-3</c:v>
                </c:pt>
                <c:pt idx="89187" formatCode="0.00E+00">
                  <c:v>7.8574300000000003E-3</c:v>
                </c:pt>
                <c:pt idx="89188" formatCode="0.00E+00">
                  <c:v>8.2611799999999999E-3</c:v>
                </c:pt>
                <c:pt idx="89189" formatCode="0.00E+00">
                  <c:v>8.6409199999999999E-3</c:v>
                </c:pt>
                <c:pt idx="89190" formatCode="0.00E+00">
                  <c:v>8.9970499999999995E-3</c:v>
                </c:pt>
                <c:pt idx="89191" formatCode="0.00E+00">
                  <c:v>9.3300199999999996E-3</c:v>
                </c:pt>
                <c:pt idx="89192" formatCode="0.00E+00">
                  <c:v>9.6402999999999992E-3</c:v>
                </c:pt>
                <c:pt idx="89193" formatCode="0.00E+00">
                  <c:v>9.9284300000000002E-3</c:v>
                </c:pt>
                <c:pt idx="89194">
                  <c:v>1.0194999999999999E-2</c:v>
                </c:pt>
                <c:pt idx="89195">
                  <c:v>1.04405E-2</c:v>
                </c:pt>
                <c:pt idx="89196">
                  <c:v>1.06657E-2</c:v>
                </c:pt>
                <c:pt idx="89197">
                  <c:v>1.0871199999999999E-2</c:v>
                </c:pt>
                <c:pt idx="89198">
                  <c:v>1.10577E-2</c:v>
                </c:pt>
                <c:pt idx="89199">
                  <c:v>1.12259E-2</c:v>
                </c:pt>
                <c:pt idx="89200">
                  <c:v>1.13767E-2</c:v>
                </c:pt>
                <c:pt idx="89201">
                  <c:v>1.15108E-2</c:v>
                </c:pt>
                <c:pt idx="89202">
                  <c:v>1.1629E-2</c:v>
                </c:pt>
                <c:pt idx="89203">
                  <c:v>1.1732100000000001E-2</c:v>
                </c:pt>
                <c:pt idx="89204">
                  <c:v>1.1821E-2</c:v>
                </c:pt>
                <c:pt idx="89205">
                  <c:v>1.18966E-2</c:v>
                </c:pt>
                <c:pt idx="89206">
                  <c:v>1.19597E-2</c:v>
                </c:pt>
                <c:pt idx="89207">
                  <c:v>1.2011300000000001E-2</c:v>
                </c:pt>
                <c:pt idx="89208">
                  <c:v>1.2052200000000001E-2</c:v>
                </c:pt>
                <c:pt idx="89209">
                  <c:v>1.20833E-2</c:v>
                </c:pt>
                <c:pt idx="89210">
                  <c:v>1.2105599999999999E-2</c:v>
                </c:pt>
                <c:pt idx="89211">
                  <c:v>1.2120000000000001E-2</c:v>
                </c:pt>
                <c:pt idx="89212">
                  <c:v>1.2127300000000001E-2</c:v>
                </c:pt>
                <c:pt idx="89213">
                  <c:v>1.21286E-2</c:v>
                </c:pt>
                <c:pt idx="89214">
                  <c:v>1.21247E-2</c:v>
                </c:pt>
                <c:pt idx="89215">
                  <c:v>1.21166E-2</c:v>
                </c:pt>
                <c:pt idx="89216">
                  <c:v>1.2105100000000001E-2</c:v>
                </c:pt>
                <c:pt idx="89217">
                  <c:v>1.20911E-2</c:v>
                </c:pt>
                <c:pt idx="89218">
                  <c:v>1.2075499999999999E-2</c:v>
                </c:pt>
                <c:pt idx="89219">
                  <c:v>1.20591E-2</c:v>
                </c:pt>
                <c:pt idx="89220">
                  <c:v>1.20429E-2</c:v>
                </c:pt>
                <c:pt idx="89221">
                  <c:v>1.20275E-2</c:v>
                </c:pt>
                <c:pt idx="89222">
                  <c:v>1.2013899999999999E-2</c:v>
                </c:pt>
                <c:pt idx="89223">
                  <c:v>1.2002799999999999E-2</c:v>
                </c:pt>
                <c:pt idx="89224">
                  <c:v>1.1994899999999999E-2</c:v>
                </c:pt>
                <c:pt idx="89225">
                  <c:v>1.1991E-2</c:v>
                </c:pt>
                <c:pt idx="89226">
                  <c:v>1.19918E-2</c:v>
                </c:pt>
                <c:pt idx="89227">
                  <c:v>1.1997900000000001E-2</c:v>
                </c:pt>
                <c:pt idx="89228">
                  <c:v>1.201E-2</c:v>
                </c:pt>
                <c:pt idx="89229">
                  <c:v>1.20287E-2</c:v>
                </c:pt>
                <c:pt idx="89230">
                  <c:v>1.2054499999999999E-2</c:v>
                </c:pt>
                <c:pt idx="89231">
                  <c:v>1.2088099999999999E-2</c:v>
                </c:pt>
                <c:pt idx="89232">
                  <c:v>1.21298E-2</c:v>
                </c:pt>
                <c:pt idx="89233">
                  <c:v>1.2180099999999999E-2</c:v>
                </c:pt>
                <c:pt idx="89234">
                  <c:v>1.22395E-2</c:v>
                </c:pt>
                <c:pt idx="89235">
                  <c:v>1.2308299999999999E-2</c:v>
                </c:pt>
                <c:pt idx="89236">
                  <c:v>1.2386899999999999E-2</c:v>
                </c:pt>
                <c:pt idx="89237">
                  <c:v>1.24755E-2</c:v>
                </c:pt>
                <c:pt idx="89238">
                  <c:v>1.2574500000000001E-2</c:v>
                </c:pt>
                <c:pt idx="89239">
                  <c:v>1.26839E-2</c:v>
                </c:pt>
                <c:pt idx="89240">
                  <c:v>1.2803999999999999E-2</c:v>
                </c:pt>
                <c:pt idx="89241">
                  <c:v>1.2934899999999999E-2</c:v>
                </c:pt>
                <c:pt idx="89242">
                  <c:v>1.30767E-2</c:v>
                </c:pt>
                <c:pt idx="89243">
                  <c:v>1.3229400000000001E-2</c:v>
                </c:pt>
                <c:pt idx="89244">
                  <c:v>1.3392899999999999E-2</c:v>
                </c:pt>
                <c:pt idx="89245">
                  <c:v>1.35672E-2</c:v>
                </c:pt>
                <c:pt idx="89246">
                  <c:v>1.3752199999999999E-2</c:v>
                </c:pt>
                <c:pt idx="89247">
                  <c:v>1.39477E-2</c:v>
                </c:pt>
                <c:pt idx="89248">
                  <c:v>1.4153600000000001E-2</c:v>
                </c:pt>
                <c:pt idx="89249">
                  <c:v>1.43696E-2</c:v>
                </c:pt>
                <c:pt idx="89250">
                  <c:v>1.45954E-2</c:v>
                </c:pt>
                <c:pt idx="89251">
                  <c:v>1.4830599999999999E-2</c:v>
                </c:pt>
                <c:pt idx="89252">
                  <c:v>1.5075E-2</c:v>
                </c:pt>
                <c:pt idx="89253">
                  <c:v>1.5328E-2</c:v>
                </c:pt>
                <c:pt idx="89254">
                  <c:v>1.5589199999999999E-2</c:v>
                </c:pt>
                <c:pt idx="89255">
                  <c:v>1.5858199999999999E-2</c:v>
                </c:pt>
                <c:pt idx="89256">
                  <c:v>1.6134300000000001E-2</c:v>
                </c:pt>
                <c:pt idx="89257">
                  <c:v>1.64171E-2</c:v>
                </c:pt>
                <c:pt idx="89258">
                  <c:v>1.6705899999999999E-2</c:v>
                </c:pt>
                <c:pt idx="89259">
                  <c:v>1.7000000000000001E-2</c:v>
                </c:pt>
                <c:pt idx="89260">
                  <c:v>1.72987E-2</c:v>
                </c:pt>
                <c:pt idx="89261">
                  <c:v>1.76014E-2</c:v>
                </c:pt>
                <c:pt idx="89262">
                  <c:v>1.79074E-2</c:v>
                </c:pt>
                <c:pt idx="89263">
                  <c:v>1.8215700000000001E-2</c:v>
                </c:pt>
                <c:pt idx="89264">
                  <c:v>1.8525699999999999E-2</c:v>
                </c:pt>
                <c:pt idx="89265">
                  <c:v>1.88364E-2</c:v>
                </c:pt>
                <c:pt idx="89266">
                  <c:v>1.91471E-2</c:v>
                </c:pt>
                <c:pt idx="89267">
                  <c:v>1.9456899999999999E-2</c:v>
                </c:pt>
                <c:pt idx="89268">
                  <c:v>1.9764799999999999E-2</c:v>
                </c:pt>
                <c:pt idx="89269">
                  <c:v>2.0069900000000002E-2</c:v>
                </c:pt>
                <c:pt idx="89270">
                  <c:v>2.0371400000000001E-2</c:v>
                </c:pt>
                <c:pt idx="89271">
                  <c:v>2.0668200000000001E-2</c:v>
                </c:pt>
                <c:pt idx="89272">
                  <c:v>2.09594E-2</c:v>
                </c:pt>
                <c:pt idx="89273">
                  <c:v>2.1243999999999999E-2</c:v>
                </c:pt>
                <c:pt idx="89274">
                  <c:v>2.1521100000000001E-2</c:v>
                </c:pt>
                <c:pt idx="89275">
                  <c:v>2.1789599999999999E-2</c:v>
                </c:pt>
                <c:pt idx="89276">
                  <c:v>2.2048600000000002E-2</c:v>
                </c:pt>
                <c:pt idx="89277">
                  <c:v>2.22971E-2</c:v>
                </c:pt>
                <c:pt idx="89278">
                  <c:v>2.2533999999999998E-2</c:v>
                </c:pt>
                <c:pt idx="89279">
                  <c:v>2.2758500000000001E-2</c:v>
                </c:pt>
                <c:pt idx="89280">
                  <c:v>2.2969400000000001E-2</c:v>
                </c:pt>
                <c:pt idx="89281">
                  <c:v>2.31659E-2</c:v>
                </c:pt>
                <c:pt idx="89282">
                  <c:v>2.3347E-2</c:v>
                </c:pt>
                <c:pt idx="89283">
                  <c:v>2.3511600000000001E-2</c:v>
                </c:pt>
                <c:pt idx="89284">
                  <c:v>2.3658999999999999E-2</c:v>
                </c:pt>
                <c:pt idx="89285">
                  <c:v>2.3788E-2</c:v>
                </c:pt>
                <c:pt idx="89286">
                  <c:v>2.3897999999999999E-2</c:v>
                </c:pt>
                <c:pt idx="89287">
                  <c:v>2.39878E-2</c:v>
                </c:pt>
                <c:pt idx="89288">
                  <c:v>2.40568E-2</c:v>
                </c:pt>
                <c:pt idx="89289">
                  <c:v>2.4104E-2</c:v>
                </c:pt>
                <c:pt idx="89290">
                  <c:v>2.41286E-2</c:v>
                </c:pt>
                <c:pt idx="89291">
                  <c:v>2.4129899999999999E-2</c:v>
                </c:pt>
                <c:pt idx="89292">
                  <c:v>2.4107099999999999E-2</c:v>
                </c:pt>
                <c:pt idx="89293">
                  <c:v>2.40596E-2</c:v>
                </c:pt>
                <c:pt idx="89294">
                  <c:v>2.3986500000000001E-2</c:v>
                </c:pt>
                <c:pt idx="89295">
                  <c:v>2.3887200000000001E-2</c:v>
                </c:pt>
                <c:pt idx="89296">
                  <c:v>2.37612E-2</c:v>
                </c:pt>
                <c:pt idx="89297">
                  <c:v>2.3607900000000001E-2</c:v>
                </c:pt>
                <c:pt idx="89298">
                  <c:v>2.3426800000000001E-2</c:v>
                </c:pt>
                <c:pt idx="89299">
                  <c:v>2.32173E-2</c:v>
                </c:pt>
                <c:pt idx="89300">
                  <c:v>2.2979099999999999E-2</c:v>
                </c:pt>
                <c:pt idx="89301">
                  <c:v>2.2711700000000001E-2</c:v>
                </c:pt>
                <c:pt idx="89302">
                  <c:v>2.2414799999999999E-2</c:v>
                </c:pt>
                <c:pt idx="89303">
                  <c:v>2.2088199999999999E-2</c:v>
                </c:pt>
                <c:pt idx="89304">
                  <c:v>2.1731400000000001E-2</c:v>
                </c:pt>
                <c:pt idx="89305">
                  <c:v>2.1344499999999999E-2</c:v>
                </c:pt>
                <c:pt idx="89306">
                  <c:v>2.0927100000000001E-2</c:v>
                </c:pt>
                <c:pt idx="89307">
                  <c:v>2.0479299999999999E-2</c:v>
                </c:pt>
                <c:pt idx="89308">
                  <c:v>2.0001000000000001E-2</c:v>
                </c:pt>
                <c:pt idx="89309">
                  <c:v>1.9492200000000001E-2</c:v>
                </c:pt>
                <c:pt idx="89310">
                  <c:v>1.8953000000000001E-2</c:v>
                </c:pt>
                <c:pt idx="89311">
                  <c:v>1.8383400000000001E-2</c:v>
                </c:pt>
                <c:pt idx="89312">
                  <c:v>1.7783799999999999E-2</c:v>
                </c:pt>
                <c:pt idx="89313">
                  <c:v>1.7154300000000001E-2</c:v>
                </c:pt>
                <c:pt idx="89314">
                  <c:v>1.6495200000000002E-2</c:v>
                </c:pt>
                <c:pt idx="89315">
                  <c:v>1.5806899999999999E-2</c:v>
                </c:pt>
                <c:pt idx="89316">
                  <c:v>1.50898E-2</c:v>
                </c:pt>
                <c:pt idx="89317">
                  <c:v>1.4344300000000001E-2</c:v>
                </c:pt>
                <c:pt idx="89318">
                  <c:v>1.3571E-2</c:v>
                </c:pt>
                <c:pt idx="89319">
                  <c:v>1.2770399999999999E-2</c:v>
                </c:pt>
                <c:pt idx="89320">
                  <c:v>1.1943199999999999E-2</c:v>
                </c:pt>
                <c:pt idx="89321">
                  <c:v>1.10901E-2</c:v>
                </c:pt>
                <c:pt idx="89322">
                  <c:v>1.0211700000000001E-2</c:v>
                </c:pt>
                <c:pt idx="89323" formatCode="0.00E+00">
                  <c:v>9.3088500000000005E-3</c:v>
                </c:pt>
                <c:pt idx="89324" formatCode="0.00E+00">
                  <c:v>8.3824299999999997E-3</c:v>
                </c:pt>
                <c:pt idx="89325" formatCode="0.00E+00">
                  <c:v>7.4333200000000002E-3</c:v>
                </c:pt>
                <c:pt idx="89326" formatCode="0.00E+00">
                  <c:v>6.4624499999999998E-3</c:v>
                </c:pt>
                <c:pt idx="89327" formatCode="0.00E+00">
                  <c:v>5.4707999999999996E-3</c:v>
                </c:pt>
                <c:pt idx="89328" formatCode="0.00E+00">
                  <c:v>4.4594200000000004E-3</c:v>
                </c:pt>
                <c:pt idx="89329" formatCode="0.00E+00">
                  <c:v>3.4293800000000001E-3</c:v>
                </c:pt>
                <c:pt idx="89330" formatCode="0.00E+00">
                  <c:v>2.3818200000000002E-3</c:v>
                </c:pt>
                <c:pt idx="89331" formatCode="0.00E+00">
                  <c:v>1.3178899999999999E-3</c:v>
                </c:pt>
                <c:pt idx="89332" formatCode="0.00E+00">
                  <c:v>2.38817E-4</c:v>
                </c:pt>
                <c:pt idx="89333" formatCode="0.00E+00">
                  <c:v>-8.54162E-4</c:v>
                </c:pt>
                <c:pt idx="89334" formatCode="0.00E+00">
                  <c:v>-1.9597600000000001E-3</c:v>
                </c:pt>
                <c:pt idx="89335" formatCode="0.00E+00">
                  <c:v>-3.0766499999999998E-3</c:v>
                </c:pt>
                <c:pt idx="89336" formatCode="0.00E+00">
                  <c:v>-4.2034799999999999E-3</c:v>
                </c:pt>
                <c:pt idx="89337" formatCode="0.00E+00">
                  <c:v>-5.33886E-3</c:v>
                </c:pt>
                <c:pt idx="89338" formatCode="0.00E+00">
                  <c:v>-6.4813700000000002E-3</c:v>
                </c:pt>
                <c:pt idx="89339" formatCode="0.00E+00">
                  <c:v>-7.6295800000000004E-3</c:v>
                </c:pt>
                <c:pt idx="89340" formatCode="0.00E+00">
                  <c:v>-8.7820199999999998E-3</c:v>
                </c:pt>
                <c:pt idx="89341" formatCode="0.00E+00">
                  <c:v>-9.9371900000000003E-3</c:v>
                </c:pt>
                <c:pt idx="89342">
                  <c:v>-1.10936E-2</c:v>
                </c:pt>
                <c:pt idx="89343">
                  <c:v>-1.2249700000000001E-2</c:v>
                </c:pt>
                <c:pt idx="89344">
                  <c:v>-1.34039E-2</c:v>
                </c:pt>
                <c:pt idx="89345">
                  <c:v>-1.45547E-2</c:v>
                </c:pt>
                <c:pt idx="89346">
                  <c:v>-1.5700599999999999E-2</c:v>
                </c:pt>
                <c:pt idx="89347">
                  <c:v>-1.6839900000000001E-2</c:v>
                </c:pt>
                <c:pt idx="89348">
                  <c:v>-1.7971000000000001E-2</c:v>
                </c:pt>
                <c:pt idx="89349">
                  <c:v>-1.9092499999999998E-2</c:v>
                </c:pt>
                <c:pt idx="89350">
                  <c:v>-2.0202700000000001E-2</c:v>
                </c:pt>
                <c:pt idx="89351">
                  <c:v>-2.12999E-2</c:v>
                </c:pt>
                <c:pt idx="89352">
                  <c:v>-2.2382699999999998E-2</c:v>
                </c:pt>
                <c:pt idx="89353">
                  <c:v>-2.3449500000000002E-2</c:v>
                </c:pt>
                <c:pt idx="89354">
                  <c:v>-2.4498800000000001E-2</c:v>
                </c:pt>
                <c:pt idx="89355">
                  <c:v>-2.5528800000000001E-2</c:v>
                </c:pt>
                <c:pt idx="89356">
                  <c:v>-2.6538300000000001E-2</c:v>
                </c:pt>
                <c:pt idx="89357">
                  <c:v>-2.7525600000000001E-2</c:v>
                </c:pt>
                <c:pt idx="89358">
                  <c:v>-2.8489199999999999E-2</c:v>
                </c:pt>
                <c:pt idx="89359">
                  <c:v>-2.9427700000000001E-2</c:v>
                </c:pt>
                <c:pt idx="89360">
                  <c:v>-3.0339700000000001E-2</c:v>
                </c:pt>
                <c:pt idx="89361">
                  <c:v>-3.12237E-2</c:v>
                </c:pt>
                <c:pt idx="89362">
                  <c:v>-3.2078299999999997E-2</c:v>
                </c:pt>
                <c:pt idx="89363">
                  <c:v>-3.2902300000000002E-2</c:v>
                </c:pt>
                <c:pt idx="89364">
                  <c:v>-3.3694300000000003E-2</c:v>
                </c:pt>
                <c:pt idx="89365">
                  <c:v>-3.4452999999999998E-2</c:v>
                </c:pt>
                <c:pt idx="89366">
                  <c:v>-3.5177199999999999E-2</c:v>
                </c:pt>
                <c:pt idx="89367">
                  <c:v>-3.58657E-2</c:v>
                </c:pt>
                <c:pt idx="89368">
                  <c:v>-3.6517399999999998E-2</c:v>
                </c:pt>
                <c:pt idx="89369">
                  <c:v>-3.7131200000000003E-2</c:v>
                </c:pt>
                <c:pt idx="89370">
                  <c:v>-3.7706000000000003E-2</c:v>
                </c:pt>
                <c:pt idx="89371">
                  <c:v>-3.8240900000000001E-2</c:v>
                </c:pt>
                <c:pt idx="89372">
                  <c:v>-3.87348E-2</c:v>
                </c:pt>
                <c:pt idx="89373">
                  <c:v>-3.9187E-2</c:v>
                </c:pt>
                <c:pt idx="89374">
                  <c:v>-3.95965E-2</c:v>
                </c:pt>
                <c:pt idx="89375">
                  <c:v>-3.9962600000000001E-2</c:v>
                </c:pt>
                <c:pt idx="89376">
                  <c:v>-4.0284599999999997E-2</c:v>
                </c:pt>
                <c:pt idx="89377">
                  <c:v>-4.0561800000000002E-2</c:v>
                </c:pt>
                <c:pt idx="89378">
                  <c:v>-4.0793599999999999E-2</c:v>
                </c:pt>
                <c:pt idx="89379">
                  <c:v>-4.0979599999999998E-2</c:v>
                </c:pt>
                <c:pt idx="89380">
                  <c:v>-4.1119099999999999E-2</c:v>
                </c:pt>
                <c:pt idx="89381">
                  <c:v>-4.1211999999999999E-2</c:v>
                </c:pt>
                <c:pt idx="89382">
                  <c:v>-4.1257700000000001E-2</c:v>
                </c:pt>
                <c:pt idx="89383">
                  <c:v>-4.1256099999999997E-2</c:v>
                </c:pt>
                <c:pt idx="89384">
                  <c:v>-4.1206899999999998E-2</c:v>
                </c:pt>
                <c:pt idx="89385">
                  <c:v>-4.1110000000000001E-2</c:v>
                </c:pt>
                <c:pt idx="89386">
                  <c:v>-4.0965399999999999E-2</c:v>
                </c:pt>
                <c:pt idx="89387">
                  <c:v>-4.0772999999999997E-2</c:v>
                </c:pt>
                <c:pt idx="89388">
                  <c:v>-4.0532899999999997E-2</c:v>
                </c:pt>
                <c:pt idx="89389">
                  <c:v>-4.0245299999999998E-2</c:v>
                </c:pt>
                <c:pt idx="89390">
                  <c:v>-3.9910399999999999E-2</c:v>
                </c:pt>
                <c:pt idx="89391">
                  <c:v>-3.9528500000000001E-2</c:v>
                </c:pt>
                <c:pt idx="89392">
                  <c:v>-3.90999E-2</c:v>
                </c:pt>
                <c:pt idx="89393">
                  <c:v>-3.8625E-2</c:v>
                </c:pt>
                <c:pt idx="89394">
                  <c:v>-3.8104399999999997E-2</c:v>
                </c:pt>
                <c:pt idx="89395">
                  <c:v>-3.7538599999999998E-2</c:v>
                </c:pt>
                <c:pt idx="89396">
                  <c:v>-3.6928200000000001E-2</c:v>
                </c:pt>
                <c:pt idx="89397">
                  <c:v>-3.6273899999999998E-2</c:v>
                </c:pt>
                <c:pt idx="89398">
                  <c:v>-3.5576400000000001E-2</c:v>
                </c:pt>
                <c:pt idx="89399">
                  <c:v>-3.4836600000000002E-2</c:v>
                </c:pt>
                <c:pt idx="89400">
                  <c:v>-3.40554E-2</c:v>
                </c:pt>
                <c:pt idx="89401">
                  <c:v>-3.3233699999999998E-2</c:v>
                </c:pt>
                <c:pt idx="89402">
                  <c:v>-3.2372499999999998E-2</c:v>
                </c:pt>
                <c:pt idx="89403">
                  <c:v>-3.1472899999999998E-2</c:v>
                </c:pt>
                <c:pt idx="89404">
                  <c:v>-3.0536000000000001E-2</c:v>
                </c:pt>
                <c:pt idx="89405">
                  <c:v>-2.95629E-2</c:v>
                </c:pt>
                <c:pt idx="89406">
                  <c:v>-2.8555000000000001E-2</c:v>
                </c:pt>
                <c:pt idx="89407">
                  <c:v>-2.75134E-2</c:v>
                </c:pt>
                <c:pt idx="89408">
                  <c:v>-2.6439600000000001E-2</c:v>
                </c:pt>
                <c:pt idx="89409">
                  <c:v>-2.53349E-2</c:v>
                </c:pt>
                <c:pt idx="89410">
                  <c:v>-2.4200699999999999E-2</c:v>
                </c:pt>
                <c:pt idx="89411">
                  <c:v>-2.30385E-2</c:v>
                </c:pt>
                <c:pt idx="89412">
                  <c:v>-2.1849799999999999E-2</c:v>
                </c:pt>
                <c:pt idx="89413">
                  <c:v>-2.06362E-2</c:v>
                </c:pt>
                <c:pt idx="89414">
                  <c:v>-1.9399199999999998E-2</c:v>
                </c:pt>
                <c:pt idx="89415">
                  <c:v>-1.81406E-2</c:v>
                </c:pt>
                <c:pt idx="89416">
                  <c:v>-1.6861899999999999E-2</c:v>
                </c:pt>
                <c:pt idx="89417">
                  <c:v>-1.55649E-2</c:v>
                </c:pt>
                <c:pt idx="89418">
                  <c:v>-1.42512E-2</c:v>
                </c:pt>
                <c:pt idx="89419">
                  <c:v>-1.2922599999999999E-2</c:v>
                </c:pt>
                <c:pt idx="89420">
                  <c:v>-1.15809E-2</c:v>
                </c:pt>
                <c:pt idx="89421">
                  <c:v>-1.02278E-2</c:v>
                </c:pt>
                <c:pt idx="89422" formatCode="0.00E+00">
                  <c:v>-8.8652000000000002E-3</c:v>
                </c:pt>
                <c:pt idx="89423" formatCode="0.00E+00">
                  <c:v>-7.49484E-3</c:v>
                </c:pt>
                <c:pt idx="89424" formatCode="0.00E+00">
                  <c:v>-6.1185700000000003E-3</c:v>
                </c:pt>
                <c:pt idx="89425" formatCode="0.00E+00">
                  <c:v>-4.7382099999999996E-3</c:v>
                </c:pt>
                <c:pt idx="89426" formatCode="0.00E+00">
                  <c:v>-3.3556100000000002E-3</c:v>
                </c:pt>
                <c:pt idx="89427" formatCode="0.00E+00">
                  <c:v>-1.9726100000000001E-3</c:v>
                </c:pt>
                <c:pt idx="89428" formatCode="0.00E+00">
                  <c:v>-5.91045E-4</c:v>
                </c:pt>
                <c:pt idx="89429" formatCode="0.00E+00">
                  <c:v>7.8724800000000005E-4</c:v>
                </c:pt>
                <c:pt idx="89430" formatCode="0.00E+00">
                  <c:v>2.16044E-3</c:v>
                </c:pt>
                <c:pt idx="89431" formatCode="0.00E+00">
                  <c:v>3.5266999999999998E-3</c:v>
                </c:pt>
                <c:pt idx="89432" formatCode="0.00E+00">
                  <c:v>4.8842199999999999E-3</c:v>
                </c:pt>
                <c:pt idx="89433" formatCode="0.00E+00">
                  <c:v>6.23121E-3</c:v>
                </c:pt>
                <c:pt idx="89434" formatCode="0.00E+00">
                  <c:v>7.5659000000000004E-3</c:v>
                </c:pt>
                <c:pt idx="89435" formatCode="0.00E+00">
                  <c:v>8.8865100000000002E-3</c:v>
                </c:pt>
                <c:pt idx="89436">
                  <c:v>1.01913E-2</c:v>
                </c:pt>
                <c:pt idx="89437">
                  <c:v>1.14786E-2</c:v>
                </c:pt>
                <c:pt idx="89438">
                  <c:v>1.27467E-2</c:v>
                </c:pt>
                <c:pt idx="89439">
                  <c:v>1.39939E-2</c:v>
                </c:pt>
                <c:pt idx="89440">
                  <c:v>1.52187E-2</c:v>
                </c:pt>
                <c:pt idx="89441">
                  <c:v>1.6419400000000001E-2</c:v>
                </c:pt>
                <c:pt idx="89442">
                  <c:v>1.7594499999999999E-2</c:v>
                </c:pt>
                <c:pt idx="89443">
                  <c:v>1.8742600000000002E-2</c:v>
                </c:pt>
                <c:pt idx="89444">
                  <c:v>1.9862000000000001E-2</c:v>
                </c:pt>
                <c:pt idx="89445">
                  <c:v>2.0951500000000001E-2</c:v>
                </c:pt>
                <c:pt idx="89446">
                  <c:v>2.2009600000000001E-2</c:v>
                </c:pt>
                <c:pt idx="89447">
                  <c:v>2.3035099999999999E-2</c:v>
                </c:pt>
                <c:pt idx="89448">
                  <c:v>2.4026599999999999E-2</c:v>
                </c:pt>
                <c:pt idx="89449">
                  <c:v>2.4982899999999999E-2</c:v>
                </c:pt>
                <c:pt idx="89450">
                  <c:v>2.5902999999999999E-2</c:v>
                </c:pt>
                <c:pt idx="89451">
                  <c:v>2.67856E-2</c:v>
                </c:pt>
                <c:pt idx="89452">
                  <c:v>2.7629799999999999E-2</c:v>
                </c:pt>
                <c:pt idx="89453">
                  <c:v>2.8434500000000001E-2</c:v>
                </c:pt>
                <c:pt idx="89454">
                  <c:v>2.91988E-2</c:v>
                </c:pt>
                <c:pt idx="89455">
                  <c:v>2.9921900000000001E-2</c:v>
                </c:pt>
                <c:pt idx="89456">
                  <c:v>3.0603000000000002E-2</c:v>
                </c:pt>
                <c:pt idx="89457">
                  <c:v>3.12413E-2</c:v>
                </c:pt>
                <c:pt idx="89458">
                  <c:v>3.1836099999999999E-2</c:v>
                </c:pt>
                <c:pt idx="89459">
                  <c:v>3.2386999999999999E-2</c:v>
                </c:pt>
                <c:pt idx="89460">
                  <c:v>3.2893199999999997E-2</c:v>
                </c:pt>
                <c:pt idx="89461">
                  <c:v>3.3354399999999999E-2</c:v>
                </c:pt>
                <c:pt idx="89462">
                  <c:v>3.37702E-2</c:v>
                </c:pt>
                <c:pt idx="89463">
                  <c:v>3.4140299999999998E-2</c:v>
                </c:pt>
                <c:pt idx="89464">
                  <c:v>3.4464300000000003E-2</c:v>
                </c:pt>
                <c:pt idx="89465">
                  <c:v>3.4742200000000001E-2</c:v>
                </c:pt>
                <c:pt idx="89466">
                  <c:v>3.4973700000000003E-2</c:v>
                </c:pt>
                <c:pt idx="89467">
                  <c:v>3.51589E-2</c:v>
                </c:pt>
                <c:pt idx="89468">
                  <c:v>3.5297799999999997E-2</c:v>
                </c:pt>
                <c:pt idx="89469">
                  <c:v>3.5390400000000002E-2</c:v>
                </c:pt>
                <c:pt idx="89470">
                  <c:v>3.5437000000000003E-2</c:v>
                </c:pt>
                <c:pt idx="89471">
                  <c:v>3.5437700000000003E-2</c:v>
                </c:pt>
                <c:pt idx="89472">
                  <c:v>3.5393000000000001E-2</c:v>
                </c:pt>
                <c:pt idx="89473">
                  <c:v>3.5303000000000001E-2</c:v>
                </c:pt>
                <c:pt idx="89474">
                  <c:v>3.5168400000000002E-2</c:v>
                </c:pt>
                <c:pt idx="89475">
                  <c:v>3.49895E-2</c:v>
                </c:pt>
                <c:pt idx="89476">
                  <c:v>3.4766999999999999E-2</c:v>
                </c:pt>
                <c:pt idx="89477">
                  <c:v>3.4501400000000002E-2</c:v>
                </c:pt>
                <c:pt idx="89478">
                  <c:v>3.4193599999999998E-2</c:v>
                </c:pt>
                <c:pt idx="89479">
                  <c:v>3.3844199999999998E-2</c:v>
                </c:pt>
                <c:pt idx="89480">
                  <c:v>3.3453999999999998E-2</c:v>
                </c:pt>
                <c:pt idx="89481">
                  <c:v>3.3023999999999998E-2</c:v>
                </c:pt>
                <c:pt idx="89482">
                  <c:v>3.2555000000000001E-2</c:v>
                </c:pt>
                <c:pt idx="89483">
                  <c:v>3.2048E-2</c:v>
                </c:pt>
                <c:pt idx="89484">
                  <c:v>3.1504200000000003E-2</c:v>
                </c:pt>
                <c:pt idx="89485">
                  <c:v>3.0924500000000001E-2</c:v>
                </c:pt>
                <c:pt idx="89486">
                  <c:v>3.0310199999999999E-2</c:v>
                </c:pt>
                <c:pt idx="89487">
                  <c:v>2.9662399999999998E-2</c:v>
                </c:pt>
                <c:pt idx="89488">
                  <c:v>2.8982299999999999E-2</c:v>
                </c:pt>
                <c:pt idx="89489">
                  <c:v>2.82712E-2</c:v>
                </c:pt>
                <c:pt idx="89490">
                  <c:v>2.7530499999999999E-2</c:v>
                </c:pt>
                <c:pt idx="89491">
                  <c:v>2.6761500000000001E-2</c:v>
                </c:pt>
                <c:pt idx="89492">
                  <c:v>2.5965499999999999E-2</c:v>
                </c:pt>
                <c:pt idx="89493">
                  <c:v>2.5144099999999999E-2</c:v>
                </c:pt>
                <c:pt idx="89494">
                  <c:v>2.42986E-2</c:v>
                </c:pt>
                <c:pt idx="89495">
                  <c:v>2.3430599999999999E-2</c:v>
                </c:pt>
                <c:pt idx="89496">
                  <c:v>2.2541599999999998E-2</c:v>
                </c:pt>
                <c:pt idx="89497">
                  <c:v>2.1633099999999999E-2</c:v>
                </c:pt>
                <c:pt idx="89498">
                  <c:v>2.0706700000000001E-2</c:v>
                </c:pt>
                <c:pt idx="89499">
                  <c:v>1.9763800000000002E-2</c:v>
                </c:pt>
                <c:pt idx="89500">
                  <c:v>1.8806300000000001E-2</c:v>
                </c:pt>
                <c:pt idx="89501">
                  <c:v>1.7835500000000001E-2</c:v>
                </c:pt>
                <c:pt idx="89502">
                  <c:v>1.6853199999999999E-2</c:v>
                </c:pt>
                <c:pt idx="89503">
                  <c:v>1.5861E-2</c:v>
                </c:pt>
                <c:pt idx="89504">
                  <c:v>1.4860399999999999E-2</c:v>
                </c:pt>
                <c:pt idx="89505">
                  <c:v>1.38532E-2</c:v>
                </c:pt>
                <c:pt idx="89506">
                  <c:v>1.2840900000000001E-2</c:v>
                </c:pt>
                <c:pt idx="89507">
                  <c:v>1.1825199999999999E-2</c:v>
                </c:pt>
                <c:pt idx="89508">
                  <c:v>1.08077E-2</c:v>
                </c:pt>
                <c:pt idx="89509" formatCode="0.00E+00">
                  <c:v>9.7899200000000006E-3</c:v>
                </c:pt>
                <c:pt idx="89510" formatCode="0.00E+00">
                  <c:v>8.7735699999999996E-3</c:v>
                </c:pt>
                <c:pt idx="89511" formatCode="0.00E+00">
                  <c:v>7.7601800000000002E-3</c:v>
                </c:pt>
                <c:pt idx="89512" formatCode="0.00E+00">
                  <c:v>6.7513199999999999E-3</c:v>
                </c:pt>
                <c:pt idx="89513" formatCode="0.00E+00">
                  <c:v>5.7485399999999999E-3</c:v>
                </c:pt>
                <c:pt idx="89514" formatCode="0.00E+00">
                  <c:v>4.7533599999999999E-3</c:v>
                </c:pt>
                <c:pt idx="89515" formatCode="0.00E+00">
                  <c:v>3.7672700000000001E-3</c:v>
                </c:pt>
                <c:pt idx="89516" formatCode="0.00E+00">
                  <c:v>2.7917599999999999E-3</c:v>
                </c:pt>
                <c:pt idx="89517" formatCode="0.00E+00">
                  <c:v>1.82825E-3</c:v>
                </c:pt>
                <c:pt idx="89518" formatCode="0.00E+00">
                  <c:v>8.7816200000000004E-4</c:v>
                </c:pt>
                <c:pt idx="89519" formatCode="0.00E+00">
                  <c:v>-5.7127799999999999E-5</c:v>
                </c:pt>
                <c:pt idx="89520" formatCode="0.00E+00">
                  <c:v>-9.7627900000000004E-4</c:v>
                </c:pt>
                <c:pt idx="89521" formatCode="0.00E+00">
                  <c:v>-1.87799E-3</c:v>
                </c:pt>
                <c:pt idx="89522" formatCode="0.00E+00">
                  <c:v>-2.761E-3</c:v>
                </c:pt>
                <c:pt idx="89523" formatCode="0.00E+00">
                  <c:v>-3.62408E-3</c:v>
                </c:pt>
                <c:pt idx="89524" formatCode="0.00E+00">
                  <c:v>-4.4660699999999999E-3</c:v>
                </c:pt>
                <c:pt idx="89525" formatCode="0.00E+00">
                  <c:v>-5.2858200000000001E-3</c:v>
                </c:pt>
                <c:pt idx="89526" formatCode="0.00E+00">
                  <c:v>-6.0822599999999999E-3</c:v>
                </c:pt>
                <c:pt idx="89527" formatCode="0.00E+00">
                  <c:v>-6.8543500000000004E-3</c:v>
                </c:pt>
                <c:pt idx="89528" formatCode="0.00E+00">
                  <c:v>-7.6011100000000003E-3</c:v>
                </c:pt>
                <c:pt idx="89529" formatCode="0.00E+00">
                  <c:v>-8.3216000000000002E-3</c:v>
                </c:pt>
                <c:pt idx="89530" formatCode="0.00E+00">
                  <c:v>-9.0149600000000007E-3</c:v>
                </c:pt>
                <c:pt idx="89531" formatCode="0.00E+00">
                  <c:v>-9.6803500000000008E-3</c:v>
                </c:pt>
                <c:pt idx="89532">
                  <c:v>-1.0317E-2</c:v>
                </c:pt>
                <c:pt idx="89533">
                  <c:v>-1.09242E-2</c:v>
                </c:pt>
                <c:pt idx="89534">
                  <c:v>-1.1501300000000001E-2</c:v>
                </c:pt>
                <c:pt idx="89535">
                  <c:v>-1.20477E-2</c:v>
                </c:pt>
                <c:pt idx="89536">
                  <c:v>-1.25629E-2</c:v>
                </c:pt>
                <c:pt idx="89537">
                  <c:v>-1.30464E-2</c:v>
                </c:pt>
                <c:pt idx="89538">
                  <c:v>-1.3497800000000001E-2</c:v>
                </c:pt>
                <c:pt idx="89539">
                  <c:v>-1.3916700000000001E-2</c:v>
                </c:pt>
                <c:pt idx="89540">
                  <c:v>-1.4302799999999999E-2</c:v>
                </c:pt>
                <c:pt idx="89541">
                  <c:v>-1.4655899999999999E-2</c:v>
                </c:pt>
                <c:pt idx="89542">
                  <c:v>-1.49759E-2</c:v>
                </c:pt>
                <c:pt idx="89543">
                  <c:v>-1.52625E-2</c:v>
                </c:pt>
                <c:pt idx="89544">
                  <c:v>-1.55158E-2</c:v>
                </c:pt>
                <c:pt idx="89545">
                  <c:v>-1.5735800000000001E-2</c:v>
                </c:pt>
                <c:pt idx="89546">
                  <c:v>-1.5922599999999999E-2</c:v>
                </c:pt>
                <c:pt idx="89547">
                  <c:v>-1.6076199999999999E-2</c:v>
                </c:pt>
                <c:pt idx="89548">
                  <c:v>-1.61969E-2</c:v>
                </c:pt>
                <c:pt idx="89549">
                  <c:v>-1.6284900000000001E-2</c:v>
                </c:pt>
                <c:pt idx="89550">
                  <c:v>-1.6340500000000001E-2</c:v>
                </c:pt>
                <c:pt idx="89551">
                  <c:v>-1.6364099999999999E-2</c:v>
                </c:pt>
                <c:pt idx="89552">
                  <c:v>-1.6356200000000001E-2</c:v>
                </c:pt>
                <c:pt idx="89553">
                  <c:v>-1.6317100000000001E-2</c:v>
                </c:pt>
                <c:pt idx="89554">
                  <c:v>-1.6247399999999999E-2</c:v>
                </c:pt>
                <c:pt idx="89555">
                  <c:v>-1.6147700000000001E-2</c:v>
                </c:pt>
                <c:pt idx="89556">
                  <c:v>-1.60187E-2</c:v>
                </c:pt>
                <c:pt idx="89557">
                  <c:v>-1.5861E-2</c:v>
                </c:pt>
                <c:pt idx="89558">
                  <c:v>-1.56752E-2</c:v>
                </c:pt>
                <c:pt idx="89559">
                  <c:v>-1.5462399999999999E-2</c:v>
                </c:pt>
                <c:pt idx="89560">
                  <c:v>-1.52231E-2</c:v>
                </c:pt>
                <c:pt idx="89561">
                  <c:v>-1.4958300000000001E-2</c:v>
                </c:pt>
                <c:pt idx="89562">
                  <c:v>-1.4669E-2</c:v>
                </c:pt>
                <c:pt idx="89563">
                  <c:v>-1.4356000000000001E-2</c:v>
                </c:pt>
                <c:pt idx="89564">
                  <c:v>-1.4020299999999999E-2</c:v>
                </c:pt>
                <c:pt idx="89565">
                  <c:v>-1.3663E-2</c:v>
                </c:pt>
                <c:pt idx="89566">
                  <c:v>-1.3285099999999999E-2</c:v>
                </c:pt>
                <c:pt idx="89567">
                  <c:v>-1.2887600000000001E-2</c:v>
                </c:pt>
                <c:pt idx="89568">
                  <c:v>-1.24718E-2</c:v>
                </c:pt>
                <c:pt idx="89569">
                  <c:v>-1.2038699999999999E-2</c:v>
                </c:pt>
                <c:pt idx="89570">
                  <c:v>-1.1589500000000001E-2</c:v>
                </c:pt>
                <c:pt idx="89571">
                  <c:v>-1.1125299999999999E-2</c:v>
                </c:pt>
                <c:pt idx="89572">
                  <c:v>-1.0647500000000001E-2</c:v>
                </c:pt>
                <c:pt idx="89573">
                  <c:v>-1.0157100000000001E-2</c:v>
                </c:pt>
                <c:pt idx="89574" formatCode="0.00E+00">
                  <c:v>-9.6554899999999992E-3</c:v>
                </c:pt>
                <c:pt idx="89575" formatCode="0.00E+00">
                  <c:v>-9.1438700000000001E-3</c:v>
                </c:pt>
                <c:pt idx="89576" formatCode="0.00E+00">
                  <c:v>-8.6234899999999993E-3</c:v>
                </c:pt>
                <c:pt idx="89577" formatCode="0.00E+00">
                  <c:v>-8.0956299999999995E-3</c:v>
                </c:pt>
                <c:pt idx="89578" formatCode="0.00E+00">
                  <c:v>-7.5615700000000001E-3</c:v>
                </c:pt>
                <c:pt idx="89579" formatCode="0.00E+00">
                  <c:v>-7.0225699999999997E-3</c:v>
                </c:pt>
                <c:pt idx="89580" formatCode="0.00E+00">
                  <c:v>-6.4799100000000002E-3</c:v>
                </c:pt>
                <c:pt idx="89581" formatCode="0.00E+00">
                  <c:v>-5.9348700000000001E-3</c:v>
                </c:pt>
                <c:pt idx="89582" formatCode="0.00E+00">
                  <c:v>-5.3887300000000004E-3</c:v>
                </c:pt>
                <c:pt idx="89583" formatCode="0.00E+00">
                  <c:v>-4.84273E-3</c:v>
                </c:pt>
                <c:pt idx="89584" formatCode="0.00E+00">
                  <c:v>-4.2981499999999997E-3</c:v>
                </c:pt>
                <c:pt idx="89585" formatCode="0.00E+00">
                  <c:v>-3.7562199999999998E-3</c:v>
                </c:pt>
                <c:pt idx="89586" formatCode="0.00E+00">
                  <c:v>-3.2181699999999998E-3</c:v>
                </c:pt>
                <c:pt idx="89587" formatCode="0.00E+00">
                  <c:v>-2.6852099999999999E-3</c:v>
                </c:pt>
                <c:pt idx="89588" formatCode="0.00E+00">
                  <c:v>-2.15855E-3</c:v>
                </c:pt>
                <c:pt idx="89589" formatCode="0.00E+00">
                  <c:v>-1.6393499999999999E-3</c:v>
                </c:pt>
                <c:pt idx="89590" formatCode="0.00E+00">
                  <c:v>-1.1287700000000001E-3</c:v>
                </c:pt>
                <c:pt idx="89591" formatCode="0.00E+00">
                  <c:v>-6.2793899999999999E-4</c:v>
                </c:pt>
                <c:pt idx="89592" formatCode="0.00E+00">
                  <c:v>-1.3795499999999999E-4</c:v>
                </c:pt>
                <c:pt idx="89593" formatCode="0.00E+00">
                  <c:v>3.4010900000000001E-4</c:v>
                </c:pt>
                <c:pt idx="89594" formatCode="0.00E+00">
                  <c:v>8.0521399999999995E-4</c:v>
                </c:pt>
                <c:pt idx="89595" formatCode="0.00E+00">
                  <c:v>1.25635E-3</c:v>
                </c:pt>
                <c:pt idx="89596" formatCode="0.00E+00">
                  <c:v>1.69254E-3</c:v>
                </c:pt>
                <c:pt idx="89597" formatCode="0.00E+00">
                  <c:v>2.1128499999999999E-3</c:v>
                </c:pt>
                <c:pt idx="89598" formatCode="0.00E+00">
                  <c:v>2.5163799999999999E-3</c:v>
                </c:pt>
                <c:pt idx="89599" formatCode="0.00E+00">
                  <c:v>2.9022800000000001E-3</c:v>
                </c:pt>
                <c:pt idx="89600" formatCode="0.00E+00">
                  <c:v>3.2697099999999999E-3</c:v>
                </c:pt>
                <c:pt idx="89601" formatCode="0.00E+00">
                  <c:v>3.6178999999999998E-3</c:v>
                </c:pt>
                <c:pt idx="89602" formatCode="0.00E+00">
                  <c:v>3.94613E-3</c:v>
                </c:pt>
                <c:pt idx="89603" formatCode="0.00E+00">
                  <c:v>4.25371E-3</c:v>
                </c:pt>
                <c:pt idx="89604" formatCode="0.00E+00">
                  <c:v>4.5399799999999999E-3</c:v>
                </c:pt>
                <c:pt idx="89605" formatCode="0.00E+00">
                  <c:v>4.8043699999999996E-3</c:v>
                </c:pt>
                <c:pt idx="89606" formatCode="0.00E+00">
                  <c:v>5.0463299999999999E-3</c:v>
                </c:pt>
                <c:pt idx="89607" formatCode="0.00E+00">
                  <c:v>5.2653500000000002E-3</c:v>
                </c:pt>
                <c:pt idx="89608" formatCode="0.00E+00">
                  <c:v>5.4610099999999996E-3</c:v>
                </c:pt>
                <c:pt idx="89609" formatCode="0.00E+00">
                  <c:v>5.6328899999999998E-3</c:v>
                </c:pt>
                <c:pt idx="89610" formatCode="0.00E+00">
                  <c:v>5.7806699999999999E-3</c:v>
                </c:pt>
                <c:pt idx="89611" formatCode="0.00E+00">
                  <c:v>5.9040400000000002E-3</c:v>
                </c:pt>
                <c:pt idx="89612" formatCode="0.00E+00">
                  <c:v>6.0027800000000001E-3</c:v>
                </c:pt>
                <c:pt idx="89613" formatCode="0.00E+00">
                  <c:v>6.0767E-3</c:v>
                </c:pt>
                <c:pt idx="89614" formatCode="0.00E+00">
                  <c:v>6.1256599999999998E-3</c:v>
                </c:pt>
                <c:pt idx="89615" formatCode="0.00E+00">
                  <c:v>6.1495999999999999E-3</c:v>
                </c:pt>
                <c:pt idx="89616" formatCode="0.00E+00">
                  <c:v>6.1484799999999996E-3</c:v>
                </c:pt>
                <c:pt idx="89617" formatCode="0.00E+00">
                  <c:v>6.1223299999999996E-3</c:v>
                </c:pt>
                <c:pt idx="89618" formatCode="0.00E+00">
                  <c:v>6.0712500000000003E-3</c:v>
                </c:pt>
                <c:pt idx="89619" formatCode="0.00E+00">
                  <c:v>5.99535E-3</c:v>
                </c:pt>
                <c:pt idx="89620" formatCode="0.00E+00">
                  <c:v>5.8948300000000002E-3</c:v>
                </c:pt>
                <c:pt idx="89621" formatCode="0.00E+00">
                  <c:v>5.7699400000000003E-3</c:v>
                </c:pt>
                <c:pt idx="89622" formatCode="0.00E+00">
                  <c:v>5.6209500000000004E-3</c:v>
                </c:pt>
                <c:pt idx="89623" formatCode="0.00E+00">
                  <c:v>5.4482200000000001E-3</c:v>
                </c:pt>
                <c:pt idx="89624" formatCode="0.00E+00">
                  <c:v>5.2521299999999998E-3</c:v>
                </c:pt>
                <c:pt idx="89625" formatCode="0.00E+00">
                  <c:v>5.0331300000000002E-3</c:v>
                </c:pt>
                <c:pt idx="89626" formatCode="0.00E+00">
                  <c:v>4.7917000000000003E-3</c:v>
                </c:pt>
                <c:pt idx="89627" formatCode="0.00E+00">
                  <c:v>4.5283900000000002E-3</c:v>
                </c:pt>
                <c:pt idx="89628" formatCode="0.00E+00">
                  <c:v>4.2437799999999999E-3</c:v>
                </c:pt>
                <c:pt idx="89629" formatCode="0.00E+00">
                  <c:v>3.9385000000000002E-3</c:v>
                </c:pt>
                <c:pt idx="89630" formatCode="0.00E+00">
                  <c:v>3.6132099999999999E-3</c:v>
                </c:pt>
                <c:pt idx="89631" formatCode="0.00E+00">
                  <c:v>3.2686400000000002E-3</c:v>
                </c:pt>
                <c:pt idx="89632" formatCode="0.00E+00">
                  <c:v>2.9055299999999999E-3</c:v>
                </c:pt>
                <c:pt idx="89633" formatCode="0.00E+00">
                  <c:v>2.5246999999999999E-3</c:v>
                </c:pt>
                <c:pt idx="89634" formatCode="0.00E+00">
                  <c:v>2.1269499999999998E-3</c:v>
                </c:pt>
                <c:pt idx="89635" formatCode="0.00E+00">
                  <c:v>1.7131799999999999E-3</c:v>
                </c:pt>
                <c:pt idx="89636" formatCode="0.00E+00">
                  <c:v>1.2842699999999999E-3</c:v>
                </c:pt>
                <c:pt idx="89637" formatCode="0.00E+00">
                  <c:v>8.4117299999999996E-4</c:v>
                </c:pt>
                <c:pt idx="89638" formatCode="0.00E+00">
                  <c:v>3.8484700000000001E-4</c:v>
                </c:pt>
                <c:pt idx="89639" formatCode="0.00E+00">
                  <c:v>-8.3709399999999995E-5</c:v>
                </c:pt>
                <c:pt idx="89640" formatCode="0.00E+00">
                  <c:v>-5.6347400000000001E-4</c:v>
                </c:pt>
                <c:pt idx="89641" formatCode="0.00E+00">
                  <c:v>-1.0533999999999999E-3</c:v>
                </c:pt>
                <c:pt idx="89642" formatCode="0.00E+00">
                  <c:v>-1.5524099999999999E-3</c:v>
                </c:pt>
                <c:pt idx="89643" formatCode="0.00E+00">
                  <c:v>-2.0594300000000001E-3</c:v>
                </c:pt>
                <c:pt idx="89644" formatCode="0.00E+00">
                  <c:v>-2.57333E-3</c:v>
                </c:pt>
                <c:pt idx="89645" formatCode="0.00E+00">
                  <c:v>-3.0929899999999999E-3</c:v>
                </c:pt>
                <c:pt idx="89646" formatCode="0.00E+00">
                  <c:v>-3.6172700000000001E-3</c:v>
                </c:pt>
                <c:pt idx="89647" formatCode="0.00E+00">
                  <c:v>-4.1450200000000001E-3</c:v>
                </c:pt>
                <c:pt idx="89648" formatCode="0.00E+00">
                  <c:v>-4.6750699999999999E-3</c:v>
                </c:pt>
                <c:pt idx="89649" formatCode="0.00E+00">
                  <c:v>-5.2062599999999999E-3</c:v>
                </c:pt>
                <c:pt idx="89650" formatCode="0.00E+00">
                  <c:v>-5.7374100000000001E-3</c:v>
                </c:pt>
                <c:pt idx="89651" formatCode="0.00E+00">
                  <c:v>-6.2673299999999998E-3</c:v>
                </c:pt>
                <c:pt idx="89652" formatCode="0.00E+00">
                  <c:v>-6.7948599999999998E-3</c:v>
                </c:pt>
                <c:pt idx="89653" formatCode="0.00E+00">
                  <c:v>-7.3188100000000002E-3</c:v>
                </c:pt>
                <c:pt idx="89654" formatCode="0.00E+00">
                  <c:v>-7.8380099999999994E-3</c:v>
                </c:pt>
                <c:pt idx="89655" formatCode="0.00E+00">
                  <c:v>-8.3513000000000007E-3</c:v>
                </c:pt>
                <c:pt idx="89656" formatCode="0.00E+00">
                  <c:v>-8.8575000000000008E-3</c:v>
                </c:pt>
                <c:pt idx="89657" formatCode="0.00E+00">
                  <c:v>-9.3554799999999994E-3</c:v>
                </c:pt>
                <c:pt idx="89658" formatCode="0.00E+00">
                  <c:v>-9.8440999999999997E-3</c:v>
                </c:pt>
                <c:pt idx="89659">
                  <c:v>-1.03222E-2</c:v>
                </c:pt>
                <c:pt idx="89660">
                  <c:v>-1.0788799999999999E-2</c:v>
                </c:pt>
                <c:pt idx="89661">
                  <c:v>-1.12427E-2</c:v>
                </c:pt>
                <c:pt idx="89662">
                  <c:v>-1.16828E-2</c:v>
                </c:pt>
                <c:pt idx="89663">
                  <c:v>-1.21082E-2</c:v>
                </c:pt>
                <c:pt idx="89664">
                  <c:v>-1.2517800000000001E-2</c:v>
                </c:pt>
                <c:pt idx="89665">
                  <c:v>-1.29106E-2</c:v>
                </c:pt>
                <c:pt idx="89666">
                  <c:v>-1.3285699999999999E-2</c:v>
                </c:pt>
                <c:pt idx="89667">
                  <c:v>-1.36422E-2</c:v>
                </c:pt>
                <c:pt idx="89668">
                  <c:v>-1.39791E-2</c:v>
                </c:pt>
                <c:pt idx="89669">
                  <c:v>-1.42956E-2</c:v>
                </c:pt>
                <c:pt idx="89670">
                  <c:v>-1.45909E-2</c:v>
                </c:pt>
                <c:pt idx="89671">
                  <c:v>-1.48641E-2</c:v>
                </c:pt>
                <c:pt idx="89672">
                  <c:v>-1.51147E-2</c:v>
                </c:pt>
                <c:pt idx="89673">
                  <c:v>-1.5341799999999999E-2</c:v>
                </c:pt>
                <c:pt idx="89674">
                  <c:v>-1.5544799999999999E-2</c:v>
                </c:pt>
                <c:pt idx="89675">
                  <c:v>-1.5723000000000001E-2</c:v>
                </c:pt>
                <c:pt idx="89676">
                  <c:v>-1.5876000000000001E-2</c:v>
                </c:pt>
                <c:pt idx="89677">
                  <c:v>-1.6003199999999999E-2</c:v>
                </c:pt>
                <c:pt idx="89678">
                  <c:v>-1.61041E-2</c:v>
                </c:pt>
                <c:pt idx="89679">
                  <c:v>-1.61782E-2</c:v>
                </c:pt>
                <c:pt idx="89680">
                  <c:v>-1.6225300000000002E-2</c:v>
                </c:pt>
                <c:pt idx="89681">
                  <c:v>-1.62449E-2</c:v>
                </c:pt>
                <c:pt idx="89682">
                  <c:v>-1.6236899999999999E-2</c:v>
                </c:pt>
                <c:pt idx="89683">
                  <c:v>-1.6200900000000001E-2</c:v>
                </c:pt>
                <c:pt idx="89684">
                  <c:v>-1.61368E-2</c:v>
                </c:pt>
                <c:pt idx="89685">
                  <c:v>-1.60444E-2</c:v>
                </c:pt>
                <c:pt idx="89686">
                  <c:v>-1.5923799999999998E-2</c:v>
                </c:pt>
                <c:pt idx="89687">
                  <c:v>-1.5774799999999999E-2</c:v>
                </c:pt>
                <c:pt idx="89688">
                  <c:v>-1.55975E-2</c:v>
                </c:pt>
                <c:pt idx="89689">
                  <c:v>-1.5392100000000001E-2</c:v>
                </c:pt>
                <c:pt idx="89690">
                  <c:v>-1.51585E-2</c:v>
                </c:pt>
                <c:pt idx="89691">
                  <c:v>-1.48971E-2</c:v>
                </c:pt>
                <c:pt idx="89692">
                  <c:v>-1.4608100000000001E-2</c:v>
                </c:pt>
                <c:pt idx="89693">
                  <c:v>-1.4291699999999999E-2</c:v>
                </c:pt>
                <c:pt idx="89694">
                  <c:v>-1.39483E-2</c:v>
                </c:pt>
                <c:pt idx="89695">
                  <c:v>-1.3578399999999999E-2</c:v>
                </c:pt>
                <c:pt idx="89696">
                  <c:v>-1.31822E-2</c:v>
                </c:pt>
                <c:pt idx="89697">
                  <c:v>-1.2760499999999999E-2</c:v>
                </c:pt>
                <c:pt idx="89698">
                  <c:v>-1.2313599999999999E-2</c:v>
                </c:pt>
                <c:pt idx="89699">
                  <c:v>-1.1842200000000001E-2</c:v>
                </c:pt>
                <c:pt idx="89700">
                  <c:v>-1.13469E-2</c:v>
                </c:pt>
                <c:pt idx="89701">
                  <c:v>-1.08285E-2</c:v>
                </c:pt>
                <c:pt idx="89702">
                  <c:v>-1.02875E-2</c:v>
                </c:pt>
                <c:pt idx="89703" formatCode="0.00E+00">
                  <c:v>-9.7249299999999997E-3</c:v>
                </c:pt>
                <c:pt idx="89704" formatCode="0.00E+00">
                  <c:v>-9.1414300000000007E-3</c:v>
                </c:pt>
                <c:pt idx="89705" formatCode="0.00E+00">
                  <c:v>-8.5378999999999993E-3</c:v>
                </c:pt>
                <c:pt idx="89706" formatCode="0.00E+00">
                  <c:v>-7.9152400000000005E-3</c:v>
                </c:pt>
                <c:pt idx="89707" formatCode="0.00E+00">
                  <c:v>-7.2743599999999997E-3</c:v>
                </c:pt>
                <c:pt idx="89708" formatCode="0.00E+00">
                  <c:v>-6.6162499999999997E-3</c:v>
                </c:pt>
                <c:pt idx="89709" formatCode="0.00E+00">
                  <c:v>-5.94189E-3</c:v>
                </c:pt>
                <c:pt idx="89710" formatCode="0.00E+00">
                  <c:v>-5.2523099999999996E-3</c:v>
                </c:pt>
                <c:pt idx="89711" formatCode="0.00E+00">
                  <c:v>-4.54858E-3</c:v>
                </c:pt>
                <c:pt idx="89712" formatCode="0.00E+00">
                  <c:v>-3.8317799999999999E-3</c:v>
                </c:pt>
                <c:pt idx="89713" formatCode="0.00E+00">
                  <c:v>-3.1030300000000001E-3</c:v>
                </c:pt>
                <c:pt idx="89714" formatCode="0.00E+00">
                  <c:v>-2.36346E-3</c:v>
                </c:pt>
                <c:pt idx="89715" formatCode="0.00E+00">
                  <c:v>-1.61425E-3</c:v>
                </c:pt>
                <c:pt idx="89716" formatCode="0.00E+00">
                  <c:v>-8.5655900000000001E-4</c:v>
                </c:pt>
                <c:pt idx="89717" formatCode="0.00E+00">
                  <c:v>-9.1603199999999997E-5</c:v>
                </c:pt>
                <c:pt idx="89718" formatCode="0.00E+00">
                  <c:v>6.7940600000000002E-4</c:v>
                </c:pt>
                <c:pt idx="89719" formatCode="0.00E+00">
                  <c:v>1.45524E-3</c:v>
                </c:pt>
                <c:pt idx="89720" formatCode="0.00E+00">
                  <c:v>2.2346499999999999E-3</c:v>
                </c:pt>
                <c:pt idx="89721" formatCode="0.00E+00">
                  <c:v>3.0163899999999999E-3</c:v>
                </c:pt>
                <c:pt idx="89722" formatCode="0.00E+00">
                  <c:v>3.7992E-3</c:v>
                </c:pt>
                <c:pt idx="89723" formatCode="0.00E+00">
                  <c:v>4.5818200000000003E-3</c:v>
                </c:pt>
                <c:pt idx="89724" formatCode="0.00E+00">
                  <c:v>5.3629799999999998E-3</c:v>
                </c:pt>
                <c:pt idx="89725" formatCode="0.00E+00">
                  <c:v>6.1414E-3</c:v>
                </c:pt>
                <c:pt idx="89726" formatCode="0.00E+00">
                  <c:v>6.9158400000000004E-3</c:v>
                </c:pt>
                <c:pt idx="89727" formatCode="0.00E+00">
                  <c:v>7.6850099999999999E-3</c:v>
                </c:pt>
                <c:pt idx="89728" formatCode="0.00E+00">
                  <c:v>8.4476800000000008E-3</c:v>
                </c:pt>
                <c:pt idx="89729" formatCode="0.00E+00">
                  <c:v>9.2025800000000001E-3</c:v>
                </c:pt>
                <c:pt idx="89730" formatCode="0.00E+00">
                  <c:v>9.9484900000000008E-3</c:v>
                </c:pt>
                <c:pt idx="89731">
                  <c:v>1.06842E-2</c:v>
                </c:pt>
                <c:pt idx="89732">
                  <c:v>1.1408400000000001E-2</c:v>
                </c:pt>
                <c:pt idx="89733">
                  <c:v>1.21201E-2</c:v>
                </c:pt>
                <c:pt idx="89734">
                  <c:v>1.28179E-2</c:v>
                </c:pt>
                <c:pt idx="89735">
                  <c:v>1.35008E-2</c:v>
                </c:pt>
                <c:pt idx="89736">
                  <c:v>1.4167600000000001E-2</c:v>
                </c:pt>
                <c:pt idx="89737">
                  <c:v>1.4817200000000001E-2</c:v>
                </c:pt>
                <c:pt idx="89738">
                  <c:v>1.54486E-2</c:v>
                </c:pt>
                <c:pt idx="89739">
                  <c:v>1.6060700000000001E-2</c:v>
                </c:pt>
                <c:pt idx="89740">
                  <c:v>1.6652400000000001E-2</c:v>
                </c:pt>
                <c:pt idx="89741">
                  <c:v>1.7222899999999999E-2</c:v>
                </c:pt>
                <c:pt idx="89742">
                  <c:v>1.7771100000000001E-2</c:v>
                </c:pt>
                <c:pt idx="89743">
                  <c:v>1.8296199999999999E-2</c:v>
                </c:pt>
                <c:pt idx="89744">
                  <c:v>1.87972E-2</c:v>
                </c:pt>
                <c:pt idx="89745">
                  <c:v>1.92733E-2</c:v>
                </c:pt>
                <c:pt idx="89746">
                  <c:v>1.97238E-2</c:v>
                </c:pt>
                <c:pt idx="89747">
                  <c:v>2.01479E-2</c:v>
                </c:pt>
                <c:pt idx="89748">
                  <c:v>2.0544799999999998E-2</c:v>
                </c:pt>
                <c:pt idx="89749">
                  <c:v>2.0913999999999999E-2</c:v>
                </c:pt>
                <c:pt idx="89750">
                  <c:v>2.1254700000000001E-2</c:v>
                </c:pt>
                <c:pt idx="89751">
                  <c:v>2.1566499999999999E-2</c:v>
                </c:pt>
                <c:pt idx="89752">
                  <c:v>2.1848800000000002E-2</c:v>
                </c:pt>
                <c:pt idx="89753">
                  <c:v>2.2101099999999999E-2</c:v>
                </c:pt>
                <c:pt idx="89754">
                  <c:v>2.2323099999999998E-2</c:v>
                </c:pt>
                <c:pt idx="89755">
                  <c:v>2.2514200000000002E-2</c:v>
                </c:pt>
                <c:pt idx="89756">
                  <c:v>2.2674300000000001E-2</c:v>
                </c:pt>
                <c:pt idx="89757">
                  <c:v>2.2803E-2</c:v>
                </c:pt>
                <c:pt idx="89758">
                  <c:v>2.2900199999999999E-2</c:v>
                </c:pt>
                <c:pt idx="89759">
                  <c:v>2.2965599999999999E-2</c:v>
                </c:pt>
                <c:pt idx="89760">
                  <c:v>2.2999200000000001E-2</c:v>
                </c:pt>
                <c:pt idx="89761">
                  <c:v>2.3000900000000001E-2</c:v>
                </c:pt>
                <c:pt idx="89762">
                  <c:v>2.29707E-2</c:v>
                </c:pt>
                <c:pt idx="89763">
                  <c:v>2.2908600000000001E-2</c:v>
                </c:pt>
                <c:pt idx="89764">
                  <c:v>2.28148E-2</c:v>
                </c:pt>
                <c:pt idx="89765">
                  <c:v>2.2689299999999999E-2</c:v>
                </c:pt>
                <c:pt idx="89766">
                  <c:v>2.25325E-2</c:v>
                </c:pt>
                <c:pt idx="89767">
                  <c:v>2.23445E-2</c:v>
                </c:pt>
                <c:pt idx="89768">
                  <c:v>2.2125800000000001E-2</c:v>
                </c:pt>
                <c:pt idx="89769">
                  <c:v>2.18765E-2</c:v>
                </c:pt>
                <c:pt idx="89770">
                  <c:v>2.15972E-2</c:v>
                </c:pt>
                <c:pt idx="89771">
                  <c:v>2.12883E-2</c:v>
                </c:pt>
                <c:pt idx="89772">
                  <c:v>2.0950400000000001E-2</c:v>
                </c:pt>
                <c:pt idx="89773">
                  <c:v>2.0583899999999999E-2</c:v>
                </c:pt>
                <c:pt idx="89774">
                  <c:v>2.0189499999999999E-2</c:v>
                </c:pt>
                <c:pt idx="89775">
                  <c:v>1.9767900000000001E-2</c:v>
                </c:pt>
                <c:pt idx="89776">
                  <c:v>1.9319800000000002E-2</c:v>
                </c:pt>
                <c:pt idx="89777">
                  <c:v>1.8845799999999999E-2</c:v>
                </c:pt>
                <c:pt idx="89778">
                  <c:v>1.83468E-2</c:v>
                </c:pt>
                <c:pt idx="89779">
                  <c:v>1.7823599999999998E-2</c:v>
                </c:pt>
                <c:pt idx="89780">
                  <c:v>1.72771E-2</c:v>
                </c:pt>
                <c:pt idx="89781">
                  <c:v>1.67081E-2</c:v>
                </c:pt>
                <c:pt idx="89782">
                  <c:v>1.6117699999999999E-2</c:v>
                </c:pt>
                <c:pt idx="89783">
                  <c:v>1.55067E-2</c:v>
                </c:pt>
                <c:pt idx="89784">
                  <c:v>1.48763E-2</c:v>
                </c:pt>
                <c:pt idx="89785">
                  <c:v>1.42273E-2</c:v>
                </c:pt>
                <c:pt idx="89786">
                  <c:v>1.3561E-2</c:v>
                </c:pt>
                <c:pt idx="89787">
                  <c:v>1.28784E-2</c:v>
                </c:pt>
                <c:pt idx="89788">
                  <c:v>1.21806E-2</c:v>
                </c:pt>
                <c:pt idx="89789">
                  <c:v>1.14687E-2</c:v>
                </c:pt>
                <c:pt idx="89790">
                  <c:v>1.0744E-2</c:v>
                </c:pt>
                <c:pt idx="89791">
                  <c:v>1.0007500000000001E-2</c:v>
                </c:pt>
                <c:pt idx="89792" formatCode="0.00E+00">
                  <c:v>9.2606400000000005E-3</c:v>
                </c:pt>
                <c:pt idx="89793" formatCode="0.00E+00">
                  <c:v>8.5044700000000001E-3</c:v>
                </c:pt>
                <c:pt idx="89794" formatCode="0.00E+00">
                  <c:v>7.7402599999999997E-3</c:v>
                </c:pt>
                <c:pt idx="89795" formatCode="0.00E+00">
                  <c:v>6.9692599999999997E-3</c:v>
                </c:pt>
                <c:pt idx="89796" formatCode="0.00E+00">
                  <c:v>6.1927099999999997E-3</c:v>
                </c:pt>
                <c:pt idx="89797" formatCode="0.00E+00">
                  <c:v>5.4118899999999999E-3</c:v>
                </c:pt>
                <c:pt idx="89798" formatCode="0.00E+00">
                  <c:v>4.6280399999999999E-3</c:v>
                </c:pt>
                <c:pt idx="89799" formatCode="0.00E+00">
                  <c:v>3.84243E-3</c:v>
                </c:pt>
                <c:pt idx="89800" formatCode="0.00E+00">
                  <c:v>3.05632E-3</c:v>
                </c:pt>
                <c:pt idx="89801" formatCode="0.00E+00">
                  <c:v>2.2709800000000001E-3</c:v>
                </c:pt>
                <c:pt idx="89802" formatCode="0.00E+00">
                  <c:v>1.48767E-3</c:v>
                </c:pt>
                <c:pt idx="89803" formatCode="0.00E+00">
                  <c:v>7.0762500000000003E-4</c:v>
                </c:pt>
                <c:pt idx="89804" formatCode="0.00E+00">
                  <c:v>-6.7900500000000005E-5</c:v>
                </c:pt>
                <c:pt idx="89805" formatCode="0.00E+00">
                  <c:v>-8.3768099999999995E-4</c:v>
                </c:pt>
                <c:pt idx="89806" formatCode="0.00E+00">
                  <c:v>-1.6004999999999999E-3</c:v>
                </c:pt>
                <c:pt idx="89807" formatCode="0.00E+00">
                  <c:v>-2.3551499999999999E-3</c:v>
                </c:pt>
                <c:pt idx="89808" formatCode="0.00E+00">
                  <c:v>-3.1004600000000002E-3</c:v>
                </c:pt>
                <c:pt idx="89809" formatCode="0.00E+00">
                  <c:v>-3.8352500000000001E-3</c:v>
                </c:pt>
                <c:pt idx="89810" formatCode="0.00E+00">
                  <c:v>-4.5583799999999999E-3</c:v>
                </c:pt>
                <c:pt idx="89811" formatCode="0.00E+00">
                  <c:v>-5.2687400000000001E-3</c:v>
                </c:pt>
                <c:pt idx="89812" formatCode="0.00E+00">
                  <c:v>-5.9652200000000002E-3</c:v>
                </c:pt>
                <c:pt idx="89813" formatCode="0.00E+00">
                  <c:v>-6.6467699999999998E-3</c:v>
                </c:pt>
                <c:pt idx="89814" formatCode="0.00E+00">
                  <c:v>-7.3123399999999996E-3</c:v>
                </c:pt>
                <c:pt idx="89815" formatCode="0.00E+00">
                  <c:v>-7.9609299999999997E-3</c:v>
                </c:pt>
                <c:pt idx="89816" formatCode="0.00E+00">
                  <c:v>-8.5915699999999998E-3</c:v>
                </c:pt>
                <c:pt idx="89817" formatCode="0.00E+00">
                  <c:v>-9.2033099999999993E-3</c:v>
                </c:pt>
                <c:pt idx="89818" formatCode="0.00E+00">
                  <c:v>-9.7952500000000001E-3</c:v>
                </c:pt>
                <c:pt idx="89819">
                  <c:v>-1.0366500000000001E-2</c:v>
                </c:pt>
                <c:pt idx="89820">
                  <c:v>-1.09163E-2</c:v>
                </c:pt>
                <c:pt idx="89821">
                  <c:v>-1.14438E-2</c:v>
                </c:pt>
                <c:pt idx="89822">
                  <c:v>-1.19483E-2</c:v>
                </c:pt>
                <c:pt idx="89823">
                  <c:v>-1.2429000000000001E-2</c:v>
                </c:pt>
                <c:pt idx="89824">
                  <c:v>-1.28854E-2</c:v>
                </c:pt>
                <c:pt idx="89825">
                  <c:v>-1.33168E-2</c:v>
                </c:pt>
                <c:pt idx="89826">
                  <c:v>-1.37226E-2</c:v>
                </c:pt>
                <c:pt idx="89827">
                  <c:v>-1.41023E-2</c:v>
                </c:pt>
                <c:pt idx="89828">
                  <c:v>-1.44555E-2</c:v>
                </c:pt>
                <c:pt idx="89829">
                  <c:v>-1.47817E-2</c:v>
                </c:pt>
                <c:pt idx="89830">
                  <c:v>-1.50805E-2</c:v>
                </c:pt>
                <c:pt idx="89831">
                  <c:v>-1.5351699999999999E-2</c:v>
                </c:pt>
                <c:pt idx="89832">
                  <c:v>-1.5594999999999999E-2</c:v>
                </c:pt>
                <c:pt idx="89833">
                  <c:v>-1.5810000000000001E-2</c:v>
                </c:pt>
                <c:pt idx="89834">
                  <c:v>-1.5996799999999999E-2</c:v>
                </c:pt>
                <c:pt idx="89835">
                  <c:v>-1.6155099999999999E-2</c:v>
                </c:pt>
                <c:pt idx="89836">
                  <c:v>-1.6284799999999999E-2</c:v>
                </c:pt>
                <c:pt idx="89837">
                  <c:v>-1.6386000000000001E-2</c:v>
                </c:pt>
                <c:pt idx="89838">
                  <c:v>-1.6458799999999999E-2</c:v>
                </c:pt>
                <c:pt idx="89839">
                  <c:v>-1.6503E-2</c:v>
                </c:pt>
                <c:pt idx="89840">
                  <c:v>-1.6519099999999998E-2</c:v>
                </c:pt>
                <c:pt idx="89841">
                  <c:v>-1.6507000000000001E-2</c:v>
                </c:pt>
                <c:pt idx="89842">
                  <c:v>-1.6467099999999998E-2</c:v>
                </c:pt>
                <c:pt idx="89843">
                  <c:v>-1.63996E-2</c:v>
                </c:pt>
                <c:pt idx="89844">
                  <c:v>-1.6304800000000001E-2</c:v>
                </c:pt>
                <c:pt idx="89845">
                  <c:v>-1.6183199999999998E-2</c:v>
                </c:pt>
                <c:pt idx="89846">
                  <c:v>-1.6035199999999999E-2</c:v>
                </c:pt>
                <c:pt idx="89847">
                  <c:v>-1.5861299999999998E-2</c:v>
                </c:pt>
                <c:pt idx="89848">
                  <c:v>-1.5661999999999999E-2</c:v>
                </c:pt>
                <c:pt idx="89849">
                  <c:v>-1.54378E-2</c:v>
                </c:pt>
                <c:pt idx="89850">
                  <c:v>-1.5189299999999999E-2</c:v>
                </c:pt>
                <c:pt idx="89851">
                  <c:v>-1.49173E-2</c:v>
                </c:pt>
                <c:pt idx="89852">
                  <c:v>-1.4622400000000001E-2</c:v>
                </c:pt>
                <c:pt idx="89853">
                  <c:v>-1.4305399999999999E-2</c:v>
                </c:pt>
                <c:pt idx="89854">
                  <c:v>-1.3967E-2</c:v>
                </c:pt>
                <c:pt idx="89855">
                  <c:v>-1.3608E-2</c:v>
                </c:pt>
                <c:pt idx="89856">
                  <c:v>-1.3229299999999999E-2</c:v>
                </c:pt>
                <c:pt idx="89857">
                  <c:v>-1.28317E-2</c:v>
                </c:pt>
                <c:pt idx="89858">
                  <c:v>-1.2416200000000001E-2</c:v>
                </c:pt>
                <c:pt idx="89859">
                  <c:v>-1.19837E-2</c:v>
                </c:pt>
                <c:pt idx="89860">
                  <c:v>-1.1535200000000001E-2</c:v>
                </c:pt>
                <c:pt idx="89861">
                  <c:v>-1.1071599999999999E-2</c:v>
                </c:pt>
                <c:pt idx="89862">
                  <c:v>-1.05941E-2</c:v>
                </c:pt>
                <c:pt idx="89863">
                  <c:v>-1.01035E-2</c:v>
                </c:pt>
                <c:pt idx="89864" formatCode="0.00E+00">
                  <c:v>-9.6009900000000002E-3</c:v>
                </c:pt>
                <c:pt idx="89865" formatCode="0.00E+00">
                  <c:v>-9.0876599999999991E-3</c:v>
                </c:pt>
                <c:pt idx="89866" formatCode="0.00E+00">
                  <c:v>-8.5645800000000005E-3</c:v>
                </c:pt>
                <c:pt idx="89867" formatCode="0.00E+00">
                  <c:v>-8.0328699999999992E-3</c:v>
                </c:pt>
                <c:pt idx="89868" formatCode="0.00E+00">
                  <c:v>-7.4936400000000002E-3</c:v>
                </c:pt>
                <c:pt idx="89869" formatCode="0.00E+00">
                  <c:v>-6.94803E-3</c:v>
                </c:pt>
                <c:pt idx="89870" formatCode="0.00E+00">
                  <c:v>-6.3971799999999997E-3</c:v>
                </c:pt>
                <c:pt idx="89871" formatCode="0.00E+00">
                  <c:v>-5.8422400000000003E-3</c:v>
                </c:pt>
                <c:pt idx="89872" formatCode="0.00E+00">
                  <c:v>-5.2843600000000001E-3</c:v>
                </c:pt>
                <c:pt idx="89873" formatCode="0.00E+00">
                  <c:v>-4.7246800000000002E-3</c:v>
                </c:pt>
                <c:pt idx="89874" formatCode="0.00E+00">
                  <c:v>-4.1643599999999998E-3</c:v>
                </c:pt>
                <c:pt idx="89875" formatCode="0.00E+00">
                  <c:v>-3.6045500000000002E-3</c:v>
                </c:pt>
                <c:pt idx="89876" formatCode="0.00E+00">
                  <c:v>-3.0463999999999999E-3</c:v>
                </c:pt>
                <c:pt idx="89877" formatCode="0.00E+00">
                  <c:v>-2.49103E-3</c:v>
                </c:pt>
                <c:pt idx="89878" formatCode="0.00E+00">
                  <c:v>-1.9395899999999999E-3</c:v>
                </c:pt>
                <c:pt idx="89879" formatCode="0.00E+00">
                  <c:v>-1.39317E-3</c:v>
                </c:pt>
                <c:pt idx="89880" formatCode="0.00E+00">
                  <c:v>-8.5289800000000005E-4</c:v>
                </c:pt>
                <c:pt idx="89881" formatCode="0.00E+00">
                  <c:v>-3.1985100000000001E-4</c:v>
                </c:pt>
                <c:pt idx="89882" formatCode="0.00E+00">
                  <c:v>2.04899E-4</c:v>
                </c:pt>
                <c:pt idx="89883" formatCode="0.00E+00">
                  <c:v>7.2029799999999997E-4</c:v>
                </c:pt>
                <c:pt idx="89884" formatCode="0.00E+00">
                  <c:v>1.22532E-3</c:v>
                </c:pt>
                <c:pt idx="89885" formatCode="0.00E+00">
                  <c:v>1.7189499999999999E-3</c:v>
                </c:pt>
                <c:pt idx="89886" formatCode="0.00E+00">
                  <c:v>2.2002100000000002E-3</c:v>
                </c:pt>
                <c:pt idx="89887" formatCode="0.00E+00">
                  <c:v>2.6681399999999998E-3</c:v>
                </c:pt>
                <c:pt idx="89888" formatCode="0.00E+00">
                  <c:v>3.12182E-3</c:v>
                </c:pt>
                <c:pt idx="89889" formatCode="0.00E+00">
                  <c:v>3.5603499999999999E-3</c:v>
                </c:pt>
                <c:pt idx="89890" formatCode="0.00E+00">
                  <c:v>3.9828600000000004E-3</c:v>
                </c:pt>
                <c:pt idx="89891" formatCode="0.00E+00">
                  <c:v>4.3885299999999999E-3</c:v>
                </c:pt>
                <c:pt idx="89892" formatCode="0.00E+00">
                  <c:v>4.7765500000000001E-3</c:v>
                </c:pt>
                <c:pt idx="89893" formatCode="0.00E+00">
                  <c:v>5.1461600000000003E-3</c:v>
                </c:pt>
                <c:pt idx="89894" formatCode="0.00E+00">
                  <c:v>5.4966499999999996E-3</c:v>
                </c:pt>
                <c:pt idx="89895" formatCode="0.00E+00">
                  <c:v>5.8273300000000004E-3</c:v>
                </c:pt>
                <c:pt idx="89896" formatCode="0.00E+00">
                  <c:v>6.1375600000000002E-3</c:v>
                </c:pt>
                <c:pt idx="89897" formatCode="0.00E+00">
                  <c:v>6.4267400000000002E-3</c:v>
                </c:pt>
                <c:pt idx="89898" formatCode="0.00E+00">
                  <c:v>6.6943000000000003E-3</c:v>
                </c:pt>
                <c:pt idx="89899" formatCode="0.00E+00">
                  <c:v>6.9397399999999998E-3</c:v>
                </c:pt>
                <c:pt idx="89900" formatCode="0.00E+00">
                  <c:v>7.16258E-3</c:v>
                </c:pt>
                <c:pt idx="89901" formatCode="0.00E+00">
                  <c:v>7.3623999999999998E-3</c:v>
                </c:pt>
                <c:pt idx="89902" formatCode="0.00E+00">
                  <c:v>7.5388299999999998E-3</c:v>
                </c:pt>
                <c:pt idx="89903" formatCode="0.00E+00">
                  <c:v>7.6915200000000003E-3</c:v>
                </c:pt>
                <c:pt idx="89904" formatCode="0.00E+00">
                  <c:v>7.8202099999999993E-3</c:v>
                </c:pt>
                <c:pt idx="89905" formatCode="0.00E+00">
                  <c:v>7.9246500000000001E-3</c:v>
                </c:pt>
                <c:pt idx="89906" formatCode="0.00E+00">
                  <c:v>8.0046600000000002E-3</c:v>
                </c:pt>
                <c:pt idx="89907" formatCode="0.00E+00">
                  <c:v>8.0600900000000007E-3</c:v>
                </c:pt>
                <c:pt idx="89908" formatCode="0.00E+00">
                  <c:v>8.09087E-3</c:v>
                </c:pt>
                <c:pt idx="89909" formatCode="0.00E+00">
                  <c:v>8.0969500000000003E-3</c:v>
                </c:pt>
                <c:pt idx="89910" formatCode="0.00E+00">
                  <c:v>8.0783399999999998E-3</c:v>
                </c:pt>
                <c:pt idx="89911" formatCode="0.00E+00">
                  <c:v>8.0350999999999999E-3</c:v>
                </c:pt>
                <c:pt idx="89912" formatCode="0.00E+00">
                  <c:v>7.9673499999999998E-3</c:v>
                </c:pt>
                <c:pt idx="89913" formatCode="0.00E+00">
                  <c:v>7.8752300000000004E-3</c:v>
                </c:pt>
                <c:pt idx="89914" formatCode="0.00E+00">
                  <c:v>7.7589599999999996E-3</c:v>
                </c:pt>
                <c:pt idx="89915" formatCode="0.00E+00">
                  <c:v>7.6187800000000003E-3</c:v>
                </c:pt>
                <c:pt idx="89916" formatCode="0.00E+00">
                  <c:v>7.4550199999999997E-3</c:v>
                </c:pt>
                <c:pt idx="89917" formatCode="0.00E+00">
                  <c:v>7.2680000000000002E-3</c:v>
                </c:pt>
                <c:pt idx="89918" formatCode="0.00E+00">
                  <c:v>7.0581400000000001E-3</c:v>
                </c:pt>
                <c:pt idx="89919" formatCode="0.00E+00">
                  <c:v>6.8258700000000004E-3</c:v>
                </c:pt>
                <c:pt idx="89920" formatCode="0.00E+00">
                  <c:v>6.5716799999999999E-3</c:v>
                </c:pt>
                <c:pt idx="89921" formatCode="0.00E+00">
                  <c:v>6.2960999999999998E-3</c:v>
                </c:pt>
                <c:pt idx="89922" formatCode="0.00E+00">
                  <c:v>5.9997200000000001E-3</c:v>
                </c:pt>
                <c:pt idx="89923" formatCode="0.00E+00">
                  <c:v>5.6831399999999997E-3</c:v>
                </c:pt>
                <c:pt idx="89924" formatCode="0.00E+00">
                  <c:v>5.3470200000000001E-3</c:v>
                </c:pt>
                <c:pt idx="89925" formatCode="0.00E+00">
                  <c:v>4.9920800000000003E-3</c:v>
                </c:pt>
                <c:pt idx="89926" formatCode="0.00E+00">
                  <c:v>4.6190299999999997E-3</c:v>
                </c:pt>
                <c:pt idx="89927" formatCode="0.00E+00">
                  <c:v>4.2286700000000003E-3</c:v>
                </c:pt>
                <c:pt idx="89928" formatCode="0.00E+00">
                  <c:v>3.8217899999999998E-3</c:v>
                </c:pt>
                <c:pt idx="89929" formatCode="0.00E+00">
                  <c:v>3.39924E-3</c:v>
                </c:pt>
                <c:pt idx="89930" formatCode="0.00E+00">
                  <c:v>2.9618999999999999E-3</c:v>
                </c:pt>
                <c:pt idx="89931" formatCode="0.00E+00">
                  <c:v>2.5106799999999999E-3</c:v>
                </c:pt>
                <c:pt idx="89932" formatCode="0.00E+00">
                  <c:v>2.04652E-3</c:v>
                </c:pt>
                <c:pt idx="89933" formatCode="0.00E+00">
                  <c:v>1.5703799999999999E-3</c:v>
                </c:pt>
                <c:pt idx="89934" formatCode="0.00E+00">
                  <c:v>1.08326E-3</c:v>
                </c:pt>
                <c:pt idx="89935" formatCode="0.00E+00">
                  <c:v>5.8617200000000004E-4</c:v>
                </c:pt>
                <c:pt idx="89936" formatCode="0.00E+00">
                  <c:v>8.0151899999999994E-5</c:v>
                </c:pt>
                <c:pt idx="89937" formatCode="0.00E+00">
                  <c:v>-4.3373899999999999E-4</c:v>
                </c:pt>
                <c:pt idx="89938" formatCode="0.00E+00">
                  <c:v>-9.5442200000000002E-4</c:v>
                </c:pt>
                <c:pt idx="89939" formatCode="0.00E+00">
                  <c:v>-1.4808E-3</c:v>
                </c:pt>
                <c:pt idx="89940" formatCode="0.00E+00">
                  <c:v>-2.0117799999999999E-3</c:v>
                </c:pt>
                <c:pt idx="89941" formatCode="0.00E+00">
                  <c:v>-2.5462200000000001E-3</c:v>
                </c:pt>
                <c:pt idx="89942" formatCode="0.00E+00">
                  <c:v>-3.0829999999999998E-3</c:v>
                </c:pt>
                <c:pt idx="89943" formatCode="0.00E+00">
                  <c:v>-3.6209800000000002E-3</c:v>
                </c:pt>
                <c:pt idx="89944" formatCode="0.00E+00">
                  <c:v>-4.1590100000000003E-3</c:v>
                </c:pt>
                <c:pt idx="89945" formatCode="0.00E+00">
                  <c:v>-4.69594E-3</c:v>
                </c:pt>
                <c:pt idx="89946" formatCode="0.00E+00">
                  <c:v>-5.23063E-3</c:v>
                </c:pt>
                <c:pt idx="89947" formatCode="0.00E+00">
                  <c:v>-5.7619100000000003E-3</c:v>
                </c:pt>
                <c:pt idx="89948" formatCode="0.00E+00">
                  <c:v>-6.2886399999999999E-3</c:v>
                </c:pt>
                <c:pt idx="89949" formatCode="0.00E+00">
                  <c:v>-6.8096800000000002E-3</c:v>
                </c:pt>
                <c:pt idx="89950" formatCode="0.00E+00">
                  <c:v>-7.3238899999999996E-3</c:v>
                </c:pt>
                <c:pt idx="89951" formatCode="0.00E+00">
                  <c:v>-7.8301299999999994E-3</c:v>
                </c:pt>
                <c:pt idx="89952" formatCode="0.00E+00">
                  <c:v>-8.3272799999999994E-3</c:v>
                </c:pt>
                <c:pt idx="89953" formatCode="0.00E+00">
                  <c:v>-8.8142499999999992E-3</c:v>
                </c:pt>
                <c:pt idx="89954" formatCode="0.00E+00">
                  <c:v>-9.28994E-3</c:v>
                </c:pt>
                <c:pt idx="89955" formatCode="0.00E+00">
                  <c:v>-9.7532799999999996E-3</c:v>
                </c:pt>
                <c:pt idx="89956">
                  <c:v>-1.0203200000000001E-2</c:v>
                </c:pt>
                <c:pt idx="89957">
                  <c:v>-1.0638699999999999E-2</c:v>
                </c:pt>
                <c:pt idx="89958">
                  <c:v>-1.1058699999999999E-2</c:v>
                </c:pt>
                <c:pt idx="89959">
                  <c:v>-1.14623E-2</c:v>
                </c:pt>
                <c:pt idx="89960">
                  <c:v>-1.18485E-2</c:v>
                </c:pt>
                <c:pt idx="89961">
                  <c:v>-1.2216299999999999E-2</c:v>
                </c:pt>
                <c:pt idx="89962">
                  <c:v>-1.2565E-2</c:v>
                </c:pt>
                <c:pt idx="89963">
                  <c:v>-1.28935E-2</c:v>
                </c:pt>
                <c:pt idx="89964">
                  <c:v>-1.3200999999999999E-2</c:v>
                </c:pt>
                <c:pt idx="89965">
                  <c:v>-1.34869E-2</c:v>
                </c:pt>
                <c:pt idx="89966">
                  <c:v>-1.3750200000000001E-2</c:v>
                </c:pt>
                <c:pt idx="89967">
                  <c:v>-1.3990300000000001E-2</c:v>
                </c:pt>
                <c:pt idx="89968">
                  <c:v>-1.42065E-2</c:v>
                </c:pt>
                <c:pt idx="89969">
                  <c:v>-1.43981E-2</c:v>
                </c:pt>
                <c:pt idx="89970">
                  <c:v>-1.4564499999999999E-2</c:v>
                </c:pt>
                <c:pt idx="89971">
                  <c:v>-1.4705299999999999E-2</c:v>
                </c:pt>
                <c:pt idx="89972">
                  <c:v>-1.4819799999999999E-2</c:v>
                </c:pt>
                <c:pt idx="89973">
                  <c:v>-1.4907500000000001E-2</c:v>
                </c:pt>
                <c:pt idx="89974">
                  <c:v>-1.4968199999999999E-2</c:v>
                </c:pt>
                <c:pt idx="89975">
                  <c:v>-1.50013E-2</c:v>
                </c:pt>
                <c:pt idx="89976">
                  <c:v>-1.50066E-2</c:v>
                </c:pt>
                <c:pt idx="89977">
                  <c:v>-1.49838E-2</c:v>
                </c:pt>
                <c:pt idx="89978">
                  <c:v>-1.49327E-2</c:v>
                </c:pt>
                <c:pt idx="89979">
                  <c:v>-1.4853E-2</c:v>
                </c:pt>
                <c:pt idx="89980">
                  <c:v>-1.4744699999999999E-2</c:v>
                </c:pt>
                <c:pt idx="89981">
                  <c:v>-1.46077E-2</c:v>
                </c:pt>
                <c:pt idx="89982">
                  <c:v>-1.4441900000000001E-2</c:v>
                </c:pt>
                <c:pt idx="89983">
                  <c:v>-1.4247299999999999E-2</c:v>
                </c:pt>
                <c:pt idx="89984">
                  <c:v>-1.4024099999999999E-2</c:v>
                </c:pt>
                <c:pt idx="89985">
                  <c:v>-1.3772400000000001E-2</c:v>
                </c:pt>
                <c:pt idx="89986">
                  <c:v>-1.34924E-2</c:v>
                </c:pt>
                <c:pt idx="89987">
                  <c:v>-1.31842E-2</c:v>
                </c:pt>
                <c:pt idx="89988">
                  <c:v>-1.2848200000000001E-2</c:v>
                </c:pt>
                <c:pt idx="89989">
                  <c:v>-1.24847E-2</c:v>
                </c:pt>
                <c:pt idx="89990">
                  <c:v>-1.20941E-2</c:v>
                </c:pt>
                <c:pt idx="89991">
                  <c:v>-1.1676799999999999E-2</c:v>
                </c:pt>
                <c:pt idx="89992">
                  <c:v>-1.12333E-2</c:v>
                </c:pt>
                <c:pt idx="89993">
                  <c:v>-1.07641E-2</c:v>
                </c:pt>
                <c:pt idx="89994">
                  <c:v>-1.0269800000000001E-2</c:v>
                </c:pt>
                <c:pt idx="89995" formatCode="0.00E+00">
                  <c:v>-9.7509899999999993E-3</c:v>
                </c:pt>
                <c:pt idx="89996" formatCode="0.00E+00">
                  <c:v>-9.2083800000000004E-3</c:v>
                </c:pt>
                <c:pt idx="89997" formatCode="0.00E+00">
                  <c:v>-8.6426799999999998E-3</c:v>
                </c:pt>
                <c:pt idx="89998" formatCode="0.00E+00">
                  <c:v>-8.0546200000000002E-3</c:v>
                </c:pt>
                <c:pt idx="89999" formatCode="0.00E+00">
                  <c:v>-7.4450100000000002E-3</c:v>
                </c:pt>
                <c:pt idx="90000" formatCode="0.00E+00">
                  <c:v>-6.81469E-3</c:v>
                </c:pt>
                <c:pt idx="90001" formatCode="0.00E+00">
                  <c:v>-6.1645299999999997E-3</c:v>
                </c:pt>
                <c:pt idx="90002" formatCode="0.00E+00">
                  <c:v>-5.4954599999999998E-3</c:v>
                </c:pt>
                <c:pt idx="90003" formatCode="0.00E+00">
                  <c:v>-4.8084099999999999E-3</c:v>
                </c:pt>
                <c:pt idx="90004" formatCode="0.00E+00">
                  <c:v>-4.1043900000000003E-3</c:v>
                </c:pt>
                <c:pt idx="90005" formatCode="0.00E+00">
                  <c:v>-3.38441E-3</c:v>
                </c:pt>
                <c:pt idx="90006" formatCode="0.00E+00">
                  <c:v>-2.6495199999999998E-3</c:v>
                </c:pt>
                <c:pt idx="90007" formatCode="0.00E+00">
                  <c:v>-1.90081E-3</c:v>
                </c:pt>
                <c:pt idx="90008" formatCode="0.00E+00">
                  <c:v>-1.1393900000000001E-3</c:v>
                </c:pt>
                <c:pt idx="90009" formatCode="0.00E+00">
                  <c:v>-3.6639000000000002E-4</c:v>
                </c:pt>
                <c:pt idx="90010" formatCode="0.00E+00">
                  <c:v>4.17024E-4</c:v>
                </c:pt>
                <c:pt idx="90011" formatCode="0.00E+00">
                  <c:v>1.2096699999999999E-3</c:v>
                </c:pt>
                <c:pt idx="90012" formatCode="0.00E+00">
                  <c:v>2.0103399999999998E-3</c:v>
                </c:pt>
                <c:pt idx="90013" formatCode="0.00E+00">
                  <c:v>2.81781E-3</c:v>
                </c:pt>
                <c:pt idx="90014" formatCode="0.00E+00">
                  <c:v>3.6308400000000002E-3</c:v>
                </c:pt>
                <c:pt idx="90015" formatCode="0.00E+00">
                  <c:v>4.4481800000000004E-3</c:v>
                </c:pt>
                <c:pt idx="90016" formatCode="0.00E+00">
                  <c:v>5.2685700000000002E-3</c:v>
                </c:pt>
                <c:pt idx="90017" formatCode="0.00E+00">
                  <c:v>6.09071E-3</c:v>
                </c:pt>
                <c:pt idx="90018" formatCode="0.00E+00">
                  <c:v>6.9133399999999996E-3</c:v>
                </c:pt>
                <c:pt idx="90019" formatCode="0.00E+00">
                  <c:v>7.7351599999999996E-3</c:v>
                </c:pt>
                <c:pt idx="90020" formatCode="0.00E+00">
                  <c:v>8.5548599999999992E-3</c:v>
                </c:pt>
                <c:pt idx="90021" formatCode="0.00E+00">
                  <c:v>9.3711699999999998E-3</c:v>
                </c:pt>
                <c:pt idx="90022">
                  <c:v>1.0182800000000001E-2</c:v>
                </c:pt>
                <c:pt idx="90023">
                  <c:v>1.0988400000000001E-2</c:v>
                </c:pt>
                <c:pt idx="90024">
                  <c:v>1.1786700000000001E-2</c:v>
                </c:pt>
                <c:pt idx="90025">
                  <c:v>1.2576499999999999E-2</c:v>
                </c:pt>
                <c:pt idx="90026">
                  <c:v>1.3356399999999999E-2</c:v>
                </c:pt>
                <c:pt idx="90027">
                  <c:v>1.41253E-2</c:v>
                </c:pt>
                <c:pt idx="90028">
                  <c:v>1.4881800000000001E-2</c:v>
                </c:pt>
                <c:pt idx="90029">
                  <c:v>1.56247E-2</c:v>
                </c:pt>
                <c:pt idx="90030">
                  <c:v>1.6352800000000001E-2</c:v>
                </c:pt>
                <c:pt idx="90031">
                  <c:v>1.7065E-2</c:v>
                </c:pt>
                <c:pt idx="90032">
                  <c:v>1.7760000000000001E-2</c:v>
                </c:pt>
                <c:pt idx="90033">
                  <c:v>1.8436600000000001E-2</c:v>
                </c:pt>
                <c:pt idx="90034">
                  <c:v>1.90939E-2</c:v>
                </c:pt>
                <c:pt idx="90035">
                  <c:v>1.9730600000000001E-2</c:v>
                </c:pt>
                <c:pt idx="90036">
                  <c:v>2.0345800000000001E-2</c:v>
                </c:pt>
                <c:pt idx="90037">
                  <c:v>2.09383E-2</c:v>
                </c:pt>
                <c:pt idx="90038">
                  <c:v>2.1507200000000001E-2</c:v>
                </c:pt>
                <c:pt idx="90039">
                  <c:v>2.2051500000000002E-2</c:v>
                </c:pt>
                <c:pt idx="90040">
                  <c:v>2.2570199999999999E-2</c:v>
                </c:pt>
                <c:pt idx="90041">
                  <c:v>2.30625E-2</c:v>
                </c:pt>
                <c:pt idx="90042">
                  <c:v>2.3527599999999999E-2</c:v>
                </c:pt>
                <c:pt idx="90043">
                  <c:v>2.39645E-2</c:v>
                </c:pt>
                <c:pt idx="90044">
                  <c:v>2.4372499999999998E-2</c:v>
                </c:pt>
                <c:pt idx="90045">
                  <c:v>2.4750999999999999E-2</c:v>
                </c:pt>
                <c:pt idx="90046">
                  <c:v>2.5099199999999999E-2</c:v>
                </c:pt>
                <c:pt idx="90047">
                  <c:v>2.5416399999999999E-2</c:v>
                </c:pt>
                <c:pt idx="90048">
                  <c:v>2.5702099999999999E-2</c:v>
                </c:pt>
                <c:pt idx="90049">
                  <c:v>2.5955800000000001E-2</c:v>
                </c:pt>
                <c:pt idx="90050">
                  <c:v>2.6176899999999999E-2</c:v>
                </c:pt>
                <c:pt idx="90051">
                  <c:v>2.6365E-2</c:v>
                </c:pt>
                <c:pt idx="90052">
                  <c:v>2.6519600000000001E-2</c:v>
                </c:pt>
                <c:pt idx="90053">
                  <c:v>2.6640500000000001E-2</c:v>
                </c:pt>
                <c:pt idx="90054">
                  <c:v>2.6727399999999998E-2</c:v>
                </c:pt>
                <c:pt idx="90055">
                  <c:v>2.6779899999999999E-2</c:v>
                </c:pt>
                <c:pt idx="90056">
                  <c:v>2.6797999999999999E-2</c:v>
                </c:pt>
                <c:pt idx="90057">
                  <c:v>2.67814E-2</c:v>
                </c:pt>
                <c:pt idx="90058">
                  <c:v>2.6730199999999999E-2</c:v>
                </c:pt>
                <c:pt idx="90059">
                  <c:v>2.66441E-2</c:v>
                </c:pt>
                <c:pt idx="90060">
                  <c:v>2.6523399999999999E-2</c:v>
                </c:pt>
                <c:pt idx="90061">
                  <c:v>2.6367999999999999E-2</c:v>
                </c:pt>
                <c:pt idx="90062">
                  <c:v>2.6178E-2</c:v>
                </c:pt>
                <c:pt idx="90063">
                  <c:v>2.5953799999999999E-2</c:v>
                </c:pt>
                <c:pt idx="90064">
                  <c:v>2.5695300000000001E-2</c:v>
                </c:pt>
                <c:pt idx="90065">
                  <c:v>2.5403100000000001E-2</c:v>
                </c:pt>
                <c:pt idx="90066">
                  <c:v>2.50773E-2</c:v>
                </c:pt>
                <c:pt idx="90067">
                  <c:v>2.4718400000000001E-2</c:v>
                </c:pt>
                <c:pt idx="90068">
                  <c:v>2.4326799999999999E-2</c:v>
                </c:pt>
                <c:pt idx="90069">
                  <c:v>2.39031E-2</c:v>
                </c:pt>
                <c:pt idx="90070">
                  <c:v>2.3447599999999999E-2</c:v>
                </c:pt>
                <c:pt idx="90071">
                  <c:v>2.2960999999999999E-2</c:v>
                </c:pt>
                <c:pt idx="90072">
                  <c:v>2.2443999999999999E-2</c:v>
                </c:pt>
                <c:pt idx="90073">
                  <c:v>2.1897199999999999E-2</c:v>
                </c:pt>
                <c:pt idx="90074">
                  <c:v>2.1321300000000001E-2</c:v>
                </c:pt>
                <c:pt idx="90075">
                  <c:v>2.0717099999999999E-2</c:v>
                </c:pt>
                <c:pt idx="90076">
                  <c:v>2.00853E-2</c:v>
                </c:pt>
                <c:pt idx="90077">
                  <c:v>1.94269E-2</c:v>
                </c:pt>
                <c:pt idx="90078">
                  <c:v>1.8742700000000001E-2</c:v>
                </c:pt>
                <c:pt idx="90079">
                  <c:v>1.80336E-2</c:v>
                </c:pt>
                <c:pt idx="90080">
                  <c:v>1.7300599999999999E-2</c:v>
                </c:pt>
                <c:pt idx="90081">
                  <c:v>1.6544699999999999E-2</c:v>
                </c:pt>
                <c:pt idx="90082">
                  <c:v>1.57669E-2</c:v>
                </c:pt>
                <c:pt idx="90083">
                  <c:v>1.4968199999999999E-2</c:v>
                </c:pt>
                <c:pt idx="90084">
                  <c:v>1.4149800000000001E-2</c:v>
                </c:pt>
                <c:pt idx="90085">
                  <c:v>1.33128E-2</c:v>
                </c:pt>
                <c:pt idx="90086">
                  <c:v>1.24583E-2</c:v>
                </c:pt>
                <c:pt idx="90087">
                  <c:v>1.1587399999999999E-2</c:v>
                </c:pt>
                <c:pt idx="90088">
                  <c:v>1.07014E-2</c:v>
                </c:pt>
                <c:pt idx="90089" formatCode="0.00E+00">
                  <c:v>9.8014899999999995E-3</c:v>
                </c:pt>
                <c:pt idx="90090" formatCode="0.00E+00">
                  <c:v>8.8888500000000002E-3</c:v>
                </c:pt>
                <c:pt idx="90091" formatCode="0.00E+00">
                  <c:v>7.9647599999999995E-3</c:v>
                </c:pt>
                <c:pt idx="90092" formatCode="0.00E+00">
                  <c:v>7.0304699999999996E-3</c:v>
                </c:pt>
                <c:pt idx="90093" formatCode="0.00E+00">
                  <c:v>6.0872499999999998E-3</c:v>
                </c:pt>
                <c:pt idx="90094" formatCode="0.00E+00">
                  <c:v>5.1363800000000003E-3</c:v>
                </c:pt>
                <c:pt idx="90095" formatCode="0.00E+00">
                  <c:v>4.1791700000000003E-3</c:v>
                </c:pt>
                <c:pt idx="90096" formatCode="0.00E+00">
                  <c:v>3.2169E-3</c:v>
                </c:pt>
                <c:pt idx="90097" formatCode="0.00E+00">
                  <c:v>2.2508699999999999E-3</c:v>
                </c:pt>
                <c:pt idx="90098" formatCode="0.00E+00">
                  <c:v>1.2823999999999999E-3</c:v>
                </c:pt>
                <c:pt idx="90099" formatCode="0.00E+00">
                  <c:v>3.12789E-4</c:v>
                </c:pt>
                <c:pt idx="90100" formatCode="0.00E+00">
                  <c:v>-6.5666300000000004E-4</c:v>
                </c:pt>
                <c:pt idx="90101" formatCode="0.00E+00">
                  <c:v>-1.6246500000000001E-3</c:v>
                </c:pt>
                <c:pt idx="90102" formatCode="0.00E+00">
                  <c:v>-2.5898900000000001E-3</c:v>
                </c:pt>
                <c:pt idx="90103" formatCode="0.00E+00">
                  <c:v>-3.5510799999999999E-3</c:v>
                </c:pt>
                <c:pt idx="90104" formatCode="0.00E+00">
                  <c:v>-4.50696E-3</c:v>
                </c:pt>
                <c:pt idx="90105" formatCode="0.00E+00">
                  <c:v>-5.4562500000000002E-3</c:v>
                </c:pt>
                <c:pt idx="90106" formatCode="0.00E+00">
                  <c:v>-6.39771E-3</c:v>
                </c:pt>
                <c:pt idx="90107" formatCode="0.00E+00">
                  <c:v>-7.33009E-3</c:v>
                </c:pt>
                <c:pt idx="90108" formatCode="0.00E+00">
                  <c:v>-8.2521899999999995E-3</c:v>
                </c:pt>
                <c:pt idx="90109" formatCode="0.00E+00">
                  <c:v>-9.1628100000000004E-3</c:v>
                </c:pt>
                <c:pt idx="90110">
                  <c:v>-1.00608E-2</c:v>
                </c:pt>
                <c:pt idx="90111">
                  <c:v>-1.09449E-2</c:v>
                </c:pt>
                <c:pt idx="90112">
                  <c:v>-1.1814099999999999E-2</c:v>
                </c:pt>
                <c:pt idx="90113">
                  <c:v>-1.26672E-2</c:v>
                </c:pt>
                <c:pt idx="90114">
                  <c:v>-1.35032E-2</c:v>
                </c:pt>
                <c:pt idx="90115">
                  <c:v>-1.43211E-2</c:v>
                </c:pt>
                <c:pt idx="90116">
                  <c:v>-1.51197E-2</c:v>
                </c:pt>
                <c:pt idx="90117">
                  <c:v>-1.5898200000000001E-2</c:v>
                </c:pt>
                <c:pt idx="90118">
                  <c:v>-1.66556E-2</c:v>
                </c:pt>
                <c:pt idx="90119">
                  <c:v>-1.7390900000000001E-2</c:v>
                </c:pt>
                <c:pt idx="90120">
                  <c:v>-1.8103399999999999E-2</c:v>
                </c:pt>
                <c:pt idx="90121">
                  <c:v>-1.8792099999999999E-2</c:v>
                </c:pt>
                <c:pt idx="90122">
                  <c:v>-1.9456299999999999E-2</c:v>
                </c:pt>
                <c:pt idx="90123">
                  <c:v>-2.0095200000000001E-2</c:v>
                </c:pt>
                <c:pt idx="90124">
                  <c:v>-2.0708000000000001E-2</c:v>
                </c:pt>
                <c:pt idx="90125">
                  <c:v>-2.1294199999999999E-2</c:v>
                </c:pt>
                <c:pt idx="90126">
                  <c:v>-2.18531E-2</c:v>
                </c:pt>
                <c:pt idx="90127">
                  <c:v>-2.2384100000000001E-2</c:v>
                </c:pt>
                <c:pt idx="90128">
                  <c:v>-2.28866E-2</c:v>
                </c:pt>
                <c:pt idx="90129">
                  <c:v>-2.3360200000000001E-2</c:v>
                </c:pt>
                <c:pt idx="90130">
                  <c:v>-2.38043E-2</c:v>
                </c:pt>
                <c:pt idx="90131">
                  <c:v>-2.4218699999999999E-2</c:v>
                </c:pt>
                <c:pt idx="90132">
                  <c:v>-2.46029E-2</c:v>
                </c:pt>
                <c:pt idx="90133">
                  <c:v>-2.4956699999999998E-2</c:v>
                </c:pt>
                <c:pt idx="90134">
                  <c:v>-2.5279599999999999E-2</c:v>
                </c:pt>
                <c:pt idx="90135">
                  <c:v>-2.5571699999999999E-2</c:v>
                </c:pt>
                <c:pt idx="90136">
                  <c:v>-2.5832600000000001E-2</c:v>
                </c:pt>
                <c:pt idx="90137">
                  <c:v>-2.6062200000000001E-2</c:v>
                </c:pt>
                <c:pt idx="90138">
                  <c:v>-2.6260499999999999E-2</c:v>
                </c:pt>
                <c:pt idx="90139">
                  <c:v>-2.64275E-2</c:v>
                </c:pt>
                <c:pt idx="90140">
                  <c:v>-2.6563099999999999E-2</c:v>
                </c:pt>
                <c:pt idx="90141">
                  <c:v>-2.6667400000000001E-2</c:v>
                </c:pt>
                <c:pt idx="90142">
                  <c:v>-2.67406E-2</c:v>
                </c:pt>
                <c:pt idx="90143">
                  <c:v>-2.67827E-2</c:v>
                </c:pt>
                <c:pt idx="90144">
                  <c:v>-2.6793999999999998E-2</c:v>
                </c:pt>
                <c:pt idx="90145">
                  <c:v>-2.6774800000000001E-2</c:v>
                </c:pt>
                <c:pt idx="90146">
                  <c:v>-2.67253E-2</c:v>
                </c:pt>
                <c:pt idx="90147">
                  <c:v>-2.6645800000000001E-2</c:v>
                </c:pt>
                <c:pt idx="90148">
                  <c:v>-2.6536799999999999E-2</c:v>
                </c:pt>
                <c:pt idx="90149">
                  <c:v>-2.6398600000000001E-2</c:v>
                </c:pt>
                <c:pt idx="90150">
                  <c:v>-2.62317E-2</c:v>
                </c:pt>
                <c:pt idx="90151">
                  <c:v>-2.60366E-2</c:v>
                </c:pt>
                <c:pt idx="90152">
                  <c:v>-2.5813800000000001E-2</c:v>
                </c:pt>
                <c:pt idx="90153">
                  <c:v>-2.5563900000000001E-2</c:v>
                </c:pt>
                <c:pt idx="90154">
                  <c:v>-2.5287500000000001E-2</c:v>
                </c:pt>
                <c:pt idx="90155">
                  <c:v>-2.4985299999999998E-2</c:v>
                </c:pt>
                <c:pt idx="90156">
                  <c:v>-2.4657800000000001E-2</c:v>
                </c:pt>
                <c:pt idx="90157">
                  <c:v>-2.4305899999999998E-2</c:v>
                </c:pt>
                <c:pt idx="90158">
                  <c:v>-2.3930300000000002E-2</c:v>
                </c:pt>
                <c:pt idx="90159">
                  <c:v>-2.35316E-2</c:v>
                </c:pt>
                <c:pt idx="90160">
                  <c:v>-2.3110800000000001E-2</c:v>
                </c:pt>
                <c:pt idx="90161">
                  <c:v>-2.2668500000000001E-2</c:v>
                </c:pt>
                <c:pt idx="90162">
                  <c:v>-2.2205800000000001E-2</c:v>
                </c:pt>
                <c:pt idx="90163">
                  <c:v>-2.1723300000000001E-2</c:v>
                </c:pt>
                <c:pt idx="90164">
                  <c:v>-2.1222100000000001E-2</c:v>
                </c:pt>
                <c:pt idx="90165">
                  <c:v>-2.0702999999999999E-2</c:v>
                </c:pt>
                <c:pt idx="90166">
                  <c:v>-2.0166900000000001E-2</c:v>
                </c:pt>
                <c:pt idx="90167">
                  <c:v>-1.9614800000000002E-2</c:v>
                </c:pt>
                <c:pt idx="90168">
                  <c:v>-1.9047600000000001E-2</c:v>
                </c:pt>
                <c:pt idx="90169">
                  <c:v>-1.8466300000000001E-2</c:v>
                </c:pt>
                <c:pt idx="90170">
                  <c:v>-1.78718E-2</c:v>
                </c:pt>
                <c:pt idx="90171">
                  <c:v>-1.7265200000000001E-2</c:v>
                </c:pt>
                <c:pt idx="90172">
                  <c:v>-1.66473E-2</c:v>
                </c:pt>
                <c:pt idx="90173">
                  <c:v>-1.60194E-2</c:v>
                </c:pt>
                <c:pt idx="90174">
                  <c:v>-1.53822E-2</c:v>
                </c:pt>
                <c:pt idx="90175">
                  <c:v>-1.47368E-2</c:v>
                </c:pt>
                <c:pt idx="90176">
                  <c:v>-1.4084299999999999E-2</c:v>
                </c:pt>
                <c:pt idx="90177">
                  <c:v>-1.34255E-2</c:v>
                </c:pt>
                <c:pt idx="90178">
                  <c:v>-1.27616E-2</c:v>
                </c:pt>
                <c:pt idx="90179">
                  <c:v>-1.2093400000000001E-2</c:v>
                </c:pt>
                <c:pt idx="90180">
                  <c:v>-1.1422E-2</c:v>
                </c:pt>
                <c:pt idx="90181">
                  <c:v>-1.07484E-2</c:v>
                </c:pt>
                <c:pt idx="90182">
                  <c:v>-1.0073500000000001E-2</c:v>
                </c:pt>
                <c:pt idx="90183" formatCode="0.00E+00">
                  <c:v>-9.3981900000000007E-3</c:v>
                </c:pt>
                <c:pt idx="90184" formatCode="0.00E+00">
                  <c:v>-8.7235000000000004E-3</c:v>
                </c:pt>
                <c:pt idx="90185" formatCode="0.00E+00">
                  <c:v>-8.0503199999999997E-3</c:v>
                </c:pt>
                <c:pt idx="90186" formatCode="0.00E+00">
                  <c:v>-7.3795600000000003E-3</c:v>
                </c:pt>
                <c:pt idx="90187" formatCode="0.00E+00">
                  <c:v>-6.7121100000000003E-3</c:v>
                </c:pt>
                <c:pt idx="90188" formatCode="0.00E+00">
                  <c:v>-6.0488199999999999E-3</c:v>
                </c:pt>
                <c:pt idx="90189" formatCode="0.00E+00">
                  <c:v>-5.39056E-3</c:v>
                </c:pt>
                <c:pt idx="90190" formatCode="0.00E+00">
                  <c:v>-4.7381400000000001E-3</c:v>
                </c:pt>
                <c:pt idx="90191" formatCode="0.00E+00">
                  <c:v>-4.0923599999999997E-3</c:v>
                </c:pt>
                <c:pt idx="90192" formatCode="0.00E+00">
                  <c:v>-3.45401E-3</c:v>
                </c:pt>
                <c:pt idx="90193" formatCode="0.00E+00">
                  <c:v>-2.8238299999999998E-3</c:v>
                </c:pt>
                <c:pt idx="90194" formatCode="0.00E+00">
                  <c:v>-2.2025600000000001E-3</c:v>
                </c:pt>
                <c:pt idx="90195" formatCode="0.00E+00">
                  <c:v>-1.5908700000000001E-3</c:v>
                </c:pt>
                <c:pt idx="90196" formatCode="0.00E+00">
                  <c:v>-9.8945799999999992E-4</c:v>
                </c:pt>
                <c:pt idx="90197" formatCode="0.00E+00">
                  <c:v>-3.9894600000000001E-4</c:v>
                </c:pt>
                <c:pt idx="90198" formatCode="0.00E+00">
                  <c:v>1.80056E-4</c:v>
                </c:pt>
                <c:pt idx="90199" formatCode="0.00E+00">
                  <c:v>7.46969E-4</c:v>
                </c:pt>
                <c:pt idx="90200" formatCode="0.00E+00">
                  <c:v>1.3012500000000001E-3</c:v>
                </c:pt>
                <c:pt idx="90201" formatCode="0.00E+00">
                  <c:v>1.84238E-3</c:v>
                </c:pt>
                <c:pt idx="90202" formatCode="0.00E+00">
                  <c:v>2.3698999999999999E-3</c:v>
                </c:pt>
                <c:pt idx="90203" formatCode="0.00E+00">
                  <c:v>2.8833399999999999E-3</c:v>
                </c:pt>
                <c:pt idx="90204" formatCode="0.00E+00">
                  <c:v>3.3823E-3</c:v>
                </c:pt>
                <c:pt idx="90205" formatCode="0.00E+00">
                  <c:v>3.8664099999999998E-3</c:v>
                </c:pt>
                <c:pt idx="90206" formatCode="0.00E+00">
                  <c:v>4.3353200000000001E-3</c:v>
                </c:pt>
                <c:pt idx="90207" formatCode="0.00E+00">
                  <c:v>4.7887299999999997E-3</c:v>
                </c:pt>
                <c:pt idx="90208" formatCode="0.00E+00">
                  <c:v>5.2263700000000001E-3</c:v>
                </c:pt>
                <c:pt idx="90209" formatCode="0.00E+00">
                  <c:v>5.6480000000000002E-3</c:v>
                </c:pt>
                <c:pt idx="90210" formatCode="0.00E+00">
                  <c:v>6.0534200000000003E-3</c:v>
                </c:pt>
                <c:pt idx="90211" formatCode="0.00E+00">
                  <c:v>6.4424699999999996E-3</c:v>
                </c:pt>
                <c:pt idx="90212" formatCode="0.00E+00">
                  <c:v>6.8150099999999998E-3</c:v>
                </c:pt>
                <c:pt idx="90213" formatCode="0.00E+00">
                  <c:v>7.1709599999999997E-3</c:v>
                </c:pt>
                <c:pt idx="90214" formatCode="0.00E+00">
                  <c:v>7.5102600000000004E-3</c:v>
                </c:pt>
                <c:pt idx="90215" formatCode="0.00E+00">
                  <c:v>7.8328700000000005E-3</c:v>
                </c:pt>
                <c:pt idx="90216" formatCode="0.00E+00">
                  <c:v>8.1388099999999998E-3</c:v>
                </c:pt>
                <c:pt idx="90217" formatCode="0.00E+00">
                  <c:v>8.4281300000000007E-3</c:v>
                </c:pt>
                <c:pt idx="90218" formatCode="0.00E+00">
                  <c:v>8.7008999999999993E-3</c:v>
                </c:pt>
                <c:pt idx="90219" formatCode="0.00E+00">
                  <c:v>8.9572200000000001E-3</c:v>
                </c:pt>
                <c:pt idx="90220" formatCode="0.00E+00">
                  <c:v>9.1972400000000006E-3</c:v>
                </c:pt>
                <c:pt idx="90221" formatCode="0.00E+00">
                  <c:v>9.4211399999999997E-3</c:v>
                </c:pt>
                <c:pt idx="90222" formatCode="0.00E+00">
                  <c:v>9.6291099999999998E-3</c:v>
                </c:pt>
                <c:pt idx="90223" formatCode="0.00E+00">
                  <c:v>9.8213799999999993E-3</c:v>
                </c:pt>
                <c:pt idx="90224" formatCode="0.00E+00">
                  <c:v>9.9982200000000004E-3</c:v>
                </c:pt>
                <c:pt idx="90225">
                  <c:v>1.0159899999999999E-2</c:v>
                </c:pt>
                <c:pt idx="90226">
                  <c:v>1.03068E-2</c:v>
                </c:pt>
                <c:pt idx="90227">
                  <c:v>1.0439199999999999E-2</c:v>
                </c:pt>
                <c:pt idx="90228">
                  <c:v>1.05574E-2</c:v>
                </c:pt>
                <c:pt idx="90229">
                  <c:v>1.0662E-2</c:v>
                </c:pt>
                <c:pt idx="90230">
                  <c:v>1.0753199999999999E-2</c:v>
                </c:pt>
                <c:pt idx="90231">
                  <c:v>1.0831500000000001E-2</c:v>
                </c:pt>
                <c:pt idx="90232">
                  <c:v>1.08974E-2</c:v>
                </c:pt>
                <c:pt idx="90233">
                  <c:v>1.0951300000000001E-2</c:v>
                </c:pt>
                <c:pt idx="90234">
                  <c:v>1.09938E-2</c:v>
                </c:pt>
                <c:pt idx="90235">
                  <c:v>1.10253E-2</c:v>
                </c:pt>
                <c:pt idx="90236">
                  <c:v>1.10464E-2</c:v>
                </c:pt>
                <c:pt idx="90237">
                  <c:v>1.1057600000000001E-2</c:v>
                </c:pt>
                <c:pt idx="90238">
                  <c:v>1.10594E-2</c:v>
                </c:pt>
                <c:pt idx="90239">
                  <c:v>1.10524E-2</c:v>
                </c:pt>
                <c:pt idx="90240">
                  <c:v>1.10372E-2</c:v>
                </c:pt>
                <c:pt idx="90241">
                  <c:v>1.1014400000000001E-2</c:v>
                </c:pt>
                <c:pt idx="90242">
                  <c:v>1.09844E-2</c:v>
                </c:pt>
                <c:pt idx="90243">
                  <c:v>1.0947999999999999E-2</c:v>
                </c:pt>
                <c:pt idx="90244">
                  <c:v>1.0905700000000001E-2</c:v>
                </c:pt>
                <c:pt idx="90245">
                  <c:v>1.0858E-2</c:v>
                </c:pt>
                <c:pt idx="90246">
                  <c:v>1.08057E-2</c:v>
                </c:pt>
                <c:pt idx="90247">
                  <c:v>1.07492E-2</c:v>
                </c:pt>
                <c:pt idx="90248">
                  <c:v>1.0689199999999999E-2</c:v>
                </c:pt>
                <c:pt idx="90249">
                  <c:v>1.0626200000000001E-2</c:v>
                </c:pt>
                <c:pt idx="90250">
                  <c:v>1.05609E-2</c:v>
                </c:pt>
                <c:pt idx="90251">
                  <c:v>1.04937E-2</c:v>
                </c:pt>
                <c:pt idx="90252">
                  <c:v>1.04253E-2</c:v>
                </c:pt>
                <c:pt idx="90253">
                  <c:v>1.0356300000000001E-2</c:v>
                </c:pt>
                <c:pt idx="90254">
                  <c:v>1.0286999999999999E-2</c:v>
                </c:pt>
                <c:pt idx="90255">
                  <c:v>1.02182E-2</c:v>
                </c:pt>
                <c:pt idx="90256">
                  <c:v>1.0150299999999999E-2</c:v>
                </c:pt>
                <c:pt idx="90257">
                  <c:v>1.00838E-2</c:v>
                </c:pt>
                <c:pt idx="90258">
                  <c:v>1.00193E-2</c:v>
                </c:pt>
                <c:pt idx="90259" formatCode="0.00E+00">
                  <c:v>9.9570700000000002E-3</c:v>
                </c:pt>
                <c:pt idx="90260" formatCode="0.00E+00">
                  <c:v>9.8977000000000006E-3</c:v>
                </c:pt>
                <c:pt idx="90261" formatCode="0.00E+00">
                  <c:v>9.8416000000000007E-3</c:v>
                </c:pt>
                <c:pt idx="90262" formatCode="0.00E+00">
                  <c:v>9.7891699999999998E-3</c:v>
                </c:pt>
                <c:pt idx="90263" formatCode="0.00E+00">
                  <c:v>9.7408200000000007E-3</c:v>
                </c:pt>
                <c:pt idx="90264" formatCode="0.00E+00">
                  <c:v>9.6969099999999996E-3</c:v>
                </c:pt>
                <c:pt idx="90265" formatCode="0.00E+00">
                  <c:v>9.6577899999999994E-3</c:v>
                </c:pt>
                <c:pt idx="90266" formatCode="0.00E+00">
                  <c:v>9.6237900000000001E-3</c:v>
                </c:pt>
                <c:pt idx="90267" formatCode="0.00E+00">
                  <c:v>9.59519E-3</c:v>
                </c:pt>
                <c:pt idx="90268" formatCode="0.00E+00">
                  <c:v>9.5722900000000007E-3</c:v>
                </c:pt>
                <c:pt idx="90269" formatCode="0.00E+00">
                  <c:v>9.5553200000000008E-3</c:v>
                </c:pt>
                <c:pt idx="90270" formatCode="0.00E+00">
                  <c:v>9.5444999999999992E-3</c:v>
                </c:pt>
                <c:pt idx="90271" formatCode="0.00E+00">
                  <c:v>9.5400299999999997E-3</c:v>
                </c:pt>
                <c:pt idx="90272" formatCode="0.00E+00">
                  <c:v>9.5420799999999997E-3</c:v>
                </c:pt>
                <c:pt idx="90273" formatCode="0.00E+00">
                  <c:v>9.5507700000000001E-3</c:v>
                </c:pt>
                <c:pt idx="90274" formatCode="0.00E+00">
                  <c:v>9.5662300000000002E-3</c:v>
                </c:pt>
                <c:pt idx="90275" formatCode="0.00E+00">
                  <c:v>9.5885199999999997E-3</c:v>
                </c:pt>
                <c:pt idx="90276" formatCode="0.00E+00">
                  <c:v>9.6176999999999999E-3</c:v>
                </c:pt>
                <c:pt idx="90277" formatCode="0.00E+00">
                  <c:v>9.6538000000000006E-3</c:v>
                </c:pt>
                <c:pt idx="90278" formatCode="0.00E+00">
                  <c:v>9.6967900000000003E-3</c:v>
                </c:pt>
                <c:pt idx="90279" formatCode="0.00E+00">
                  <c:v>9.7466500000000008E-3</c:v>
                </c:pt>
                <c:pt idx="90280" formatCode="0.00E+00">
                  <c:v>9.8033100000000008E-3</c:v>
                </c:pt>
                <c:pt idx="90281" formatCode="0.00E+00">
                  <c:v>9.8666599999999993E-3</c:v>
                </c:pt>
                <c:pt idx="90282" formatCode="0.00E+00">
                  <c:v>9.9365900000000004E-3</c:v>
                </c:pt>
                <c:pt idx="90283">
                  <c:v>1.00129E-2</c:v>
                </c:pt>
                <c:pt idx="90284">
                  <c:v>1.00955E-2</c:v>
                </c:pt>
                <c:pt idx="90285">
                  <c:v>1.01841E-2</c:v>
                </c:pt>
                <c:pt idx="90286">
                  <c:v>1.0278499999999999E-2</c:v>
                </c:pt>
                <c:pt idx="90287">
                  <c:v>1.0378399999999999E-2</c:v>
                </c:pt>
                <c:pt idx="90288">
                  <c:v>1.04835E-2</c:v>
                </c:pt>
                <c:pt idx="90289">
                  <c:v>1.05935E-2</c:v>
                </c:pt>
                <c:pt idx="90290">
                  <c:v>1.0708000000000001E-2</c:v>
                </c:pt>
                <c:pt idx="90291">
                  <c:v>1.0826799999999999E-2</c:v>
                </c:pt>
                <c:pt idx="90292">
                  <c:v>1.0949199999999999E-2</c:v>
                </c:pt>
                <c:pt idx="90293">
                  <c:v>1.1075099999999999E-2</c:v>
                </c:pt>
                <c:pt idx="90294">
                  <c:v>1.12038E-2</c:v>
                </c:pt>
                <c:pt idx="90295">
                  <c:v>1.1335E-2</c:v>
                </c:pt>
                <c:pt idx="90296">
                  <c:v>1.14682E-2</c:v>
                </c:pt>
                <c:pt idx="90297">
                  <c:v>1.1602700000000001E-2</c:v>
                </c:pt>
                <c:pt idx="90298">
                  <c:v>1.1738200000000001E-2</c:v>
                </c:pt>
                <c:pt idx="90299">
                  <c:v>1.18741E-2</c:v>
                </c:pt>
                <c:pt idx="90300">
                  <c:v>1.2009799999999999E-2</c:v>
                </c:pt>
                <c:pt idx="90301">
                  <c:v>1.2144800000000001E-2</c:v>
                </c:pt>
                <c:pt idx="90302">
                  <c:v>1.22784E-2</c:v>
                </c:pt>
                <c:pt idx="90303">
                  <c:v>1.24101E-2</c:v>
                </c:pt>
                <c:pt idx="90304">
                  <c:v>1.2539099999999999E-2</c:v>
                </c:pt>
                <c:pt idx="90305">
                  <c:v>1.26651E-2</c:v>
                </c:pt>
                <c:pt idx="90306">
                  <c:v>1.27872E-2</c:v>
                </c:pt>
                <c:pt idx="90307">
                  <c:v>1.2904799999999999E-2</c:v>
                </c:pt>
                <c:pt idx="90308">
                  <c:v>1.30174E-2</c:v>
                </c:pt>
                <c:pt idx="90309">
                  <c:v>1.3124200000000001E-2</c:v>
                </c:pt>
                <c:pt idx="90310">
                  <c:v>1.32246E-2</c:v>
                </c:pt>
                <c:pt idx="90311">
                  <c:v>1.3317900000000001E-2</c:v>
                </c:pt>
                <c:pt idx="90312">
                  <c:v>1.34035E-2</c:v>
                </c:pt>
                <c:pt idx="90313">
                  <c:v>1.3480799999999999E-2</c:v>
                </c:pt>
                <c:pt idx="90314">
                  <c:v>1.35491E-2</c:v>
                </c:pt>
                <c:pt idx="90315">
                  <c:v>1.36077E-2</c:v>
                </c:pt>
                <c:pt idx="90316">
                  <c:v>1.3656E-2</c:v>
                </c:pt>
                <c:pt idx="90317">
                  <c:v>1.36934E-2</c:v>
                </c:pt>
                <c:pt idx="90318">
                  <c:v>1.37193E-2</c:v>
                </c:pt>
                <c:pt idx="90319">
                  <c:v>1.3733E-2</c:v>
                </c:pt>
                <c:pt idx="90320">
                  <c:v>1.37339E-2</c:v>
                </c:pt>
                <c:pt idx="90321">
                  <c:v>1.3721499999999999E-2</c:v>
                </c:pt>
                <c:pt idx="90322">
                  <c:v>1.3695199999999999E-2</c:v>
                </c:pt>
                <c:pt idx="90323">
                  <c:v>1.3654400000000001E-2</c:v>
                </c:pt>
                <c:pt idx="90324">
                  <c:v>1.3598600000000001E-2</c:v>
                </c:pt>
                <c:pt idx="90325">
                  <c:v>1.35272E-2</c:v>
                </c:pt>
                <c:pt idx="90326">
                  <c:v>1.3439899999999999E-2</c:v>
                </c:pt>
                <c:pt idx="90327">
                  <c:v>1.33361E-2</c:v>
                </c:pt>
                <c:pt idx="90328">
                  <c:v>1.3215299999999999E-2</c:v>
                </c:pt>
                <c:pt idx="90329">
                  <c:v>1.3077099999999999E-2</c:v>
                </c:pt>
                <c:pt idx="90330">
                  <c:v>1.2921200000000001E-2</c:v>
                </c:pt>
                <c:pt idx="90331">
                  <c:v>1.2747100000000001E-2</c:v>
                </c:pt>
                <c:pt idx="90332">
                  <c:v>1.25545E-2</c:v>
                </c:pt>
                <c:pt idx="90333">
                  <c:v>1.2343099999999999E-2</c:v>
                </c:pt>
                <c:pt idx="90334">
                  <c:v>1.2112599999999999E-2</c:v>
                </c:pt>
                <c:pt idx="90335">
                  <c:v>1.18628E-2</c:v>
                </c:pt>
                <c:pt idx="90336">
                  <c:v>1.1593300000000001E-2</c:v>
                </c:pt>
                <c:pt idx="90337">
                  <c:v>1.1304099999999999E-2</c:v>
                </c:pt>
                <c:pt idx="90338">
                  <c:v>1.09949E-2</c:v>
                </c:pt>
                <c:pt idx="90339">
                  <c:v>1.0665600000000001E-2</c:v>
                </c:pt>
                <c:pt idx="90340">
                  <c:v>1.03163E-2</c:v>
                </c:pt>
                <c:pt idx="90341" formatCode="0.00E+00">
                  <c:v>9.9466599999999995E-3</c:v>
                </c:pt>
                <c:pt idx="90342" formatCode="0.00E+00">
                  <c:v>9.5568400000000005E-3</c:v>
                </c:pt>
                <c:pt idx="90343" formatCode="0.00E+00">
                  <c:v>9.14682E-3</c:v>
                </c:pt>
                <c:pt idx="90344" formatCode="0.00E+00">
                  <c:v>8.7166499999999994E-3</c:v>
                </c:pt>
                <c:pt idx="90345" formatCode="0.00E+00">
                  <c:v>8.26643E-3</c:v>
                </c:pt>
                <c:pt idx="90346" formatCode="0.00E+00">
                  <c:v>7.7962800000000001E-3</c:v>
                </c:pt>
                <c:pt idx="90347" formatCode="0.00E+00">
                  <c:v>7.3063900000000003E-3</c:v>
                </c:pt>
                <c:pt idx="90348" formatCode="0.00E+00">
                  <c:v>6.7969600000000003E-3</c:v>
                </c:pt>
                <c:pt idx="90349" formatCode="0.00E+00">
                  <c:v>6.2682299999999996E-3</c:v>
                </c:pt>
                <c:pt idx="90350" formatCode="0.00E+00">
                  <c:v>5.7204899999999999E-3</c:v>
                </c:pt>
                <c:pt idx="90351" formatCode="0.00E+00">
                  <c:v>5.1540700000000002E-3</c:v>
                </c:pt>
                <c:pt idx="90352" formatCode="0.00E+00">
                  <c:v>4.5693299999999999E-3</c:v>
                </c:pt>
                <c:pt idx="90353" formatCode="0.00E+00">
                  <c:v>3.9666600000000003E-3</c:v>
                </c:pt>
                <c:pt idx="90354" formatCode="0.00E+00">
                  <c:v>3.34651E-3</c:v>
                </c:pt>
                <c:pt idx="90355" formatCode="0.00E+00">
                  <c:v>2.7093500000000001E-3</c:v>
                </c:pt>
                <c:pt idx="90356" formatCode="0.00E+00">
                  <c:v>2.0557000000000001E-3</c:v>
                </c:pt>
                <c:pt idx="90357" formatCode="0.00E+00">
                  <c:v>1.38609E-3</c:v>
                </c:pt>
                <c:pt idx="90358" formatCode="0.00E+00">
                  <c:v>7.0112699999999996E-4</c:v>
                </c:pt>
                <c:pt idx="90359" formatCode="0.00E+00">
                  <c:v>1.41968E-6</c:v>
                </c:pt>
                <c:pt idx="90360" formatCode="0.00E+00">
                  <c:v>-7.1237500000000001E-4</c:v>
                </c:pt>
                <c:pt idx="90361" formatCode="0.00E+00">
                  <c:v>-1.43957E-3</c:v>
                </c:pt>
                <c:pt idx="90362" formatCode="0.00E+00">
                  <c:v>-2.17943E-3</c:v>
                </c:pt>
                <c:pt idx="90363" formatCode="0.00E+00">
                  <c:v>-2.93122E-3</c:v>
                </c:pt>
                <c:pt idx="90364" formatCode="0.00E+00">
                  <c:v>-3.6941399999999998E-3</c:v>
                </c:pt>
                <c:pt idx="90365" formatCode="0.00E+00">
                  <c:v>-4.4673899999999999E-3</c:v>
                </c:pt>
                <c:pt idx="90366" formatCode="0.00E+00">
                  <c:v>-5.2500999999999997E-3</c:v>
                </c:pt>
                <c:pt idx="90367" formatCode="0.00E+00">
                  <c:v>-6.0414099999999997E-3</c:v>
                </c:pt>
                <c:pt idx="90368" formatCode="0.00E+00">
                  <c:v>-6.8404299999999998E-3</c:v>
                </c:pt>
                <c:pt idx="90369" formatCode="0.00E+00">
                  <c:v>-7.6462099999999996E-3</c:v>
                </c:pt>
                <c:pt idx="90370" formatCode="0.00E+00">
                  <c:v>-8.4578199999999996E-3</c:v>
                </c:pt>
                <c:pt idx="90371" formatCode="0.00E+00">
                  <c:v>-9.2742799999999993E-3</c:v>
                </c:pt>
                <c:pt idx="90372">
                  <c:v>-1.00946E-2</c:v>
                </c:pt>
                <c:pt idx="90373">
                  <c:v>-1.0917700000000001E-2</c:v>
                </c:pt>
                <c:pt idx="90374">
                  <c:v>-1.17427E-2</c:v>
                </c:pt>
                <c:pt idx="90375">
                  <c:v>-1.25684E-2</c:v>
                </c:pt>
                <c:pt idx="90376">
                  <c:v>-1.3393800000000001E-2</c:v>
                </c:pt>
                <c:pt idx="90377">
                  <c:v>-1.4217799999999999E-2</c:v>
                </c:pt>
                <c:pt idx="90378">
                  <c:v>-1.50393E-2</c:v>
                </c:pt>
                <c:pt idx="90379">
                  <c:v>-1.5857199999999998E-2</c:v>
                </c:pt>
                <c:pt idx="90380">
                  <c:v>-1.6670399999999998E-2</c:v>
                </c:pt>
                <c:pt idx="90381">
                  <c:v>-1.7477800000000002E-2</c:v>
                </c:pt>
                <c:pt idx="90382">
                  <c:v>-1.8278300000000001E-2</c:v>
                </c:pt>
                <c:pt idx="90383">
                  <c:v>-1.90706E-2</c:v>
                </c:pt>
                <c:pt idx="90384">
                  <c:v>-1.9853800000000001E-2</c:v>
                </c:pt>
                <c:pt idx="90385">
                  <c:v>-2.0626599999999998E-2</c:v>
                </c:pt>
                <c:pt idx="90386">
                  <c:v>-2.1387900000000001E-2</c:v>
                </c:pt>
                <c:pt idx="90387">
                  <c:v>-2.2136599999999999E-2</c:v>
                </c:pt>
                <c:pt idx="90388">
                  <c:v>-2.2871599999999999E-2</c:v>
                </c:pt>
                <c:pt idx="90389">
                  <c:v>-2.35918E-2</c:v>
                </c:pt>
                <c:pt idx="90390">
                  <c:v>-2.4296100000000001E-2</c:v>
                </c:pt>
                <c:pt idx="90391">
                  <c:v>-2.49833E-2</c:v>
                </c:pt>
                <c:pt idx="90392">
                  <c:v>-2.5652399999999999E-2</c:v>
                </c:pt>
                <c:pt idx="90393">
                  <c:v>-2.6302300000000001E-2</c:v>
                </c:pt>
                <c:pt idx="90394">
                  <c:v>-2.6932000000000001E-2</c:v>
                </c:pt>
                <c:pt idx="90395">
                  <c:v>-2.75404E-2</c:v>
                </c:pt>
                <c:pt idx="90396">
                  <c:v>-2.8126499999999999E-2</c:v>
                </c:pt>
                <c:pt idx="90397">
                  <c:v>-2.86894E-2</c:v>
                </c:pt>
                <c:pt idx="90398">
                  <c:v>-2.9228000000000001E-2</c:v>
                </c:pt>
                <c:pt idx="90399">
                  <c:v>-2.9741500000000001E-2</c:v>
                </c:pt>
                <c:pt idx="90400">
                  <c:v>-3.02288E-2</c:v>
                </c:pt>
                <c:pt idx="90401">
                  <c:v>-3.06892E-2</c:v>
                </c:pt>
                <c:pt idx="90402">
                  <c:v>-3.1121699999999999E-2</c:v>
                </c:pt>
                <c:pt idx="90403">
                  <c:v>-3.1525499999999998E-2</c:v>
                </c:pt>
                <c:pt idx="90404">
                  <c:v>-3.1899799999999999E-2</c:v>
                </c:pt>
                <c:pt idx="90405">
                  <c:v>-3.2243899999999999E-2</c:v>
                </c:pt>
                <c:pt idx="90406">
                  <c:v>-3.2557000000000003E-2</c:v>
                </c:pt>
                <c:pt idx="90407">
                  <c:v>-3.28385E-2</c:v>
                </c:pt>
                <c:pt idx="90408">
                  <c:v>-3.3087699999999998E-2</c:v>
                </c:pt>
                <c:pt idx="90409">
                  <c:v>-3.3303899999999997E-2</c:v>
                </c:pt>
                <c:pt idx="90410">
                  <c:v>-3.3486599999999998E-2</c:v>
                </c:pt>
                <c:pt idx="90411">
                  <c:v>-3.36353E-2</c:v>
                </c:pt>
                <c:pt idx="90412">
                  <c:v>-3.3749500000000002E-2</c:v>
                </c:pt>
                <c:pt idx="90413">
                  <c:v>-3.3828799999999999E-2</c:v>
                </c:pt>
                <c:pt idx="90414">
                  <c:v>-3.3872600000000003E-2</c:v>
                </c:pt>
                <c:pt idx="90415">
                  <c:v>-3.3880800000000003E-2</c:v>
                </c:pt>
                <c:pt idx="90416">
                  <c:v>-3.3852899999999998E-2</c:v>
                </c:pt>
                <c:pt idx="90417">
                  <c:v>-3.3788699999999998E-2</c:v>
                </c:pt>
                <c:pt idx="90418">
                  <c:v>-3.3688000000000003E-2</c:v>
                </c:pt>
                <c:pt idx="90419">
                  <c:v>-3.35506E-2</c:v>
                </c:pt>
                <c:pt idx="90420">
                  <c:v>-3.3376500000000003E-2</c:v>
                </c:pt>
                <c:pt idx="90421">
                  <c:v>-3.3165500000000001E-2</c:v>
                </c:pt>
                <c:pt idx="90422">
                  <c:v>-3.2917599999999998E-2</c:v>
                </c:pt>
                <c:pt idx="90423">
                  <c:v>-3.2632799999999997E-2</c:v>
                </c:pt>
                <c:pt idx="90424">
                  <c:v>-3.2311199999999998E-2</c:v>
                </c:pt>
                <c:pt idx="90425">
                  <c:v>-3.1953000000000002E-2</c:v>
                </c:pt>
                <c:pt idx="90426">
                  <c:v>-3.15584E-2</c:v>
                </c:pt>
                <c:pt idx="90427">
                  <c:v>-3.1127499999999999E-2</c:v>
                </c:pt>
                <c:pt idx="90428">
                  <c:v>-3.06606E-2</c:v>
                </c:pt>
                <c:pt idx="90429">
                  <c:v>-3.01581E-2</c:v>
                </c:pt>
                <c:pt idx="90430">
                  <c:v>-2.9620299999999999E-2</c:v>
                </c:pt>
                <c:pt idx="90431">
                  <c:v>-2.9047699999999999E-2</c:v>
                </c:pt>
                <c:pt idx="90432">
                  <c:v>-2.8440699999999999E-2</c:v>
                </c:pt>
                <c:pt idx="90433">
                  <c:v>-2.7799899999999999E-2</c:v>
                </c:pt>
                <c:pt idx="90434">
                  <c:v>-2.7125799999999999E-2</c:v>
                </c:pt>
                <c:pt idx="90435">
                  <c:v>-2.6419100000000001E-2</c:v>
                </c:pt>
                <c:pt idx="90436">
                  <c:v>-2.56803E-2</c:v>
                </c:pt>
                <c:pt idx="90437">
                  <c:v>-2.49103E-2</c:v>
                </c:pt>
                <c:pt idx="90438">
                  <c:v>-2.4109700000000001E-2</c:v>
                </c:pt>
                <c:pt idx="90439">
                  <c:v>-2.3279399999999999E-2</c:v>
                </c:pt>
                <c:pt idx="90440">
                  <c:v>-2.2420200000000001E-2</c:v>
                </c:pt>
                <c:pt idx="90441">
                  <c:v>-2.1533E-2</c:v>
                </c:pt>
                <c:pt idx="90442">
                  <c:v>-2.06187E-2</c:v>
                </c:pt>
                <c:pt idx="90443">
                  <c:v>-1.96782E-2</c:v>
                </c:pt>
                <c:pt idx="90444">
                  <c:v>-1.87125E-2</c:v>
                </c:pt>
                <c:pt idx="90445">
                  <c:v>-1.77228E-2</c:v>
                </c:pt>
                <c:pt idx="90446">
                  <c:v>-1.6709999999999999E-2</c:v>
                </c:pt>
                <c:pt idx="90447">
                  <c:v>-1.56752E-2</c:v>
                </c:pt>
                <c:pt idx="90448">
                  <c:v>-1.4619699999999999E-2</c:v>
                </c:pt>
                <c:pt idx="90449">
                  <c:v>-1.35444E-2</c:v>
                </c:pt>
                <c:pt idx="90450">
                  <c:v>-1.24507E-2</c:v>
                </c:pt>
                <c:pt idx="90451">
                  <c:v>-1.1339800000000001E-2</c:v>
                </c:pt>
                <c:pt idx="90452">
                  <c:v>-1.02129E-2</c:v>
                </c:pt>
                <c:pt idx="90453" formatCode="0.00E+00">
                  <c:v>-9.0712099999999997E-3</c:v>
                </c:pt>
                <c:pt idx="90454" formatCode="0.00E+00">
                  <c:v>-7.9161100000000005E-3</c:v>
                </c:pt>
                <c:pt idx="90455" formatCode="0.00E+00">
                  <c:v>-6.7488799999999996E-3</c:v>
                </c:pt>
                <c:pt idx="90456" formatCode="0.00E+00">
                  <c:v>-5.5708600000000004E-3</c:v>
                </c:pt>
                <c:pt idx="90457" formatCode="0.00E+00">
                  <c:v>-4.3833800000000001E-3</c:v>
                </c:pt>
                <c:pt idx="90458" formatCode="0.00E+00">
                  <c:v>-3.1878200000000001E-3</c:v>
                </c:pt>
                <c:pt idx="90459" formatCode="0.00E+00">
                  <c:v>-1.98555E-3</c:v>
                </c:pt>
                <c:pt idx="90460" formatCode="0.00E+00">
                  <c:v>-7.7794599999999995E-4</c:v>
                </c:pt>
                <c:pt idx="90461" formatCode="0.00E+00">
                  <c:v>4.3359099999999999E-4</c:v>
                </c:pt>
                <c:pt idx="90462" formatCode="0.00E+00">
                  <c:v>1.64766E-3</c:v>
                </c:pt>
                <c:pt idx="90463" formatCode="0.00E+00">
                  <c:v>2.8628500000000001E-3</c:v>
                </c:pt>
                <c:pt idx="90464" formatCode="0.00E+00">
                  <c:v>4.0777599999999997E-3</c:v>
                </c:pt>
                <c:pt idx="90465" formatCode="0.00E+00">
                  <c:v>5.2909799999999998E-3</c:v>
                </c:pt>
                <c:pt idx="90466" formatCode="0.00E+00">
                  <c:v>6.5010900000000002E-3</c:v>
                </c:pt>
                <c:pt idx="90467" formatCode="0.00E+00">
                  <c:v>7.7066900000000004E-3</c:v>
                </c:pt>
                <c:pt idx="90468" formatCode="0.00E+00">
                  <c:v>8.9063800000000002E-3</c:v>
                </c:pt>
                <c:pt idx="90469">
                  <c:v>1.00988E-2</c:v>
                </c:pt>
                <c:pt idx="90470">
                  <c:v>1.12824E-2</c:v>
                </c:pt>
                <c:pt idx="90471">
                  <c:v>1.2456099999999999E-2</c:v>
                </c:pt>
                <c:pt idx="90472">
                  <c:v>1.36182E-2</c:v>
                </c:pt>
                <c:pt idx="90473">
                  <c:v>1.4767600000000001E-2</c:v>
                </c:pt>
                <c:pt idx="90474">
                  <c:v>1.5902900000000001E-2</c:v>
                </c:pt>
                <c:pt idx="90475">
                  <c:v>1.7022800000000001E-2</c:v>
                </c:pt>
                <c:pt idx="90476">
                  <c:v>1.81259E-2</c:v>
                </c:pt>
                <c:pt idx="90477">
                  <c:v>1.9211099999999998E-2</c:v>
                </c:pt>
                <c:pt idx="90478">
                  <c:v>2.0277E-2</c:v>
                </c:pt>
                <c:pt idx="90479">
                  <c:v>2.1322399999999998E-2</c:v>
                </c:pt>
                <c:pt idx="90480">
                  <c:v>2.23462E-2</c:v>
                </c:pt>
                <c:pt idx="90481">
                  <c:v>2.3347099999999999E-2</c:v>
                </c:pt>
                <c:pt idx="90482">
                  <c:v>2.4324100000000001E-2</c:v>
                </c:pt>
                <c:pt idx="90483">
                  <c:v>2.5276E-2</c:v>
                </c:pt>
                <c:pt idx="90484">
                  <c:v>2.6201800000000001E-2</c:v>
                </c:pt>
                <c:pt idx="90485">
                  <c:v>2.7100300000000001E-2</c:v>
                </c:pt>
                <c:pt idx="90486">
                  <c:v>2.7970800000000001E-2</c:v>
                </c:pt>
                <c:pt idx="90487">
                  <c:v>2.8812000000000001E-2</c:v>
                </c:pt>
                <c:pt idx="90488">
                  <c:v>2.9623199999999999E-2</c:v>
                </c:pt>
                <c:pt idx="90489">
                  <c:v>3.04035E-2</c:v>
                </c:pt>
                <c:pt idx="90490">
                  <c:v>3.1151999999999999E-2</c:v>
                </c:pt>
                <c:pt idx="90491">
                  <c:v>3.1867800000000002E-2</c:v>
                </c:pt>
                <c:pt idx="90492">
                  <c:v>3.2550299999999997E-2</c:v>
                </c:pt>
                <c:pt idx="90493">
                  <c:v>3.3198800000000001E-2</c:v>
                </c:pt>
                <c:pt idx="90494">
                  <c:v>3.3812500000000002E-2</c:v>
                </c:pt>
                <c:pt idx="90495">
                  <c:v>3.4390900000000002E-2</c:v>
                </c:pt>
                <c:pt idx="90496">
                  <c:v>3.49333E-2</c:v>
                </c:pt>
                <c:pt idx="90497">
                  <c:v>3.5439199999999997E-2</c:v>
                </c:pt>
                <c:pt idx="90498">
                  <c:v>3.5908299999999997E-2</c:v>
                </c:pt>
                <c:pt idx="90499">
                  <c:v>3.6339900000000001E-2</c:v>
                </c:pt>
                <c:pt idx="90500">
                  <c:v>3.6733799999999997E-2</c:v>
                </c:pt>
                <c:pt idx="90501">
                  <c:v>3.70896E-2</c:v>
                </c:pt>
                <c:pt idx="90502">
                  <c:v>3.7407000000000003E-2</c:v>
                </c:pt>
                <c:pt idx="90503">
                  <c:v>3.7685700000000003E-2</c:v>
                </c:pt>
                <c:pt idx="90504">
                  <c:v>3.79257E-2</c:v>
                </c:pt>
                <c:pt idx="90505">
                  <c:v>3.8126699999999999E-2</c:v>
                </c:pt>
                <c:pt idx="90506">
                  <c:v>3.8288700000000002E-2</c:v>
                </c:pt>
                <c:pt idx="90507">
                  <c:v>3.84117E-2</c:v>
                </c:pt>
                <c:pt idx="90508">
                  <c:v>3.8495599999999998E-2</c:v>
                </c:pt>
                <c:pt idx="90509">
                  <c:v>3.8540400000000002E-2</c:v>
                </c:pt>
                <c:pt idx="90510">
                  <c:v>3.8546499999999997E-2</c:v>
                </c:pt>
                <c:pt idx="90511">
                  <c:v>3.8513699999999998E-2</c:v>
                </c:pt>
                <c:pt idx="90512">
                  <c:v>3.8442499999999998E-2</c:v>
                </c:pt>
                <c:pt idx="90513">
                  <c:v>3.8332999999999999E-2</c:v>
                </c:pt>
                <c:pt idx="90514">
                  <c:v>3.8185499999999997E-2</c:v>
                </c:pt>
                <c:pt idx="90515">
                  <c:v>3.80005E-2</c:v>
                </c:pt>
                <c:pt idx="90516">
                  <c:v>3.7778199999999998E-2</c:v>
                </c:pt>
                <c:pt idx="90517">
                  <c:v>3.75191E-2</c:v>
                </c:pt>
                <c:pt idx="90518">
                  <c:v>3.7223699999999998E-2</c:v>
                </c:pt>
                <c:pt idx="90519">
                  <c:v>3.6892500000000002E-2</c:v>
                </c:pt>
                <c:pt idx="90520">
                  <c:v>3.6526200000000002E-2</c:v>
                </c:pt>
                <c:pt idx="90521">
                  <c:v>3.6125200000000003E-2</c:v>
                </c:pt>
                <c:pt idx="90522">
                  <c:v>3.5690300000000001E-2</c:v>
                </c:pt>
                <c:pt idx="90523">
                  <c:v>3.5222099999999999E-2</c:v>
                </c:pt>
                <c:pt idx="90524">
                  <c:v>3.4721299999999997E-2</c:v>
                </c:pt>
                <c:pt idx="90525">
                  <c:v>3.4188799999999998E-2</c:v>
                </c:pt>
                <c:pt idx="90526">
                  <c:v>3.3625299999999997E-2</c:v>
                </c:pt>
                <c:pt idx="90527">
                  <c:v>3.3031600000000001E-2</c:v>
                </c:pt>
                <c:pt idx="90528">
                  <c:v>3.24085E-2</c:v>
                </c:pt>
                <c:pt idx="90529">
                  <c:v>3.1757100000000003E-2</c:v>
                </c:pt>
                <c:pt idx="90530">
                  <c:v>3.10782E-2</c:v>
                </c:pt>
                <c:pt idx="90531">
                  <c:v>3.0372699999999999E-2</c:v>
                </c:pt>
                <c:pt idx="90532">
                  <c:v>2.9641600000000001E-2</c:v>
                </c:pt>
                <c:pt idx="90533">
                  <c:v>2.8885899999999999E-2</c:v>
                </c:pt>
                <c:pt idx="90534">
                  <c:v>2.8106699999999998E-2</c:v>
                </c:pt>
                <c:pt idx="90535">
                  <c:v>2.73049E-2</c:v>
                </c:pt>
                <c:pt idx="90536">
                  <c:v>2.64817E-2</c:v>
                </c:pt>
                <c:pt idx="90537">
                  <c:v>2.5638000000000001E-2</c:v>
                </c:pt>
                <c:pt idx="90538">
                  <c:v>2.4775100000000001E-2</c:v>
                </c:pt>
                <c:pt idx="90539">
                  <c:v>2.3893999999999999E-2</c:v>
                </c:pt>
                <c:pt idx="90540">
                  <c:v>2.29958E-2</c:v>
                </c:pt>
                <c:pt idx="90541">
                  <c:v>2.20816E-2</c:v>
                </c:pt>
                <c:pt idx="90542">
                  <c:v>2.11527E-2</c:v>
                </c:pt>
                <c:pt idx="90543">
                  <c:v>2.0210100000000002E-2</c:v>
                </c:pt>
                <c:pt idx="90544">
                  <c:v>1.9255000000000001E-2</c:v>
                </c:pt>
                <c:pt idx="90545">
                  <c:v>1.8288599999999999E-2</c:v>
                </c:pt>
                <c:pt idx="90546">
                  <c:v>1.7312000000000001E-2</c:v>
                </c:pt>
                <c:pt idx="90547">
                  <c:v>1.6326299999999998E-2</c:v>
                </c:pt>
                <c:pt idx="90548">
                  <c:v>1.5332800000000001E-2</c:v>
                </c:pt>
                <c:pt idx="90549">
                  <c:v>1.4332599999999999E-2</c:v>
                </c:pt>
                <c:pt idx="90550">
                  <c:v>1.3326899999999999E-2</c:v>
                </c:pt>
                <c:pt idx="90551">
                  <c:v>1.2316799999999999E-2</c:v>
                </c:pt>
                <c:pt idx="90552">
                  <c:v>1.13033E-2</c:v>
                </c:pt>
                <c:pt idx="90553">
                  <c:v>1.02878E-2</c:v>
                </c:pt>
                <c:pt idx="90554" formatCode="0.00E+00">
                  <c:v>9.2712300000000001E-3</c:v>
                </c:pt>
                <c:pt idx="90555" formatCode="0.00E+00">
                  <c:v>8.2547599999999999E-3</c:v>
                </c:pt>
                <c:pt idx="90556" formatCode="0.00E+00">
                  <c:v>7.2394800000000004E-3</c:v>
                </c:pt>
                <c:pt idx="90557" formatCode="0.00E+00">
                  <c:v>6.2264599999999996E-3</c:v>
                </c:pt>
                <c:pt idx="90558" formatCode="0.00E+00">
                  <c:v>5.21676E-3</c:v>
                </c:pt>
                <c:pt idx="90559" formatCode="0.00E+00">
                  <c:v>4.2114300000000004E-3</c:v>
                </c:pt>
                <c:pt idx="90560" formatCode="0.00E+00">
                  <c:v>3.2114999999999999E-3</c:v>
                </c:pt>
                <c:pt idx="90561" formatCode="0.00E+00">
                  <c:v>2.2179600000000002E-3</c:v>
                </c:pt>
                <c:pt idx="90562" formatCode="0.00E+00">
                  <c:v>1.2317999999999999E-3</c:v>
                </c:pt>
                <c:pt idx="90563" formatCode="0.00E+00">
                  <c:v>2.5397000000000001E-4</c:v>
                </c:pt>
                <c:pt idx="90564" formatCode="0.00E+00">
                  <c:v>-7.14585E-4</c:v>
                </c:pt>
                <c:pt idx="90565" formatCode="0.00E+00">
                  <c:v>-1.67296E-3</c:v>
                </c:pt>
                <c:pt idx="90566" formatCode="0.00E+00">
                  <c:v>-2.6202700000000001E-3</c:v>
                </c:pt>
                <c:pt idx="90567" formatCode="0.00E+00">
                  <c:v>-3.55566E-3</c:v>
                </c:pt>
                <c:pt idx="90568" formatCode="0.00E+00">
                  <c:v>-4.4783100000000001E-3</c:v>
                </c:pt>
                <c:pt idx="90569" formatCode="0.00E+00">
                  <c:v>-5.3874099999999996E-3</c:v>
                </c:pt>
                <c:pt idx="90570" formatCode="0.00E+00">
                  <c:v>-6.28219E-3</c:v>
                </c:pt>
                <c:pt idx="90571" formatCode="0.00E+00">
                  <c:v>-7.1619300000000004E-3</c:v>
                </c:pt>
                <c:pt idx="90572" formatCode="0.00E+00">
                  <c:v>-8.0259000000000007E-3</c:v>
                </c:pt>
                <c:pt idx="90573" formatCode="0.00E+00">
                  <c:v>-8.8734399999999998E-3</c:v>
                </c:pt>
                <c:pt idx="90574" formatCode="0.00E+00">
                  <c:v>-9.7039099999999996E-3</c:v>
                </c:pt>
                <c:pt idx="90575">
                  <c:v>-1.05167E-2</c:v>
                </c:pt>
                <c:pt idx="90576">
                  <c:v>-1.13112E-2</c:v>
                </c:pt>
                <c:pt idx="90577">
                  <c:v>-1.2086899999999999E-2</c:v>
                </c:pt>
                <c:pt idx="90578">
                  <c:v>-1.28433E-2</c:v>
                </c:pt>
                <c:pt idx="90579">
                  <c:v>-1.3579900000000001E-2</c:v>
                </c:pt>
                <c:pt idx="90580">
                  <c:v>-1.42963E-2</c:v>
                </c:pt>
                <c:pt idx="90581">
                  <c:v>-1.49921E-2</c:v>
                </c:pt>
                <c:pt idx="90582">
                  <c:v>-1.5666800000000002E-2</c:v>
                </c:pt>
                <c:pt idx="90583">
                  <c:v>-1.6320299999999999E-2</c:v>
                </c:pt>
                <c:pt idx="90584">
                  <c:v>-1.6952100000000001E-2</c:v>
                </c:pt>
                <c:pt idx="90585">
                  <c:v>-1.7562000000000001E-2</c:v>
                </c:pt>
                <c:pt idx="90586">
                  <c:v>-1.8149700000000001E-2</c:v>
                </c:pt>
                <c:pt idx="90587">
                  <c:v>-1.8715200000000001E-2</c:v>
                </c:pt>
                <c:pt idx="90588">
                  <c:v>-1.92581E-2</c:v>
                </c:pt>
                <c:pt idx="90589">
                  <c:v>-1.9778500000000001E-2</c:v>
                </c:pt>
                <c:pt idx="90590">
                  <c:v>-2.0276099999999998E-2</c:v>
                </c:pt>
                <c:pt idx="90591">
                  <c:v>-2.0750899999999999E-2</c:v>
                </c:pt>
                <c:pt idx="90592">
                  <c:v>-2.12029E-2</c:v>
                </c:pt>
                <c:pt idx="90593">
                  <c:v>-2.1632200000000001E-2</c:v>
                </c:pt>
                <c:pt idx="90594">
                  <c:v>-2.2038599999999998E-2</c:v>
                </c:pt>
                <c:pt idx="90595">
                  <c:v>-2.2422399999999999E-2</c:v>
                </c:pt>
                <c:pt idx="90596">
                  <c:v>-2.2783500000000002E-2</c:v>
                </c:pt>
                <c:pt idx="90597">
                  <c:v>-2.31221E-2</c:v>
                </c:pt>
                <c:pt idx="90598">
                  <c:v>-2.3438299999999999E-2</c:v>
                </c:pt>
                <c:pt idx="90599">
                  <c:v>-2.3732400000000001E-2</c:v>
                </c:pt>
                <c:pt idx="90600">
                  <c:v>-2.4004500000000002E-2</c:v>
                </c:pt>
                <c:pt idx="90601">
                  <c:v>-2.4254899999999999E-2</c:v>
                </c:pt>
                <c:pt idx="90602">
                  <c:v>-2.4483700000000001E-2</c:v>
                </c:pt>
                <c:pt idx="90603">
                  <c:v>-2.4691399999999999E-2</c:v>
                </c:pt>
                <c:pt idx="90604">
                  <c:v>-2.48781E-2</c:v>
                </c:pt>
                <c:pt idx="90605">
                  <c:v>-2.5044199999999999E-2</c:v>
                </c:pt>
                <c:pt idx="90606">
                  <c:v>-2.51901E-2</c:v>
                </c:pt>
                <c:pt idx="90607">
                  <c:v>-2.5316000000000002E-2</c:v>
                </c:pt>
                <c:pt idx="90608">
                  <c:v>-2.5422400000000001E-2</c:v>
                </c:pt>
                <c:pt idx="90609">
                  <c:v>-2.55097E-2</c:v>
                </c:pt>
                <c:pt idx="90610">
                  <c:v>-2.5578300000000002E-2</c:v>
                </c:pt>
                <c:pt idx="90611">
                  <c:v>-2.5628600000000001E-2</c:v>
                </c:pt>
                <c:pt idx="90612">
                  <c:v>-2.5661E-2</c:v>
                </c:pt>
                <c:pt idx="90613">
                  <c:v>-2.5676000000000001E-2</c:v>
                </c:pt>
                <c:pt idx="90614">
                  <c:v>-2.5674099999999998E-2</c:v>
                </c:pt>
                <c:pt idx="90615">
                  <c:v>-2.5655600000000001E-2</c:v>
                </c:pt>
                <c:pt idx="90616">
                  <c:v>-2.56212E-2</c:v>
                </c:pt>
                <c:pt idx="90617">
                  <c:v>-2.5571300000000002E-2</c:v>
                </c:pt>
                <c:pt idx="90618">
                  <c:v>-2.5506399999999999E-2</c:v>
                </c:pt>
                <c:pt idx="90619">
                  <c:v>-2.5426899999999999E-2</c:v>
                </c:pt>
                <c:pt idx="90620">
                  <c:v>-2.5333399999999999E-2</c:v>
                </c:pt>
                <c:pt idx="90621">
                  <c:v>-2.52264E-2</c:v>
                </c:pt>
                <c:pt idx="90622">
                  <c:v>-2.51065E-2</c:v>
                </c:pt>
                <c:pt idx="90623">
                  <c:v>-2.4974E-2</c:v>
                </c:pt>
                <c:pt idx="90624">
                  <c:v>-2.4829500000000001E-2</c:v>
                </c:pt>
                <c:pt idx="90625">
                  <c:v>-2.4673500000000001E-2</c:v>
                </c:pt>
                <c:pt idx="90626">
                  <c:v>-2.4506500000000001E-2</c:v>
                </c:pt>
                <c:pt idx="90627">
                  <c:v>-2.4329099999999999E-2</c:v>
                </c:pt>
                <c:pt idx="90628">
                  <c:v>-2.4141599999999999E-2</c:v>
                </c:pt>
                <c:pt idx="90629">
                  <c:v>-2.39446E-2</c:v>
                </c:pt>
                <c:pt idx="90630">
                  <c:v>-2.3738599999999999E-2</c:v>
                </c:pt>
                <c:pt idx="90631">
                  <c:v>-2.35239E-2</c:v>
                </c:pt>
                <c:pt idx="90632">
                  <c:v>-2.3301200000000001E-2</c:v>
                </c:pt>
                <c:pt idx="90633">
                  <c:v>-2.3070799999999999E-2</c:v>
                </c:pt>
                <c:pt idx="90634">
                  <c:v>-2.2833099999999999E-2</c:v>
                </c:pt>
                <c:pt idx="90635">
                  <c:v>-2.25887E-2</c:v>
                </c:pt>
                <c:pt idx="90636">
                  <c:v>-2.2337800000000001E-2</c:v>
                </c:pt>
                <c:pt idx="90637">
                  <c:v>-2.2081E-2</c:v>
                </c:pt>
                <c:pt idx="90638">
                  <c:v>-2.1818500000000001E-2</c:v>
                </c:pt>
                <c:pt idx="90639">
                  <c:v>-2.1550799999999998E-2</c:v>
                </c:pt>
                <c:pt idx="90640">
                  <c:v>-2.1278200000000001E-2</c:v>
                </c:pt>
                <c:pt idx="90641">
                  <c:v>-2.1001100000000002E-2</c:v>
                </c:pt>
                <c:pt idx="90642">
                  <c:v>-2.0719700000000001E-2</c:v>
                </c:pt>
                <c:pt idx="90643">
                  <c:v>-2.0434399999999998E-2</c:v>
                </c:pt>
                <c:pt idx="90644">
                  <c:v>-2.01455E-2</c:v>
                </c:pt>
                <c:pt idx="90645">
                  <c:v>-1.9853200000000001E-2</c:v>
                </c:pt>
                <c:pt idx="90646">
                  <c:v>-1.95578E-2</c:v>
                </c:pt>
                <c:pt idx="90647">
                  <c:v>-1.9259499999999999E-2</c:v>
                </c:pt>
                <c:pt idx="90648">
                  <c:v>-1.89585E-2</c:v>
                </c:pt>
                <c:pt idx="90649">
                  <c:v>-1.8655100000000001E-2</c:v>
                </c:pt>
                <c:pt idx="90650">
                  <c:v>-1.8349399999999998E-2</c:v>
                </c:pt>
                <c:pt idx="90651">
                  <c:v>-1.8041600000000001E-2</c:v>
                </c:pt>
                <c:pt idx="90652">
                  <c:v>-1.7731799999999999E-2</c:v>
                </c:pt>
                <c:pt idx="90653">
                  <c:v>-1.7420000000000001E-2</c:v>
                </c:pt>
                <c:pt idx="90654">
                  <c:v>-1.71066E-2</c:v>
                </c:pt>
                <c:pt idx="90655">
                  <c:v>-1.6791400000000001E-2</c:v>
                </c:pt>
                <c:pt idx="90656">
                  <c:v>-1.6474599999999999E-2</c:v>
                </c:pt>
                <c:pt idx="90657">
                  <c:v>-1.6156199999999999E-2</c:v>
                </c:pt>
                <c:pt idx="90658">
                  <c:v>-1.5836200000000002E-2</c:v>
                </c:pt>
                <c:pt idx="90659">
                  <c:v>-1.5514699999999999E-2</c:v>
                </c:pt>
                <c:pt idx="90660">
                  <c:v>-1.5191700000000001E-2</c:v>
                </c:pt>
                <c:pt idx="90661">
                  <c:v>-1.4867E-2</c:v>
                </c:pt>
                <c:pt idx="90662">
                  <c:v>-1.45408E-2</c:v>
                </c:pt>
                <c:pt idx="90663">
                  <c:v>-1.4212799999999999E-2</c:v>
                </c:pt>
                <c:pt idx="90664">
                  <c:v>-1.3883100000000001E-2</c:v>
                </c:pt>
                <c:pt idx="90665">
                  <c:v>-1.35516E-2</c:v>
                </c:pt>
                <c:pt idx="90666">
                  <c:v>-1.32181E-2</c:v>
                </c:pt>
                <c:pt idx="90667">
                  <c:v>-1.2882599999999999E-2</c:v>
                </c:pt>
                <c:pt idx="90668">
                  <c:v>-1.25448E-2</c:v>
                </c:pt>
                <c:pt idx="90669">
                  <c:v>-1.22048E-2</c:v>
                </c:pt>
                <c:pt idx="90670">
                  <c:v>-1.18622E-2</c:v>
                </c:pt>
                <c:pt idx="90671">
                  <c:v>-1.1517100000000001E-2</c:v>
                </c:pt>
                <c:pt idx="90672">
                  <c:v>-1.11691E-2</c:v>
                </c:pt>
                <c:pt idx="90673">
                  <c:v>-1.0818100000000001E-2</c:v>
                </c:pt>
                <c:pt idx="90674">
                  <c:v>-1.04639E-2</c:v>
                </c:pt>
                <c:pt idx="90675">
                  <c:v>-1.01064E-2</c:v>
                </c:pt>
                <c:pt idx="90676" formatCode="0.00E+00">
                  <c:v>-9.7453000000000001E-3</c:v>
                </c:pt>
                <c:pt idx="90677" formatCode="0.00E+00">
                  <c:v>-9.3804100000000005E-3</c:v>
                </c:pt>
                <c:pt idx="90678" formatCode="0.00E+00">
                  <c:v>-9.0115300000000002E-3</c:v>
                </c:pt>
                <c:pt idx="90679" formatCode="0.00E+00">
                  <c:v>-8.6384600000000006E-3</c:v>
                </c:pt>
                <c:pt idx="90680" formatCode="0.00E+00">
                  <c:v>-8.2609599999999995E-3</c:v>
                </c:pt>
                <c:pt idx="90681" formatCode="0.00E+00">
                  <c:v>-7.8788399999999998E-3</c:v>
                </c:pt>
                <c:pt idx="90682" formatCode="0.00E+00">
                  <c:v>-7.4918700000000003E-3</c:v>
                </c:pt>
                <c:pt idx="90683" formatCode="0.00E+00">
                  <c:v>-7.0998500000000004E-3</c:v>
                </c:pt>
                <c:pt idx="90684" formatCode="0.00E+00">
                  <c:v>-6.7025499999999998E-3</c:v>
                </c:pt>
                <c:pt idx="90685" formatCode="0.00E+00">
                  <c:v>-6.2997799999999996E-3</c:v>
                </c:pt>
                <c:pt idx="90686" formatCode="0.00E+00">
                  <c:v>-5.8913200000000002E-3</c:v>
                </c:pt>
                <c:pt idx="90687" formatCode="0.00E+00">
                  <c:v>-5.4769800000000002E-3</c:v>
                </c:pt>
                <c:pt idx="90688" formatCode="0.00E+00">
                  <c:v>-5.0565799999999998E-3</c:v>
                </c:pt>
                <c:pt idx="90689" formatCode="0.00E+00">
                  <c:v>-4.6299100000000001E-3</c:v>
                </c:pt>
                <c:pt idx="90690" formatCode="0.00E+00">
                  <c:v>-4.1968200000000004E-3</c:v>
                </c:pt>
                <c:pt idx="90691" formatCode="0.00E+00">
                  <c:v>-3.7571200000000001E-3</c:v>
                </c:pt>
                <c:pt idx="90692" formatCode="0.00E+00">
                  <c:v>-3.3106699999999999E-3</c:v>
                </c:pt>
                <c:pt idx="90693" formatCode="0.00E+00">
                  <c:v>-2.85732E-3</c:v>
                </c:pt>
                <c:pt idx="90694" formatCode="0.00E+00">
                  <c:v>-2.3969299999999998E-3</c:v>
                </c:pt>
                <c:pt idx="90695" formatCode="0.00E+00">
                  <c:v>-1.9294E-3</c:v>
                </c:pt>
                <c:pt idx="90696" formatCode="0.00E+00">
                  <c:v>-1.4545999999999999E-3</c:v>
                </c:pt>
                <c:pt idx="90697" formatCode="0.00E+00">
                  <c:v>-9.7246500000000005E-4</c:v>
                </c:pt>
                <c:pt idx="90698" formatCode="0.00E+00">
                  <c:v>-4.8290399999999998E-4</c:v>
                </c:pt>
                <c:pt idx="90699" formatCode="0.00E+00">
                  <c:v>1.41337E-5</c:v>
                </c:pt>
                <c:pt idx="90700" formatCode="0.00E+00">
                  <c:v>5.1869000000000004E-4</c:v>
                </c:pt>
                <c:pt idx="90701" formatCode="0.00E+00">
                  <c:v>1.03078E-3</c:v>
                </c:pt>
                <c:pt idx="90702" formatCode="0.00E+00">
                  <c:v>1.5504200000000001E-3</c:v>
                </c:pt>
                <c:pt idx="90703" formatCode="0.00E+00">
                  <c:v>2.0775799999999999E-3</c:v>
                </c:pt>
                <c:pt idx="90704" formatCode="0.00E+00">
                  <c:v>2.6122300000000001E-3</c:v>
                </c:pt>
                <c:pt idx="90705" formatCode="0.00E+00">
                  <c:v>3.15431E-3</c:v>
                </c:pt>
                <c:pt idx="90706" formatCode="0.00E+00">
                  <c:v>3.7037300000000001E-3</c:v>
                </c:pt>
                <c:pt idx="90707" formatCode="0.00E+00">
                  <c:v>4.2604100000000001E-3</c:v>
                </c:pt>
                <c:pt idx="90708" formatCode="0.00E+00">
                  <c:v>4.8242099999999998E-3</c:v>
                </c:pt>
                <c:pt idx="90709" formatCode="0.00E+00">
                  <c:v>5.3949799999999997E-3</c:v>
                </c:pt>
                <c:pt idx="90710" formatCode="0.00E+00">
                  <c:v>5.97256E-3</c:v>
                </c:pt>
                <c:pt idx="90711" formatCode="0.00E+00">
                  <c:v>6.5567500000000001E-3</c:v>
                </c:pt>
                <c:pt idx="90712" formatCode="0.00E+00">
                  <c:v>7.1473400000000003E-3</c:v>
                </c:pt>
                <c:pt idx="90713" formatCode="0.00E+00">
                  <c:v>7.7440800000000004E-3</c:v>
                </c:pt>
                <c:pt idx="90714" formatCode="0.00E+00">
                  <c:v>8.3467100000000002E-3</c:v>
                </c:pt>
                <c:pt idx="90715" formatCode="0.00E+00">
                  <c:v>8.9549299999999998E-3</c:v>
                </c:pt>
                <c:pt idx="90716" formatCode="0.00E+00">
                  <c:v>9.5684399999999992E-3</c:v>
                </c:pt>
                <c:pt idx="90717">
                  <c:v>1.01869E-2</c:v>
                </c:pt>
                <c:pt idx="90718">
                  <c:v>1.0809900000000001E-2</c:v>
                </c:pt>
                <c:pt idx="90719">
                  <c:v>1.14372E-2</c:v>
                </c:pt>
                <c:pt idx="90720">
                  <c:v>1.2068199999999999E-2</c:v>
                </c:pt>
                <c:pt idx="90721">
                  <c:v>1.27026E-2</c:v>
                </c:pt>
                <c:pt idx="90722">
                  <c:v>1.3339800000000001E-2</c:v>
                </c:pt>
                <c:pt idx="90723">
                  <c:v>1.3979500000000001E-2</c:v>
                </c:pt>
                <c:pt idx="90724">
                  <c:v>1.46211E-2</c:v>
                </c:pt>
                <c:pt idx="90725">
                  <c:v>1.5264E-2</c:v>
                </c:pt>
                <c:pt idx="90726">
                  <c:v>1.59078E-2</c:v>
                </c:pt>
                <c:pt idx="90727">
                  <c:v>1.6551799999999998E-2</c:v>
                </c:pt>
                <c:pt idx="90728">
                  <c:v>1.7195599999999998E-2</c:v>
                </c:pt>
                <c:pt idx="90729">
                  <c:v>1.7838300000000001E-2</c:v>
                </c:pt>
                <c:pt idx="90730">
                  <c:v>1.8479499999999999E-2</c:v>
                </c:pt>
                <c:pt idx="90731">
                  <c:v>1.91185E-2</c:v>
                </c:pt>
                <c:pt idx="90732">
                  <c:v>1.9754600000000001E-2</c:v>
                </c:pt>
                <c:pt idx="90733">
                  <c:v>2.0387099999999998E-2</c:v>
                </c:pt>
                <c:pt idx="90734">
                  <c:v>2.10154E-2</c:v>
                </c:pt>
                <c:pt idx="90735">
                  <c:v>2.1638600000000001E-2</c:v>
                </c:pt>
                <c:pt idx="90736">
                  <c:v>2.22562E-2</c:v>
                </c:pt>
                <c:pt idx="90737">
                  <c:v>2.2867200000000001E-2</c:v>
                </c:pt>
                <c:pt idx="90738">
                  <c:v>2.3471100000000002E-2</c:v>
                </c:pt>
                <c:pt idx="90739">
                  <c:v>2.4067000000000002E-2</c:v>
                </c:pt>
                <c:pt idx="90740">
                  <c:v>2.4654100000000002E-2</c:v>
                </c:pt>
                <c:pt idx="90741">
                  <c:v>2.5231699999999999E-2</c:v>
                </c:pt>
                <c:pt idx="90742">
                  <c:v>2.57989E-2</c:v>
                </c:pt>
                <c:pt idx="90743">
                  <c:v>2.6355E-2</c:v>
                </c:pt>
                <c:pt idx="90744">
                  <c:v>2.6899200000000002E-2</c:v>
                </c:pt>
                <c:pt idx="90745">
                  <c:v>2.7430599999999999E-2</c:v>
                </c:pt>
                <c:pt idx="90746">
                  <c:v>2.7948400000000002E-2</c:v>
                </c:pt>
                <c:pt idx="90747">
                  <c:v>2.8451899999999999E-2</c:v>
                </c:pt>
                <c:pt idx="90748">
                  <c:v>2.8940199999999999E-2</c:v>
                </c:pt>
                <c:pt idx="90749">
                  <c:v>2.9412500000000001E-2</c:v>
                </c:pt>
                <c:pt idx="90750">
                  <c:v>2.9867999999999999E-2</c:v>
                </c:pt>
                <c:pt idx="90751">
                  <c:v>3.03059E-2</c:v>
                </c:pt>
                <c:pt idx="90752">
                  <c:v>3.0725499999999999E-2</c:v>
                </c:pt>
                <c:pt idx="90753">
                  <c:v>3.1125799999999999E-2</c:v>
                </c:pt>
                <c:pt idx="90754">
                  <c:v>3.1506100000000002E-2</c:v>
                </c:pt>
                <c:pt idx="90755">
                  <c:v>3.1865699999999997E-2</c:v>
                </c:pt>
                <c:pt idx="90756">
                  <c:v>3.2203900000000001E-2</c:v>
                </c:pt>
                <c:pt idx="90757">
                  <c:v>3.2519699999999999E-2</c:v>
                </c:pt>
                <c:pt idx="90758">
                  <c:v>3.2812599999999997E-2</c:v>
                </c:pt>
                <c:pt idx="90759">
                  <c:v>3.3081800000000001E-2</c:v>
                </c:pt>
                <c:pt idx="90760">
                  <c:v>3.3326599999999998E-2</c:v>
                </c:pt>
                <c:pt idx="90761">
                  <c:v>3.3546300000000001E-2</c:v>
                </c:pt>
                <c:pt idx="90762">
                  <c:v>3.3740300000000001E-2</c:v>
                </c:pt>
                <c:pt idx="90763">
                  <c:v>3.3907899999999998E-2</c:v>
                </c:pt>
                <c:pt idx="90764">
                  <c:v>3.4048500000000002E-2</c:v>
                </c:pt>
                <c:pt idx="90765">
                  <c:v>3.4161499999999997E-2</c:v>
                </c:pt>
                <c:pt idx="90766">
                  <c:v>3.4246400000000003E-2</c:v>
                </c:pt>
                <c:pt idx="90767">
                  <c:v>3.43025E-2</c:v>
                </c:pt>
                <c:pt idx="90768">
                  <c:v>3.4329499999999999E-2</c:v>
                </c:pt>
                <c:pt idx="90769">
                  <c:v>3.4326700000000002E-2</c:v>
                </c:pt>
                <c:pt idx="90770">
                  <c:v>3.4293799999999999E-2</c:v>
                </c:pt>
                <c:pt idx="90771">
                  <c:v>3.4230400000000001E-2</c:v>
                </c:pt>
                <c:pt idx="90772">
                  <c:v>3.4135899999999997E-2</c:v>
                </c:pt>
                <c:pt idx="90773">
                  <c:v>3.4010100000000001E-2</c:v>
                </c:pt>
                <c:pt idx="90774">
                  <c:v>3.3852699999999999E-2</c:v>
                </c:pt>
                <c:pt idx="90775">
                  <c:v>3.36633E-2</c:v>
                </c:pt>
                <c:pt idx="90776">
                  <c:v>3.3441800000000001E-2</c:v>
                </c:pt>
                <c:pt idx="90777">
                  <c:v>3.3187800000000003E-2</c:v>
                </c:pt>
                <c:pt idx="90778">
                  <c:v>3.2901199999999999E-2</c:v>
                </c:pt>
                <c:pt idx="90779">
                  <c:v>3.2581899999999997E-2</c:v>
                </c:pt>
                <c:pt idx="90780">
                  <c:v>3.2229800000000003E-2</c:v>
                </c:pt>
                <c:pt idx="90781">
                  <c:v>3.1844799999999999E-2</c:v>
                </c:pt>
                <c:pt idx="90782">
                  <c:v>3.1426900000000001E-2</c:v>
                </c:pt>
                <c:pt idx="90783">
                  <c:v>3.0976099999999999E-2</c:v>
                </c:pt>
                <c:pt idx="90784">
                  <c:v>3.0492499999999999E-2</c:v>
                </c:pt>
                <c:pt idx="90785">
                  <c:v>2.9976099999999999E-2</c:v>
                </c:pt>
                <c:pt idx="90786">
                  <c:v>2.9427200000000001E-2</c:v>
                </c:pt>
                <c:pt idx="90787">
                  <c:v>2.8846E-2</c:v>
                </c:pt>
                <c:pt idx="90788">
                  <c:v>2.8232500000000001E-2</c:v>
                </c:pt>
                <c:pt idx="90789">
                  <c:v>2.7587199999999999E-2</c:v>
                </c:pt>
                <c:pt idx="90790">
                  <c:v>2.6910400000000001E-2</c:v>
                </c:pt>
                <c:pt idx="90791">
                  <c:v>2.6202400000000001E-2</c:v>
                </c:pt>
                <c:pt idx="90792">
                  <c:v>2.54635E-2</c:v>
                </c:pt>
                <c:pt idx="90793">
                  <c:v>2.4694399999999998E-2</c:v>
                </c:pt>
                <c:pt idx="90794">
                  <c:v>2.3895400000000001E-2</c:v>
                </c:pt>
                <c:pt idx="90795">
                  <c:v>2.3067000000000001E-2</c:v>
                </c:pt>
                <c:pt idx="90796">
                  <c:v>2.2210000000000001E-2</c:v>
                </c:pt>
                <c:pt idx="90797">
                  <c:v>2.1324800000000001E-2</c:v>
                </c:pt>
                <c:pt idx="90798">
                  <c:v>2.0412199999999998E-2</c:v>
                </c:pt>
                <c:pt idx="90799">
                  <c:v>1.9472799999999998E-2</c:v>
                </c:pt>
                <c:pt idx="90800">
                  <c:v>1.8507300000000001E-2</c:v>
                </c:pt>
                <c:pt idx="90801">
                  <c:v>1.75166E-2</c:v>
                </c:pt>
                <c:pt idx="90802">
                  <c:v>1.6501499999999999E-2</c:v>
                </c:pt>
                <c:pt idx="90803">
                  <c:v>1.5462800000000001E-2</c:v>
                </c:pt>
                <c:pt idx="90804">
                  <c:v>1.4401499999999999E-2</c:v>
                </c:pt>
                <c:pt idx="90805">
                  <c:v>1.3318399999999999E-2</c:v>
                </c:pt>
                <c:pt idx="90806">
                  <c:v>1.22145E-2</c:v>
                </c:pt>
                <c:pt idx="90807">
                  <c:v>1.10908E-2</c:v>
                </c:pt>
                <c:pt idx="90808" formatCode="0.00E+00">
                  <c:v>9.9483000000000002E-3</c:v>
                </c:pt>
                <c:pt idx="90809" formatCode="0.00E+00">
                  <c:v>8.7881499999999998E-3</c:v>
                </c:pt>
                <c:pt idx="90810" formatCode="0.00E+00">
                  <c:v>7.61139E-3</c:v>
                </c:pt>
                <c:pt idx="90811" formatCode="0.00E+00">
                  <c:v>6.4191700000000001E-3</c:v>
                </c:pt>
                <c:pt idx="90812" formatCode="0.00E+00">
                  <c:v>5.2126200000000003E-3</c:v>
                </c:pt>
                <c:pt idx="90813" formatCode="0.00E+00">
                  <c:v>3.9929299999999996E-3</c:v>
                </c:pt>
                <c:pt idx="90814" formatCode="0.00E+00">
                  <c:v>2.76129E-3</c:v>
                </c:pt>
                <c:pt idx="90815" formatCode="0.00E+00">
                  <c:v>1.51895E-3</c:v>
                </c:pt>
                <c:pt idx="90816" formatCode="0.00E+00">
                  <c:v>2.6715400000000002E-4</c:v>
                </c:pt>
                <c:pt idx="90817" formatCode="0.00E+00">
                  <c:v>-9.928300000000001E-4</c:v>
                </c:pt>
                <c:pt idx="90818" formatCode="0.00E+00">
                  <c:v>-2.2597099999999998E-3</c:v>
                </c:pt>
                <c:pt idx="90819" formatCode="0.00E+00">
                  <c:v>-3.5321699999999998E-3</c:v>
                </c:pt>
                <c:pt idx="90820" formatCode="0.00E+00">
                  <c:v>-4.8088799999999998E-3</c:v>
                </c:pt>
                <c:pt idx="90821" formatCode="0.00E+00">
                  <c:v>-6.08852E-3</c:v>
                </c:pt>
                <c:pt idx="90822" formatCode="0.00E+00">
                  <c:v>-7.3697099999999998E-3</c:v>
                </c:pt>
                <c:pt idx="90823" formatCode="0.00E+00">
                  <c:v>-8.65111E-3</c:v>
                </c:pt>
                <c:pt idx="90824" formatCode="0.00E+00">
                  <c:v>-9.9313300000000004E-3</c:v>
                </c:pt>
                <c:pt idx="90825">
                  <c:v>-1.1209E-2</c:v>
                </c:pt>
                <c:pt idx="90826">
                  <c:v>-1.2482699999999999E-2</c:v>
                </c:pt>
                <c:pt idx="90827">
                  <c:v>-1.37511E-2</c:v>
                </c:pt>
                <c:pt idx="90828">
                  <c:v>-1.50128E-2</c:v>
                </c:pt>
                <c:pt idx="90829">
                  <c:v>-1.6266300000000001E-2</c:v>
                </c:pt>
                <c:pt idx="90830">
                  <c:v>-1.7510299999999999E-2</c:v>
                </c:pt>
                <c:pt idx="90831">
                  <c:v>-1.87435E-2</c:v>
                </c:pt>
                <c:pt idx="90832">
                  <c:v>-1.9964300000000001E-2</c:v>
                </c:pt>
                <c:pt idx="90833">
                  <c:v>-2.1171499999999999E-2</c:v>
                </c:pt>
                <c:pt idx="90834">
                  <c:v>-2.23637E-2</c:v>
                </c:pt>
                <c:pt idx="90835">
                  <c:v>-2.3539500000000001E-2</c:v>
                </c:pt>
                <c:pt idx="90836">
                  <c:v>-2.46976E-2</c:v>
                </c:pt>
                <c:pt idx="90837">
                  <c:v>-2.5836600000000001E-2</c:v>
                </c:pt>
                <c:pt idx="90838">
                  <c:v>-2.6955300000000001E-2</c:v>
                </c:pt>
                <c:pt idx="90839">
                  <c:v>-2.8052400000000002E-2</c:v>
                </c:pt>
                <c:pt idx="90840">
                  <c:v>-2.91265E-2</c:v>
                </c:pt>
                <c:pt idx="90841">
                  <c:v>-3.0176499999999998E-2</c:v>
                </c:pt>
                <c:pt idx="90842">
                  <c:v>-3.1201099999999999E-2</c:v>
                </c:pt>
                <c:pt idx="90843">
                  <c:v>-3.2199100000000001E-2</c:v>
                </c:pt>
                <c:pt idx="90844">
                  <c:v>-3.3169299999999999E-2</c:v>
                </c:pt>
                <c:pt idx="90845">
                  <c:v>-3.4110599999999998E-2</c:v>
                </c:pt>
                <c:pt idx="90846">
                  <c:v>-3.5021900000000002E-2</c:v>
                </c:pt>
                <c:pt idx="90847">
                  <c:v>-3.5902099999999999E-2</c:v>
                </c:pt>
                <c:pt idx="90848">
                  <c:v>-3.6750100000000001E-2</c:v>
                </c:pt>
                <c:pt idx="90849">
                  <c:v>-3.7565000000000001E-2</c:v>
                </c:pt>
                <c:pt idx="90850">
                  <c:v>-3.8345700000000003E-2</c:v>
                </c:pt>
                <c:pt idx="90851">
                  <c:v>-3.9091300000000002E-2</c:v>
                </c:pt>
                <c:pt idx="90852">
                  <c:v>-3.98009E-2</c:v>
                </c:pt>
                <c:pt idx="90853">
                  <c:v>-4.0473700000000001E-2</c:v>
                </c:pt>
                <c:pt idx="90854">
                  <c:v>-4.1108800000000001E-2</c:v>
                </c:pt>
                <c:pt idx="90855">
                  <c:v>-4.17055E-2</c:v>
                </c:pt>
                <c:pt idx="90856">
                  <c:v>-4.2263000000000002E-2</c:v>
                </c:pt>
                <c:pt idx="90857">
                  <c:v>-4.2780600000000002E-2</c:v>
                </c:pt>
                <c:pt idx="90858">
                  <c:v>-4.3257700000000003E-2</c:v>
                </c:pt>
                <c:pt idx="90859">
                  <c:v>-4.3693700000000002E-2</c:v>
                </c:pt>
                <c:pt idx="90860">
                  <c:v>-4.4088099999999998E-2</c:v>
                </c:pt>
                <c:pt idx="90861">
                  <c:v>-4.4440300000000002E-2</c:v>
                </c:pt>
                <c:pt idx="90862">
                  <c:v>-4.4749900000000002E-2</c:v>
                </c:pt>
                <c:pt idx="90863">
                  <c:v>-4.5016500000000001E-2</c:v>
                </c:pt>
                <c:pt idx="90864">
                  <c:v>-4.5239799999999997E-2</c:v>
                </c:pt>
                <c:pt idx="90865">
                  <c:v>-4.5419300000000003E-2</c:v>
                </c:pt>
                <c:pt idx="90866">
                  <c:v>-4.5554999999999998E-2</c:v>
                </c:pt>
                <c:pt idx="90867">
                  <c:v>-4.5646600000000002E-2</c:v>
                </c:pt>
                <c:pt idx="90868">
                  <c:v>-4.5693999999999999E-2</c:v>
                </c:pt>
                <c:pt idx="90869">
                  <c:v>-4.5697000000000002E-2</c:v>
                </c:pt>
                <c:pt idx="90870">
                  <c:v>-4.5655599999999998E-2</c:v>
                </c:pt>
                <c:pt idx="90871">
                  <c:v>-4.5569900000000003E-2</c:v>
                </c:pt>
                <c:pt idx="90872">
                  <c:v>-4.5439899999999998E-2</c:v>
                </c:pt>
                <c:pt idx="90873">
                  <c:v>-4.5265699999999999E-2</c:v>
                </c:pt>
                <c:pt idx="90874">
                  <c:v>-4.5047499999999997E-2</c:v>
                </c:pt>
                <c:pt idx="90875">
                  <c:v>-4.4785499999999999E-2</c:v>
                </c:pt>
                <c:pt idx="90876">
                  <c:v>-4.4479999999999999E-2</c:v>
                </c:pt>
                <c:pt idx="90877">
                  <c:v>-4.4131299999999998E-2</c:v>
                </c:pt>
                <c:pt idx="90878">
                  <c:v>-4.3739699999999999E-2</c:v>
                </c:pt>
                <c:pt idx="90879">
                  <c:v>-4.3305799999999998E-2</c:v>
                </c:pt>
                <c:pt idx="90880">
                  <c:v>-4.2829899999999997E-2</c:v>
                </c:pt>
                <c:pt idx="90881">
                  <c:v>-4.2312700000000002E-2</c:v>
                </c:pt>
                <c:pt idx="90882">
                  <c:v>-4.1754600000000003E-2</c:v>
                </c:pt>
                <c:pt idx="90883">
                  <c:v>-4.11563E-2</c:v>
                </c:pt>
                <c:pt idx="90884">
                  <c:v>-4.0518499999999999E-2</c:v>
                </c:pt>
                <c:pt idx="90885">
                  <c:v>-3.9841799999999997E-2</c:v>
                </c:pt>
                <c:pt idx="90886">
                  <c:v>-3.9127099999999998E-2</c:v>
                </c:pt>
                <c:pt idx="90887">
                  <c:v>-3.8375100000000002E-2</c:v>
                </c:pt>
                <c:pt idx="90888">
                  <c:v>-3.7586599999999998E-2</c:v>
                </c:pt>
                <c:pt idx="90889">
                  <c:v>-3.6762599999999999E-2</c:v>
                </c:pt>
                <c:pt idx="90890">
                  <c:v>-3.5903999999999998E-2</c:v>
                </c:pt>
                <c:pt idx="90891">
                  <c:v>-3.50117E-2</c:v>
                </c:pt>
                <c:pt idx="90892">
                  <c:v>-3.40868E-2</c:v>
                </c:pt>
                <c:pt idx="90893">
                  <c:v>-3.3130199999999999E-2</c:v>
                </c:pt>
                <c:pt idx="90894">
                  <c:v>-3.2143100000000001E-2</c:v>
                </c:pt>
                <c:pt idx="90895">
                  <c:v>-3.1126500000000001E-2</c:v>
                </c:pt>
                <c:pt idx="90896">
                  <c:v>-3.00816E-2</c:v>
                </c:pt>
                <c:pt idx="90897">
                  <c:v>-2.90096E-2</c:v>
                </c:pt>
                <c:pt idx="90898">
                  <c:v>-2.7911600000000002E-2</c:v>
                </c:pt>
                <c:pt idx="90899">
                  <c:v>-2.6788900000000001E-2</c:v>
                </c:pt>
                <c:pt idx="90900">
                  <c:v>-2.5642700000000001E-2</c:v>
                </c:pt>
                <c:pt idx="90901">
                  <c:v>-2.4474300000000001E-2</c:v>
                </c:pt>
                <c:pt idx="90902">
                  <c:v>-2.3284900000000001E-2</c:v>
                </c:pt>
                <c:pt idx="90903">
                  <c:v>-2.2075999999999998E-2</c:v>
                </c:pt>
                <c:pt idx="90904">
                  <c:v>-2.0848800000000001E-2</c:v>
                </c:pt>
                <c:pt idx="90905">
                  <c:v>-1.9604699999999999E-2</c:v>
                </c:pt>
                <c:pt idx="90906">
                  <c:v>-1.8345E-2</c:v>
                </c:pt>
                <c:pt idx="90907">
                  <c:v>-1.7071099999999999E-2</c:v>
                </c:pt>
                <c:pt idx="90908">
                  <c:v>-1.5784400000000001E-2</c:v>
                </c:pt>
                <c:pt idx="90909">
                  <c:v>-1.4486300000000001E-2</c:v>
                </c:pt>
                <c:pt idx="90910">
                  <c:v>-1.31783E-2</c:v>
                </c:pt>
                <c:pt idx="90911">
                  <c:v>-1.18616E-2</c:v>
                </c:pt>
                <c:pt idx="90912">
                  <c:v>-1.05378E-2</c:v>
                </c:pt>
                <c:pt idx="90913" formatCode="0.00E+00">
                  <c:v>-9.20815E-3</c:v>
                </c:pt>
                <c:pt idx="90914" formatCode="0.00E+00">
                  <c:v>-7.8741999999999996E-3</c:v>
                </c:pt>
                <c:pt idx="90915" formatCode="0.00E+00">
                  <c:v>-6.5373200000000001E-3</c:v>
                </c:pt>
                <c:pt idx="90916" formatCode="0.00E+00">
                  <c:v>-5.1989200000000001E-3</c:v>
                </c:pt>
                <c:pt idx="90917" formatCode="0.00E+00">
                  <c:v>-3.8603999999999999E-3</c:v>
                </c:pt>
                <c:pt idx="90918" formatCode="0.00E+00">
                  <c:v>-2.5231699999999999E-3</c:v>
                </c:pt>
                <c:pt idx="90919" formatCode="0.00E+00">
                  <c:v>-1.1885999999999999E-3</c:v>
                </c:pt>
                <c:pt idx="90920" formatCode="0.00E+00">
                  <c:v>1.41915E-4</c:v>
                </c:pt>
                <c:pt idx="90921" formatCode="0.00E+00">
                  <c:v>1.4670200000000001E-3</c:v>
                </c:pt>
                <c:pt idx="90922" formatCode="0.00E+00">
                  <c:v>2.7853600000000002E-3</c:v>
                </c:pt>
                <c:pt idx="90923" formatCode="0.00E+00">
                  <c:v>4.0955999999999996E-3</c:v>
                </c:pt>
                <c:pt idx="90924" formatCode="0.00E+00">
                  <c:v>5.3964299999999998E-3</c:v>
                </c:pt>
                <c:pt idx="90925" formatCode="0.00E+00">
                  <c:v>6.6865300000000004E-3</c:v>
                </c:pt>
                <c:pt idx="90926" formatCode="0.00E+00">
                  <c:v>7.9646400000000003E-3</c:v>
                </c:pt>
                <c:pt idx="90927" formatCode="0.00E+00">
                  <c:v>9.2294999999999999E-3</c:v>
                </c:pt>
                <c:pt idx="90928">
                  <c:v>1.04799E-2</c:v>
                </c:pt>
                <c:pt idx="90929">
                  <c:v>1.17146E-2</c:v>
                </c:pt>
                <c:pt idx="90930">
                  <c:v>1.29324E-2</c:v>
                </c:pt>
                <c:pt idx="90931">
                  <c:v>1.4132199999999999E-2</c:v>
                </c:pt>
                <c:pt idx="90932">
                  <c:v>1.53128E-2</c:v>
                </c:pt>
                <c:pt idx="90933">
                  <c:v>1.64732E-2</c:v>
                </c:pt>
                <c:pt idx="90934">
                  <c:v>1.7612200000000001E-2</c:v>
                </c:pt>
                <c:pt idx="90935">
                  <c:v>1.8728999999999999E-2</c:v>
                </c:pt>
                <c:pt idx="90936">
                  <c:v>1.98224E-2</c:v>
                </c:pt>
                <c:pt idx="90937">
                  <c:v>2.08915E-2</c:v>
                </c:pt>
                <c:pt idx="90938">
                  <c:v>2.1935400000000001E-2</c:v>
                </c:pt>
                <c:pt idx="90939">
                  <c:v>2.29532E-2</c:v>
                </c:pt>
                <c:pt idx="90940">
                  <c:v>2.3944E-2</c:v>
                </c:pt>
                <c:pt idx="90941">
                  <c:v>2.4907100000000001E-2</c:v>
                </c:pt>
                <c:pt idx="90942">
                  <c:v>2.5841599999999999E-2</c:v>
                </c:pt>
                <c:pt idx="90943">
                  <c:v>2.6746900000000001E-2</c:v>
                </c:pt>
                <c:pt idx="90944">
                  <c:v>2.76221E-2</c:v>
                </c:pt>
                <c:pt idx="90945">
                  <c:v>2.84668E-2</c:v>
                </c:pt>
                <c:pt idx="90946">
                  <c:v>2.9280199999999999E-2</c:v>
                </c:pt>
                <c:pt idx="90947">
                  <c:v>3.00618E-2</c:v>
                </c:pt>
                <c:pt idx="90948">
                  <c:v>3.0811100000000001E-2</c:v>
                </c:pt>
                <c:pt idx="90949">
                  <c:v>3.1527600000000003E-2</c:v>
                </c:pt>
                <c:pt idx="90950">
                  <c:v>3.2210900000000001E-2</c:v>
                </c:pt>
                <c:pt idx="90951">
                  <c:v>3.2860500000000001E-2</c:v>
                </c:pt>
                <c:pt idx="90952">
                  <c:v>3.3476100000000002E-2</c:v>
                </c:pt>
                <c:pt idx="90953">
                  <c:v>3.4057299999999999E-2</c:v>
                </c:pt>
                <c:pt idx="90954">
                  <c:v>3.4604000000000003E-2</c:v>
                </c:pt>
                <c:pt idx="90955">
                  <c:v>3.5115899999999999E-2</c:v>
                </c:pt>
                <c:pt idx="90956">
                  <c:v>3.5592800000000001E-2</c:v>
                </c:pt>
                <c:pt idx="90957">
                  <c:v>3.60346E-2</c:v>
                </c:pt>
                <c:pt idx="90958">
                  <c:v>3.6441099999999997E-2</c:v>
                </c:pt>
                <c:pt idx="90959">
                  <c:v>3.6812400000000002E-2</c:v>
                </c:pt>
                <c:pt idx="90960">
                  <c:v>3.7148399999999998E-2</c:v>
                </c:pt>
                <c:pt idx="90961">
                  <c:v>3.7449000000000003E-2</c:v>
                </c:pt>
                <c:pt idx="90962">
                  <c:v>3.7714499999999998E-2</c:v>
                </c:pt>
                <c:pt idx="90963">
                  <c:v>3.7944899999999997E-2</c:v>
                </c:pt>
                <c:pt idx="90964">
                  <c:v>3.8140300000000002E-2</c:v>
                </c:pt>
                <c:pt idx="90965">
                  <c:v>3.8301000000000002E-2</c:v>
                </c:pt>
                <c:pt idx="90966">
                  <c:v>3.8427099999999999E-2</c:v>
                </c:pt>
                <c:pt idx="90967">
                  <c:v>3.8518900000000002E-2</c:v>
                </c:pt>
                <c:pt idx="90968">
                  <c:v>3.8576699999999998E-2</c:v>
                </c:pt>
                <c:pt idx="90969">
                  <c:v>3.86009E-2</c:v>
                </c:pt>
                <c:pt idx="90970">
                  <c:v>3.8591800000000002E-2</c:v>
                </c:pt>
                <c:pt idx="90971">
                  <c:v>3.8549800000000002E-2</c:v>
                </c:pt>
                <c:pt idx="90972">
                  <c:v>3.8475299999999997E-2</c:v>
                </c:pt>
                <c:pt idx="90973">
                  <c:v>3.8368800000000002E-2</c:v>
                </c:pt>
                <c:pt idx="90974">
                  <c:v>3.8230800000000002E-2</c:v>
                </c:pt>
                <c:pt idx="90975">
                  <c:v>3.8061900000000003E-2</c:v>
                </c:pt>
                <c:pt idx="90976">
                  <c:v>3.78625E-2</c:v>
                </c:pt>
                <c:pt idx="90977">
                  <c:v>3.7633300000000001E-2</c:v>
                </c:pt>
                <c:pt idx="90978">
                  <c:v>3.73748E-2</c:v>
                </c:pt>
                <c:pt idx="90979">
                  <c:v>3.7087700000000001E-2</c:v>
                </c:pt>
                <c:pt idx="90980">
                  <c:v>3.6772600000000003E-2</c:v>
                </c:pt>
                <c:pt idx="90981">
                  <c:v>3.6430299999999999E-2</c:v>
                </c:pt>
                <c:pt idx="90982">
                  <c:v>3.6061299999999998E-2</c:v>
                </c:pt>
                <c:pt idx="90983">
                  <c:v>3.5666499999999997E-2</c:v>
                </c:pt>
                <c:pt idx="90984">
                  <c:v>3.52465E-2</c:v>
                </c:pt>
                <c:pt idx="90985">
                  <c:v>3.4802100000000002E-2</c:v>
                </c:pt>
                <c:pt idx="90986">
                  <c:v>3.4334000000000003E-2</c:v>
                </c:pt>
                <c:pt idx="90987">
                  <c:v>3.3843100000000001E-2</c:v>
                </c:pt>
                <c:pt idx="90988">
                  <c:v>3.3330100000000001E-2</c:v>
                </c:pt>
                <c:pt idx="90989">
                  <c:v>3.2795900000000003E-2</c:v>
                </c:pt>
                <c:pt idx="90990">
                  <c:v>3.2241199999999998E-2</c:v>
                </c:pt>
                <c:pt idx="90991">
                  <c:v>3.1666800000000002E-2</c:v>
                </c:pt>
                <c:pt idx="90992">
                  <c:v>3.10736E-2</c:v>
                </c:pt>
                <c:pt idx="90993">
                  <c:v>3.04625E-2</c:v>
                </c:pt>
                <c:pt idx="90994">
                  <c:v>2.9834200000000002E-2</c:v>
                </c:pt>
                <c:pt idx="90995">
                  <c:v>2.91896E-2</c:v>
                </c:pt>
                <c:pt idx="90996">
                  <c:v>2.8529499999999999E-2</c:v>
                </c:pt>
                <c:pt idx="90997">
                  <c:v>2.7854899999999998E-2</c:v>
                </c:pt>
                <c:pt idx="90998">
                  <c:v>2.71664E-2</c:v>
                </c:pt>
                <c:pt idx="90999">
                  <c:v>2.6465099999999998E-2</c:v>
                </c:pt>
                <c:pt idx="91000">
                  <c:v>2.5751599999999999E-2</c:v>
                </c:pt>
                <c:pt idx="91001">
                  <c:v>2.5026900000000001E-2</c:v>
                </c:pt>
                <c:pt idx="91002">
                  <c:v>2.4291699999999999E-2</c:v>
                </c:pt>
                <c:pt idx="91003">
                  <c:v>2.3546899999999999E-2</c:v>
                </c:pt>
                <c:pt idx="91004">
                  <c:v>2.2793299999999999E-2</c:v>
                </c:pt>
                <c:pt idx="91005">
                  <c:v>2.2031800000000001E-2</c:v>
                </c:pt>
                <c:pt idx="91006">
                  <c:v>2.1263000000000001E-2</c:v>
                </c:pt>
                <c:pt idx="91007">
                  <c:v>2.04878E-2</c:v>
                </c:pt>
                <c:pt idx="91008">
                  <c:v>1.9706999999999999E-2</c:v>
                </c:pt>
                <c:pt idx="91009">
                  <c:v>1.8921299999999999E-2</c:v>
                </c:pt>
                <c:pt idx="91010">
                  <c:v>1.8131499999999998E-2</c:v>
                </c:pt>
                <c:pt idx="91011">
                  <c:v>1.7338200000000002E-2</c:v>
                </c:pt>
                <c:pt idx="91012">
                  <c:v>1.6542299999999999E-2</c:v>
                </c:pt>
                <c:pt idx="91013">
                  <c:v>1.5744399999999999E-2</c:v>
                </c:pt>
                <c:pt idx="91014">
                  <c:v>1.49452E-2</c:v>
                </c:pt>
                <c:pt idx="91015">
                  <c:v>1.41453E-2</c:v>
                </c:pt>
                <c:pt idx="91016">
                  <c:v>1.33455E-2</c:v>
                </c:pt>
                <c:pt idx="91017">
                  <c:v>1.25463E-2</c:v>
                </c:pt>
                <c:pt idx="91018">
                  <c:v>1.17483E-2</c:v>
                </c:pt>
                <c:pt idx="91019">
                  <c:v>1.09522E-2</c:v>
                </c:pt>
                <c:pt idx="91020">
                  <c:v>1.0158500000000001E-2</c:v>
                </c:pt>
                <c:pt idx="91021" formatCode="0.00E+00">
                  <c:v>9.3678100000000007E-3</c:v>
                </c:pt>
                <c:pt idx="91022" formatCode="0.00E+00">
                  <c:v>8.5805699999999992E-3</c:v>
                </c:pt>
                <c:pt idx="91023" formatCode="0.00E+00">
                  <c:v>7.7973399999999998E-3</c:v>
                </c:pt>
                <c:pt idx="91024" formatCode="0.00E+00">
                  <c:v>7.0185899999999999E-3</c:v>
                </c:pt>
                <c:pt idx="91025" formatCode="0.00E+00">
                  <c:v>6.2447900000000001E-3</c:v>
                </c:pt>
                <c:pt idx="91026" formatCode="0.00E+00">
                  <c:v>5.4763900000000003E-3</c:v>
                </c:pt>
                <c:pt idx="91027" formatCode="0.00E+00">
                  <c:v>4.7138099999999997E-3</c:v>
                </c:pt>
                <c:pt idx="91028" formatCode="0.00E+00">
                  <c:v>3.9574500000000004E-3</c:v>
                </c:pt>
                <c:pt idx="91029" formatCode="0.00E+00">
                  <c:v>3.2076800000000001E-3</c:v>
                </c:pt>
                <c:pt idx="91030" formatCode="0.00E+00">
                  <c:v>2.4648700000000001E-3</c:v>
                </c:pt>
                <c:pt idx="91031" formatCode="0.00E+00">
                  <c:v>1.72934E-3</c:v>
                </c:pt>
                <c:pt idx="91032" formatCode="0.00E+00">
                  <c:v>1.00142E-3</c:v>
                </c:pt>
                <c:pt idx="91033" formatCode="0.00E+00">
                  <c:v>2.8138700000000002E-4</c:v>
                </c:pt>
                <c:pt idx="91034" formatCode="0.00E+00">
                  <c:v>-4.3048199999999999E-4</c:v>
                </c:pt>
                <c:pt idx="91035" formatCode="0.00E+00">
                  <c:v>-1.1339399999999999E-3</c:v>
                </c:pt>
                <c:pt idx="91036" formatCode="0.00E+00">
                  <c:v>-1.8287500000000001E-3</c:v>
                </c:pt>
                <c:pt idx="91037" formatCode="0.00E+00">
                  <c:v>-2.5147099999999999E-3</c:v>
                </c:pt>
                <c:pt idx="91038" formatCode="0.00E+00">
                  <c:v>-3.19163E-3</c:v>
                </c:pt>
                <c:pt idx="91039" formatCode="0.00E+00">
                  <c:v>-3.8593400000000002E-3</c:v>
                </c:pt>
                <c:pt idx="91040" formatCode="0.00E+00">
                  <c:v>-4.5177000000000004E-3</c:v>
                </c:pt>
                <c:pt idx="91041" formatCode="0.00E+00">
                  <c:v>-5.1665499999999998E-3</c:v>
                </c:pt>
                <c:pt idx="91042" formatCode="0.00E+00">
                  <c:v>-5.8057999999999998E-3</c:v>
                </c:pt>
                <c:pt idx="91043" formatCode="0.00E+00">
                  <c:v>-6.4353400000000003E-3</c:v>
                </c:pt>
                <c:pt idx="91044" formatCode="0.00E+00">
                  <c:v>-7.0550999999999999E-3</c:v>
                </c:pt>
                <c:pt idx="91045" formatCode="0.00E+00">
                  <c:v>-7.6650099999999999E-3</c:v>
                </c:pt>
                <c:pt idx="91046" formatCode="0.00E+00">
                  <c:v>-8.2650199999999997E-3</c:v>
                </c:pt>
                <c:pt idx="91047" formatCode="0.00E+00">
                  <c:v>-8.8550899999999995E-3</c:v>
                </c:pt>
                <c:pt idx="91048" formatCode="0.00E+00">
                  <c:v>-9.4352199999999994E-3</c:v>
                </c:pt>
                <c:pt idx="91049">
                  <c:v>-1.0005399999999999E-2</c:v>
                </c:pt>
                <c:pt idx="91050">
                  <c:v>-1.05656E-2</c:v>
                </c:pt>
                <c:pt idx="91051">
                  <c:v>-1.11159E-2</c:v>
                </c:pt>
                <c:pt idx="91052">
                  <c:v>-1.16562E-2</c:v>
                </c:pt>
                <c:pt idx="91053">
                  <c:v>-1.21867E-2</c:v>
                </c:pt>
                <c:pt idx="91054">
                  <c:v>-1.2707400000000001E-2</c:v>
                </c:pt>
                <c:pt idx="91055">
                  <c:v>-1.3218300000000001E-2</c:v>
                </c:pt>
                <c:pt idx="91056">
                  <c:v>-1.3719500000000001E-2</c:v>
                </c:pt>
                <c:pt idx="91057">
                  <c:v>-1.4211100000000001E-2</c:v>
                </c:pt>
                <c:pt idx="91058">
                  <c:v>-1.46932E-2</c:v>
                </c:pt>
                <c:pt idx="91059">
                  <c:v>-1.5165700000000001E-2</c:v>
                </c:pt>
                <c:pt idx="91060">
                  <c:v>-1.5628900000000001E-2</c:v>
                </c:pt>
                <c:pt idx="91061">
                  <c:v>-1.6082900000000001E-2</c:v>
                </c:pt>
                <c:pt idx="91062">
                  <c:v>-1.65276E-2</c:v>
                </c:pt>
                <c:pt idx="91063">
                  <c:v>-1.6963200000000001E-2</c:v>
                </c:pt>
                <c:pt idx="91064">
                  <c:v>-1.73898E-2</c:v>
                </c:pt>
                <c:pt idx="91065">
                  <c:v>-1.78076E-2</c:v>
                </c:pt>
                <c:pt idx="91066">
                  <c:v>-1.82165E-2</c:v>
                </c:pt>
                <c:pt idx="91067">
                  <c:v>-1.86167E-2</c:v>
                </c:pt>
                <c:pt idx="91068">
                  <c:v>-1.9008299999999999E-2</c:v>
                </c:pt>
                <c:pt idx="91069">
                  <c:v>-1.93914E-2</c:v>
                </c:pt>
                <c:pt idx="91070">
                  <c:v>-1.9766100000000002E-2</c:v>
                </c:pt>
                <c:pt idx="91071">
                  <c:v>-2.0132400000000002E-2</c:v>
                </c:pt>
                <c:pt idx="91072">
                  <c:v>-2.0490399999999999E-2</c:v>
                </c:pt>
                <c:pt idx="91073">
                  <c:v>-2.0840299999999999E-2</c:v>
                </c:pt>
                <c:pt idx="91074">
                  <c:v>-2.1181999999999999E-2</c:v>
                </c:pt>
                <c:pt idx="91075">
                  <c:v>-2.1515599999999999E-2</c:v>
                </c:pt>
                <c:pt idx="91076">
                  <c:v>-2.1841300000000001E-2</c:v>
                </c:pt>
                <c:pt idx="91077">
                  <c:v>-2.2158899999999999E-2</c:v>
                </c:pt>
                <c:pt idx="91078">
                  <c:v>-2.2468700000000001E-2</c:v>
                </c:pt>
                <c:pt idx="91079">
                  <c:v>-2.2770499999999999E-2</c:v>
                </c:pt>
                <c:pt idx="91080">
                  <c:v>-2.3064399999999999E-2</c:v>
                </c:pt>
                <c:pt idx="91081">
                  <c:v>-2.33505E-2</c:v>
                </c:pt>
                <c:pt idx="91082">
                  <c:v>-2.36286E-2</c:v>
                </c:pt>
                <c:pt idx="91083">
                  <c:v>-2.3898900000000001E-2</c:v>
                </c:pt>
                <c:pt idx="91084">
                  <c:v>-2.41613E-2</c:v>
                </c:pt>
                <c:pt idx="91085">
                  <c:v>-2.4415699999999999E-2</c:v>
                </c:pt>
                <c:pt idx="91086">
                  <c:v>-2.4662099999999999E-2</c:v>
                </c:pt>
                <c:pt idx="91087">
                  <c:v>-2.49004E-2</c:v>
                </c:pt>
                <c:pt idx="91088">
                  <c:v>-2.5130699999999999E-2</c:v>
                </c:pt>
                <c:pt idx="91089">
                  <c:v>-2.5352699999999999E-2</c:v>
                </c:pt>
                <c:pt idx="91090">
                  <c:v>-2.55664E-2</c:v>
                </c:pt>
                <c:pt idx="91091">
                  <c:v>-2.5771700000000002E-2</c:v>
                </c:pt>
                <c:pt idx="91092">
                  <c:v>-2.5968499999999999E-2</c:v>
                </c:pt>
                <c:pt idx="91093">
                  <c:v>-2.6156599999999999E-2</c:v>
                </c:pt>
                <c:pt idx="91094">
                  <c:v>-2.6335999999999998E-2</c:v>
                </c:pt>
                <c:pt idx="91095">
                  <c:v>-2.6506399999999999E-2</c:v>
                </c:pt>
                <c:pt idx="91096">
                  <c:v>-2.6667699999999999E-2</c:v>
                </c:pt>
                <c:pt idx="91097">
                  <c:v>-2.6819699999999998E-2</c:v>
                </c:pt>
                <c:pt idx="91098">
                  <c:v>-2.6962199999999999E-2</c:v>
                </c:pt>
                <c:pt idx="91099">
                  <c:v>-2.70951E-2</c:v>
                </c:pt>
                <c:pt idx="91100">
                  <c:v>-2.7217999999999999E-2</c:v>
                </c:pt>
                <c:pt idx="91101">
                  <c:v>-2.7330900000000002E-2</c:v>
                </c:pt>
                <c:pt idx="91102">
                  <c:v>-2.74335E-2</c:v>
                </c:pt>
                <c:pt idx="91103">
                  <c:v>-2.7525399999999998E-2</c:v>
                </c:pt>
                <c:pt idx="91104">
                  <c:v>-2.7606599999999999E-2</c:v>
                </c:pt>
                <c:pt idx="91105">
                  <c:v>-2.7676699999999999E-2</c:v>
                </c:pt>
                <c:pt idx="91106">
                  <c:v>-2.77355E-2</c:v>
                </c:pt>
                <c:pt idx="91107">
                  <c:v>-2.7782600000000001E-2</c:v>
                </c:pt>
                <c:pt idx="91108">
                  <c:v>-2.78179E-2</c:v>
                </c:pt>
                <c:pt idx="91109">
                  <c:v>-2.7841000000000001E-2</c:v>
                </c:pt>
                <c:pt idx="91110">
                  <c:v>-2.78517E-2</c:v>
                </c:pt>
                <c:pt idx="91111">
                  <c:v>-2.7849599999999999E-2</c:v>
                </c:pt>
                <c:pt idx="91112">
                  <c:v>-2.7834500000000002E-2</c:v>
                </c:pt>
                <c:pt idx="91113">
                  <c:v>-2.78061E-2</c:v>
                </c:pt>
                <c:pt idx="91114">
                  <c:v>-2.7764E-2</c:v>
                </c:pt>
                <c:pt idx="91115">
                  <c:v>-2.7708E-2</c:v>
                </c:pt>
                <c:pt idx="91116">
                  <c:v>-2.7637700000000001E-2</c:v>
                </c:pt>
                <c:pt idx="91117">
                  <c:v>-2.7552799999999999E-2</c:v>
                </c:pt>
                <c:pt idx="91118">
                  <c:v>-2.7453200000000001E-2</c:v>
                </c:pt>
                <c:pt idx="91119">
                  <c:v>-2.7338299999999999E-2</c:v>
                </c:pt>
                <c:pt idx="91120">
                  <c:v>-2.7208E-2</c:v>
                </c:pt>
                <c:pt idx="91121">
                  <c:v>-2.7061999999999999E-2</c:v>
                </c:pt>
                <c:pt idx="91122">
                  <c:v>-2.6899900000000001E-2</c:v>
                </c:pt>
                <c:pt idx="91123">
                  <c:v>-2.6721499999999999E-2</c:v>
                </c:pt>
                <c:pt idx="91124">
                  <c:v>-2.6526500000000001E-2</c:v>
                </c:pt>
                <c:pt idx="91125">
                  <c:v>-2.63146E-2</c:v>
                </c:pt>
                <c:pt idx="91126">
                  <c:v>-2.60856E-2</c:v>
                </c:pt>
                <c:pt idx="91127">
                  <c:v>-2.58392E-2</c:v>
                </c:pt>
                <c:pt idx="91128">
                  <c:v>-2.5575199999999999E-2</c:v>
                </c:pt>
                <c:pt idx="91129">
                  <c:v>-2.5293300000000001E-2</c:v>
                </c:pt>
                <c:pt idx="91130">
                  <c:v>-2.49933E-2</c:v>
                </c:pt>
                <c:pt idx="91131">
                  <c:v>-2.4674999999999999E-2</c:v>
                </c:pt>
                <c:pt idx="91132">
                  <c:v>-2.43383E-2</c:v>
                </c:pt>
                <c:pt idx="91133">
                  <c:v>-2.3982900000000001E-2</c:v>
                </c:pt>
                <c:pt idx="91134">
                  <c:v>-2.36087E-2</c:v>
                </c:pt>
                <c:pt idx="91135">
                  <c:v>-2.3215599999999999E-2</c:v>
                </c:pt>
                <c:pt idx="91136">
                  <c:v>-2.2803299999999999E-2</c:v>
                </c:pt>
                <c:pt idx="91137">
                  <c:v>-2.2371800000000001E-2</c:v>
                </c:pt>
                <c:pt idx="91138">
                  <c:v>-2.1921099999999999E-2</c:v>
                </c:pt>
                <c:pt idx="91139">
                  <c:v>-2.1450899999999998E-2</c:v>
                </c:pt>
                <c:pt idx="91140">
                  <c:v>-2.0961400000000002E-2</c:v>
                </c:pt>
                <c:pt idx="91141">
                  <c:v>-2.0452499999999998E-2</c:v>
                </c:pt>
                <c:pt idx="91142">
                  <c:v>-1.99241E-2</c:v>
                </c:pt>
                <c:pt idx="91143">
                  <c:v>-1.9376000000000001E-2</c:v>
                </c:pt>
                <c:pt idx="91144">
                  <c:v>-1.8807999999999998E-2</c:v>
                </c:pt>
                <c:pt idx="91145">
                  <c:v>-1.8220099999999999E-2</c:v>
                </c:pt>
                <c:pt idx="91146">
                  <c:v>-1.76124E-2</c:v>
                </c:pt>
                <c:pt idx="91147">
                  <c:v>-1.6985400000000001E-2</c:v>
                </c:pt>
                <c:pt idx="91148">
                  <c:v>-1.63394E-2</c:v>
                </c:pt>
                <c:pt idx="91149">
                  <c:v>-1.56746E-2</c:v>
                </c:pt>
                <c:pt idx="91150">
                  <c:v>-1.49915E-2</c:v>
                </c:pt>
                <c:pt idx="91151">
                  <c:v>-1.42904E-2</c:v>
                </c:pt>
                <c:pt idx="91152">
                  <c:v>-1.35716E-2</c:v>
                </c:pt>
                <c:pt idx="91153">
                  <c:v>-1.28355E-2</c:v>
                </c:pt>
                <c:pt idx="91154">
                  <c:v>-1.20824E-2</c:v>
                </c:pt>
                <c:pt idx="91155">
                  <c:v>-1.1312900000000001E-2</c:v>
                </c:pt>
                <c:pt idx="91156">
                  <c:v>-1.05275E-2</c:v>
                </c:pt>
                <c:pt idx="91157" formatCode="0.00E+00">
                  <c:v>-9.7267599999999992E-3</c:v>
                </c:pt>
                <c:pt idx="91158" formatCode="0.00E+00">
                  <c:v>-8.9108199999999999E-3</c:v>
                </c:pt>
                <c:pt idx="91159" formatCode="0.00E+00">
                  <c:v>-8.0802700000000005E-3</c:v>
                </c:pt>
                <c:pt idx="91160" formatCode="0.00E+00">
                  <c:v>-7.2359399999999997E-3</c:v>
                </c:pt>
                <c:pt idx="91161" formatCode="0.00E+00">
                  <c:v>-6.3784100000000002E-3</c:v>
                </c:pt>
                <c:pt idx="91162" formatCode="0.00E+00">
                  <c:v>-5.5082200000000003E-3</c:v>
                </c:pt>
                <c:pt idx="91163" formatCode="0.00E+00">
                  <c:v>-4.6261100000000001E-3</c:v>
                </c:pt>
                <c:pt idx="91164" formatCode="0.00E+00">
                  <c:v>-3.7328700000000001E-3</c:v>
                </c:pt>
                <c:pt idx="91165" formatCode="0.00E+00">
                  <c:v>-2.8287E-3</c:v>
                </c:pt>
                <c:pt idx="91166" formatCode="0.00E+00">
                  <c:v>-1.91351E-3</c:v>
                </c:pt>
                <c:pt idx="91167" formatCode="0.00E+00">
                  <c:v>-9.8800800000000007E-4</c:v>
                </c:pt>
                <c:pt idx="91168" formatCode="0.00E+00">
                  <c:v>-5.3633500000000001E-5</c:v>
                </c:pt>
                <c:pt idx="91169" formatCode="0.00E+00">
                  <c:v>8.8858700000000004E-4</c:v>
                </c:pt>
                <c:pt idx="91170" formatCode="0.00E+00">
                  <c:v>1.83789E-3</c:v>
                </c:pt>
                <c:pt idx="91171" formatCode="0.00E+00">
                  <c:v>2.79343E-3</c:v>
                </c:pt>
                <c:pt idx="91172" formatCode="0.00E+00">
                  <c:v>3.7547499999999998E-3</c:v>
                </c:pt>
                <c:pt idx="91173" formatCode="0.00E+00">
                  <c:v>4.7216999999999997E-3</c:v>
                </c:pt>
                <c:pt idx="91174" formatCode="0.00E+00">
                  <c:v>5.6936799999999996E-3</c:v>
                </c:pt>
                <c:pt idx="91175" formatCode="0.00E+00">
                  <c:v>6.6694099999999997E-3</c:v>
                </c:pt>
                <c:pt idx="91176" formatCode="0.00E+00">
                  <c:v>7.6472099999999998E-3</c:v>
                </c:pt>
                <c:pt idx="91177" formatCode="0.00E+00">
                  <c:v>8.6258800000000007E-3</c:v>
                </c:pt>
                <c:pt idx="91178" formatCode="0.00E+00">
                  <c:v>9.6048399999999999E-3</c:v>
                </c:pt>
                <c:pt idx="91179">
                  <c:v>1.0583199999999999E-2</c:v>
                </c:pt>
                <c:pt idx="91180">
                  <c:v>1.15598E-2</c:v>
                </c:pt>
                <c:pt idx="91181">
                  <c:v>1.2533600000000001E-2</c:v>
                </c:pt>
                <c:pt idx="91182">
                  <c:v>1.35035E-2</c:v>
                </c:pt>
                <c:pt idx="91183">
                  <c:v>1.44686E-2</c:v>
                </c:pt>
                <c:pt idx="91184">
                  <c:v>1.5428000000000001E-2</c:v>
                </c:pt>
                <c:pt idx="91185">
                  <c:v>1.63804E-2</c:v>
                </c:pt>
                <c:pt idx="91186">
                  <c:v>1.7324099999999999E-2</c:v>
                </c:pt>
                <c:pt idx="91187">
                  <c:v>1.82585E-2</c:v>
                </c:pt>
                <c:pt idx="91188">
                  <c:v>1.9183800000000001E-2</c:v>
                </c:pt>
                <c:pt idx="91189">
                  <c:v>2.0098700000000001E-2</c:v>
                </c:pt>
                <c:pt idx="91190">
                  <c:v>2.0999E-2</c:v>
                </c:pt>
                <c:pt idx="91191">
                  <c:v>2.1880199999999999E-2</c:v>
                </c:pt>
                <c:pt idx="91192">
                  <c:v>2.2741600000000001E-2</c:v>
                </c:pt>
                <c:pt idx="91193">
                  <c:v>2.3586800000000002E-2</c:v>
                </c:pt>
                <c:pt idx="91194">
                  <c:v>2.44183E-2</c:v>
                </c:pt>
                <c:pt idx="91195">
                  <c:v>2.5235799999999999E-2</c:v>
                </c:pt>
                <c:pt idx="91196">
                  <c:v>2.6037600000000001E-2</c:v>
                </c:pt>
                <c:pt idx="91197">
                  <c:v>2.6822499999999999E-2</c:v>
                </c:pt>
                <c:pt idx="91198">
                  <c:v>2.7589700000000002E-2</c:v>
                </c:pt>
                <c:pt idx="91199">
                  <c:v>2.8337999999999999E-2</c:v>
                </c:pt>
                <c:pt idx="91200">
                  <c:v>2.9065899999999999E-2</c:v>
                </c:pt>
                <c:pt idx="91201">
                  <c:v>2.9772300000000002E-2</c:v>
                </c:pt>
                <c:pt idx="91202">
                  <c:v>3.0455800000000002E-2</c:v>
                </c:pt>
                <c:pt idx="91203">
                  <c:v>3.1114900000000001E-2</c:v>
                </c:pt>
                <c:pt idx="91204">
                  <c:v>3.1747499999999998E-2</c:v>
                </c:pt>
                <c:pt idx="91205">
                  <c:v>3.23513E-2</c:v>
                </c:pt>
                <c:pt idx="91206">
                  <c:v>3.2924500000000002E-2</c:v>
                </c:pt>
                <c:pt idx="91207">
                  <c:v>3.3465700000000001E-2</c:v>
                </c:pt>
                <c:pt idx="91208">
                  <c:v>3.3973799999999998E-2</c:v>
                </c:pt>
                <c:pt idx="91209">
                  <c:v>3.4447100000000001E-2</c:v>
                </c:pt>
                <c:pt idx="91210">
                  <c:v>3.4884699999999998E-2</c:v>
                </c:pt>
                <c:pt idx="91211">
                  <c:v>3.5286499999999998E-2</c:v>
                </c:pt>
                <c:pt idx="91212">
                  <c:v>3.5653999999999998E-2</c:v>
                </c:pt>
                <c:pt idx="91213">
                  <c:v>3.59885E-2</c:v>
                </c:pt>
                <c:pt idx="91214">
                  <c:v>3.6289399999999999E-2</c:v>
                </c:pt>
                <c:pt idx="91215">
                  <c:v>3.6553000000000002E-2</c:v>
                </c:pt>
                <c:pt idx="91216">
                  <c:v>3.6775099999999998E-2</c:v>
                </c:pt>
                <c:pt idx="91217">
                  <c:v>3.6953399999999997E-2</c:v>
                </c:pt>
                <c:pt idx="91218">
                  <c:v>3.7087299999999997E-2</c:v>
                </c:pt>
                <c:pt idx="91219">
                  <c:v>3.7177000000000002E-2</c:v>
                </c:pt>
                <c:pt idx="91220">
                  <c:v>3.7223600000000003E-2</c:v>
                </c:pt>
                <c:pt idx="91221">
                  <c:v>3.72305E-2</c:v>
                </c:pt>
                <c:pt idx="91222">
                  <c:v>3.7200999999999998E-2</c:v>
                </c:pt>
                <c:pt idx="91223">
                  <c:v>3.71364E-2</c:v>
                </c:pt>
                <c:pt idx="91224">
                  <c:v>3.7033200000000002E-2</c:v>
                </c:pt>
                <c:pt idx="91225">
                  <c:v>3.6887499999999997E-2</c:v>
                </c:pt>
                <c:pt idx="91226">
                  <c:v>3.6699200000000001E-2</c:v>
                </c:pt>
                <c:pt idx="91227">
                  <c:v>3.6471000000000003E-2</c:v>
                </c:pt>
                <c:pt idx="91228">
                  <c:v>3.6203300000000001E-2</c:v>
                </c:pt>
                <c:pt idx="91229">
                  <c:v>3.5893700000000001E-2</c:v>
                </c:pt>
                <c:pt idx="91230">
                  <c:v>3.5540000000000002E-2</c:v>
                </c:pt>
                <c:pt idx="91231">
                  <c:v>3.5142899999999998E-2</c:v>
                </c:pt>
                <c:pt idx="91232">
                  <c:v>3.4704400000000003E-2</c:v>
                </c:pt>
                <c:pt idx="91233">
                  <c:v>3.4225999999999999E-2</c:v>
                </c:pt>
                <c:pt idx="91234">
                  <c:v>3.3707899999999999E-2</c:v>
                </c:pt>
                <c:pt idx="91235">
                  <c:v>3.3150699999999998E-2</c:v>
                </c:pt>
                <c:pt idx="91236">
                  <c:v>3.25557E-2</c:v>
                </c:pt>
                <c:pt idx="91237">
                  <c:v>3.1924399999999999E-2</c:v>
                </c:pt>
                <c:pt idx="91238">
                  <c:v>3.1257300000000002E-2</c:v>
                </c:pt>
                <c:pt idx="91239">
                  <c:v>3.0552599999999999E-2</c:v>
                </c:pt>
                <c:pt idx="91240">
                  <c:v>2.9807500000000001E-2</c:v>
                </c:pt>
                <c:pt idx="91241">
                  <c:v>2.9021100000000001E-2</c:v>
                </c:pt>
                <c:pt idx="91242">
                  <c:v>2.8195100000000001E-2</c:v>
                </c:pt>
                <c:pt idx="91243">
                  <c:v>2.7331299999999999E-2</c:v>
                </c:pt>
                <c:pt idx="91244">
                  <c:v>2.6430800000000001E-2</c:v>
                </c:pt>
                <c:pt idx="91245">
                  <c:v>2.5493499999999999E-2</c:v>
                </c:pt>
                <c:pt idx="91246">
                  <c:v>2.4517500000000001E-2</c:v>
                </c:pt>
                <c:pt idx="91247">
                  <c:v>2.3502200000000001E-2</c:v>
                </c:pt>
                <c:pt idx="91248">
                  <c:v>2.2449199999999999E-2</c:v>
                </c:pt>
                <c:pt idx="91249">
                  <c:v>2.1359E-2</c:v>
                </c:pt>
                <c:pt idx="91250">
                  <c:v>2.02291E-2</c:v>
                </c:pt>
                <c:pt idx="91251">
                  <c:v>1.9057399999999999E-2</c:v>
                </c:pt>
                <c:pt idx="91252">
                  <c:v>1.7842299999999998E-2</c:v>
                </c:pt>
                <c:pt idx="91253">
                  <c:v>1.6581100000000001E-2</c:v>
                </c:pt>
                <c:pt idx="91254">
                  <c:v>1.5272000000000001E-2</c:v>
                </c:pt>
                <c:pt idx="91255">
                  <c:v>1.39177E-2</c:v>
                </c:pt>
                <c:pt idx="91256">
                  <c:v>1.2522800000000001E-2</c:v>
                </c:pt>
                <c:pt idx="91257">
                  <c:v>1.10896E-2</c:v>
                </c:pt>
                <c:pt idx="91258" formatCode="0.00E+00">
                  <c:v>9.6169700000000007E-3</c:v>
                </c:pt>
                <c:pt idx="91259" formatCode="0.00E+00">
                  <c:v>8.1047900000000006E-3</c:v>
                </c:pt>
                <c:pt idx="91260" formatCode="0.00E+00">
                  <c:v>6.5560799999999997E-3</c:v>
                </c:pt>
                <c:pt idx="91261" formatCode="0.00E+00">
                  <c:v>4.9748700000000002E-3</c:v>
                </c:pt>
                <c:pt idx="91262" formatCode="0.00E+00">
                  <c:v>3.36323E-3</c:v>
                </c:pt>
                <c:pt idx="91263" formatCode="0.00E+00">
                  <c:v>1.7210699999999999E-3</c:v>
                </c:pt>
                <c:pt idx="91264" formatCode="0.00E+00">
                  <c:v>4.7770099999999999E-5</c:v>
                </c:pt>
                <c:pt idx="91265" formatCode="0.00E+00">
                  <c:v>-1.6565900000000001E-3</c:v>
                </c:pt>
                <c:pt idx="91266" formatCode="0.00E+00">
                  <c:v>-3.3907999999999998E-3</c:v>
                </c:pt>
                <c:pt idx="91267" formatCode="0.00E+00">
                  <c:v>-5.1537800000000002E-3</c:v>
                </c:pt>
                <c:pt idx="91268" formatCode="0.00E+00">
                  <c:v>-6.94511E-3</c:v>
                </c:pt>
                <c:pt idx="91269" formatCode="0.00E+00">
                  <c:v>-8.7630899999999994E-3</c:v>
                </c:pt>
                <c:pt idx="91270">
                  <c:v>-1.0604199999999999E-2</c:v>
                </c:pt>
                <c:pt idx="91271">
                  <c:v>-1.24659E-2</c:v>
                </c:pt>
                <c:pt idx="91272">
                  <c:v>-1.4347800000000001E-2</c:v>
                </c:pt>
                <c:pt idx="91273">
                  <c:v>-1.6249300000000001E-2</c:v>
                </c:pt>
                <c:pt idx="91274">
                  <c:v>-1.8166600000000001E-2</c:v>
                </c:pt>
                <c:pt idx="91275">
                  <c:v>-2.0094899999999999E-2</c:v>
                </c:pt>
                <c:pt idx="91276">
                  <c:v>-2.2032199999999998E-2</c:v>
                </c:pt>
                <c:pt idx="91277">
                  <c:v>-2.3981200000000001E-2</c:v>
                </c:pt>
                <c:pt idx="91278">
                  <c:v>-2.59454E-2</c:v>
                </c:pt>
                <c:pt idx="91279">
                  <c:v>-2.7925599999999998E-2</c:v>
                </c:pt>
                <c:pt idx="91280">
                  <c:v>-2.9917699999999998E-2</c:v>
                </c:pt>
                <c:pt idx="91281">
                  <c:v>-3.1917800000000003E-2</c:v>
                </c:pt>
                <c:pt idx="91282">
                  <c:v>-3.3925700000000003E-2</c:v>
                </c:pt>
                <c:pt idx="91283">
                  <c:v>-3.5942700000000001E-2</c:v>
                </c:pt>
                <c:pt idx="91284">
                  <c:v>-3.7966899999999998E-2</c:v>
                </c:pt>
                <c:pt idx="91285">
                  <c:v>-3.9993500000000001E-2</c:v>
                </c:pt>
                <c:pt idx="91286">
                  <c:v>-4.20185E-2</c:v>
                </c:pt>
                <c:pt idx="91287">
                  <c:v>-4.40399E-2</c:v>
                </c:pt>
                <c:pt idx="91288">
                  <c:v>-4.6054499999999998E-2</c:v>
                </c:pt>
                <c:pt idx="91289">
                  <c:v>-4.8057000000000002E-2</c:v>
                </c:pt>
                <c:pt idx="91290">
                  <c:v>-5.0046E-2</c:v>
                </c:pt>
                <c:pt idx="91291">
                  <c:v>-5.2026500000000003E-2</c:v>
                </c:pt>
                <c:pt idx="91292">
                  <c:v>-5.4002300000000003E-2</c:v>
                </c:pt>
                <c:pt idx="91293">
                  <c:v>-5.5969400000000002E-2</c:v>
                </c:pt>
                <c:pt idx="91294">
                  <c:v>-5.79205E-2</c:v>
                </c:pt>
                <c:pt idx="91295">
                  <c:v>-5.9851000000000001E-2</c:v>
                </c:pt>
                <c:pt idx="91296">
                  <c:v>-6.1760299999999997E-2</c:v>
                </c:pt>
                <c:pt idx="91297">
                  <c:v>-6.36491E-2</c:v>
                </c:pt>
                <c:pt idx="91298">
                  <c:v>-6.5517800000000001E-2</c:v>
                </c:pt>
                <c:pt idx="91299">
                  <c:v>-6.7365300000000003E-2</c:v>
                </c:pt>
                <c:pt idx="91300">
                  <c:v>-6.9187700000000005E-2</c:v>
                </c:pt>
                <c:pt idx="91301">
                  <c:v>-7.0981000000000002E-2</c:v>
                </c:pt>
                <c:pt idx="91302">
                  <c:v>-7.2746000000000005E-2</c:v>
                </c:pt>
                <c:pt idx="91303">
                  <c:v>-7.4485599999999999E-2</c:v>
                </c:pt>
                <c:pt idx="91304">
                  <c:v>-7.6199900000000001E-2</c:v>
                </c:pt>
                <c:pt idx="91305">
                  <c:v>-7.7884999999999996E-2</c:v>
                </c:pt>
                <c:pt idx="91306">
                  <c:v>-7.9538499999999998E-2</c:v>
                </c:pt>
                <c:pt idx="91307">
                  <c:v>-8.1160399999999994E-2</c:v>
                </c:pt>
                <c:pt idx="91308">
                  <c:v>-8.2749900000000001E-2</c:v>
                </c:pt>
                <c:pt idx="91309">
                  <c:v>-8.4304500000000004E-2</c:v>
                </c:pt>
                <c:pt idx="91310">
                  <c:v>-8.5820400000000005E-2</c:v>
                </c:pt>
                <c:pt idx="91311">
                  <c:v>-8.7296899999999997E-2</c:v>
                </c:pt>
                <c:pt idx="91312">
                  <c:v>-8.8736499999999996E-2</c:v>
                </c:pt>
                <c:pt idx="91313">
                  <c:v>-9.0140700000000004E-2</c:v>
                </c:pt>
                <c:pt idx="91314">
                  <c:v>-9.1507000000000005E-2</c:v>
                </c:pt>
                <c:pt idx="91315">
                  <c:v>-9.2832100000000001E-2</c:v>
                </c:pt>
                <c:pt idx="91316">
                  <c:v>-9.4114500000000004E-2</c:v>
                </c:pt>
                <c:pt idx="91317">
                  <c:v>-9.5353900000000005E-2</c:v>
                </c:pt>
                <c:pt idx="91318">
                  <c:v>-9.65477E-2</c:v>
                </c:pt>
                <c:pt idx="91319">
                  <c:v>-9.76939E-2</c:v>
                </c:pt>
                <c:pt idx="91320">
                  <c:v>-9.8794199999999999E-2</c:v>
                </c:pt>
                <c:pt idx="91321">
                  <c:v>-9.9854700000000005E-2</c:v>
                </c:pt>
                <c:pt idx="91322">
                  <c:v>-0.100879</c:v>
                </c:pt>
                <c:pt idx="91323">
                  <c:v>-0.101865</c:v>
                </c:pt>
                <c:pt idx="91324">
                  <c:v>-0.10280499999999999</c:v>
                </c:pt>
                <c:pt idx="91325">
                  <c:v>-0.103698</c:v>
                </c:pt>
                <c:pt idx="91326">
                  <c:v>-0.104542</c:v>
                </c:pt>
                <c:pt idx="91327">
                  <c:v>-0.105339</c:v>
                </c:pt>
                <c:pt idx="91328">
                  <c:v>-0.10609300000000001</c:v>
                </c:pt>
                <c:pt idx="91329">
                  <c:v>-0.10680000000000001</c:v>
                </c:pt>
                <c:pt idx="91330">
                  <c:v>-0.107451</c:v>
                </c:pt>
                <c:pt idx="91331">
                  <c:v>-0.108044</c:v>
                </c:pt>
                <c:pt idx="91332">
                  <c:v>-0.10858</c:v>
                </c:pt>
                <c:pt idx="91333">
                  <c:v>-0.10906399999999999</c:v>
                </c:pt>
                <c:pt idx="91334">
                  <c:v>-0.109498</c:v>
                </c:pt>
                <c:pt idx="91335">
                  <c:v>-0.10988199999999999</c:v>
                </c:pt>
                <c:pt idx="91336">
                  <c:v>-0.11021300000000001</c:v>
                </c:pt>
                <c:pt idx="91337">
                  <c:v>-0.11049</c:v>
                </c:pt>
                <c:pt idx="91338">
                  <c:v>-0.110707</c:v>
                </c:pt>
                <c:pt idx="91339">
                  <c:v>-0.110858</c:v>
                </c:pt>
                <c:pt idx="91340">
                  <c:v>-0.11094999999999999</c:v>
                </c:pt>
                <c:pt idx="91341">
                  <c:v>-0.11099199999999999</c:v>
                </c:pt>
                <c:pt idx="91342">
                  <c:v>-0.110986</c:v>
                </c:pt>
                <c:pt idx="91343">
                  <c:v>-0.110933</c:v>
                </c:pt>
                <c:pt idx="91344">
                  <c:v>-0.110832</c:v>
                </c:pt>
                <c:pt idx="91345">
                  <c:v>-0.11068799999999999</c:v>
                </c:pt>
                <c:pt idx="91346">
                  <c:v>-0.110499</c:v>
                </c:pt>
                <c:pt idx="91347">
                  <c:v>-0.110263</c:v>
                </c:pt>
                <c:pt idx="91348">
                  <c:v>-0.109976</c:v>
                </c:pt>
                <c:pt idx="91349">
                  <c:v>-0.109637</c:v>
                </c:pt>
                <c:pt idx="91350">
                  <c:v>-0.10925</c:v>
                </c:pt>
                <c:pt idx="91351">
                  <c:v>-0.108819</c:v>
                </c:pt>
                <c:pt idx="91352">
                  <c:v>-0.108348</c:v>
                </c:pt>
                <c:pt idx="91353">
                  <c:v>-0.107844</c:v>
                </c:pt>
                <c:pt idx="91354">
                  <c:v>-0.107311</c:v>
                </c:pt>
                <c:pt idx="91355">
                  <c:v>-0.106754</c:v>
                </c:pt>
                <c:pt idx="91356">
                  <c:v>-0.106172</c:v>
                </c:pt>
                <c:pt idx="91357">
                  <c:v>-0.10556</c:v>
                </c:pt>
                <c:pt idx="91358">
                  <c:v>-0.10491499999999999</c:v>
                </c:pt>
                <c:pt idx="91359">
                  <c:v>-0.104236</c:v>
                </c:pt>
                <c:pt idx="91360">
                  <c:v>-0.103522</c:v>
                </c:pt>
                <c:pt idx="91361">
                  <c:v>-0.102774</c:v>
                </c:pt>
                <c:pt idx="91362">
                  <c:v>-0.101989</c:v>
                </c:pt>
                <c:pt idx="91363">
                  <c:v>-0.10116600000000001</c:v>
                </c:pt>
                <c:pt idx="91364">
                  <c:v>-0.10031</c:v>
                </c:pt>
                <c:pt idx="91365">
                  <c:v>-9.9429699999999996E-2</c:v>
                </c:pt>
                <c:pt idx="91366">
                  <c:v>-9.8531800000000003E-2</c:v>
                </c:pt>
                <c:pt idx="91367">
                  <c:v>-9.7620100000000001E-2</c:v>
                </c:pt>
                <c:pt idx="91368">
                  <c:v>-9.6697599999999995E-2</c:v>
                </c:pt>
                <c:pt idx="91369">
                  <c:v>-9.5766500000000004E-2</c:v>
                </c:pt>
                <c:pt idx="91370">
                  <c:v>-9.4827900000000007E-2</c:v>
                </c:pt>
                <c:pt idx="91371">
                  <c:v>-9.3882900000000005E-2</c:v>
                </c:pt>
                <c:pt idx="91372">
                  <c:v>-9.2933699999999994E-2</c:v>
                </c:pt>
                <c:pt idx="91373">
                  <c:v>-9.1983999999999996E-2</c:v>
                </c:pt>
                <c:pt idx="91374">
                  <c:v>-9.10382E-2</c:v>
                </c:pt>
                <c:pt idx="91375">
                  <c:v>-9.01005E-2</c:v>
                </c:pt>
                <c:pt idx="91376">
                  <c:v>-8.9172299999999996E-2</c:v>
                </c:pt>
                <c:pt idx="91377">
                  <c:v>-8.8250499999999996E-2</c:v>
                </c:pt>
                <c:pt idx="91378">
                  <c:v>-8.7334700000000001E-2</c:v>
                </c:pt>
                <c:pt idx="91379">
                  <c:v>-8.64312E-2</c:v>
                </c:pt>
                <c:pt idx="91380">
                  <c:v>-8.5547399999999996E-2</c:v>
                </c:pt>
                <c:pt idx="91381">
                  <c:v>-8.4683599999999998E-2</c:v>
                </c:pt>
                <c:pt idx="91382">
                  <c:v>-8.3835199999999999E-2</c:v>
                </c:pt>
                <c:pt idx="91383">
                  <c:v>-8.3000900000000002E-2</c:v>
                </c:pt>
                <c:pt idx="91384">
                  <c:v>-8.2184199999999999E-2</c:v>
                </c:pt>
                <c:pt idx="91385">
                  <c:v>-8.1389500000000004E-2</c:v>
                </c:pt>
                <c:pt idx="91386">
                  <c:v>-8.0616800000000002E-2</c:v>
                </c:pt>
                <c:pt idx="91387">
                  <c:v>-7.9862799999999998E-2</c:v>
                </c:pt>
                <c:pt idx="91388">
                  <c:v>-7.9124700000000006E-2</c:v>
                </c:pt>
                <c:pt idx="91389">
                  <c:v>-7.8402200000000005E-2</c:v>
                </c:pt>
                <c:pt idx="91390">
                  <c:v>-7.7693700000000004E-2</c:v>
                </c:pt>
                <c:pt idx="91391">
                  <c:v>-7.6993099999999995E-2</c:v>
                </c:pt>
                <c:pt idx="91392">
                  <c:v>-7.6295100000000005E-2</c:v>
                </c:pt>
                <c:pt idx="91393">
                  <c:v>-7.5602900000000001E-2</c:v>
                </c:pt>
                <c:pt idx="91394">
                  <c:v>-7.4924500000000005E-2</c:v>
                </c:pt>
                <c:pt idx="91395">
                  <c:v>-7.4268299999999995E-2</c:v>
                </c:pt>
                <c:pt idx="91396">
                  <c:v>-7.3641300000000007E-2</c:v>
                </c:pt>
                <c:pt idx="91397">
                  <c:v>-7.3046899999999998E-2</c:v>
                </c:pt>
                <c:pt idx="91398">
                  <c:v>-7.2484900000000005E-2</c:v>
                </c:pt>
                <c:pt idx="91399">
                  <c:v>-7.1956500000000007E-2</c:v>
                </c:pt>
                <c:pt idx="91400">
                  <c:v>-7.1465100000000004E-2</c:v>
                </c:pt>
                <c:pt idx="91401">
                  <c:v>-7.1014499999999994E-2</c:v>
                </c:pt>
                <c:pt idx="91402">
                  <c:v>-7.06069E-2</c:v>
                </c:pt>
                <c:pt idx="91403">
                  <c:v>-7.0241100000000001E-2</c:v>
                </c:pt>
                <c:pt idx="91404">
                  <c:v>-6.9912799999999997E-2</c:v>
                </c:pt>
                <c:pt idx="91405">
                  <c:v>-6.9618100000000002E-2</c:v>
                </c:pt>
                <c:pt idx="91406">
                  <c:v>-6.9359400000000002E-2</c:v>
                </c:pt>
                <c:pt idx="91407">
                  <c:v>-6.9142400000000007E-2</c:v>
                </c:pt>
                <c:pt idx="91408">
                  <c:v>-6.8969799999999998E-2</c:v>
                </c:pt>
                <c:pt idx="91409">
                  <c:v>-6.8838700000000003E-2</c:v>
                </c:pt>
                <c:pt idx="91410">
                  <c:v>-6.8742399999999995E-2</c:v>
                </c:pt>
                <c:pt idx="91411">
                  <c:v>-6.8674899999999997E-2</c:v>
                </c:pt>
                <c:pt idx="91412">
                  <c:v>-6.8633E-2</c:v>
                </c:pt>
                <c:pt idx="91413">
                  <c:v>-6.8615700000000002E-2</c:v>
                </c:pt>
                <c:pt idx="91414">
                  <c:v>-6.8622900000000001E-2</c:v>
                </c:pt>
                <c:pt idx="91415">
                  <c:v>-6.8655499999999994E-2</c:v>
                </c:pt>
                <c:pt idx="91416">
                  <c:v>-6.8718600000000005E-2</c:v>
                </c:pt>
                <c:pt idx="91417">
                  <c:v>-6.8817299999999998E-2</c:v>
                </c:pt>
                <c:pt idx="91418">
                  <c:v>-6.8951999999999999E-2</c:v>
                </c:pt>
                <c:pt idx="91419">
                  <c:v>-6.9120399999999999E-2</c:v>
                </c:pt>
                <c:pt idx="91420">
                  <c:v>-6.9320900000000005E-2</c:v>
                </c:pt>
                <c:pt idx="91421">
                  <c:v>-6.95524E-2</c:v>
                </c:pt>
                <c:pt idx="91422">
                  <c:v>-6.9812100000000002E-2</c:v>
                </c:pt>
                <c:pt idx="91423">
                  <c:v>-7.0098800000000003E-2</c:v>
                </c:pt>
                <c:pt idx="91424">
                  <c:v>-7.04153E-2</c:v>
                </c:pt>
                <c:pt idx="91425">
                  <c:v>-7.0761599999999994E-2</c:v>
                </c:pt>
                <c:pt idx="91426">
                  <c:v>-7.1132500000000001E-2</c:v>
                </c:pt>
                <c:pt idx="91427">
                  <c:v>-7.1527300000000002E-2</c:v>
                </c:pt>
                <c:pt idx="91428">
                  <c:v>-7.1953799999999998E-2</c:v>
                </c:pt>
                <c:pt idx="91429">
                  <c:v>-7.24191E-2</c:v>
                </c:pt>
                <c:pt idx="91430">
                  <c:v>-7.2925199999999996E-2</c:v>
                </c:pt>
                <c:pt idx="91431">
                  <c:v>-7.34765E-2</c:v>
                </c:pt>
                <c:pt idx="91432">
                  <c:v>-7.40788E-2</c:v>
                </c:pt>
                <c:pt idx="91433">
                  <c:v>-7.4731300000000001E-2</c:v>
                </c:pt>
                <c:pt idx="91434">
                  <c:v>-7.5428599999999998E-2</c:v>
                </c:pt>
                <c:pt idx="91435">
                  <c:v>-7.6165399999999994E-2</c:v>
                </c:pt>
                <c:pt idx="91436">
                  <c:v>-7.6937400000000003E-2</c:v>
                </c:pt>
                <c:pt idx="91437">
                  <c:v>-7.7738000000000002E-2</c:v>
                </c:pt>
                <c:pt idx="91438">
                  <c:v>-7.85584E-2</c:v>
                </c:pt>
                <c:pt idx="91439">
                  <c:v>-7.9398899999999994E-2</c:v>
                </c:pt>
                <c:pt idx="91440">
                  <c:v>-8.0269099999999996E-2</c:v>
                </c:pt>
                <c:pt idx="91441">
                  <c:v>-8.1177299999999994E-2</c:v>
                </c:pt>
                <c:pt idx="91442">
                  <c:v>-8.2125500000000004E-2</c:v>
                </c:pt>
                <c:pt idx="91443">
                  <c:v>-8.3112000000000005E-2</c:v>
                </c:pt>
                <c:pt idx="91444">
                  <c:v>-8.4134200000000006E-2</c:v>
                </c:pt>
                <c:pt idx="91445">
                  <c:v>-8.5185899999999995E-2</c:v>
                </c:pt>
                <c:pt idx="91446">
                  <c:v>-8.6260699999999996E-2</c:v>
                </c:pt>
                <c:pt idx="91447">
                  <c:v>-8.7356500000000004E-2</c:v>
                </c:pt>
                <c:pt idx="91448">
                  <c:v>-8.8473700000000002E-2</c:v>
                </c:pt>
                <c:pt idx="91449">
                  <c:v>-8.9615799999999995E-2</c:v>
                </c:pt>
                <c:pt idx="91450">
                  <c:v>-9.0787800000000002E-2</c:v>
                </c:pt>
                <c:pt idx="91451">
                  <c:v>-9.1989799999999997E-2</c:v>
                </c:pt>
                <c:pt idx="91452">
                  <c:v>-9.3220499999999998E-2</c:v>
                </c:pt>
                <c:pt idx="91453">
                  <c:v>-9.4481399999999993E-2</c:v>
                </c:pt>
                <c:pt idx="91454">
                  <c:v>-9.5774399999999996E-2</c:v>
                </c:pt>
                <c:pt idx="91455">
                  <c:v>-9.7098500000000004E-2</c:v>
                </c:pt>
                <c:pt idx="91456">
                  <c:v>-9.8451999999999998E-2</c:v>
                </c:pt>
                <c:pt idx="91457">
                  <c:v>-9.9834500000000007E-2</c:v>
                </c:pt>
                <c:pt idx="91458">
                  <c:v>-0.101247</c:v>
                </c:pt>
                <c:pt idx="91459">
                  <c:v>-0.10269</c:v>
                </c:pt>
                <c:pt idx="91460">
                  <c:v>-0.104159</c:v>
                </c:pt>
                <c:pt idx="91461">
                  <c:v>-0.105645</c:v>
                </c:pt>
                <c:pt idx="91462">
                  <c:v>-0.10714700000000001</c:v>
                </c:pt>
                <c:pt idx="91463">
                  <c:v>-0.108668</c:v>
                </c:pt>
                <c:pt idx="91464">
                  <c:v>-0.11021400000000001</c:v>
                </c:pt>
                <c:pt idx="91465">
                  <c:v>-0.11178</c:v>
                </c:pt>
                <c:pt idx="91466">
                  <c:v>-0.11336499999999999</c:v>
                </c:pt>
                <c:pt idx="91467">
                  <c:v>-0.114972</c:v>
                </c:pt>
                <c:pt idx="91468">
                  <c:v>-0.116601</c:v>
                </c:pt>
                <c:pt idx="91469">
                  <c:v>-0.118252</c:v>
                </c:pt>
                <c:pt idx="91470">
                  <c:v>-0.119922</c:v>
                </c:pt>
                <c:pt idx="91471">
                  <c:v>-0.121611</c:v>
                </c:pt>
                <c:pt idx="91472">
                  <c:v>-0.123316</c:v>
                </c:pt>
                <c:pt idx="91473">
                  <c:v>-0.125032</c:v>
                </c:pt>
                <c:pt idx="91474">
                  <c:v>-0.12675800000000001</c:v>
                </c:pt>
                <c:pt idx="91475">
                  <c:v>-0.128498</c:v>
                </c:pt>
                <c:pt idx="91476">
                  <c:v>-0.13025800000000001</c:v>
                </c:pt>
                <c:pt idx="91477">
                  <c:v>-0.13204099999999999</c:v>
                </c:pt>
                <c:pt idx="91478">
                  <c:v>-0.13383900000000001</c:v>
                </c:pt>
                <c:pt idx="91479">
                  <c:v>-0.13564100000000001</c:v>
                </c:pt>
                <c:pt idx="91480">
                  <c:v>-0.137435</c:v>
                </c:pt>
                <c:pt idx="91481">
                  <c:v>-0.13921500000000001</c:v>
                </c:pt>
                <c:pt idx="91482">
                  <c:v>-0.14097899999999999</c:v>
                </c:pt>
                <c:pt idx="91483">
                  <c:v>-0.142735</c:v>
                </c:pt>
                <c:pt idx="91484">
                  <c:v>-0.14448800000000001</c:v>
                </c:pt>
                <c:pt idx="91485">
                  <c:v>-0.14623800000000001</c:v>
                </c:pt>
                <c:pt idx="91486">
                  <c:v>-0.147979</c:v>
                </c:pt>
                <c:pt idx="91487">
                  <c:v>-0.14971499999999999</c:v>
                </c:pt>
                <c:pt idx="91488">
                  <c:v>-0.15145900000000001</c:v>
                </c:pt>
                <c:pt idx="91489">
                  <c:v>-0.15321699999999999</c:v>
                </c:pt>
                <c:pt idx="91490">
                  <c:v>-0.15499399999999999</c:v>
                </c:pt>
                <c:pt idx="91491">
                  <c:v>-0.15678700000000001</c:v>
                </c:pt>
                <c:pt idx="91492">
                  <c:v>-0.15859799999999999</c:v>
                </c:pt>
                <c:pt idx="91493">
                  <c:v>-0.16042699999999999</c:v>
                </c:pt>
                <c:pt idx="91494">
                  <c:v>-0.162274</c:v>
                </c:pt>
                <c:pt idx="91495">
                  <c:v>-0.164135</c:v>
                </c:pt>
                <c:pt idx="91496">
                  <c:v>-0.16600599999999999</c:v>
                </c:pt>
                <c:pt idx="91497">
                  <c:v>-0.167877</c:v>
                </c:pt>
                <c:pt idx="91498">
                  <c:v>-0.16974</c:v>
                </c:pt>
                <c:pt idx="91499">
                  <c:v>-0.17158499999999999</c:v>
                </c:pt>
                <c:pt idx="91500">
                  <c:v>-0.173403</c:v>
                </c:pt>
                <c:pt idx="91501">
                  <c:v>-0.17519199999999999</c:v>
                </c:pt>
                <c:pt idx="91502">
                  <c:v>-0.17694699999999999</c:v>
                </c:pt>
                <c:pt idx="91503">
                  <c:v>-0.17866299999999999</c:v>
                </c:pt>
                <c:pt idx="91504">
                  <c:v>-0.180338</c:v>
                </c:pt>
                <c:pt idx="91505">
                  <c:v>-0.181981</c:v>
                </c:pt>
                <c:pt idx="91506">
                  <c:v>-0.18359900000000001</c:v>
                </c:pt>
                <c:pt idx="91507">
                  <c:v>-0.185201</c:v>
                </c:pt>
                <c:pt idx="91508">
                  <c:v>-0.18678900000000001</c:v>
                </c:pt>
                <c:pt idx="91509">
                  <c:v>-0.188361</c:v>
                </c:pt>
                <c:pt idx="91510">
                  <c:v>-0.18991</c:v>
                </c:pt>
                <c:pt idx="91511">
                  <c:v>-0.19143299999999999</c:v>
                </c:pt>
                <c:pt idx="91512">
                  <c:v>-0.19293199999999999</c:v>
                </c:pt>
                <c:pt idx="91513">
                  <c:v>-0.194406</c:v>
                </c:pt>
                <c:pt idx="91514">
                  <c:v>-0.195856</c:v>
                </c:pt>
                <c:pt idx="91515">
                  <c:v>-0.19728100000000001</c:v>
                </c:pt>
                <c:pt idx="91516">
                  <c:v>-0.19869400000000001</c:v>
                </c:pt>
                <c:pt idx="91517">
                  <c:v>-0.20010900000000001</c:v>
                </c:pt>
                <c:pt idx="91518">
                  <c:v>-0.20152900000000001</c:v>
                </c:pt>
                <c:pt idx="91519">
                  <c:v>-0.202955</c:v>
                </c:pt>
                <c:pt idx="91520">
                  <c:v>-0.20438700000000001</c:v>
                </c:pt>
                <c:pt idx="91521">
                  <c:v>-0.20582400000000001</c:v>
                </c:pt>
                <c:pt idx="91522">
                  <c:v>-0.207263</c:v>
                </c:pt>
                <c:pt idx="91523">
                  <c:v>-0.20869499999999999</c:v>
                </c:pt>
                <c:pt idx="91524">
                  <c:v>-0.210121</c:v>
                </c:pt>
                <c:pt idx="91525">
                  <c:v>-0.21154300000000001</c:v>
                </c:pt>
                <c:pt idx="91526">
                  <c:v>-0.21295900000000001</c:v>
                </c:pt>
                <c:pt idx="91527">
                  <c:v>-0.21437100000000001</c:v>
                </c:pt>
                <c:pt idx="91528">
                  <c:v>-0.215781</c:v>
                </c:pt>
                <c:pt idx="91529">
                  <c:v>-0.21718499999999999</c:v>
                </c:pt>
                <c:pt idx="91530">
                  <c:v>-0.21857099999999999</c:v>
                </c:pt>
                <c:pt idx="91531">
                  <c:v>-0.21993499999999999</c:v>
                </c:pt>
                <c:pt idx="91532">
                  <c:v>-0.22128</c:v>
                </c:pt>
                <c:pt idx="91533">
                  <c:v>-0.22261600000000001</c:v>
                </c:pt>
                <c:pt idx="91534">
                  <c:v>-0.22394900000000001</c:v>
                </c:pt>
                <c:pt idx="91535">
                  <c:v>-0.22528000000000001</c:v>
                </c:pt>
                <c:pt idx="91536">
                  <c:v>-0.22661300000000001</c:v>
                </c:pt>
                <c:pt idx="91537">
                  <c:v>-0.22795199999999999</c:v>
                </c:pt>
                <c:pt idx="91538">
                  <c:v>-0.229298</c:v>
                </c:pt>
                <c:pt idx="91539">
                  <c:v>-0.23065099999999999</c:v>
                </c:pt>
                <c:pt idx="91540">
                  <c:v>-0.232017</c:v>
                </c:pt>
                <c:pt idx="91541">
                  <c:v>-0.23339799999999999</c:v>
                </c:pt>
                <c:pt idx="91542">
                  <c:v>-0.234787</c:v>
                </c:pt>
                <c:pt idx="91543">
                  <c:v>-0.236174</c:v>
                </c:pt>
                <c:pt idx="91544">
                  <c:v>-0.23755499999999999</c:v>
                </c:pt>
                <c:pt idx="91545">
                  <c:v>-0.23893800000000001</c:v>
                </c:pt>
                <c:pt idx="91546">
                  <c:v>-0.24032999999999999</c:v>
                </c:pt>
                <c:pt idx="91547">
                  <c:v>-0.241729</c:v>
                </c:pt>
                <c:pt idx="91548">
                  <c:v>-0.24312800000000001</c:v>
                </c:pt>
                <c:pt idx="91549">
                  <c:v>-0.24451800000000001</c:v>
                </c:pt>
                <c:pt idx="91550">
                  <c:v>-0.24590100000000001</c:v>
                </c:pt>
                <c:pt idx="91551">
                  <c:v>-0.247277</c:v>
                </c:pt>
                <c:pt idx="91552">
                  <c:v>-0.24865200000000001</c:v>
                </c:pt>
                <c:pt idx="91553">
                  <c:v>-0.25002799999999997</c:v>
                </c:pt>
                <c:pt idx="91554">
                  <c:v>-0.25140400000000002</c:v>
                </c:pt>
                <c:pt idx="91555">
                  <c:v>-0.25277500000000003</c:v>
                </c:pt>
                <c:pt idx="91556">
                  <c:v>-0.25414199999999998</c:v>
                </c:pt>
                <c:pt idx="91557">
                  <c:v>-0.25550600000000001</c:v>
                </c:pt>
                <c:pt idx="91558">
                  <c:v>-0.25686900000000001</c:v>
                </c:pt>
                <c:pt idx="91559">
                  <c:v>-0.25822299999999998</c:v>
                </c:pt>
                <c:pt idx="91560">
                  <c:v>-0.25956499999999999</c:v>
                </c:pt>
                <c:pt idx="91561">
                  <c:v>-0.26089699999999999</c:v>
                </c:pt>
                <c:pt idx="91562">
                  <c:v>-0.26221899999999998</c:v>
                </c:pt>
                <c:pt idx="91563">
                  <c:v>-0.26352100000000001</c:v>
                </c:pt>
                <c:pt idx="91564">
                  <c:v>-0.264795</c:v>
                </c:pt>
                <c:pt idx="91565">
                  <c:v>-0.266038</c:v>
                </c:pt>
                <c:pt idx="91566">
                  <c:v>-0.26724599999999998</c:v>
                </c:pt>
                <c:pt idx="91567">
                  <c:v>-0.26841100000000001</c:v>
                </c:pt>
                <c:pt idx="91568">
                  <c:v>-0.26953100000000002</c:v>
                </c:pt>
                <c:pt idx="91569">
                  <c:v>-0.27060800000000002</c:v>
                </c:pt>
                <c:pt idx="91570">
                  <c:v>-0.27164199999999999</c:v>
                </c:pt>
                <c:pt idx="91571">
                  <c:v>-0.27262799999999998</c:v>
                </c:pt>
                <c:pt idx="91572">
                  <c:v>-0.27356399999999997</c:v>
                </c:pt>
                <c:pt idx="91573">
                  <c:v>-0.274451</c:v>
                </c:pt>
                <c:pt idx="91574">
                  <c:v>-0.27529100000000001</c:v>
                </c:pt>
                <c:pt idx="91575">
                  <c:v>-0.276088</c:v>
                </c:pt>
                <c:pt idx="91576">
                  <c:v>-0.27685300000000002</c:v>
                </c:pt>
                <c:pt idx="91577">
                  <c:v>-0.27760000000000001</c:v>
                </c:pt>
                <c:pt idx="91578">
                  <c:v>-0.278337</c:v>
                </c:pt>
                <c:pt idx="91579">
                  <c:v>-0.27906700000000001</c:v>
                </c:pt>
                <c:pt idx="91580">
                  <c:v>-0.27978700000000001</c:v>
                </c:pt>
                <c:pt idx="91581">
                  <c:v>-0.28048299999999998</c:v>
                </c:pt>
                <c:pt idx="91582">
                  <c:v>-0.281142</c:v>
                </c:pt>
                <c:pt idx="91583">
                  <c:v>-0.28175699999999998</c:v>
                </c:pt>
                <c:pt idx="91584">
                  <c:v>-0.28233999999999998</c:v>
                </c:pt>
                <c:pt idx="91585">
                  <c:v>-0.28290199999999999</c:v>
                </c:pt>
                <c:pt idx="91586">
                  <c:v>-0.283443</c:v>
                </c:pt>
                <c:pt idx="91587">
                  <c:v>-0.283947</c:v>
                </c:pt>
                <c:pt idx="91588">
                  <c:v>-0.28439300000000001</c:v>
                </c:pt>
                <c:pt idx="91589">
                  <c:v>-0.28476800000000002</c:v>
                </c:pt>
                <c:pt idx="91590">
                  <c:v>-0.28507300000000002</c:v>
                </c:pt>
                <c:pt idx="91591">
                  <c:v>-0.28530699999999998</c:v>
                </c:pt>
                <c:pt idx="91592">
                  <c:v>-0.28546899999999997</c:v>
                </c:pt>
                <c:pt idx="91593">
                  <c:v>-0.28556399999999998</c:v>
                </c:pt>
                <c:pt idx="91594">
                  <c:v>-0.285603</c:v>
                </c:pt>
                <c:pt idx="91595">
                  <c:v>-0.28559400000000001</c:v>
                </c:pt>
                <c:pt idx="91596">
                  <c:v>-0.28553600000000001</c:v>
                </c:pt>
                <c:pt idx="91597">
                  <c:v>-0.28543000000000002</c:v>
                </c:pt>
                <c:pt idx="91598">
                  <c:v>-0.28527799999999998</c:v>
                </c:pt>
                <c:pt idx="91599">
                  <c:v>-0.28507700000000002</c:v>
                </c:pt>
                <c:pt idx="91600">
                  <c:v>-0.28482499999999999</c:v>
                </c:pt>
                <c:pt idx="91601">
                  <c:v>-0.28452699999999997</c:v>
                </c:pt>
                <c:pt idx="91602">
                  <c:v>-0.28417999999999999</c:v>
                </c:pt>
                <c:pt idx="91603">
                  <c:v>-0.28378199999999998</c:v>
                </c:pt>
                <c:pt idx="91604">
                  <c:v>-0.28333399999999997</c:v>
                </c:pt>
                <c:pt idx="91605">
                  <c:v>-0.28284900000000002</c:v>
                </c:pt>
                <c:pt idx="91606">
                  <c:v>-0.282333</c:v>
                </c:pt>
                <c:pt idx="91607">
                  <c:v>-0.28178199999999998</c:v>
                </c:pt>
                <c:pt idx="91608">
                  <c:v>-0.28118799999999999</c:v>
                </c:pt>
                <c:pt idx="91609">
                  <c:v>-0.28054600000000002</c:v>
                </c:pt>
                <c:pt idx="91610">
                  <c:v>-0.27984999999999999</c:v>
                </c:pt>
                <c:pt idx="91611">
                  <c:v>-0.27909600000000001</c:v>
                </c:pt>
                <c:pt idx="91612">
                  <c:v>-0.27828399999999998</c:v>
                </c:pt>
                <c:pt idx="91613">
                  <c:v>-0.27742600000000001</c:v>
                </c:pt>
                <c:pt idx="91614">
                  <c:v>-0.27652500000000002</c:v>
                </c:pt>
                <c:pt idx="91615">
                  <c:v>-0.27557100000000001</c:v>
                </c:pt>
                <c:pt idx="91616">
                  <c:v>-0.27454699999999999</c:v>
                </c:pt>
                <c:pt idx="91617">
                  <c:v>-0.27344000000000002</c:v>
                </c:pt>
                <c:pt idx="91618">
                  <c:v>-0.27225300000000002</c:v>
                </c:pt>
                <c:pt idx="91619">
                  <c:v>-0.271005</c:v>
                </c:pt>
                <c:pt idx="91620">
                  <c:v>-0.26971400000000001</c:v>
                </c:pt>
                <c:pt idx="91621">
                  <c:v>-0.26838899999999999</c:v>
                </c:pt>
                <c:pt idx="91622">
                  <c:v>-0.26703300000000002</c:v>
                </c:pt>
                <c:pt idx="91623">
                  <c:v>-0.26565100000000003</c:v>
                </c:pt>
                <c:pt idx="91624">
                  <c:v>-0.26424599999999998</c:v>
                </c:pt>
                <c:pt idx="91625">
                  <c:v>-0.26281399999999999</c:v>
                </c:pt>
                <c:pt idx="91626">
                  <c:v>-0.26135000000000003</c:v>
                </c:pt>
                <c:pt idx="91627">
                  <c:v>-0.259857</c:v>
                </c:pt>
                <c:pt idx="91628">
                  <c:v>-0.25834299999999999</c:v>
                </c:pt>
                <c:pt idx="91629">
                  <c:v>-0.25681500000000002</c:v>
                </c:pt>
                <c:pt idx="91630">
                  <c:v>-0.255272</c:v>
                </c:pt>
                <c:pt idx="91631">
                  <c:v>-0.25371700000000003</c:v>
                </c:pt>
                <c:pt idx="91632">
                  <c:v>-0.25214799999999998</c:v>
                </c:pt>
                <c:pt idx="91633">
                  <c:v>-0.25055899999999998</c:v>
                </c:pt>
                <c:pt idx="91634">
                  <c:v>-0.24893899999999999</c:v>
                </c:pt>
                <c:pt idx="91635">
                  <c:v>-0.247285</c:v>
                </c:pt>
                <c:pt idx="91636">
                  <c:v>-0.24559700000000001</c:v>
                </c:pt>
                <c:pt idx="91637">
                  <c:v>-0.24387900000000001</c:v>
                </c:pt>
                <c:pt idx="91638">
                  <c:v>-0.24213699999999999</c:v>
                </c:pt>
                <c:pt idx="91639">
                  <c:v>-0.240371</c:v>
                </c:pt>
                <c:pt idx="91640">
                  <c:v>-0.23857900000000001</c:v>
                </c:pt>
                <c:pt idx="91641">
                  <c:v>-0.236764</c:v>
                </c:pt>
                <c:pt idx="91642">
                  <c:v>-0.23494000000000001</c:v>
                </c:pt>
                <c:pt idx="91643">
                  <c:v>-0.23311499999999999</c:v>
                </c:pt>
                <c:pt idx="91644">
                  <c:v>-0.23128499999999999</c:v>
                </c:pt>
                <c:pt idx="91645">
                  <c:v>-0.22944400000000001</c:v>
                </c:pt>
                <c:pt idx="91646">
                  <c:v>-0.22759599999999999</c:v>
                </c:pt>
                <c:pt idx="91647">
                  <c:v>-0.225741</c:v>
                </c:pt>
                <c:pt idx="91648">
                  <c:v>-0.223886</c:v>
                </c:pt>
                <c:pt idx="91649">
                  <c:v>-0.22203700000000001</c:v>
                </c:pt>
                <c:pt idx="91650">
                  <c:v>-0.220198</c:v>
                </c:pt>
                <c:pt idx="91651">
                  <c:v>-0.218366</c:v>
                </c:pt>
                <c:pt idx="91652">
                  <c:v>-0.21654499999999999</c:v>
                </c:pt>
                <c:pt idx="91653">
                  <c:v>-0.21474099999999999</c:v>
                </c:pt>
                <c:pt idx="91654">
                  <c:v>-0.21295900000000001</c:v>
                </c:pt>
                <c:pt idx="91655">
                  <c:v>-0.211202</c:v>
                </c:pt>
                <c:pt idx="91656">
                  <c:v>-0.209481</c:v>
                </c:pt>
                <c:pt idx="91657">
                  <c:v>-0.20780199999999999</c:v>
                </c:pt>
                <c:pt idx="91658">
                  <c:v>-0.20616699999999999</c:v>
                </c:pt>
                <c:pt idx="91659">
                  <c:v>-0.20457700000000001</c:v>
                </c:pt>
                <c:pt idx="91660">
                  <c:v>-0.203042</c:v>
                </c:pt>
                <c:pt idx="91661">
                  <c:v>-0.201567</c:v>
                </c:pt>
                <c:pt idx="91662">
                  <c:v>-0.20014599999999999</c:v>
                </c:pt>
                <c:pt idx="91663">
                  <c:v>-0.198768</c:v>
                </c:pt>
                <c:pt idx="91664">
                  <c:v>-0.197438</c:v>
                </c:pt>
                <c:pt idx="91665">
                  <c:v>-0.19616500000000001</c:v>
                </c:pt>
                <c:pt idx="91666">
                  <c:v>-0.19494900000000001</c:v>
                </c:pt>
                <c:pt idx="91667">
                  <c:v>-0.19378500000000001</c:v>
                </c:pt>
                <c:pt idx="91668">
                  <c:v>-0.192665</c:v>
                </c:pt>
                <c:pt idx="91669">
                  <c:v>-0.191583</c:v>
                </c:pt>
                <c:pt idx="91670">
                  <c:v>-0.19053500000000001</c:v>
                </c:pt>
                <c:pt idx="91671">
                  <c:v>-0.189522</c:v>
                </c:pt>
                <c:pt idx="91672">
                  <c:v>-0.18856400000000001</c:v>
                </c:pt>
                <c:pt idx="91673">
                  <c:v>-0.18767700000000001</c:v>
                </c:pt>
                <c:pt idx="91674">
                  <c:v>-0.186865</c:v>
                </c:pt>
                <c:pt idx="91675">
                  <c:v>-0.18611900000000001</c:v>
                </c:pt>
                <c:pt idx="91676">
                  <c:v>-0.18542600000000001</c:v>
                </c:pt>
                <c:pt idx="91677">
                  <c:v>-0.184781</c:v>
                </c:pt>
                <c:pt idx="91678">
                  <c:v>-0.18419099999999999</c:v>
                </c:pt>
                <c:pt idx="91679">
                  <c:v>-0.18365699999999999</c:v>
                </c:pt>
                <c:pt idx="91680">
                  <c:v>-0.18317700000000001</c:v>
                </c:pt>
                <c:pt idx="91681">
                  <c:v>-0.182757</c:v>
                </c:pt>
                <c:pt idx="91682">
                  <c:v>-0.18241199999999999</c:v>
                </c:pt>
                <c:pt idx="91683">
                  <c:v>-0.18215300000000001</c:v>
                </c:pt>
                <c:pt idx="91684">
                  <c:v>-0.181982</c:v>
                </c:pt>
                <c:pt idx="91685">
                  <c:v>-0.181895</c:v>
                </c:pt>
                <c:pt idx="91686">
                  <c:v>-0.18188599999999999</c:v>
                </c:pt>
                <c:pt idx="91687">
                  <c:v>-0.181951</c:v>
                </c:pt>
                <c:pt idx="91688">
                  <c:v>-0.18209500000000001</c:v>
                </c:pt>
                <c:pt idx="91689">
                  <c:v>-0.18232400000000001</c:v>
                </c:pt>
                <c:pt idx="91690">
                  <c:v>-0.18263599999999999</c:v>
                </c:pt>
                <c:pt idx="91691">
                  <c:v>-0.183029</c:v>
                </c:pt>
                <c:pt idx="91692">
                  <c:v>-0.183505</c:v>
                </c:pt>
                <c:pt idx="91693">
                  <c:v>-0.184061</c:v>
                </c:pt>
                <c:pt idx="91694">
                  <c:v>-0.18468899999999999</c:v>
                </c:pt>
                <c:pt idx="91695">
                  <c:v>-0.185386</c:v>
                </c:pt>
                <c:pt idx="91696">
                  <c:v>-0.186143</c:v>
                </c:pt>
                <c:pt idx="91697">
                  <c:v>-0.18695200000000001</c:v>
                </c:pt>
                <c:pt idx="91698">
                  <c:v>-0.187809</c:v>
                </c:pt>
                <c:pt idx="91699">
                  <c:v>-0.18871099999999999</c:v>
                </c:pt>
                <c:pt idx="91700">
                  <c:v>-0.189665</c:v>
                </c:pt>
                <c:pt idx="91701">
                  <c:v>-0.19068399999999999</c:v>
                </c:pt>
                <c:pt idx="91702">
                  <c:v>-0.191774</c:v>
                </c:pt>
                <c:pt idx="91703">
                  <c:v>-0.19292500000000001</c:v>
                </c:pt>
                <c:pt idx="91704">
                  <c:v>-0.19411999999999999</c:v>
                </c:pt>
                <c:pt idx="91705">
                  <c:v>-0.195354</c:v>
                </c:pt>
                <c:pt idx="91706">
                  <c:v>-0.196629</c:v>
                </c:pt>
                <c:pt idx="91707">
                  <c:v>-0.19794900000000001</c:v>
                </c:pt>
                <c:pt idx="91708">
                  <c:v>-0.19931299999999999</c:v>
                </c:pt>
                <c:pt idx="91709">
                  <c:v>-0.20072200000000001</c:v>
                </c:pt>
                <c:pt idx="91710">
                  <c:v>-0.20217299999999999</c:v>
                </c:pt>
                <c:pt idx="91711">
                  <c:v>-0.20366400000000001</c:v>
                </c:pt>
                <c:pt idx="91712">
                  <c:v>-0.20519699999999999</c:v>
                </c:pt>
                <c:pt idx="91713">
                  <c:v>-0.20677100000000001</c:v>
                </c:pt>
                <c:pt idx="91714">
                  <c:v>-0.20838100000000001</c:v>
                </c:pt>
                <c:pt idx="91715">
                  <c:v>-0.21002299999999999</c:v>
                </c:pt>
                <c:pt idx="91716">
                  <c:v>-0.211704</c:v>
                </c:pt>
                <c:pt idx="91717">
                  <c:v>-0.21342700000000001</c:v>
                </c:pt>
                <c:pt idx="91718">
                  <c:v>-0.21518599999999999</c:v>
                </c:pt>
                <c:pt idx="91719">
                  <c:v>-0.216969</c:v>
                </c:pt>
                <c:pt idx="91720">
                  <c:v>-0.21876300000000001</c:v>
                </c:pt>
                <c:pt idx="91721">
                  <c:v>-0.22056400000000001</c:v>
                </c:pt>
                <c:pt idx="91722">
                  <c:v>-0.22237199999999999</c:v>
                </c:pt>
                <c:pt idx="91723">
                  <c:v>-0.224191</c:v>
                </c:pt>
                <c:pt idx="91724">
                  <c:v>-0.22602</c:v>
                </c:pt>
                <c:pt idx="91725">
                  <c:v>-0.227858</c:v>
                </c:pt>
                <c:pt idx="91726">
                  <c:v>-0.22970199999999999</c:v>
                </c:pt>
                <c:pt idx="91727">
                  <c:v>-0.231543</c:v>
                </c:pt>
                <c:pt idx="91728">
                  <c:v>-0.233371</c:v>
                </c:pt>
                <c:pt idx="91729">
                  <c:v>-0.235179</c:v>
                </c:pt>
                <c:pt idx="91730">
                  <c:v>-0.23696200000000001</c:v>
                </c:pt>
                <c:pt idx="91731">
                  <c:v>-0.23871200000000001</c:v>
                </c:pt>
                <c:pt idx="91732">
                  <c:v>-0.240428</c:v>
                </c:pt>
                <c:pt idx="91733">
                  <c:v>-0.24211299999999999</c:v>
                </c:pt>
                <c:pt idx="91734">
                  <c:v>-0.24377599999999999</c:v>
                </c:pt>
                <c:pt idx="91735">
                  <c:v>-0.245419</c:v>
                </c:pt>
                <c:pt idx="91736">
                  <c:v>-0.24704000000000001</c:v>
                </c:pt>
                <c:pt idx="91737">
                  <c:v>-0.24863499999999999</c:v>
                </c:pt>
                <c:pt idx="91738">
                  <c:v>-0.25020300000000001</c:v>
                </c:pt>
                <c:pt idx="91739">
                  <c:v>-0.25174099999999999</c:v>
                </c:pt>
                <c:pt idx="91740">
                  <c:v>-0.25324400000000002</c:v>
                </c:pt>
                <c:pt idx="91741">
                  <c:v>-0.25470999999999999</c:v>
                </c:pt>
                <c:pt idx="91742">
                  <c:v>-0.25614700000000001</c:v>
                </c:pt>
                <c:pt idx="91743">
                  <c:v>-0.25755800000000001</c:v>
                </c:pt>
                <c:pt idx="91744">
                  <c:v>-0.25894</c:v>
                </c:pt>
                <c:pt idx="91745">
                  <c:v>-0.26028800000000002</c:v>
                </c:pt>
                <c:pt idx="91746">
                  <c:v>-0.2616</c:v>
                </c:pt>
                <c:pt idx="91747">
                  <c:v>-0.262874</c:v>
                </c:pt>
                <c:pt idx="91748">
                  <c:v>-0.264102</c:v>
                </c:pt>
                <c:pt idx="91749">
                  <c:v>-0.265287</c:v>
                </c:pt>
                <c:pt idx="91750">
                  <c:v>-0.26643099999999997</c:v>
                </c:pt>
                <c:pt idx="91751">
                  <c:v>-0.26753300000000002</c:v>
                </c:pt>
                <c:pt idx="91752">
                  <c:v>-0.26858599999999999</c:v>
                </c:pt>
                <c:pt idx="91753">
                  <c:v>-0.26958700000000002</c:v>
                </c:pt>
                <c:pt idx="91754">
                  <c:v>-0.270536</c:v>
                </c:pt>
                <c:pt idx="91755">
                  <c:v>-0.27143200000000001</c:v>
                </c:pt>
                <c:pt idx="91756">
                  <c:v>-0.27227099999999999</c:v>
                </c:pt>
                <c:pt idx="91757">
                  <c:v>-0.27305499999999999</c:v>
                </c:pt>
                <c:pt idx="91758">
                  <c:v>-0.27378400000000003</c:v>
                </c:pt>
                <c:pt idx="91759">
                  <c:v>-0.27445999999999998</c:v>
                </c:pt>
                <c:pt idx="91760">
                  <c:v>-0.27508300000000002</c:v>
                </c:pt>
                <c:pt idx="91761">
                  <c:v>-0.27564899999999998</c:v>
                </c:pt>
                <c:pt idx="91762">
                  <c:v>-0.27615299999999998</c:v>
                </c:pt>
                <c:pt idx="91763">
                  <c:v>-0.27659</c:v>
                </c:pt>
                <c:pt idx="91764">
                  <c:v>-0.27696300000000001</c:v>
                </c:pt>
                <c:pt idx="91765">
                  <c:v>-0.27728000000000003</c:v>
                </c:pt>
                <c:pt idx="91766">
                  <c:v>-0.27755200000000002</c:v>
                </c:pt>
                <c:pt idx="91767">
                  <c:v>-0.277779</c:v>
                </c:pt>
                <c:pt idx="91768">
                  <c:v>-0.27795599999999998</c:v>
                </c:pt>
                <c:pt idx="91769">
                  <c:v>-0.278084</c:v>
                </c:pt>
                <c:pt idx="91770">
                  <c:v>-0.27817500000000001</c:v>
                </c:pt>
                <c:pt idx="91771">
                  <c:v>-0.27820899999999998</c:v>
                </c:pt>
                <c:pt idx="91772">
                  <c:v>-0.27811900000000001</c:v>
                </c:pt>
                <c:pt idx="91773">
                  <c:v>-0.27791100000000002</c:v>
                </c:pt>
                <c:pt idx="91774">
                  <c:v>-0.277671</c:v>
                </c:pt>
                <c:pt idx="91775">
                  <c:v>-0.27740599999999999</c:v>
                </c:pt>
                <c:pt idx="91776">
                  <c:v>-0.27707999999999999</c:v>
                </c:pt>
                <c:pt idx="91777">
                  <c:v>-0.276702</c:v>
                </c:pt>
                <c:pt idx="91778">
                  <c:v>-0.27628999999999998</c:v>
                </c:pt>
                <c:pt idx="91779">
                  <c:v>-0.27584500000000001</c:v>
                </c:pt>
                <c:pt idx="91780">
                  <c:v>-0.27535999999999999</c:v>
                </c:pt>
                <c:pt idx="91781">
                  <c:v>-0.27483299999999999</c:v>
                </c:pt>
                <c:pt idx="91782">
                  <c:v>-0.27426400000000001</c:v>
                </c:pt>
                <c:pt idx="91783">
                  <c:v>-0.27365400000000001</c:v>
                </c:pt>
                <c:pt idx="91784">
                  <c:v>-0.27300600000000003</c:v>
                </c:pt>
                <c:pt idx="91785">
                  <c:v>-0.27232600000000001</c:v>
                </c:pt>
                <c:pt idx="91786">
                  <c:v>-0.27161299999999999</c:v>
                </c:pt>
                <c:pt idx="91787">
                  <c:v>-0.27086700000000002</c:v>
                </c:pt>
                <c:pt idx="91788">
                  <c:v>-0.27008700000000002</c:v>
                </c:pt>
                <c:pt idx="91789">
                  <c:v>-0.26927499999999999</c:v>
                </c:pt>
                <c:pt idx="91790">
                  <c:v>-0.26844000000000001</c:v>
                </c:pt>
                <c:pt idx="91791">
                  <c:v>-0.26758300000000002</c:v>
                </c:pt>
                <c:pt idx="91792">
                  <c:v>-0.26670500000000003</c:v>
                </c:pt>
                <c:pt idx="91793">
                  <c:v>-0.26580799999999999</c:v>
                </c:pt>
                <c:pt idx="91794">
                  <c:v>-0.26489800000000002</c:v>
                </c:pt>
                <c:pt idx="91795">
                  <c:v>-0.26397500000000002</c:v>
                </c:pt>
                <c:pt idx="91796">
                  <c:v>-0.26303500000000002</c:v>
                </c:pt>
                <c:pt idx="91797">
                  <c:v>-0.262075</c:v>
                </c:pt>
                <c:pt idx="91798">
                  <c:v>-0.26109900000000003</c:v>
                </c:pt>
                <c:pt idx="91799">
                  <c:v>-0.26011000000000001</c:v>
                </c:pt>
                <c:pt idx="91800">
                  <c:v>-0.25910899999999998</c:v>
                </c:pt>
                <c:pt idx="91801">
                  <c:v>-0.25809599999999999</c:v>
                </c:pt>
                <c:pt idx="91802">
                  <c:v>-0.25707600000000003</c:v>
                </c:pt>
                <c:pt idx="91803">
                  <c:v>-0.256054</c:v>
                </c:pt>
                <c:pt idx="91804">
                  <c:v>-0.25502999999999998</c:v>
                </c:pt>
                <c:pt idx="91805">
                  <c:v>-0.253998</c:v>
                </c:pt>
                <c:pt idx="91806">
                  <c:v>-0.25295099999999998</c:v>
                </c:pt>
                <c:pt idx="91807">
                  <c:v>-0.25188300000000002</c:v>
                </c:pt>
                <c:pt idx="91808">
                  <c:v>-0.25079400000000002</c:v>
                </c:pt>
                <c:pt idx="91809">
                  <c:v>-0.249694</c:v>
                </c:pt>
                <c:pt idx="91810">
                  <c:v>-0.24859999999999999</c:v>
                </c:pt>
                <c:pt idx="91811">
                  <c:v>-0.24751799999999999</c:v>
                </c:pt>
                <c:pt idx="91812">
                  <c:v>-0.246444</c:v>
                </c:pt>
                <c:pt idx="91813">
                  <c:v>-0.245367</c:v>
                </c:pt>
                <c:pt idx="91814">
                  <c:v>-0.24427599999999999</c:v>
                </c:pt>
                <c:pt idx="91815">
                  <c:v>-0.24316599999999999</c:v>
                </c:pt>
                <c:pt idx="91816">
                  <c:v>-0.242037</c:v>
                </c:pt>
                <c:pt idx="91817">
                  <c:v>-0.24088799999999999</c:v>
                </c:pt>
                <c:pt idx="91818">
                  <c:v>-0.23972099999999999</c:v>
                </c:pt>
                <c:pt idx="91819">
                  <c:v>-0.23854300000000001</c:v>
                </c:pt>
                <c:pt idx="91820">
                  <c:v>-0.23735600000000001</c:v>
                </c:pt>
                <c:pt idx="91821">
                  <c:v>-0.23616300000000001</c:v>
                </c:pt>
                <c:pt idx="91822">
                  <c:v>-0.23496500000000001</c:v>
                </c:pt>
                <c:pt idx="91823">
                  <c:v>-0.233763</c:v>
                </c:pt>
                <c:pt idx="91824">
                  <c:v>-0.23256199999999999</c:v>
                </c:pt>
                <c:pt idx="91825">
                  <c:v>-0.23136699999999999</c:v>
                </c:pt>
                <c:pt idx="91826">
                  <c:v>-0.230186</c:v>
                </c:pt>
                <c:pt idx="91827">
                  <c:v>-0.229022</c:v>
                </c:pt>
                <c:pt idx="91828">
                  <c:v>-0.22787199999999999</c:v>
                </c:pt>
                <c:pt idx="91829">
                  <c:v>-0.22673399999999999</c:v>
                </c:pt>
                <c:pt idx="91830">
                  <c:v>-0.22561100000000001</c:v>
                </c:pt>
                <c:pt idx="91831">
                  <c:v>-0.224498</c:v>
                </c:pt>
                <c:pt idx="91832">
                  <c:v>-0.223384</c:v>
                </c:pt>
                <c:pt idx="91833">
                  <c:v>-0.22226199999999999</c:v>
                </c:pt>
                <c:pt idx="91834">
                  <c:v>-0.22112399999999999</c:v>
                </c:pt>
                <c:pt idx="91835">
                  <c:v>-0.219971</c:v>
                </c:pt>
                <c:pt idx="91836">
                  <c:v>-0.218806</c:v>
                </c:pt>
                <c:pt idx="91837">
                  <c:v>-0.21763199999999999</c:v>
                </c:pt>
                <c:pt idx="91838">
                  <c:v>-0.216448</c:v>
                </c:pt>
                <c:pt idx="91839">
                  <c:v>-0.215249</c:v>
                </c:pt>
                <c:pt idx="91840">
                  <c:v>-0.214029</c:v>
                </c:pt>
                <c:pt idx="91841">
                  <c:v>-0.21278</c:v>
                </c:pt>
                <c:pt idx="91842">
                  <c:v>-0.211506</c:v>
                </c:pt>
                <c:pt idx="91843">
                  <c:v>-0.21021999999999999</c:v>
                </c:pt>
                <c:pt idx="91844">
                  <c:v>-0.20893600000000001</c:v>
                </c:pt>
                <c:pt idx="91845">
                  <c:v>-0.20766200000000001</c:v>
                </c:pt>
                <c:pt idx="91846">
                  <c:v>-0.20639299999999999</c:v>
                </c:pt>
                <c:pt idx="91847">
                  <c:v>-0.20513000000000001</c:v>
                </c:pt>
                <c:pt idx="91848">
                  <c:v>-0.20388000000000001</c:v>
                </c:pt>
                <c:pt idx="91849">
                  <c:v>-0.20264799999999999</c:v>
                </c:pt>
                <c:pt idx="91850">
                  <c:v>-0.201431</c:v>
                </c:pt>
                <c:pt idx="91851">
                  <c:v>-0.20022799999999999</c:v>
                </c:pt>
                <c:pt idx="91852">
                  <c:v>-0.19903899999999999</c:v>
                </c:pt>
                <c:pt idx="91853">
                  <c:v>-0.19786200000000001</c:v>
                </c:pt>
                <c:pt idx="91854">
                  <c:v>-0.19669500000000001</c:v>
                </c:pt>
                <c:pt idx="91855">
                  <c:v>-0.19553899999999999</c:v>
                </c:pt>
                <c:pt idx="91856">
                  <c:v>-0.19439100000000001</c:v>
                </c:pt>
                <c:pt idx="91857">
                  <c:v>-0.19325400000000001</c:v>
                </c:pt>
                <c:pt idx="91858">
                  <c:v>-0.19212599999999999</c:v>
                </c:pt>
                <c:pt idx="91859">
                  <c:v>-0.190972</c:v>
                </c:pt>
                <c:pt idx="91860">
                  <c:v>-0.18976599999999999</c:v>
                </c:pt>
                <c:pt idx="91861">
                  <c:v>-0.188553</c:v>
                </c:pt>
                <c:pt idx="91862">
                  <c:v>-0.18736700000000001</c:v>
                </c:pt>
                <c:pt idx="91863">
                  <c:v>-0.18618100000000001</c:v>
                </c:pt>
                <c:pt idx="91864">
                  <c:v>-0.18499099999999999</c:v>
                </c:pt>
                <c:pt idx="91865">
                  <c:v>-0.18381</c:v>
                </c:pt>
                <c:pt idx="91866">
                  <c:v>-0.182641</c:v>
                </c:pt>
                <c:pt idx="91867">
                  <c:v>-0.18148300000000001</c:v>
                </c:pt>
                <c:pt idx="91868">
                  <c:v>-0.18032899999999999</c:v>
                </c:pt>
                <c:pt idx="91869">
                  <c:v>-0.179172</c:v>
                </c:pt>
                <c:pt idx="91870">
                  <c:v>-0.178012</c:v>
                </c:pt>
                <c:pt idx="91871">
                  <c:v>-0.17685400000000001</c:v>
                </c:pt>
                <c:pt idx="91872">
                  <c:v>-0.175706</c:v>
                </c:pt>
                <c:pt idx="91873">
                  <c:v>-0.17457</c:v>
                </c:pt>
                <c:pt idx="91874">
                  <c:v>-0.17344799999999999</c:v>
                </c:pt>
                <c:pt idx="91875">
                  <c:v>-0.172344</c:v>
                </c:pt>
                <c:pt idx="91876">
                  <c:v>-0.17126</c:v>
                </c:pt>
                <c:pt idx="91877">
                  <c:v>-0.17020199999999999</c:v>
                </c:pt>
                <c:pt idx="91878">
                  <c:v>-0.16917699999999999</c:v>
                </c:pt>
                <c:pt idx="91879">
                  <c:v>-0.16819000000000001</c:v>
                </c:pt>
                <c:pt idx="91880">
                  <c:v>-0.167242</c:v>
                </c:pt>
                <c:pt idx="91881">
                  <c:v>-0.166329</c:v>
                </c:pt>
                <c:pt idx="91882">
                  <c:v>-0.16544500000000001</c:v>
                </c:pt>
                <c:pt idx="91883">
                  <c:v>-0.16458900000000001</c:v>
                </c:pt>
                <c:pt idx="91884">
                  <c:v>-0.16376199999999999</c:v>
                </c:pt>
                <c:pt idx="91885">
                  <c:v>-0.162967</c:v>
                </c:pt>
                <c:pt idx="91886">
                  <c:v>-0.16220399999999999</c:v>
                </c:pt>
                <c:pt idx="91887">
                  <c:v>-0.16147</c:v>
                </c:pt>
                <c:pt idx="91888">
                  <c:v>-0.16075999999999999</c:v>
                </c:pt>
                <c:pt idx="91889">
                  <c:v>-0.16006999999999999</c:v>
                </c:pt>
                <c:pt idx="91890">
                  <c:v>-0.15939999999999999</c:v>
                </c:pt>
                <c:pt idx="91891">
                  <c:v>-0.158743</c:v>
                </c:pt>
                <c:pt idx="91892">
                  <c:v>-0.15809400000000001</c:v>
                </c:pt>
                <c:pt idx="91893">
                  <c:v>-0.15745300000000001</c:v>
                </c:pt>
                <c:pt idx="91894">
                  <c:v>-0.15681800000000001</c:v>
                </c:pt>
                <c:pt idx="91895">
                  <c:v>-0.15619</c:v>
                </c:pt>
                <c:pt idx="91896">
                  <c:v>-0.15556700000000001</c:v>
                </c:pt>
                <c:pt idx="91897">
                  <c:v>-0.154949</c:v>
                </c:pt>
                <c:pt idx="91898">
                  <c:v>-0.15434</c:v>
                </c:pt>
                <c:pt idx="91899">
                  <c:v>-0.15373899999999999</c:v>
                </c:pt>
                <c:pt idx="91900">
                  <c:v>-0.15314700000000001</c:v>
                </c:pt>
                <c:pt idx="91901">
                  <c:v>-0.152561</c:v>
                </c:pt>
                <c:pt idx="91902">
                  <c:v>-0.15198200000000001</c:v>
                </c:pt>
                <c:pt idx="91903">
                  <c:v>-0.15141299999999999</c:v>
                </c:pt>
                <c:pt idx="91904">
                  <c:v>-0.15085699999999999</c:v>
                </c:pt>
                <c:pt idx="91905">
                  <c:v>-0.15031600000000001</c:v>
                </c:pt>
                <c:pt idx="91906">
                  <c:v>-0.14978900000000001</c:v>
                </c:pt>
                <c:pt idx="91907">
                  <c:v>-0.14927799999999999</c:v>
                </c:pt>
                <c:pt idx="91908">
                  <c:v>-0.148783</c:v>
                </c:pt>
                <c:pt idx="91909">
                  <c:v>-0.14830099999999999</c:v>
                </c:pt>
                <c:pt idx="91910">
                  <c:v>-0.14783099999999999</c:v>
                </c:pt>
                <c:pt idx="91911">
                  <c:v>-0.14737500000000001</c:v>
                </c:pt>
                <c:pt idx="91912">
                  <c:v>-0.14693999999999999</c:v>
                </c:pt>
                <c:pt idx="91913">
                  <c:v>-0.14652999999999999</c:v>
                </c:pt>
                <c:pt idx="91914">
                  <c:v>-0.146147</c:v>
                </c:pt>
                <c:pt idx="91915">
                  <c:v>-0.145789</c:v>
                </c:pt>
                <c:pt idx="91916">
                  <c:v>-0.145456</c:v>
                </c:pt>
                <c:pt idx="91917">
                  <c:v>-0.145145</c:v>
                </c:pt>
                <c:pt idx="91918">
                  <c:v>-0.14485200000000001</c:v>
                </c:pt>
                <c:pt idx="91919">
                  <c:v>-0.14457200000000001</c:v>
                </c:pt>
                <c:pt idx="91920">
                  <c:v>-0.14430499999999999</c:v>
                </c:pt>
                <c:pt idx="91921">
                  <c:v>-0.14405000000000001</c:v>
                </c:pt>
                <c:pt idx="91922">
                  <c:v>-0.143812</c:v>
                </c:pt>
                <c:pt idx="91923">
                  <c:v>-0.143593</c:v>
                </c:pt>
                <c:pt idx="91924">
                  <c:v>-0.14339199999999999</c:v>
                </c:pt>
                <c:pt idx="91925">
                  <c:v>-0.143204</c:v>
                </c:pt>
                <c:pt idx="91926">
                  <c:v>-0.14302300000000001</c:v>
                </c:pt>
                <c:pt idx="91927">
                  <c:v>-0.14285100000000001</c:v>
                </c:pt>
                <c:pt idx="91928">
                  <c:v>-0.14269200000000001</c:v>
                </c:pt>
                <c:pt idx="91929">
                  <c:v>-0.14255200000000001</c:v>
                </c:pt>
                <c:pt idx="91930">
                  <c:v>-0.14243400000000001</c:v>
                </c:pt>
                <c:pt idx="91931">
                  <c:v>-0.142343</c:v>
                </c:pt>
                <c:pt idx="91932">
                  <c:v>-0.142286</c:v>
                </c:pt>
                <c:pt idx="91933">
                  <c:v>-0.142259</c:v>
                </c:pt>
                <c:pt idx="91934">
                  <c:v>-0.14225199999999999</c:v>
                </c:pt>
                <c:pt idx="91935">
                  <c:v>-0.14226</c:v>
                </c:pt>
                <c:pt idx="91936">
                  <c:v>-0.142289</c:v>
                </c:pt>
                <c:pt idx="91937">
                  <c:v>-0.142347</c:v>
                </c:pt>
                <c:pt idx="91938">
                  <c:v>-0.14243700000000001</c:v>
                </c:pt>
                <c:pt idx="91939">
                  <c:v>-0.14255300000000001</c:v>
                </c:pt>
                <c:pt idx="91940">
                  <c:v>-0.14269000000000001</c:v>
                </c:pt>
                <c:pt idx="91941">
                  <c:v>-0.142848</c:v>
                </c:pt>
                <c:pt idx="91942">
                  <c:v>-0.14302799999999999</c:v>
                </c:pt>
                <c:pt idx="91943">
                  <c:v>-0.14322399999999999</c:v>
                </c:pt>
                <c:pt idx="91944">
                  <c:v>-0.143431</c:v>
                </c:pt>
                <c:pt idx="91945">
                  <c:v>-0.143649</c:v>
                </c:pt>
                <c:pt idx="91946">
                  <c:v>-0.14387800000000001</c:v>
                </c:pt>
                <c:pt idx="91947">
                  <c:v>-0.144121</c:v>
                </c:pt>
                <c:pt idx="91948">
                  <c:v>-0.14438100000000001</c:v>
                </c:pt>
                <c:pt idx="91949">
                  <c:v>-0.14465800000000001</c:v>
                </c:pt>
                <c:pt idx="91950">
                  <c:v>-0.144955</c:v>
                </c:pt>
                <c:pt idx="91951">
                  <c:v>-0.14527000000000001</c:v>
                </c:pt>
                <c:pt idx="91952">
                  <c:v>-0.14560100000000001</c:v>
                </c:pt>
                <c:pt idx="91953">
                  <c:v>-0.14594299999999999</c:v>
                </c:pt>
                <c:pt idx="91954">
                  <c:v>-0.14629</c:v>
                </c:pt>
                <c:pt idx="91955">
                  <c:v>-0.14664099999999999</c:v>
                </c:pt>
                <c:pt idx="91956">
                  <c:v>-0.14699300000000001</c:v>
                </c:pt>
                <c:pt idx="91957">
                  <c:v>-0.14734700000000001</c:v>
                </c:pt>
                <c:pt idx="91958">
                  <c:v>-0.147705</c:v>
                </c:pt>
                <c:pt idx="91959">
                  <c:v>-0.14807000000000001</c:v>
                </c:pt>
                <c:pt idx="91960">
                  <c:v>-0.14844299999999999</c:v>
                </c:pt>
                <c:pt idx="91961">
                  <c:v>-0.14882600000000001</c:v>
                </c:pt>
                <c:pt idx="91962">
                  <c:v>-0.14922199999999999</c:v>
                </c:pt>
                <c:pt idx="91963">
                  <c:v>-0.14963199999999999</c:v>
                </c:pt>
                <c:pt idx="91964">
                  <c:v>-0.15005499999999999</c:v>
                </c:pt>
                <c:pt idx="91965">
                  <c:v>-0.15048500000000001</c:v>
                </c:pt>
                <c:pt idx="91966">
                  <c:v>-0.15092</c:v>
                </c:pt>
                <c:pt idx="91967">
                  <c:v>-0.151361</c:v>
                </c:pt>
                <c:pt idx="91968">
                  <c:v>-0.151805</c:v>
                </c:pt>
                <c:pt idx="91969">
                  <c:v>-0.152249</c:v>
                </c:pt>
                <c:pt idx="91970">
                  <c:v>-0.15268599999999999</c:v>
                </c:pt>
                <c:pt idx="91971">
                  <c:v>-0.153112</c:v>
                </c:pt>
                <c:pt idx="91972">
                  <c:v>-0.15352199999999999</c:v>
                </c:pt>
                <c:pt idx="91973">
                  <c:v>-0.153915</c:v>
                </c:pt>
                <c:pt idx="91974">
                  <c:v>-0.15429200000000001</c:v>
                </c:pt>
                <c:pt idx="91975">
                  <c:v>-0.15465400000000001</c:v>
                </c:pt>
                <c:pt idx="91976">
                  <c:v>-0.154999</c:v>
                </c:pt>
                <c:pt idx="91977">
                  <c:v>-0.15532299999999999</c:v>
                </c:pt>
                <c:pt idx="91978">
                  <c:v>-0.15562500000000001</c:v>
                </c:pt>
                <c:pt idx="91979">
                  <c:v>-0.15590899999999999</c:v>
                </c:pt>
                <c:pt idx="91980">
                  <c:v>-0.15617900000000001</c:v>
                </c:pt>
                <c:pt idx="91981">
                  <c:v>-0.15643599999999999</c:v>
                </c:pt>
                <c:pt idx="91982">
                  <c:v>-0.15667900000000001</c:v>
                </c:pt>
                <c:pt idx="91983">
                  <c:v>-0.15690399999999999</c:v>
                </c:pt>
                <c:pt idx="91984">
                  <c:v>-0.157111</c:v>
                </c:pt>
                <c:pt idx="91985">
                  <c:v>-0.157305</c:v>
                </c:pt>
                <c:pt idx="91986">
                  <c:v>-0.15748500000000001</c:v>
                </c:pt>
                <c:pt idx="91987">
                  <c:v>-0.15764400000000001</c:v>
                </c:pt>
                <c:pt idx="91988">
                  <c:v>-0.15778200000000001</c:v>
                </c:pt>
                <c:pt idx="91989">
                  <c:v>-0.15790199999999999</c:v>
                </c:pt>
                <c:pt idx="91990">
                  <c:v>-0.15800600000000001</c:v>
                </c:pt>
                <c:pt idx="91991">
                  <c:v>-0.15809300000000001</c:v>
                </c:pt>
                <c:pt idx="91992">
                  <c:v>-0.158161</c:v>
                </c:pt>
                <c:pt idx="91993">
                  <c:v>-0.15820899999999999</c:v>
                </c:pt>
                <c:pt idx="91994">
                  <c:v>-0.15823699999999999</c:v>
                </c:pt>
                <c:pt idx="91995">
                  <c:v>-0.158251</c:v>
                </c:pt>
                <c:pt idx="91996">
                  <c:v>-0.15823499999999999</c:v>
                </c:pt>
                <c:pt idx="91997">
                  <c:v>-0.15812799999999999</c:v>
                </c:pt>
                <c:pt idx="91998">
                  <c:v>-0.15792999999999999</c:v>
                </c:pt>
                <c:pt idx="91999">
                  <c:v>-0.15771199999999999</c:v>
                </c:pt>
                <c:pt idx="92000">
                  <c:v>-0.15747800000000001</c:v>
                </c:pt>
                <c:pt idx="92001">
                  <c:v>-0.157195</c:v>
                </c:pt>
                <c:pt idx="92002">
                  <c:v>-0.15686700000000001</c:v>
                </c:pt>
                <c:pt idx="92003">
                  <c:v>-0.15650900000000001</c:v>
                </c:pt>
                <c:pt idx="92004">
                  <c:v>-0.15612000000000001</c:v>
                </c:pt>
                <c:pt idx="92005">
                  <c:v>-0.155697</c:v>
                </c:pt>
                <c:pt idx="92006">
                  <c:v>-0.15523300000000001</c:v>
                </c:pt>
                <c:pt idx="92007">
                  <c:v>-0.154724</c:v>
                </c:pt>
                <c:pt idx="92008">
                  <c:v>-0.154172</c:v>
                </c:pt>
                <c:pt idx="92009">
                  <c:v>-0.15357699999999999</c:v>
                </c:pt>
                <c:pt idx="92010">
                  <c:v>-0.152944</c:v>
                </c:pt>
                <c:pt idx="92011">
                  <c:v>-0.15227199999999999</c:v>
                </c:pt>
                <c:pt idx="92012">
                  <c:v>-0.151564</c:v>
                </c:pt>
                <c:pt idx="92013">
                  <c:v>-0.15082300000000001</c:v>
                </c:pt>
                <c:pt idx="92014">
                  <c:v>-0.15005199999999999</c:v>
                </c:pt>
                <c:pt idx="92015">
                  <c:v>-0.149256</c:v>
                </c:pt>
                <c:pt idx="92016">
                  <c:v>-0.14843700000000001</c:v>
                </c:pt>
                <c:pt idx="92017">
                  <c:v>-0.147595</c:v>
                </c:pt>
                <c:pt idx="92018">
                  <c:v>-0.14673</c:v>
                </c:pt>
                <c:pt idx="92019">
                  <c:v>-0.14583699999999999</c:v>
                </c:pt>
                <c:pt idx="92020">
                  <c:v>-0.14491699999999999</c:v>
                </c:pt>
                <c:pt idx="92021">
                  <c:v>-0.14396900000000001</c:v>
                </c:pt>
                <c:pt idx="92022">
                  <c:v>-0.14299100000000001</c:v>
                </c:pt>
                <c:pt idx="92023">
                  <c:v>-0.141982</c:v>
                </c:pt>
                <c:pt idx="92024">
                  <c:v>-0.14094000000000001</c:v>
                </c:pt>
                <c:pt idx="92025">
                  <c:v>-0.13986499999999999</c:v>
                </c:pt>
                <c:pt idx="92026">
                  <c:v>-0.13875399999999999</c:v>
                </c:pt>
                <c:pt idx="92027">
                  <c:v>-0.13760500000000001</c:v>
                </c:pt>
                <c:pt idx="92028">
                  <c:v>-0.13641700000000001</c:v>
                </c:pt>
                <c:pt idx="92029">
                  <c:v>-0.13519200000000001</c:v>
                </c:pt>
                <c:pt idx="92030">
                  <c:v>-0.13392899999999999</c:v>
                </c:pt>
                <c:pt idx="92031">
                  <c:v>-0.132628</c:v>
                </c:pt>
                <c:pt idx="92032">
                  <c:v>-0.13129199999999999</c:v>
                </c:pt>
                <c:pt idx="92033">
                  <c:v>-0.12992200000000001</c:v>
                </c:pt>
                <c:pt idx="92034">
                  <c:v>-0.128523</c:v>
                </c:pt>
                <c:pt idx="92035">
                  <c:v>-0.12709500000000001</c:v>
                </c:pt>
                <c:pt idx="92036">
                  <c:v>-0.125638</c:v>
                </c:pt>
                <c:pt idx="92037">
                  <c:v>-0.124153</c:v>
                </c:pt>
                <c:pt idx="92038">
                  <c:v>-0.122642</c:v>
                </c:pt>
                <c:pt idx="92039">
                  <c:v>-0.12110600000000001</c:v>
                </c:pt>
                <c:pt idx="92040">
                  <c:v>-0.119544</c:v>
                </c:pt>
                <c:pt idx="92041">
                  <c:v>-0.11795600000000001</c:v>
                </c:pt>
                <c:pt idx="92042">
                  <c:v>-0.116342</c:v>
                </c:pt>
                <c:pt idx="92043">
                  <c:v>-0.114701</c:v>
                </c:pt>
                <c:pt idx="92044">
                  <c:v>-0.11303199999999999</c:v>
                </c:pt>
                <c:pt idx="92045">
                  <c:v>-0.111335</c:v>
                </c:pt>
                <c:pt idx="92046">
                  <c:v>-0.109606</c:v>
                </c:pt>
                <c:pt idx="92047">
                  <c:v>-0.107845</c:v>
                </c:pt>
                <c:pt idx="92048">
                  <c:v>-0.10605299999999999</c:v>
                </c:pt>
                <c:pt idx="92049">
                  <c:v>-0.10423200000000001</c:v>
                </c:pt>
                <c:pt idx="92050">
                  <c:v>-0.10238800000000001</c:v>
                </c:pt>
                <c:pt idx="92051">
                  <c:v>-0.100524</c:v>
                </c:pt>
                <c:pt idx="92052">
                  <c:v>-9.8643099999999997E-2</c:v>
                </c:pt>
                <c:pt idx="92053">
                  <c:v>-9.6745600000000001E-2</c:v>
                </c:pt>
                <c:pt idx="92054">
                  <c:v>-9.4833399999999998E-2</c:v>
                </c:pt>
                <c:pt idx="92055">
                  <c:v>-9.2907799999999999E-2</c:v>
                </c:pt>
                <c:pt idx="92056">
                  <c:v>-9.0967999999999993E-2</c:v>
                </c:pt>
                <c:pt idx="92057">
                  <c:v>-8.9012800000000003E-2</c:v>
                </c:pt>
                <c:pt idx="92058">
                  <c:v>-8.7042900000000006E-2</c:v>
                </c:pt>
                <c:pt idx="92059">
                  <c:v>-8.5060800000000006E-2</c:v>
                </c:pt>
                <c:pt idx="92060">
                  <c:v>-8.3069500000000004E-2</c:v>
                </c:pt>
                <c:pt idx="92061">
                  <c:v>-8.1072000000000005E-2</c:v>
                </c:pt>
                <c:pt idx="92062">
                  <c:v>-7.9070100000000004E-2</c:v>
                </c:pt>
                <c:pt idx="92063">
                  <c:v>-7.70618E-2</c:v>
                </c:pt>
                <c:pt idx="92064">
                  <c:v>-7.5042899999999996E-2</c:v>
                </c:pt>
                <c:pt idx="92065">
                  <c:v>-7.3012900000000006E-2</c:v>
                </c:pt>
                <c:pt idx="92066">
                  <c:v>-7.0973999999999995E-2</c:v>
                </c:pt>
                <c:pt idx="92067">
                  <c:v>-6.8928199999999995E-2</c:v>
                </c:pt>
                <c:pt idx="92068">
                  <c:v>-6.6878000000000007E-2</c:v>
                </c:pt>
                <c:pt idx="92069">
                  <c:v>-6.4827899999999994E-2</c:v>
                </c:pt>
                <c:pt idx="92070">
                  <c:v>-6.2780100000000005E-2</c:v>
                </c:pt>
                <c:pt idx="92071">
                  <c:v>-6.0729999999999999E-2</c:v>
                </c:pt>
                <c:pt idx="92072">
                  <c:v>-5.8673799999999998E-2</c:v>
                </c:pt>
                <c:pt idx="92073">
                  <c:v>-5.6615699999999998E-2</c:v>
                </c:pt>
                <c:pt idx="92074">
                  <c:v>-5.4563599999999997E-2</c:v>
                </c:pt>
                <c:pt idx="92075">
                  <c:v>-5.2523899999999998E-2</c:v>
                </c:pt>
                <c:pt idx="92076">
                  <c:v>-5.05006E-2</c:v>
                </c:pt>
                <c:pt idx="92077">
                  <c:v>-4.8493700000000001E-2</c:v>
                </c:pt>
                <c:pt idx="92078">
                  <c:v>-4.6499499999999999E-2</c:v>
                </c:pt>
                <c:pt idx="92079">
                  <c:v>-4.4515600000000002E-2</c:v>
                </c:pt>
                <c:pt idx="92080">
                  <c:v>-4.2542400000000001E-2</c:v>
                </c:pt>
                <c:pt idx="92081">
                  <c:v>-4.0581699999999998E-2</c:v>
                </c:pt>
                <c:pt idx="92082">
                  <c:v>-3.8636299999999998E-2</c:v>
                </c:pt>
                <c:pt idx="92083">
                  <c:v>-3.6709400000000003E-2</c:v>
                </c:pt>
                <c:pt idx="92084">
                  <c:v>-3.4805500000000003E-2</c:v>
                </c:pt>
                <c:pt idx="92085">
                  <c:v>-3.2929399999999998E-2</c:v>
                </c:pt>
                <c:pt idx="92086">
                  <c:v>-3.10829E-2</c:v>
                </c:pt>
                <c:pt idx="92087">
                  <c:v>-2.9264800000000001E-2</c:v>
                </c:pt>
                <c:pt idx="92088">
                  <c:v>-2.7474999999999999E-2</c:v>
                </c:pt>
                <c:pt idx="92089">
                  <c:v>-2.5715700000000001E-2</c:v>
                </c:pt>
                <c:pt idx="92090">
                  <c:v>-2.3987000000000001E-2</c:v>
                </c:pt>
                <c:pt idx="92091">
                  <c:v>-2.2286E-2</c:v>
                </c:pt>
                <c:pt idx="92092">
                  <c:v>-2.0612499999999999E-2</c:v>
                </c:pt>
                <c:pt idx="92093">
                  <c:v>-1.8967899999999999E-2</c:v>
                </c:pt>
                <c:pt idx="92094">
                  <c:v>-1.7355099999999998E-2</c:v>
                </c:pt>
                <c:pt idx="92095">
                  <c:v>-1.57769E-2</c:v>
                </c:pt>
                <c:pt idx="92096">
                  <c:v>-1.4235299999999999E-2</c:v>
                </c:pt>
                <c:pt idx="92097">
                  <c:v>-1.27306E-2</c:v>
                </c:pt>
                <c:pt idx="92098">
                  <c:v>-1.12642E-2</c:v>
                </c:pt>
                <c:pt idx="92099" formatCode="0.00E+00">
                  <c:v>-9.8380700000000008E-3</c:v>
                </c:pt>
                <c:pt idx="92100" formatCode="0.00E+00">
                  <c:v>-8.4527300000000003E-3</c:v>
                </c:pt>
                <c:pt idx="92101" formatCode="0.00E+00">
                  <c:v>-7.1066899999999997E-3</c:v>
                </c:pt>
                <c:pt idx="92102" formatCode="0.00E+00">
                  <c:v>-5.7992699999999996E-3</c:v>
                </c:pt>
                <c:pt idx="92103" formatCode="0.00E+00">
                  <c:v>-4.5318800000000003E-3</c:v>
                </c:pt>
                <c:pt idx="92104" formatCode="0.00E+00">
                  <c:v>-3.30715E-3</c:v>
                </c:pt>
                <c:pt idx="92105" formatCode="0.00E+00">
                  <c:v>-2.1270400000000002E-3</c:v>
                </c:pt>
                <c:pt idx="92106" formatCode="0.00E+00">
                  <c:v>-9.9179900000000002E-4</c:v>
                </c:pt>
                <c:pt idx="92107" formatCode="0.00E+00">
                  <c:v>9.9463000000000006E-5</c:v>
                </c:pt>
                <c:pt idx="92108" formatCode="0.00E+00">
                  <c:v>1.14795E-3</c:v>
                </c:pt>
                <c:pt idx="92109" formatCode="0.00E+00">
                  <c:v>2.15365E-3</c:v>
                </c:pt>
                <c:pt idx="92110" formatCode="0.00E+00">
                  <c:v>3.1152100000000002E-3</c:v>
                </c:pt>
                <c:pt idx="92111" formatCode="0.00E+00">
                  <c:v>4.0321899999999997E-3</c:v>
                </c:pt>
                <c:pt idx="92112" formatCode="0.00E+00">
                  <c:v>4.9054700000000003E-3</c:v>
                </c:pt>
                <c:pt idx="92113" formatCode="0.00E+00">
                  <c:v>5.73552E-3</c:v>
                </c:pt>
                <c:pt idx="92114" formatCode="0.00E+00">
                  <c:v>6.5220900000000004E-3</c:v>
                </c:pt>
                <c:pt idx="92115" formatCode="0.00E+00">
                  <c:v>7.2651299999999999E-3</c:v>
                </c:pt>
                <c:pt idx="92116" formatCode="0.00E+00">
                  <c:v>7.9653099999999998E-3</c:v>
                </c:pt>
                <c:pt idx="92117" formatCode="0.00E+00">
                  <c:v>8.6234399999999996E-3</c:v>
                </c:pt>
                <c:pt idx="92118" formatCode="0.00E+00">
                  <c:v>9.2399200000000004E-3</c:v>
                </c:pt>
                <c:pt idx="92119" formatCode="0.00E+00">
                  <c:v>9.8151899999999997E-3</c:v>
                </c:pt>
                <c:pt idx="92120">
                  <c:v>1.03503E-2</c:v>
                </c:pt>
                <c:pt idx="92121">
                  <c:v>1.0846400000000001E-2</c:v>
                </c:pt>
                <c:pt idx="92122">
                  <c:v>1.13031E-2</c:v>
                </c:pt>
                <c:pt idx="92123">
                  <c:v>1.17194E-2</c:v>
                </c:pt>
                <c:pt idx="92124">
                  <c:v>1.2094199999999999E-2</c:v>
                </c:pt>
                <c:pt idx="92125">
                  <c:v>1.24273E-2</c:v>
                </c:pt>
                <c:pt idx="92126">
                  <c:v>1.27186E-2</c:v>
                </c:pt>
                <c:pt idx="92127">
                  <c:v>1.29681E-2</c:v>
                </c:pt>
                <c:pt idx="92128">
                  <c:v>1.3175900000000001E-2</c:v>
                </c:pt>
                <c:pt idx="92129">
                  <c:v>1.3341499999999999E-2</c:v>
                </c:pt>
                <c:pt idx="92130">
                  <c:v>1.34655E-2</c:v>
                </c:pt>
                <c:pt idx="92131">
                  <c:v>1.35496E-2</c:v>
                </c:pt>
                <c:pt idx="92132">
                  <c:v>1.3595299999999999E-2</c:v>
                </c:pt>
                <c:pt idx="92133">
                  <c:v>1.3603499999999999E-2</c:v>
                </c:pt>
                <c:pt idx="92134">
                  <c:v>1.3574599999999999E-2</c:v>
                </c:pt>
                <c:pt idx="92135">
                  <c:v>1.35088E-2</c:v>
                </c:pt>
                <c:pt idx="92136">
                  <c:v>1.34065E-2</c:v>
                </c:pt>
                <c:pt idx="92137">
                  <c:v>1.32677E-2</c:v>
                </c:pt>
                <c:pt idx="92138">
                  <c:v>1.3092400000000001E-2</c:v>
                </c:pt>
                <c:pt idx="92139">
                  <c:v>1.2881399999999999E-2</c:v>
                </c:pt>
                <c:pt idx="92140">
                  <c:v>1.2635199999999999E-2</c:v>
                </c:pt>
                <c:pt idx="92141">
                  <c:v>1.23544E-2</c:v>
                </c:pt>
                <c:pt idx="92142">
                  <c:v>1.20409E-2</c:v>
                </c:pt>
                <c:pt idx="92143">
                  <c:v>1.16975E-2</c:v>
                </c:pt>
                <c:pt idx="92144">
                  <c:v>1.13264E-2</c:v>
                </c:pt>
                <c:pt idx="92145">
                  <c:v>1.0929299999999999E-2</c:v>
                </c:pt>
                <c:pt idx="92146">
                  <c:v>1.0508999999999999E-2</c:v>
                </c:pt>
                <c:pt idx="92147">
                  <c:v>1.00669E-2</c:v>
                </c:pt>
                <c:pt idx="92148" formatCode="0.00E+00">
                  <c:v>9.6029900000000005E-3</c:v>
                </c:pt>
                <c:pt idx="92149" formatCode="0.00E+00">
                  <c:v>9.1174700000000008E-3</c:v>
                </c:pt>
                <c:pt idx="92150" formatCode="0.00E+00">
                  <c:v>8.6116200000000004E-3</c:v>
                </c:pt>
                <c:pt idx="92151" formatCode="0.00E+00">
                  <c:v>8.0852200000000006E-3</c:v>
                </c:pt>
                <c:pt idx="92152" formatCode="0.00E+00">
                  <c:v>7.5376599999999998E-3</c:v>
                </c:pt>
                <c:pt idx="92153" formatCode="0.00E+00">
                  <c:v>6.9700400000000003E-3</c:v>
                </c:pt>
                <c:pt idx="92154" formatCode="0.00E+00">
                  <c:v>6.3840700000000004E-3</c:v>
                </c:pt>
                <c:pt idx="92155" formatCode="0.00E+00">
                  <c:v>5.7808900000000003E-3</c:v>
                </c:pt>
                <c:pt idx="92156" formatCode="0.00E+00">
                  <c:v>5.1613300000000004E-3</c:v>
                </c:pt>
                <c:pt idx="92157" formatCode="0.00E+00">
                  <c:v>4.52638E-3</c:v>
                </c:pt>
                <c:pt idx="92158" formatCode="0.00E+00">
                  <c:v>3.87785E-3</c:v>
                </c:pt>
                <c:pt idx="92159" formatCode="0.00E+00">
                  <c:v>3.2178799999999998E-3</c:v>
                </c:pt>
                <c:pt idx="92160" formatCode="0.00E+00">
                  <c:v>2.5482999999999999E-3</c:v>
                </c:pt>
                <c:pt idx="92161" formatCode="0.00E+00">
                  <c:v>1.8705600000000001E-3</c:v>
                </c:pt>
                <c:pt idx="92162" formatCode="0.00E+00">
                  <c:v>1.18567E-3</c:v>
                </c:pt>
                <c:pt idx="92163" formatCode="0.00E+00">
                  <c:v>4.95324E-4</c:v>
                </c:pt>
                <c:pt idx="92164" formatCode="0.00E+00">
                  <c:v>-1.9832699999999999E-4</c:v>
                </c:pt>
                <c:pt idx="92165" formatCode="0.00E+00">
                  <c:v>-8.9444299999999997E-4</c:v>
                </c:pt>
                <c:pt idx="92166" formatCode="0.00E+00">
                  <c:v>-1.5927199999999999E-3</c:v>
                </c:pt>
                <c:pt idx="92167" formatCode="0.00E+00">
                  <c:v>-2.2916500000000001E-3</c:v>
                </c:pt>
                <c:pt idx="92168" formatCode="0.00E+00">
                  <c:v>-2.98869E-3</c:v>
                </c:pt>
                <c:pt idx="92169" formatCode="0.00E+00">
                  <c:v>-3.6810100000000002E-3</c:v>
                </c:pt>
                <c:pt idx="92170" formatCode="0.00E+00">
                  <c:v>-4.3664799999999998E-3</c:v>
                </c:pt>
                <c:pt idx="92171" formatCode="0.00E+00">
                  <c:v>-5.0443299999999996E-3</c:v>
                </c:pt>
                <c:pt idx="92172" formatCode="0.00E+00">
                  <c:v>-5.7144199999999996E-3</c:v>
                </c:pt>
                <c:pt idx="92173" formatCode="0.00E+00">
                  <c:v>-6.3761800000000004E-3</c:v>
                </c:pt>
                <c:pt idx="92174" formatCode="0.00E+00">
                  <c:v>-7.0287700000000002E-3</c:v>
                </c:pt>
                <c:pt idx="92175" formatCode="0.00E+00">
                  <c:v>-7.6719700000000002E-3</c:v>
                </c:pt>
                <c:pt idx="92176" formatCode="0.00E+00">
                  <c:v>-8.3057700000000005E-3</c:v>
                </c:pt>
                <c:pt idx="92177" formatCode="0.00E+00">
                  <c:v>-8.9295799999999995E-3</c:v>
                </c:pt>
                <c:pt idx="92178" formatCode="0.00E+00">
                  <c:v>-9.5423699999999997E-3</c:v>
                </c:pt>
                <c:pt idx="92179">
                  <c:v>-1.0142999999999999E-2</c:v>
                </c:pt>
                <c:pt idx="92180">
                  <c:v>-1.0729300000000001E-2</c:v>
                </c:pt>
                <c:pt idx="92181">
                  <c:v>-1.1298000000000001E-2</c:v>
                </c:pt>
                <c:pt idx="92182">
                  <c:v>-1.18464E-2</c:v>
                </c:pt>
                <c:pt idx="92183">
                  <c:v>-1.23731E-2</c:v>
                </c:pt>
                <c:pt idx="92184">
                  <c:v>-1.28769E-2</c:v>
                </c:pt>
                <c:pt idx="92185">
                  <c:v>-1.33568E-2</c:v>
                </c:pt>
                <c:pt idx="92186">
                  <c:v>-1.38125E-2</c:v>
                </c:pt>
                <c:pt idx="92187">
                  <c:v>-1.42436E-2</c:v>
                </c:pt>
                <c:pt idx="92188">
                  <c:v>-1.46494E-2</c:v>
                </c:pt>
                <c:pt idx="92189">
                  <c:v>-1.50283E-2</c:v>
                </c:pt>
                <c:pt idx="92190">
                  <c:v>-1.53791E-2</c:v>
                </c:pt>
                <c:pt idx="92191">
                  <c:v>-1.5701400000000001E-2</c:v>
                </c:pt>
                <c:pt idx="92192">
                  <c:v>-1.5996300000000001E-2</c:v>
                </c:pt>
                <c:pt idx="92193">
                  <c:v>-1.6265000000000002E-2</c:v>
                </c:pt>
                <c:pt idx="92194">
                  <c:v>-1.65071E-2</c:v>
                </c:pt>
                <c:pt idx="92195">
                  <c:v>-1.6721900000000001E-2</c:v>
                </c:pt>
                <c:pt idx="92196">
                  <c:v>-1.6909E-2</c:v>
                </c:pt>
                <c:pt idx="92197">
                  <c:v>-1.70674E-2</c:v>
                </c:pt>
                <c:pt idx="92198">
                  <c:v>-1.7194299999999999E-2</c:v>
                </c:pt>
                <c:pt idx="92199">
                  <c:v>-1.7287199999999999E-2</c:v>
                </c:pt>
                <c:pt idx="92200">
                  <c:v>-1.7346199999999999E-2</c:v>
                </c:pt>
                <c:pt idx="92201">
                  <c:v>-1.73724E-2</c:v>
                </c:pt>
                <c:pt idx="92202">
                  <c:v>-1.7365599999999998E-2</c:v>
                </c:pt>
                <c:pt idx="92203">
                  <c:v>-1.7324099999999999E-2</c:v>
                </c:pt>
                <c:pt idx="92204">
                  <c:v>-1.7245900000000002E-2</c:v>
                </c:pt>
                <c:pt idx="92205">
                  <c:v>-1.7129999999999999E-2</c:v>
                </c:pt>
                <c:pt idx="92206">
                  <c:v>-1.6976499999999999E-2</c:v>
                </c:pt>
                <c:pt idx="92207">
                  <c:v>-1.6785399999999999E-2</c:v>
                </c:pt>
                <c:pt idx="92208">
                  <c:v>-1.6555799999999999E-2</c:v>
                </c:pt>
                <c:pt idx="92209">
                  <c:v>-1.6287599999999999E-2</c:v>
                </c:pt>
                <c:pt idx="92210">
                  <c:v>-1.5982300000000001E-2</c:v>
                </c:pt>
                <c:pt idx="92211">
                  <c:v>-1.5641100000000002E-2</c:v>
                </c:pt>
                <c:pt idx="92212">
                  <c:v>-1.5263799999999999E-2</c:v>
                </c:pt>
                <c:pt idx="92213">
                  <c:v>-1.48503E-2</c:v>
                </c:pt>
                <c:pt idx="92214">
                  <c:v>-1.44014E-2</c:v>
                </c:pt>
                <c:pt idx="92215">
                  <c:v>-1.39174E-2</c:v>
                </c:pt>
                <c:pt idx="92216">
                  <c:v>-1.3398500000000001E-2</c:v>
                </c:pt>
                <c:pt idx="92217">
                  <c:v>-1.28445E-2</c:v>
                </c:pt>
                <c:pt idx="92218">
                  <c:v>-1.22545E-2</c:v>
                </c:pt>
                <c:pt idx="92219">
                  <c:v>-1.16268E-2</c:v>
                </c:pt>
                <c:pt idx="92220">
                  <c:v>-1.0960900000000001E-2</c:v>
                </c:pt>
                <c:pt idx="92221">
                  <c:v>-1.0257499999999999E-2</c:v>
                </c:pt>
                <c:pt idx="92222" formatCode="0.00E+00">
                  <c:v>-9.5169499999999997E-3</c:v>
                </c:pt>
                <c:pt idx="92223" formatCode="0.00E+00">
                  <c:v>-8.7395700000000003E-3</c:v>
                </c:pt>
                <c:pt idx="92224" formatCode="0.00E+00">
                  <c:v>-7.9262199999999994E-3</c:v>
                </c:pt>
                <c:pt idx="92225" formatCode="0.00E+00">
                  <c:v>-7.0781100000000003E-3</c:v>
                </c:pt>
                <c:pt idx="92226" formatCode="0.00E+00">
                  <c:v>-6.19602E-3</c:v>
                </c:pt>
                <c:pt idx="92227" formatCode="0.00E+00">
                  <c:v>-5.2806199999999998E-3</c:v>
                </c:pt>
                <c:pt idx="92228" formatCode="0.00E+00">
                  <c:v>-4.33287E-3</c:v>
                </c:pt>
                <c:pt idx="92229" formatCode="0.00E+00">
                  <c:v>-3.3536600000000001E-3</c:v>
                </c:pt>
                <c:pt idx="92230" formatCode="0.00E+00">
                  <c:v>-2.3438000000000001E-3</c:v>
                </c:pt>
                <c:pt idx="92231" formatCode="0.00E+00">
                  <c:v>-1.3043E-3</c:v>
                </c:pt>
                <c:pt idx="92232" formatCode="0.00E+00">
                  <c:v>-2.3553800000000001E-4</c:v>
                </c:pt>
                <c:pt idx="92233" formatCode="0.00E+00">
                  <c:v>8.63038E-4</c:v>
                </c:pt>
                <c:pt idx="92234" formatCode="0.00E+00">
                  <c:v>1.9917300000000001E-3</c:v>
                </c:pt>
                <c:pt idx="92235" formatCode="0.00E+00">
                  <c:v>3.15007E-3</c:v>
                </c:pt>
                <c:pt idx="92236" formatCode="0.00E+00">
                  <c:v>4.3375999999999996E-3</c:v>
                </c:pt>
                <c:pt idx="92237" formatCode="0.00E+00">
                  <c:v>5.5538799999999998E-3</c:v>
                </c:pt>
                <c:pt idx="92238" formatCode="0.00E+00">
                  <c:v>6.7970699999999997E-3</c:v>
                </c:pt>
                <c:pt idx="92239" formatCode="0.00E+00">
                  <c:v>8.0641199999999993E-3</c:v>
                </c:pt>
                <c:pt idx="92240" formatCode="0.00E+00">
                  <c:v>9.3528299999999995E-3</c:v>
                </c:pt>
                <c:pt idx="92241">
                  <c:v>1.06625E-2</c:v>
                </c:pt>
                <c:pt idx="92242">
                  <c:v>1.19934E-2</c:v>
                </c:pt>
                <c:pt idx="92243">
                  <c:v>1.3345600000000001E-2</c:v>
                </c:pt>
                <c:pt idx="92244">
                  <c:v>1.4718800000000001E-2</c:v>
                </c:pt>
                <c:pt idx="92245">
                  <c:v>1.6111199999999999E-2</c:v>
                </c:pt>
                <c:pt idx="92246">
                  <c:v>1.7521399999999999E-2</c:v>
                </c:pt>
                <c:pt idx="92247">
                  <c:v>1.8948099999999999E-2</c:v>
                </c:pt>
                <c:pt idx="92248">
                  <c:v>2.0391599999999999E-2</c:v>
                </c:pt>
                <c:pt idx="92249">
                  <c:v>2.1852199999999999E-2</c:v>
                </c:pt>
                <c:pt idx="92250">
                  <c:v>2.33294E-2</c:v>
                </c:pt>
                <c:pt idx="92251">
                  <c:v>2.48214E-2</c:v>
                </c:pt>
                <c:pt idx="92252">
                  <c:v>2.63258E-2</c:v>
                </c:pt>
                <c:pt idx="92253">
                  <c:v>2.7840899999999998E-2</c:v>
                </c:pt>
                <c:pt idx="92254">
                  <c:v>2.93653E-2</c:v>
                </c:pt>
                <c:pt idx="92255">
                  <c:v>3.0897399999999998E-2</c:v>
                </c:pt>
                <c:pt idx="92256">
                  <c:v>3.2435899999999997E-2</c:v>
                </c:pt>
                <c:pt idx="92257">
                  <c:v>3.3980099999999999E-2</c:v>
                </c:pt>
                <c:pt idx="92258">
                  <c:v>3.5529999999999999E-2</c:v>
                </c:pt>
                <c:pt idx="92259">
                  <c:v>3.7085600000000003E-2</c:v>
                </c:pt>
                <c:pt idx="92260">
                  <c:v>3.86465E-2</c:v>
                </c:pt>
                <c:pt idx="92261">
                  <c:v>4.0211299999999998E-2</c:v>
                </c:pt>
                <c:pt idx="92262">
                  <c:v>4.1778099999999999E-2</c:v>
                </c:pt>
                <c:pt idx="92263">
                  <c:v>4.33452E-2</c:v>
                </c:pt>
                <c:pt idx="92264">
                  <c:v>4.4910600000000002E-2</c:v>
                </c:pt>
                <c:pt idx="92265">
                  <c:v>4.6472399999999997E-2</c:v>
                </c:pt>
                <c:pt idx="92266">
                  <c:v>4.8029599999999999E-2</c:v>
                </c:pt>
                <c:pt idx="92267">
                  <c:v>4.9581800000000002E-2</c:v>
                </c:pt>
                <c:pt idx="92268">
                  <c:v>5.1128300000000002E-2</c:v>
                </c:pt>
                <c:pt idx="92269">
                  <c:v>5.2668399999999997E-2</c:v>
                </c:pt>
                <c:pt idx="92270">
                  <c:v>5.4201300000000001E-2</c:v>
                </c:pt>
                <c:pt idx="92271">
                  <c:v>5.5726699999999997E-2</c:v>
                </c:pt>
                <c:pt idx="92272">
                  <c:v>5.72434E-2</c:v>
                </c:pt>
                <c:pt idx="92273">
                  <c:v>5.8750499999999997E-2</c:v>
                </c:pt>
                <c:pt idx="92274">
                  <c:v>6.02474E-2</c:v>
                </c:pt>
                <c:pt idx="92275">
                  <c:v>6.17336E-2</c:v>
                </c:pt>
                <c:pt idx="92276">
                  <c:v>6.3208200000000006E-2</c:v>
                </c:pt>
                <c:pt idx="92277">
                  <c:v>6.4670699999999998E-2</c:v>
                </c:pt>
                <c:pt idx="92278">
                  <c:v>6.6120200000000004E-2</c:v>
                </c:pt>
                <c:pt idx="92279">
                  <c:v>6.7554799999999998E-2</c:v>
                </c:pt>
                <c:pt idx="92280">
                  <c:v>6.8972199999999997E-2</c:v>
                </c:pt>
                <c:pt idx="92281">
                  <c:v>7.0370500000000002E-2</c:v>
                </c:pt>
                <c:pt idx="92282">
                  <c:v>7.1749199999999999E-2</c:v>
                </c:pt>
                <c:pt idx="92283">
                  <c:v>7.3107900000000003E-2</c:v>
                </c:pt>
                <c:pt idx="92284">
                  <c:v>7.4445300000000006E-2</c:v>
                </c:pt>
                <c:pt idx="92285">
                  <c:v>7.5760499999999995E-2</c:v>
                </c:pt>
                <c:pt idx="92286">
                  <c:v>7.70536E-2</c:v>
                </c:pt>
                <c:pt idx="92287">
                  <c:v>7.8325000000000006E-2</c:v>
                </c:pt>
                <c:pt idx="92288">
                  <c:v>7.95738E-2</c:v>
                </c:pt>
                <c:pt idx="92289">
                  <c:v>8.0798900000000007E-2</c:v>
                </c:pt>
                <c:pt idx="92290">
                  <c:v>8.1999299999999997E-2</c:v>
                </c:pt>
                <c:pt idx="92291">
                  <c:v>8.3175299999999994E-2</c:v>
                </c:pt>
                <c:pt idx="92292">
                  <c:v>8.43275E-2</c:v>
                </c:pt>
                <c:pt idx="92293">
                  <c:v>8.5456099999999993E-2</c:v>
                </c:pt>
                <c:pt idx="92294">
                  <c:v>8.6559999999999998E-2</c:v>
                </c:pt>
                <c:pt idx="92295">
                  <c:v>8.7638900000000006E-2</c:v>
                </c:pt>
                <c:pt idx="92296">
                  <c:v>8.8692800000000002E-2</c:v>
                </c:pt>
                <c:pt idx="92297">
                  <c:v>8.9720499999999995E-2</c:v>
                </c:pt>
                <c:pt idx="92298">
                  <c:v>9.0720099999999998E-2</c:v>
                </c:pt>
                <c:pt idx="92299">
                  <c:v>9.1690099999999997E-2</c:v>
                </c:pt>
                <c:pt idx="92300">
                  <c:v>9.2630500000000005E-2</c:v>
                </c:pt>
                <c:pt idx="92301">
                  <c:v>9.3540899999999996E-2</c:v>
                </c:pt>
                <c:pt idx="92302">
                  <c:v>9.4421400000000003E-2</c:v>
                </c:pt>
                <c:pt idx="92303">
                  <c:v>9.5272300000000004E-2</c:v>
                </c:pt>
                <c:pt idx="92304">
                  <c:v>9.6093899999999996E-2</c:v>
                </c:pt>
                <c:pt idx="92305">
                  <c:v>9.6885700000000005E-2</c:v>
                </c:pt>
                <c:pt idx="92306">
                  <c:v>9.7647600000000001E-2</c:v>
                </c:pt>
                <c:pt idx="92307">
                  <c:v>9.8380400000000007E-2</c:v>
                </c:pt>
                <c:pt idx="92308">
                  <c:v>9.9084099999999994E-2</c:v>
                </c:pt>
                <c:pt idx="92309">
                  <c:v>9.9757600000000002E-2</c:v>
                </c:pt>
                <c:pt idx="92310">
                  <c:v>0.100401</c:v>
                </c:pt>
                <c:pt idx="92311">
                  <c:v>0.10101400000000001</c:v>
                </c:pt>
                <c:pt idx="92312">
                  <c:v>0.10159799999999999</c:v>
                </c:pt>
                <c:pt idx="92313">
                  <c:v>0.10215299999999999</c:v>
                </c:pt>
                <c:pt idx="92314">
                  <c:v>0.10267900000000001</c:v>
                </c:pt>
                <c:pt idx="92315">
                  <c:v>0.103176</c:v>
                </c:pt>
                <c:pt idx="92316">
                  <c:v>0.103644</c:v>
                </c:pt>
                <c:pt idx="92317">
                  <c:v>0.104084</c:v>
                </c:pt>
                <c:pt idx="92318">
                  <c:v>0.104494</c:v>
                </c:pt>
                <c:pt idx="92319">
                  <c:v>0.104876</c:v>
                </c:pt>
                <c:pt idx="92320">
                  <c:v>0.105229</c:v>
                </c:pt>
                <c:pt idx="92321">
                  <c:v>0.105554</c:v>
                </c:pt>
                <c:pt idx="92322">
                  <c:v>0.105851</c:v>
                </c:pt>
                <c:pt idx="92323">
                  <c:v>0.106118</c:v>
                </c:pt>
                <c:pt idx="92324">
                  <c:v>0.10635799999999999</c:v>
                </c:pt>
                <c:pt idx="92325">
                  <c:v>0.106569</c:v>
                </c:pt>
                <c:pt idx="92326">
                  <c:v>0.106753</c:v>
                </c:pt>
                <c:pt idx="92327">
                  <c:v>0.10691000000000001</c:v>
                </c:pt>
                <c:pt idx="92328">
                  <c:v>0.107039</c:v>
                </c:pt>
                <c:pt idx="92329">
                  <c:v>0.10714</c:v>
                </c:pt>
                <c:pt idx="92330">
                  <c:v>0.107214</c:v>
                </c:pt>
                <c:pt idx="92331">
                  <c:v>0.107263</c:v>
                </c:pt>
                <c:pt idx="92332">
                  <c:v>0.107284</c:v>
                </c:pt>
                <c:pt idx="92333">
                  <c:v>0.107278</c:v>
                </c:pt>
                <c:pt idx="92334">
                  <c:v>0.107243</c:v>
                </c:pt>
                <c:pt idx="92335">
                  <c:v>0.10718</c:v>
                </c:pt>
                <c:pt idx="92336">
                  <c:v>0.10709100000000001</c:v>
                </c:pt>
                <c:pt idx="92337">
                  <c:v>0.106979</c:v>
                </c:pt>
                <c:pt idx="92338">
                  <c:v>0.106846</c:v>
                </c:pt>
                <c:pt idx="92339">
                  <c:v>0.10669099999999999</c:v>
                </c:pt>
                <c:pt idx="92340">
                  <c:v>0.106515</c:v>
                </c:pt>
                <c:pt idx="92341">
                  <c:v>0.106318</c:v>
                </c:pt>
                <c:pt idx="92342">
                  <c:v>0.1061</c:v>
                </c:pt>
                <c:pt idx="92343">
                  <c:v>0.10586</c:v>
                </c:pt>
                <c:pt idx="92344">
                  <c:v>0.105598</c:v>
                </c:pt>
                <c:pt idx="92345">
                  <c:v>0.105314</c:v>
                </c:pt>
                <c:pt idx="92346">
                  <c:v>0.10501099999999999</c:v>
                </c:pt>
                <c:pt idx="92347">
                  <c:v>0.10469000000000001</c:v>
                </c:pt>
                <c:pt idx="92348">
                  <c:v>0.104354</c:v>
                </c:pt>
                <c:pt idx="92349">
                  <c:v>0.104002</c:v>
                </c:pt>
                <c:pt idx="92350">
                  <c:v>0.10363600000000001</c:v>
                </c:pt>
                <c:pt idx="92351">
                  <c:v>0.103255</c:v>
                </c:pt>
                <c:pt idx="92352">
                  <c:v>0.10285999999999999</c:v>
                </c:pt>
                <c:pt idx="92353">
                  <c:v>0.102449</c:v>
                </c:pt>
                <c:pt idx="92354">
                  <c:v>0.102024</c:v>
                </c:pt>
                <c:pt idx="92355">
                  <c:v>0.10158499999999999</c:v>
                </c:pt>
                <c:pt idx="92356">
                  <c:v>0.101135</c:v>
                </c:pt>
                <c:pt idx="92357">
                  <c:v>0.100671</c:v>
                </c:pt>
                <c:pt idx="92358">
                  <c:v>0.10019599999999999</c:v>
                </c:pt>
                <c:pt idx="92359">
                  <c:v>9.9709500000000006E-2</c:v>
                </c:pt>
                <c:pt idx="92360">
                  <c:v>9.9211300000000002E-2</c:v>
                </c:pt>
                <c:pt idx="92361">
                  <c:v>9.8701399999999995E-2</c:v>
                </c:pt>
                <c:pt idx="92362">
                  <c:v>9.8179299999999997E-2</c:v>
                </c:pt>
                <c:pt idx="92363">
                  <c:v>9.7644800000000004E-2</c:v>
                </c:pt>
                <c:pt idx="92364">
                  <c:v>9.7098199999999996E-2</c:v>
                </c:pt>
                <c:pt idx="92365">
                  <c:v>9.6540100000000004E-2</c:v>
                </c:pt>
                <c:pt idx="92366">
                  <c:v>9.5971399999999998E-2</c:v>
                </c:pt>
                <c:pt idx="92367">
                  <c:v>9.5392599999999994E-2</c:v>
                </c:pt>
                <c:pt idx="92368">
                  <c:v>9.4804700000000006E-2</c:v>
                </c:pt>
                <c:pt idx="92369">
                  <c:v>9.4208399999999998E-2</c:v>
                </c:pt>
                <c:pt idx="92370">
                  <c:v>9.3604599999999996E-2</c:v>
                </c:pt>
                <c:pt idx="92371">
                  <c:v>9.2994599999999997E-2</c:v>
                </c:pt>
                <c:pt idx="92372">
                  <c:v>9.2378799999999997E-2</c:v>
                </c:pt>
                <c:pt idx="92373">
                  <c:v>9.17573E-2</c:v>
                </c:pt>
                <c:pt idx="92374">
                  <c:v>9.1130699999999995E-2</c:v>
                </c:pt>
                <c:pt idx="92375">
                  <c:v>9.0499999999999997E-2</c:v>
                </c:pt>
                <c:pt idx="92376">
                  <c:v>8.9864600000000003E-2</c:v>
                </c:pt>
                <c:pt idx="92377">
                  <c:v>8.9223300000000005E-2</c:v>
                </c:pt>
                <c:pt idx="92378">
                  <c:v>8.8577000000000003E-2</c:v>
                </c:pt>
                <c:pt idx="92379">
                  <c:v>8.7927400000000003E-2</c:v>
                </c:pt>
                <c:pt idx="92380">
                  <c:v>8.72753E-2</c:v>
                </c:pt>
                <c:pt idx="92381">
                  <c:v>8.6621100000000006E-2</c:v>
                </c:pt>
                <c:pt idx="92382">
                  <c:v>8.5965299999999994E-2</c:v>
                </c:pt>
                <c:pt idx="92383">
                  <c:v>8.5308400000000006E-2</c:v>
                </c:pt>
                <c:pt idx="92384">
                  <c:v>8.4650699999999995E-2</c:v>
                </c:pt>
                <c:pt idx="92385">
                  <c:v>8.3992200000000003E-2</c:v>
                </c:pt>
                <c:pt idx="92386">
                  <c:v>8.3332600000000007E-2</c:v>
                </c:pt>
                <c:pt idx="92387">
                  <c:v>8.2671900000000006E-2</c:v>
                </c:pt>
                <c:pt idx="92388">
                  <c:v>8.2010299999999994E-2</c:v>
                </c:pt>
                <c:pt idx="92389">
                  <c:v>8.1348500000000004E-2</c:v>
                </c:pt>
                <c:pt idx="92390">
                  <c:v>8.0687700000000001E-2</c:v>
                </c:pt>
                <c:pt idx="92391">
                  <c:v>8.0029600000000006E-2</c:v>
                </c:pt>
                <c:pt idx="92392">
                  <c:v>7.9374799999999995E-2</c:v>
                </c:pt>
                <c:pt idx="92393">
                  <c:v>7.8723100000000004E-2</c:v>
                </c:pt>
                <c:pt idx="92394">
                  <c:v>7.8074400000000002E-2</c:v>
                </c:pt>
                <c:pt idx="92395">
                  <c:v>7.7429100000000001E-2</c:v>
                </c:pt>
                <c:pt idx="92396">
                  <c:v>7.6786999999999994E-2</c:v>
                </c:pt>
                <c:pt idx="92397">
                  <c:v>7.6148499999999994E-2</c:v>
                </c:pt>
                <c:pt idx="92398">
                  <c:v>7.5514700000000004E-2</c:v>
                </c:pt>
                <c:pt idx="92399">
                  <c:v>7.4885999999999994E-2</c:v>
                </c:pt>
                <c:pt idx="92400">
                  <c:v>7.4262099999999998E-2</c:v>
                </c:pt>
                <c:pt idx="92401">
                  <c:v>7.3642399999999997E-2</c:v>
                </c:pt>
                <c:pt idx="92402">
                  <c:v>7.3026499999999994E-2</c:v>
                </c:pt>
                <c:pt idx="92403">
                  <c:v>7.2415099999999996E-2</c:v>
                </c:pt>
                <c:pt idx="92404">
                  <c:v>7.1808700000000003E-2</c:v>
                </c:pt>
                <c:pt idx="92405">
                  <c:v>7.1207800000000002E-2</c:v>
                </c:pt>
                <c:pt idx="92406">
                  <c:v>7.0613200000000001E-2</c:v>
                </c:pt>
                <c:pt idx="92407">
                  <c:v>7.0025599999999993E-2</c:v>
                </c:pt>
                <c:pt idx="92408">
                  <c:v>6.9445999999999994E-2</c:v>
                </c:pt>
                <c:pt idx="92409">
                  <c:v>6.8875699999999998E-2</c:v>
                </c:pt>
                <c:pt idx="92410">
                  <c:v>6.8315799999999996E-2</c:v>
                </c:pt>
                <c:pt idx="92411">
                  <c:v>6.7766999999999994E-2</c:v>
                </c:pt>
                <c:pt idx="92412">
                  <c:v>6.72296E-2</c:v>
                </c:pt>
                <c:pt idx="92413">
                  <c:v>6.6704299999999994E-2</c:v>
                </c:pt>
                <c:pt idx="92414">
                  <c:v>6.61915E-2</c:v>
                </c:pt>
                <c:pt idx="92415">
                  <c:v>6.5691399999999997E-2</c:v>
                </c:pt>
                <c:pt idx="92416">
                  <c:v>6.5204300000000007E-2</c:v>
                </c:pt>
                <c:pt idx="92417">
                  <c:v>6.4729800000000004E-2</c:v>
                </c:pt>
                <c:pt idx="92418">
                  <c:v>6.4267099999999994E-2</c:v>
                </c:pt>
                <c:pt idx="92419">
                  <c:v>6.3815300000000005E-2</c:v>
                </c:pt>
                <c:pt idx="92420">
                  <c:v>6.3375000000000001E-2</c:v>
                </c:pt>
                <c:pt idx="92421">
                  <c:v>6.2947199999999995E-2</c:v>
                </c:pt>
                <c:pt idx="92422">
                  <c:v>6.25333E-2</c:v>
                </c:pt>
                <c:pt idx="92423">
                  <c:v>6.2135099999999999E-2</c:v>
                </c:pt>
                <c:pt idx="92424">
                  <c:v>6.1754200000000002E-2</c:v>
                </c:pt>
                <c:pt idx="92425">
                  <c:v>6.1390800000000002E-2</c:v>
                </c:pt>
                <c:pt idx="92426">
                  <c:v>6.10442E-2</c:v>
                </c:pt>
                <c:pt idx="92427">
                  <c:v>6.0714400000000002E-2</c:v>
                </c:pt>
                <c:pt idx="92428">
                  <c:v>6.0402299999999999E-2</c:v>
                </c:pt>
                <c:pt idx="92429">
                  <c:v>6.01094E-2</c:v>
                </c:pt>
                <c:pt idx="92430">
                  <c:v>5.9837300000000003E-2</c:v>
                </c:pt>
                <c:pt idx="92431">
                  <c:v>5.9586399999999998E-2</c:v>
                </c:pt>
                <c:pt idx="92432">
                  <c:v>5.9356800000000001E-2</c:v>
                </c:pt>
                <c:pt idx="92433">
                  <c:v>5.9149399999999998E-2</c:v>
                </c:pt>
                <c:pt idx="92434">
                  <c:v>5.8965200000000002E-2</c:v>
                </c:pt>
                <c:pt idx="92435">
                  <c:v>5.8803399999999999E-2</c:v>
                </c:pt>
                <c:pt idx="92436">
                  <c:v>5.86635E-2</c:v>
                </c:pt>
                <c:pt idx="92437">
                  <c:v>5.8546399999999998E-2</c:v>
                </c:pt>
                <c:pt idx="92438">
                  <c:v>5.8452999999999998E-2</c:v>
                </c:pt>
                <c:pt idx="92439">
                  <c:v>5.8383999999999998E-2</c:v>
                </c:pt>
                <c:pt idx="92440">
                  <c:v>5.8339099999999998E-2</c:v>
                </c:pt>
                <c:pt idx="92441">
                  <c:v>5.83172E-2</c:v>
                </c:pt>
                <c:pt idx="92442">
                  <c:v>5.8318000000000002E-2</c:v>
                </c:pt>
                <c:pt idx="92443">
                  <c:v>5.8342499999999999E-2</c:v>
                </c:pt>
                <c:pt idx="92444">
                  <c:v>5.8391899999999997E-2</c:v>
                </c:pt>
                <c:pt idx="92445">
                  <c:v>5.8467100000000001E-2</c:v>
                </c:pt>
                <c:pt idx="92446">
                  <c:v>5.8568599999999998E-2</c:v>
                </c:pt>
                <c:pt idx="92447">
                  <c:v>5.8697100000000002E-2</c:v>
                </c:pt>
                <c:pt idx="92448">
                  <c:v>5.88534E-2</c:v>
                </c:pt>
                <c:pt idx="92449">
                  <c:v>5.9037699999999999E-2</c:v>
                </c:pt>
                <c:pt idx="92450">
                  <c:v>5.9250799999999999E-2</c:v>
                </c:pt>
                <c:pt idx="92451">
                  <c:v>5.9493200000000003E-2</c:v>
                </c:pt>
                <c:pt idx="92452">
                  <c:v>5.97648E-2</c:v>
                </c:pt>
                <c:pt idx="92453">
                  <c:v>6.00657E-2</c:v>
                </c:pt>
                <c:pt idx="92454">
                  <c:v>6.0396400000000003E-2</c:v>
                </c:pt>
                <c:pt idx="92455">
                  <c:v>6.07568E-2</c:v>
                </c:pt>
                <c:pt idx="92456">
                  <c:v>6.1147100000000003E-2</c:v>
                </c:pt>
                <c:pt idx="92457">
                  <c:v>6.1567799999999999E-2</c:v>
                </c:pt>
                <c:pt idx="92458">
                  <c:v>6.2019299999999999E-2</c:v>
                </c:pt>
                <c:pt idx="92459">
                  <c:v>6.2501399999999999E-2</c:v>
                </c:pt>
                <c:pt idx="92460">
                  <c:v>6.3013600000000003E-2</c:v>
                </c:pt>
                <c:pt idx="92461">
                  <c:v>6.3555700000000007E-2</c:v>
                </c:pt>
                <c:pt idx="92462">
                  <c:v>6.4127600000000007E-2</c:v>
                </c:pt>
                <c:pt idx="92463">
                  <c:v>6.4729499999999995E-2</c:v>
                </c:pt>
                <c:pt idx="92464">
                  <c:v>6.5362100000000006E-2</c:v>
                </c:pt>
                <c:pt idx="92465">
                  <c:v>6.6024899999999997E-2</c:v>
                </c:pt>
                <c:pt idx="92466">
                  <c:v>6.6716999999999999E-2</c:v>
                </c:pt>
                <c:pt idx="92467">
                  <c:v>6.7438499999999998E-2</c:v>
                </c:pt>
                <c:pt idx="92468">
                  <c:v>6.8190000000000001E-2</c:v>
                </c:pt>
                <c:pt idx="92469">
                  <c:v>6.8971199999999996E-2</c:v>
                </c:pt>
                <c:pt idx="92470">
                  <c:v>6.9780700000000001E-2</c:v>
                </c:pt>
                <c:pt idx="92471">
                  <c:v>7.0616499999999999E-2</c:v>
                </c:pt>
                <c:pt idx="92472">
                  <c:v>7.1477799999999994E-2</c:v>
                </c:pt>
                <c:pt idx="92473">
                  <c:v>7.2364899999999996E-2</c:v>
                </c:pt>
                <c:pt idx="92474">
                  <c:v>7.3278399999999994E-2</c:v>
                </c:pt>
                <c:pt idx="92475">
                  <c:v>7.4218699999999999E-2</c:v>
                </c:pt>
                <c:pt idx="92476">
                  <c:v>7.5185100000000005E-2</c:v>
                </c:pt>
                <c:pt idx="92477">
                  <c:v>7.61767E-2</c:v>
                </c:pt>
                <c:pt idx="92478">
                  <c:v>7.7192800000000006E-2</c:v>
                </c:pt>
                <c:pt idx="92479">
                  <c:v>7.8232099999999999E-2</c:v>
                </c:pt>
                <c:pt idx="92480">
                  <c:v>7.9293100000000005E-2</c:v>
                </c:pt>
                <c:pt idx="92481">
                  <c:v>8.0374299999999996E-2</c:v>
                </c:pt>
                <c:pt idx="92482">
                  <c:v>8.1474699999999997E-2</c:v>
                </c:pt>
                <c:pt idx="92483">
                  <c:v>8.2593799999999995E-2</c:v>
                </c:pt>
                <c:pt idx="92484">
                  <c:v>8.3732100000000004E-2</c:v>
                </c:pt>
                <c:pt idx="92485">
                  <c:v>8.4889199999999998E-2</c:v>
                </c:pt>
                <c:pt idx="92486">
                  <c:v>8.6063799999999996E-2</c:v>
                </c:pt>
                <c:pt idx="92487">
                  <c:v>8.7254600000000002E-2</c:v>
                </c:pt>
                <c:pt idx="92488">
                  <c:v>8.8460800000000006E-2</c:v>
                </c:pt>
                <c:pt idx="92489">
                  <c:v>8.96811E-2</c:v>
                </c:pt>
                <c:pt idx="92490">
                  <c:v>9.0913900000000006E-2</c:v>
                </c:pt>
                <c:pt idx="92491">
                  <c:v>9.2157900000000001E-2</c:v>
                </c:pt>
                <c:pt idx="92492">
                  <c:v>9.3412599999999998E-2</c:v>
                </c:pt>
                <c:pt idx="92493">
                  <c:v>9.4677200000000003E-2</c:v>
                </c:pt>
                <c:pt idx="92494">
                  <c:v>9.5950199999999999E-2</c:v>
                </c:pt>
                <c:pt idx="92495">
                  <c:v>9.72301E-2</c:v>
                </c:pt>
                <c:pt idx="92496">
                  <c:v>9.8515500000000006E-2</c:v>
                </c:pt>
                <c:pt idx="92497">
                  <c:v>9.9804799999999999E-2</c:v>
                </c:pt>
                <c:pt idx="92498">
                  <c:v>0.10109700000000001</c:v>
                </c:pt>
                <c:pt idx="92499">
                  <c:v>0.10238899999999999</c:v>
                </c:pt>
                <c:pt idx="92500">
                  <c:v>0.103681</c:v>
                </c:pt>
                <c:pt idx="92501">
                  <c:v>0.10497099999999999</c:v>
                </c:pt>
                <c:pt idx="92502">
                  <c:v>0.106256</c:v>
                </c:pt>
                <c:pt idx="92503">
                  <c:v>0.10753699999999999</c:v>
                </c:pt>
                <c:pt idx="92504">
                  <c:v>0.10881</c:v>
                </c:pt>
                <c:pt idx="92505">
                  <c:v>0.11007400000000001</c:v>
                </c:pt>
                <c:pt idx="92506">
                  <c:v>0.111327</c:v>
                </c:pt>
                <c:pt idx="92507">
                  <c:v>0.112567</c:v>
                </c:pt>
                <c:pt idx="92508">
                  <c:v>0.11379400000000001</c:v>
                </c:pt>
                <c:pt idx="92509">
                  <c:v>0.115004</c:v>
                </c:pt>
                <c:pt idx="92510">
                  <c:v>0.11619699999999999</c:v>
                </c:pt>
                <c:pt idx="92511">
                  <c:v>0.11737</c:v>
                </c:pt>
                <c:pt idx="92512">
                  <c:v>0.118522</c:v>
                </c:pt>
                <c:pt idx="92513">
                  <c:v>0.119653</c:v>
                </c:pt>
                <c:pt idx="92514">
                  <c:v>0.12076099999999999</c:v>
                </c:pt>
                <c:pt idx="92515">
                  <c:v>0.12184399999999999</c:v>
                </c:pt>
                <c:pt idx="92516">
                  <c:v>0.122902</c:v>
                </c:pt>
                <c:pt idx="92517">
                  <c:v>0.123931</c:v>
                </c:pt>
                <c:pt idx="92518">
                  <c:v>0.124931</c:v>
                </c:pt>
                <c:pt idx="92519">
                  <c:v>0.12589900000000001</c:v>
                </c:pt>
                <c:pt idx="92520">
                  <c:v>0.126834</c:v>
                </c:pt>
                <c:pt idx="92521">
                  <c:v>0.12773499999999999</c:v>
                </c:pt>
                <c:pt idx="92522">
                  <c:v>0.12859999999999999</c:v>
                </c:pt>
                <c:pt idx="92523">
                  <c:v>0.12942699999999999</c:v>
                </c:pt>
                <c:pt idx="92524">
                  <c:v>0.130215</c:v>
                </c:pt>
                <c:pt idx="92525">
                  <c:v>0.130964</c:v>
                </c:pt>
                <c:pt idx="92526">
                  <c:v>0.13167100000000001</c:v>
                </c:pt>
                <c:pt idx="92527">
                  <c:v>0.13233700000000001</c:v>
                </c:pt>
                <c:pt idx="92528">
                  <c:v>0.132961</c:v>
                </c:pt>
                <c:pt idx="92529">
                  <c:v>0.133543</c:v>
                </c:pt>
                <c:pt idx="92530">
                  <c:v>0.13408200000000001</c:v>
                </c:pt>
                <c:pt idx="92531">
                  <c:v>0.134576</c:v>
                </c:pt>
                <c:pt idx="92532">
                  <c:v>0.13502400000000001</c:v>
                </c:pt>
                <c:pt idx="92533">
                  <c:v>0.13542599999999999</c:v>
                </c:pt>
                <c:pt idx="92534">
                  <c:v>0.13577900000000001</c:v>
                </c:pt>
                <c:pt idx="92535">
                  <c:v>0.13608500000000001</c:v>
                </c:pt>
                <c:pt idx="92536">
                  <c:v>0.13634299999999999</c:v>
                </c:pt>
                <c:pt idx="92537">
                  <c:v>0.13655300000000001</c:v>
                </c:pt>
                <c:pt idx="92538">
                  <c:v>0.136715</c:v>
                </c:pt>
                <c:pt idx="92539">
                  <c:v>0.13682800000000001</c:v>
                </c:pt>
                <c:pt idx="92540">
                  <c:v>0.13689299999999999</c:v>
                </c:pt>
                <c:pt idx="92541">
                  <c:v>0.136909</c:v>
                </c:pt>
                <c:pt idx="92542">
                  <c:v>0.136876</c:v>
                </c:pt>
                <c:pt idx="92543">
                  <c:v>0.136795</c:v>
                </c:pt>
                <c:pt idx="92544">
                  <c:v>0.13666300000000001</c:v>
                </c:pt>
                <c:pt idx="92545">
                  <c:v>0.13648299999999999</c:v>
                </c:pt>
                <c:pt idx="92546">
                  <c:v>0.13625300000000001</c:v>
                </c:pt>
                <c:pt idx="92547">
                  <c:v>0.13597600000000001</c:v>
                </c:pt>
                <c:pt idx="92548">
                  <c:v>0.13565199999999999</c:v>
                </c:pt>
                <c:pt idx="92549">
                  <c:v>0.13528100000000001</c:v>
                </c:pt>
                <c:pt idx="92550">
                  <c:v>0.13486300000000001</c:v>
                </c:pt>
                <c:pt idx="92551">
                  <c:v>0.13439899999999999</c:v>
                </c:pt>
                <c:pt idx="92552">
                  <c:v>0.13388800000000001</c:v>
                </c:pt>
                <c:pt idx="92553">
                  <c:v>0.13333200000000001</c:v>
                </c:pt>
                <c:pt idx="92554">
                  <c:v>0.13273199999999999</c:v>
                </c:pt>
                <c:pt idx="92555">
                  <c:v>0.13208900000000001</c:v>
                </c:pt>
                <c:pt idx="92556">
                  <c:v>0.13140399999999999</c:v>
                </c:pt>
                <c:pt idx="92557">
                  <c:v>0.13067899999999999</c:v>
                </c:pt>
                <c:pt idx="92558">
                  <c:v>0.129913</c:v>
                </c:pt>
                <c:pt idx="92559">
                  <c:v>0.129109</c:v>
                </c:pt>
                <c:pt idx="92560">
                  <c:v>0.12826899999999999</c:v>
                </c:pt>
                <c:pt idx="92561">
                  <c:v>0.12739500000000001</c:v>
                </c:pt>
                <c:pt idx="92562">
                  <c:v>0.12648799999999999</c:v>
                </c:pt>
                <c:pt idx="92563">
                  <c:v>0.12554999999999999</c:v>
                </c:pt>
                <c:pt idx="92564">
                  <c:v>0.124582</c:v>
                </c:pt>
                <c:pt idx="92565">
                  <c:v>0.123588</c:v>
                </c:pt>
                <c:pt idx="92566">
                  <c:v>0.122568</c:v>
                </c:pt>
                <c:pt idx="92567">
                  <c:v>0.12152499999999999</c:v>
                </c:pt>
                <c:pt idx="92568">
                  <c:v>0.120459</c:v>
                </c:pt>
                <c:pt idx="92569">
                  <c:v>0.119371</c:v>
                </c:pt>
                <c:pt idx="92570">
                  <c:v>0.11826399999999999</c:v>
                </c:pt>
                <c:pt idx="92571">
                  <c:v>0.11713800000000001</c:v>
                </c:pt>
                <c:pt idx="92572">
                  <c:v>0.115995</c:v>
                </c:pt>
                <c:pt idx="92573">
                  <c:v>0.114838</c:v>
                </c:pt>
                <c:pt idx="92574">
                  <c:v>0.11366900000000001</c:v>
                </c:pt>
                <c:pt idx="92575">
                  <c:v>0.11248900000000001</c:v>
                </c:pt>
                <c:pt idx="92576">
                  <c:v>0.111302</c:v>
                </c:pt>
                <c:pt idx="92577">
                  <c:v>0.110109</c:v>
                </c:pt>
                <c:pt idx="92578">
                  <c:v>0.10891000000000001</c:v>
                </c:pt>
                <c:pt idx="92579">
                  <c:v>0.107708</c:v>
                </c:pt>
                <c:pt idx="92580">
                  <c:v>0.106504</c:v>
                </c:pt>
                <c:pt idx="92581">
                  <c:v>0.1053</c:v>
                </c:pt>
                <c:pt idx="92582">
                  <c:v>0.104098</c:v>
                </c:pt>
                <c:pt idx="92583">
                  <c:v>0.10290000000000001</c:v>
                </c:pt>
                <c:pt idx="92584">
                  <c:v>0.10170800000000001</c:v>
                </c:pt>
                <c:pt idx="92585">
                  <c:v>0.100525</c:v>
                </c:pt>
                <c:pt idx="92586">
                  <c:v>9.9352300000000004E-2</c:v>
                </c:pt>
                <c:pt idx="92587">
                  <c:v>9.8190399999999997E-2</c:v>
                </c:pt>
                <c:pt idx="92588">
                  <c:v>9.7041000000000002E-2</c:v>
                </c:pt>
                <c:pt idx="92589">
                  <c:v>9.5905699999999997E-2</c:v>
                </c:pt>
                <c:pt idx="92590">
                  <c:v>9.4786200000000001E-2</c:v>
                </c:pt>
                <c:pt idx="92591">
                  <c:v>9.3684400000000001E-2</c:v>
                </c:pt>
                <c:pt idx="92592">
                  <c:v>9.2601799999999998E-2</c:v>
                </c:pt>
                <c:pt idx="92593">
                  <c:v>9.1539999999999996E-2</c:v>
                </c:pt>
                <c:pt idx="92594">
                  <c:v>9.05006E-2</c:v>
                </c:pt>
                <c:pt idx="92595">
                  <c:v>8.9484900000000006E-2</c:v>
                </c:pt>
                <c:pt idx="92596">
                  <c:v>8.8494699999999996E-2</c:v>
                </c:pt>
                <c:pt idx="92597">
                  <c:v>8.7531300000000006E-2</c:v>
                </c:pt>
                <c:pt idx="92598">
                  <c:v>8.6596099999999995E-2</c:v>
                </c:pt>
                <c:pt idx="92599">
                  <c:v>8.5689799999999997E-2</c:v>
                </c:pt>
                <c:pt idx="92600">
                  <c:v>8.4813399999999997E-2</c:v>
                </c:pt>
                <c:pt idx="92601">
                  <c:v>8.3968799999999996E-2</c:v>
                </c:pt>
                <c:pt idx="92602">
                  <c:v>8.3157900000000007E-2</c:v>
                </c:pt>
                <c:pt idx="92603">
                  <c:v>8.2381999999999997E-2</c:v>
                </c:pt>
                <c:pt idx="92604">
                  <c:v>8.1642000000000006E-2</c:v>
                </c:pt>
                <c:pt idx="92605">
                  <c:v>8.0938999999999997E-2</c:v>
                </c:pt>
                <c:pt idx="92606">
                  <c:v>8.0273700000000003E-2</c:v>
                </c:pt>
                <c:pt idx="92607">
                  <c:v>7.9646700000000001E-2</c:v>
                </c:pt>
                <c:pt idx="92608">
                  <c:v>7.9058400000000001E-2</c:v>
                </c:pt>
                <c:pt idx="92609">
                  <c:v>7.8508700000000001E-2</c:v>
                </c:pt>
                <c:pt idx="92610">
                  <c:v>7.7998100000000001E-2</c:v>
                </c:pt>
                <c:pt idx="92611">
                  <c:v>7.7527899999999997E-2</c:v>
                </c:pt>
                <c:pt idx="92612">
                  <c:v>7.7099399999999998E-2</c:v>
                </c:pt>
                <c:pt idx="92613">
                  <c:v>7.6713199999999995E-2</c:v>
                </c:pt>
                <c:pt idx="92614">
                  <c:v>7.6369599999999996E-2</c:v>
                </c:pt>
                <c:pt idx="92615">
                  <c:v>7.6069100000000001E-2</c:v>
                </c:pt>
                <c:pt idx="92616">
                  <c:v>7.5812299999999999E-2</c:v>
                </c:pt>
                <c:pt idx="92617">
                  <c:v>7.5599600000000003E-2</c:v>
                </c:pt>
                <c:pt idx="92618">
                  <c:v>7.5430999999999998E-2</c:v>
                </c:pt>
                <c:pt idx="92619">
                  <c:v>7.5306399999999996E-2</c:v>
                </c:pt>
                <c:pt idx="92620">
                  <c:v>7.5225700000000006E-2</c:v>
                </c:pt>
                <c:pt idx="92621">
                  <c:v>7.5188900000000003E-2</c:v>
                </c:pt>
                <c:pt idx="92622">
                  <c:v>7.5195600000000001E-2</c:v>
                </c:pt>
                <c:pt idx="92623">
                  <c:v>7.5245199999999998E-2</c:v>
                </c:pt>
                <c:pt idx="92624">
                  <c:v>7.5337699999999994E-2</c:v>
                </c:pt>
                <c:pt idx="92625">
                  <c:v>7.5473600000000002E-2</c:v>
                </c:pt>
                <c:pt idx="92626">
                  <c:v>7.5652999999999998E-2</c:v>
                </c:pt>
                <c:pt idx="92627">
                  <c:v>7.5875399999999996E-2</c:v>
                </c:pt>
                <c:pt idx="92628">
                  <c:v>7.6140200000000005E-2</c:v>
                </c:pt>
                <c:pt idx="92629">
                  <c:v>7.6445899999999997E-2</c:v>
                </c:pt>
                <c:pt idx="92630">
                  <c:v>7.6791200000000004E-2</c:v>
                </c:pt>
                <c:pt idx="92631">
                  <c:v>7.7175099999999996E-2</c:v>
                </c:pt>
                <c:pt idx="92632">
                  <c:v>7.7596799999999994E-2</c:v>
                </c:pt>
                <c:pt idx="92633">
                  <c:v>7.8055399999999997E-2</c:v>
                </c:pt>
                <c:pt idx="92634">
                  <c:v>7.8550700000000001E-2</c:v>
                </c:pt>
                <c:pt idx="92635">
                  <c:v>7.9082200000000005E-2</c:v>
                </c:pt>
                <c:pt idx="92636">
                  <c:v>7.96486E-2</c:v>
                </c:pt>
                <c:pt idx="92637">
                  <c:v>8.0247600000000002E-2</c:v>
                </c:pt>
                <c:pt idx="92638">
                  <c:v>8.0877299999999999E-2</c:v>
                </c:pt>
                <c:pt idx="92639">
                  <c:v>8.1536800000000006E-2</c:v>
                </c:pt>
                <c:pt idx="92640">
                  <c:v>8.2225500000000007E-2</c:v>
                </c:pt>
                <c:pt idx="92641">
                  <c:v>8.2942199999999994E-2</c:v>
                </c:pt>
                <c:pt idx="92642">
                  <c:v>8.3685999999999997E-2</c:v>
                </c:pt>
                <c:pt idx="92643">
                  <c:v>8.44559E-2</c:v>
                </c:pt>
                <c:pt idx="92644">
                  <c:v>8.5250599999999996E-2</c:v>
                </c:pt>
                <c:pt idx="92645">
                  <c:v>8.6068699999999998E-2</c:v>
                </c:pt>
                <c:pt idx="92646">
                  <c:v>8.6908299999999994E-2</c:v>
                </c:pt>
                <c:pt idx="92647">
                  <c:v>8.7767800000000007E-2</c:v>
                </c:pt>
                <c:pt idx="92648">
                  <c:v>8.8646299999999997E-2</c:v>
                </c:pt>
                <c:pt idx="92649">
                  <c:v>8.9542999999999998E-2</c:v>
                </c:pt>
                <c:pt idx="92650">
                  <c:v>9.0457899999999994E-2</c:v>
                </c:pt>
                <c:pt idx="92651">
                  <c:v>9.1391E-2</c:v>
                </c:pt>
                <c:pt idx="92652">
                  <c:v>9.2340500000000006E-2</c:v>
                </c:pt>
                <c:pt idx="92653">
                  <c:v>9.3302499999999997E-2</c:v>
                </c:pt>
                <c:pt idx="92654">
                  <c:v>9.4273899999999994E-2</c:v>
                </c:pt>
                <c:pt idx="92655">
                  <c:v>9.5252500000000004E-2</c:v>
                </c:pt>
                <c:pt idx="92656">
                  <c:v>9.6236100000000005E-2</c:v>
                </c:pt>
                <c:pt idx="92657">
                  <c:v>9.7222100000000006E-2</c:v>
                </c:pt>
                <c:pt idx="92658">
                  <c:v>9.8208199999999995E-2</c:v>
                </c:pt>
                <c:pt idx="92659">
                  <c:v>9.9192600000000006E-2</c:v>
                </c:pt>
                <c:pt idx="92660">
                  <c:v>0.100173</c:v>
                </c:pt>
                <c:pt idx="92661">
                  <c:v>0.101148</c:v>
                </c:pt>
                <c:pt idx="92662">
                  <c:v>0.102115</c:v>
                </c:pt>
                <c:pt idx="92663">
                  <c:v>0.103072</c:v>
                </c:pt>
                <c:pt idx="92664">
                  <c:v>0.104017</c:v>
                </c:pt>
                <c:pt idx="92665">
                  <c:v>0.104946</c:v>
                </c:pt>
                <c:pt idx="92666">
                  <c:v>0.10585899999999999</c:v>
                </c:pt>
                <c:pt idx="92667">
                  <c:v>0.106751</c:v>
                </c:pt>
                <c:pt idx="92668">
                  <c:v>0.107623</c:v>
                </c:pt>
                <c:pt idx="92669">
                  <c:v>0.108473</c:v>
                </c:pt>
                <c:pt idx="92670">
                  <c:v>0.10929800000000001</c:v>
                </c:pt>
                <c:pt idx="92671">
                  <c:v>0.110098</c:v>
                </c:pt>
                <c:pt idx="92672">
                  <c:v>0.11087</c:v>
                </c:pt>
                <c:pt idx="92673">
                  <c:v>0.111614</c:v>
                </c:pt>
                <c:pt idx="92674">
                  <c:v>0.112328</c:v>
                </c:pt>
                <c:pt idx="92675">
                  <c:v>0.113009</c:v>
                </c:pt>
                <c:pt idx="92676">
                  <c:v>0.11365599999999999</c:v>
                </c:pt>
                <c:pt idx="92677">
                  <c:v>0.11426699999999999</c:v>
                </c:pt>
                <c:pt idx="92678">
                  <c:v>0.114841</c:v>
                </c:pt>
                <c:pt idx="92679">
                  <c:v>0.11537500000000001</c:v>
                </c:pt>
                <c:pt idx="92680">
                  <c:v>0.115869</c:v>
                </c:pt>
                <c:pt idx="92681">
                  <c:v>0.11632000000000001</c:v>
                </c:pt>
                <c:pt idx="92682">
                  <c:v>0.116728</c:v>
                </c:pt>
                <c:pt idx="92683">
                  <c:v>0.11709</c:v>
                </c:pt>
                <c:pt idx="92684">
                  <c:v>0.117406</c:v>
                </c:pt>
                <c:pt idx="92685">
                  <c:v>0.117674</c:v>
                </c:pt>
                <c:pt idx="92686">
                  <c:v>0.117893</c:v>
                </c:pt>
                <c:pt idx="92687">
                  <c:v>0.118061</c:v>
                </c:pt>
                <c:pt idx="92688">
                  <c:v>0.11817900000000001</c:v>
                </c:pt>
                <c:pt idx="92689">
                  <c:v>0.118244</c:v>
                </c:pt>
                <c:pt idx="92690">
                  <c:v>0.118256</c:v>
                </c:pt>
                <c:pt idx="92691">
                  <c:v>0.118214</c:v>
                </c:pt>
                <c:pt idx="92692">
                  <c:v>0.118119</c:v>
                </c:pt>
                <c:pt idx="92693">
                  <c:v>0.117969</c:v>
                </c:pt>
                <c:pt idx="92694">
                  <c:v>0.11776499999999999</c:v>
                </c:pt>
                <c:pt idx="92695">
                  <c:v>0.117506</c:v>
                </c:pt>
                <c:pt idx="92696">
                  <c:v>0.117192</c:v>
                </c:pt>
                <c:pt idx="92697">
                  <c:v>0.116822</c:v>
                </c:pt>
                <c:pt idx="92698">
                  <c:v>0.116397</c:v>
                </c:pt>
                <c:pt idx="92699">
                  <c:v>0.11591600000000001</c:v>
                </c:pt>
                <c:pt idx="92700">
                  <c:v>0.115381</c:v>
                </c:pt>
                <c:pt idx="92701">
                  <c:v>0.11479300000000001</c:v>
                </c:pt>
                <c:pt idx="92702">
                  <c:v>0.114151</c:v>
                </c:pt>
                <c:pt idx="92703">
                  <c:v>0.113457</c:v>
                </c:pt>
                <c:pt idx="92704">
                  <c:v>0.11271200000000001</c:v>
                </c:pt>
                <c:pt idx="92705">
                  <c:v>0.111916</c:v>
                </c:pt>
                <c:pt idx="92706">
                  <c:v>0.111071</c:v>
                </c:pt>
                <c:pt idx="92707">
                  <c:v>0.110177</c:v>
                </c:pt>
                <c:pt idx="92708">
                  <c:v>0.109237</c:v>
                </c:pt>
                <c:pt idx="92709">
                  <c:v>0.108249</c:v>
                </c:pt>
                <c:pt idx="92710">
                  <c:v>0.10721700000000001</c:v>
                </c:pt>
                <c:pt idx="92711">
                  <c:v>0.106141</c:v>
                </c:pt>
                <c:pt idx="92712">
                  <c:v>0.10502300000000001</c:v>
                </c:pt>
                <c:pt idx="92713">
                  <c:v>0.103865</c:v>
                </c:pt>
                <c:pt idx="92714">
                  <c:v>0.10267</c:v>
                </c:pt>
                <c:pt idx="92715">
                  <c:v>0.10144</c:v>
                </c:pt>
                <c:pt idx="92716">
                  <c:v>0.100176</c:v>
                </c:pt>
                <c:pt idx="92717">
                  <c:v>9.8880499999999996E-2</c:v>
                </c:pt>
                <c:pt idx="92718">
                  <c:v>9.7555299999999998E-2</c:v>
                </c:pt>
                <c:pt idx="92719">
                  <c:v>9.6202499999999996E-2</c:v>
                </c:pt>
                <c:pt idx="92720">
                  <c:v>9.4824800000000001E-2</c:v>
                </c:pt>
                <c:pt idx="92721">
                  <c:v>9.3424999999999994E-2</c:v>
                </c:pt>
                <c:pt idx="92722">
                  <c:v>9.2006500000000005E-2</c:v>
                </c:pt>
                <c:pt idx="92723">
                  <c:v>9.0571899999999997E-2</c:v>
                </c:pt>
                <c:pt idx="92724">
                  <c:v>8.9123099999999997E-2</c:v>
                </c:pt>
                <c:pt idx="92725">
                  <c:v>8.7661500000000003E-2</c:v>
                </c:pt>
                <c:pt idx="92726">
                  <c:v>8.6189399999999999E-2</c:v>
                </c:pt>
                <c:pt idx="92727">
                  <c:v>8.4709900000000005E-2</c:v>
                </c:pt>
                <c:pt idx="92728">
                  <c:v>8.3225999999999994E-2</c:v>
                </c:pt>
                <c:pt idx="92729">
                  <c:v>8.1740300000000002E-2</c:v>
                </c:pt>
                <c:pt idx="92730">
                  <c:v>8.0255400000000005E-2</c:v>
                </c:pt>
                <c:pt idx="92731">
                  <c:v>7.87741E-2</c:v>
                </c:pt>
                <c:pt idx="92732">
                  <c:v>7.7299099999999996E-2</c:v>
                </c:pt>
                <c:pt idx="92733">
                  <c:v>7.5832999999999998E-2</c:v>
                </c:pt>
                <c:pt idx="92734">
                  <c:v>7.4377899999999997E-2</c:v>
                </c:pt>
                <c:pt idx="92735">
                  <c:v>7.2936299999999996E-2</c:v>
                </c:pt>
                <c:pt idx="92736">
                  <c:v>7.1511199999999997E-2</c:v>
                </c:pt>
                <c:pt idx="92737">
                  <c:v>7.0106500000000002E-2</c:v>
                </c:pt>
                <c:pt idx="92738">
                  <c:v>6.8726999999999996E-2</c:v>
                </c:pt>
                <c:pt idx="92739">
                  <c:v>6.7376099999999994E-2</c:v>
                </c:pt>
                <c:pt idx="92740">
                  <c:v>6.6054600000000005E-2</c:v>
                </c:pt>
                <c:pt idx="92741">
                  <c:v>6.4762399999999998E-2</c:v>
                </c:pt>
                <c:pt idx="92742">
                  <c:v>6.3501600000000005E-2</c:v>
                </c:pt>
                <c:pt idx="92743">
                  <c:v>6.2274999999999997E-2</c:v>
                </c:pt>
                <c:pt idx="92744">
                  <c:v>6.1084300000000001E-2</c:v>
                </c:pt>
                <c:pt idx="92745">
                  <c:v>5.9930999999999998E-2</c:v>
                </c:pt>
                <c:pt idx="92746">
                  <c:v>5.88167E-2</c:v>
                </c:pt>
                <c:pt idx="92747">
                  <c:v>5.7743599999999999E-2</c:v>
                </c:pt>
                <c:pt idx="92748">
                  <c:v>5.6713600000000003E-2</c:v>
                </c:pt>
                <c:pt idx="92749">
                  <c:v>5.5728E-2</c:v>
                </c:pt>
                <c:pt idx="92750">
                  <c:v>5.47879E-2</c:v>
                </c:pt>
                <c:pt idx="92751">
                  <c:v>5.3894400000000002E-2</c:v>
                </c:pt>
                <c:pt idx="92752">
                  <c:v>5.3047799999999999E-2</c:v>
                </c:pt>
                <c:pt idx="92753">
                  <c:v>5.22491E-2</c:v>
                </c:pt>
                <c:pt idx="92754">
                  <c:v>5.1499400000000001E-2</c:v>
                </c:pt>
                <c:pt idx="92755">
                  <c:v>5.0800100000000001E-2</c:v>
                </c:pt>
                <c:pt idx="92756">
                  <c:v>5.0152500000000003E-2</c:v>
                </c:pt>
                <c:pt idx="92757">
                  <c:v>4.9557400000000001E-2</c:v>
                </c:pt>
                <c:pt idx="92758">
                  <c:v>4.9015400000000001E-2</c:v>
                </c:pt>
                <c:pt idx="92759">
                  <c:v>4.8527500000000001E-2</c:v>
                </c:pt>
                <c:pt idx="92760">
                  <c:v>4.8094900000000003E-2</c:v>
                </c:pt>
                <c:pt idx="92761">
                  <c:v>4.7718499999999997E-2</c:v>
                </c:pt>
                <c:pt idx="92762">
                  <c:v>4.7398900000000001E-2</c:v>
                </c:pt>
                <c:pt idx="92763">
                  <c:v>4.71361E-2</c:v>
                </c:pt>
                <c:pt idx="92764">
                  <c:v>4.6930100000000002E-2</c:v>
                </c:pt>
                <c:pt idx="92765">
                  <c:v>4.6780700000000001E-2</c:v>
                </c:pt>
                <c:pt idx="92766">
                  <c:v>4.6687699999999999E-2</c:v>
                </c:pt>
                <c:pt idx="92767">
                  <c:v>4.6650499999999998E-2</c:v>
                </c:pt>
                <c:pt idx="92768">
                  <c:v>4.6668300000000003E-2</c:v>
                </c:pt>
                <c:pt idx="92769">
                  <c:v>4.6740499999999997E-2</c:v>
                </c:pt>
                <c:pt idx="92770">
                  <c:v>4.6866100000000001E-2</c:v>
                </c:pt>
                <c:pt idx="92771">
                  <c:v>4.7044500000000003E-2</c:v>
                </c:pt>
                <c:pt idx="92772">
                  <c:v>4.7274999999999998E-2</c:v>
                </c:pt>
                <c:pt idx="92773">
                  <c:v>4.7556800000000003E-2</c:v>
                </c:pt>
                <c:pt idx="92774">
                  <c:v>4.7888300000000002E-2</c:v>
                </c:pt>
                <c:pt idx="92775">
                  <c:v>4.82678E-2</c:v>
                </c:pt>
                <c:pt idx="92776">
                  <c:v>4.8693800000000002E-2</c:v>
                </c:pt>
                <c:pt idx="92777">
                  <c:v>4.9164800000000002E-2</c:v>
                </c:pt>
                <c:pt idx="92778">
                  <c:v>4.9679300000000003E-2</c:v>
                </c:pt>
                <c:pt idx="92779">
                  <c:v>5.0235500000000002E-2</c:v>
                </c:pt>
                <c:pt idx="92780">
                  <c:v>5.0831899999999999E-2</c:v>
                </c:pt>
                <c:pt idx="92781">
                  <c:v>5.14668E-2</c:v>
                </c:pt>
                <c:pt idx="92782">
                  <c:v>5.2138299999999999E-2</c:v>
                </c:pt>
                <c:pt idx="92783">
                  <c:v>5.2844799999999997E-2</c:v>
                </c:pt>
                <c:pt idx="92784">
                  <c:v>5.35845E-2</c:v>
                </c:pt>
                <c:pt idx="92785">
                  <c:v>5.4355399999999998E-2</c:v>
                </c:pt>
                <c:pt idx="92786">
                  <c:v>5.5155099999999999E-2</c:v>
                </c:pt>
                <c:pt idx="92787">
                  <c:v>5.5981599999999999E-2</c:v>
                </c:pt>
                <c:pt idx="92788">
                  <c:v>5.6833099999999998E-2</c:v>
                </c:pt>
                <c:pt idx="92789">
                  <c:v>5.7708299999999997E-2</c:v>
                </c:pt>
                <c:pt idx="92790">
                  <c:v>5.8605200000000003E-2</c:v>
                </c:pt>
                <c:pt idx="92791">
                  <c:v>5.9521600000000001E-2</c:v>
                </c:pt>
                <c:pt idx="92792">
                  <c:v>6.0454800000000003E-2</c:v>
                </c:pt>
                <c:pt idx="92793">
                  <c:v>6.1402100000000001E-2</c:v>
                </c:pt>
                <c:pt idx="92794">
                  <c:v>6.2360499999999999E-2</c:v>
                </c:pt>
                <c:pt idx="92795">
                  <c:v>6.3327499999999995E-2</c:v>
                </c:pt>
                <c:pt idx="92796">
                  <c:v>6.4300200000000002E-2</c:v>
                </c:pt>
                <c:pt idx="92797">
                  <c:v>6.5276200000000006E-2</c:v>
                </c:pt>
                <c:pt idx="92798">
                  <c:v>6.6252800000000001E-2</c:v>
                </c:pt>
                <c:pt idx="92799">
                  <c:v>6.7227599999999998E-2</c:v>
                </c:pt>
                <c:pt idx="92800">
                  <c:v>6.8198499999999995E-2</c:v>
                </c:pt>
                <c:pt idx="92801">
                  <c:v>6.9162799999999997E-2</c:v>
                </c:pt>
                <c:pt idx="92802">
                  <c:v>7.0118E-2</c:v>
                </c:pt>
                <c:pt idx="92803">
                  <c:v>7.1060899999999996E-2</c:v>
                </c:pt>
                <c:pt idx="92804">
                  <c:v>7.1988899999999995E-2</c:v>
                </c:pt>
                <c:pt idx="92805">
                  <c:v>7.2899500000000006E-2</c:v>
                </c:pt>
                <c:pt idx="92806">
                  <c:v>7.3790599999999998E-2</c:v>
                </c:pt>
                <c:pt idx="92807">
                  <c:v>7.4660299999999999E-2</c:v>
                </c:pt>
                <c:pt idx="92808">
                  <c:v>7.5506599999999993E-2</c:v>
                </c:pt>
                <c:pt idx="92809">
                  <c:v>7.6327999999999993E-2</c:v>
                </c:pt>
                <c:pt idx="92810">
                  <c:v>7.7122300000000005E-2</c:v>
                </c:pt>
                <c:pt idx="92811">
                  <c:v>7.7886999999999998E-2</c:v>
                </c:pt>
                <c:pt idx="92812">
                  <c:v>7.8619300000000003E-2</c:v>
                </c:pt>
                <c:pt idx="92813">
                  <c:v>7.9316399999999995E-2</c:v>
                </c:pt>
                <c:pt idx="92814">
                  <c:v>7.99758E-2</c:v>
                </c:pt>
                <c:pt idx="92815">
                  <c:v>8.0595799999999995E-2</c:v>
                </c:pt>
                <c:pt idx="92816">
                  <c:v>8.1174399999999994E-2</c:v>
                </c:pt>
                <c:pt idx="92817">
                  <c:v>8.1709400000000001E-2</c:v>
                </c:pt>
                <c:pt idx="92818">
                  <c:v>8.2198999999999994E-2</c:v>
                </c:pt>
                <c:pt idx="92819">
                  <c:v>8.2641500000000007E-2</c:v>
                </c:pt>
                <c:pt idx="92820">
                  <c:v>8.3035200000000003E-2</c:v>
                </c:pt>
                <c:pt idx="92821">
                  <c:v>8.33782E-2</c:v>
                </c:pt>
                <c:pt idx="92822">
                  <c:v>8.3668999999999993E-2</c:v>
                </c:pt>
                <c:pt idx="92823">
                  <c:v>8.3906400000000006E-2</c:v>
                </c:pt>
                <c:pt idx="92824">
                  <c:v>8.4088899999999994E-2</c:v>
                </c:pt>
                <c:pt idx="92825">
                  <c:v>8.4215100000000001E-2</c:v>
                </c:pt>
                <c:pt idx="92826">
                  <c:v>8.4284200000000004E-2</c:v>
                </c:pt>
                <c:pt idx="92827">
                  <c:v>8.4295300000000004E-2</c:v>
                </c:pt>
                <c:pt idx="92828">
                  <c:v>8.4247299999999997E-2</c:v>
                </c:pt>
                <c:pt idx="92829">
                  <c:v>8.4139599999999995E-2</c:v>
                </c:pt>
                <c:pt idx="92830">
                  <c:v>8.3972000000000005E-2</c:v>
                </c:pt>
                <c:pt idx="92831">
                  <c:v>8.3743999999999999E-2</c:v>
                </c:pt>
                <c:pt idx="92832">
                  <c:v>8.3454899999999999E-2</c:v>
                </c:pt>
                <c:pt idx="92833">
                  <c:v>8.3104300000000006E-2</c:v>
                </c:pt>
                <c:pt idx="92834">
                  <c:v>8.2691600000000004E-2</c:v>
                </c:pt>
                <c:pt idx="92835">
                  <c:v>8.2216899999999996E-2</c:v>
                </c:pt>
                <c:pt idx="92836">
                  <c:v>8.1680600000000006E-2</c:v>
                </c:pt>
                <c:pt idx="92837">
                  <c:v>8.10834E-2</c:v>
                </c:pt>
                <c:pt idx="92838">
                  <c:v>8.0425300000000005E-2</c:v>
                </c:pt>
                <c:pt idx="92839">
                  <c:v>7.9706399999999997E-2</c:v>
                </c:pt>
                <c:pt idx="92840">
                  <c:v>7.8927300000000006E-2</c:v>
                </c:pt>
                <c:pt idx="92841">
                  <c:v>7.8089000000000006E-2</c:v>
                </c:pt>
                <c:pt idx="92842">
                  <c:v>7.7192700000000003E-2</c:v>
                </c:pt>
                <c:pt idx="92843">
                  <c:v>7.6239399999999999E-2</c:v>
                </c:pt>
                <c:pt idx="92844">
                  <c:v>7.5230199999999997E-2</c:v>
                </c:pt>
                <c:pt idx="92845">
                  <c:v>7.4165999999999996E-2</c:v>
                </c:pt>
                <c:pt idx="92846">
                  <c:v>7.3048299999999997E-2</c:v>
                </c:pt>
                <c:pt idx="92847">
                  <c:v>7.1877999999999997E-2</c:v>
                </c:pt>
                <c:pt idx="92848">
                  <c:v>7.0656700000000003E-2</c:v>
                </c:pt>
                <c:pt idx="92849">
                  <c:v>6.9386500000000004E-2</c:v>
                </c:pt>
                <c:pt idx="92850">
                  <c:v>6.8069500000000005E-2</c:v>
                </c:pt>
                <c:pt idx="92851">
                  <c:v>6.6707500000000003E-2</c:v>
                </c:pt>
                <c:pt idx="92852">
                  <c:v>6.5302399999999997E-2</c:v>
                </c:pt>
                <c:pt idx="92853">
                  <c:v>6.3856499999999997E-2</c:v>
                </c:pt>
                <c:pt idx="92854">
                  <c:v>6.2371900000000001E-2</c:v>
                </c:pt>
                <c:pt idx="92855">
                  <c:v>6.0850500000000002E-2</c:v>
                </c:pt>
                <c:pt idx="92856">
                  <c:v>5.9294899999999998E-2</c:v>
                </c:pt>
                <c:pt idx="92857">
                  <c:v>5.77072E-2</c:v>
                </c:pt>
                <c:pt idx="92858">
                  <c:v>5.60895E-2</c:v>
                </c:pt>
                <c:pt idx="92859">
                  <c:v>5.44445E-2</c:v>
                </c:pt>
                <c:pt idx="92860">
                  <c:v>5.27754E-2</c:v>
                </c:pt>
                <c:pt idx="92861">
                  <c:v>5.10853E-2</c:v>
                </c:pt>
                <c:pt idx="92862">
                  <c:v>4.9376299999999998E-2</c:v>
                </c:pt>
                <c:pt idx="92863">
                  <c:v>4.7650699999999997E-2</c:v>
                </c:pt>
                <c:pt idx="92864">
                  <c:v>4.59117E-2</c:v>
                </c:pt>
                <c:pt idx="92865">
                  <c:v>4.4162399999999997E-2</c:v>
                </c:pt>
                <c:pt idx="92866">
                  <c:v>4.2406100000000002E-2</c:v>
                </c:pt>
                <c:pt idx="92867">
                  <c:v>4.0645800000000003E-2</c:v>
                </c:pt>
                <c:pt idx="92868">
                  <c:v>3.8884599999999998E-2</c:v>
                </c:pt>
                <c:pt idx="92869">
                  <c:v>3.71258E-2</c:v>
                </c:pt>
                <c:pt idx="92870">
                  <c:v>3.5372500000000001E-2</c:v>
                </c:pt>
                <c:pt idx="92871">
                  <c:v>3.3627400000000002E-2</c:v>
                </c:pt>
                <c:pt idx="92872">
                  <c:v>3.1893199999999997E-2</c:v>
                </c:pt>
                <c:pt idx="92873">
                  <c:v>3.0172999999999998E-2</c:v>
                </c:pt>
                <c:pt idx="92874">
                  <c:v>2.8470700000000002E-2</c:v>
                </c:pt>
                <c:pt idx="92875">
                  <c:v>2.6790700000000001E-2</c:v>
                </c:pt>
                <c:pt idx="92876">
                  <c:v>2.5137799999999998E-2</c:v>
                </c:pt>
                <c:pt idx="92877">
                  <c:v>2.3514699999999999E-2</c:v>
                </c:pt>
                <c:pt idx="92878">
                  <c:v>2.19226E-2</c:v>
                </c:pt>
                <c:pt idx="92879">
                  <c:v>2.0362999999999999E-2</c:v>
                </c:pt>
                <c:pt idx="92880">
                  <c:v>1.8838899999999999E-2</c:v>
                </c:pt>
                <c:pt idx="92881">
                  <c:v>1.7352900000000001E-2</c:v>
                </c:pt>
                <c:pt idx="92882">
                  <c:v>1.59071E-2</c:v>
                </c:pt>
                <c:pt idx="92883">
                  <c:v>1.45037E-2</c:v>
                </c:pt>
                <c:pt idx="92884">
                  <c:v>1.31451E-2</c:v>
                </c:pt>
                <c:pt idx="92885">
                  <c:v>1.18338E-2</c:v>
                </c:pt>
                <c:pt idx="92886">
                  <c:v>1.0571799999999999E-2</c:v>
                </c:pt>
                <c:pt idx="92887" formatCode="0.00E+00">
                  <c:v>9.3612999999999995E-3</c:v>
                </c:pt>
                <c:pt idx="92888" formatCode="0.00E+00">
                  <c:v>8.2042499999999997E-3</c:v>
                </c:pt>
                <c:pt idx="92889" formatCode="0.00E+00">
                  <c:v>7.1025000000000003E-3</c:v>
                </c:pt>
                <c:pt idx="92890" formatCode="0.00E+00">
                  <c:v>6.0575799999999999E-3</c:v>
                </c:pt>
                <c:pt idx="92891" formatCode="0.00E+00">
                  <c:v>5.0708200000000002E-3</c:v>
                </c:pt>
                <c:pt idx="92892" formatCode="0.00E+00">
                  <c:v>4.1437100000000001E-3</c:v>
                </c:pt>
                <c:pt idx="92893" formatCode="0.00E+00">
                  <c:v>3.2779800000000002E-3</c:v>
                </c:pt>
                <c:pt idx="92894" formatCode="0.00E+00">
                  <c:v>2.4751399999999998E-3</c:v>
                </c:pt>
                <c:pt idx="92895" formatCode="0.00E+00">
                  <c:v>1.7359599999999999E-3</c:v>
                </c:pt>
                <c:pt idx="92896" formatCode="0.00E+00">
                  <c:v>1.06127E-3</c:v>
                </c:pt>
                <c:pt idx="92897" formatCode="0.00E+00">
                  <c:v>4.5248400000000001E-4</c:v>
                </c:pt>
                <c:pt idx="92898" formatCode="0.00E+00">
                  <c:v>-8.9045199999999999E-5</c:v>
                </c:pt>
                <c:pt idx="92899" formatCode="0.00E+00">
                  <c:v>-5.6248400000000003E-4</c:v>
                </c:pt>
                <c:pt idx="92900" formatCode="0.00E+00">
                  <c:v>-9.6732399999999998E-4</c:v>
                </c:pt>
                <c:pt idx="92901" formatCode="0.00E+00">
                  <c:v>-1.3031E-3</c:v>
                </c:pt>
                <c:pt idx="92902" formatCode="0.00E+00">
                  <c:v>-1.5694699999999999E-3</c:v>
                </c:pt>
                <c:pt idx="92903" formatCode="0.00E+00">
                  <c:v>-1.7662699999999999E-3</c:v>
                </c:pt>
                <c:pt idx="92904" formatCode="0.00E+00">
                  <c:v>-1.8935600000000001E-3</c:v>
                </c:pt>
                <c:pt idx="92905" formatCode="0.00E+00">
                  <c:v>-1.95177E-3</c:v>
                </c:pt>
                <c:pt idx="92906" formatCode="0.00E+00">
                  <c:v>-1.9414E-3</c:v>
                </c:pt>
                <c:pt idx="92907" formatCode="0.00E+00">
                  <c:v>-1.8628E-3</c:v>
                </c:pt>
                <c:pt idx="92908" formatCode="0.00E+00">
                  <c:v>-1.7166499999999999E-3</c:v>
                </c:pt>
                <c:pt idx="92909" formatCode="0.00E+00">
                  <c:v>-1.50409E-3</c:v>
                </c:pt>
                <c:pt idx="92910" formatCode="0.00E+00">
                  <c:v>-1.2262900000000001E-3</c:v>
                </c:pt>
                <c:pt idx="92911" formatCode="0.00E+00">
                  <c:v>-8.8434400000000002E-4</c:v>
                </c:pt>
                <c:pt idx="92912" formatCode="0.00E+00">
                  <c:v>-4.7932900000000002E-4</c:v>
                </c:pt>
                <c:pt idx="92913" formatCode="0.00E+00">
                  <c:v>-1.2381000000000001E-5</c:v>
                </c:pt>
                <c:pt idx="92914" formatCode="0.00E+00">
                  <c:v>5.1498699999999995E-4</c:v>
                </c:pt>
                <c:pt idx="92915" formatCode="0.00E+00">
                  <c:v>1.10092E-3</c:v>
                </c:pt>
                <c:pt idx="92916" formatCode="0.00E+00">
                  <c:v>1.7436400000000001E-3</c:v>
                </c:pt>
                <c:pt idx="92917" formatCode="0.00E+00">
                  <c:v>2.4416300000000002E-3</c:v>
                </c:pt>
                <c:pt idx="92918" formatCode="0.00E+00">
                  <c:v>3.1933299999999999E-3</c:v>
                </c:pt>
                <c:pt idx="92919" formatCode="0.00E+00">
                  <c:v>3.9968800000000004E-3</c:v>
                </c:pt>
                <c:pt idx="92920" formatCode="0.00E+00">
                  <c:v>4.8502099999999998E-3</c:v>
                </c:pt>
                <c:pt idx="92921" formatCode="0.00E+00">
                  <c:v>5.7511300000000001E-3</c:v>
                </c:pt>
                <c:pt idx="92922" formatCode="0.00E+00">
                  <c:v>6.6972200000000003E-3</c:v>
                </c:pt>
                <c:pt idx="92923" formatCode="0.00E+00">
                  <c:v>7.68588E-3</c:v>
                </c:pt>
                <c:pt idx="92924" formatCode="0.00E+00">
                  <c:v>8.7146299999999993E-3</c:v>
                </c:pt>
                <c:pt idx="92925" formatCode="0.00E+00">
                  <c:v>9.7811300000000007E-3</c:v>
                </c:pt>
                <c:pt idx="92926">
                  <c:v>1.0883E-2</c:v>
                </c:pt>
                <c:pt idx="92927">
                  <c:v>1.2017399999999999E-2</c:v>
                </c:pt>
                <c:pt idx="92928">
                  <c:v>1.3181399999999999E-2</c:v>
                </c:pt>
                <c:pt idx="92929">
                  <c:v>1.43722E-2</c:v>
                </c:pt>
                <c:pt idx="92930">
                  <c:v>1.55867E-2</c:v>
                </c:pt>
                <c:pt idx="92931">
                  <c:v>1.68221E-2</c:v>
                </c:pt>
                <c:pt idx="92932">
                  <c:v>1.80757E-2</c:v>
                </c:pt>
                <c:pt idx="92933">
                  <c:v>1.9344799999999999E-2</c:v>
                </c:pt>
                <c:pt idx="92934">
                  <c:v>2.0626200000000001E-2</c:v>
                </c:pt>
                <c:pt idx="92935">
                  <c:v>2.1916700000000001E-2</c:v>
                </c:pt>
                <c:pt idx="92936">
                  <c:v>2.3213299999999999E-2</c:v>
                </c:pt>
                <c:pt idx="92937">
                  <c:v>2.4513199999999999E-2</c:v>
                </c:pt>
                <c:pt idx="92938">
                  <c:v>2.5813599999999999E-2</c:v>
                </c:pt>
                <c:pt idx="92939">
                  <c:v>2.7111099999999999E-2</c:v>
                </c:pt>
                <c:pt idx="92940">
                  <c:v>2.8402799999999999E-2</c:v>
                </c:pt>
                <c:pt idx="92941">
                  <c:v>2.9685699999999999E-2</c:v>
                </c:pt>
                <c:pt idx="92942">
                  <c:v>3.0957200000000001E-2</c:v>
                </c:pt>
                <c:pt idx="92943">
                  <c:v>3.2213899999999997E-2</c:v>
                </c:pt>
                <c:pt idx="92944">
                  <c:v>3.34531E-2</c:v>
                </c:pt>
                <c:pt idx="92945">
                  <c:v>3.46722E-2</c:v>
                </c:pt>
                <c:pt idx="92946">
                  <c:v>3.5868900000000002E-2</c:v>
                </c:pt>
                <c:pt idx="92947">
                  <c:v>3.7040999999999998E-2</c:v>
                </c:pt>
                <c:pt idx="92948">
                  <c:v>3.8185799999999999E-2</c:v>
                </c:pt>
                <c:pt idx="92949">
                  <c:v>3.9300399999999999E-2</c:v>
                </c:pt>
                <c:pt idx="92950">
                  <c:v>4.0381599999999997E-2</c:v>
                </c:pt>
                <c:pt idx="92951">
                  <c:v>4.1427100000000001E-2</c:v>
                </c:pt>
                <c:pt idx="92952">
                  <c:v>4.2434399999999997E-2</c:v>
                </c:pt>
                <c:pt idx="92953">
                  <c:v>4.3401299999999997E-2</c:v>
                </c:pt>
                <c:pt idx="92954">
                  <c:v>4.43256E-2</c:v>
                </c:pt>
                <c:pt idx="92955">
                  <c:v>4.5204899999999999E-2</c:v>
                </c:pt>
                <c:pt idx="92956">
                  <c:v>4.6037000000000002E-2</c:v>
                </c:pt>
                <c:pt idx="92957">
                  <c:v>4.6820199999999999E-2</c:v>
                </c:pt>
                <c:pt idx="92958">
                  <c:v>4.7552499999999998E-2</c:v>
                </c:pt>
                <c:pt idx="92959">
                  <c:v>4.82321E-2</c:v>
                </c:pt>
                <c:pt idx="92960">
                  <c:v>4.8856999999999998E-2</c:v>
                </c:pt>
                <c:pt idx="92961">
                  <c:v>4.9425700000000003E-2</c:v>
                </c:pt>
                <c:pt idx="92962">
                  <c:v>4.9937000000000002E-2</c:v>
                </c:pt>
                <c:pt idx="92963">
                  <c:v>5.03896E-2</c:v>
                </c:pt>
                <c:pt idx="92964">
                  <c:v>5.0782300000000002E-2</c:v>
                </c:pt>
                <c:pt idx="92965">
                  <c:v>5.1113800000000001E-2</c:v>
                </c:pt>
                <c:pt idx="92966">
                  <c:v>5.1382999999999998E-2</c:v>
                </c:pt>
                <c:pt idx="92967">
                  <c:v>5.1589299999999998E-2</c:v>
                </c:pt>
                <c:pt idx="92968">
                  <c:v>5.1732300000000002E-2</c:v>
                </c:pt>
                <c:pt idx="92969">
                  <c:v>5.1811200000000002E-2</c:v>
                </c:pt>
                <c:pt idx="92970">
                  <c:v>5.1825599999999999E-2</c:v>
                </c:pt>
                <c:pt idx="92971">
                  <c:v>5.1774899999999999E-2</c:v>
                </c:pt>
                <c:pt idx="92972">
                  <c:v>5.1658999999999997E-2</c:v>
                </c:pt>
                <c:pt idx="92973">
                  <c:v>5.1477799999999997E-2</c:v>
                </c:pt>
                <c:pt idx="92974">
                  <c:v>5.1231100000000002E-2</c:v>
                </c:pt>
                <c:pt idx="92975">
                  <c:v>5.0918699999999997E-2</c:v>
                </c:pt>
                <c:pt idx="92976">
                  <c:v>5.0540599999999998E-2</c:v>
                </c:pt>
                <c:pt idx="92977">
                  <c:v>5.0096799999999997E-2</c:v>
                </c:pt>
                <c:pt idx="92978">
                  <c:v>4.9587800000000001E-2</c:v>
                </c:pt>
                <c:pt idx="92979">
                  <c:v>4.9014500000000003E-2</c:v>
                </c:pt>
                <c:pt idx="92980">
                  <c:v>4.8377799999999999E-2</c:v>
                </c:pt>
                <c:pt idx="92981">
                  <c:v>4.7678699999999997E-2</c:v>
                </c:pt>
                <c:pt idx="92982">
                  <c:v>4.6918000000000001E-2</c:v>
                </c:pt>
                <c:pt idx="92983">
                  <c:v>4.6096600000000001E-2</c:v>
                </c:pt>
                <c:pt idx="92984">
                  <c:v>4.5215699999999998E-2</c:v>
                </c:pt>
                <c:pt idx="92985">
                  <c:v>4.4276900000000001E-2</c:v>
                </c:pt>
                <c:pt idx="92986">
                  <c:v>4.3281699999999999E-2</c:v>
                </c:pt>
                <c:pt idx="92987">
                  <c:v>4.22318E-2</c:v>
                </c:pt>
                <c:pt idx="92988">
                  <c:v>4.1128499999999998E-2</c:v>
                </c:pt>
                <c:pt idx="92989">
                  <c:v>3.9973099999999998E-2</c:v>
                </c:pt>
                <c:pt idx="92990">
                  <c:v>3.8767599999999999E-2</c:v>
                </c:pt>
                <c:pt idx="92991">
                  <c:v>3.7513900000000003E-2</c:v>
                </c:pt>
                <c:pt idx="92992">
                  <c:v>3.6214400000000001E-2</c:v>
                </c:pt>
                <c:pt idx="92993">
                  <c:v>3.4871300000000001E-2</c:v>
                </c:pt>
                <c:pt idx="92994">
                  <c:v>3.3487000000000003E-2</c:v>
                </c:pt>
                <c:pt idx="92995">
                  <c:v>3.2063399999999999E-2</c:v>
                </c:pt>
                <c:pt idx="92996">
                  <c:v>3.0602899999999999E-2</c:v>
                </c:pt>
                <c:pt idx="92997">
                  <c:v>2.9107999999999998E-2</c:v>
                </c:pt>
                <c:pt idx="92998">
                  <c:v>2.7581499999999998E-2</c:v>
                </c:pt>
                <c:pt idx="92999">
                  <c:v>2.60261E-2</c:v>
                </c:pt>
                <c:pt idx="93000">
                  <c:v>2.4444400000000002E-2</c:v>
                </c:pt>
                <c:pt idx="93001">
                  <c:v>2.2839000000000002E-2</c:v>
                </c:pt>
                <c:pt idx="93002">
                  <c:v>2.1212999999999999E-2</c:v>
                </c:pt>
                <c:pt idx="93003">
                  <c:v>1.9569099999999999E-2</c:v>
                </c:pt>
                <c:pt idx="93004">
                  <c:v>1.7909899999999999E-2</c:v>
                </c:pt>
                <c:pt idx="93005">
                  <c:v>1.6238200000000001E-2</c:v>
                </c:pt>
                <c:pt idx="93006">
                  <c:v>1.45565E-2</c:v>
                </c:pt>
                <c:pt idx="93007">
                  <c:v>1.28679E-2</c:v>
                </c:pt>
                <c:pt idx="93008">
                  <c:v>1.1175300000000001E-2</c:v>
                </c:pt>
                <c:pt idx="93009" formatCode="0.00E+00">
                  <c:v>9.4817500000000006E-3</c:v>
                </c:pt>
                <c:pt idx="93010" formatCode="0.00E+00">
                  <c:v>7.7901000000000003E-3</c:v>
                </c:pt>
                <c:pt idx="93011" formatCode="0.00E+00">
                  <c:v>6.1032300000000003E-3</c:v>
                </c:pt>
                <c:pt idx="93012" formatCode="0.00E+00">
                  <c:v>4.4241000000000003E-3</c:v>
                </c:pt>
                <c:pt idx="93013" formatCode="0.00E+00">
                  <c:v>2.7557699999999998E-3</c:v>
                </c:pt>
                <c:pt idx="93014" formatCode="0.00E+00">
                  <c:v>1.1013500000000001E-3</c:v>
                </c:pt>
                <c:pt idx="93015" formatCode="0.00E+00">
                  <c:v>-5.3607600000000002E-4</c:v>
                </c:pt>
                <c:pt idx="93016" formatCode="0.00E+00">
                  <c:v>-2.1535500000000002E-3</c:v>
                </c:pt>
                <c:pt idx="93017" formatCode="0.00E+00">
                  <c:v>-3.74815E-3</c:v>
                </c:pt>
                <c:pt idx="93018" formatCode="0.00E+00">
                  <c:v>-5.3170800000000001E-3</c:v>
                </c:pt>
                <c:pt idx="93019" formatCode="0.00E+00">
                  <c:v>-6.8577100000000004E-3</c:v>
                </c:pt>
                <c:pt idx="93020" formatCode="0.00E+00">
                  <c:v>-8.3674600000000002E-3</c:v>
                </c:pt>
                <c:pt idx="93021" formatCode="0.00E+00">
                  <c:v>-9.84376E-3</c:v>
                </c:pt>
                <c:pt idx="93022">
                  <c:v>-1.1284000000000001E-2</c:v>
                </c:pt>
                <c:pt idx="93023">
                  <c:v>-1.2685500000000001E-2</c:v>
                </c:pt>
                <c:pt idx="93024">
                  <c:v>-1.40457E-2</c:v>
                </c:pt>
                <c:pt idx="93025">
                  <c:v>-1.5362199999999999E-2</c:v>
                </c:pt>
                <c:pt idx="93026">
                  <c:v>-1.6632500000000001E-2</c:v>
                </c:pt>
                <c:pt idx="93027">
                  <c:v>-1.78543E-2</c:v>
                </c:pt>
                <c:pt idx="93028">
                  <c:v>-1.9025500000000001E-2</c:v>
                </c:pt>
                <c:pt idx="93029">
                  <c:v>-2.0143999999999999E-2</c:v>
                </c:pt>
                <c:pt idx="93030">
                  <c:v>-2.1207899999999998E-2</c:v>
                </c:pt>
                <c:pt idx="93031">
                  <c:v>-2.22153E-2</c:v>
                </c:pt>
                <c:pt idx="93032">
                  <c:v>-2.3164299999999999E-2</c:v>
                </c:pt>
                <c:pt idx="93033">
                  <c:v>-2.4053499999999998E-2</c:v>
                </c:pt>
                <c:pt idx="93034">
                  <c:v>-2.4881400000000001E-2</c:v>
                </c:pt>
                <c:pt idx="93035">
                  <c:v>-2.56463E-2</c:v>
                </c:pt>
                <c:pt idx="93036">
                  <c:v>-2.6346999999999999E-2</c:v>
                </c:pt>
                <c:pt idx="93037">
                  <c:v>-2.6982099999999998E-2</c:v>
                </c:pt>
                <c:pt idx="93038">
                  <c:v>-2.7550700000000001E-2</c:v>
                </c:pt>
                <c:pt idx="93039">
                  <c:v>-2.8051900000000001E-2</c:v>
                </c:pt>
                <c:pt idx="93040">
                  <c:v>-2.84849E-2</c:v>
                </c:pt>
                <c:pt idx="93041">
                  <c:v>-2.8849E-2</c:v>
                </c:pt>
                <c:pt idx="93042">
                  <c:v>-2.91434E-2</c:v>
                </c:pt>
                <c:pt idx="93043">
                  <c:v>-2.9367899999999999E-2</c:v>
                </c:pt>
                <c:pt idx="93044">
                  <c:v>-2.9522E-2</c:v>
                </c:pt>
                <c:pt idx="93045">
                  <c:v>-2.96054E-2</c:v>
                </c:pt>
                <c:pt idx="93046">
                  <c:v>-2.9618499999999999E-2</c:v>
                </c:pt>
                <c:pt idx="93047">
                  <c:v>-2.9561400000000002E-2</c:v>
                </c:pt>
                <c:pt idx="93048">
                  <c:v>-2.9434100000000001E-2</c:v>
                </c:pt>
                <c:pt idx="93049">
                  <c:v>-2.92369E-2</c:v>
                </c:pt>
                <c:pt idx="93050">
                  <c:v>-2.8970300000000001E-2</c:v>
                </c:pt>
                <c:pt idx="93051">
                  <c:v>-2.8634799999999998E-2</c:v>
                </c:pt>
                <c:pt idx="93052">
                  <c:v>-2.8231300000000001E-2</c:v>
                </c:pt>
                <c:pt idx="93053">
                  <c:v>-2.7760400000000001E-2</c:v>
                </c:pt>
                <c:pt idx="93054">
                  <c:v>-2.72231E-2</c:v>
                </c:pt>
                <c:pt idx="93055">
                  <c:v>-2.6620499999999998E-2</c:v>
                </c:pt>
                <c:pt idx="93056">
                  <c:v>-2.5953799999999999E-2</c:v>
                </c:pt>
                <c:pt idx="93057">
                  <c:v>-2.5224400000000001E-2</c:v>
                </c:pt>
                <c:pt idx="93058">
                  <c:v>-2.44336E-2</c:v>
                </c:pt>
                <c:pt idx="93059">
                  <c:v>-2.3583E-2</c:v>
                </c:pt>
                <c:pt idx="93060">
                  <c:v>-2.2674199999999999E-2</c:v>
                </c:pt>
                <c:pt idx="93061">
                  <c:v>-2.17089E-2</c:v>
                </c:pt>
                <c:pt idx="93062">
                  <c:v>-2.06889E-2</c:v>
                </c:pt>
                <c:pt idx="93063">
                  <c:v>-1.96162E-2</c:v>
                </c:pt>
                <c:pt idx="93064">
                  <c:v>-1.84928E-2</c:v>
                </c:pt>
                <c:pt idx="93065">
                  <c:v>-1.73209E-2</c:v>
                </c:pt>
                <c:pt idx="93066">
                  <c:v>-1.61028E-2</c:v>
                </c:pt>
                <c:pt idx="93067">
                  <c:v>-1.4840900000000001E-2</c:v>
                </c:pt>
                <c:pt idx="93068">
                  <c:v>-1.35376E-2</c:v>
                </c:pt>
                <c:pt idx="93069">
                  <c:v>-1.2195299999999999E-2</c:v>
                </c:pt>
                <c:pt idx="93070">
                  <c:v>-1.08165E-2</c:v>
                </c:pt>
                <c:pt idx="93071" formatCode="0.00E+00">
                  <c:v>-9.4039499999999995E-3</c:v>
                </c:pt>
                <c:pt idx="93072" formatCode="0.00E+00">
                  <c:v>-7.96031E-3</c:v>
                </c:pt>
                <c:pt idx="93073" formatCode="0.00E+00">
                  <c:v>-6.4885000000000003E-3</c:v>
                </c:pt>
                <c:pt idx="93074" formatCode="0.00E+00">
                  <c:v>-4.9912999999999997E-3</c:v>
                </c:pt>
                <c:pt idx="93075" formatCode="0.00E+00">
                  <c:v>-3.4714500000000001E-3</c:v>
                </c:pt>
                <c:pt idx="93076" formatCode="0.00E+00">
                  <c:v>-1.93181E-3</c:v>
                </c:pt>
                <c:pt idx="93077" formatCode="0.00E+00">
                  <c:v>-3.7537399999999999E-4</c:v>
                </c:pt>
                <c:pt idx="93078" formatCode="0.00E+00">
                  <c:v>1.1948900000000001E-3</c:v>
                </c:pt>
                <c:pt idx="93079" formatCode="0.00E+00">
                  <c:v>2.77604E-3</c:v>
                </c:pt>
                <c:pt idx="93080" formatCode="0.00E+00">
                  <c:v>4.3650700000000004E-3</c:v>
                </c:pt>
                <c:pt idx="93081" formatCode="0.00E+00">
                  <c:v>5.9589100000000004E-3</c:v>
                </c:pt>
                <c:pt idx="93082" formatCode="0.00E+00">
                  <c:v>7.5545100000000004E-3</c:v>
                </c:pt>
                <c:pt idx="93083" formatCode="0.00E+00">
                  <c:v>9.1488300000000002E-3</c:v>
                </c:pt>
                <c:pt idx="93084">
                  <c:v>1.0738899999999999E-2</c:v>
                </c:pt>
                <c:pt idx="93085">
                  <c:v>1.2321500000000001E-2</c:v>
                </c:pt>
                <c:pt idx="93086">
                  <c:v>1.38938E-2</c:v>
                </c:pt>
                <c:pt idx="93087">
                  <c:v>1.5452799999999999E-2</c:v>
                </c:pt>
                <c:pt idx="93088">
                  <c:v>1.6995300000000001E-2</c:v>
                </c:pt>
                <c:pt idx="93089">
                  <c:v>1.8518400000000001E-2</c:v>
                </c:pt>
                <c:pt idx="93090">
                  <c:v>2.0019100000000001E-2</c:v>
                </c:pt>
                <c:pt idx="93091">
                  <c:v>2.1494599999999999E-2</c:v>
                </c:pt>
                <c:pt idx="93092">
                  <c:v>2.2941900000000001E-2</c:v>
                </c:pt>
                <c:pt idx="93093">
                  <c:v>2.4358500000000002E-2</c:v>
                </c:pt>
                <c:pt idx="93094">
                  <c:v>2.5741400000000001E-2</c:v>
                </c:pt>
                <c:pt idx="93095">
                  <c:v>2.7088000000000001E-2</c:v>
                </c:pt>
                <c:pt idx="93096">
                  <c:v>2.8395699999999999E-2</c:v>
                </c:pt>
                <c:pt idx="93097">
                  <c:v>2.96621E-2</c:v>
                </c:pt>
                <c:pt idx="93098">
                  <c:v>3.0884499999999999E-2</c:v>
                </c:pt>
                <c:pt idx="93099">
                  <c:v>3.2060600000000002E-2</c:v>
                </c:pt>
                <c:pt idx="93100">
                  <c:v>3.3188000000000002E-2</c:v>
                </c:pt>
                <c:pt idx="93101">
                  <c:v>3.4264700000000002E-2</c:v>
                </c:pt>
                <c:pt idx="93102">
                  <c:v>3.5288399999999998E-2</c:v>
                </c:pt>
                <c:pt idx="93103">
                  <c:v>3.6257200000000003E-2</c:v>
                </c:pt>
                <c:pt idx="93104">
                  <c:v>3.7169000000000001E-2</c:v>
                </c:pt>
                <c:pt idx="93105">
                  <c:v>3.8022199999999999E-2</c:v>
                </c:pt>
                <c:pt idx="93106">
                  <c:v>3.8814899999999999E-2</c:v>
                </c:pt>
                <c:pt idx="93107">
                  <c:v>3.95456E-2</c:v>
                </c:pt>
                <c:pt idx="93108">
                  <c:v>4.0212600000000001E-2</c:v>
                </c:pt>
                <c:pt idx="93109">
                  <c:v>4.0814700000000002E-2</c:v>
                </c:pt>
                <c:pt idx="93110">
                  <c:v>4.1350600000000001E-2</c:v>
                </c:pt>
                <c:pt idx="93111">
                  <c:v>4.1819000000000002E-2</c:v>
                </c:pt>
                <c:pt idx="93112">
                  <c:v>4.2218899999999997E-2</c:v>
                </c:pt>
                <c:pt idx="93113">
                  <c:v>4.2549400000000001E-2</c:v>
                </c:pt>
                <c:pt idx="93114">
                  <c:v>4.2809800000000002E-2</c:v>
                </c:pt>
                <c:pt idx="93115">
                  <c:v>4.2999200000000001E-2</c:v>
                </c:pt>
                <c:pt idx="93116">
                  <c:v>4.3117299999999997E-2</c:v>
                </c:pt>
                <c:pt idx="93117">
                  <c:v>4.3163399999999998E-2</c:v>
                </c:pt>
                <c:pt idx="93118">
                  <c:v>4.3137500000000002E-2</c:v>
                </c:pt>
                <c:pt idx="93119">
                  <c:v>4.3039099999999997E-2</c:v>
                </c:pt>
                <c:pt idx="93120">
                  <c:v>4.2868200000000002E-2</c:v>
                </c:pt>
                <c:pt idx="93121">
                  <c:v>4.2624799999999997E-2</c:v>
                </c:pt>
                <c:pt idx="93122">
                  <c:v>4.2308900000000003E-2</c:v>
                </c:pt>
                <c:pt idx="93123">
                  <c:v>4.1920899999999997E-2</c:v>
                </c:pt>
                <c:pt idx="93124">
                  <c:v>4.14613E-2</c:v>
                </c:pt>
                <c:pt idx="93125">
                  <c:v>4.0930500000000002E-2</c:v>
                </c:pt>
                <c:pt idx="93126">
                  <c:v>4.0329400000000001E-2</c:v>
                </c:pt>
                <c:pt idx="93127">
                  <c:v>3.9658699999999998E-2</c:v>
                </c:pt>
                <c:pt idx="93128">
                  <c:v>3.89194E-2</c:v>
                </c:pt>
                <c:pt idx="93129">
                  <c:v>3.8112500000000001E-2</c:v>
                </c:pt>
                <c:pt idx="93130">
                  <c:v>3.72392E-2</c:v>
                </c:pt>
                <c:pt idx="93131">
                  <c:v>3.6300899999999997E-2</c:v>
                </c:pt>
                <c:pt idx="93132">
                  <c:v>3.5298900000000001E-2</c:v>
                </c:pt>
                <c:pt idx="93133">
                  <c:v>3.4234800000000003E-2</c:v>
                </c:pt>
                <c:pt idx="93134">
                  <c:v>3.3110300000000002E-2</c:v>
                </c:pt>
                <c:pt idx="93135">
                  <c:v>3.19271E-2</c:v>
                </c:pt>
                <c:pt idx="93136">
                  <c:v>3.0687099999999998E-2</c:v>
                </c:pt>
                <c:pt idx="93137">
                  <c:v>2.93923E-2</c:v>
                </c:pt>
                <c:pt idx="93138">
                  <c:v>2.8044699999999999E-2</c:v>
                </c:pt>
                <c:pt idx="93139">
                  <c:v>2.66465E-2</c:v>
                </c:pt>
                <c:pt idx="93140">
                  <c:v>2.52E-2</c:v>
                </c:pt>
                <c:pt idx="93141">
                  <c:v>2.3707499999999999E-2</c:v>
                </c:pt>
                <c:pt idx="93142">
                  <c:v>2.21715E-2</c:v>
                </c:pt>
                <c:pt idx="93143">
                  <c:v>2.0594399999999999E-2</c:v>
                </c:pt>
                <c:pt idx="93144">
                  <c:v>1.89789E-2</c:v>
                </c:pt>
                <c:pt idx="93145">
                  <c:v>1.7327499999999999E-2</c:v>
                </c:pt>
                <c:pt idx="93146">
                  <c:v>1.5643199999999999E-2</c:v>
                </c:pt>
                <c:pt idx="93147">
                  <c:v>1.39285E-2</c:v>
                </c:pt>
                <c:pt idx="93148">
                  <c:v>1.21864E-2</c:v>
                </c:pt>
                <c:pt idx="93149">
                  <c:v>1.04198E-2</c:v>
                </c:pt>
                <c:pt idx="93150" formatCode="0.00E+00">
                  <c:v>8.63154E-3</c:v>
                </c:pt>
                <c:pt idx="93151" formatCode="0.00E+00">
                  <c:v>6.8246799999999996E-3</c:v>
                </c:pt>
                <c:pt idx="93152" formatCode="0.00E+00">
                  <c:v>5.0022299999999999E-3</c:v>
                </c:pt>
                <c:pt idx="93153" formatCode="0.00E+00">
                  <c:v>3.1672200000000001E-3</c:v>
                </c:pt>
                <c:pt idx="93154" formatCode="0.00E+00">
                  <c:v>1.32273E-3</c:v>
                </c:pt>
                <c:pt idx="93155" formatCode="0.00E+00">
                  <c:v>-5.2815000000000002E-4</c:v>
                </c:pt>
                <c:pt idx="93156" formatCode="0.00E+00">
                  <c:v>-2.3823099999999999E-3</c:v>
                </c:pt>
                <c:pt idx="93157" formatCode="0.00E+00">
                  <c:v>-4.2366499999999998E-3</c:v>
                </c:pt>
                <c:pt idx="93158" formatCode="0.00E+00">
                  <c:v>-6.0880300000000004E-3</c:v>
                </c:pt>
                <c:pt idx="93159" formatCode="0.00E+00">
                  <c:v>-7.9333500000000005E-3</c:v>
                </c:pt>
                <c:pt idx="93160" formatCode="0.00E+00">
                  <c:v>-9.7695000000000004E-3</c:v>
                </c:pt>
                <c:pt idx="93161">
                  <c:v>-1.15934E-2</c:v>
                </c:pt>
                <c:pt idx="93162">
                  <c:v>-1.34019E-2</c:v>
                </c:pt>
                <c:pt idx="93163">
                  <c:v>-1.51921E-2</c:v>
                </c:pt>
                <c:pt idx="93164">
                  <c:v>-1.6960800000000002E-2</c:v>
                </c:pt>
                <c:pt idx="93165">
                  <c:v>-1.8705200000000002E-2</c:v>
                </c:pt>
                <c:pt idx="93166">
                  <c:v>-2.0422200000000001E-2</c:v>
                </c:pt>
                <c:pt idx="93167">
                  <c:v>-2.2109E-2</c:v>
                </c:pt>
                <c:pt idx="93168">
                  <c:v>-2.3762700000000001E-2</c:v>
                </c:pt>
                <c:pt idx="93169">
                  <c:v>-2.53805E-2</c:v>
                </c:pt>
                <c:pt idx="93170">
                  <c:v>-2.69597E-2</c:v>
                </c:pt>
                <c:pt idx="93171">
                  <c:v>-2.8497600000000001E-2</c:v>
                </c:pt>
                <c:pt idx="93172">
                  <c:v>-2.99917E-2</c:v>
                </c:pt>
                <c:pt idx="93173">
                  <c:v>-3.1439300000000003E-2</c:v>
                </c:pt>
                <c:pt idx="93174">
                  <c:v>-3.2838100000000002E-2</c:v>
                </c:pt>
                <c:pt idx="93175">
                  <c:v>-3.4185800000000002E-2</c:v>
                </c:pt>
                <c:pt idx="93176">
                  <c:v>-3.5479900000000002E-2</c:v>
                </c:pt>
                <c:pt idx="93177">
                  <c:v>-3.6718500000000001E-2</c:v>
                </c:pt>
                <c:pt idx="93178">
                  <c:v>-3.7899299999999997E-2</c:v>
                </c:pt>
                <c:pt idx="93179">
                  <c:v>-3.9020399999999997E-2</c:v>
                </c:pt>
                <c:pt idx="93180">
                  <c:v>-4.0079900000000002E-2</c:v>
                </c:pt>
                <c:pt idx="93181">
                  <c:v>-4.1076000000000001E-2</c:v>
                </c:pt>
                <c:pt idx="93182">
                  <c:v>-4.2007200000000001E-2</c:v>
                </c:pt>
                <c:pt idx="93183">
                  <c:v>-4.2871699999999999E-2</c:v>
                </c:pt>
                <c:pt idx="93184">
                  <c:v>-4.36683E-2</c:v>
                </c:pt>
                <c:pt idx="93185">
                  <c:v>-4.4395499999999997E-2</c:v>
                </c:pt>
                <c:pt idx="93186">
                  <c:v>-4.5052099999999998E-2</c:v>
                </c:pt>
                <c:pt idx="93187">
                  <c:v>-4.5637200000000003E-2</c:v>
                </c:pt>
                <c:pt idx="93188">
                  <c:v>-4.6149700000000002E-2</c:v>
                </c:pt>
                <c:pt idx="93189">
                  <c:v>-4.6588699999999997E-2</c:v>
                </c:pt>
                <c:pt idx="93190">
                  <c:v>-4.6953700000000001E-2</c:v>
                </c:pt>
                <c:pt idx="93191">
                  <c:v>-4.7243899999999998E-2</c:v>
                </c:pt>
                <c:pt idx="93192">
                  <c:v>-4.7459000000000001E-2</c:v>
                </c:pt>
                <c:pt idx="93193">
                  <c:v>-4.7598700000000001E-2</c:v>
                </c:pt>
                <c:pt idx="93194">
                  <c:v>-4.7662700000000002E-2</c:v>
                </c:pt>
                <c:pt idx="93195">
                  <c:v>-4.7650999999999999E-2</c:v>
                </c:pt>
                <c:pt idx="93196">
                  <c:v>-4.75637E-2</c:v>
                </c:pt>
                <c:pt idx="93197">
                  <c:v>-4.7400999999999999E-2</c:v>
                </c:pt>
                <c:pt idx="93198">
                  <c:v>-4.7163099999999999E-2</c:v>
                </c:pt>
                <c:pt idx="93199">
                  <c:v>-4.6850599999999999E-2</c:v>
                </c:pt>
                <c:pt idx="93200">
                  <c:v>-4.6463999999999998E-2</c:v>
                </c:pt>
                <c:pt idx="93201">
                  <c:v>-4.6004099999999999E-2</c:v>
                </c:pt>
                <c:pt idx="93202">
                  <c:v>-4.5471699999999997E-2</c:v>
                </c:pt>
                <c:pt idx="93203">
                  <c:v>-4.4867799999999999E-2</c:v>
                </c:pt>
                <c:pt idx="93204">
                  <c:v>-4.4193400000000001E-2</c:v>
                </c:pt>
                <c:pt idx="93205">
                  <c:v>-4.3449700000000001E-2</c:v>
                </c:pt>
                <c:pt idx="93206">
                  <c:v>-4.2638099999999998E-2</c:v>
                </c:pt>
                <c:pt idx="93207">
                  <c:v>-4.1759999999999999E-2</c:v>
                </c:pt>
                <c:pt idx="93208">
                  <c:v>-4.0816999999999999E-2</c:v>
                </c:pt>
                <c:pt idx="93209">
                  <c:v>-3.9810699999999997E-2</c:v>
                </c:pt>
                <c:pt idx="93210">
                  <c:v>-3.8742899999999997E-2</c:v>
                </c:pt>
                <c:pt idx="93211">
                  <c:v>-3.7615500000000003E-2</c:v>
                </c:pt>
                <c:pt idx="93212">
                  <c:v>-3.6430299999999999E-2</c:v>
                </c:pt>
                <c:pt idx="93213">
                  <c:v>-3.5189600000000001E-2</c:v>
                </c:pt>
                <c:pt idx="93214">
                  <c:v>-3.3895500000000002E-2</c:v>
                </c:pt>
                <c:pt idx="93215">
                  <c:v>-3.2550200000000001E-2</c:v>
                </c:pt>
                <c:pt idx="93216">
                  <c:v>-3.1156E-2</c:v>
                </c:pt>
                <c:pt idx="93217">
                  <c:v>-2.9715399999999999E-2</c:v>
                </c:pt>
                <c:pt idx="93218">
                  <c:v>-2.82309E-2</c:v>
                </c:pt>
                <c:pt idx="93219">
                  <c:v>-2.6705E-2</c:v>
                </c:pt>
                <c:pt idx="93220">
                  <c:v>-2.51404E-2</c:v>
                </c:pt>
                <c:pt idx="93221">
                  <c:v>-2.35397E-2</c:v>
                </c:pt>
                <c:pt idx="93222">
                  <c:v>-2.19058E-2</c:v>
                </c:pt>
                <c:pt idx="93223">
                  <c:v>-2.02413E-2</c:v>
                </c:pt>
                <c:pt idx="93224">
                  <c:v>-1.8549300000000001E-2</c:v>
                </c:pt>
                <c:pt idx="93225">
                  <c:v>-1.68326E-2</c:v>
                </c:pt>
                <c:pt idx="93226">
                  <c:v>-1.5094099999999999E-2</c:v>
                </c:pt>
                <c:pt idx="93227">
                  <c:v>-1.33367E-2</c:v>
                </c:pt>
                <c:pt idx="93228">
                  <c:v>-1.15636E-2</c:v>
                </c:pt>
                <c:pt idx="93229" formatCode="0.00E+00">
                  <c:v>-9.7776500000000006E-3</c:v>
                </c:pt>
                <c:pt idx="93230" formatCode="0.00E+00">
                  <c:v>-7.9819699999999997E-3</c:v>
                </c:pt>
                <c:pt idx="93231" formatCode="0.00E+00">
                  <c:v>-6.1795799999999996E-3</c:v>
                </c:pt>
                <c:pt idx="93232" formatCode="0.00E+00">
                  <c:v>-4.3735400000000004E-3</c:v>
                </c:pt>
                <c:pt idx="93233" formatCode="0.00E+00">
                  <c:v>-2.5669099999999999E-3</c:v>
                </c:pt>
                <c:pt idx="93234" formatCode="0.00E+00">
                  <c:v>-7.6273900000000002E-4</c:v>
                </c:pt>
                <c:pt idx="93235" formatCode="0.00E+00">
                  <c:v>1.03594E-3</c:v>
                </c:pt>
                <c:pt idx="93236" formatCode="0.00E+00">
                  <c:v>2.8260899999999999E-3</c:v>
                </c:pt>
                <c:pt idx="93237" formatCode="0.00E+00">
                  <c:v>4.6046999999999998E-3</c:v>
                </c:pt>
                <c:pt idx="93238" formatCode="0.00E+00">
                  <c:v>6.3688099999999999E-3</c:v>
                </c:pt>
                <c:pt idx="93239" formatCode="0.00E+00">
                  <c:v>8.1154699999999996E-3</c:v>
                </c:pt>
                <c:pt idx="93240" formatCode="0.00E+00">
                  <c:v>9.8417499999999998E-3</c:v>
                </c:pt>
                <c:pt idx="93241">
                  <c:v>1.1544799999999999E-2</c:v>
                </c:pt>
                <c:pt idx="93242">
                  <c:v>1.3221800000000001E-2</c:v>
                </c:pt>
                <c:pt idx="93243">
                  <c:v>1.48699E-2</c:v>
                </c:pt>
                <c:pt idx="93244">
                  <c:v>1.6486500000000001E-2</c:v>
                </c:pt>
                <c:pt idx="93245">
                  <c:v>1.8068799999999999E-2</c:v>
                </c:pt>
                <c:pt idx="93246">
                  <c:v>1.9614300000000001E-2</c:v>
                </c:pt>
                <c:pt idx="93247">
                  <c:v>2.11205E-2</c:v>
                </c:pt>
                <c:pt idx="93248">
                  <c:v>2.2585000000000001E-2</c:v>
                </c:pt>
                <c:pt idx="93249">
                  <c:v>2.4005200000000001E-2</c:v>
                </c:pt>
                <c:pt idx="93250">
                  <c:v>2.5378999999999999E-2</c:v>
                </c:pt>
                <c:pt idx="93251">
                  <c:v>2.6704200000000001E-2</c:v>
                </c:pt>
                <c:pt idx="93252">
                  <c:v>2.7978599999999999E-2</c:v>
                </c:pt>
                <c:pt idx="93253">
                  <c:v>2.9200299999999998E-2</c:v>
                </c:pt>
                <c:pt idx="93254">
                  <c:v>3.03672E-2</c:v>
                </c:pt>
                <c:pt idx="93255">
                  <c:v>3.1477600000000001E-2</c:v>
                </c:pt>
                <c:pt idx="93256">
                  <c:v>3.2529700000000002E-2</c:v>
                </c:pt>
                <c:pt idx="93257">
                  <c:v>3.3522000000000003E-2</c:v>
                </c:pt>
                <c:pt idx="93258">
                  <c:v>3.4452900000000002E-2</c:v>
                </c:pt>
                <c:pt idx="93259">
                  <c:v>3.5321100000000001E-2</c:v>
                </c:pt>
                <c:pt idx="93260">
                  <c:v>3.6125200000000003E-2</c:v>
                </c:pt>
                <c:pt idx="93261">
                  <c:v>3.6864099999999997E-2</c:v>
                </c:pt>
                <c:pt idx="93262">
                  <c:v>3.7536699999999999E-2</c:v>
                </c:pt>
                <c:pt idx="93263">
                  <c:v>3.8142099999999998E-2</c:v>
                </c:pt>
                <c:pt idx="93264">
                  <c:v>3.8679600000000001E-2</c:v>
                </c:pt>
                <c:pt idx="93265">
                  <c:v>3.9148299999999997E-2</c:v>
                </c:pt>
                <c:pt idx="93266">
                  <c:v>3.9547800000000001E-2</c:v>
                </c:pt>
                <c:pt idx="93267">
                  <c:v>3.9877599999999999E-2</c:v>
                </c:pt>
                <c:pt idx="93268">
                  <c:v>4.0137300000000001E-2</c:v>
                </c:pt>
                <c:pt idx="93269">
                  <c:v>4.0326899999999999E-2</c:v>
                </c:pt>
                <c:pt idx="93270">
                  <c:v>4.0446099999999999E-2</c:v>
                </c:pt>
                <c:pt idx="93271">
                  <c:v>4.0495200000000002E-2</c:v>
                </c:pt>
                <c:pt idx="93272">
                  <c:v>4.0474099999999999E-2</c:v>
                </c:pt>
                <c:pt idx="93273">
                  <c:v>4.0383299999999997E-2</c:v>
                </c:pt>
                <c:pt idx="93274">
                  <c:v>4.0223200000000001E-2</c:v>
                </c:pt>
                <c:pt idx="93275">
                  <c:v>3.9994300000000003E-2</c:v>
                </c:pt>
                <c:pt idx="93276">
                  <c:v>3.9697200000000002E-2</c:v>
                </c:pt>
                <c:pt idx="93277">
                  <c:v>3.9332800000000001E-2</c:v>
                </c:pt>
                <c:pt idx="93278">
                  <c:v>3.8901999999999999E-2</c:v>
                </c:pt>
                <c:pt idx="93279">
                  <c:v>3.8405700000000001E-2</c:v>
                </c:pt>
                <c:pt idx="93280">
                  <c:v>3.7845200000000002E-2</c:v>
                </c:pt>
                <c:pt idx="93281">
                  <c:v>3.7221499999999998E-2</c:v>
                </c:pt>
                <c:pt idx="93282">
                  <c:v>3.6536199999999998E-2</c:v>
                </c:pt>
                <c:pt idx="93283">
                  <c:v>3.5790599999999999E-2</c:v>
                </c:pt>
                <c:pt idx="93284">
                  <c:v>3.4986299999999998E-2</c:v>
                </c:pt>
                <c:pt idx="93285">
                  <c:v>3.4125000000000003E-2</c:v>
                </c:pt>
                <c:pt idx="93286">
                  <c:v>3.3208300000000003E-2</c:v>
                </c:pt>
                <c:pt idx="93287">
                  <c:v>3.2238299999999998E-2</c:v>
                </c:pt>
                <c:pt idx="93288">
                  <c:v>3.12167E-2</c:v>
                </c:pt>
                <c:pt idx="93289">
                  <c:v>3.0145700000000001E-2</c:v>
                </c:pt>
                <c:pt idx="93290">
                  <c:v>2.9027299999999999E-2</c:v>
                </c:pt>
                <c:pt idx="93291">
                  <c:v>2.7863800000000001E-2</c:v>
                </c:pt>
                <c:pt idx="93292">
                  <c:v>2.6657299999999998E-2</c:v>
                </c:pt>
                <c:pt idx="93293">
                  <c:v>2.54103E-2</c:v>
                </c:pt>
                <c:pt idx="93294">
                  <c:v>2.41251E-2</c:v>
                </c:pt>
                <c:pt idx="93295">
                  <c:v>2.2804100000000001E-2</c:v>
                </c:pt>
                <c:pt idx="93296">
                  <c:v>2.145E-2</c:v>
                </c:pt>
                <c:pt idx="93297">
                  <c:v>2.0065199999999998E-2</c:v>
                </c:pt>
                <c:pt idx="93298">
                  <c:v>1.8652499999999999E-2</c:v>
                </c:pt>
                <c:pt idx="93299">
                  <c:v>1.7214400000000001E-2</c:v>
                </c:pt>
                <c:pt idx="93300">
                  <c:v>1.57536E-2</c:v>
                </c:pt>
                <c:pt idx="93301">
                  <c:v>1.42729E-2</c:v>
                </c:pt>
                <c:pt idx="93302">
                  <c:v>1.2775099999999999E-2</c:v>
                </c:pt>
                <c:pt idx="93303">
                  <c:v>1.1262899999999999E-2</c:v>
                </c:pt>
                <c:pt idx="93304" formatCode="0.00E+00">
                  <c:v>9.7391999999999999E-3</c:v>
                </c:pt>
                <c:pt idx="93305" formatCode="0.00E+00">
                  <c:v>8.2067100000000007E-3</c:v>
                </c:pt>
                <c:pt idx="93306" formatCode="0.00E+00">
                  <c:v>6.6683000000000003E-3</c:v>
                </c:pt>
                <c:pt idx="93307" formatCode="0.00E+00">
                  <c:v>5.12679E-3</c:v>
                </c:pt>
                <c:pt idx="93308" formatCode="0.00E+00">
                  <c:v>3.5850000000000001E-3</c:v>
                </c:pt>
                <c:pt idx="93309" formatCode="0.00E+00">
                  <c:v>2.0457700000000001E-3</c:v>
                </c:pt>
                <c:pt idx="93310" formatCode="0.00E+00">
                  <c:v>5.1187900000000002E-4</c:v>
                </c:pt>
                <c:pt idx="93311" formatCode="0.00E+00">
                  <c:v>-1.01387E-3</c:v>
                </c:pt>
                <c:pt idx="93312" formatCode="0.00E+00">
                  <c:v>-2.5287299999999999E-3</c:v>
                </c:pt>
                <c:pt idx="93313" formatCode="0.00E+00">
                  <c:v>-4.0299400000000001E-3</c:v>
                </c:pt>
                <c:pt idx="93314" formatCode="0.00E+00">
                  <c:v>-5.5148200000000001E-3</c:v>
                </c:pt>
                <c:pt idx="93315" formatCode="0.00E+00">
                  <c:v>-6.9806900000000003E-3</c:v>
                </c:pt>
                <c:pt idx="93316" formatCode="0.00E+00">
                  <c:v>-8.4249300000000006E-3</c:v>
                </c:pt>
                <c:pt idx="93317" formatCode="0.00E+00">
                  <c:v>-9.8449599999999998E-3</c:v>
                </c:pt>
                <c:pt idx="93318">
                  <c:v>-1.12383E-2</c:v>
                </c:pt>
                <c:pt idx="93319">
                  <c:v>-1.26023E-2</c:v>
                </c:pt>
                <c:pt idx="93320">
                  <c:v>-1.3934800000000001E-2</c:v>
                </c:pt>
                <c:pt idx="93321">
                  <c:v>-1.52333E-2</c:v>
                </c:pt>
                <c:pt idx="93322">
                  <c:v>-1.6495599999999999E-2</c:v>
                </c:pt>
                <c:pt idx="93323">
                  <c:v>-1.77194E-2</c:v>
                </c:pt>
                <c:pt idx="93324">
                  <c:v>-1.8902700000000001E-2</c:v>
                </c:pt>
                <c:pt idx="93325">
                  <c:v>-2.00433E-2</c:v>
                </c:pt>
                <c:pt idx="93326">
                  <c:v>-2.1139399999999999E-2</c:v>
                </c:pt>
                <c:pt idx="93327">
                  <c:v>-2.2189E-2</c:v>
                </c:pt>
                <c:pt idx="93328">
                  <c:v>-2.31904E-2</c:v>
                </c:pt>
                <c:pt idx="93329">
                  <c:v>-2.4141800000000001E-2</c:v>
                </c:pt>
                <c:pt idx="93330">
                  <c:v>-2.50417E-2</c:v>
                </c:pt>
                <c:pt idx="93331">
                  <c:v>-2.5888600000000001E-2</c:v>
                </c:pt>
                <c:pt idx="93332">
                  <c:v>-2.6681E-2</c:v>
                </c:pt>
                <c:pt idx="93333">
                  <c:v>-2.74177E-2</c:v>
                </c:pt>
                <c:pt idx="93334">
                  <c:v>-2.80976E-2</c:v>
                </c:pt>
                <c:pt idx="93335">
                  <c:v>-2.8719399999999999E-2</c:v>
                </c:pt>
                <c:pt idx="93336">
                  <c:v>-2.9282300000000001E-2</c:v>
                </c:pt>
                <c:pt idx="93337">
                  <c:v>-2.9785499999999999E-2</c:v>
                </c:pt>
                <c:pt idx="93338">
                  <c:v>-3.0228100000000001E-2</c:v>
                </c:pt>
                <c:pt idx="93339">
                  <c:v>-3.0609500000000001E-2</c:v>
                </c:pt>
                <c:pt idx="93340">
                  <c:v>-3.09293E-2</c:v>
                </c:pt>
                <c:pt idx="93341">
                  <c:v>-3.11869E-2</c:v>
                </c:pt>
                <c:pt idx="93342">
                  <c:v>-3.1382300000000002E-2</c:v>
                </c:pt>
                <c:pt idx="93343">
                  <c:v>-3.1515099999999997E-2</c:v>
                </c:pt>
                <c:pt idx="93344">
                  <c:v>-3.1585299999999997E-2</c:v>
                </c:pt>
                <c:pt idx="93345">
                  <c:v>-3.1593099999999999E-2</c:v>
                </c:pt>
                <c:pt idx="93346">
                  <c:v>-3.1538499999999997E-2</c:v>
                </c:pt>
                <c:pt idx="93347">
                  <c:v>-3.1421999999999999E-2</c:v>
                </c:pt>
                <c:pt idx="93348">
                  <c:v>-3.1243799999999999E-2</c:v>
                </c:pt>
                <c:pt idx="93349">
                  <c:v>-3.10046E-2</c:v>
                </c:pt>
                <c:pt idx="93350">
                  <c:v>-3.07049E-2</c:v>
                </c:pt>
                <c:pt idx="93351">
                  <c:v>-3.03456E-2</c:v>
                </c:pt>
                <c:pt idx="93352">
                  <c:v>-2.9927499999999999E-2</c:v>
                </c:pt>
                <c:pt idx="93353">
                  <c:v>-2.9451499999999999E-2</c:v>
                </c:pt>
                <c:pt idx="93354">
                  <c:v>-2.8918800000000001E-2</c:v>
                </c:pt>
                <c:pt idx="93355">
                  <c:v>-2.8330399999999999E-2</c:v>
                </c:pt>
                <c:pt idx="93356">
                  <c:v>-2.7687799999999999E-2</c:v>
                </c:pt>
                <c:pt idx="93357">
                  <c:v>-2.6992200000000001E-2</c:v>
                </c:pt>
                <c:pt idx="93358">
                  <c:v>-2.62452E-2</c:v>
                </c:pt>
                <c:pt idx="93359">
                  <c:v>-2.54483E-2</c:v>
                </c:pt>
                <c:pt idx="93360">
                  <c:v>-2.4603199999999999E-2</c:v>
                </c:pt>
                <c:pt idx="93361">
                  <c:v>-2.3711599999999999E-2</c:v>
                </c:pt>
                <c:pt idx="93362">
                  <c:v>-2.2775299999999998E-2</c:v>
                </c:pt>
                <c:pt idx="93363">
                  <c:v>-2.1796300000000001E-2</c:v>
                </c:pt>
                <c:pt idx="93364">
                  <c:v>-2.07765E-2</c:v>
                </c:pt>
                <c:pt idx="93365">
                  <c:v>-1.9717999999999999E-2</c:v>
                </c:pt>
                <c:pt idx="93366">
                  <c:v>-1.8623000000000001E-2</c:v>
                </c:pt>
                <c:pt idx="93367">
                  <c:v>-1.7493499999999999E-2</c:v>
                </c:pt>
                <c:pt idx="93368">
                  <c:v>-1.63319E-2</c:v>
                </c:pt>
                <c:pt idx="93369">
                  <c:v>-1.5140499999999999E-2</c:v>
                </c:pt>
                <c:pt idx="93370">
                  <c:v>-1.39215E-2</c:v>
                </c:pt>
                <c:pt idx="93371">
                  <c:v>-1.26775E-2</c:v>
                </c:pt>
                <c:pt idx="93372">
                  <c:v>-1.14109E-2</c:v>
                </c:pt>
                <c:pt idx="93373">
                  <c:v>-1.01241E-2</c:v>
                </c:pt>
                <c:pt idx="93374" formatCode="0.00E+00">
                  <c:v>-8.8196899999999998E-3</c:v>
                </c:pt>
                <c:pt idx="93375" formatCode="0.00E+00">
                  <c:v>-7.5001900000000003E-3</c:v>
                </c:pt>
                <c:pt idx="93376" formatCode="0.00E+00">
                  <c:v>-6.1681699999999997E-3</c:v>
                </c:pt>
                <c:pt idx="93377" formatCode="0.00E+00">
                  <c:v>-4.8262299999999999E-3</c:v>
                </c:pt>
                <c:pt idx="93378" formatCode="0.00E+00">
                  <c:v>-3.4769599999999999E-3</c:v>
                </c:pt>
                <c:pt idx="93379" formatCode="0.00E+00">
                  <c:v>-2.1229899999999999E-3</c:v>
                </c:pt>
                <c:pt idx="93380" formatCode="0.00E+00">
                  <c:v>-7.6691599999999997E-4</c:v>
                </c:pt>
                <c:pt idx="93381" formatCode="0.00E+00">
                  <c:v>5.8863100000000005E-4</c:v>
                </c:pt>
                <c:pt idx="93382" formatCode="0.00E+00">
                  <c:v>1.94104E-3</c:v>
                </c:pt>
                <c:pt idx="93383" formatCode="0.00E+00">
                  <c:v>3.2877200000000001E-3</c:v>
                </c:pt>
                <c:pt idx="93384" formatCode="0.00E+00">
                  <c:v>4.6260800000000003E-3</c:v>
                </c:pt>
                <c:pt idx="93385" formatCode="0.00E+00">
                  <c:v>5.9535400000000002E-3</c:v>
                </c:pt>
                <c:pt idx="93386" formatCode="0.00E+00">
                  <c:v>7.26758E-3</c:v>
                </c:pt>
                <c:pt idx="93387" formatCode="0.00E+00">
                  <c:v>8.5656699999999992E-3</c:v>
                </c:pt>
                <c:pt idx="93388" formatCode="0.00E+00">
                  <c:v>9.8453399999999993E-3</c:v>
                </c:pt>
                <c:pt idx="93389">
                  <c:v>1.11041E-2</c:v>
                </c:pt>
                <c:pt idx="93390">
                  <c:v>1.23397E-2</c:v>
                </c:pt>
                <c:pt idx="93391">
                  <c:v>1.35496E-2</c:v>
                </c:pt>
                <c:pt idx="93392">
                  <c:v>1.4731599999999999E-2</c:v>
                </c:pt>
                <c:pt idx="93393">
                  <c:v>1.5883499999999998E-2</c:v>
                </c:pt>
                <c:pt idx="93394">
                  <c:v>1.7003000000000001E-2</c:v>
                </c:pt>
                <c:pt idx="93395">
                  <c:v>1.8088E-2</c:v>
                </c:pt>
                <c:pt idx="93396">
                  <c:v>1.9136500000000001E-2</c:v>
                </c:pt>
                <c:pt idx="93397">
                  <c:v>2.0146500000000001E-2</c:v>
                </c:pt>
                <c:pt idx="93398">
                  <c:v>2.1116099999999999E-2</c:v>
                </c:pt>
                <c:pt idx="93399">
                  <c:v>2.2043500000000001E-2</c:v>
                </c:pt>
                <c:pt idx="93400">
                  <c:v>2.29269E-2</c:v>
                </c:pt>
                <c:pt idx="93401">
                  <c:v>2.37646E-2</c:v>
                </c:pt>
                <c:pt idx="93402">
                  <c:v>2.4555199999999999E-2</c:v>
                </c:pt>
                <c:pt idx="93403">
                  <c:v>2.5297E-2</c:v>
                </c:pt>
                <c:pt idx="93404">
                  <c:v>2.59887E-2</c:v>
                </c:pt>
                <c:pt idx="93405">
                  <c:v>2.6629E-2</c:v>
                </c:pt>
                <c:pt idx="93406">
                  <c:v>2.72167E-2</c:v>
                </c:pt>
                <c:pt idx="93407">
                  <c:v>2.7750799999999999E-2</c:v>
                </c:pt>
                <c:pt idx="93408">
                  <c:v>2.8230100000000001E-2</c:v>
                </c:pt>
                <c:pt idx="93409">
                  <c:v>2.86539E-2</c:v>
                </c:pt>
                <c:pt idx="93410">
                  <c:v>2.90213E-2</c:v>
                </c:pt>
                <c:pt idx="93411">
                  <c:v>2.9331599999999999E-2</c:v>
                </c:pt>
                <c:pt idx="93412">
                  <c:v>2.95844E-2</c:v>
                </c:pt>
                <c:pt idx="93413">
                  <c:v>2.9779099999999999E-2</c:v>
                </c:pt>
                <c:pt idx="93414">
                  <c:v>2.9915299999999999E-2</c:v>
                </c:pt>
                <c:pt idx="93415">
                  <c:v>2.9992899999999999E-2</c:v>
                </c:pt>
                <c:pt idx="93416">
                  <c:v>3.0011599999999999E-2</c:v>
                </c:pt>
                <c:pt idx="93417">
                  <c:v>2.9971500000000002E-2</c:v>
                </c:pt>
                <c:pt idx="93418">
                  <c:v>2.9872699999999999E-2</c:v>
                </c:pt>
                <c:pt idx="93419">
                  <c:v>2.97153E-2</c:v>
                </c:pt>
                <c:pt idx="93420">
                  <c:v>2.94997E-2</c:v>
                </c:pt>
                <c:pt idx="93421">
                  <c:v>2.9226200000000001E-2</c:v>
                </c:pt>
                <c:pt idx="93422">
                  <c:v>2.8895500000000001E-2</c:v>
                </c:pt>
                <c:pt idx="93423">
                  <c:v>2.8508100000000001E-2</c:v>
                </c:pt>
                <c:pt idx="93424">
                  <c:v>2.8064700000000001E-2</c:v>
                </c:pt>
                <c:pt idx="93425">
                  <c:v>2.7566299999999998E-2</c:v>
                </c:pt>
                <c:pt idx="93426">
                  <c:v>2.7013700000000002E-2</c:v>
                </c:pt>
                <c:pt idx="93427">
                  <c:v>2.6408000000000001E-2</c:v>
                </c:pt>
                <c:pt idx="93428">
                  <c:v>2.57503E-2</c:v>
                </c:pt>
                <c:pt idx="93429">
                  <c:v>2.5041999999999998E-2</c:v>
                </c:pt>
                <c:pt idx="93430">
                  <c:v>2.4284300000000002E-2</c:v>
                </c:pt>
                <c:pt idx="93431">
                  <c:v>2.3478599999999999E-2</c:v>
                </c:pt>
                <c:pt idx="93432">
                  <c:v>2.2626500000000001E-2</c:v>
                </c:pt>
                <c:pt idx="93433">
                  <c:v>2.1729499999999999E-2</c:v>
                </c:pt>
                <c:pt idx="93434">
                  <c:v>2.07894E-2</c:v>
                </c:pt>
                <c:pt idx="93435">
                  <c:v>1.98079E-2</c:v>
                </c:pt>
                <c:pt idx="93436">
                  <c:v>1.8786899999999999E-2</c:v>
                </c:pt>
                <c:pt idx="93437">
                  <c:v>1.7728299999999999E-2</c:v>
                </c:pt>
                <c:pt idx="93438">
                  <c:v>1.6633999999999999E-2</c:v>
                </c:pt>
                <c:pt idx="93439">
                  <c:v>1.5506199999999999E-2</c:v>
                </c:pt>
                <c:pt idx="93440">
                  <c:v>1.4346899999999999E-2</c:v>
                </c:pt>
                <c:pt idx="93441">
                  <c:v>1.31583E-2</c:v>
                </c:pt>
                <c:pt idx="93442">
                  <c:v>1.1942599999999999E-2</c:v>
                </c:pt>
                <c:pt idx="93443">
                  <c:v>1.0702100000000001E-2</c:v>
                </c:pt>
                <c:pt idx="93444" formatCode="0.00E+00">
                  <c:v>9.4391500000000003E-3</c:v>
                </c:pt>
                <c:pt idx="93445" formatCode="0.00E+00">
                  <c:v>8.1560899999999995E-3</c:v>
                </c:pt>
                <c:pt idx="93446" formatCode="0.00E+00">
                  <c:v>6.8553199999999998E-3</c:v>
                </c:pt>
                <c:pt idx="93447" formatCode="0.00E+00">
                  <c:v>5.5392699999999998E-3</c:v>
                </c:pt>
                <c:pt idx="93448" formatCode="0.00E+00">
                  <c:v>4.2104000000000004E-3</c:v>
                </c:pt>
                <c:pt idx="93449" formatCode="0.00E+00">
                  <c:v>2.8712E-3</c:v>
                </c:pt>
                <c:pt idx="93450" formatCode="0.00E+00">
                  <c:v>1.52417E-3</c:v>
                </c:pt>
                <c:pt idx="93451" formatCode="0.00E+00">
                  <c:v>1.7182100000000001E-4</c:v>
                </c:pt>
                <c:pt idx="93452" formatCode="0.00E+00">
                  <c:v>-1.1833099999999999E-3</c:v>
                </c:pt>
                <c:pt idx="93453" formatCode="0.00E+00">
                  <c:v>-2.5387000000000001E-3</c:v>
                </c:pt>
                <c:pt idx="93454" formatCode="0.00E+00">
                  <c:v>-3.8918099999999999E-3</c:v>
                </c:pt>
                <c:pt idx="93455" formatCode="0.00E+00">
                  <c:v>-5.2401100000000001E-3</c:v>
                </c:pt>
                <c:pt idx="93456" formatCode="0.00E+00">
                  <c:v>-6.5811000000000003E-3</c:v>
                </c:pt>
                <c:pt idx="93457" formatCode="0.00E+00">
                  <c:v>-7.9122600000000008E-3</c:v>
                </c:pt>
                <c:pt idx="93458" formatCode="0.00E+00">
                  <c:v>-9.2311000000000008E-3</c:v>
                </c:pt>
                <c:pt idx="93459">
                  <c:v>-1.05352E-2</c:v>
                </c:pt>
                <c:pt idx="93460">
                  <c:v>-1.1821999999999999E-2</c:v>
                </c:pt>
                <c:pt idx="93461">
                  <c:v>-1.30893E-2</c:v>
                </c:pt>
                <c:pt idx="93462">
                  <c:v>-1.4334599999999999E-2</c:v>
                </c:pt>
                <c:pt idx="93463">
                  <c:v>-1.55555E-2</c:v>
                </c:pt>
                <c:pt idx="93464">
                  <c:v>-1.6749900000000002E-2</c:v>
                </c:pt>
                <c:pt idx="93465">
                  <c:v>-1.7915500000000001E-2</c:v>
                </c:pt>
                <c:pt idx="93466">
                  <c:v>-1.9050000000000001E-2</c:v>
                </c:pt>
                <c:pt idx="93467">
                  <c:v>-2.0151499999999999E-2</c:v>
                </c:pt>
                <c:pt idx="93468">
                  <c:v>-2.1217699999999999E-2</c:v>
                </c:pt>
                <c:pt idx="93469">
                  <c:v>-2.2246800000000001E-2</c:v>
                </c:pt>
                <c:pt idx="93470">
                  <c:v>-2.3236900000000001E-2</c:v>
                </c:pt>
                <c:pt idx="93471">
                  <c:v>-2.41859E-2</c:v>
                </c:pt>
                <c:pt idx="93472">
                  <c:v>-2.5092300000000001E-2</c:v>
                </c:pt>
                <c:pt idx="93473">
                  <c:v>-2.59542E-2</c:v>
                </c:pt>
                <c:pt idx="93474">
                  <c:v>-2.6769999999999999E-2</c:v>
                </c:pt>
                <c:pt idx="93475">
                  <c:v>-2.7538300000000002E-2</c:v>
                </c:pt>
                <c:pt idx="93476">
                  <c:v>-2.8257600000000001E-2</c:v>
                </c:pt>
                <c:pt idx="93477">
                  <c:v>-2.89266E-2</c:v>
                </c:pt>
                <c:pt idx="93478">
                  <c:v>-2.9543900000000001E-2</c:v>
                </c:pt>
                <c:pt idx="93479">
                  <c:v>-3.01084E-2</c:v>
                </c:pt>
                <c:pt idx="93480">
                  <c:v>-3.0619E-2</c:v>
                </c:pt>
                <c:pt idx="93481">
                  <c:v>-3.1074899999999999E-2</c:v>
                </c:pt>
                <c:pt idx="93482">
                  <c:v>-3.1475000000000003E-2</c:v>
                </c:pt>
                <c:pt idx="93483">
                  <c:v>-3.1818699999999998E-2</c:v>
                </c:pt>
                <c:pt idx="93484">
                  <c:v>-3.21052E-2</c:v>
                </c:pt>
                <c:pt idx="93485">
                  <c:v>-3.2334099999999998E-2</c:v>
                </c:pt>
                <c:pt idx="93486">
                  <c:v>-3.2504900000000003E-2</c:v>
                </c:pt>
                <c:pt idx="93487">
                  <c:v>-3.2617199999999999E-2</c:v>
                </c:pt>
                <c:pt idx="93488">
                  <c:v>-3.2670900000000003E-2</c:v>
                </c:pt>
                <c:pt idx="93489">
                  <c:v>-3.2665699999999999E-2</c:v>
                </c:pt>
                <c:pt idx="93490">
                  <c:v>-3.2601699999999997E-2</c:v>
                </c:pt>
                <c:pt idx="93491">
                  <c:v>-3.2478899999999998E-2</c:v>
                </c:pt>
                <c:pt idx="93492">
                  <c:v>-3.2297600000000003E-2</c:v>
                </c:pt>
                <c:pt idx="93493">
                  <c:v>-3.2058099999999999E-2</c:v>
                </c:pt>
                <c:pt idx="93494">
                  <c:v>-3.1760700000000003E-2</c:v>
                </c:pt>
                <c:pt idx="93495">
                  <c:v>-3.1406000000000003E-2</c:v>
                </c:pt>
                <c:pt idx="93496">
                  <c:v>-3.09947E-2</c:v>
                </c:pt>
                <c:pt idx="93497">
                  <c:v>-3.05274E-2</c:v>
                </c:pt>
                <c:pt idx="93498">
                  <c:v>-3.0005E-2</c:v>
                </c:pt>
                <c:pt idx="93499">
                  <c:v>-2.94284E-2</c:v>
                </c:pt>
                <c:pt idx="93500">
                  <c:v>-2.87987E-2</c:v>
                </c:pt>
                <c:pt idx="93501">
                  <c:v>-2.8117E-2</c:v>
                </c:pt>
                <c:pt idx="93502">
                  <c:v>-2.7384499999999999E-2</c:v>
                </c:pt>
                <c:pt idx="93503">
                  <c:v>-2.6602500000000001E-2</c:v>
                </c:pt>
                <c:pt idx="93504">
                  <c:v>-2.57725E-2</c:v>
                </c:pt>
                <c:pt idx="93505">
                  <c:v>-2.4895899999999999E-2</c:v>
                </c:pt>
                <c:pt idx="93506">
                  <c:v>-2.39743E-2</c:v>
                </c:pt>
                <c:pt idx="93507">
                  <c:v>-2.3009499999999999E-2</c:v>
                </c:pt>
                <c:pt idx="93508">
                  <c:v>-2.2003100000000001E-2</c:v>
                </c:pt>
                <c:pt idx="93509">
                  <c:v>-2.0957E-2</c:v>
                </c:pt>
                <c:pt idx="93510">
                  <c:v>-1.9873100000000001E-2</c:v>
                </c:pt>
                <c:pt idx="93511">
                  <c:v>-1.8753200000000001E-2</c:v>
                </c:pt>
                <c:pt idx="93512">
                  <c:v>-1.7599099999999999E-2</c:v>
                </c:pt>
                <c:pt idx="93513">
                  <c:v>-1.6412800000000002E-2</c:v>
                </c:pt>
                <c:pt idx="93514">
                  <c:v>-1.51962E-2</c:v>
                </c:pt>
                <c:pt idx="93515">
                  <c:v>-1.39519E-2</c:v>
                </c:pt>
                <c:pt idx="93516">
                  <c:v>-1.2682199999999999E-2</c:v>
                </c:pt>
                <c:pt idx="93517">
                  <c:v>-1.13896E-2</c:v>
                </c:pt>
                <c:pt idx="93518">
                  <c:v>-1.0076699999999999E-2</c:v>
                </c:pt>
                <c:pt idx="93519" formatCode="0.00E+00">
                  <c:v>-8.7460599999999999E-3</c:v>
                </c:pt>
                <c:pt idx="93520" formatCode="0.00E+00">
                  <c:v>-7.4001800000000001E-3</c:v>
                </c:pt>
                <c:pt idx="93521" formatCode="0.00E+00">
                  <c:v>-6.0416300000000001E-3</c:v>
                </c:pt>
                <c:pt idx="93522" formatCode="0.00E+00">
                  <c:v>-4.6729099999999997E-3</c:v>
                </c:pt>
                <c:pt idx="93523" formatCode="0.00E+00">
                  <c:v>-3.2966100000000002E-3</c:v>
                </c:pt>
                <c:pt idx="93524" formatCode="0.00E+00">
                  <c:v>-1.91548E-3</c:v>
                </c:pt>
                <c:pt idx="93525" formatCode="0.00E+00">
                  <c:v>-5.3224399999999997E-4</c:v>
                </c:pt>
                <c:pt idx="93526" formatCode="0.00E+00">
                  <c:v>8.5064299999999999E-4</c:v>
                </c:pt>
                <c:pt idx="93527" formatCode="0.00E+00">
                  <c:v>2.2307500000000001E-3</c:v>
                </c:pt>
                <c:pt idx="93528" formatCode="0.00E+00">
                  <c:v>3.6053299999999999E-3</c:v>
                </c:pt>
                <c:pt idx="93529" formatCode="0.00E+00">
                  <c:v>4.9715499999999999E-3</c:v>
                </c:pt>
                <c:pt idx="93530" formatCode="0.00E+00">
                  <c:v>6.3268600000000001E-3</c:v>
                </c:pt>
                <c:pt idx="93531" formatCode="0.00E+00">
                  <c:v>7.6687600000000002E-3</c:v>
                </c:pt>
                <c:pt idx="93532" formatCode="0.00E+00">
                  <c:v>8.9945600000000004E-3</c:v>
                </c:pt>
                <c:pt idx="93533">
                  <c:v>1.03017E-2</c:v>
                </c:pt>
                <c:pt idx="93534">
                  <c:v>1.15884E-2</c:v>
                </c:pt>
                <c:pt idx="93535">
                  <c:v>1.28527E-2</c:v>
                </c:pt>
                <c:pt idx="93536">
                  <c:v>1.4092E-2</c:v>
                </c:pt>
                <c:pt idx="93537">
                  <c:v>1.5303300000000001E-2</c:v>
                </c:pt>
                <c:pt idx="93538">
                  <c:v>1.64844E-2</c:v>
                </c:pt>
                <c:pt idx="93539">
                  <c:v>1.7632999999999999E-2</c:v>
                </c:pt>
                <c:pt idx="93540">
                  <c:v>1.87469E-2</c:v>
                </c:pt>
                <c:pt idx="93541">
                  <c:v>1.9824399999999999E-2</c:v>
                </c:pt>
                <c:pt idx="93542">
                  <c:v>2.0864199999999999E-2</c:v>
                </c:pt>
                <c:pt idx="93543">
                  <c:v>2.18642E-2</c:v>
                </c:pt>
                <c:pt idx="93544">
                  <c:v>2.28223E-2</c:v>
                </c:pt>
                <c:pt idx="93545">
                  <c:v>2.3735900000000001E-2</c:v>
                </c:pt>
                <c:pt idx="93546">
                  <c:v>2.4603099999999999E-2</c:v>
                </c:pt>
                <c:pt idx="93547">
                  <c:v>2.54226E-2</c:v>
                </c:pt>
                <c:pt idx="93548">
                  <c:v>2.6192900000000002E-2</c:v>
                </c:pt>
                <c:pt idx="93549">
                  <c:v>2.6912200000000001E-2</c:v>
                </c:pt>
                <c:pt idx="93550">
                  <c:v>2.7579300000000001E-2</c:v>
                </c:pt>
                <c:pt idx="93551">
                  <c:v>2.8192700000000001E-2</c:v>
                </c:pt>
                <c:pt idx="93552">
                  <c:v>2.8751200000000001E-2</c:v>
                </c:pt>
                <c:pt idx="93553">
                  <c:v>2.92538E-2</c:v>
                </c:pt>
                <c:pt idx="93554">
                  <c:v>2.9699400000000001E-2</c:v>
                </c:pt>
                <c:pt idx="93555">
                  <c:v>3.0086399999999999E-2</c:v>
                </c:pt>
                <c:pt idx="93556">
                  <c:v>3.0414799999999999E-2</c:v>
                </c:pt>
                <c:pt idx="93557">
                  <c:v>3.0684900000000001E-2</c:v>
                </c:pt>
                <c:pt idx="93558">
                  <c:v>3.0895100000000002E-2</c:v>
                </c:pt>
                <c:pt idx="93559">
                  <c:v>3.10421E-2</c:v>
                </c:pt>
                <c:pt idx="93560">
                  <c:v>3.11227E-2</c:v>
                </c:pt>
                <c:pt idx="93561">
                  <c:v>3.1137999999999999E-2</c:v>
                </c:pt>
                <c:pt idx="93562">
                  <c:v>3.10923E-2</c:v>
                </c:pt>
                <c:pt idx="93563">
                  <c:v>3.09883E-2</c:v>
                </c:pt>
                <c:pt idx="93564">
                  <c:v>3.0826099999999999E-2</c:v>
                </c:pt>
                <c:pt idx="93565">
                  <c:v>3.0605400000000001E-2</c:v>
                </c:pt>
                <c:pt idx="93566">
                  <c:v>3.03263E-2</c:v>
                </c:pt>
                <c:pt idx="93567">
                  <c:v>2.9989499999999999E-2</c:v>
                </c:pt>
                <c:pt idx="93568">
                  <c:v>2.9595199999999999E-2</c:v>
                </c:pt>
                <c:pt idx="93569">
                  <c:v>2.9143599999999999E-2</c:v>
                </c:pt>
                <c:pt idx="93570">
                  <c:v>2.8635299999999999E-2</c:v>
                </c:pt>
                <c:pt idx="93571">
                  <c:v>2.8070700000000001E-2</c:v>
                </c:pt>
                <c:pt idx="93572">
                  <c:v>2.7450200000000001E-2</c:v>
                </c:pt>
                <c:pt idx="93573">
                  <c:v>2.6773600000000002E-2</c:v>
                </c:pt>
                <c:pt idx="93574">
                  <c:v>2.6040899999999999E-2</c:v>
                </c:pt>
                <c:pt idx="93575">
                  <c:v>2.52526E-2</c:v>
                </c:pt>
                <c:pt idx="93576">
                  <c:v>2.4409699999999999E-2</c:v>
                </c:pt>
                <c:pt idx="93577">
                  <c:v>2.3513099999999999E-2</c:v>
                </c:pt>
                <c:pt idx="93578">
                  <c:v>2.2563900000000001E-2</c:v>
                </c:pt>
                <c:pt idx="93579">
                  <c:v>2.15634E-2</c:v>
                </c:pt>
                <c:pt idx="93580">
                  <c:v>2.0514399999999999E-2</c:v>
                </c:pt>
                <c:pt idx="93581">
                  <c:v>1.9420799999999998E-2</c:v>
                </c:pt>
                <c:pt idx="93582">
                  <c:v>1.8286E-2</c:v>
                </c:pt>
                <c:pt idx="93583">
                  <c:v>1.71112E-2</c:v>
                </c:pt>
                <c:pt idx="93584">
                  <c:v>1.5895400000000001E-2</c:v>
                </c:pt>
                <c:pt idx="93585">
                  <c:v>1.4637499999999999E-2</c:v>
                </c:pt>
                <c:pt idx="93586">
                  <c:v>1.33384E-2</c:v>
                </c:pt>
                <c:pt idx="93587">
                  <c:v>1.20006E-2</c:v>
                </c:pt>
                <c:pt idx="93588">
                  <c:v>1.06272E-2</c:v>
                </c:pt>
                <c:pt idx="93589" formatCode="0.00E+00">
                  <c:v>9.22218E-3</c:v>
                </c:pt>
                <c:pt idx="93590" formatCode="0.00E+00">
                  <c:v>7.7913499999999998E-3</c:v>
                </c:pt>
                <c:pt idx="93591" formatCode="0.00E+00">
                  <c:v>6.3402800000000002E-3</c:v>
                </c:pt>
                <c:pt idx="93592" formatCode="0.00E+00">
                  <c:v>4.8716200000000001E-3</c:v>
                </c:pt>
                <c:pt idx="93593" formatCode="0.00E+00">
                  <c:v>3.3846800000000002E-3</c:v>
                </c:pt>
                <c:pt idx="93594" formatCode="0.00E+00">
                  <c:v>1.8793E-3</c:v>
                </c:pt>
                <c:pt idx="93595" formatCode="0.00E+00">
                  <c:v>3.5894600000000002E-4</c:v>
                </c:pt>
                <c:pt idx="93596" formatCode="0.00E+00">
                  <c:v>-1.1716999999999999E-3</c:v>
                </c:pt>
                <c:pt idx="93597" formatCode="0.00E+00">
                  <c:v>-2.7103299999999999E-3</c:v>
                </c:pt>
                <c:pt idx="93598" formatCode="0.00E+00">
                  <c:v>-4.2566399999999999E-3</c:v>
                </c:pt>
                <c:pt idx="93599" formatCode="0.00E+00">
                  <c:v>-5.8092600000000001E-3</c:v>
                </c:pt>
                <c:pt idx="93600" formatCode="0.00E+00">
                  <c:v>-7.3643500000000004E-3</c:v>
                </c:pt>
                <c:pt idx="93601" formatCode="0.00E+00">
                  <c:v>-8.9173800000000008E-3</c:v>
                </c:pt>
                <c:pt idx="93602">
                  <c:v>-1.0465E-2</c:v>
                </c:pt>
                <c:pt idx="93603">
                  <c:v>-1.20047E-2</c:v>
                </c:pt>
                <c:pt idx="93604">
                  <c:v>-1.3533699999999999E-2</c:v>
                </c:pt>
                <c:pt idx="93605">
                  <c:v>-1.50489E-2</c:v>
                </c:pt>
                <c:pt idx="93606">
                  <c:v>-1.65468E-2</c:v>
                </c:pt>
                <c:pt idx="93607">
                  <c:v>-1.8025200000000002E-2</c:v>
                </c:pt>
                <c:pt idx="93608">
                  <c:v>-1.94842E-2</c:v>
                </c:pt>
                <c:pt idx="93609">
                  <c:v>-2.0924399999999999E-2</c:v>
                </c:pt>
                <c:pt idx="93610">
                  <c:v>-2.2344200000000002E-2</c:v>
                </c:pt>
                <c:pt idx="93611">
                  <c:v>-2.37401E-2</c:v>
                </c:pt>
                <c:pt idx="93612">
                  <c:v>-2.5108700000000001E-2</c:v>
                </c:pt>
                <c:pt idx="93613">
                  <c:v>-2.64479E-2</c:v>
                </c:pt>
                <c:pt idx="93614">
                  <c:v>-2.7757E-2</c:v>
                </c:pt>
                <c:pt idx="93615">
                  <c:v>-2.9036099999999999E-2</c:v>
                </c:pt>
                <c:pt idx="93616">
                  <c:v>-3.0283899999999999E-2</c:v>
                </c:pt>
                <c:pt idx="93617">
                  <c:v>-3.1497699999999997E-2</c:v>
                </c:pt>
                <c:pt idx="93618">
                  <c:v>-3.2676799999999999E-2</c:v>
                </c:pt>
                <c:pt idx="93619">
                  <c:v>-3.3822699999999997E-2</c:v>
                </c:pt>
                <c:pt idx="93620">
                  <c:v>-3.4936300000000003E-2</c:v>
                </c:pt>
                <c:pt idx="93621">
                  <c:v>-3.6018000000000001E-2</c:v>
                </c:pt>
                <c:pt idx="93622">
                  <c:v>-3.7069900000000003E-2</c:v>
                </c:pt>
                <c:pt idx="93623">
                  <c:v>-3.8092399999999998E-2</c:v>
                </c:pt>
                <c:pt idx="93624">
                  <c:v>-3.9081699999999997E-2</c:v>
                </c:pt>
                <c:pt idx="93625">
                  <c:v>-4.0033300000000001E-2</c:v>
                </c:pt>
                <c:pt idx="93626">
                  <c:v>-4.0946400000000001E-2</c:v>
                </c:pt>
                <c:pt idx="93627">
                  <c:v>-4.1821999999999998E-2</c:v>
                </c:pt>
                <c:pt idx="93628">
                  <c:v>-4.2659500000000003E-2</c:v>
                </c:pt>
                <c:pt idx="93629">
                  <c:v>-4.3455599999999997E-2</c:v>
                </c:pt>
                <c:pt idx="93630">
                  <c:v>-4.42069E-2</c:v>
                </c:pt>
                <c:pt idx="93631">
                  <c:v>-4.4913000000000002E-2</c:v>
                </c:pt>
                <c:pt idx="93632">
                  <c:v>-4.5575200000000003E-2</c:v>
                </c:pt>
                <c:pt idx="93633">
                  <c:v>-4.6194199999999998E-2</c:v>
                </c:pt>
                <c:pt idx="93634">
                  <c:v>-4.6770100000000002E-2</c:v>
                </c:pt>
                <c:pt idx="93635">
                  <c:v>-4.7302900000000002E-2</c:v>
                </c:pt>
                <c:pt idx="93636">
                  <c:v>-4.7793200000000001E-2</c:v>
                </c:pt>
                <c:pt idx="93637">
                  <c:v>-4.82415E-2</c:v>
                </c:pt>
                <c:pt idx="93638">
                  <c:v>-4.8646799999999997E-2</c:v>
                </c:pt>
                <c:pt idx="93639">
                  <c:v>-4.9007000000000002E-2</c:v>
                </c:pt>
                <c:pt idx="93640">
                  <c:v>-4.9321999999999998E-2</c:v>
                </c:pt>
                <c:pt idx="93641">
                  <c:v>-4.9593400000000003E-2</c:v>
                </c:pt>
                <c:pt idx="93642">
                  <c:v>-4.9821999999999998E-2</c:v>
                </c:pt>
                <c:pt idx="93643">
                  <c:v>-5.0005300000000003E-2</c:v>
                </c:pt>
                <c:pt idx="93644">
                  <c:v>-5.01406E-2</c:v>
                </c:pt>
                <c:pt idx="93645">
                  <c:v>-5.0229700000000002E-2</c:v>
                </c:pt>
                <c:pt idx="93646">
                  <c:v>-5.0278000000000003E-2</c:v>
                </c:pt>
                <c:pt idx="93647">
                  <c:v>-5.0291099999999998E-2</c:v>
                </c:pt>
                <c:pt idx="93648">
                  <c:v>-5.0270700000000001E-2</c:v>
                </c:pt>
                <c:pt idx="93649">
                  <c:v>-5.0214500000000002E-2</c:v>
                </c:pt>
                <c:pt idx="93650">
                  <c:v>-5.0121400000000003E-2</c:v>
                </c:pt>
                <c:pt idx="93651">
                  <c:v>-4.9994200000000003E-2</c:v>
                </c:pt>
                <c:pt idx="93652">
                  <c:v>-4.9836100000000001E-2</c:v>
                </c:pt>
                <c:pt idx="93653">
                  <c:v>-4.96471E-2</c:v>
                </c:pt>
                <c:pt idx="93654">
                  <c:v>-4.9425200000000002E-2</c:v>
                </c:pt>
                <c:pt idx="93655">
                  <c:v>-4.9169999999999998E-2</c:v>
                </c:pt>
                <c:pt idx="93656">
                  <c:v>-4.8883099999999999E-2</c:v>
                </c:pt>
                <c:pt idx="93657">
                  <c:v>-4.8563799999999997E-2</c:v>
                </c:pt>
                <c:pt idx="93658">
                  <c:v>-4.8210599999999999E-2</c:v>
                </c:pt>
                <c:pt idx="93659">
                  <c:v>-4.7826500000000001E-2</c:v>
                </c:pt>
                <c:pt idx="93660">
                  <c:v>-4.74201E-2</c:v>
                </c:pt>
                <c:pt idx="93661">
                  <c:v>-4.6996499999999997E-2</c:v>
                </c:pt>
                <c:pt idx="93662">
                  <c:v>-4.6553999999999998E-2</c:v>
                </c:pt>
                <c:pt idx="93663">
                  <c:v>-4.6089600000000001E-2</c:v>
                </c:pt>
                <c:pt idx="93664">
                  <c:v>-4.5603699999999997E-2</c:v>
                </c:pt>
                <c:pt idx="93665">
                  <c:v>-4.5099100000000003E-2</c:v>
                </c:pt>
                <c:pt idx="93666">
                  <c:v>-4.4579300000000002E-2</c:v>
                </c:pt>
                <c:pt idx="93667">
                  <c:v>-4.40481E-2</c:v>
                </c:pt>
                <c:pt idx="93668">
                  <c:v>-4.3506900000000001E-2</c:v>
                </c:pt>
                <c:pt idx="93669">
                  <c:v>-4.2954300000000001E-2</c:v>
                </c:pt>
                <c:pt idx="93670">
                  <c:v>-4.2390400000000002E-2</c:v>
                </c:pt>
                <c:pt idx="93671">
                  <c:v>-4.1820599999999999E-2</c:v>
                </c:pt>
                <c:pt idx="93672">
                  <c:v>-4.1251200000000002E-2</c:v>
                </c:pt>
                <c:pt idx="93673">
                  <c:v>-4.06848E-2</c:v>
                </c:pt>
                <c:pt idx="93674">
                  <c:v>-4.0121400000000002E-2</c:v>
                </c:pt>
                <c:pt idx="93675">
                  <c:v>-3.9562199999999999E-2</c:v>
                </c:pt>
                <c:pt idx="93676">
                  <c:v>-3.9010000000000003E-2</c:v>
                </c:pt>
                <c:pt idx="93677">
                  <c:v>-3.8466300000000002E-2</c:v>
                </c:pt>
                <c:pt idx="93678">
                  <c:v>-3.7930499999999999E-2</c:v>
                </c:pt>
                <c:pt idx="93679">
                  <c:v>-3.7401700000000003E-2</c:v>
                </c:pt>
                <c:pt idx="93680">
                  <c:v>-3.6883600000000002E-2</c:v>
                </c:pt>
                <c:pt idx="93681">
                  <c:v>-3.6382200000000003E-2</c:v>
                </c:pt>
                <c:pt idx="93682">
                  <c:v>-3.5900599999999998E-2</c:v>
                </c:pt>
                <c:pt idx="93683">
                  <c:v>-3.5438400000000002E-2</c:v>
                </c:pt>
                <c:pt idx="93684">
                  <c:v>-3.4995100000000001E-2</c:v>
                </c:pt>
                <c:pt idx="93685">
                  <c:v>-3.4572499999999999E-2</c:v>
                </c:pt>
                <c:pt idx="93686">
                  <c:v>-3.4172800000000003E-2</c:v>
                </c:pt>
                <c:pt idx="93687">
                  <c:v>-3.3796300000000001E-2</c:v>
                </c:pt>
                <c:pt idx="93688">
                  <c:v>-3.34442E-2</c:v>
                </c:pt>
                <c:pt idx="93689">
                  <c:v>-3.3120999999999998E-2</c:v>
                </c:pt>
                <c:pt idx="93690">
                  <c:v>-3.2833300000000003E-2</c:v>
                </c:pt>
                <c:pt idx="93691">
                  <c:v>-3.2584799999999997E-2</c:v>
                </c:pt>
                <c:pt idx="93692">
                  <c:v>-3.2373499999999999E-2</c:v>
                </c:pt>
                <c:pt idx="93693">
                  <c:v>-3.21959E-2</c:v>
                </c:pt>
                <c:pt idx="93694">
                  <c:v>-3.2050599999999999E-2</c:v>
                </c:pt>
                <c:pt idx="93695">
                  <c:v>-3.1939599999999999E-2</c:v>
                </c:pt>
                <c:pt idx="93696">
                  <c:v>-3.1867699999999999E-2</c:v>
                </c:pt>
                <c:pt idx="93697">
                  <c:v>-3.1837600000000001E-2</c:v>
                </c:pt>
                <c:pt idx="93698">
                  <c:v>-3.1844999999999998E-2</c:v>
                </c:pt>
                <c:pt idx="93699">
                  <c:v>-3.1883700000000001E-2</c:v>
                </c:pt>
                <c:pt idx="93700">
                  <c:v>-3.1953000000000002E-2</c:v>
                </c:pt>
                <c:pt idx="93701">
                  <c:v>-3.2056899999999999E-2</c:v>
                </c:pt>
                <c:pt idx="93702">
                  <c:v>-3.2199600000000002E-2</c:v>
                </c:pt>
                <c:pt idx="93703">
                  <c:v>-3.2382599999999997E-2</c:v>
                </c:pt>
                <c:pt idx="93704">
                  <c:v>-3.2605000000000002E-2</c:v>
                </c:pt>
                <c:pt idx="93705">
                  <c:v>-3.2866100000000002E-2</c:v>
                </c:pt>
                <c:pt idx="93706">
                  <c:v>-3.3163400000000003E-2</c:v>
                </c:pt>
                <c:pt idx="93707">
                  <c:v>-3.3491300000000002E-2</c:v>
                </c:pt>
                <c:pt idx="93708">
                  <c:v>-3.3848000000000003E-2</c:v>
                </c:pt>
                <c:pt idx="93709">
                  <c:v>-3.4240899999999998E-2</c:v>
                </c:pt>
                <c:pt idx="93710">
                  <c:v>-3.4678500000000001E-2</c:v>
                </c:pt>
                <c:pt idx="93711">
                  <c:v>-3.5161400000000002E-2</c:v>
                </c:pt>
                <c:pt idx="93712">
                  <c:v>-3.5687200000000002E-2</c:v>
                </c:pt>
                <c:pt idx="93713">
                  <c:v>-3.6255999999999997E-2</c:v>
                </c:pt>
                <c:pt idx="93714">
                  <c:v>-3.68688E-2</c:v>
                </c:pt>
                <c:pt idx="93715">
                  <c:v>-3.7524599999999998E-2</c:v>
                </c:pt>
                <c:pt idx="93716">
                  <c:v>-3.8218700000000001E-2</c:v>
                </c:pt>
                <c:pt idx="93717">
                  <c:v>-3.8947000000000002E-2</c:v>
                </c:pt>
                <c:pt idx="93718">
                  <c:v>-3.9708899999999998E-2</c:v>
                </c:pt>
                <c:pt idx="93719">
                  <c:v>-4.05055E-2</c:v>
                </c:pt>
                <c:pt idx="93720">
                  <c:v>-4.1338699999999999E-2</c:v>
                </c:pt>
                <c:pt idx="93721">
                  <c:v>-4.2212399999999997E-2</c:v>
                </c:pt>
                <c:pt idx="93722">
                  <c:v>-4.31302E-2</c:v>
                </c:pt>
                <c:pt idx="93723">
                  <c:v>-4.4094099999999997E-2</c:v>
                </c:pt>
                <c:pt idx="93724">
                  <c:v>-4.5104600000000002E-2</c:v>
                </c:pt>
                <c:pt idx="93725">
                  <c:v>-4.6158600000000001E-2</c:v>
                </c:pt>
                <c:pt idx="93726">
                  <c:v>-4.7249699999999999E-2</c:v>
                </c:pt>
                <c:pt idx="93727">
                  <c:v>-4.8371900000000002E-2</c:v>
                </c:pt>
                <c:pt idx="93728">
                  <c:v>-4.9522499999999997E-2</c:v>
                </c:pt>
                <c:pt idx="93729">
                  <c:v>-5.0699899999999999E-2</c:v>
                </c:pt>
                <c:pt idx="93730">
                  <c:v>-5.1900099999999998E-2</c:v>
                </c:pt>
                <c:pt idx="93731">
                  <c:v>-5.31178E-2</c:v>
                </c:pt>
                <c:pt idx="93732">
                  <c:v>-5.4350000000000002E-2</c:v>
                </c:pt>
                <c:pt idx="93733">
                  <c:v>-5.5599900000000001E-2</c:v>
                </c:pt>
                <c:pt idx="93734">
                  <c:v>-5.6873100000000003E-2</c:v>
                </c:pt>
                <c:pt idx="93735">
                  <c:v>-5.8172099999999997E-2</c:v>
                </c:pt>
                <c:pt idx="93736">
                  <c:v>-5.9497599999999998E-2</c:v>
                </c:pt>
                <c:pt idx="93737">
                  <c:v>-6.0850300000000003E-2</c:v>
                </c:pt>
                <c:pt idx="93738">
                  <c:v>-6.2229899999999998E-2</c:v>
                </c:pt>
                <c:pt idx="93739">
                  <c:v>-6.3635300000000006E-2</c:v>
                </c:pt>
                <c:pt idx="93740">
                  <c:v>-6.50641E-2</c:v>
                </c:pt>
                <c:pt idx="93741">
                  <c:v>-6.6515099999999994E-2</c:v>
                </c:pt>
                <c:pt idx="93742">
                  <c:v>-6.7987500000000006E-2</c:v>
                </c:pt>
                <c:pt idx="93743">
                  <c:v>-6.9481200000000007E-2</c:v>
                </c:pt>
                <c:pt idx="93744">
                  <c:v>-7.0995699999999995E-2</c:v>
                </c:pt>
                <c:pt idx="93745">
                  <c:v>-7.2526800000000002E-2</c:v>
                </c:pt>
                <c:pt idx="93746">
                  <c:v>-7.4067499999999994E-2</c:v>
                </c:pt>
                <c:pt idx="93747">
                  <c:v>-7.5616199999999995E-2</c:v>
                </c:pt>
                <c:pt idx="93748">
                  <c:v>-7.7176800000000004E-2</c:v>
                </c:pt>
                <c:pt idx="93749">
                  <c:v>-7.8751100000000004E-2</c:v>
                </c:pt>
                <c:pt idx="93750">
                  <c:v>-8.0333100000000005E-2</c:v>
                </c:pt>
                <c:pt idx="93751">
                  <c:v>-8.19135E-2</c:v>
                </c:pt>
                <c:pt idx="93752">
                  <c:v>-8.3489400000000005E-2</c:v>
                </c:pt>
                <c:pt idx="93753">
                  <c:v>-8.5061999999999999E-2</c:v>
                </c:pt>
                <c:pt idx="93754">
                  <c:v>-8.6630399999999996E-2</c:v>
                </c:pt>
                <c:pt idx="93755">
                  <c:v>-8.8190400000000002E-2</c:v>
                </c:pt>
                <c:pt idx="93756">
                  <c:v>-8.9735700000000002E-2</c:v>
                </c:pt>
                <c:pt idx="93757">
                  <c:v>-9.1260800000000003E-2</c:v>
                </c:pt>
                <c:pt idx="93758">
                  <c:v>-9.2762200000000003E-2</c:v>
                </c:pt>
                <c:pt idx="93759">
                  <c:v>-9.4235100000000002E-2</c:v>
                </c:pt>
                <c:pt idx="93760">
                  <c:v>-9.5670599999999995E-2</c:v>
                </c:pt>
                <c:pt idx="93761">
                  <c:v>-9.7061599999999998E-2</c:v>
                </c:pt>
                <c:pt idx="93762">
                  <c:v>-9.8408800000000005E-2</c:v>
                </c:pt>
                <c:pt idx="93763">
                  <c:v>-9.9717299999999995E-2</c:v>
                </c:pt>
                <c:pt idx="93764">
                  <c:v>-0.100992</c:v>
                </c:pt>
                <c:pt idx="93765">
                  <c:v>-0.10223500000000001</c:v>
                </c:pt>
                <c:pt idx="93766">
                  <c:v>-0.103449</c:v>
                </c:pt>
                <c:pt idx="93767">
                  <c:v>-0.104629</c:v>
                </c:pt>
                <c:pt idx="93768">
                  <c:v>-0.105777</c:v>
                </c:pt>
                <c:pt idx="93769">
                  <c:v>-0.106893</c:v>
                </c:pt>
                <c:pt idx="93770">
                  <c:v>-0.107977</c:v>
                </c:pt>
                <c:pt idx="93771">
                  <c:v>-0.109028</c:v>
                </c:pt>
                <c:pt idx="93772">
                  <c:v>-0.110042</c:v>
                </c:pt>
                <c:pt idx="93773">
                  <c:v>-0.111014</c:v>
                </c:pt>
                <c:pt idx="93774">
                  <c:v>-0.111939</c:v>
                </c:pt>
                <c:pt idx="93775">
                  <c:v>-0.112817</c:v>
                </c:pt>
                <c:pt idx="93776">
                  <c:v>-0.113653</c:v>
                </c:pt>
                <c:pt idx="93777">
                  <c:v>-0.114449</c:v>
                </c:pt>
                <c:pt idx="93778">
                  <c:v>-0.115201</c:v>
                </c:pt>
                <c:pt idx="93779">
                  <c:v>-0.11590300000000001</c:v>
                </c:pt>
                <c:pt idx="93780">
                  <c:v>-0.116546</c:v>
                </c:pt>
                <c:pt idx="93781">
                  <c:v>-0.11713</c:v>
                </c:pt>
                <c:pt idx="93782">
                  <c:v>-0.11765299999999999</c:v>
                </c:pt>
                <c:pt idx="93783">
                  <c:v>-0.118115</c:v>
                </c:pt>
                <c:pt idx="93784">
                  <c:v>-0.11851399999999999</c:v>
                </c:pt>
                <c:pt idx="93785">
                  <c:v>-0.118852</c:v>
                </c:pt>
                <c:pt idx="93786">
                  <c:v>-0.119133</c:v>
                </c:pt>
                <c:pt idx="93787">
                  <c:v>-0.11935900000000001</c:v>
                </c:pt>
                <c:pt idx="93788">
                  <c:v>-0.119529</c:v>
                </c:pt>
                <c:pt idx="93789">
                  <c:v>-0.119644</c:v>
                </c:pt>
                <c:pt idx="93790">
                  <c:v>-0.119702</c:v>
                </c:pt>
                <c:pt idx="93791">
                  <c:v>-0.119704</c:v>
                </c:pt>
                <c:pt idx="93792">
                  <c:v>-0.11965199999999999</c:v>
                </c:pt>
                <c:pt idx="93793">
                  <c:v>-0.11955</c:v>
                </c:pt>
                <c:pt idx="93794">
                  <c:v>-0.119394</c:v>
                </c:pt>
                <c:pt idx="93795">
                  <c:v>-0.11917999999999999</c:v>
                </c:pt>
                <c:pt idx="93796">
                  <c:v>-0.11891400000000001</c:v>
                </c:pt>
                <c:pt idx="93797">
                  <c:v>-0.118603</c:v>
                </c:pt>
                <c:pt idx="93798">
                  <c:v>-0.118254</c:v>
                </c:pt>
                <c:pt idx="93799">
                  <c:v>-0.11787</c:v>
                </c:pt>
                <c:pt idx="93800">
                  <c:v>-0.11745999999999999</c:v>
                </c:pt>
                <c:pt idx="93801">
                  <c:v>-0.11703</c:v>
                </c:pt>
                <c:pt idx="93802">
                  <c:v>-0.116579</c:v>
                </c:pt>
                <c:pt idx="93803">
                  <c:v>-0.116103</c:v>
                </c:pt>
                <c:pt idx="93804">
                  <c:v>-0.115601</c:v>
                </c:pt>
                <c:pt idx="93805">
                  <c:v>-0.11507100000000001</c:v>
                </c:pt>
                <c:pt idx="93806">
                  <c:v>-0.114512</c:v>
                </c:pt>
                <c:pt idx="93807">
                  <c:v>-0.113922</c:v>
                </c:pt>
                <c:pt idx="93808">
                  <c:v>-0.113307</c:v>
                </c:pt>
                <c:pt idx="93809">
                  <c:v>-0.112676</c:v>
                </c:pt>
                <c:pt idx="93810">
                  <c:v>-0.112037</c:v>
                </c:pt>
                <c:pt idx="93811">
                  <c:v>-0.11139300000000001</c:v>
                </c:pt>
                <c:pt idx="93812">
                  <c:v>-0.110745</c:v>
                </c:pt>
                <c:pt idx="93813">
                  <c:v>-0.110093</c:v>
                </c:pt>
                <c:pt idx="93814">
                  <c:v>-0.10943700000000001</c:v>
                </c:pt>
                <c:pt idx="93815">
                  <c:v>-0.108775</c:v>
                </c:pt>
                <c:pt idx="93816">
                  <c:v>-0.108113</c:v>
                </c:pt>
                <c:pt idx="93817">
                  <c:v>-0.10745499999999999</c:v>
                </c:pt>
                <c:pt idx="93818">
                  <c:v>-0.106803</c:v>
                </c:pt>
                <c:pt idx="93819">
                  <c:v>-0.10616299999999999</c:v>
                </c:pt>
                <c:pt idx="93820">
                  <c:v>-0.10553800000000001</c:v>
                </c:pt>
                <c:pt idx="93821">
                  <c:v>-0.104935</c:v>
                </c:pt>
                <c:pt idx="93822">
                  <c:v>-0.10435899999999999</c:v>
                </c:pt>
                <c:pt idx="93823">
                  <c:v>-0.103812</c:v>
                </c:pt>
                <c:pt idx="93824">
                  <c:v>-0.103295</c:v>
                </c:pt>
                <c:pt idx="93825">
                  <c:v>-0.102809</c:v>
                </c:pt>
                <c:pt idx="93826">
                  <c:v>-0.10235900000000001</c:v>
                </c:pt>
                <c:pt idx="93827">
                  <c:v>-0.10195</c:v>
                </c:pt>
                <c:pt idx="93828">
                  <c:v>-0.10158399999999999</c:v>
                </c:pt>
                <c:pt idx="93829">
                  <c:v>-0.10126</c:v>
                </c:pt>
                <c:pt idx="93830">
                  <c:v>-0.100978</c:v>
                </c:pt>
                <c:pt idx="93831">
                  <c:v>-0.10074</c:v>
                </c:pt>
                <c:pt idx="93832">
                  <c:v>-0.10055500000000001</c:v>
                </c:pt>
                <c:pt idx="93833">
                  <c:v>-0.100428</c:v>
                </c:pt>
                <c:pt idx="93834">
                  <c:v>-0.100358</c:v>
                </c:pt>
                <c:pt idx="93835">
                  <c:v>-0.10034800000000001</c:v>
                </c:pt>
                <c:pt idx="93836">
                  <c:v>-0.100406</c:v>
                </c:pt>
                <c:pt idx="93837">
                  <c:v>-0.100533</c:v>
                </c:pt>
                <c:pt idx="93838">
                  <c:v>-0.100725</c:v>
                </c:pt>
                <c:pt idx="93839">
                  <c:v>-0.100983</c:v>
                </c:pt>
                <c:pt idx="93840">
                  <c:v>-0.10130699999999999</c:v>
                </c:pt>
                <c:pt idx="93841">
                  <c:v>-0.10169599999999999</c:v>
                </c:pt>
                <c:pt idx="93842">
                  <c:v>-0.102149</c:v>
                </c:pt>
                <c:pt idx="93843">
                  <c:v>-0.10266400000000001</c:v>
                </c:pt>
                <c:pt idx="93844">
                  <c:v>-0.103246</c:v>
                </c:pt>
                <c:pt idx="93845">
                  <c:v>-0.10390000000000001</c:v>
                </c:pt>
                <c:pt idx="93846">
                  <c:v>-0.10462299999999999</c:v>
                </c:pt>
                <c:pt idx="93847">
                  <c:v>-0.105406</c:v>
                </c:pt>
                <c:pt idx="93848">
                  <c:v>-0.106235</c:v>
                </c:pt>
                <c:pt idx="93849">
                  <c:v>-0.10710600000000001</c:v>
                </c:pt>
                <c:pt idx="93850">
                  <c:v>-0.10802100000000001</c:v>
                </c:pt>
                <c:pt idx="93851">
                  <c:v>-0.108982</c:v>
                </c:pt>
                <c:pt idx="93852">
                  <c:v>-0.109997</c:v>
                </c:pt>
                <c:pt idx="93853">
                  <c:v>-0.111071</c:v>
                </c:pt>
                <c:pt idx="93854">
                  <c:v>-0.112201</c:v>
                </c:pt>
                <c:pt idx="93855">
                  <c:v>-0.113386</c:v>
                </c:pt>
                <c:pt idx="93856">
                  <c:v>-0.11462899999999999</c:v>
                </c:pt>
                <c:pt idx="93857">
                  <c:v>-0.11594</c:v>
                </c:pt>
                <c:pt idx="93858">
                  <c:v>-0.117325</c:v>
                </c:pt>
                <c:pt idx="93859">
                  <c:v>-0.118785</c:v>
                </c:pt>
                <c:pt idx="93860">
                  <c:v>-0.120325</c:v>
                </c:pt>
                <c:pt idx="93861">
                  <c:v>-0.121943</c:v>
                </c:pt>
                <c:pt idx="93862">
                  <c:v>-0.12364</c:v>
                </c:pt>
                <c:pt idx="93863">
                  <c:v>-0.125415</c:v>
                </c:pt>
                <c:pt idx="93864">
                  <c:v>-0.12726399999999999</c:v>
                </c:pt>
                <c:pt idx="93865">
                  <c:v>-0.12917400000000001</c:v>
                </c:pt>
                <c:pt idx="93866">
                  <c:v>-0.131131</c:v>
                </c:pt>
                <c:pt idx="93867">
                  <c:v>-0.13312299999999999</c:v>
                </c:pt>
                <c:pt idx="93868">
                  <c:v>-0.13514499999999999</c:v>
                </c:pt>
                <c:pt idx="93869">
                  <c:v>-0.13719300000000001</c:v>
                </c:pt>
                <c:pt idx="93870">
                  <c:v>-0.139262</c:v>
                </c:pt>
                <c:pt idx="93871">
                  <c:v>-0.14133899999999999</c:v>
                </c:pt>
                <c:pt idx="93872">
                  <c:v>-0.14341599999999999</c:v>
                </c:pt>
                <c:pt idx="93873">
                  <c:v>-0.14549899999999999</c:v>
                </c:pt>
                <c:pt idx="93874">
                  <c:v>-0.147595</c:v>
                </c:pt>
                <c:pt idx="93875">
                  <c:v>-0.14971100000000001</c:v>
                </c:pt>
                <c:pt idx="93876">
                  <c:v>-0.151842</c:v>
                </c:pt>
                <c:pt idx="93877">
                  <c:v>-0.15398600000000001</c:v>
                </c:pt>
                <c:pt idx="93878">
                  <c:v>-0.156135</c:v>
                </c:pt>
                <c:pt idx="93879">
                  <c:v>-0.15828200000000001</c:v>
                </c:pt>
                <c:pt idx="93880">
                  <c:v>-0.16042300000000001</c:v>
                </c:pt>
                <c:pt idx="93881">
                  <c:v>-0.16255600000000001</c:v>
                </c:pt>
                <c:pt idx="93882">
                  <c:v>-0.164682</c:v>
                </c:pt>
                <c:pt idx="93883">
                  <c:v>-0.166801</c:v>
                </c:pt>
                <c:pt idx="93884">
                  <c:v>-0.16891600000000001</c:v>
                </c:pt>
                <c:pt idx="93885">
                  <c:v>-0.17103199999999999</c:v>
                </c:pt>
                <c:pt idx="93886">
                  <c:v>-0.173155</c:v>
                </c:pt>
                <c:pt idx="93887">
                  <c:v>-0.175284</c:v>
                </c:pt>
                <c:pt idx="93888">
                  <c:v>-0.177423</c:v>
                </c:pt>
                <c:pt idx="93889">
                  <c:v>-0.17957200000000001</c:v>
                </c:pt>
                <c:pt idx="93890">
                  <c:v>-0.181729</c:v>
                </c:pt>
                <c:pt idx="93891">
                  <c:v>-0.18388499999999999</c:v>
                </c:pt>
                <c:pt idx="93892">
                  <c:v>-0.186029</c:v>
                </c:pt>
                <c:pt idx="93893">
                  <c:v>-0.18815799999999999</c:v>
                </c:pt>
                <c:pt idx="93894">
                  <c:v>-0.190272</c:v>
                </c:pt>
                <c:pt idx="93895">
                  <c:v>-0.19237099999999999</c:v>
                </c:pt>
                <c:pt idx="93896">
                  <c:v>-0.19445599999999999</c:v>
                </c:pt>
                <c:pt idx="93897">
                  <c:v>-0.19653200000000001</c:v>
                </c:pt>
                <c:pt idx="93898">
                  <c:v>-0.19859299999999999</c:v>
                </c:pt>
                <c:pt idx="93899">
                  <c:v>-0.200627</c:v>
                </c:pt>
                <c:pt idx="93900">
                  <c:v>-0.202625</c:v>
                </c:pt>
                <c:pt idx="93901">
                  <c:v>-0.204591</c:v>
                </c:pt>
                <c:pt idx="93902">
                  <c:v>-0.20652799999999999</c:v>
                </c:pt>
                <c:pt idx="93903">
                  <c:v>-0.20843900000000001</c:v>
                </c:pt>
                <c:pt idx="93904">
                  <c:v>-0.21032300000000001</c:v>
                </c:pt>
                <c:pt idx="93905">
                  <c:v>-0.21217900000000001</c:v>
                </c:pt>
                <c:pt idx="93906">
                  <c:v>-0.214009</c:v>
                </c:pt>
                <c:pt idx="93907">
                  <c:v>-0.215813</c:v>
                </c:pt>
                <c:pt idx="93908">
                  <c:v>-0.21759200000000001</c:v>
                </c:pt>
                <c:pt idx="93909">
                  <c:v>-0.21934899999999999</c:v>
                </c:pt>
                <c:pt idx="93910">
                  <c:v>-0.22108700000000001</c:v>
                </c:pt>
                <c:pt idx="93911">
                  <c:v>-0.222798</c:v>
                </c:pt>
                <c:pt idx="93912">
                  <c:v>-0.22447300000000001</c:v>
                </c:pt>
                <c:pt idx="93913">
                  <c:v>-0.22611300000000001</c:v>
                </c:pt>
                <c:pt idx="93914">
                  <c:v>-0.227717</c:v>
                </c:pt>
                <c:pt idx="93915">
                  <c:v>-0.22928399999999999</c:v>
                </c:pt>
                <c:pt idx="93916">
                  <c:v>-0.23080899999999999</c:v>
                </c:pt>
                <c:pt idx="93917">
                  <c:v>-0.23228199999999999</c:v>
                </c:pt>
                <c:pt idx="93918">
                  <c:v>-0.23369300000000001</c:v>
                </c:pt>
                <c:pt idx="93919">
                  <c:v>-0.235044</c:v>
                </c:pt>
                <c:pt idx="93920">
                  <c:v>-0.23633799999999999</c:v>
                </c:pt>
                <c:pt idx="93921">
                  <c:v>-0.23757800000000001</c:v>
                </c:pt>
                <c:pt idx="93922">
                  <c:v>-0.23876700000000001</c:v>
                </c:pt>
                <c:pt idx="93923">
                  <c:v>-0.23990800000000001</c:v>
                </c:pt>
                <c:pt idx="93924">
                  <c:v>-0.24100099999999999</c:v>
                </c:pt>
                <c:pt idx="93925">
                  <c:v>-0.24204800000000001</c:v>
                </c:pt>
                <c:pt idx="93926">
                  <c:v>-0.24305499999999999</c:v>
                </c:pt>
                <c:pt idx="93927">
                  <c:v>-0.24401999999999999</c:v>
                </c:pt>
                <c:pt idx="93928">
                  <c:v>-0.24493500000000001</c:v>
                </c:pt>
                <c:pt idx="93929">
                  <c:v>-0.24579400000000001</c:v>
                </c:pt>
                <c:pt idx="93930">
                  <c:v>-0.24660199999999999</c:v>
                </c:pt>
                <c:pt idx="93931">
                  <c:v>-0.247362</c:v>
                </c:pt>
                <c:pt idx="93932">
                  <c:v>-0.24807100000000001</c:v>
                </c:pt>
                <c:pt idx="93933">
                  <c:v>-0.248727</c:v>
                </c:pt>
                <c:pt idx="93934">
                  <c:v>-0.24932599999999999</c:v>
                </c:pt>
                <c:pt idx="93935">
                  <c:v>-0.24986700000000001</c:v>
                </c:pt>
                <c:pt idx="93936">
                  <c:v>-0.25034499999999998</c:v>
                </c:pt>
                <c:pt idx="93937">
                  <c:v>-0.25075399999999998</c:v>
                </c:pt>
                <c:pt idx="93938">
                  <c:v>-0.25108399999999997</c:v>
                </c:pt>
                <c:pt idx="93939">
                  <c:v>-0.251334</c:v>
                </c:pt>
                <c:pt idx="93940">
                  <c:v>-0.25150499999999998</c:v>
                </c:pt>
                <c:pt idx="93941">
                  <c:v>-0.25160199999999999</c:v>
                </c:pt>
                <c:pt idx="93942">
                  <c:v>-0.25163200000000002</c:v>
                </c:pt>
                <c:pt idx="93943">
                  <c:v>-0.25159700000000002</c:v>
                </c:pt>
                <c:pt idx="93944">
                  <c:v>-0.25150600000000001</c:v>
                </c:pt>
                <c:pt idx="93945">
                  <c:v>-0.25136900000000001</c:v>
                </c:pt>
                <c:pt idx="93946">
                  <c:v>-0.25119799999999998</c:v>
                </c:pt>
                <c:pt idx="93947">
                  <c:v>-0.250998</c:v>
                </c:pt>
                <c:pt idx="93948">
                  <c:v>-0.25076999999999999</c:v>
                </c:pt>
                <c:pt idx="93949">
                  <c:v>-0.25050499999999998</c:v>
                </c:pt>
                <c:pt idx="93950">
                  <c:v>-0.25019400000000003</c:v>
                </c:pt>
                <c:pt idx="93951">
                  <c:v>-0.24983</c:v>
                </c:pt>
                <c:pt idx="93952">
                  <c:v>-0.249419</c:v>
                </c:pt>
                <c:pt idx="93953">
                  <c:v>-0.24897900000000001</c:v>
                </c:pt>
                <c:pt idx="93954">
                  <c:v>-0.24852399999999999</c:v>
                </c:pt>
                <c:pt idx="93955">
                  <c:v>-0.24805099999999999</c:v>
                </c:pt>
                <c:pt idx="93956">
                  <c:v>-0.24754599999999999</c:v>
                </c:pt>
                <c:pt idx="93957">
                  <c:v>-0.24699399999999999</c:v>
                </c:pt>
                <c:pt idx="93958">
                  <c:v>-0.24638699999999999</c:v>
                </c:pt>
                <c:pt idx="93959">
                  <c:v>-0.245722</c:v>
                </c:pt>
                <c:pt idx="93960">
                  <c:v>-0.24499399999999999</c:v>
                </c:pt>
                <c:pt idx="93961">
                  <c:v>-0.244196</c:v>
                </c:pt>
                <c:pt idx="93962">
                  <c:v>-0.243335</c:v>
                </c:pt>
                <c:pt idx="93963">
                  <c:v>-0.242425</c:v>
                </c:pt>
                <c:pt idx="93964">
                  <c:v>-0.24148</c:v>
                </c:pt>
                <c:pt idx="93965">
                  <c:v>-0.24051</c:v>
                </c:pt>
                <c:pt idx="93966">
                  <c:v>-0.23952100000000001</c:v>
                </c:pt>
                <c:pt idx="93967">
                  <c:v>-0.238509</c:v>
                </c:pt>
                <c:pt idx="93968">
                  <c:v>-0.23746700000000001</c:v>
                </c:pt>
                <c:pt idx="93969">
                  <c:v>-0.23639299999999999</c:v>
                </c:pt>
                <c:pt idx="93970">
                  <c:v>-0.23529</c:v>
                </c:pt>
                <c:pt idx="93971">
                  <c:v>-0.23416100000000001</c:v>
                </c:pt>
                <c:pt idx="93972">
                  <c:v>-0.23300799999999999</c:v>
                </c:pt>
                <c:pt idx="93973">
                  <c:v>-0.23183500000000001</c:v>
                </c:pt>
                <c:pt idx="93974">
                  <c:v>-0.23064699999999999</c:v>
                </c:pt>
                <c:pt idx="93975">
                  <c:v>-0.22944700000000001</c:v>
                </c:pt>
                <c:pt idx="93976">
                  <c:v>-0.22823399999999999</c:v>
                </c:pt>
                <c:pt idx="93977">
                  <c:v>-0.22700899999999999</c:v>
                </c:pt>
                <c:pt idx="93978">
                  <c:v>-0.22576599999999999</c:v>
                </c:pt>
                <c:pt idx="93979">
                  <c:v>-0.224497</c:v>
                </c:pt>
                <c:pt idx="93980">
                  <c:v>-0.22320300000000001</c:v>
                </c:pt>
                <c:pt idx="93981">
                  <c:v>-0.22189200000000001</c:v>
                </c:pt>
                <c:pt idx="93982">
                  <c:v>-0.22056500000000001</c:v>
                </c:pt>
                <c:pt idx="93983">
                  <c:v>-0.219221</c:v>
                </c:pt>
                <c:pt idx="93984">
                  <c:v>-0.21785499999999999</c:v>
                </c:pt>
                <c:pt idx="93985">
                  <c:v>-0.21646399999999999</c:v>
                </c:pt>
                <c:pt idx="93986">
                  <c:v>-0.21504100000000001</c:v>
                </c:pt>
                <c:pt idx="93987">
                  <c:v>-0.21359400000000001</c:v>
                </c:pt>
                <c:pt idx="93988">
                  <c:v>-0.21213699999999999</c:v>
                </c:pt>
                <c:pt idx="93989">
                  <c:v>-0.21068500000000001</c:v>
                </c:pt>
                <c:pt idx="93990">
                  <c:v>-0.20923900000000001</c:v>
                </c:pt>
                <c:pt idx="93991">
                  <c:v>-0.20779800000000001</c:v>
                </c:pt>
                <c:pt idx="93992">
                  <c:v>-0.20636399999999999</c:v>
                </c:pt>
                <c:pt idx="93993">
                  <c:v>-0.20494000000000001</c:v>
                </c:pt>
                <c:pt idx="93994">
                  <c:v>-0.20352100000000001</c:v>
                </c:pt>
                <c:pt idx="93995">
                  <c:v>-0.20210400000000001</c:v>
                </c:pt>
                <c:pt idx="93996">
                  <c:v>-0.20069600000000001</c:v>
                </c:pt>
                <c:pt idx="93997">
                  <c:v>-0.19931399999999999</c:v>
                </c:pt>
                <c:pt idx="93998">
                  <c:v>-0.19796800000000001</c:v>
                </c:pt>
                <c:pt idx="93999">
                  <c:v>-0.196657</c:v>
                </c:pt>
                <c:pt idx="94000">
                  <c:v>-0.195378</c:v>
                </c:pt>
                <c:pt idx="94001">
                  <c:v>-0.19412199999999999</c:v>
                </c:pt>
                <c:pt idx="94002">
                  <c:v>-0.19288</c:v>
                </c:pt>
                <c:pt idx="94003">
                  <c:v>-0.19164999999999999</c:v>
                </c:pt>
                <c:pt idx="94004">
                  <c:v>-0.19043299999999999</c:v>
                </c:pt>
                <c:pt idx="94005">
                  <c:v>-0.18923499999999999</c:v>
                </c:pt>
                <c:pt idx="94006">
                  <c:v>-0.188058</c:v>
                </c:pt>
                <c:pt idx="94007">
                  <c:v>-0.18690599999999999</c:v>
                </c:pt>
                <c:pt idx="94008">
                  <c:v>-0.185783</c:v>
                </c:pt>
                <c:pt idx="94009">
                  <c:v>-0.184694</c:v>
                </c:pt>
                <c:pt idx="94010">
                  <c:v>-0.18364800000000001</c:v>
                </c:pt>
                <c:pt idx="94011">
                  <c:v>-0.18265000000000001</c:v>
                </c:pt>
                <c:pt idx="94012">
                  <c:v>-0.181703</c:v>
                </c:pt>
                <c:pt idx="94013">
                  <c:v>-0.18079899999999999</c:v>
                </c:pt>
                <c:pt idx="94014">
                  <c:v>-0.17993500000000001</c:v>
                </c:pt>
                <c:pt idx="94015">
                  <c:v>-0.179114</c:v>
                </c:pt>
                <c:pt idx="94016">
                  <c:v>-0.178344</c:v>
                </c:pt>
                <c:pt idx="94017">
                  <c:v>-0.17763100000000001</c:v>
                </c:pt>
                <c:pt idx="94018">
                  <c:v>-0.176981</c:v>
                </c:pt>
                <c:pt idx="94019">
                  <c:v>-0.176394</c:v>
                </c:pt>
                <c:pt idx="94020">
                  <c:v>-0.17586199999999999</c:v>
                </c:pt>
                <c:pt idx="94021">
                  <c:v>-0.17538400000000001</c:v>
                </c:pt>
                <c:pt idx="94022">
                  <c:v>-0.174955</c:v>
                </c:pt>
                <c:pt idx="94023">
                  <c:v>-0.17457400000000001</c:v>
                </c:pt>
                <c:pt idx="94024">
                  <c:v>-0.17424899999999999</c:v>
                </c:pt>
                <c:pt idx="94025">
                  <c:v>-0.17399200000000001</c:v>
                </c:pt>
                <c:pt idx="94026">
                  <c:v>-0.17380000000000001</c:v>
                </c:pt>
                <c:pt idx="94027">
                  <c:v>-0.17366899999999999</c:v>
                </c:pt>
                <c:pt idx="94028">
                  <c:v>-0.17360500000000001</c:v>
                </c:pt>
                <c:pt idx="94029">
                  <c:v>-0.173619</c:v>
                </c:pt>
                <c:pt idx="94030">
                  <c:v>-0.173709</c:v>
                </c:pt>
                <c:pt idx="94031">
                  <c:v>-0.17386499999999999</c:v>
                </c:pt>
                <c:pt idx="94032">
                  <c:v>-0.17408199999999999</c:v>
                </c:pt>
                <c:pt idx="94033">
                  <c:v>-0.17436199999999999</c:v>
                </c:pt>
                <c:pt idx="94034">
                  <c:v>-0.174704</c:v>
                </c:pt>
                <c:pt idx="94035">
                  <c:v>-0.175096</c:v>
                </c:pt>
                <c:pt idx="94036">
                  <c:v>-0.17552799999999999</c:v>
                </c:pt>
                <c:pt idx="94037">
                  <c:v>-0.17599600000000001</c:v>
                </c:pt>
                <c:pt idx="94038">
                  <c:v>-0.17649699999999999</c:v>
                </c:pt>
                <c:pt idx="94039">
                  <c:v>-0.17702799999999999</c:v>
                </c:pt>
                <c:pt idx="94040">
                  <c:v>-0.177597</c:v>
                </c:pt>
                <c:pt idx="94041">
                  <c:v>-0.17822099999999999</c:v>
                </c:pt>
                <c:pt idx="94042">
                  <c:v>-0.17890900000000001</c:v>
                </c:pt>
                <c:pt idx="94043">
                  <c:v>-0.17965700000000001</c:v>
                </c:pt>
                <c:pt idx="94044">
                  <c:v>-0.180447</c:v>
                </c:pt>
                <c:pt idx="94045">
                  <c:v>-0.18126500000000001</c:v>
                </c:pt>
                <c:pt idx="94046">
                  <c:v>-0.182111</c:v>
                </c:pt>
                <c:pt idx="94047">
                  <c:v>-0.18298600000000001</c:v>
                </c:pt>
                <c:pt idx="94048">
                  <c:v>-0.183888</c:v>
                </c:pt>
                <c:pt idx="94049">
                  <c:v>-0.18482000000000001</c:v>
                </c:pt>
                <c:pt idx="94050">
                  <c:v>-0.18579399999999999</c:v>
                </c:pt>
                <c:pt idx="94051">
                  <c:v>-0.18682199999999999</c:v>
                </c:pt>
                <c:pt idx="94052">
                  <c:v>-0.18790200000000001</c:v>
                </c:pt>
                <c:pt idx="94053">
                  <c:v>-0.189024</c:v>
                </c:pt>
                <c:pt idx="94054">
                  <c:v>-0.19017500000000001</c:v>
                </c:pt>
                <c:pt idx="94055">
                  <c:v>-0.19134999999999999</c:v>
                </c:pt>
                <c:pt idx="94056">
                  <c:v>-0.192548</c:v>
                </c:pt>
                <c:pt idx="94057">
                  <c:v>-0.19376699999999999</c:v>
                </c:pt>
                <c:pt idx="94058">
                  <c:v>-0.19500700000000001</c:v>
                </c:pt>
                <c:pt idx="94059">
                  <c:v>-0.19625999999999999</c:v>
                </c:pt>
                <c:pt idx="94060">
                  <c:v>-0.19752800000000001</c:v>
                </c:pt>
                <c:pt idx="94061">
                  <c:v>-0.19881799999999999</c:v>
                </c:pt>
                <c:pt idx="94062">
                  <c:v>-0.200132</c:v>
                </c:pt>
                <c:pt idx="94063">
                  <c:v>-0.20146</c:v>
                </c:pt>
                <c:pt idx="94064">
                  <c:v>-0.202791</c:v>
                </c:pt>
                <c:pt idx="94065">
                  <c:v>-0.20411399999999999</c:v>
                </c:pt>
                <c:pt idx="94066">
                  <c:v>-0.20542199999999999</c:v>
                </c:pt>
                <c:pt idx="94067">
                  <c:v>-0.20671200000000001</c:v>
                </c:pt>
                <c:pt idx="94068">
                  <c:v>-0.207984</c:v>
                </c:pt>
                <c:pt idx="94069">
                  <c:v>-0.20924300000000001</c:v>
                </c:pt>
                <c:pt idx="94070">
                  <c:v>-0.21050099999999999</c:v>
                </c:pt>
                <c:pt idx="94071">
                  <c:v>-0.21176200000000001</c:v>
                </c:pt>
                <c:pt idx="94072">
                  <c:v>-0.21301999999999999</c:v>
                </c:pt>
                <c:pt idx="94073">
                  <c:v>-0.21426799999999999</c:v>
                </c:pt>
                <c:pt idx="94074">
                  <c:v>-0.21551100000000001</c:v>
                </c:pt>
                <c:pt idx="94075">
                  <c:v>-0.21676400000000001</c:v>
                </c:pt>
                <c:pt idx="94076">
                  <c:v>-0.21803900000000001</c:v>
                </c:pt>
                <c:pt idx="94077">
                  <c:v>-0.219335</c:v>
                </c:pt>
                <c:pt idx="94078">
                  <c:v>-0.22065000000000001</c:v>
                </c:pt>
                <c:pt idx="94079">
                  <c:v>-0.22198200000000001</c:v>
                </c:pt>
                <c:pt idx="94080">
                  <c:v>-0.223332</c:v>
                </c:pt>
                <c:pt idx="94081">
                  <c:v>-0.22469</c:v>
                </c:pt>
                <c:pt idx="94082">
                  <c:v>-0.22603999999999999</c:v>
                </c:pt>
                <c:pt idx="94083">
                  <c:v>-0.22737499999999999</c:v>
                </c:pt>
                <c:pt idx="94084">
                  <c:v>-0.22869700000000001</c:v>
                </c:pt>
                <c:pt idx="94085">
                  <c:v>-0.23001199999999999</c:v>
                </c:pt>
                <c:pt idx="94086">
                  <c:v>-0.23132</c:v>
                </c:pt>
                <c:pt idx="94087">
                  <c:v>-0.23261299999999999</c:v>
                </c:pt>
                <c:pt idx="94088">
                  <c:v>-0.23388400000000001</c:v>
                </c:pt>
                <c:pt idx="94089">
                  <c:v>-0.235125</c:v>
                </c:pt>
                <c:pt idx="94090">
                  <c:v>-0.23633199999999999</c:v>
                </c:pt>
                <c:pt idx="94091">
                  <c:v>-0.237515</c:v>
                </c:pt>
                <c:pt idx="94092">
                  <c:v>-0.23868300000000001</c:v>
                </c:pt>
                <c:pt idx="94093">
                  <c:v>-0.239846</c:v>
                </c:pt>
                <c:pt idx="94094">
                  <c:v>-0.24101</c:v>
                </c:pt>
                <c:pt idx="94095">
                  <c:v>-0.24217900000000001</c:v>
                </c:pt>
                <c:pt idx="94096">
                  <c:v>-0.24334600000000001</c:v>
                </c:pt>
                <c:pt idx="94097">
                  <c:v>-0.244508</c:v>
                </c:pt>
                <c:pt idx="94098">
                  <c:v>-0.24566299999999999</c:v>
                </c:pt>
                <c:pt idx="94099">
                  <c:v>-0.24680299999999999</c:v>
                </c:pt>
                <c:pt idx="94100">
                  <c:v>-0.247918</c:v>
                </c:pt>
                <c:pt idx="94101">
                  <c:v>-0.24901000000000001</c:v>
                </c:pt>
                <c:pt idx="94102">
                  <c:v>-0.25008900000000001</c:v>
                </c:pt>
                <c:pt idx="94103">
                  <c:v>-0.251166</c:v>
                </c:pt>
                <c:pt idx="94104">
                  <c:v>-0.25223600000000002</c:v>
                </c:pt>
                <c:pt idx="94105">
                  <c:v>-0.25329499999999999</c:v>
                </c:pt>
                <c:pt idx="94106">
                  <c:v>-0.25434099999999998</c:v>
                </c:pt>
                <c:pt idx="94107">
                  <c:v>-0.25538100000000002</c:v>
                </c:pt>
                <c:pt idx="94108">
                  <c:v>-0.25641799999999998</c:v>
                </c:pt>
                <c:pt idx="94109">
                  <c:v>-0.25745099999999999</c:v>
                </c:pt>
                <c:pt idx="94110">
                  <c:v>-0.25848100000000002</c:v>
                </c:pt>
                <c:pt idx="94111">
                  <c:v>-0.25951200000000002</c:v>
                </c:pt>
                <c:pt idx="94112">
                  <c:v>-0.26054300000000002</c:v>
                </c:pt>
                <c:pt idx="94113">
                  <c:v>-0.26157000000000002</c:v>
                </c:pt>
                <c:pt idx="94114">
                  <c:v>-0.26258900000000002</c:v>
                </c:pt>
                <c:pt idx="94115">
                  <c:v>-0.2636</c:v>
                </c:pt>
                <c:pt idx="94116">
                  <c:v>-0.26460099999999998</c:v>
                </c:pt>
                <c:pt idx="94117">
                  <c:v>-0.26559300000000002</c:v>
                </c:pt>
                <c:pt idx="94118">
                  <c:v>-0.26658100000000001</c:v>
                </c:pt>
                <c:pt idx="94119">
                  <c:v>-0.26756799999999997</c:v>
                </c:pt>
                <c:pt idx="94120">
                  <c:v>-0.26855600000000002</c:v>
                </c:pt>
                <c:pt idx="94121">
                  <c:v>-0.26954400000000001</c:v>
                </c:pt>
                <c:pt idx="94122">
                  <c:v>-0.27052700000000002</c:v>
                </c:pt>
                <c:pt idx="94123">
                  <c:v>-0.27149800000000002</c:v>
                </c:pt>
                <c:pt idx="94124">
                  <c:v>-0.272455</c:v>
                </c:pt>
                <c:pt idx="94125">
                  <c:v>-0.27339000000000002</c:v>
                </c:pt>
                <c:pt idx="94126">
                  <c:v>-0.27429599999999998</c:v>
                </c:pt>
                <c:pt idx="94127">
                  <c:v>-0.27517200000000003</c:v>
                </c:pt>
                <c:pt idx="94128">
                  <c:v>-0.27602100000000002</c:v>
                </c:pt>
                <c:pt idx="94129">
                  <c:v>-0.27684199999999998</c:v>
                </c:pt>
                <c:pt idx="94130">
                  <c:v>-0.27762900000000001</c:v>
                </c:pt>
                <c:pt idx="94131">
                  <c:v>-0.27838099999999999</c:v>
                </c:pt>
                <c:pt idx="94132">
                  <c:v>-0.279109</c:v>
                </c:pt>
                <c:pt idx="94133">
                  <c:v>-0.27981800000000001</c:v>
                </c:pt>
                <c:pt idx="94134">
                  <c:v>-0.28051500000000001</c:v>
                </c:pt>
                <c:pt idx="94135">
                  <c:v>-0.28120600000000001</c:v>
                </c:pt>
                <c:pt idx="94136">
                  <c:v>-0.28189399999999998</c:v>
                </c:pt>
                <c:pt idx="94137">
                  <c:v>-0.28257399999999999</c:v>
                </c:pt>
                <c:pt idx="94138">
                  <c:v>-0.28324899999999997</c:v>
                </c:pt>
                <c:pt idx="94139">
                  <c:v>-0.28392499999999998</c:v>
                </c:pt>
                <c:pt idx="94140">
                  <c:v>-0.28457900000000003</c:v>
                </c:pt>
                <c:pt idx="94141">
                  <c:v>-0.28516399999999997</c:v>
                </c:pt>
                <c:pt idx="94142">
                  <c:v>-0.28570699999999999</c:v>
                </c:pt>
                <c:pt idx="94143">
                  <c:v>-0.28626099999999999</c:v>
                </c:pt>
                <c:pt idx="94144">
                  <c:v>-0.28681000000000001</c:v>
                </c:pt>
                <c:pt idx="94145">
                  <c:v>-0.28732799999999997</c:v>
                </c:pt>
                <c:pt idx="94146">
                  <c:v>-0.287825</c:v>
                </c:pt>
                <c:pt idx="94147">
                  <c:v>-0.28830299999999998</c:v>
                </c:pt>
                <c:pt idx="94148">
                  <c:v>-0.28875400000000001</c:v>
                </c:pt>
                <c:pt idx="94149">
                  <c:v>-0.28916700000000001</c:v>
                </c:pt>
                <c:pt idx="94150">
                  <c:v>-0.28954200000000002</c:v>
                </c:pt>
                <c:pt idx="94151">
                  <c:v>-0.289883</c:v>
                </c:pt>
                <c:pt idx="94152">
                  <c:v>-0.29019499999999998</c:v>
                </c:pt>
                <c:pt idx="94153">
                  <c:v>-0.29048200000000002</c:v>
                </c:pt>
                <c:pt idx="94154">
                  <c:v>-0.290742</c:v>
                </c:pt>
                <c:pt idx="94155">
                  <c:v>-0.29096699999999998</c:v>
                </c:pt>
                <c:pt idx="94156">
                  <c:v>-0.291153</c:v>
                </c:pt>
                <c:pt idx="94157">
                  <c:v>-0.29130299999999998</c:v>
                </c:pt>
                <c:pt idx="94158">
                  <c:v>-0.29142099999999999</c:v>
                </c:pt>
                <c:pt idx="94159">
                  <c:v>-0.29151300000000002</c:v>
                </c:pt>
                <c:pt idx="94160">
                  <c:v>-0.29158400000000001</c:v>
                </c:pt>
                <c:pt idx="94161">
                  <c:v>-0.29164299999999999</c:v>
                </c:pt>
                <c:pt idx="94162">
                  <c:v>-0.29169200000000001</c:v>
                </c:pt>
                <c:pt idx="94163">
                  <c:v>-0.29173199999999999</c:v>
                </c:pt>
                <c:pt idx="94164">
                  <c:v>-0.29176099999999999</c:v>
                </c:pt>
                <c:pt idx="94165">
                  <c:v>-0.29177700000000001</c:v>
                </c:pt>
                <c:pt idx="94166">
                  <c:v>-0.29176400000000002</c:v>
                </c:pt>
                <c:pt idx="94167">
                  <c:v>-0.29171399999999997</c:v>
                </c:pt>
                <c:pt idx="94168">
                  <c:v>-0.29163</c:v>
                </c:pt>
                <c:pt idx="94169">
                  <c:v>-0.29152</c:v>
                </c:pt>
                <c:pt idx="94170">
                  <c:v>-0.291381</c:v>
                </c:pt>
                <c:pt idx="94171">
                  <c:v>-0.29120800000000002</c:v>
                </c:pt>
                <c:pt idx="94172">
                  <c:v>-0.29099999999999998</c:v>
                </c:pt>
                <c:pt idx="94173">
                  <c:v>-0.29075099999999998</c:v>
                </c:pt>
                <c:pt idx="94174">
                  <c:v>-0.29045399999999999</c:v>
                </c:pt>
                <c:pt idx="94175">
                  <c:v>-0.29010200000000003</c:v>
                </c:pt>
                <c:pt idx="94176">
                  <c:v>-0.28969699999999998</c:v>
                </c:pt>
                <c:pt idx="94177">
                  <c:v>-0.289246</c:v>
                </c:pt>
                <c:pt idx="94178">
                  <c:v>-0.288746</c:v>
                </c:pt>
                <c:pt idx="94179">
                  <c:v>-0.28819499999999998</c:v>
                </c:pt>
                <c:pt idx="94180">
                  <c:v>-0.28759499999999999</c:v>
                </c:pt>
                <c:pt idx="94181">
                  <c:v>-0.28694900000000001</c:v>
                </c:pt>
                <c:pt idx="94182">
                  <c:v>-0.28625699999999998</c:v>
                </c:pt>
                <c:pt idx="94183">
                  <c:v>-0.28551399999999999</c:v>
                </c:pt>
                <c:pt idx="94184">
                  <c:v>-0.284723</c:v>
                </c:pt>
                <c:pt idx="94185">
                  <c:v>-0.283889</c:v>
                </c:pt>
                <c:pt idx="94186">
                  <c:v>-0.28300599999999998</c:v>
                </c:pt>
                <c:pt idx="94187">
                  <c:v>-0.28206900000000001</c:v>
                </c:pt>
                <c:pt idx="94188">
                  <c:v>-0.28107500000000002</c:v>
                </c:pt>
                <c:pt idx="94189">
                  <c:v>-0.28002199999999999</c:v>
                </c:pt>
                <c:pt idx="94190">
                  <c:v>-0.27890399999999999</c:v>
                </c:pt>
                <c:pt idx="94191">
                  <c:v>-0.27772000000000002</c:v>
                </c:pt>
                <c:pt idx="94192">
                  <c:v>-0.276472</c:v>
                </c:pt>
                <c:pt idx="94193">
                  <c:v>-0.27516699999999999</c:v>
                </c:pt>
                <c:pt idx="94194">
                  <c:v>-0.273812</c:v>
                </c:pt>
                <c:pt idx="94195">
                  <c:v>-0.27241100000000001</c:v>
                </c:pt>
                <c:pt idx="94196">
                  <c:v>-0.27096300000000001</c:v>
                </c:pt>
                <c:pt idx="94197">
                  <c:v>-0.26946599999999998</c:v>
                </c:pt>
                <c:pt idx="94198">
                  <c:v>-0.26791999999999999</c:v>
                </c:pt>
                <c:pt idx="94199">
                  <c:v>-0.26632800000000001</c:v>
                </c:pt>
                <c:pt idx="94200">
                  <c:v>-0.264685</c:v>
                </c:pt>
                <c:pt idx="94201">
                  <c:v>-0.262988</c:v>
                </c:pt>
                <c:pt idx="94202">
                  <c:v>-0.26123200000000002</c:v>
                </c:pt>
                <c:pt idx="94203">
                  <c:v>-0.25941500000000001</c:v>
                </c:pt>
                <c:pt idx="94204">
                  <c:v>-0.25753999999999999</c:v>
                </c:pt>
                <c:pt idx="94205">
                  <c:v>-0.25561400000000001</c:v>
                </c:pt>
                <c:pt idx="94206">
                  <c:v>-0.25363599999999997</c:v>
                </c:pt>
                <c:pt idx="94207">
                  <c:v>-0.25159100000000001</c:v>
                </c:pt>
                <c:pt idx="94208">
                  <c:v>-0.24946599999999999</c:v>
                </c:pt>
                <c:pt idx="94209">
                  <c:v>-0.24726100000000001</c:v>
                </c:pt>
                <c:pt idx="94210">
                  <c:v>-0.24498</c:v>
                </c:pt>
                <c:pt idx="94211">
                  <c:v>-0.24263100000000001</c:v>
                </c:pt>
                <c:pt idx="94212">
                  <c:v>-0.240227</c:v>
                </c:pt>
                <c:pt idx="94213">
                  <c:v>-0.23777899999999999</c:v>
                </c:pt>
                <c:pt idx="94214">
                  <c:v>-0.235287</c:v>
                </c:pt>
                <c:pt idx="94215">
                  <c:v>-0.23274300000000001</c:v>
                </c:pt>
                <c:pt idx="94216">
                  <c:v>-0.230153</c:v>
                </c:pt>
                <c:pt idx="94217">
                  <c:v>-0.22752800000000001</c:v>
                </c:pt>
                <c:pt idx="94218">
                  <c:v>-0.22487299999999999</c:v>
                </c:pt>
                <c:pt idx="94219">
                  <c:v>-0.22219</c:v>
                </c:pt>
                <c:pt idx="94220">
                  <c:v>-0.21948999999999999</c:v>
                </c:pt>
                <c:pt idx="94221">
                  <c:v>-0.216783</c:v>
                </c:pt>
                <c:pt idx="94222">
                  <c:v>-0.21407300000000001</c:v>
                </c:pt>
                <c:pt idx="94223">
                  <c:v>-0.21135599999999999</c:v>
                </c:pt>
                <c:pt idx="94224">
                  <c:v>-0.208624</c:v>
                </c:pt>
                <c:pt idx="94225">
                  <c:v>-0.205872</c:v>
                </c:pt>
                <c:pt idx="94226">
                  <c:v>-0.20310600000000001</c:v>
                </c:pt>
                <c:pt idx="94227">
                  <c:v>-0.200323</c:v>
                </c:pt>
                <c:pt idx="94228">
                  <c:v>-0.19748499999999999</c:v>
                </c:pt>
                <c:pt idx="94229">
                  <c:v>-0.19459399999999999</c:v>
                </c:pt>
                <c:pt idx="94230">
                  <c:v>-0.191717</c:v>
                </c:pt>
                <c:pt idx="94231">
                  <c:v>-0.188863</c:v>
                </c:pt>
                <c:pt idx="94232">
                  <c:v>-0.18598200000000001</c:v>
                </c:pt>
                <c:pt idx="94233">
                  <c:v>-0.18307000000000001</c:v>
                </c:pt>
                <c:pt idx="94234">
                  <c:v>-0.180144</c:v>
                </c:pt>
                <c:pt idx="94235">
                  <c:v>-0.17720900000000001</c:v>
                </c:pt>
                <c:pt idx="94236">
                  <c:v>-0.174262</c:v>
                </c:pt>
                <c:pt idx="94237">
                  <c:v>-0.17130899999999999</c:v>
                </c:pt>
                <c:pt idx="94238">
                  <c:v>-0.16835900000000001</c:v>
                </c:pt>
                <c:pt idx="94239">
                  <c:v>-0.16541800000000001</c:v>
                </c:pt>
                <c:pt idx="94240">
                  <c:v>-0.162494</c:v>
                </c:pt>
                <c:pt idx="94241">
                  <c:v>-0.15959300000000001</c:v>
                </c:pt>
                <c:pt idx="94242">
                  <c:v>-0.15671599999999999</c:v>
                </c:pt>
                <c:pt idx="94243">
                  <c:v>-0.153866</c:v>
                </c:pt>
                <c:pt idx="94244">
                  <c:v>-0.15104699999999999</c:v>
                </c:pt>
                <c:pt idx="94245">
                  <c:v>-0.14827000000000001</c:v>
                </c:pt>
                <c:pt idx="94246">
                  <c:v>-0.14554500000000001</c:v>
                </c:pt>
                <c:pt idx="94247">
                  <c:v>-0.142877</c:v>
                </c:pt>
                <c:pt idx="94248">
                  <c:v>-0.14027200000000001</c:v>
                </c:pt>
                <c:pt idx="94249">
                  <c:v>-0.13773099999999999</c:v>
                </c:pt>
                <c:pt idx="94250">
                  <c:v>-0.13525000000000001</c:v>
                </c:pt>
                <c:pt idx="94251">
                  <c:v>-0.13281999999999999</c:v>
                </c:pt>
                <c:pt idx="94252">
                  <c:v>-0.130435</c:v>
                </c:pt>
                <c:pt idx="94253">
                  <c:v>-0.12809200000000001</c:v>
                </c:pt>
                <c:pt idx="94254">
                  <c:v>-0.12578800000000001</c:v>
                </c:pt>
                <c:pt idx="94255">
                  <c:v>-0.123526</c:v>
                </c:pt>
                <c:pt idx="94256">
                  <c:v>-0.121309</c:v>
                </c:pt>
                <c:pt idx="94257">
                  <c:v>-0.119142</c:v>
                </c:pt>
                <c:pt idx="94258">
                  <c:v>-0.11703</c:v>
                </c:pt>
                <c:pt idx="94259">
                  <c:v>-0.114965</c:v>
                </c:pt>
                <c:pt idx="94260">
                  <c:v>-0.11293400000000001</c:v>
                </c:pt>
                <c:pt idx="94261">
                  <c:v>-0.110933</c:v>
                </c:pt>
                <c:pt idx="94262">
                  <c:v>-0.108974</c:v>
                </c:pt>
                <c:pt idx="94263">
                  <c:v>-0.107069</c:v>
                </c:pt>
                <c:pt idx="94264">
                  <c:v>-0.105227</c:v>
                </c:pt>
                <c:pt idx="94265">
                  <c:v>-0.103452</c:v>
                </c:pt>
                <c:pt idx="94266">
                  <c:v>-0.101752</c:v>
                </c:pt>
                <c:pt idx="94267">
                  <c:v>-0.100133</c:v>
                </c:pt>
                <c:pt idx="94268">
                  <c:v>-9.8597500000000005E-2</c:v>
                </c:pt>
                <c:pt idx="94269">
                  <c:v>-9.7139799999999998E-2</c:v>
                </c:pt>
                <c:pt idx="94270">
                  <c:v>-9.5755800000000002E-2</c:v>
                </c:pt>
                <c:pt idx="94271">
                  <c:v>-9.4444799999999995E-2</c:v>
                </c:pt>
                <c:pt idx="94272">
                  <c:v>-9.3209299999999995E-2</c:v>
                </c:pt>
                <c:pt idx="94273">
                  <c:v>-9.2053899999999994E-2</c:v>
                </c:pt>
                <c:pt idx="94274">
                  <c:v>-9.0980900000000003E-2</c:v>
                </c:pt>
                <c:pt idx="94275">
                  <c:v>-8.9987499999999998E-2</c:v>
                </c:pt>
                <c:pt idx="94276">
                  <c:v>-8.9066599999999996E-2</c:v>
                </c:pt>
                <c:pt idx="94277">
                  <c:v>-8.8211399999999995E-2</c:v>
                </c:pt>
                <c:pt idx="94278">
                  <c:v>-8.7420800000000007E-2</c:v>
                </c:pt>
                <c:pt idx="94279">
                  <c:v>-8.6698800000000006E-2</c:v>
                </c:pt>
                <c:pt idx="94280">
                  <c:v>-8.6050100000000004E-2</c:v>
                </c:pt>
                <c:pt idx="94281">
                  <c:v>-8.5482000000000002E-2</c:v>
                </c:pt>
                <c:pt idx="94282">
                  <c:v>-8.5000999999999993E-2</c:v>
                </c:pt>
                <c:pt idx="94283">
                  <c:v>-8.46084E-2</c:v>
                </c:pt>
                <c:pt idx="94284">
                  <c:v>-8.4302600000000005E-2</c:v>
                </c:pt>
                <c:pt idx="94285">
                  <c:v>-8.4085300000000002E-2</c:v>
                </c:pt>
                <c:pt idx="94286">
                  <c:v>-8.3957000000000004E-2</c:v>
                </c:pt>
                <c:pt idx="94287">
                  <c:v>-8.3909499999999998E-2</c:v>
                </c:pt>
                <c:pt idx="94288">
                  <c:v>-8.3932699999999999E-2</c:v>
                </c:pt>
                <c:pt idx="94289">
                  <c:v>-8.4024100000000004E-2</c:v>
                </c:pt>
                <c:pt idx="94290">
                  <c:v>-8.4189200000000006E-2</c:v>
                </c:pt>
                <c:pt idx="94291">
                  <c:v>-8.4434800000000004E-2</c:v>
                </c:pt>
                <c:pt idx="94292">
                  <c:v>-8.4765400000000005E-2</c:v>
                </c:pt>
                <c:pt idx="94293">
                  <c:v>-8.5182499999999994E-2</c:v>
                </c:pt>
                <c:pt idx="94294">
                  <c:v>-8.5680599999999996E-2</c:v>
                </c:pt>
                <c:pt idx="94295">
                  <c:v>-8.6251800000000003E-2</c:v>
                </c:pt>
                <c:pt idx="94296">
                  <c:v>-8.6895500000000001E-2</c:v>
                </c:pt>
                <c:pt idx="94297">
                  <c:v>-8.7616200000000005E-2</c:v>
                </c:pt>
                <c:pt idx="94298">
                  <c:v>-8.8417399999999993E-2</c:v>
                </c:pt>
                <c:pt idx="94299">
                  <c:v>-8.9301099999999994E-2</c:v>
                </c:pt>
                <c:pt idx="94300">
                  <c:v>-9.0270199999999995E-2</c:v>
                </c:pt>
                <c:pt idx="94301">
                  <c:v>-9.1325500000000004E-2</c:v>
                </c:pt>
                <c:pt idx="94302">
                  <c:v>-9.2461699999999994E-2</c:v>
                </c:pt>
                <c:pt idx="94303">
                  <c:v>-9.3673800000000002E-2</c:v>
                </c:pt>
                <c:pt idx="94304">
                  <c:v>-9.4964499999999993E-2</c:v>
                </c:pt>
                <c:pt idx="94305">
                  <c:v>-9.6340599999999998E-2</c:v>
                </c:pt>
                <c:pt idx="94306">
                  <c:v>-9.7802799999999995E-2</c:v>
                </c:pt>
                <c:pt idx="94307">
                  <c:v>-9.9346400000000001E-2</c:v>
                </c:pt>
                <c:pt idx="94308">
                  <c:v>-0.100965</c:v>
                </c:pt>
                <c:pt idx="94309">
                  <c:v>-0.10265299999999999</c:v>
                </c:pt>
                <c:pt idx="94310">
                  <c:v>-0.10440099999999999</c:v>
                </c:pt>
                <c:pt idx="94311">
                  <c:v>-0.10620499999999999</c:v>
                </c:pt>
                <c:pt idx="94312">
                  <c:v>-0.108059</c:v>
                </c:pt>
                <c:pt idx="94313">
                  <c:v>-0.109961</c:v>
                </c:pt>
                <c:pt idx="94314">
                  <c:v>-0.11190700000000001</c:v>
                </c:pt>
                <c:pt idx="94315">
                  <c:v>-0.113897</c:v>
                </c:pt>
                <c:pt idx="94316">
                  <c:v>-0.11593100000000001</c:v>
                </c:pt>
                <c:pt idx="94317">
                  <c:v>-0.118011</c:v>
                </c:pt>
                <c:pt idx="94318">
                  <c:v>-0.120129</c:v>
                </c:pt>
                <c:pt idx="94319">
                  <c:v>-0.122281</c:v>
                </c:pt>
                <c:pt idx="94320">
                  <c:v>-0.12446400000000001</c:v>
                </c:pt>
                <c:pt idx="94321">
                  <c:v>-0.12667600000000001</c:v>
                </c:pt>
                <c:pt idx="94322">
                  <c:v>-0.128913</c:v>
                </c:pt>
                <c:pt idx="94323">
                  <c:v>-0.13117400000000001</c:v>
                </c:pt>
                <c:pt idx="94324">
                  <c:v>-0.13345699999999999</c:v>
                </c:pt>
                <c:pt idx="94325">
                  <c:v>-0.13576199999999999</c:v>
                </c:pt>
                <c:pt idx="94326">
                  <c:v>-0.13809099999999999</c:v>
                </c:pt>
                <c:pt idx="94327">
                  <c:v>-0.14044599999999999</c:v>
                </c:pt>
                <c:pt idx="94328">
                  <c:v>-0.14282500000000001</c:v>
                </c:pt>
                <c:pt idx="94329">
                  <c:v>-0.14522399999999999</c:v>
                </c:pt>
                <c:pt idx="94330">
                  <c:v>-0.147644</c:v>
                </c:pt>
                <c:pt idx="94331">
                  <c:v>-0.150088</c:v>
                </c:pt>
                <c:pt idx="94332">
                  <c:v>-0.15255199999999999</c:v>
                </c:pt>
                <c:pt idx="94333">
                  <c:v>-0.155032</c:v>
                </c:pt>
                <c:pt idx="94334">
                  <c:v>-0.157523</c:v>
                </c:pt>
                <c:pt idx="94335">
                  <c:v>-0.160024</c:v>
                </c:pt>
                <c:pt idx="94336">
                  <c:v>-0.16252900000000001</c:v>
                </c:pt>
                <c:pt idx="94337">
                  <c:v>-0.16503300000000001</c:v>
                </c:pt>
                <c:pt idx="94338">
                  <c:v>-0.16753100000000001</c:v>
                </c:pt>
                <c:pt idx="94339">
                  <c:v>-0.17002</c:v>
                </c:pt>
                <c:pt idx="94340">
                  <c:v>-0.17249600000000001</c:v>
                </c:pt>
                <c:pt idx="94341">
                  <c:v>-0.174956</c:v>
                </c:pt>
                <c:pt idx="94342">
                  <c:v>-0.177396</c:v>
                </c:pt>
                <c:pt idx="94343">
                  <c:v>-0.179808</c:v>
                </c:pt>
                <c:pt idx="94344">
                  <c:v>-0.18218999999999999</c:v>
                </c:pt>
                <c:pt idx="94345">
                  <c:v>-0.18454200000000001</c:v>
                </c:pt>
                <c:pt idx="94346">
                  <c:v>-0.18686700000000001</c:v>
                </c:pt>
                <c:pt idx="94347">
                  <c:v>-0.189166</c:v>
                </c:pt>
                <c:pt idx="94348">
                  <c:v>-0.191436</c:v>
                </c:pt>
                <c:pt idx="94349">
                  <c:v>-0.19367699999999999</c:v>
                </c:pt>
                <c:pt idx="94350">
                  <c:v>-0.19588700000000001</c:v>
                </c:pt>
                <c:pt idx="94351">
                  <c:v>-0.19806399999999999</c:v>
                </c:pt>
                <c:pt idx="94352">
                  <c:v>-0.20020399999999999</c:v>
                </c:pt>
                <c:pt idx="94353">
                  <c:v>-0.20229900000000001</c:v>
                </c:pt>
                <c:pt idx="94354">
                  <c:v>-0.204347</c:v>
                </c:pt>
                <c:pt idx="94355">
                  <c:v>-0.20635000000000001</c:v>
                </c:pt>
                <c:pt idx="94356">
                  <c:v>-0.20830599999999999</c:v>
                </c:pt>
                <c:pt idx="94357">
                  <c:v>-0.21021200000000001</c:v>
                </c:pt>
                <c:pt idx="94358">
                  <c:v>-0.212062</c:v>
                </c:pt>
                <c:pt idx="94359">
                  <c:v>-0.21385299999999999</c:v>
                </c:pt>
                <c:pt idx="94360">
                  <c:v>-0.215586</c:v>
                </c:pt>
                <c:pt idx="94361">
                  <c:v>-0.21726100000000001</c:v>
                </c:pt>
                <c:pt idx="94362">
                  <c:v>-0.21887000000000001</c:v>
                </c:pt>
                <c:pt idx="94363">
                  <c:v>-0.22040799999999999</c:v>
                </c:pt>
                <c:pt idx="94364">
                  <c:v>-0.22186900000000001</c:v>
                </c:pt>
                <c:pt idx="94365">
                  <c:v>-0.22325</c:v>
                </c:pt>
                <c:pt idx="94366">
                  <c:v>-0.224549</c:v>
                </c:pt>
                <c:pt idx="94367">
                  <c:v>-0.22576499999999999</c:v>
                </c:pt>
                <c:pt idx="94368">
                  <c:v>-0.22689899999999999</c:v>
                </c:pt>
                <c:pt idx="94369">
                  <c:v>-0.22795399999999999</c:v>
                </c:pt>
                <c:pt idx="94370">
                  <c:v>-0.22892399999999999</c:v>
                </c:pt>
                <c:pt idx="94371">
                  <c:v>-0.22980800000000001</c:v>
                </c:pt>
                <c:pt idx="94372">
                  <c:v>-0.2306</c:v>
                </c:pt>
                <c:pt idx="94373">
                  <c:v>-0.23130000000000001</c:v>
                </c:pt>
                <c:pt idx="94374">
                  <c:v>-0.231902</c:v>
                </c:pt>
                <c:pt idx="94375">
                  <c:v>-0.232402</c:v>
                </c:pt>
                <c:pt idx="94376">
                  <c:v>-0.23279900000000001</c:v>
                </c:pt>
                <c:pt idx="94377">
                  <c:v>-0.23309299999999999</c:v>
                </c:pt>
                <c:pt idx="94378">
                  <c:v>-0.23328599999999999</c:v>
                </c:pt>
                <c:pt idx="94379">
                  <c:v>-0.23338300000000001</c:v>
                </c:pt>
                <c:pt idx="94380">
                  <c:v>-0.23338400000000001</c:v>
                </c:pt>
                <c:pt idx="94381">
                  <c:v>-0.233293</c:v>
                </c:pt>
                <c:pt idx="94382">
                  <c:v>-0.23310900000000001</c:v>
                </c:pt>
                <c:pt idx="94383">
                  <c:v>-0.23283200000000001</c:v>
                </c:pt>
                <c:pt idx="94384">
                  <c:v>-0.232456</c:v>
                </c:pt>
                <c:pt idx="94385">
                  <c:v>-0.23197999999999999</c:v>
                </c:pt>
                <c:pt idx="94386">
                  <c:v>-0.231404</c:v>
                </c:pt>
                <c:pt idx="94387">
                  <c:v>-0.23072999999999999</c:v>
                </c:pt>
                <c:pt idx="94388">
                  <c:v>-0.22995399999999999</c:v>
                </c:pt>
                <c:pt idx="94389">
                  <c:v>-0.229073</c:v>
                </c:pt>
                <c:pt idx="94390">
                  <c:v>-0.22808500000000001</c:v>
                </c:pt>
                <c:pt idx="94391">
                  <c:v>-0.226988</c:v>
                </c:pt>
                <c:pt idx="94392">
                  <c:v>-0.22578200000000001</c:v>
                </c:pt>
                <c:pt idx="94393">
                  <c:v>-0.224471</c:v>
                </c:pt>
                <c:pt idx="94394">
                  <c:v>-0.223054</c:v>
                </c:pt>
                <c:pt idx="94395">
                  <c:v>-0.221527</c:v>
                </c:pt>
                <c:pt idx="94396">
                  <c:v>-0.219888</c:v>
                </c:pt>
                <c:pt idx="94397">
                  <c:v>-0.218141</c:v>
                </c:pt>
                <c:pt idx="94398">
                  <c:v>-0.21629599999999999</c:v>
                </c:pt>
                <c:pt idx="94399">
                  <c:v>-0.21435899999999999</c:v>
                </c:pt>
                <c:pt idx="94400">
                  <c:v>-0.21233399999999999</c:v>
                </c:pt>
                <c:pt idx="94401">
                  <c:v>-0.21022099999999999</c:v>
                </c:pt>
                <c:pt idx="94402">
                  <c:v>-0.20802200000000001</c:v>
                </c:pt>
                <c:pt idx="94403">
                  <c:v>-0.20574200000000001</c:v>
                </c:pt>
                <c:pt idx="94404">
                  <c:v>-0.20338400000000001</c:v>
                </c:pt>
                <c:pt idx="94405">
                  <c:v>-0.20094699999999999</c:v>
                </c:pt>
                <c:pt idx="94406">
                  <c:v>-0.19843</c:v>
                </c:pt>
                <c:pt idx="94407">
                  <c:v>-0.19583500000000001</c:v>
                </c:pt>
                <c:pt idx="94408">
                  <c:v>-0.19317100000000001</c:v>
                </c:pt>
                <c:pt idx="94409">
                  <c:v>-0.190441</c:v>
                </c:pt>
                <c:pt idx="94410">
                  <c:v>-0.18764600000000001</c:v>
                </c:pt>
                <c:pt idx="94411">
                  <c:v>-0.18478600000000001</c:v>
                </c:pt>
                <c:pt idx="94412">
                  <c:v>-0.18186099999999999</c:v>
                </c:pt>
                <c:pt idx="94413">
                  <c:v>-0.17887600000000001</c:v>
                </c:pt>
                <c:pt idx="94414">
                  <c:v>-0.175839</c:v>
                </c:pt>
                <c:pt idx="94415">
                  <c:v>-0.17272000000000001</c:v>
                </c:pt>
                <c:pt idx="94416">
                  <c:v>-0.16947000000000001</c:v>
                </c:pt>
                <c:pt idx="94417">
                  <c:v>-0.16611799999999999</c:v>
                </c:pt>
                <c:pt idx="94418">
                  <c:v>-0.16272600000000001</c:v>
                </c:pt>
                <c:pt idx="94419">
                  <c:v>-0.15928400000000001</c:v>
                </c:pt>
                <c:pt idx="94420">
                  <c:v>-0.15577099999999999</c:v>
                </c:pt>
                <c:pt idx="94421">
                  <c:v>-0.15220400000000001</c:v>
                </c:pt>
                <c:pt idx="94422">
                  <c:v>-0.14859800000000001</c:v>
                </c:pt>
                <c:pt idx="94423">
                  <c:v>-0.144955</c:v>
                </c:pt>
                <c:pt idx="94424">
                  <c:v>-0.14127300000000001</c:v>
                </c:pt>
                <c:pt idx="94425">
                  <c:v>-0.13755300000000001</c:v>
                </c:pt>
                <c:pt idx="94426">
                  <c:v>-0.133794</c:v>
                </c:pt>
                <c:pt idx="94427">
                  <c:v>-0.13000100000000001</c:v>
                </c:pt>
                <c:pt idx="94428">
                  <c:v>-0.12618299999999999</c:v>
                </c:pt>
                <c:pt idx="94429">
                  <c:v>-0.12234100000000001</c:v>
                </c:pt>
                <c:pt idx="94430">
                  <c:v>-0.11848</c:v>
                </c:pt>
                <c:pt idx="94431">
                  <c:v>-0.114606</c:v>
                </c:pt>
                <c:pt idx="94432">
                  <c:v>-0.11072799999999999</c:v>
                </c:pt>
                <c:pt idx="94433">
                  <c:v>-0.10685500000000001</c:v>
                </c:pt>
                <c:pt idx="94434">
                  <c:v>-0.102993</c:v>
                </c:pt>
                <c:pt idx="94435">
                  <c:v>-9.9146300000000007E-2</c:v>
                </c:pt>
                <c:pt idx="94436">
                  <c:v>-9.5316499999999998E-2</c:v>
                </c:pt>
                <c:pt idx="94437">
                  <c:v>-9.1503100000000004E-2</c:v>
                </c:pt>
                <c:pt idx="94438">
                  <c:v>-8.77058E-2</c:v>
                </c:pt>
                <c:pt idx="94439">
                  <c:v>-8.3926100000000003E-2</c:v>
                </c:pt>
                <c:pt idx="94440">
                  <c:v>-8.0166899999999999E-2</c:v>
                </c:pt>
                <c:pt idx="94441">
                  <c:v>-7.6428700000000002E-2</c:v>
                </c:pt>
                <c:pt idx="94442">
                  <c:v>-7.2711799999999993E-2</c:v>
                </c:pt>
                <c:pt idx="94443">
                  <c:v>-6.9018700000000002E-2</c:v>
                </c:pt>
                <c:pt idx="94444">
                  <c:v>-6.5350800000000001E-2</c:v>
                </c:pt>
                <c:pt idx="94445">
                  <c:v>-6.1709399999999998E-2</c:v>
                </c:pt>
                <c:pt idx="94446">
                  <c:v>-5.8096799999999997E-2</c:v>
                </c:pt>
                <c:pt idx="94447">
                  <c:v>-5.4512600000000001E-2</c:v>
                </c:pt>
                <c:pt idx="94448">
                  <c:v>-5.0956000000000001E-2</c:v>
                </c:pt>
                <c:pt idx="94449">
                  <c:v>-4.7430399999999998E-2</c:v>
                </c:pt>
                <c:pt idx="94450">
                  <c:v>-4.3940199999999999E-2</c:v>
                </c:pt>
                <c:pt idx="94451">
                  <c:v>-4.0489700000000003E-2</c:v>
                </c:pt>
                <c:pt idx="94452">
                  <c:v>-3.7083400000000002E-2</c:v>
                </c:pt>
                <c:pt idx="94453">
                  <c:v>-3.37253E-2</c:v>
                </c:pt>
                <c:pt idx="94454">
                  <c:v>-3.0417699999999999E-2</c:v>
                </c:pt>
                <c:pt idx="94455">
                  <c:v>-2.7162200000000001E-2</c:v>
                </c:pt>
                <c:pt idx="94456">
                  <c:v>-2.3961E-2</c:v>
                </c:pt>
                <c:pt idx="94457">
                  <c:v>-2.0816299999999999E-2</c:v>
                </c:pt>
                <c:pt idx="94458">
                  <c:v>-1.7729600000000002E-2</c:v>
                </c:pt>
                <c:pt idx="94459">
                  <c:v>-1.47019E-2</c:v>
                </c:pt>
                <c:pt idx="94460">
                  <c:v>-1.17339E-2</c:v>
                </c:pt>
                <c:pt idx="94461" formatCode="0.00E+00">
                  <c:v>-8.8258499999999997E-3</c:v>
                </c:pt>
                <c:pt idx="94462" formatCode="0.00E+00">
                  <c:v>-5.9785000000000003E-3</c:v>
                </c:pt>
                <c:pt idx="94463" formatCode="0.00E+00">
                  <c:v>-3.1926699999999999E-3</c:v>
                </c:pt>
                <c:pt idx="94464" formatCode="0.00E+00">
                  <c:v>-4.6782200000000001E-4</c:v>
                </c:pt>
                <c:pt idx="94465" formatCode="0.00E+00">
                  <c:v>2.1982799999999999E-3</c:v>
                </c:pt>
                <c:pt idx="94466" formatCode="0.00E+00">
                  <c:v>4.80723E-3</c:v>
                </c:pt>
                <c:pt idx="94467" formatCode="0.00E+00">
                  <c:v>7.3573500000000003E-3</c:v>
                </c:pt>
                <c:pt idx="94468" formatCode="0.00E+00">
                  <c:v>9.8441099999999997E-3</c:v>
                </c:pt>
                <c:pt idx="94469">
                  <c:v>1.2263E-2</c:v>
                </c:pt>
                <c:pt idx="94470">
                  <c:v>1.46117E-2</c:v>
                </c:pt>
                <c:pt idx="94471">
                  <c:v>1.6889399999999999E-2</c:v>
                </c:pt>
                <c:pt idx="94472">
                  <c:v>1.90946E-2</c:v>
                </c:pt>
                <c:pt idx="94473">
                  <c:v>2.1225899999999999E-2</c:v>
                </c:pt>
                <c:pt idx="94474">
                  <c:v>2.3282899999999999E-2</c:v>
                </c:pt>
                <c:pt idx="94475">
                  <c:v>2.5266899999999998E-2</c:v>
                </c:pt>
                <c:pt idx="94476">
                  <c:v>2.7179200000000001E-2</c:v>
                </c:pt>
                <c:pt idx="94477">
                  <c:v>2.9019199999999998E-2</c:v>
                </c:pt>
                <c:pt idx="94478">
                  <c:v>3.07844E-2</c:v>
                </c:pt>
                <c:pt idx="94479">
                  <c:v>3.2472000000000001E-2</c:v>
                </c:pt>
                <c:pt idx="94480">
                  <c:v>3.4080100000000002E-2</c:v>
                </c:pt>
                <c:pt idx="94481">
                  <c:v>3.56104E-2</c:v>
                </c:pt>
                <c:pt idx="94482">
                  <c:v>3.7069100000000001E-2</c:v>
                </c:pt>
                <c:pt idx="94483">
                  <c:v>3.8461700000000001E-2</c:v>
                </c:pt>
                <c:pt idx="94484">
                  <c:v>3.9789400000000003E-2</c:v>
                </c:pt>
                <c:pt idx="94485">
                  <c:v>4.1050400000000001E-2</c:v>
                </c:pt>
                <c:pt idx="94486">
                  <c:v>4.2243599999999999E-2</c:v>
                </c:pt>
                <c:pt idx="94487">
                  <c:v>4.3367099999999999E-2</c:v>
                </c:pt>
                <c:pt idx="94488">
                  <c:v>4.4416799999999999E-2</c:v>
                </c:pt>
                <c:pt idx="94489">
                  <c:v>4.5392799999999997E-2</c:v>
                </c:pt>
                <c:pt idx="94490">
                  <c:v>4.6302900000000001E-2</c:v>
                </c:pt>
                <c:pt idx="94491">
                  <c:v>4.7151999999999999E-2</c:v>
                </c:pt>
                <c:pt idx="94492">
                  <c:v>4.7935600000000002E-2</c:v>
                </c:pt>
                <c:pt idx="94493">
                  <c:v>4.8646700000000001E-2</c:v>
                </c:pt>
                <c:pt idx="94494">
                  <c:v>4.9280200000000003E-2</c:v>
                </c:pt>
                <c:pt idx="94495">
                  <c:v>4.9834900000000001E-2</c:v>
                </c:pt>
                <c:pt idx="94496">
                  <c:v>5.03141E-2</c:v>
                </c:pt>
                <c:pt idx="94497">
                  <c:v>5.07226E-2</c:v>
                </c:pt>
                <c:pt idx="94498">
                  <c:v>5.1063799999999999E-2</c:v>
                </c:pt>
                <c:pt idx="94499">
                  <c:v>5.1339900000000001E-2</c:v>
                </c:pt>
                <c:pt idx="94500">
                  <c:v>5.1551800000000002E-2</c:v>
                </c:pt>
                <c:pt idx="94501">
                  <c:v>5.1698599999999997E-2</c:v>
                </c:pt>
                <c:pt idx="94502">
                  <c:v>5.1778499999999998E-2</c:v>
                </c:pt>
                <c:pt idx="94503">
                  <c:v>5.17887E-2</c:v>
                </c:pt>
                <c:pt idx="94504">
                  <c:v>5.1726899999999999E-2</c:v>
                </c:pt>
                <c:pt idx="94505">
                  <c:v>5.1593699999999999E-2</c:v>
                </c:pt>
                <c:pt idx="94506">
                  <c:v>5.1391800000000001E-2</c:v>
                </c:pt>
                <c:pt idx="94507">
                  <c:v>5.1122000000000001E-2</c:v>
                </c:pt>
                <c:pt idx="94508">
                  <c:v>5.0784099999999999E-2</c:v>
                </c:pt>
                <c:pt idx="94509">
                  <c:v>5.0381599999999999E-2</c:v>
                </c:pt>
                <c:pt idx="94510">
                  <c:v>4.99193E-2</c:v>
                </c:pt>
                <c:pt idx="94511">
                  <c:v>4.9399199999999997E-2</c:v>
                </c:pt>
                <c:pt idx="94512">
                  <c:v>4.8821000000000003E-2</c:v>
                </c:pt>
                <c:pt idx="94513">
                  <c:v>4.8183900000000002E-2</c:v>
                </c:pt>
                <c:pt idx="94514">
                  <c:v>4.7487599999999998E-2</c:v>
                </c:pt>
                <c:pt idx="94515">
                  <c:v>4.6733999999999998E-2</c:v>
                </c:pt>
                <c:pt idx="94516">
                  <c:v>4.5925399999999998E-2</c:v>
                </c:pt>
                <c:pt idx="94517">
                  <c:v>4.5062699999999997E-2</c:v>
                </c:pt>
                <c:pt idx="94518">
                  <c:v>4.4146199999999997E-2</c:v>
                </c:pt>
                <c:pt idx="94519">
                  <c:v>4.3177E-2</c:v>
                </c:pt>
                <c:pt idx="94520">
                  <c:v>4.2155499999999999E-2</c:v>
                </c:pt>
                <c:pt idx="94521">
                  <c:v>4.1082E-2</c:v>
                </c:pt>
                <c:pt idx="94522">
                  <c:v>3.9957800000000002E-2</c:v>
                </c:pt>
                <c:pt idx="94523">
                  <c:v>3.8783900000000003E-2</c:v>
                </c:pt>
                <c:pt idx="94524">
                  <c:v>3.7561400000000002E-2</c:v>
                </c:pt>
                <c:pt idx="94525">
                  <c:v>3.6292900000000003E-2</c:v>
                </c:pt>
                <c:pt idx="94526">
                  <c:v>3.4982100000000002E-2</c:v>
                </c:pt>
                <c:pt idx="94527">
                  <c:v>3.3633299999999998E-2</c:v>
                </c:pt>
                <c:pt idx="94528">
                  <c:v>3.2249100000000003E-2</c:v>
                </c:pt>
                <c:pt idx="94529">
                  <c:v>3.08299E-2</c:v>
                </c:pt>
                <c:pt idx="94530">
                  <c:v>2.9376900000000001E-2</c:v>
                </c:pt>
                <c:pt idx="94531">
                  <c:v>2.7891699999999998E-2</c:v>
                </c:pt>
                <c:pt idx="94532">
                  <c:v>2.6374600000000002E-2</c:v>
                </c:pt>
                <c:pt idx="94533">
                  <c:v>2.4826000000000001E-2</c:v>
                </c:pt>
                <c:pt idx="94534">
                  <c:v>2.3247E-2</c:v>
                </c:pt>
                <c:pt idx="94535">
                  <c:v>2.1640699999999999E-2</c:v>
                </c:pt>
                <c:pt idx="94536">
                  <c:v>2.0010400000000001E-2</c:v>
                </c:pt>
                <c:pt idx="94537">
                  <c:v>1.8358699999999999E-2</c:v>
                </c:pt>
                <c:pt idx="94538">
                  <c:v>1.66889E-2</c:v>
                </c:pt>
                <c:pt idx="94539">
                  <c:v>1.5004399999999999E-2</c:v>
                </c:pt>
                <c:pt idx="94540">
                  <c:v>1.3306999999999999E-2</c:v>
                </c:pt>
                <c:pt idx="94541">
                  <c:v>1.15966E-2</c:v>
                </c:pt>
                <c:pt idx="94542" formatCode="0.00E+00">
                  <c:v>9.8721799999999995E-3</c:v>
                </c:pt>
                <c:pt idx="94543" formatCode="0.00E+00">
                  <c:v>8.1338399999999998E-3</c:v>
                </c:pt>
                <c:pt idx="94544" formatCode="0.00E+00">
                  <c:v>6.3825499999999999E-3</c:v>
                </c:pt>
                <c:pt idx="94545" formatCode="0.00E+00">
                  <c:v>4.6192200000000003E-3</c:v>
                </c:pt>
                <c:pt idx="94546" formatCode="0.00E+00">
                  <c:v>2.84498E-3</c:v>
                </c:pt>
                <c:pt idx="94547" formatCode="0.00E+00">
                  <c:v>1.06029E-3</c:v>
                </c:pt>
                <c:pt idx="94548" formatCode="0.00E+00">
                  <c:v>-7.3468199999999996E-4</c:v>
                </c:pt>
                <c:pt idx="94549" formatCode="0.00E+00">
                  <c:v>-2.5383099999999998E-3</c:v>
                </c:pt>
                <c:pt idx="94550" formatCode="0.00E+00">
                  <c:v>-4.3476599999999997E-3</c:v>
                </c:pt>
                <c:pt idx="94551" formatCode="0.00E+00">
                  <c:v>-6.1598599999999996E-3</c:v>
                </c:pt>
                <c:pt idx="94552" formatCode="0.00E+00">
                  <c:v>-7.9727800000000005E-3</c:v>
                </c:pt>
                <c:pt idx="94553" formatCode="0.00E+00">
                  <c:v>-9.7847999999999997E-3</c:v>
                </c:pt>
                <c:pt idx="94554">
                  <c:v>-1.15943E-2</c:v>
                </c:pt>
                <c:pt idx="94555">
                  <c:v>-1.33998E-2</c:v>
                </c:pt>
                <c:pt idx="94556">
                  <c:v>-1.52E-2</c:v>
                </c:pt>
                <c:pt idx="94557">
                  <c:v>-1.6993100000000001E-2</c:v>
                </c:pt>
                <c:pt idx="94558">
                  <c:v>-1.8776999999999999E-2</c:v>
                </c:pt>
                <c:pt idx="94559">
                  <c:v>-2.0550100000000002E-2</c:v>
                </c:pt>
                <c:pt idx="94560">
                  <c:v>-2.2312200000000001E-2</c:v>
                </c:pt>
                <c:pt idx="94561">
                  <c:v>-2.4062199999999999E-2</c:v>
                </c:pt>
                <c:pt idx="94562">
                  <c:v>-2.57988E-2</c:v>
                </c:pt>
                <c:pt idx="94563">
                  <c:v>-2.7519800000000001E-2</c:v>
                </c:pt>
                <c:pt idx="94564">
                  <c:v>-2.9223300000000001E-2</c:v>
                </c:pt>
                <c:pt idx="94565">
                  <c:v>-3.09077E-2</c:v>
                </c:pt>
                <c:pt idx="94566">
                  <c:v>-3.2572299999999998E-2</c:v>
                </c:pt>
                <c:pt idx="94567">
                  <c:v>-3.4215599999999999E-2</c:v>
                </c:pt>
                <c:pt idx="94568">
                  <c:v>-3.5835499999999999E-2</c:v>
                </c:pt>
                <c:pt idx="94569">
                  <c:v>-3.7429700000000003E-2</c:v>
                </c:pt>
                <c:pt idx="94570">
                  <c:v>-3.8996200000000002E-2</c:v>
                </c:pt>
                <c:pt idx="94571">
                  <c:v>-4.0533800000000002E-2</c:v>
                </c:pt>
                <c:pt idx="94572">
                  <c:v>-4.2041000000000002E-2</c:v>
                </c:pt>
                <c:pt idx="94573">
                  <c:v>-4.3516699999999998E-2</c:v>
                </c:pt>
                <c:pt idx="94574">
                  <c:v>-4.4960100000000003E-2</c:v>
                </c:pt>
                <c:pt idx="94575">
                  <c:v>-4.6371500000000003E-2</c:v>
                </c:pt>
                <c:pt idx="94576">
                  <c:v>-4.7750399999999998E-2</c:v>
                </c:pt>
                <c:pt idx="94577">
                  <c:v>-4.9095300000000001E-2</c:v>
                </c:pt>
                <c:pt idx="94578">
                  <c:v>-5.0404499999999998E-2</c:v>
                </c:pt>
                <c:pt idx="94579">
                  <c:v>-5.1677800000000003E-2</c:v>
                </c:pt>
                <c:pt idx="94580">
                  <c:v>-5.2914799999999998E-2</c:v>
                </c:pt>
                <c:pt idx="94581">
                  <c:v>-5.4114500000000003E-2</c:v>
                </c:pt>
                <c:pt idx="94582">
                  <c:v>-5.52741E-2</c:v>
                </c:pt>
                <c:pt idx="94583">
                  <c:v>-5.6391299999999998E-2</c:v>
                </c:pt>
                <c:pt idx="94584">
                  <c:v>-5.7466299999999998E-2</c:v>
                </c:pt>
                <c:pt idx="94585">
                  <c:v>-5.85006E-2</c:v>
                </c:pt>
                <c:pt idx="94586">
                  <c:v>-5.94926E-2</c:v>
                </c:pt>
                <c:pt idx="94587">
                  <c:v>-6.04383E-2</c:v>
                </c:pt>
                <c:pt idx="94588">
                  <c:v>-6.1334100000000003E-2</c:v>
                </c:pt>
                <c:pt idx="94589">
                  <c:v>-6.2178299999999999E-2</c:v>
                </c:pt>
                <c:pt idx="94590">
                  <c:v>-6.2970999999999999E-2</c:v>
                </c:pt>
                <c:pt idx="94591">
                  <c:v>-6.3712000000000005E-2</c:v>
                </c:pt>
                <c:pt idx="94592">
                  <c:v>-6.4400700000000005E-2</c:v>
                </c:pt>
                <c:pt idx="94593">
                  <c:v>-6.5036899999999995E-2</c:v>
                </c:pt>
                <c:pt idx="94594">
                  <c:v>-6.5621299999999994E-2</c:v>
                </c:pt>
                <c:pt idx="94595">
                  <c:v>-6.6154000000000004E-2</c:v>
                </c:pt>
                <c:pt idx="94596">
                  <c:v>-6.6634600000000002E-2</c:v>
                </c:pt>
                <c:pt idx="94597">
                  <c:v>-6.7062499999999997E-2</c:v>
                </c:pt>
                <c:pt idx="94598">
                  <c:v>-6.7436999999999997E-2</c:v>
                </c:pt>
                <c:pt idx="94599">
                  <c:v>-6.7756899999999995E-2</c:v>
                </c:pt>
                <c:pt idx="94600">
                  <c:v>-6.8020300000000006E-2</c:v>
                </c:pt>
                <c:pt idx="94601">
                  <c:v>-6.8225599999999997E-2</c:v>
                </c:pt>
                <c:pt idx="94602">
                  <c:v>-6.8371100000000004E-2</c:v>
                </c:pt>
                <c:pt idx="94603">
                  <c:v>-6.84554E-2</c:v>
                </c:pt>
                <c:pt idx="94604">
                  <c:v>-6.8477999999999997E-2</c:v>
                </c:pt>
                <c:pt idx="94605">
                  <c:v>-6.8438299999999994E-2</c:v>
                </c:pt>
                <c:pt idx="94606">
                  <c:v>-6.8336099999999997E-2</c:v>
                </c:pt>
                <c:pt idx="94607">
                  <c:v>-6.8173399999999995E-2</c:v>
                </c:pt>
                <c:pt idx="94608">
                  <c:v>-6.7952899999999997E-2</c:v>
                </c:pt>
                <c:pt idx="94609">
                  <c:v>-6.7675100000000002E-2</c:v>
                </c:pt>
                <c:pt idx="94610">
                  <c:v>-6.7338499999999996E-2</c:v>
                </c:pt>
                <c:pt idx="94611">
                  <c:v>-6.6941600000000004E-2</c:v>
                </c:pt>
                <c:pt idx="94612">
                  <c:v>-6.6483200000000006E-2</c:v>
                </c:pt>
                <c:pt idx="94613">
                  <c:v>-6.5962699999999999E-2</c:v>
                </c:pt>
                <c:pt idx="94614">
                  <c:v>-6.5380800000000003E-2</c:v>
                </c:pt>
                <c:pt idx="94615">
                  <c:v>-6.4737600000000006E-2</c:v>
                </c:pt>
                <c:pt idx="94616">
                  <c:v>-6.40323E-2</c:v>
                </c:pt>
                <c:pt idx="94617">
                  <c:v>-6.3262700000000005E-2</c:v>
                </c:pt>
                <c:pt idx="94618">
                  <c:v>-6.2427400000000001E-2</c:v>
                </c:pt>
                <c:pt idx="94619">
                  <c:v>-6.15273E-2</c:v>
                </c:pt>
                <c:pt idx="94620">
                  <c:v>-6.0564300000000001E-2</c:v>
                </c:pt>
                <c:pt idx="94621">
                  <c:v>-5.9539599999999998E-2</c:v>
                </c:pt>
                <c:pt idx="94622">
                  <c:v>-5.8453100000000001E-2</c:v>
                </c:pt>
                <c:pt idx="94623">
                  <c:v>-5.7304899999999999E-2</c:v>
                </c:pt>
                <c:pt idx="94624">
                  <c:v>-5.6095800000000001E-2</c:v>
                </c:pt>
                <c:pt idx="94625">
                  <c:v>-5.4825899999999997E-2</c:v>
                </c:pt>
                <c:pt idx="94626">
                  <c:v>-5.34945E-2</c:v>
                </c:pt>
                <c:pt idx="94627">
                  <c:v>-5.2100300000000002E-2</c:v>
                </c:pt>
                <c:pt idx="94628">
                  <c:v>-5.0642899999999998E-2</c:v>
                </c:pt>
                <c:pt idx="94629">
                  <c:v>-4.9122699999999998E-2</c:v>
                </c:pt>
                <c:pt idx="94630">
                  <c:v>-4.7540499999999999E-2</c:v>
                </c:pt>
                <c:pt idx="94631">
                  <c:v>-4.5897399999999998E-2</c:v>
                </c:pt>
                <c:pt idx="94632">
                  <c:v>-4.4194799999999999E-2</c:v>
                </c:pt>
                <c:pt idx="94633">
                  <c:v>-4.2434399999999997E-2</c:v>
                </c:pt>
                <c:pt idx="94634">
                  <c:v>-4.0616899999999997E-2</c:v>
                </c:pt>
                <c:pt idx="94635">
                  <c:v>-3.8742100000000002E-2</c:v>
                </c:pt>
                <c:pt idx="94636">
                  <c:v>-3.6810099999999998E-2</c:v>
                </c:pt>
                <c:pt idx="94637">
                  <c:v>-3.4821999999999999E-2</c:v>
                </c:pt>
                <c:pt idx="94638">
                  <c:v>-3.2778500000000002E-2</c:v>
                </c:pt>
                <c:pt idx="94639">
                  <c:v>-3.0679999999999999E-2</c:v>
                </c:pt>
                <c:pt idx="94640">
                  <c:v>-2.8526800000000001E-2</c:v>
                </c:pt>
                <c:pt idx="94641">
                  <c:v>-2.6319499999999999E-2</c:v>
                </c:pt>
                <c:pt idx="94642">
                  <c:v>-2.40591E-2</c:v>
                </c:pt>
                <c:pt idx="94643">
                  <c:v>-2.17462E-2</c:v>
                </c:pt>
                <c:pt idx="94644">
                  <c:v>-1.9381700000000002E-2</c:v>
                </c:pt>
                <c:pt idx="94645">
                  <c:v>-1.6966499999999999E-2</c:v>
                </c:pt>
                <c:pt idx="94646">
                  <c:v>-1.4501200000000001E-2</c:v>
                </c:pt>
                <c:pt idx="94647">
                  <c:v>-1.19869E-2</c:v>
                </c:pt>
                <c:pt idx="94648" formatCode="0.00E+00">
                  <c:v>-9.4263200000000002E-3</c:v>
                </c:pt>
                <c:pt idx="94649" formatCode="0.00E+00">
                  <c:v>-6.8227000000000001E-3</c:v>
                </c:pt>
                <c:pt idx="94650" formatCode="0.00E+00">
                  <c:v>-4.1780300000000001E-3</c:v>
                </c:pt>
                <c:pt idx="94651" formatCode="0.00E+00">
                  <c:v>-1.4934E-3</c:v>
                </c:pt>
                <c:pt idx="94652" formatCode="0.00E+00">
                  <c:v>1.2300600000000001E-3</c:v>
                </c:pt>
                <c:pt idx="94653" formatCode="0.00E+00">
                  <c:v>3.9908399999999998E-3</c:v>
                </c:pt>
                <c:pt idx="94654" formatCode="0.00E+00">
                  <c:v>6.7879200000000002E-3</c:v>
                </c:pt>
                <c:pt idx="94655" formatCode="0.00E+00">
                  <c:v>9.6209499999999996E-3</c:v>
                </c:pt>
                <c:pt idx="94656">
                  <c:v>1.24891E-2</c:v>
                </c:pt>
                <c:pt idx="94657">
                  <c:v>1.53905E-2</c:v>
                </c:pt>
                <c:pt idx="94658">
                  <c:v>1.83229E-2</c:v>
                </c:pt>
                <c:pt idx="94659">
                  <c:v>2.1284600000000001E-2</c:v>
                </c:pt>
                <c:pt idx="94660">
                  <c:v>2.4274799999999999E-2</c:v>
                </c:pt>
                <c:pt idx="94661">
                  <c:v>2.72927E-2</c:v>
                </c:pt>
                <c:pt idx="94662">
                  <c:v>3.0336399999999999E-2</c:v>
                </c:pt>
                <c:pt idx="94663">
                  <c:v>3.3403799999999997E-2</c:v>
                </c:pt>
                <c:pt idx="94664">
                  <c:v>3.6493100000000001E-2</c:v>
                </c:pt>
                <c:pt idx="94665">
                  <c:v>3.9602699999999998E-2</c:v>
                </c:pt>
                <c:pt idx="94666">
                  <c:v>4.2729000000000003E-2</c:v>
                </c:pt>
                <c:pt idx="94667">
                  <c:v>4.5867900000000003E-2</c:v>
                </c:pt>
                <c:pt idx="94668">
                  <c:v>4.9016499999999998E-2</c:v>
                </c:pt>
                <c:pt idx="94669">
                  <c:v>5.21731E-2</c:v>
                </c:pt>
                <c:pt idx="94670">
                  <c:v>5.53359E-2</c:v>
                </c:pt>
                <c:pt idx="94671">
                  <c:v>5.8503399999999997E-2</c:v>
                </c:pt>
                <c:pt idx="94672">
                  <c:v>6.1673400000000003E-2</c:v>
                </c:pt>
                <c:pt idx="94673">
                  <c:v>6.4843200000000004E-2</c:v>
                </c:pt>
                <c:pt idx="94674">
                  <c:v>6.8010200000000007E-2</c:v>
                </c:pt>
                <c:pt idx="94675">
                  <c:v>7.1172600000000003E-2</c:v>
                </c:pt>
                <c:pt idx="94676">
                  <c:v>7.4328599999999995E-2</c:v>
                </c:pt>
                <c:pt idx="94677">
                  <c:v>7.74754E-2</c:v>
                </c:pt>
                <c:pt idx="94678">
                  <c:v>8.0610200000000007E-2</c:v>
                </c:pt>
                <c:pt idx="94679">
                  <c:v>8.3731E-2</c:v>
                </c:pt>
                <c:pt idx="94680">
                  <c:v>8.6836499999999997E-2</c:v>
                </c:pt>
                <c:pt idx="94681">
                  <c:v>8.9924599999999993E-2</c:v>
                </c:pt>
                <c:pt idx="94682">
                  <c:v>9.2993400000000004E-2</c:v>
                </c:pt>
                <c:pt idx="94683">
                  <c:v>9.6040100000000003E-2</c:v>
                </c:pt>
                <c:pt idx="94684">
                  <c:v>9.9062300000000006E-2</c:v>
                </c:pt>
                <c:pt idx="94685">
                  <c:v>0.102058</c:v>
                </c:pt>
                <c:pt idx="94686">
                  <c:v>0.10502400000000001</c:v>
                </c:pt>
                <c:pt idx="94687">
                  <c:v>0.107958</c:v>
                </c:pt>
                <c:pt idx="94688">
                  <c:v>0.110857</c:v>
                </c:pt>
                <c:pt idx="94689">
                  <c:v>0.11372</c:v>
                </c:pt>
                <c:pt idx="94690">
                  <c:v>0.11654399999999999</c:v>
                </c:pt>
                <c:pt idx="94691">
                  <c:v>0.119326</c:v>
                </c:pt>
                <c:pt idx="94692">
                  <c:v>0.12206400000000001</c:v>
                </c:pt>
                <c:pt idx="94693">
                  <c:v>0.12475600000000001</c:v>
                </c:pt>
                <c:pt idx="94694">
                  <c:v>0.12740099999999999</c:v>
                </c:pt>
                <c:pt idx="94695">
                  <c:v>0.129996</c:v>
                </c:pt>
                <c:pt idx="94696">
                  <c:v>0.13253799999999999</c:v>
                </c:pt>
                <c:pt idx="94697">
                  <c:v>0.13502400000000001</c:v>
                </c:pt>
                <c:pt idx="94698">
                  <c:v>0.13745099999999999</c:v>
                </c:pt>
                <c:pt idx="94699">
                  <c:v>0.139819</c:v>
                </c:pt>
                <c:pt idx="94700">
                  <c:v>0.142126</c:v>
                </c:pt>
                <c:pt idx="94701">
                  <c:v>0.144369</c:v>
                </c:pt>
                <c:pt idx="94702">
                  <c:v>0.14654500000000001</c:v>
                </c:pt>
                <c:pt idx="94703">
                  <c:v>0.14865100000000001</c:v>
                </c:pt>
                <c:pt idx="94704">
                  <c:v>0.15068500000000001</c:v>
                </c:pt>
                <c:pt idx="94705">
                  <c:v>0.15264800000000001</c:v>
                </c:pt>
                <c:pt idx="94706">
                  <c:v>0.15453900000000001</c:v>
                </c:pt>
                <c:pt idx="94707">
                  <c:v>0.15635499999999999</c:v>
                </c:pt>
                <c:pt idx="94708">
                  <c:v>0.15809599999999999</c:v>
                </c:pt>
                <c:pt idx="94709">
                  <c:v>0.15975800000000001</c:v>
                </c:pt>
                <c:pt idx="94710">
                  <c:v>0.16133900000000001</c:v>
                </c:pt>
                <c:pt idx="94711">
                  <c:v>0.16283800000000001</c:v>
                </c:pt>
                <c:pt idx="94712">
                  <c:v>0.16425300000000001</c:v>
                </c:pt>
                <c:pt idx="94713">
                  <c:v>0.16558100000000001</c:v>
                </c:pt>
                <c:pt idx="94714">
                  <c:v>0.166822</c:v>
                </c:pt>
                <c:pt idx="94715">
                  <c:v>0.16797699999999999</c:v>
                </c:pt>
                <c:pt idx="94716">
                  <c:v>0.169046</c:v>
                </c:pt>
                <c:pt idx="94717">
                  <c:v>0.17002900000000001</c:v>
                </c:pt>
                <c:pt idx="94718">
                  <c:v>0.17092399999999999</c:v>
                </c:pt>
                <c:pt idx="94719">
                  <c:v>0.17173099999999999</c:v>
                </c:pt>
                <c:pt idx="94720">
                  <c:v>0.17244899999999999</c:v>
                </c:pt>
                <c:pt idx="94721">
                  <c:v>0.17307600000000001</c:v>
                </c:pt>
                <c:pt idx="94722">
                  <c:v>0.17361099999999999</c:v>
                </c:pt>
                <c:pt idx="94723">
                  <c:v>0.17405399999999999</c:v>
                </c:pt>
                <c:pt idx="94724">
                  <c:v>0.17440600000000001</c:v>
                </c:pt>
                <c:pt idx="94725">
                  <c:v>0.17466499999999999</c:v>
                </c:pt>
                <c:pt idx="94726">
                  <c:v>0.17483099999999999</c:v>
                </c:pt>
                <c:pt idx="94727">
                  <c:v>0.174903</c:v>
                </c:pt>
                <c:pt idx="94728">
                  <c:v>0.17488000000000001</c:v>
                </c:pt>
                <c:pt idx="94729">
                  <c:v>0.174763</c:v>
                </c:pt>
                <c:pt idx="94730">
                  <c:v>0.17454900000000001</c:v>
                </c:pt>
                <c:pt idx="94731">
                  <c:v>0.17424000000000001</c:v>
                </c:pt>
                <c:pt idx="94732">
                  <c:v>0.17383699999999999</c:v>
                </c:pt>
                <c:pt idx="94733">
                  <c:v>0.17333999999999999</c:v>
                </c:pt>
                <c:pt idx="94734">
                  <c:v>0.17274900000000001</c:v>
                </c:pt>
                <c:pt idx="94735">
                  <c:v>0.17206399999999999</c:v>
                </c:pt>
                <c:pt idx="94736">
                  <c:v>0.171288</c:v>
                </c:pt>
                <c:pt idx="94737">
                  <c:v>0.17041999999999999</c:v>
                </c:pt>
                <c:pt idx="94738">
                  <c:v>0.169464</c:v>
                </c:pt>
                <c:pt idx="94739">
                  <c:v>0.16841800000000001</c:v>
                </c:pt>
                <c:pt idx="94740">
                  <c:v>0.16728499999999999</c:v>
                </c:pt>
                <c:pt idx="94741">
                  <c:v>0.16606199999999999</c:v>
                </c:pt>
                <c:pt idx="94742">
                  <c:v>0.16475100000000001</c:v>
                </c:pt>
                <c:pt idx="94743">
                  <c:v>0.163352</c:v>
                </c:pt>
                <c:pt idx="94744">
                  <c:v>0.16186900000000001</c:v>
                </c:pt>
                <c:pt idx="94745">
                  <c:v>0.160303</c:v>
                </c:pt>
                <c:pt idx="94746">
                  <c:v>0.15865799999999999</c:v>
                </c:pt>
                <c:pt idx="94747">
                  <c:v>0.15693399999999999</c:v>
                </c:pt>
                <c:pt idx="94748">
                  <c:v>0.15513399999999999</c:v>
                </c:pt>
                <c:pt idx="94749">
                  <c:v>0.15325800000000001</c:v>
                </c:pt>
                <c:pt idx="94750">
                  <c:v>0.151307</c:v>
                </c:pt>
                <c:pt idx="94751">
                  <c:v>0.149284</c:v>
                </c:pt>
                <c:pt idx="94752">
                  <c:v>0.14718800000000001</c:v>
                </c:pt>
                <c:pt idx="94753">
                  <c:v>0.14502100000000001</c:v>
                </c:pt>
                <c:pt idx="94754">
                  <c:v>0.142785</c:v>
                </c:pt>
                <c:pt idx="94755">
                  <c:v>0.14048099999999999</c:v>
                </c:pt>
                <c:pt idx="94756">
                  <c:v>0.13811300000000001</c:v>
                </c:pt>
                <c:pt idx="94757">
                  <c:v>0.135684</c:v>
                </c:pt>
                <c:pt idx="94758">
                  <c:v>0.13319700000000001</c:v>
                </c:pt>
                <c:pt idx="94759">
                  <c:v>0.13065599999999999</c:v>
                </c:pt>
                <c:pt idx="94760">
                  <c:v>0.12806699999999999</c:v>
                </c:pt>
                <c:pt idx="94761">
                  <c:v>0.12542900000000001</c:v>
                </c:pt>
                <c:pt idx="94762">
                  <c:v>0.12274599999999999</c:v>
                </c:pt>
                <c:pt idx="94763">
                  <c:v>0.120018</c:v>
                </c:pt>
                <c:pt idx="94764">
                  <c:v>0.117248</c:v>
                </c:pt>
                <c:pt idx="94765">
                  <c:v>0.114437</c:v>
                </c:pt>
                <c:pt idx="94766">
                  <c:v>0.111591</c:v>
                </c:pt>
                <c:pt idx="94767">
                  <c:v>0.108711</c:v>
                </c:pt>
                <c:pt idx="94768">
                  <c:v>0.10580199999999999</c:v>
                </c:pt>
                <c:pt idx="94769">
                  <c:v>0.102867</c:v>
                </c:pt>
                <c:pt idx="94770">
                  <c:v>9.9906300000000003E-2</c:v>
                </c:pt>
                <c:pt idx="94771">
                  <c:v>9.6923800000000004E-2</c:v>
                </c:pt>
                <c:pt idx="94772">
                  <c:v>9.3922500000000006E-2</c:v>
                </c:pt>
                <c:pt idx="94773">
                  <c:v>9.0906200000000006E-2</c:v>
                </c:pt>
                <c:pt idx="94774">
                  <c:v>8.7878899999999996E-2</c:v>
                </c:pt>
                <c:pt idx="94775">
                  <c:v>8.4844299999999997E-2</c:v>
                </c:pt>
                <c:pt idx="94776">
                  <c:v>8.18054E-2</c:v>
                </c:pt>
                <c:pt idx="94777">
                  <c:v>7.8765000000000002E-2</c:v>
                </c:pt>
                <c:pt idx="94778">
                  <c:v>7.5726399999999999E-2</c:v>
                </c:pt>
                <c:pt idx="94779">
                  <c:v>7.2692699999999999E-2</c:v>
                </c:pt>
                <c:pt idx="94780">
                  <c:v>6.9666199999999998E-2</c:v>
                </c:pt>
                <c:pt idx="94781">
                  <c:v>6.6648899999999997E-2</c:v>
                </c:pt>
                <c:pt idx="94782">
                  <c:v>6.3643400000000003E-2</c:v>
                </c:pt>
                <c:pt idx="94783">
                  <c:v>6.06521E-2</c:v>
                </c:pt>
                <c:pt idx="94784">
                  <c:v>5.7677399999999997E-2</c:v>
                </c:pt>
                <c:pt idx="94785">
                  <c:v>5.4722800000000002E-2</c:v>
                </c:pt>
                <c:pt idx="94786">
                  <c:v>5.1792100000000001E-2</c:v>
                </c:pt>
                <c:pt idx="94787">
                  <c:v>4.8888399999999999E-2</c:v>
                </c:pt>
                <c:pt idx="94788">
                  <c:v>4.6013699999999998E-2</c:v>
                </c:pt>
                <c:pt idx="94789">
                  <c:v>4.3171399999999999E-2</c:v>
                </c:pt>
                <c:pt idx="94790">
                  <c:v>4.0366300000000001E-2</c:v>
                </c:pt>
                <c:pt idx="94791">
                  <c:v>3.7602499999999997E-2</c:v>
                </c:pt>
                <c:pt idx="94792">
                  <c:v>3.4883200000000003E-2</c:v>
                </c:pt>
                <c:pt idx="94793">
                  <c:v>3.2212200000000003E-2</c:v>
                </c:pt>
                <c:pt idx="94794">
                  <c:v>2.9591300000000001E-2</c:v>
                </c:pt>
                <c:pt idx="94795">
                  <c:v>2.70204E-2</c:v>
                </c:pt>
                <c:pt idx="94796">
                  <c:v>2.4500399999999999E-2</c:v>
                </c:pt>
                <c:pt idx="94797">
                  <c:v>2.2034999999999999E-2</c:v>
                </c:pt>
                <c:pt idx="94798">
                  <c:v>1.9628E-2</c:v>
                </c:pt>
                <c:pt idx="94799">
                  <c:v>1.72824E-2</c:v>
                </c:pt>
                <c:pt idx="94800">
                  <c:v>1.50008E-2</c:v>
                </c:pt>
                <c:pt idx="94801">
                  <c:v>1.2785700000000001E-2</c:v>
                </c:pt>
                <c:pt idx="94802">
                  <c:v>1.06403E-2</c:v>
                </c:pt>
                <c:pt idx="94803" formatCode="0.00E+00">
                  <c:v>8.5673399999999997E-3</c:v>
                </c:pt>
                <c:pt idx="94804" formatCode="0.00E+00">
                  <c:v>6.5694999999999998E-3</c:v>
                </c:pt>
                <c:pt idx="94805" formatCode="0.00E+00">
                  <c:v>4.6491500000000003E-3</c:v>
                </c:pt>
                <c:pt idx="94806" formatCode="0.00E+00">
                  <c:v>2.8085499999999999E-3</c:v>
                </c:pt>
                <c:pt idx="94807" formatCode="0.00E+00">
                  <c:v>1.04963E-3</c:v>
                </c:pt>
                <c:pt idx="94808" formatCode="0.00E+00">
                  <c:v>-6.2630900000000002E-4</c:v>
                </c:pt>
                <c:pt idx="94809" formatCode="0.00E+00">
                  <c:v>-2.2182399999999998E-3</c:v>
                </c:pt>
                <c:pt idx="94810" formatCode="0.00E+00">
                  <c:v>-3.7247399999999998E-3</c:v>
                </c:pt>
                <c:pt idx="94811" formatCode="0.00E+00">
                  <c:v>-5.1442399999999996E-3</c:v>
                </c:pt>
                <c:pt idx="94812" formatCode="0.00E+00">
                  <c:v>-6.4751299999999999E-3</c:v>
                </c:pt>
                <c:pt idx="94813" formatCode="0.00E+00">
                  <c:v>-7.7158599999999997E-3</c:v>
                </c:pt>
                <c:pt idx="94814" formatCode="0.00E+00">
                  <c:v>-8.8649899999999997E-3</c:v>
                </c:pt>
                <c:pt idx="94815" formatCode="0.00E+00">
                  <c:v>-9.92087E-3</c:v>
                </c:pt>
                <c:pt idx="94816">
                  <c:v>-1.0881800000000001E-2</c:v>
                </c:pt>
                <c:pt idx="94817">
                  <c:v>-1.17468E-2</c:v>
                </c:pt>
                <c:pt idx="94818">
                  <c:v>-1.25156E-2</c:v>
                </c:pt>
                <c:pt idx="94819">
                  <c:v>-1.3188200000000001E-2</c:v>
                </c:pt>
                <c:pt idx="94820">
                  <c:v>-1.37646E-2</c:v>
                </c:pt>
                <c:pt idx="94821">
                  <c:v>-1.42446E-2</c:v>
                </c:pt>
                <c:pt idx="94822">
                  <c:v>-1.46274E-2</c:v>
                </c:pt>
                <c:pt idx="94823">
                  <c:v>-1.49123E-2</c:v>
                </c:pt>
                <c:pt idx="94824">
                  <c:v>-1.50987E-2</c:v>
                </c:pt>
                <c:pt idx="94825">
                  <c:v>-1.51856E-2</c:v>
                </c:pt>
                <c:pt idx="94826">
                  <c:v>-1.5172E-2</c:v>
                </c:pt>
                <c:pt idx="94827">
                  <c:v>-1.50572E-2</c:v>
                </c:pt>
                <c:pt idx="94828">
                  <c:v>-1.4840799999999999E-2</c:v>
                </c:pt>
                <c:pt idx="94829">
                  <c:v>-1.45226E-2</c:v>
                </c:pt>
                <c:pt idx="94830">
                  <c:v>-1.4103299999999999E-2</c:v>
                </c:pt>
                <c:pt idx="94831">
                  <c:v>-1.35832E-2</c:v>
                </c:pt>
                <c:pt idx="94832">
                  <c:v>-1.29625E-2</c:v>
                </c:pt>
                <c:pt idx="94833">
                  <c:v>-1.22408E-2</c:v>
                </c:pt>
                <c:pt idx="94834">
                  <c:v>-1.14182E-2</c:v>
                </c:pt>
                <c:pt idx="94835">
                  <c:v>-1.0496E-2</c:v>
                </c:pt>
                <c:pt idx="94836" formatCode="0.00E+00">
                  <c:v>-9.4770600000000007E-3</c:v>
                </c:pt>
                <c:pt idx="94837" formatCode="0.00E+00">
                  <c:v>-8.3637099999999999E-3</c:v>
                </c:pt>
                <c:pt idx="94838" formatCode="0.00E+00">
                  <c:v>-7.1574500000000001E-3</c:v>
                </c:pt>
                <c:pt idx="94839" formatCode="0.00E+00">
                  <c:v>-5.8594600000000004E-3</c:v>
                </c:pt>
                <c:pt idx="94840" formatCode="0.00E+00">
                  <c:v>-4.4710699999999997E-3</c:v>
                </c:pt>
                <c:pt idx="94841" formatCode="0.00E+00">
                  <c:v>-2.99329E-3</c:v>
                </c:pt>
                <c:pt idx="94842" formatCode="0.00E+00">
                  <c:v>-1.42665E-3</c:v>
                </c:pt>
                <c:pt idx="94843" formatCode="0.00E+00">
                  <c:v>2.2771400000000001E-4</c:v>
                </c:pt>
                <c:pt idx="94844" formatCode="0.00E+00">
                  <c:v>1.9674100000000002E-3</c:v>
                </c:pt>
                <c:pt idx="94845" formatCode="0.00E+00">
                  <c:v>3.7898300000000001E-3</c:v>
                </c:pt>
                <c:pt idx="94846" formatCode="0.00E+00">
                  <c:v>5.6931500000000001E-3</c:v>
                </c:pt>
                <c:pt idx="94847" formatCode="0.00E+00">
                  <c:v>7.6762999999999996E-3</c:v>
                </c:pt>
                <c:pt idx="94848" formatCode="0.00E+00">
                  <c:v>9.7383399999999998E-3</c:v>
                </c:pt>
                <c:pt idx="94849">
                  <c:v>1.18777E-2</c:v>
                </c:pt>
                <c:pt idx="94850">
                  <c:v>1.4092E-2</c:v>
                </c:pt>
                <c:pt idx="94851">
                  <c:v>1.63786E-2</c:v>
                </c:pt>
                <c:pt idx="94852">
                  <c:v>1.87353E-2</c:v>
                </c:pt>
                <c:pt idx="94853">
                  <c:v>2.11592E-2</c:v>
                </c:pt>
                <c:pt idx="94854">
                  <c:v>2.3645599999999999E-2</c:v>
                </c:pt>
                <c:pt idx="94855">
                  <c:v>2.61909E-2</c:v>
                </c:pt>
                <c:pt idx="94856">
                  <c:v>2.87923E-2</c:v>
                </c:pt>
                <c:pt idx="94857">
                  <c:v>3.1447299999999997E-2</c:v>
                </c:pt>
                <c:pt idx="94858">
                  <c:v>3.4152700000000001E-2</c:v>
                </c:pt>
                <c:pt idx="94859">
                  <c:v>3.6904800000000001E-2</c:v>
                </c:pt>
                <c:pt idx="94860">
                  <c:v>3.9699699999999997E-2</c:v>
                </c:pt>
                <c:pt idx="94861">
                  <c:v>4.2534099999999998E-2</c:v>
                </c:pt>
                <c:pt idx="94862">
                  <c:v>4.5406000000000002E-2</c:v>
                </c:pt>
                <c:pt idx="94863">
                  <c:v>4.8313799999999997E-2</c:v>
                </c:pt>
                <c:pt idx="94864">
                  <c:v>5.1255099999999998E-2</c:v>
                </c:pt>
                <c:pt idx="94865">
                  <c:v>5.4226400000000001E-2</c:v>
                </c:pt>
                <c:pt idx="94866">
                  <c:v>5.7224999999999998E-2</c:v>
                </c:pt>
                <c:pt idx="94867">
                  <c:v>6.0247700000000001E-2</c:v>
                </c:pt>
                <c:pt idx="94868">
                  <c:v>6.3291399999999998E-2</c:v>
                </c:pt>
                <c:pt idx="94869">
                  <c:v>6.6352900000000006E-2</c:v>
                </c:pt>
                <c:pt idx="94870">
                  <c:v>6.9429000000000005E-2</c:v>
                </c:pt>
                <c:pt idx="94871">
                  <c:v>7.2515899999999994E-2</c:v>
                </c:pt>
                <c:pt idx="94872">
                  <c:v>7.5609800000000005E-2</c:v>
                </c:pt>
                <c:pt idx="94873">
                  <c:v>7.8706799999999993E-2</c:v>
                </c:pt>
                <c:pt idx="94874">
                  <c:v>8.1803000000000001E-2</c:v>
                </c:pt>
                <c:pt idx="94875">
                  <c:v>8.48941E-2</c:v>
                </c:pt>
                <c:pt idx="94876">
                  <c:v>8.7977399999999997E-2</c:v>
                </c:pt>
                <c:pt idx="94877">
                  <c:v>9.1049900000000003E-2</c:v>
                </c:pt>
                <c:pt idx="94878">
                  <c:v>9.4107999999999997E-2</c:v>
                </c:pt>
                <c:pt idx="94879">
                  <c:v>9.7147999999999998E-2</c:v>
                </c:pt>
                <c:pt idx="94880">
                  <c:v>0.10016700000000001</c:v>
                </c:pt>
                <c:pt idx="94881">
                  <c:v>0.103162</c:v>
                </c:pt>
                <c:pt idx="94882">
                  <c:v>0.10613</c:v>
                </c:pt>
                <c:pt idx="94883">
                  <c:v>0.109067</c:v>
                </c:pt>
                <c:pt idx="94884">
                  <c:v>0.111971</c:v>
                </c:pt>
                <c:pt idx="94885">
                  <c:v>0.11483500000000001</c:v>
                </c:pt>
                <c:pt idx="94886">
                  <c:v>0.117659</c:v>
                </c:pt>
                <c:pt idx="94887">
                  <c:v>0.12044000000000001</c:v>
                </c:pt>
                <c:pt idx="94888">
                  <c:v>0.12317400000000001</c:v>
                </c:pt>
                <c:pt idx="94889">
                  <c:v>0.125858</c:v>
                </c:pt>
                <c:pt idx="94890">
                  <c:v>0.12848699999999999</c:v>
                </c:pt>
                <c:pt idx="94891">
                  <c:v>0.13106000000000001</c:v>
                </c:pt>
                <c:pt idx="94892">
                  <c:v>0.133575</c:v>
                </c:pt>
                <c:pt idx="94893">
                  <c:v>0.13603000000000001</c:v>
                </c:pt>
                <c:pt idx="94894">
                  <c:v>0.13842499999999999</c:v>
                </c:pt>
                <c:pt idx="94895">
                  <c:v>0.14075699999999999</c:v>
                </c:pt>
                <c:pt idx="94896">
                  <c:v>0.14302200000000001</c:v>
                </c:pt>
                <c:pt idx="94897">
                  <c:v>0.14521700000000001</c:v>
                </c:pt>
                <c:pt idx="94898">
                  <c:v>0.147341</c:v>
                </c:pt>
                <c:pt idx="94899">
                  <c:v>0.14939</c:v>
                </c:pt>
                <c:pt idx="94900">
                  <c:v>0.151363</c:v>
                </c:pt>
                <c:pt idx="94901">
                  <c:v>0.153257</c:v>
                </c:pt>
                <c:pt idx="94902">
                  <c:v>0.15507299999999999</c:v>
                </c:pt>
                <c:pt idx="94903">
                  <c:v>0.15681100000000001</c:v>
                </c:pt>
                <c:pt idx="94904">
                  <c:v>0.15847</c:v>
                </c:pt>
                <c:pt idx="94905">
                  <c:v>0.160048</c:v>
                </c:pt>
                <c:pt idx="94906">
                  <c:v>0.16154499999999999</c:v>
                </c:pt>
                <c:pt idx="94907">
                  <c:v>0.16295999999999999</c:v>
                </c:pt>
                <c:pt idx="94908">
                  <c:v>0.16429099999999999</c:v>
                </c:pt>
                <c:pt idx="94909">
                  <c:v>0.16553799999999999</c:v>
                </c:pt>
                <c:pt idx="94910">
                  <c:v>0.16669999999999999</c:v>
                </c:pt>
                <c:pt idx="94911">
                  <c:v>0.16777600000000001</c:v>
                </c:pt>
                <c:pt idx="94912">
                  <c:v>0.168767</c:v>
                </c:pt>
                <c:pt idx="94913">
                  <c:v>0.16966999999999999</c:v>
                </c:pt>
                <c:pt idx="94914">
                  <c:v>0.170488</c:v>
                </c:pt>
                <c:pt idx="94915">
                  <c:v>0.17121900000000001</c:v>
                </c:pt>
                <c:pt idx="94916">
                  <c:v>0.17186299999999999</c:v>
                </c:pt>
                <c:pt idx="94917">
                  <c:v>0.17242099999999999</c:v>
                </c:pt>
                <c:pt idx="94918">
                  <c:v>0.17289299999999999</c:v>
                </c:pt>
                <c:pt idx="94919">
                  <c:v>0.17327799999999999</c:v>
                </c:pt>
                <c:pt idx="94920">
                  <c:v>0.17357700000000001</c:v>
                </c:pt>
                <c:pt idx="94921">
                  <c:v>0.173791</c:v>
                </c:pt>
                <c:pt idx="94922">
                  <c:v>0.17392099999999999</c:v>
                </c:pt>
                <c:pt idx="94923">
                  <c:v>0.17396800000000001</c:v>
                </c:pt>
                <c:pt idx="94924">
                  <c:v>0.173933</c:v>
                </c:pt>
                <c:pt idx="94925">
                  <c:v>0.173817</c:v>
                </c:pt>
                <c:pt idx="94926">
                  <c:v>0.173621</c:v>
                </c:pt>
                <c:pt idx="94927">
                  <c:v>0.173347</c:v>
                </c:pt>
                <c:pt idx="94928">
                  <c:v>0.17299700000000001</c:v>
                </c:pt>
                <c:pt idx="94929">
                  <c:v>0.17257</c:v>
                </c:pt>
                <c:pt idx="94930">
                  <c:v>0.172069</c:v>
                </c:pt>
                <c:pt idx="94931">
                  <c:v>0.17149700000000001</c:v>
                </c:pt>
                <c:pt idx="94932">
                  <c:v>0.17085600000000001</c:v>
                </c:pt>
                <c:pt idx="94933">
                  <c:v>0.17014799999999999</c:v>
                </c:pt>
                <c:pt idx="94934">
                  <c:v>0.169376</c:v>
                </c:pt>
                <c:pt idx="94935">
                  <c:v>0.168542</c:v>
                </c:pt>
                <c:pt idx="94936">
                  <c:v>0.16764799999999999</c:v>
                </c:pt>
                <c:pt idx="94937">
                  <c:v>0.16669400000000001</c:v>
                </c:pt>
                <c:pt idx="94938">
                  <c:v>0.165684</c:v>
                </c:pt>
                <c:pt idx="94939">
                  <c:v>0.16461799999999999</c:v>
                </c:pt>
                <c:pt idx="94940">
                  <c:v>0.163498</c:v>
                </c:pt>
                <c:pt idx="94941">
                  <c:v>0.162327</c:v>
                </c:pt>
                <c:pt idx="94942">
                  <c:v>0.161107</c:v>
                </c:pt>
                <c:pt idx="94943">
                  <c:v>0.15983800000000001</c:v>
                </c:pt>
                <c:pt idx="94944">
                  <c:v>0.158525</c:v>
                </c:pt>
                <c:pt idx="94945">
                  <c:v>0.157169</c:v>
                </c:pt>
                <c:pt idx="94946">
                  <c:v>0.155775</c:v>
                </c:pt>
                <c:pt idx="94947">
                  <c:v>0.15434500000000001</c:v>
                </c:pt>
                <c:pt idx="94948">
                  <c:v>0.15288299999999999</c:v>
                </c:pt>
                <c:pt idx="94949">
                  <c:v>0.15139</c:v>
                </c:pt>
                <c:pt idx="94950">
                  <c:v>0.149869</c:v>
                </c:pt>
                <c:pt idx="94951">
                  <c:v>0.14832200000000001</c:v>
                </c:pt>
                <c:pt idx="94952">
                  <c:v>0.14675199999999999</c:v>
                </c:pt>
                <c:pt idx="94953">
                  <c:v>0.14516100000000001</c:v>
                </c:pt>
                <c:pt idx="94954">
                  <c:v>0.14355100000000001</c:v>
                </c:pt>
                <c:pt idx="94955">
                  <c:v>0.141927</c:v>
                </c:pt>
                <c:pt idx="94956">
                  <c:v>0.140289</c:v>
                </c:pt>
                <c:pt idx="94957">
                  <c:v>0.13864000000000001</c:v>
                </c:pt>
                <c:pt idx="94958">
                  <c:v>0.13698199999999999</c:v>
                </c:pt>
                <c:pt idx="94959">
                  <c:v>0.13531799999999999</c:v>
                </c:pt>
                <c:pt idx="94960">
                  <c:v>0.13364999999999999</c:v>
                </c:pt>
                <c:pt idx="94961">
                  <c:v>0.13197999999999999</c:v>
                </c:pt>
                <c:pt idx="94962">
                  <c:v>0.13031000000000001</c:v>
                </c:pt>
                <c:pt idx="94963">
                  <c:v>0.12864300000000001</c:v>
                </c:pt>
                <c:pt idx="94964">
                  <c:v>0.12697900000000001</c:v>
                </c:pt>
                <c:pt idx="94965">
                  <c:v>0.12532199999999999</c:v>
                </c:pt>
                <c:pt idx="94966">
                  <c:v>0.12367400000000001</c:v>
                </c:pt>
                <c:pt idx="94967">
                  <c:v>0.12203700000000001</c:v>
                </c:pt>
                <c:pt idx="94968">
                  <c:v>0.12041300000000001</c:v>
                </c:pt>
                <c:pt idx="94969">
                  <c:v>0.11880499999999999</c:v>
                </c:pt>
                <c:pt idx="94970">
                  <c:v>0.117213</c:v>
                </c:pt>
                <c:pt idx="94971">
                  <c:v>0.11563900000000001</c:v>
                </c:pt>
                <c:pt idx="94972">
                  <c:v>0.11408500000000001</c:v>
                </c:pt>
                <c:pt idx="94973">
                  <c:v>0.112553</c:v>
                </c:pt>
                <c:pt idx="94974">
                  <c:v>0.111045</c:v>
                </c:pt>
                <c:pt idx="94975">
                  <c:v>0.10956200000000001</c:v>
                </c:pt>
                <c:pt idx="94976">
                  <c:v>0.10810500000000001</c:v>
                </c:pt>
                <c:pt idx="94977">
                  <c:v>0.106674</c:v>
                </c:pt>
                <c:pt idx="94978">
                  <c:v>0.105272</c:v>
                </c:pt>
                <c:pt idx="94979">
                  <c:v>0.10389900000000001</c:v>
                </c:pt>
                <c:pt idx="94980">
                  <c:v>0.102559</c:v>
                </c:pt>
                <c:pt idx="94981">
                  <c:v>0.101254</c:v>
                </c:pt>
                <c:pt idx="94982">
                  <c:v>9.99834E-2</c:v>
                </c:pt>
                <c:pt idx="94983">
                  <c:v>9.8748900000000001E-2</c:v>
                </c:pt>
                <c:pt idx="94984">
                  <c:v>9.7551100000000002E-2</c:v>
                </c:pt>
                <c:pt idx="94985">
                  <c:v>9.6391099999999993E-2</c:v>
                </c:pt>
                <c:pt idx="94986">
                  <c:v>9.5269800000000002E-2</c:v>
                </c:pt>
                <c:pt idx="94987">
                  <c:v>9.41882E-2</c:v>
                </c:pt>
                <c:pt idx="94988">
                  <c:v>9.3146400000000004E-2</c:v>
                </c:pt>
                <c:pt idx="94989">
                  <c:v>9.2144900000000002E-2</c:v>
                </c:pt>
                <c:pt idx="94990">
                  <c:v>9.1184600000000005E-2</c:v>
                </c:pt>
                <c:pt idx="94991">
                  <c:v>9.0265799999999993E-2</c:v>
                </c:pt>
                <c:pt idx="94992">
                  <c:v>8.9389099999999999E-2</c:v>
                </c:pt>
                <c:pt idx="94993">
                  <c:v>8.8555499999999995E-2</c:v>
                </c:pt>
                <c:pt idx="94994">
                  <c:v>8.7766399999999994E-2</c:v>
                </c:pt>
                <c:pt idx="94995">
                  <c:v>8.7022500000000003E-2</c:v>
                </c:pt>
                <c:pt idx="94996">
                  <c:v>8.6323899999999995E-2</c:v>
                </c:pt>
                <c:pt idx="94997">
                  <c:v>8.5669599999999999E-2</c:v>
                </c:pt>
                <c:pt idx="94998">
                  <c:v>8.5058400000000006E-2</c:v>
                </c:pt>
                <c:pt idx="94999">
                  <c:v>8.44892E-2</c:v>
                </c:pt>
                <c:pt idx="95000">
                  <c:v>8.3960999999999994E-2</c:v>
                </c:pt>
                <c:pt idx="95001">
                  <c:v>8.3473099999999995E-2</c:v>
                </c:pt>
                <c:pt idx="95002">
                  <c:v>8.3025299999999996E-2</c:v>
                </c:pt>
                <c:pt idx="95003">
                  <c:v>8.2618200000000003E-2</c:v>
                </c:pt>
                <c:pt idx="95004">
                  <c:v>8.2251900000000003E-2</c:v>
                </c:pt>
                <c:pt idx="95005">
                  <c:v>8.1925200000000004E-2</c:v>
                </c:pt>
                <c:pt idx="95006">
                  <c:v>8.1636E-2</c:v>
                </c:pt>
                <c:pt idx="95007">
                  <c:v>8.13831E-2</c:v>
                </c:pt>
                <c:pt idx="95008">
                  <c:v>8.1166199999999994E-2</c:v>
                </c:pt>
                <c:pt idx="95009">
                  <c:v>8.0985299999999996E-2</c:v>
                </c:pt>
                <c:pt idx="95010">
                  <c:v>8.0840099999999998E-2</c:v>
                </c:pt>
                <c:pt idx="95011">
                  <c:v>8.0730099999999999E-2</c:v>
                </c:pt>
                <c:pt idx="95012">
                  <c:v>8.0655199999999996E-2</c:v>
                </c:pt>
                <c:pt idx="95013">
                  <c:v>8.0614900000000003E-2</c:v>
                </c:pt>
                <c:pt idx="95014">
                  <c:v>8.0607899999999996E-2</c:v>
                </c:pt>
                <c:pt idx="95015">
                  <c:v>8.0632800000000004E-2</c:v>
                </c:pt>
                <c:pt idx="95016">
                  <c:v>8.0688499999999996E-2</c:v>
                </c:pt>
                <c:pt idx="95017">
                  <c:v>8.0774100000000001E-2</c:v>
                </c:pt>
                <c:pt idx="95018">
                  <c:v>8.0889100000000005E-2</c:v>
                </c:pt>
                <c:pt idx="95019">
                  <c:v>8.1034099999999998E-2</c:v>
                </c:pt>
                <c:pt idx="95020">
                  <c:v>8.1209900000000002E-2</c:v>
                </c:pt>
                <c:pt idx="95021">
                  <c:v>8.1414899999999998E-2</c:v>
                </c:pt>
                <c:pt idx="95022">
                  <c:v>8.1646200000000002E-2</c:v>
                </c:pt>
                <c:pt idx="95023">
                  <c:v>8.1901299999999996E-2</c:v>
                </c:pt>
                <c:pt idx="95024">
                  <c:v>8.2178899999999999E-2</c:v>
                </c:pt>
                <c:pt idx="95025">
                  <c:v>8.24767E-2</c:v>
                </c:pt>
                <c:pt idx="95026">
                  <c:v>8.2792500000000005E-2</c:v>
                </c:pt>
                <c:pt idx="95027">
                  <c:v>8.3124100000000006E-2</c:v>
                </c:pt>
                <c:pt idx="95028">
                  <c:v>8.3469699999999994E-2</c:v>
                </c:pt>
                <c:pt idx="95029">
                  <c:v>8.3827200000000004E-2</c:v>
                </c:pt>
                <c:pt idx="95030">
                  <c:v>8.4194400000000003E-2</c:v>
                </c:pt>
                <c:pt idx="95031">
                  <c:v>8.4569800000000001E-2</c:v>
                </c:pt>
                <c:pt idx="95032">
                  <c:v>8.4951499999999999E-2</c:v>
                </c:pt>
                <c:pt idx="95033">
                  <c:v>8.5337499999999997E-2</c:v>
                </c:pt>
                <c:pt idx="95034">
                  <c:v>8.5725800000000005E-2</c:v>
                </c:pt>
                <c:pt idx="95035">
                  <c:v>8.6113899999999993E-2</c:v>
                </c:pt>
                <c:pt idx="95036">
                  <c:v>8.6500300000000002E-2</c:v>
                </c:pt>
                <c:pt idx="95037">
                  <c:v>8.68834E-2</c:v>
                </c:pt>
                <c:pt idx="95038">
                  <c:v>8.7261599999999995E-2</c:v>
                </c:pt>
                <c:pt idx="95039">
                  <c:v>8.7633000000000003E-2</c:v>
                </c:pt>
                <c:pt idx="95040">
                  <c:v>8.7996099999999994E-2</c:v>
                </c:pt>
                <c:pt idx="95041">
                  <c:v>8.8349399999999995E-2</c:v>
                </c:pt>
                <c:pt idx="95042">
                  <c:v>8.8691199999999998E-2</c:v>
                </c:pt>
                <c:pt idx="95043">
                  <c:v>8.9019299999999996E-2</c:v>
                </c:pt>
                <c:pt idx="95044">
                  <c:v>8.9331800000000003E-2</c:v>
                </c:pt>
                <c:pt idx="95045">
                  <c:v>8.9626700000000004E-2</c:v>
                </c:pt>
                <c:pt idx="95046">
                  <c:v>8.9902200000000002E-2</c:v>
                </c:pt>
                <c:pt idx="95047">
                  <c:v>9.0156399999999998E-2</c:v>
                </c:pt>
                <c:pt idx="95048">
                  <c:v>9.0387300000000004E-2</c:v>
                </c:pt>
                <c:pt idx="95049">
                  <c:v>9.0593000000000007E-2</c:v>
                </c:pt>
                <c:pt idx="95050">
                  <c:v>9.0771699999999997E-2</c:v>
                </c:pt>
                <c:pt idx="95051">
                  <c:v>9.0921699999999994E-2</c:v>
                </c:pt>
                <c:pt idx="95052">
                  <c:v>9.10416E-2</c:v>
                </c:pt>
                <c:pt idx="95053">
                  <c:v>9.1130100000000006E-2</c:v>
                </c:pt>
                <c:pt idx="95054">
                  <c:v>9.1185500000000003E-2</c:v>
                </c:pt>
                <c:pt idx="95055">
                  <c:v>9.1205800000000004E-2</c:v>
                </c:pt>
                <c:pt idx="95056">
                  <c:v>9.1189300000000001E-2</c:v>
                </c:pt>
                <c:pt idx="95057">
                  <c:v>9.1134999999999994E-2</c:v>
                </c:pt>
                <c:pt idx="95058">
                  <c:v>9.1041899999999995E-2</c:v>
                </c:pt>
                <c:pt idx="95059">
                  <c:v>9.0908500000000003E-2</c:v>
                </c:pt>
                <c:pt idx="95060">
                  <c:v>9.07337E-2</c:v>
                </c:pt>
                <c:pt idx="95061">
                  <c:v>9.0516799999999994E-2</c:v>
                </c:pt>
                <c:pt idx="95062">
                  <c:v>9.0257299999999999E-2</c:v>
                </c:pt>
                <c:pt idx="95063">
                  <c:v>8.9954199999999998E-2</c:v>
                </c:pt>
                <c:pt idx="95064">
                  <c:v>8.9606699999999997E-2</c:v>
                </c:pt>
                <c:pt idx="95065">
                  <c:v>8.9213700000000007E-2</c:v>
                </c:pt>
                <c:pt idx="95066">
                  <c:v>8.87743E-2</c:v>
                </c:pt>
                <c:pt idx="95067">
                  <c:v>8.8288400000000003E-2</c:v>
                </c:pt>
                <c:pt idx="95068">
                  <c:v>8.7756500000000001E-2</c:v>
                </c:pt>
                <c:pt idx="95069">
                  <c:v>8.7178699999999998E-2</c:v>
                </c:pt>
                <c:pt idx="95070">
                  <c:v>8.6554800000000001E-2</c:v>
                </c:pt>
                <c:pt idx="95071">
                  <c:v>8.5885000000000003E-2</c:v>
                </c:pt>
                <c:pt idx="95072">
                  <c:v>8.5169400000000006E-2</c:v>
                </c:pt>
                <c:pt idx="95073">
                  <c:v>8.44086E-2</c:v>
                </c:pt>
                <c:pt idx="95074">
                  <c:v>8.3602700000000002E-2</c:v>
                </c:pt>
                <c:pt idx="95075">
                  <c:v>8.2752199999999998E-2</c:v>
                </c:pt>
                <c:pt idx="95076">
                  <c:v>8.1858E-2</c:v>
                </c:pt>
                <c:pt idx="95077">
                  <c:v>8.0920800000000001E-2</c:v>
                </c:pt>
                <c:pt idx="95078">
                  <c:v>7.9941300000000007E-2</c:v>
                </c:pt>
                <c:pt idx="95079">
                  <c:v>7.8920100000000007E-2</c:v>
                </c:pt>
                <c:pt idx="95080">
                  <c:v>7.7858499999999997E-2</c:v>
                </c:pt>
                <c:pt idx="95081">
                  <c:v>7.6758199999999999E-2</c:v>
                </c:pt>
                <c:pt idx="95082">
                  <c:v>7.5621099999999997E-2</c:v>
                </c:pt>
                <c:pt idx="95083">
                  <c:v>7.4448799999999996E-2</c:v>
                </c:pt>
                <c:pt idx="95084">
                  <c:v>7.3242799999999997E-2</c:v>
                </c:pt>
                <c:pt idx="95085">
                  <c:v>7.2005E-2</c:v>
                </c:pt>
                <c:pt idx="95086">
                  <c:v>7.0736599999999997E-2</c:v>
                </c:pt>
                <c:pt idx="95087">
                  <c:v>6.9439100000000004E-2</c:v>
                </c:pt>
                <c:pt idx="95088">
                  <c:v>6.81147E-2</c:v>
                </c:pt>
                <c:pt idx="95089">
                  <c:v>6.67658E-2</c:v>
                </c:pt>
                <c:pt idx="95090">
                  <c:v>6.5394999999999995E-2</c:v>
                </c:pt>
                <c:pt idx="95091">
                  <c:v>6.4005199999999998E-2</c:v>
                </c:pt>
                <c:pt idx="95092">
                  <c:v>6.2599000000000002E-2</c:v>
                </c:pt>
                <c:pt idx="95093">
                  <c:v>6.1177799999999997E-2</c:v>
                </c:pt>
                <c:pt idx="95094">
                  <c:v>5.9743299999999999E-2</c:v>
                </c:pt>
                <c:pt idx="95095">
                  <c:v>5.8298099999999999E-2</c:v>
                </c:pt>
                <c:pt idx="95096">
                  <c:v>5.68455E-2</c:v>
                </c:pt>
                <c:pt idx="95097">
                  <c:v>5.5388600000000003E-2</c:v>
                </c:pt>
                <c:pt idx="95098">
                  <c:v>5.3929999999999999E-2</c:v>
                </c:pt>
                <c:pt idx="95099">
                  <c:v>5.2472900000000003E-2</c:v>
                </c:pt>
                <c:pt idx="95100">
                  <c:v>5.1020799999999998E-2</c:v>
                </c:pt>
                <c:pt idx="95101">
                  <c:v>4.9576500000000003E-2</c:v>
                </c:pt>
                <c:pt idx="95102">
                  <c:v>4.8142600000000001E-2</c:v>
                </c:pt>
                <c:pt idx="95103">
                  <c:v>4.6721400000000003E-2</c:v>
                </c:pt>
                <c:pt idx="95104">
                  <c:v>4.5315800000000003E-2</c:v>
                </c:pt>
                <c:pt idx="95105">
                  <c:v>4.39294E-2</c:v>
                </c:pt>
                <c:pt idx="95106">
                  <c:v>4.2566800000000002E-2</c:v>
                </c:pt>
                <c:pt idx="95107">
                  <c:v>4.12328E-2</c:v>
                </c:pt>
                <c:pt idx="95108">
                  <c:v>3.9930800000000002E-2</c:v>
                </c:pt>
                <c:pt idx="95109">
                  <c:v>3.86617E-2</c:v>
                </c:pt>
                <c:pt idx="95110">
                  <c:v>3.7426099999999997E-2</c:v>
                </c:pt>
                <c:pt idx="95111">
                  <c:v>3.6226899999999999E-2</c:v>
                </c:pt>
                <c:pt idx="95112">
                  <c:v>3.5067500000000001E-2</c:v>
                </c:pt>
                <c:pt idx="95113">
                  <c:v>3.3949800000000002E-2</c:v>
                </c:pt>
                <c:pt idx="95114">
                  <c:v>3.2876000000000002E-2</c:v>
                </c:pt>
                <c:pt idx="95115">
                  <c:v>3.1848599999999998E-2</c:v>
                </c:pt>
                <c:pt idx="95116">
                  <c:v>3.08702E-2</c:v>
                </c:pt>
                <c:pt idx="95117">
                  <c:v>2.9942900000000001E-2</c:v>
                </c:pt>
                <c:pt idx="95118">
                  <c:v>2.90686E-2</c:v>
                </c:pt>
                <c:pt idx="95119">
                  <c:v>2.82489E-2</c:v>
                </c:pt>
                <c:pt idx="95120">
                  <c:v>2.7485599999999999E-2</c:v>
                </c:pt>
                <c:pt idx="95121">
                  <c:v>2.6780200000000001E-2</c:v>
                </c:pt>
                <c:pt idx="95122">
                  <c:v>2.6134500000000001E-2</c:v>
                </c:pt>
                <c:pt idx="95123">
                  <c:v>2.5550400000000001E-2</c:v>
                </c:pt>
                <c:pt idx="95124">
                  <c:v>2.503E-2</c:v>
                </c:pt>
                <c:pt idx="95125">
                  <c:v>2.4575E-2</c:v>
                </c:pt>
                <c:pt idx="95126">
                  <c:v>2.4186599999999999E-2</c:v>
                </c:pt>
                <c:pt idx="95127">
                  <c:v>2.38657E-2</c:v>
                </c:pt>
                <c:pt idx="95128">
                  <c:v>2.3614E-2</c:v>
                </c:pt>
                <c:pt idx="95129">
                  <c:v>2.34334E-2</c:v>
                </c:pt>
                <c:pt idx="95130">
                  <c:v>2.3325499999999999E-2</c:v>
                </c:pt>
                <c:pt idx="95131">
                  <c:v>2.32909E-2</c:v>
                </c:pt>
                <c:pt idx="95132">
                  <c:v>2.3330199999999999E-2</c:v>
                </c:pt>
                <c:pt idx="95133">
                  <c:v>2.3444099999999999E-2</c:v>
                </c:pt>
                <c:pt idx="95134">
                  <c:v>2.3633399999999999E-2</c:v>
                </c:pt>
                <c:pt idx="95135">
                  <c:v>2.38985E-2</c:v>
                </c:pt>
                <c:pt idx="95136">
                  <c:v>2.4239900000000002E-2</c:v>
                </c:pt>
                <c:pt idx="95137">
                  <c:v>2.4657599999999998E-2</c:v>
                </c:pt>
                <c:pt idx="95138">
                  <c:v>2.51515E-2</c:v>
                </c:pt>
                <c:pt idx="95139">
                  <c:v>2.5721399999999998E-2</c:v>
                </c:pt>
                <c:pt idx="95140">
                  <c:v>2.6366799999999999E-2</c:v>
                </c:pt>
                <c:pt idx="95141">
                  <c:v>2.70875E-2</c:v>
                </c:pt>
                <c:pt idx="95142">
                  <c:v>2.78827E-2</c:v>
                </c:pt>
                <c:pt idx="95143">
                  <c:v>2.8751599999999999E-2</c:v>
                </c:pt>
                <c:pt idx="95144">
                  <c:v>2.9693299999999999E-2</c:v>
                </c:pt>
                <c:pt idx="95145">
                  <c:v>3.0706799999999999E-2</c:v>
                </c:pt>
                <c:pt idx="95146">
                  <c:v>3.1790600000000002E-2</c:v>
                </c:pt>
                <c:pt idx="95147">
                  <c:v>3.2943100000000003E-2</c:v>
                </c:pt>
                <c:pt idx="95148">
                  <c:v>3.4162600000000001E-2</c:v>
                </c:pt>
                <c:pt idx="95149">
                  <c:v>3.5447399999999997E-2</c:v>
                </c:pt>
                <c:pt idx="95150">
                  <c:v>3.6795500000000002E-2</c:v>
                </c:pt>
                <c:pt idx="95151">
                  <c:v>3.8205299999999998E-2</c:v>
                </c:pt>
                <c:pt idx="95152">
                  <c:v>3.9675000000000002E-2</c:v>
                </c:pt>
                <c:pt idx="95153">
                  <c:v>4.1202500000000003E-2</c:v>
                </c:pt>
                <c:pt idx="95154">
                  <c:v>4.2785200000000002E-2</c:v>
                </c:pt>
                <c:pt idx="95155">
                  <c:v>4.44207E-2</c:v>
                </c:pt>
                <c:pt idx="95156">
                  <c:v>4.61067E-2</c:v>
                </c:pt>
                <c:pt idx="95157">
                  <c:v>4.7841399999999999E-2</c:v>
                </c:pt>
                <c:pt idx="95158">
                  <c:v>4.96225E-2</c:v>
                </c:pt>
                <c:pt idx="95159">
                  <c:v>5.1447100000000003E-2</c:v>
                </c:pt>
                <c:pt idx="95160">
                  <c:v>5.3312199999999997E-2</c:v>
                </c:pt>
                <c:pt idx="95161">
                  <c:v>5.5214899999999997E-2</c:v>
                </c:pt>
                <c:pt idx="95162">
                  <c:v>5.7152000000000001E-2</c:v>
                </c:pt>
                <c:pt idx="95163">
                  <c:v>5.9120699999999998E-2</c:v>
                </c:pt>
                <c:pt idx="95164">
                  <c:v>6.11178E-2</c:v>
                </c:pt>
                <c:pt idx="95165">
                  <c:v>6.3139899999999999E-2</c:v>
                </c:pt>
                <c:pt idx="95166">
                  <c:v>6.5183900000000003E-2</c:v>
                </c:pt>
                <c:pt idx="95167">
                  <c:v>6.7247000000000001E-2</c:v>
                </c:pt>
                <c:pt idx="95168">
                  <c:v>6.9326399999999996E-2</c:v>
                </c:pt>
                <c:pt idx="95169">
                  <c:v>7.1418999999999996E-2</c:v>
                </c:pt>
                <c:pt idx="95170">
                  <c:v>7.3521299999999998E-2</c:v>
                </c:pt>
                <c:pt idx="95171">
                  <c:v>7.5629699999999994E-2</c:v>
                </c:pt>
                <c:pt idx="95172">
                  <c:v>7.7740699999999996E-2</c:v>
                </c:pt>
                <c:pt idx="95173">
                  <c:v>7.9851000000000005E-2</c:v>
                </c:pt>
                <c:pt idx="95174">
                  <c:v>8.19574E-2</c:v>
                </c:pt>
                <c:pt idx="95175">
                  <c:v>8.4056599999999995E-2</c:v>
                </c:pt>
                <c:pt idx="95176">
                  <c:v>8.6145700000000006E-2</c:v>
                </c:pt>
                <c:pt idx="95177">
                  <c:v>8.8222099999999998E-2</c:v>
                </c:pt>
                <c:pt idx="95178">
                  <c:v>9.0283299999999997E-2</c:v>
                </c:pt>
                <c:pt idx="95179">
                  <c:v>9.2326199999999997E-2</c:v>
                </c:pt>
                <c:pt idx="95180">
                  <c:v>9.4347500000000001E-2</c:v>
                </c:pt>
                <c:pt idx="95181">
                  <c:v>9.6343799999999993E-2</c:v>
                </c:pt>
                <c:pt idx="95182">
                  <c:v>9.8311999999999997E-2</c:v>
                </c:pt>
                <c:pt idx="95183">
                  <c:v>0.100249</c:v>
                </c:pt>
                <c:pt idx="95184">
                  <c:v>0.10215299999999999</c:v>
                </c:pt>
                <c:pt idx="95185">
                  <c:v>0.104019</c:v>
                </c:pt>
                <c:pt idx="95186">
                  <c:v>0.10584399999999999</c:v>
                </c:pt>
                <c:pt idx="95187">
                  <c:v>0.107626</c:v>
                </c:pt>
                <c:pt idx="95188">
                  <c:v>0.109361</c:v>
                </c:pt>
                <c:pt idx="95189">
                  <c:v>0.11104799999999999</c:v>
                </c:pt>
                <c:pt idx="95190">
                  <c:v>0.11268300000000001</c:v>
                </c:pt>
                <c:pt idx="95191">
                  <c:v>0.114264</c:v>
                </c:pt>
                <c:pt idx="95192">
                  <c:v>0.115789</c:v>
                </c:pt>
                <c:pt idx="95193">
                  <c:v>0.117255</c:v>
                </c:pt>
                <c:pt idx="95194">
                  <c:v>0.11866</c:v>
                </c:pt>
                <c:pt idx="95195">
                  <c:v>0.120001</c:v>
                </c:pt>
                <c:pt idx="95196">
                  <c:v>0.12127599999999999</c:v>
                </c:pt>
                <c:pt idx="95197">
                  <c:v>0.122484</c:v>
                </c:pt>
                <c:pt idx="95198">
                  <c:v>0.123622</c:v>
                </c:pt>
                <c:pt idx="95199">
                  <c:v>0.124691</c:v>
                </c:pt>
                <c:pt idx="95200">
                  <c:v>0.12568699999999999</c:v>
                </c:pt>
                <c:pt idx="95201">
                  <c:v>0.12661</c:v>
                </c:pt>
                <c:pt idx="95202">
                  <c:v>0.12745899999999999</c:v>
                </c:pt>
                <c:pt idx="95203">
                  <c:v>0.12823200000000001</c:v>
                </c:pt>
                <c:pt idx="95204">
                  <c:v>0.12892899999999999</c:v>
                </c:pt>
                <c:pt idx="95205">
                  <c:v>0.129549</c:v>
                </c:pt>
                <c:pt idx="95206">
                  <c:v>0.13009200000000001</c:v>
                </c:pt>
                <c:pt idx="95207">
                  <c:v>0.130555</c:v>
                </c:pt>
                <c:pt idx="95208">
                  <c:v>0.130939</c:v>
                </c:pt>
                <c:pt idx="95209">
                  <c:v>0.131244</c:v>
                </c:pt>
                <c:pt idx="95210">
                  <c:v>0.131469</c:v>
                </c:pt>
                <c:pt idx="95211">
                  <c:v>0.13161500000000001</c:v>
                </c:pt>
                <c:pt idx="95212">
                  <c:v>0.13168099999999999</c:v>
                </c:pt>
                <c:pt idx="95213">
                  <c:v>0.13166600000000001</c:v>
                </c:pt>
                <c:pt idx="95214">
                  <c:v>0.13156999999999999</c:v>
                </c:pt>
                <c:pt idx="95215">
                  <c:v>0.13139400000000001</c:v>
                </c:pt>
                <c:pt idx="95216">
                  <c:v>0.131138</c:v>
                </c:pt>
                <c:pt idx="95217">
                  <c:v>0.130803</c:v>
                </c:pt>
                <c:pt idx="95218">
                  <c:v>0.130389</c:v>
                </c:pt>
                <c:pt idx="95219">
                  <c:v>0.12989700000000001</c:v>
                </c:pt>
                <c:pt idx="95220">
                  <c:v>0.129327</c:v>
                </c:pt>
                <c:pt idx="95221">
                  <c:v>0.12867899999999999</c:v>
                </c:pt>
                <c:pt idx="95222">
                  <c:v>0.12795500000000001</c:v>
                </c:pt>
                <c:pt idx="95223">
                  <c:v>0.12715499999999999</c:v>
                </c:pt>
                <c:pt idx="95224">
                  <c:v>0.126281</c:v>
                </c:pt>
                <c:pt idx="95225">
                  <c:v>0.125335</c:v>
                </c:pt>
                <c:pt idx="95226">
                  <c:v>0.124317</c:v>
                </c:pt>
                <c:pt idx="95227">
                  <c:v>0.12323099999999999</c:v>
                </c:pt>
                <c:pt idx="95228">
                  <c:v>0.122076</c:v>
                </c:pt>
                <c:pt idx="95229">
                  <c:v>0.120855</c:v>
                </c:pt>
                <c:pt idx="95230">
                  <c:v>0.11957</c:v>
                </c:pt>
                <c:pt idx="95231">
                  <c:v>0.11822100000000001</c:v>
                </c:pt>
                <c:pt idx="95232">
                  <c:v>0.116811</c:v>
                </c:pt>
                <c:pt idx="95233">
                  <c:v>0.11534</c:v>
                </c:pt>
                <c:pt idx="95234">
                  <c:v>0.113812</c:v>
                </c:pt>
                <c:pt idx="95235">
                  <c:v>0.11222699999999999</c:v>
                </c:pt>
                <c:pt idx="95236">
                  <c:v>0.110587</c:v>
                </c:pt>
                <c:pt idx="95237">
                  <c:v>0.108894</c:v>
                </c:pt>
                <c:pt idx="95238">
                  <c:v>0.10715</c:v>
                </c:pt>
                <c:pt idx="95239">
                  <c:v>0.10535700000000001</c:v>
                </c:pt>
                <c:pt idx="95240">
                  <c:v>0.103518</c:v>
                </c:pt>
                <c:pt idx="95241">
                  <c:v>0.101634</c:v>
                </c:pt>
                <c:pt idx="95242">
                  <c:v>9.97088E-2</c:v>
                </c:pt>
                <c:pt idx="95243">
                  <c:v>9.7743099999999999E-2</c:v>
                </c:pt>
                <c:pt idx="95244">
                  <c:v>9.5739400000000002E-2</c:v>
                </c:pt>
                <c:pt idx="95245">
                  <c:v>9.37003E-2</c:v>
                </c:pt>
                <c:pt idx="95246">
                  <c:v>9.1628600000000004E-2</c:v>
                </c:pt>
                <c:pt idx="95247">
                  <c:v>8.9526999999999995E-2</c:v>
                </c:pt>
                <c:pt idx="95248">
                  <c:v>8.7397799999999998E-2</c:v>
                </c:pt>
                <c:pt idx="95249">
                  <c:v>8.52435E-2</c:v>
                </c:pt>
                <c:pt idx="95250">
                  <c:v>8.3066399999999999E-2</c:v>
                </c:pt>
                <c:pt idx="95251">
                  <c:v>8.0868599999999999E-2</c:v>
                </c:pt>
                <c:pt idx="95252">
                  <c:v>7.8652100000000003E-2</c:v>
                </c:pt>
                <c:pt idx="95253">
                  <c:v>7.6419000000000001E-2</c:v>
                </c:pt>
                <c:pt idx="95254">
                  <c:v>7.4171799999999996E-2</c:v>
                </c:pt>
                <c:pt idx="95255">
                  <c:v>7.1913699999999997E-2</c:v>
                </c:pt>
                <c:pt idx="95256">
                  <c:v>6.9647700000000007E-2</c:v>
                </c:pt>
                <c:pt idx="95257">
                  <c:v>6.73763E-2</c:v>
                </c:pt>
                <c:pt idx="95258">
                  <c:v>6.5102099999999996E-2</c:v>
                </c:pt>
                <c:pt idx="95259">
                  <c:v>6.2827900000000006E-2</c:v>
                </c:pt>
                <c:pt idx="95260">
                  <c:v>6.0555999999999999E-2</c:v>
                </c:pt>
                <c:pt idx="95261">
                  <c:v>5.8288800000000002E-2</c:v>
                </c:pt>
                <c:pt idx="95262">
                  <c:v>5.6028799999999997E-2</c:v>
                </c:pt>
                <c:pt idx="95263">
                  <c:v>5.3778199999999998E-2</c:v>
                </c:pt>
                <c:pt idx="95264">
                  <c:v>5.1538899999999999E-2</c:v>
                </c:pt>
                <c:pt idx="95265">
                  <c:v>4.93129E-2</c:v>
                </c:pt>
                <c:pt idx="95266">
                  <c:v>4.71023E-2</c:v>
                </c:pt>
                <c:pt idx="95267">
                  <c:v>4.4908900000000002E-2</c:v>
                </c:pt>
                <c:pt idx="95268">
                  <c:v>4.2735299999999997E-2</c:v>
                </c:pt>
                <c:pt idx="95269">
                  <c:v>4.0583800000000003E-2</c:v>
                </c:pt>
                <c:pt idx="95270">
                  <c:v>3.8456799999999999E-2</c:v>
                </c:pt>
                <c:pt idx="95271">
                  <c:v>3.6356300000000001E-2</c:v>
                </c:pt>
                <c:pt idx="95272">
                  <c:v>3.4284099999999998E-2</c:v>
                </c:pt>
                <c:pt idx="95273">
                  <c:v>3.2241800000000001E-2</c:v>
                </c:pt>
                <c:pt idx="95274">
                  <c:v>3.0230799999999999E-2</c:v>
                </c:pt>
                <c:pt idx="95275">
                  <c:v>2.8252699999999999E-2</c:v>
                </c:pt>
                <c:pt idx="95276">
                  <c:v>2.6309200000000001E-2</c:v>
                </c:pt>
                <c:pt idx="95277">
                  <c:v>2.44014E-2</c:v>
                </c:pt>
                <c:pt idx="95278">
                  <c:v>2.25309E-2</c:v>
                </c:pt>
                <c:pt idx="95279">
                  <c:v>2.0699599999999999E-2</c:v>
                </c:pt>
                <c:pt idx="95280">
                  <c:v>1.8908999999999999E-2</c:v>
                </c:pt>
                <c:pt idx="95281">
                  <c:v>1.7159600000000001E-2</c:v>
                </c:pt>
                <c:pt idx="95282">
                  <c:v>1.54524E-2</c:v>
                </c:pt>
                <c:pt idx="95283">
                  <c:v>1.37888E-2</c:v>
                </c:pt>
                <c:pt idx="95284">
                  <c:v>1.21704E-2</c:v>
                </c:pt>
                <c:pt idx="95285">
                  <c:v>1.05985E-2</c:v>
                </c:pt>
                <c:pt idx="95286" formatCode="0.00E+00">
                  <c:v>9.0743000000000004E-3</c:v>
                </c:pt>
                <c:pt idx="95287" formatCode="0.00E+00">
                  <c:v>7.59926E-3</c:v>
                </c:pt>
                <c:pt idx="95288" formatCode="0.00E+00">
                  <c:v>6.1744E-3</c:v>
                </c:pt>
                <c:pt idx="95289" formatCode="0.00E+00">
                  <c:v>4.8003799999999999E-3</c:v>
                </c:pt>
                <c:pt idx="95290" formatCode="0.00E+00">
                  <c:v>3.4774200000000002E-3</c:v>
                </c:pt>
                <c:pt idx="95291" formatCode="0.00E+00">
                  <c:v>2.2058799999999999E-3</c:v>
                </c:pt>
                <c:pt idx="95292" formatCode="0.00E+00">
                  <c:v>9.868469999999999E-4</c:v>
                </c:pt>
                <c:pt idx="95293" formatCode="0.00E+00">
                  <c:v>-1.7812500000000001E-4</c:v>
                </c:pt>
                <c:pt idx="95294" formatCode="0.00E+00">
                  <c:v>-1.28678E-3</c:v>
                </c:pt>
                <c:pt idx="95295" formatCode="0.00E+00">
                  <c:v>-2.3373399999999998E-3</c:v>
                </c:pt>
                <c:pt idx="95296" formatCode="0.00E+00">
                  <c:v>-3.3307599999999999E-3</c:v>
                </c:pt>
                <c:pt idx="95297" formatCode="0.00E+00">
                  <c:v>-4.2693999999999996E-3</c:v>
                </c:pt>
                <c:pt idx="95298" formatCode="0.00E+00">
                  <c:v>-5.1542200000000002E-3</c:v>
                </c:pt>
                <c:pt idx="95299" formatCode="0.00E+00">
                  <c:v>-5.9849400000000002E-3</c:v>
                </c:pt>
                <c:pt idx="95300" formatCode="0.00E+00">
                  <c:v>-6.76182E-3</c:v>
                </c:pt>
                <c:pt idx="95301" formatCode="0.00E+00">
                  <c:v>-7.4855499999999997E-3</c:v>
                </c:pt>
                <c:pt idx="95302" formatCode="0.00E+00">
                  <c:v>-8.1566299999999998E-3</c:v>
                </c:pt>
                <c:pt idx="95303" formatCode="0.00E+00">
                  <c:v>-8.7754900000000004E-3</c:v>
                </c:pt>
                <c:pt idx="95304" formatCode="0.00E+00">
                  <c:v>-9.3429099999999994E-3</c:v>
                </c:pt>
                <c:pt idx="95305" formatCode="0.00E+00">
                  <c:v>-9.8598000000000002E-3</c:v>
                </c:pt>
                <c:pt idx="95306">
                  <c:v>-1.0326999999999999E-2</c:v>
                </c:pt>
                <c:pt idx="95307">
                  <c:v>-1.0745299999999999E-2</c:v>
                </c:pt>
                <c:pt idx="95308">
                  <c:v>-1.11159E-2</c:v>
                </c:pt>
                <c:pt idx="95309">
                  <c:v>-1.14403E-2</c:v>
                </c:pt>
                <c:pt idx="95310">
                  <c:v>-1.17196E-2</c:v>
                </c:pt>
                <c:pt idx="95311">
                  <c:v>-1.1955E-2</c:v>
                </c:pt>
                <c:pt idx="95312">
                  <c:v>-1.21473E-2</c:v>
                </c:pt>
                <c:pt idx="95313">
                  <c:v>-1.2298099999999999E-2</c:v>
                </c:pt>
                <c:pt idx="95314">
                  <c:v>-1.2408799999999999E-2</c:v>
                </c:pt>
                <c:pt idx="95315">
                  <c:v>-1.2480700000000001E-2</c:v>
                </c:pt>
                <c:pt idx="95316">
                  <c:v>-1.25148E-2</c:v>
                </c:pt>
                <c:pt idx="95317">
                  <c:v>-1.2512000000000001E-2</c:v>
                </c:pt>
                <c:pt idx="95318">
                  <c:v>-1.24739E-2</c:v>
                </c:pt>
                <c:pt idx="95319">
                  <c:v>-1.2401799999999999E-2</c:v>
                </c:pt>
                <c:pt idx="95320">
                  <c:v>-1.22974E-2</c:v>
                </c:pt>
                <c:pt idx="95321">
                  <c:v>-1.21621E-2</c:v>
                </c:pt>
                <c:pt idx="95322">
                  <c:v>-1.1997600000000001E-2</c:v>
                </c:pt>
                <c:pt idx="95323">
                  <c:v>-1.1805599999999999E-2</c:v>
                </c:pt>
                <c:pt idx="95324">
                  <c:v>-1.15882E-2</c:v>
                </c:pt>
                <c:pt idx="95325">
                  <c:v>-1.1347400000000001E-2</c:v>
                </c:pt>
                <c:pt idx="95326">
                  <c:v>-1.1084800000000001E-2</c:v>
                </c:pt>
                <c:pt idx="95327">
                  <c:v>-1.08021E-2</c:v>
                </c:pt>
                <c:pt idx="95328">
                  <c:v>-1.0501399999999999E-2</c:v>
                </c:pt>
                <c:pt idx="95329">
                  <c:v>-1.01849E-2</c:v>
                </c:pt>
                <c:pt idx="95330" formatCode="0.00E+00">
                  <c:v>-9.8545899999999999E-3</c:v>
                </c:pt>
                <c:pt idx="95331" formatCode="0.00E+00">
                  <c:v>-9.5120799999999991E-3</c:v>
                </c:pt>
                <c:pt idx="95332" formatCode="0.00E+00">
                  <c:v>-9.1590500000000002E-3</c:v>
                </c:pt>
                <c:pt idx="95333" formatCode="0.00E+00">
                  <c:v>-8.7975499999999995E-3</c:v>
                </c:pt>
                <c:pt idx="95334" formatCode="0.00E+00">
                  <c:v>-8.4297E-3</c:v>
                </c:pt>
                <c:pt idx="95335" formatCode="0.00E+00">
                  <c:v>-8.0573499999999996E-3</c:v>
                </c:pt>
                <c:pt idx="95336" formatCode="0.00E+00">
                  <c:v>-7.6819200000000001E-3</c:v>
                </c:pt>
                <c:pt idx="95337" formatCode="0.00E+00">
                  <c:v>-7.3047099999999998E-3</c:v>
                </c:pt>
                <c:pt idx="95338" formatCode="0.00E+00">
                  <c:v>-6.9273199999999998E-3</c:v>
                </c:pt>
                <c:pt idx="95339" formatCode="0.00E+00">
                  <c:v>-6.5514400000000004E-3</c:v>
                </c:pt>
                <c:pt idx="95340" formatCode="0.00E+00">
                  <c:v>-6.17879E-3</c:v>
                </c:pt>
                <c:pt idx="95341" formatCode="0.00E+00">
                  <c:v>-5.8111700000000001E-3</c:v>
                </c:pt>
                <c:pt idx="95342" formatCode="0.00E+00">
                  <c:v>-5.4503499999999996E-3</c:v>
                </c:pt>
                <c:pt idx="95343" formatCode="0.00E+00">
                  <c:v>-5.0978400000000002E-3</c:v>
                </c:pt>
                <c:pt idx="95344" formatCode="0.00E+00">
                  <c:v>-4.7549300000000001E-3</c:v>
                </c:pt>
                <c:pt idx="95345" formatCode="0.00E+00">
                  <c:v>-4.4227700000000003E-3</c:v>
                </c:pt>
                <c:pt idx="95346" formatCode="0.00E+00">
                  <c:v>-4.1028000000000002E-3</c:v>
                </c:pt>
                <c:pt idx="95347" formatCode="0.00E+00">
                  <c:v>-3.7964700000000001E-3</c:v>
                </c:pt>
                <c:pt idx="95348" formatCode="0.00E+00">
                  <c:v>-3.5050599999999999E-3</c:v>
                </c:pt>
                <c:pt idx="95349" formatCode="0.00E+00">
                  <c:v>-3.2297599999999999E-3</c:v>
                </c:pt>
                <c:pt idx="95350" formatCode="0.00E+00">
                  <c:v>-2.97153E-3</c:v>
                </c:pt>
                <c:pt idx="95351" formatCode="0.00E+00">
                  <c:v>-2.7312600000000001E-3</c:v>
                </c:pt>
                <c:pt idx="95352" formatCode="0.00E+00">
                  <c:v>-2.5099200000000001E-3</c:v>
                </c:pt>
                <c:pt idx="95353" formatCode="0.00E+00">
                  <c:v>-2.3084500000000001E-3</c:v>
                </c:pt>
                <c:pt idx="95354" formatCode="0.00E+00">
                  <c:v>-2.12766E-3</c:v>
                </c:pt>
                <c:pt idx="95355" formatCode="0.00E+00">
                  <c:v>-1.9681099999999999E-3</c:v>
                </c:pt>
                <c:pt idx="95356" formatCode="0.00E+00">
                  <c:v>-1.83029E-3</c:v>
                </c:pt>
                <c:pt idx="95357" formatCode="0.00E+00">
                  <c:v>-1.71474E-3</c:v>
                </c:pt>
                <c:pt idx="95358" formatCode="0.00E+00">
                  <c:v>-1.62195E-3</c:v>
                </c:pt>
                <c:pt idx="95359" formatCode="0.00E+00">
                  <c:v>-1.5522400000000001E-3</c:v>
                </c:pt>
                <c:pt idx="95360" formatCode="0.00E+00">
                  <c:v>-1.50573E-3</c:v>
                </c:pt>
                <c:pt idx="95361" formatCode="0.00E+00">
                  <c:v>-1.4825000000000001E-3</c:v>
                </c:pt>
                <c:pt idx="95362" formatCode="0.00E+00">
                  <c:v>-1.4827799999999999E-3</c:v>
                </c:pt>
                <c:pt idx="95363" formatCode="0.00E+00">
                  <c:v>-1.5064799999999999E-3</c:v>
                </c:pt>
                <c:pt idx="95364" formatCode="0.00E+00">
                  <c:v>-1.55292E-3</c:v>
                </c:pt>
                <c:pt idx="95365" formatCode="0.00E+00">
                  <c:v>-1.62119E-3</c:v>
                </c:pt>
                <c:pt idx="95366" formatCode="0.00E+00">
                  <c:v>-1.71061E-3</c:v>
                </c:pt>
                <c:pt idx="95367" formatCode="0.00E+00">
                  <c:v>-1.8208199999999999E-3</c:v>
                </c:pt>
                <c:pt idx="95368" formatCode="0.00E+00">
                  <c:v>-1.9517099999999999E-3</c:v>
                </c:pt>
                <c:pt idx="95369" formatCode="0.00E+00">
                  <c:v>-2.1030200000000001E-3</c:v>
                </c:pt>
                <c:pt idx="95370" formatCode="0.00E+00">
                  <c:v>-2.27407E-3</c:v>
                </c:pt>
                <c:pt idx="95371" formatCode="0.00E+00">
                  <c:v>-2.4638300000000002E-3</c:v>
                </c:pt>
                <c:pt idx="95372" formatCode="0.00E+00">
                  <c:v>-2.6713499999999999E-3</c:v>
                </c:pt>
                <c:pt idx="95373" formatCode="0.00E+00">
                  <c:v>-2.89588E-3</c:v>
                </c:pt>
                <c:pt idx="95374" formatCode="0.00E+00">
                  <c:v>-3.1365400000000002E-3</c:v>
                </c:pt>
                <c:pt idx="95375" formatCode="0.00E+00">
                  <c:v>-3.3922000000000002E-3</c:v>
                </c:pt>
                <c:pt idx="95376" formatCode="0.00E+00">
                  <c:v>-3.6616600000000002E-3</c:v>
                </c:pt>
                <c:pt idx="95377" formatCode="0.00E+00">
                  <c:v>-3.9437400000000003E-3</c:v>
                </c:pt>
                <c:pt idx="95378" formatCode="0.00E+00">
                  <c:v>-4.2372299999999998E-3</c:v>
                </c:pt>
                <c:pt idx="95379" formatCode="0.00E+00">
                  <c:v>-4.5409700000000001E-3</c:v>
                </c:pt>
                <c:pt idx="95380" formatCode="0.00E+00">
                  <c:v>-4.8536100000000004E-3</c:v>
                </c:pt>
                <c:pt idx="95381" formatCode="0.00E+00">
                  <c:v>-5.1734299999999997E-3</c:v>
                </c:pt>
                <c:pt idx="95382" formatCode="0.00E+00">
                  <c:v>-5.4987200000000003E-3</c:v>
                </c:pt>
                <c:pt idx="95383" formatCode="0.00E+00">
                  <c:v>-5.8280299999999997E-3</c:v>
                </c:pt>
                <c:pt idx="95384" formatCode="0.00E+00">
                  <c:v>-6.1601E-3</c:v>
                </c:pt>
                <c:pt idx="95385" formatCode="0.00E+00">
                  <c:v>-6.4932799999999997E-3</c:v>
                </c:pt>
                <c:pt idx="95386" formatCode="0.00E+00">
                  <c:v>-6.8255800000000004E-3</c:v>
                </c:pt>
                <c:pt idx="95387" formatCode="0.00E+00">
                  <c:v>-7.1550700000000004E-3</c:v>
                </c:pt>
                <c:pt idx="95388" formatCode="0.00E+00">
                  <c:v>-7.4800700000000001E-3</c:v>
                </c:pt>
                <c:pt idx="95389" formatCode="0.00E+00">
                  <c:v>-7.7989899999999996E-3</c:v>
                </c:pt>
                <c:pt idx="95390" formatCode="0.00E+00">
                  <c:v>-8.1101000000000003E-3</c:v>
                </c:pt>
                <c:pt idx="95391" formatCode="0.00E+00">
                  <c:v>-8.4115000000000006E-3</c:v>
                </c:pt>
                <c:pt idx="95392" formatCode="0.00E+00">
                  <c:v>-8.7014399999999995E-3</c:v>
                </c:pt>
                <c:pt idx="95393" formatCode="0.00E+00">
                  <c:v>-8.9784600000000006E-3</c:v>
                </c:pt>
                <c:pt idx="95394" formatCode="0.00E+00">
                  <c:v>-9.2411000000000004E-3</c:v>
                </c:pt>
                <c:pt idx="95395" formatCode="0.00E+00">
                  <c:v>-9.4879400000000003E-3</c:v>
                </c:pt>
                <c:pt idx="95396" formatCode="0.00E+00">
                  <c:v>-9.7174900000000005E-3</c:v>
                </c:pt>
                <c:pt idx="95397" formatCode="0.00E+00">
                  <c:v>-9.9279499999999996E-3</c:v>
                </c:pt>
                <c:pt idx="95398">
                  <c:v>-1.0117299999999999E-2</c:v>
                </c:pt>
                <c:pt idx="95399">
                  <c:v>-1.02836E-2</c:v>
                </c:pt>
                <c:pt idx="95400">
                  <c:v>-1.0425200000000001E-2</c:v>
                </c:pt>
                <c:pt idx="95401">
                  <c:v>-1.05405E-2</c:v>
                </c:pt>
                <c:pt idx="95402">
                  <c:v>-1.06278E-2</c:v>
                </c:pt>
                <c:pt idx="95403">
                  <c:v>-1.06856E-2</c:v>
                </c:pt>
                <c:pt idx="95404">
                  <c:v>-1.0711999999999999E-2</c:v>
                </c:pt>
                <c:pt idx="95405">
                  <c:v>-1.07051E-2</c:v>
                </c:pt>
                <c:pt idx="95406">
                  <c:v>-1.0663499999999999E-2</c:v>
                </c:pt>
                <c:pt idx="95407">
                  <c:v>-1.05863E-2</c:v>
                </c:pt>
                <c:pt idx="95408">
                  <c:v>-1.0472499999999999E-2</c:v>
                </c:pt>
                <c:pt idx="95409">
                  <c:v>-1.0320599999999999E-2</c:v>
                </c:pt>
                <c:pt idx="95410">
                  <c:v>-1.01294E-2</c:v>
                </c:pt>
                <c:pt idx="95411" formatCode="0.00E+00">
                  <c:v>-9.8972399999999999E-3</c:v>
                </c:pt>
                <c:pt idx="95412" formatCode="0.00E+00">
                  <c:v>-9.6229499999999999E-3</c:v>
                </c:pt>
                <c:pt idx="95413" formatCode="0.00E+00">
                  <c:v>-9.3055099999999995E-3</c:v>
                </c:pt>
                <c:pt idx="95414" formatCode="0.00E+00">
                  <c:v>-8.9442900000000006E-3</c:v>
                </c:pt>
                <c:pt idx="95415" formatCode="0.00E+00">
                  <c:v>-8.5384899999999993E-3</c:v>
                </c:pt>
                <c:pt idx="95416" formatCode="0.00E+00">
                  <c:v>-8.0870600000000001E-3</c:v>
                </c:pt>
                <c:pt idx="95417" formatCode="0.00E+00">
                  <c:v>-7.5890000000000003E-3</c:v>
                </c:pt>
                <c:pt idx="95418" formatCode="0.00E+00">
                  <c:v>-7.0436500000000003E-3</c:v>
                </c:pt>
                <c:pt idx="95419" formatCode="0.00E+00">
                  <c:v>-6.4506600000000004E-3</c:v>
                </c:pt>
                <c:pt idx="95420" formatCode="0.00E+00">
                  <c:v>-5.8094799999999997E-3</c:v>
                </c:pt>
                <c:pt idx="95421" formatCode="0.00E+00">
                  <c:v>-5.1195299999999997E-3</c:v>
                </c:pt>
                <c:pt idx="95422" formatCode="0.00E+00">
                  <c:v>-4.3806299999999999E-3</c:v>
                </c:pt>
                <c:pt idx="95423" formatCode="0.00E+00">
                  <c:v>-3.5928800000000001E-3</c:v>
                </c:pt>
                <c:pt idx="95424" formatCode="0.00E+00">
                  <c:v>-2.7565200000000002E-3</c:v>
                </c:pt>
                <c:pt idx="95425" formatCode="0.00E+00">
                  <c:v>-1.87178E-3</c:v>
                </c:pt>
                <c:pt idx="95426" formatCode="0.00E+00">
                  <c:v>-9.3875199999999995E-4</c:v>
                </c:pt>
                <c:pt idx="95427" formatCode="0.00E+00">
                  <c:v>4.2426999999999999E-5</c:v>
                </c:pt>
                <c:pt idx="95428" formatCode="0.00E+00">
                  <c:v>1.07138E-3</c:v>
                </c:pt>
                <c:pt idx="95429" formatCode="0.00E+00">
                  <c:v>2.1475399999999999E-3</c:v>
                </c:pt>
                <c:pt idx="95430" formatCode="0.00E+00">
                  <c:v>3.27027E-3</c:v>
                </c:pt>
                <c:pt idx="95431" formatCode="0.00E+00">
                  <c:v>4.4389199999999998E-3</c:v>
                </c:pt>
                <c:pt idx="95432" formatCode="0.00E+00">
                  <c:v>5.65286E-3</c:v>
                </c:pt>
                <c:pt idx="95433" formatCode="0.00E+00">
                  <c:v>6.9114299999999997E-3</c:v>
                </c:pt>
                <c:pt idx="95434" formatCode="0.00E+00">
                  <c:v>8.2138200000000001E-3</c:v>
                </c:pt>
                <c:pt idx="95435" formatCode="0.00E+00">
                  <c:v>9.5590299999999996E-3</c:v>
                </c:pt>
                <c:pt idx="95436">
                  <c:v>1.09459E-2</c:v>
                </c:pt>
                <c:pt idx="95437">
                  <c:v>1.2373200000000001E-2</c:v>
                </c:pt>
                <c:pt idx="95438">
                  <c:v>1.3839300000000001E-2</c:v>
                </c:pt>
                <c:pt idx="95439">
                  <c:v>1.53425E-2</c:v>
                </c:pt>
                <c:pt idx="95440">
                  <c:v>1.6881299999999998E-2</c:v>
                </c:pt>
                <c:pt idx="95441">
                  <c:v>1.8454000000000002E-2</c:v>
                </c:pt>
                <c:pt idx="95442">
                  <c:v>2.0058900000000001E-2</c:v>
                </c:pt>
                <c:pt idx="95443">
                  <c:v>2.16942E-2</c:v>
                </c:pt>
                <c:pt idx="95444">
                  <c:v>2.3358199999999999E-2</c:v>
                </c:pt>
                <c:pt idx="95445">
                  <c:v>2.50488E-2</c:v>
                </c:pt>
                <c:pt idx="95446">
                  <c:v>2.6764099999999999E-2</c:v>
                </c:pt>
                <c:pt idx="95447">
                  <c:v>2.8501700000000001E-2</c:v>
                </c:pt>
                <c:pt idx="95448">
                  <c:v>3.0259399999999999E-2</c:v>
                </c:pt>
                <c:pt idx="95449">
                  <c:v>3.2034899999999998E-2</c:v>
                </c:pt>
                <c:pt idx="95450">
                  <c:v>3.38257E-2</c:v>
                </c:pt>
                <c:pt idx="95451">
                  <c:v>3.5629500000000001E-2</c:v>
                </c:pt>
                <c:pt idx="95452">
                  <c:v>3.7443400000000002E-2</c:v>
                </c:pt>
                <c:pt idx="95453">
                  <c:v>3.9265000000000001E-2</c:v>
                </c:pt>
                <c:pt idx="95454">
                  <c:v>4.1091500000000003E-2</c:v>
                </c:pt>
                <c:pt idx="95455">
                  <c:v>4.2920399999999997E-2</c:v>
                </c:pt>
                <c:pt idx="95456">
                  <c:v>4.4748999999999997E-2</c:v>
                </c:pt>
                <c:pt idx="95457">
                  <c:v>4.6574200000000003E-2</c:v>
                </c:pt>
                <c:pt idx="95458">
                  <c:v>4.83933E-2</c:v>
                </c:pt>
                <c:pt idx="95459">
                  <c:v>5.0203200000000003E-2</c:v>
                </c:pt>
                <c:pt idx="95460">
                  <c:v>5.2001199999999997E-2</c:v>
                </c:pt>
                <c:pt idx="95461">
                  <c:v>5.3784199999999997E-2</c:v>
                </c:pt>
                <c:pt idx="95462">
                  <c:v>5.5549500000000002E-2</c:v>
                </c:pt>
                <c:pt idx="95463">
                  <c:v>5.7294100000000001E-2</c:v>
                </c:pt>
                <c:pt idx="95464">
                  <c:v>5.9014900000000002E-2</c:v>
                </c:pt>
                <c:pt idx="95465">
                  <c:v>6.0708699999999997E-2</c:v>
                </c:pt>
                <c:pt idx="95466">
                  <c:v>6.2372499999999997E-2</c:v>
                </c:pt>
                <c:pt idx="95467">
                  <c:v>6.4003299999999999E-2</c:v>
                </c:pt>
                <c:pt idx="95468">
                  <c:v>6.5598400000000001E-2</c:v>
                </c:pt>
                <c:pt idx="95469">
                  <c:v>6.7154800000000001E-2</c:v>
                </c:pt>
                <c:pt idx="95470">
                  <c:v>6.8669400000000005E-2</c:v>
                </c:pt>
                <c:pt idx="95471">
                  <c:v>7.0139599999999996E-2</c:v>
                </c:pt>
                <c:pt idx="95472">
                  <c:v>7.1562399999999998E-2</c:v>
                </c:pt>
                <c:pt idx="95473">
                  <c:v>7.2935100000000003E-2</c:v>
                </c:pt>
                <c:pt idx="95474">
                  <c:v>7.4254899999999999E-2</c:v>
                </c:pt>
                <c:pt idx="95475">
                  <c:v>7.5519100000000006E-2</c:v>
                </c:pt>
                <c:pt idx="95476">
                  <c:v>7.6725000000000002E-2</c:v>
                </c:pt>
                <c:pt idx="95477">
                  <c:v>7.7869900000000006E-2</c:v>
                </c:pt>
                <c:pt idx="95478">
                  <c:v>7.8951599999999997E-2</c:v>
                </c:pt>
                <c:pt idx="95479">
                  <c:v>7.9967399999999994E-2</c:v>
                </c:pt>
                <c:pt idx="95480">
                  <c:v>8.0915100000000004E-2</c:v>
                </c:pt>
                <c:pt idx="95481">
                  <c:v>8.1792500000000004E-2</c:v>
                </c:pt>
                <c:pt idx="95482">
                  <c:v>8.2597400000000001E-2</c:v>
                </c:pt>
                <c:pt idx="95483">
                  <c:v>8.3327499999999999E-2</c:v>
                </c:pt>
                <c:pt idx="95484">
                  <c:v>8.3980799999999994E-2</c:v>
                </c:pt>
                <c:pt idx="95485">
                  <c:v>8.4555400000000003E-2</c:v>
                </c:pt>
                <c:pt idx="95486">
                  <c:v>8.5049299999999994E-2</c:v>
                </c:pt>
                <c:pt idx="95487">
                  <c:v>8.5460800000000003E-2</c:v>
                </c:pt>
                <c:pt idx="95488">
                  <c:v>8.5788400000000001E-2</c:v>
                </c:pt>
                <c:pt idx="95489">
                  <c:v>8.6030499999999996E-2</c:v>
                </c:pt>
                <c:pt idx="95490">
                  <c:v>8.6185700000000004E-2</c:v>
                </c:pt>
                <c:pt idx="95491">
                  <c:v>8.6252700000000002E-2</c:v>
                </c:pt>
                <c:pt idx="95492">
                  <c:v>8.6230200000000007E-2</c:v>
                </c:pt>
                <c:pt idx="95493">
                  <c:v>8.6117100000000002E-2</c:v>
                </c:pt>
                <c:pt idx="95494">
                  <c:v>8.5912699999999995E-2</c:v>
                </c:pt>
                <c:pt idx="95495">
                  <c:v>8.5616100000000001E-2</c:v>
                </c:pt>
                <c:pt idx="95496">
                  <c:v>8.5226700000000002E-2</c:v>
                </c:pt>
                <c:pt idx="95497">
                  <c:v>8.4744E-2</c:v>
                </c:pt>
                <c:pt idx="95498">
                  <c:v>8.4167500000000006E-2</c:v>
                </c:pt>
                <c:pt idx="95499">
                  <c:v>8.3497100000000005E-2</c:v>
                </c:pt>
                <c:pt idx="95500">
                  <c:v>8.2732600000000003E-2</c:v>
                </c:pt>
                <c:pt idx="95501">
                  <c:v>8.1873899999999999E-2</c:v>
                </c:pt>
                <c:pt idx="95502">
                  <c:v>8.0921400000000004E-2</c:v>
                </c:pt>
                <c:pt idx="95503">
                  <c:v>7.9875100000000004E-2</c:v>
                </c:pt>
                <c:pt idx="95504">
                  <c:v>7.8735700000000006E-2</c:v>
                </c:pt>
                <c:pt idx="95505">
                  <c:v>7.7503699999999995E-2</c:v>
                </c:pt>
                <c:pt idx="95506">
                  <c:v>7.6179700000000003E-2</c:v>
                </c:pt>
                <c:pt idx="95507">
                  <c:v>7.4764700000000003E-2</c:v>
                </c:pt>
                <c:pt idx="95508">
                  <c:v>7.3259500000000005E-2</c:v>
                </c:pt>
                <c:pt idx="95509">
                  <c:v>7.1665199999999998E-2</c:v>
                </c:pt>
                <c:pt idx="95510">
                  <c:v>6.9983100000000006E-2</c:v>
                </c:pt>
                <c:pt idx="95511">
                  <c:v>6.8214700000000003E-2</c:v>
                </c:pt>
                <c:pt idx="95512">
                  <c:v>6.6361500000000004E-2</c:v>
                </c:pt>
                <c:pt idx="95513">
                  <c:v>6.4425200000000002E-2</c:v>
                </c:pt>
                <c:pt idx="95514">
                  <c:v>6.2407499999999998E-2</c:v>
                </c:pt>
                <c:pt idx="95515">
                  <c:v>6.0310500000000003E-2</c:v>
                </c:pt>
                <c:pt idx="95516">
                  <c:v>5.8136199999999999E-2</c:v>
                </c:pt>
                <c:pt idx="95517">
                  <c:v>5.58868E-2</c:v>
                </c:pt>
                <c:pt idx="95518">
                  <c:v>5.3564599999999997E-2</c:v>
                </c:pt>
                <c:pt idx="95519">
                  <c:v>5.1171899999999999E-2</c:v>
                </c:pt>
                <c:pt idx="95520">
                  <c:v>4.8711499999999998E-2</c:v>
                </c:pt>
                <c:pt idx="95521">
                  <c:v>4.6185900000000002E-2</c:v>
                </c:pt>
                <c:pt idx="95522">
                  <c:v>4.3597900000000002E-2</c:v>
                </c:pt>
                <c:pt idx="95523">
                  <c:v>4.0950500000000001E-2</c:v>
                </c:pt>
                <c:pt idx="95524">
                  <c:v>3.8246599999999999E-2</c:v>
                </c:pt>
                <c:pt idx="95525">
                  <c:v>3.5489300000000001E-2</c:v>
                </c:pt>
                <c:pt idx="95526">
                  <c:v>3.2681599999999998E-2</c:v>
                </c:pt>
                <c:pt idx="95527">
                  <c:v>2.9826999999999999E-2</c:v>
                </c:pt>
                <c:pt idx="95528">
                  <c:v>2.69286E-2</c:v>
                </c:pt>
                <c:pt idx="95529">
                  <c:v>2.3989900000000002E-2</c:v>
                </c:pt>
                <c:pt idx="95530">
                  <c:v>2.1014399999999999E-2</c:v>
                </c:pt>
                <c:pt idx="95531">
                  <c:v>1.80056E-2</c:v>
                </c:pt>
                <c:pt idx="95532">
                  <c:v>1.4967100000000001E-2</c:v>
                </c:pt>
                <c:pt idx="95533">
                  <c:v>1.19025E-2</c:v>
                </c:pt>
                <c:pt idx="95534" formatCode="0.00E+00">
                  <c:v>8.8156299999999996E-3</c:v>
                </c:pt>
                <c:pt idx="95535" formatCode="0.00E+00">
                  <c:v>5.7101399999999998E-3</c:v>
                </c:pt>
                <c:pt idx="95536" formatCode="0.00E+00">
                  <c:v>2.5898499999999999E-3</c:v>
                </c:pt>
                <c:pt idx="95537" formatCode="0.00E+00">
                  <c:v>-5.4141599999999997E-4</c:v>
                </c:pt>
                <c:pt idx="95538" formatCode="0.00E+00">
                  <c:v>-3.67988E-3</c:v>
                </c:pt>
                <c:pt idx="95539" formatCode="0.00E+00">
                  <c:v>-6.82185E-3</c:v>
                </c:pt>
                <c:pt idx="95540" formatCode="0.00E+00">
                  <c:v>-9.96353E-3</c:v>
                </c:pt>
                <c:pt idx="95541">
                  <c:v>-1.3101099999999999E-2</c:v>
                </c:pt>
                <c:pt idx="95542">
                  <c:v>-1.6230600000000001E-2</c:v>
                </c:pt>
                <c:pt idx="95543">
                  <c:v>-1.9348299999999999E-2</c:v>
                </c:pt>
                <c:pt idx="95544">
                  <c:v>-2.2450299999999999E-2</c:v>
                </c:pt>
                <c:pt idx="95545">
                  <c:v>-2.5532699999999998E-2</c:v>
                </c:pt>
                <c:pt idx="95546">
                  <c:v>-2.8591800000000001E-2</c:v>
                </c:pt>
                <c:pt idx="95547">
                  <c:v>-3.1623699999999998E-2</c:v>
                </c:pt>
                <c:pt idx="95548">
                  <c:v>-3.4624599999999998E-2</c:v>
                </c:pt>
                <c:pt idx="95549">
                  <c:v>-3.7590899999999997E-2</c:v>
                </c:pt>
                <c:pt idx="95550">
                  <c:v>-4.0518899999999997E-2</c:v>
                </c:pt>
                <c:pt idx="95551">
                  <c:v>-4.34048E-2</c:v>
                </c:pt>
                <c:pt idx="95552">
                  <c:v>-4.6245099999999997E-2</c:v>
                </c:pt>
                <c:pt idx="95553">
                  <c:v>-4.9036200000000002E-2</c:v>
                </c:pt>
                <c:pt idx="95554">
                  <c:v>-5.1774800000000003E-2</c:v>
                </c:pt>
                <c:pt idx="95555">
                  <c:v>-5.44573E-2</c:v>
                </c:pt>
                <c:pt idx="95556">
                  <c:v>-5.7080400000000003E-2</c:v>
                </c:pt>
                <c:pt idx="95557">
                  <c:v>-5.9641E-2</c:v>
                </c:pt>
                <c:pt idx="95558">
                  <c:v>-6.2135700000000002E-2</c:v>
                </c:pt>
                <c:pt idx="95559">
                  <c:v>-6.4561499999999994E-2</c:v>
                </c:pt>
                <c:pt idx="95560">
                  <c:v>-6.6915500000000003E-2</c:v>
                </c:pt>
                <c:pt idx="95561">
                  <c:v>-6.9194699999999998E-2</c:v>
                </c:pt>
                <c:pt idx="95562">
                  <c:v>-7.1396299999999996E-2</c:v>
                </c:pt>
                <c:pt idx="95563">
                  <c:v>-7.3517600000000002E-2</c:v>
                </c:pt>
                <c:pt idx="95564">
                  <c:v>-7.5555999999999998E-2</c:v>
                </c:pt>
                <c:pt idx="95565">
                  <c:v>-7.75092E-2</c:v>
                </c:pt>
                <c:pt idx="95566">
                  <c:v>-7.9374700000000006E-2</c:v>
                </c:pt>
                <c:pt idx="95567">
                  <c:v>-8.1150200000000006E-2</c:v>
                </c:pt>
                <c:pt idx="95568">
                  <c:v>-8.2833699999999996E-2</c:v>
                </c:pt>
                <c:pt idx="95569">
                  <c:v>-8.4423200000000004E-2</c:v>
                </c:pt>
                <c:pt idx="95570">
                  <c:v>-8.5916900000000004E-2</c:v>
                </c:pt>
                <c:pt idx="95571">
                  <c:v>-8.7312899999999999E-2</c:v>
                </c:pt>
                <c:pt idx="95572">
                  <c:v>-8.8609800000000002E-2</c:v>
                </c:pt>
                <c:pt idx="95573">
                  <c:v>-8.98061E-2</c:v>
                </c:pt>
                <c:pt idx="95574">
                  <c:v>-9.0900400000000006E-2</c:v>
                </c:pt>
                <c:pt idx="95575">
                  <c:v>-9.1891600000000004E-2</c:v>
                </c:pt>
                <c:pt idx="95576">
                  <c:v>-9.2778700000000006E-2</c:v>
                </c:pt>
                <c:pt idx="95577">
                  <c:v>-9.3560699999999997E-2</c:v>
                </c:pt>
                <c:pt idx="95578">
                  <c:v>-9.4236899999999998E-2</c:v>
                </c:pt>
                <c:pt idx="95579">
                  <c:v>-9.4806799999999997E-2</c:v>
                </c:pt>
                <c:pt idx="95580">
                  <c:v>-9.5269900000000005E-2</c:v>
                </c:pt>
                <c:pt idx="95581">
                  <c:v>-9.56259E-2</c:v>
                </c:pt>
                <c:pt idx="95582">
                  <c:v>-9.5874500000000001E-2</c:v>
                </c:pt>
                <c:pt idx="95583">
                  <c:v>-9.6015900000000001E-2</c:v>
                </c:pt>
                <c:pt idx="95584">
                  <c:v>-9.6050099999999999E-2</c:v>
                </c:pt>
                <c:pt idx="95585">
                  <c:v>-9.5977499999999993E-2</c:v>
                </c:pt>
                <c:pt idx="95586">
                  <c:v>-9.5798400000000006E-2</c:v>
                </c:pt>
                <c:pt idx="95587">
                  <c:v>-9.5513500000000001E-2</c:v>
                </c:pt>
                <c:pt idx="95588">
                  <c:v>-9.5123399999999997E-2</c:v>
                </c:pt>
                <c:pt idx="95589">
                  <c:v>-9.4629000000000005E-2</c:v>
                </c:pt>
                <c:pt idx="95590">
                  <c:v>-9.4031299999999998E-2</c:v>
                </c:pt>
                <c:pt idx="95591">
                  <c:v>-9.3331499999999998E-2</c:v>
                </c:pt>
                <c:pt idx="95592">
                  <c:v>-9.2530799999999996E-2</c:v>
                </c:pt>
                <c:pt idx="95593">
                  <c:v>-9.1630600000000006E-2</c:v>
                </c:pt>
                <c:pt idx="95594">
                  <c:v>-9.0632500000000005E-2</c:v>
                </c:pt>
                <c:pt idx="95595">
                  <c:v>-8.9538099999999995E-2</c:v>
                </c:pt>
                <c:pt idx="95596">
                  <c:v>-8.8349200000000003E-2</c:v>
                </c:pt>
                <c:pt idx="95597">
                  <c:v>-8.7067800000000001E-2</c:v>
                </c:pt>
                <c:pt idx="95598">
                  <c:v>-8.5695800000000003E-2</c:v>
                </c:pt>
                <c:pt idx="95599">
                  <c:v>-8.4235500000000005E-2</c:v>
                </c:pt>
                <c:pt idx="95600">
                  <c:v>-8.2689100000000001E-2</c:v>
                </c:pt>
                <c:pt idx="95601">
                  <c:v>-8.1058900000000003E-2</c:v>
                </c:pt>
                <c:pt idx="95602">
                  <c:v>-7.9347600000000004E-2</c:v>
                </c:pt>
                <c:pt idx="95603">
                  <c:v>-7.7557500000000001E-2</c:v>
                </c:pt>
                <c:pt idx="95604">
                  <c:v>-7.5691499999999995E-2</c:v>
                </c:pt>
                <c:pt idx="95605">
                  <c:v>-7.3752200000000004E-2</c:v>
                </c:pt>
                <c:pt idx="95606">
                  <c:v>-7.1742500000000001E-2</c:v>
                </c:pt>
                <c:pt idx="95607">
                  <c:v>-6.9665500000000005E-2</c:v>
                </c:pt>
                <c:pt idx="95608">
                  <c:v>-6.7524000000000001E-2</c:v>
                </c:pt>
                <c:pt idx="95609">
                  <c:v>-6.5321199999999996E-2</c:v>
                </c:pt>
                <c:pt idx="95610">
                  <c:v>-6.3060199999999997E-2</c:v>
                </c:pt>
                <c:pt idx="95611">
                  <c:v>-6.0744300000000001E-2</c:v>
                </c:pt>
                <c:pt idx="95612">
                  <c:v>-5.83768E-2</c:v>
                </c:pt>
                <c:pt idx="95613">
                  <c:v>-5.5960900000000001E-2</c:v>
                </c:pt>
                <c:pt idx="95614">
                  <c:v>-5.3500100000000002E-2</c:v>
                </c:pt>
                <c:pt idx="95615">
                  <c:v>-5.09977E-2</c:v>
                </c:pt>
                <c:pt idx="95616">
                  <c:v>-4.8457300000000002E-2</c:v>
                </c:pt>
                <c:pt idx="95617">
                  <c:v>-4.5882300000000001E-2</c:v>
                </c:pt>
                <c:pt idx="95618">
                  <c:v>-4.3276200000000001E-2</c:v>
                </c:pt>
                <c:pt idx="95619">
                  <c:v>-4.0642600000000001E-2</c:v>
                </c:pt>
                <c:pt idx="95620">
                  <c:v>-3.7984999999999998E-2</c:v>
                </c:pt>
                <c:pt idx="95621">
                  <c:v>-3.5307100000000001E-2</c:v>
                </c:pt>
                <c:pt idx="95622">
                  <c:v>-3.2612200000000001E-2</c:v>
                </c:pt>
                <c:pt idx="95623">
                  <c:v>-2.9904099999999999E-2</c:v>
                </c:pt>
                <c:pt idx="95624">
                  <c:v>-2.7186200000000001E-2</c:v>
                </c:pt>
                <c:pt idx="95625">
                  <c:v>-2.44622E-2</c:v>
                </c:pt>
                <c:pt idx="95626">
                  <c:v>-2.1735399999999998E-2</c:v>
                </c:pt>
                <c:pt idx="95627">
                  <c:v>-1.9009499999999999E-2</c:v>
                </c:pt>
                <c:pt idx="95628">
                  <c:v>-1.6287900000000001E-2</c:v>
                </c:pt>
                <c:pt idx="95629">
                  <c:v>-1.3573999999999999E-2</c:v>
                </c:pt>
                <c:pt idx="95630">
                  <c:v>-1.08713E-2</c:v>
                </c:pt>
                <c:pt idx="95631" formatCode="0.00E+00">
                  <c:v>-8.1830400000000008E-3</c:v>
                </c:pt>
                <c:pt idx="95632" formatCode="0.00E+00">
                  <c:v>-5.5125900000000004E-3</c:v>
                </c:pt>
                <c:pt idx="95633" formatCode="0.00E+00">
                  <c:v>-2.8631799999999999E-3</c:v>
                </c:pt>
                <c:pt idx="95634" formatCode="0.00E+00">
                  <c:v>-2.38011E-4</c:v>
                </c:pt>
                <c:pt idx="95635" formatCode="0.00E+00">
                  <c:v>2.3597900000000001E-3</c:v>
                </c:pt>
                <c:pt idx="95636" formatCode="0.00E+00">
                  <c:v>4.9271499999999999E-3</c:v>
                </c:pt>
                <c:pt idx="95637" formatCode="0.00E+00">
                  <c:v>7.4610800000000001E-3</c:v>
                </c:pt>
                <c:pt idx="95638" formatCode="0.00E+00">
                  <c:v>9.9586699999999993E-3</c:v>
                </c:pt>
                <c:pt idx="95639">
                  <c:v>1.24171E-2</c:v>
                </c:pt>
                <c:pt idx="95640">
                  <c:v>1.4833600000000001E-2</c:v>
                </c:pt>
                <c:pt idx="95641">
                  <c:v>1.7205499999999999E-2</c:v>
                </c:pt>
                <c:pt idx="95642">
                  <c:v>1.9530200000000001E-2</c:v>
                </c:pt>
                <c:pt idx="95643">
                  <c:v>2.18053E-2</c:v>
                </c:pt>
                <c:pt idx="95644">
                  <c:v>2.4028299999999999E-2</c:v>
                </c:pt>
                <c:pt idx="95645">
                  <c:v>2.6197100000000001E-2</c:v>
                </c:pt>
                <c:pt idx="95646">
                  <c:v>2.8309399999999998E-2</c:v>
                </c:pt>
                <c:pt idx="95647">
                  <c:v>3.0363100000000001E-2</c:v>
                </c:pt>
                <c:pt idx="95648">
                  <c:v>3.2356299999999998E-2</c:v>
                </c:pt>
                <c:pt idx="95649">
                  <c:v>3.4287100000000001E-2</c:v>
                </c:pt>
                <c:pt idx="95650">
                  <c:v>3.61538E-2</c:v>
                </c:pt>
                <c:pt idx="95651">
                  <c:v>3.7954799999999997E-2</c:v>
                </c:pt>
                <c:pt idx="95652">
                  <c:v>3.9688599999999997E-2</c:v>
                </c:pt>
                <c:pt idx="95653">
                  <c:v>4.1353800000000003E-2</c:v>
                </c:pt>
                <c:pt idx="95654">
                  <c:v>4.2949000000000001E-2</c:v>
                </c:pt>
                <c:pt idx="95655">
                  <c:v>4.4473199999999997E-2</c:v>
                </c:pt>
                <c:pt idx="95656">
                  <c:v>4.5925399999999998E-2</c:v>
                </c:pt>
                <c:pt idx="95657">
                  <c:v>4.7304499999999999E-2</c:v>
                </c:pt>
                <c:pt idx="95658">
                  <c:v>4.8609899999999998E-2</c:v>
                </c:pt>
                <c:pt idx="95659">
                  <c:v>4.98409E-2</c:v>
                </c:pt>
                <c:pt idx="95660">
                  <c:v>5.0996899999999998E-2</c:v>
                </c:pt>
                <c:pt idx="95661">
                  <c:v>5.2077499999999999E-2</c:v>
                </c:pt>
                <c:pt idx="95662">
                  <c:v>5.3082400000000002E-2</c:v>
                </c:pt>
                <c:pt idx="95663">
                  <c:v>5.4011400000000001E-2</c:v>
                </c:pt>
                <c:pt idx="95664">
                  <c:v>5.4864499999999997E-2</c:v>
                </c:pt>
                <c:pt idx="95665">
                  <c:v>5.5641700000000002E-2</c:v>
                </c:pt>
                <c:pt idx="95666">
                  <c:v>5.6343299999999999E-2</c:v>
                </c:pt>
                <c:pt idx="95667">
                  <c:v>5.6969400000000003E-2</c:v>
                </c:pt>
                <c:pt idx="95668">
                  <c:v>5.7520599999999998E-2</c:v>
                </c:pt>
                <c:pt idx="95669">
                  <c:v>5.7997300000000002E-2</c:v>
                </c:pt>
                <c:pt idx="95670">
                  <c:v>5.8400100000000003E-2</c:v>
                </c:pt>
                <c:pt idx="95671">
                  <c:v>5.8729799999999999E-2</c:v>
                </c:pt>
                <c:pt idx="95672">
                  <c:v>5.8987299999999999E-2</c:v>
                </c:pt>
                <c:pt idx="95673">
                  <c:v>5.9173400000000001E-2</c:v>
                </c:pt>
                <c:pt idx="95674">
                  <c:v>5.9289300000000003E-2</c:v>
                </c:pt>
                <c:pt idx="95675">
                  <c:v>5.9336100000000003E-2</c:v>
                </c:pt>
                <c:pt idx="95676">
                  <c:v>5.9314899999999997E-2</c:v>
                </c:pt>
                <c:pt idx="95677">
                  <c:v>5.9227200000000001E-2</c:v>
                </c:pt>
                <c:pt idx="95678">
                  <c:v>5.9074399999999999E-2</c:v>
                </c:pt>
                <c:pt idx="95679">
                  <c:v>5.8857899999999998E-2</c:v>
                </c:pt>
                <c:pt idx="95680">
                  <c:v>5.8579300000000001E-2</c:v>
                </c:pt>
                <c:pt idx="95681">
                  <c:v>5.8240399999999998E-2</c:v>
                </c:pt>
                <c:pt idx="95682">
                  <c:v>5.7842699999999997E-2</c:v>
                </c:pt>
                <c:pt idx="95683">
                  <c:v>5.7388300000000003E-2</c:v>
                </c:pt>
                <c:pt idx="95684">
                  <c:v>5.68788E-2</c:v>
                </c:pt>
                <c:pt idx="95685">
                  <c:v>5.6316199999999997E-2</c:v>
                </c:pt>
                <c:pt idx="95686">
                  <c:v>5.5702599999999998E-2</c:v>
                </c:pt>
                <c:pt idx="95687">
                  <c:v>5.5039999999999999E-2</c:v>
                </c:pt>
                <c:pt idx="95688">
                  <c:v>5.4330299999999998E-2</c:v>
                </c:pt>
                <c:pt idx="95689">
                  <c:v>5.3575900000000003E-2</c:v>
                </c:pt>
                <c:pt idx="95690">
                  <c:v>5.2778800000000001E-2</c:v>
                </c:pt>
                <c:pt idx="95691">
                  <c:v>5.1941300000000003E-2</c:v>
                </c:pt>
                <c:pt idx="95692">
                  <c:v>5.10655E-2</c:v>
                </c:pt>
                <c:pt idx="95693">
                  <c:v>5.0153799999999998E-2</c:v>
                </c:pt>
                <c:pt idx="95694">
                  <c:v>4.9208500000000002E-2</c:v>
                </c:pt>
                <c:pt idx="95695">
                  <c:v>4.8231799999999998E-2</c:v>
                </c:pt>
                <c:pt idx="95696">
                  <c:v>4.72261E-2</c:v>
                </c:pt>
                <c:pt idx="95697">
                  <c:v>4.6193600000000001E-2</c:v>
                </c:pt>
                <c:pt idx="95698">
                  <c:v>4.5136799999999998E-2</c:v>
                </c:pt>
                <c:pt idx="95699">
                  <c:v>4.4057899999999997E-2</c:v>
                </c:pt>
                <c:pt idx="95700">
                  <c:v>4.2959299999999999E-2</c:v>
                </c:pt>
                <c:pt idx="95701">
                  <c:v>4.1843199999999997E-2</c:v>
                </c:pt>
                <c:pt idx="95702">
                  <c:v>4.0711999999999998E-2</c:v>
                </c:pt>
                <c:pt idx="95703">
                  <c:v>3.9567999999999999E-2</c:v>
                </c:pt>
                <c:pt idx="95704">
                  <c:v>3.8413299999999997E-2</c:v>
                </c:pt>
                <c:pt idx="95705">
                  <c:v>3.72503E-2</c:v>
                </c:pt>
                <c:pt idx="95706">
                  <c:v>3.6081099999999998E-2</c:v>
                </c:pt>
                <c:pt idx="95707">
                  <c:v>3.4908000000000002E-2</c:v>
                </c:pt>
                <c:pt idx="95708">
                  <c:v>3.3732900000000003E-2</c:v>
                </c:pt>
                <c:pt idx="95709">
                  <c:v>3.25581E-2</c:v>
                </c:pt>
                <c:pt idx="95710">
                  <c:v>3.1385499999999997E-2</c:v>
                </c:pt>
                <c:pt idx="95711">
                  <c:v>3.02172E-2</c:v>
                </c:pt>
                <c:pt idx="95712">
                  <c:v>2.9055000000000001E-2</c:v>
                </c:pt>
                <c:pt idx="95713">
                  <c:v>2.7900899999999999E-2</c:v>
                </c:pt>
                <c:pt idx="95714">
                  <c:v>2.6756700000000001E-2</c:v>
                </c:pt>
                <c:pt idx="95715">
                  <c:v>2.56241E-2</c:v>
                </c:pt>
                <c:pt idx="95716">
                  <c:v>2.45048E-2</c:v>
                </c:pt>
                <c:pt idx="95717">
                  <c:v>2.3400500000000001E-2</c:v>
                </c:pt>
                <c:pt idx="95718">
                  <c:v>2.2312700000000001E-2</c:v>
                </c:pt>
                <c:pt idx="95719">
                  <c:v>2.1242899999999999E-2</c:v>
                </c:pt>
                <c:pt idx="95720">
                  <c:v>2.0192499999999999E-2</c:v>
                </c:pt>
                <c:pt idx="95721">
                  <c:v>1.91629E-2</c:v>
                </c:pt>
                <c:pt idx="95722">
                  <c:v>1.81552E-2</c:v>
                </c:pt>
                <c:pt idx="95723">
                  <c:v>1.7170700000000001E-2</c:v>
                </c:pt>
                <c:pt idx="95724">
                  <c:v>1.62104E-2</c:v>
                </c:pt>
                <c:pt idx="95725">
                  <c:v>1.52754E-2</c:v>
                </c:pt>
                <c:pt idx="95726">
                  <c:v>1.43666E-2</c:v>
                </c:pt>
                <c:pt idx="95727">
                  <c:v>1.34848E-2</c:v>
                </c:pt>
                <c:pt idx="95728">
                  <c:v>1.2630799999999999E-2</c:v>
                </c:pt>
                <c:pt idx="95729">
                  <c:v>1.18052E-2</c:v>
                </c:pt>
                <c:pt idx="95730">
                  <c:v>1.10086E-2</c:v>
                </c:pt>
                <c:pt idx="95731">
                  <c:v>1.0241500000000001E-2</c:v>
                </c:pt>
                <c:pt idx="95732" formatCode="0.00E+00">
                  <c:v>9.5042700000000004E-3</c:v>
                </c:pt>
                <c:pt idx="95733" formatCode="0.00E+00">
                  <c:v>8.7972799999999993E-3</c:v>
                </c:pt>
                <c:pt idx="95734" formatCode="0.00E+00">
                  <c:v>8.1207299999999996E-3</c:v>
                </c:pt>
                <c:pt idx="95735" formatCode="0.00E+00">
                  <c:v>7.4747499999999996E-3</c:v>
                </c:pt>
                <c:pt idx="95736" formatCode="0.00E+00">
                  <c:v>6.8593999999999999E-3</c:v>
                </c:pt>
                <c:pt idx="95737" formatCode="0.00E+00">
                  <c:v>6.2746499999999997E-3</c:v>
                </c:pt>
                <c:pt idx="95738" formatCode="0.00E+00">
                  <c:v>5.7203799999999997E-3</c:v>
                </c:pt>
                <c:pt idx="95739" formatCode="0.00E+00">
                  <c:v>5.1963900000000004E-3</c:v>
                </c:pt>
                <c:pt idx="95740" formatCode="0.00E+00">
                  <c:v>4.7023999999999998E-3</c:v>
                </c:pt>
                <c:pt idx="95741" formatCode="0.00E+00">
                  <c:v>4.2380400000000002E-3</c:v>
                </c:pt>
                <c:pt idx="95742" formatCode="0.00E+00">
                  <c:v>3.8028799999999998E-3</c:v>
                </c:pt>
                <c:pt idx="95743" formatCode="0.00E+00">
                  <c:v>3.3963999999999999E-3</c:v>
                </c:pt>
                <c:pt idx="95744" formatCode="0.00E+00">
                  <c:v>3.0179999999999998E-3</c:v>
                </c:pt>
                <c:pt idx="95745" formatCode="0.00E+00">
                  <c:v>2.66702E-3</c:v>
                </c:pt>
                <c:pt idx="95746" formatCode="0.00E+00">
                  <c:v>2.3427299999999999E-3</c:v>
                </c:pt>
                <c:pt idx="95747" formatCode="0.00E+00">
                  <c:v>2.0443200000000001E-3</c:v>
                </c:pt>
                <c:pt idx="95748" formatCode="0.00E+00">
                  <c:v>1.77093E-3</c:v>
                </c:pt>
                <c:pt idx="95749" formatCode="0.00E+00">
                  <c:v>1.52162E-3</c:v>
                </c:pt>
                <c:pt idx="95750" formatCode="0.00E+00">
                  <c:v>1.2953999999999999E-3</c:v>
                </c:pt>
                <c:pt idx="95751" formatCode="0.00E+00">
                  <c:v>1.09122E-3</c:v>
                </c:pt>
                <c:pt idx="95752" formatCode="0.00E+00">
                  <c:v>9.0798400000000003E-4</c:v>
                </c:pt>
                <c:pt idx="95753" formatCode="0.00E+00">
                  <c:v>7.4453799999999999E-4</c:v>
                </c:pt>
                <c:pt idx="95754" formatCode="0.00E+00">
                  <c:v>5.9968E-4</c:v>
                </c:pt>
                <c:pt idx="95755" formatCode="0.00E+00">
                  <c:v>4.7216599999999999E-4</c:v>
                </c:pt>
                <c:pt idx="95756" formatCode="0.00E+00">
                  <c:v>3.6071200000000001E-4</c:v>
                </c:pt>
                <c:pt idx="95757" formatCode="0.00E+00">
                  <c:v>2.6399399999999998E-4</c:v>
                </c:pt>
                <c:pt idx="95758" formatCode="0.00E+00">
                  <c:v>1.80657E-4</c:v>
                </c:pt>
                <c:pt idx="95759" formatCode="0.00E+00">
                  <c:v>1.09314E-4</c:v>
                </c:pt>
                <c:pt idx="95760" formatCode="0.00E+00">
                  <c:v>4.8553500000000002E-5</c:v>
                </c:pt>
                <c:pt idx="95761" formatCode="0.00E+00">
                  <c:v>-3.0598299999999999E-6</c:v>
                </c:pt>
                <c:pt idx="95762" formatCode="0.00E+00">
                  <c:v>-4.6979900000000001E-5</c:v>
                </c:pt>
                <c:pt idx="95763" formatCode="0.00E+00">
                  <c:v>-8.4675700000000007E-5</c:v>
                </c:pt>
                <c:pt idx="95764" formatCode="0.00E+00">
                  <c:v>-1.17627E-4</c:v>
                </c:pt>
                <c:pt idx="95765" formatCode="0.00E+00">
                  <c:v>-1.47322E-4</c:v>
                </c:pt>
                <c:pt idx="95766" formatCode="0.00E+00">
                  <c:v>-1.7525200000000001E-4</c:v>
                </c:pt>
                <c:pt idx="95767" formatCode="0.00E+00">
                  <c:v>-2.0290600000000001E-4</c:v>
                </c:pt>
                <c:pt idx="95768" formatCode="0.00E+00">
                  <c:v>-2.31771E-4</c:v>
                </c:pt>
                <c:pt idx="95769" formatCode="0.00E+00">
                  <c:v>-2.6332699999999999E-4</c:v>
                </c:pt>
                <c:pt idx="95770" formatCode="0.00E+00">
                  <c:v>-2.9903900000000002E-4</c:v>
                </c:pt>
                <c:pt idx="95771" formatCode="0.00E+00">
                  <c:v>-3.4035800000000002E-4</c:v>
                </c:pt>
                <c:pt idx="95772" formatCode="0.00E+00">
                  <c:v>-3.88716E-4</c:v>
                </c:pt>
                <c:pt idx="95773" formatCode="0.00E+00">
                  <c:v>-4.4552200000000001E-4</c:v>
                </c:pt>
                <c:pt idx="95774" formatCode="0.00E+00">
                  <c:v>-5.1215600000000005E-4</c:v>
                </c:pt>
                <c:pt idx="95775" formatCode="0.00E+00">
                  <c:v>-5.8997200000000002E-4</c:v>
                </c:pt>
                <c:pt idx="95776" formatCode="0.00E+00">
                  <c:v>-6.80286E-4</c:v>
                </c:pt>
                <c:pt idx="95777" formatCode="0.00E+00">
                  <c:v>-7.8437899999999998E-4</c:v>
                </c:pt>
                <c:pt idx="95778" formatCode="0.00E+00">
                  <c:v>-9.0349099999999997E-4</c:v>
                </c:pt>
                <c:pt idx="95779" formatCode="0.00E+00">
                  <c:v>-1.03882E-3</c:v>
                </c:pt>
                <c:pt idx="95780" formatCode="0.00E+00">
                  <c:v>-1.19151E-3</c:v>
                </c:pt>
                <c:pt idx="95781" formatCode="0.00E+00">
                  <c:v>-1.3626599999999999E-3</c:v>
                </c:pt>
                <c:pt idx="95782" formatCode="0.00E+00">
                  <c:v>-1.5533299999999999E-3</c:v>
                </c:pt>
                <c:pt idx="95783" formatCode="0.00E+00">
                  <c:v>-1.7644900000000001E-3</c:v>
                </c:pt>
                <c:pt idx="95784" formatCode="0.00E+00">
                  <c:v>-1.99708E-3</c:v>
                </c:pt>
                <c:pt idx="95785" formatCode="0.00E+00">
                  <c:v>-2.2519699999999998E-3</c:v>
                </c:pt>
                <c:pt idx="95786" formatCode="0.00E+00">
                  <c:v>-2.5299699999999999E-3</c:v>
                </c:pt>
                <c:pt idx="95787" formatCode="0.00E+00">
                  <c:v>-2.8318200000000001E-3</c:v>
                </c:pt>
                <c:pt idx="95788" formatCode="0.00E+00">
                  <c:v>-3.15818E-3</c:v>
                </c:pt>
                <c:pt idx="95789" formatCode="0.00E+00">
                  <c:v>-3.5096699999999999E-3</c:v>
                </c:pt>
                <c:pt idx="95790" formatCode="0.00E+00">
                  <c:v>-3.8868100000000001E-3</c:v>
                </c:pt>
                <c:pt idx="95791" formatCode="0.00E+00">
                  <c:v>-4.2900500000000001E-3</c:v>
                </c:pt>
                <c:pt idx="95792" formatCode="0.00E+00">
                  <c:v>-4.7197799999999998E-3</c:v>
                </c:pt>
                <c:pt idx="95793" formatCode="0.00E+00">
                  <c:v>-5.1763E-3</c:v>
                </c:pt>
                <c:pt idx="95794" formatCode="0.00E+00">
                  <c:v>-5.6598400000000002E-3</c:v>
                </c:pt>
                <c:pt idx="95795" formatCode="0.00E+00">
                  <c:v>-6.1705400000000004E-3</c:v>
                </c:pt>
                <c:pt idx="95796" formatCode="0.00E+00">
                  <c:v>-6.7084700000000002E-3</c:v>
                </c:pt>
                <c:pt idx="95797" formatCode="0.00E+00">
                  <c:v>-7.2736199999999997E-3</c:v>
                </c:pt>
                <c:pt idx="95798" formatCode="0.00E+00">
                  <c:v>-7.8658800000000004E-3</c:v>
                </c:pt>
                <c:pt idx="95799" formatCode="0.00E+00">
                  <c:v>-8.4850700000000008E-3</c:v>
                </c:pt>
                <c:pt idx="95800" formatCode="0.00E+00">
                  <c:v>-9.1309500000000005E-3</c:v>
                </c:pt>
                <c:pt idx="95801" formatCode="0.00E+00">
                  <c:v>-9.80316E-3</c:v>
                </c:pt>
                <c:pt idx="95802">
                  <c:v>-1.05013E-2</c:v>
                </c:pt>
                <c:pt idx="95803">
                  <c:v>-1.12248E-2</c:v>
                </c:pt>
                <c:pt idx="95804">
                  <c:v>-1.19731E-2</c:v>
                </c:pt>
                <c:pt idx="95805">
                  <c:v>-1.2745599999999999E-2</c:v>
                </c:pt>
                <c:pt idx="95806">
                  <c:v>-1.35415E-2</c:v>
                </c:pt>
                <c:pt idx="95807">
                  <c:v>-1.436E-2</c:v>
                </c:pt>
                <c:pt idx="95808">
                  <c:v>-1.5200099999999999E-2</c:v>
                </c:pt>
                <c:pt idx="95809">
                  <c:v>-1.6060899999999999E-2</c:v>
                </c:pt>
                <c:pt idx="95810">
                  <c:v>-1.6941299999999999E-2</c:v>
                </c:pt>
                <c:pt idx="95811">
                  <c:v>-1.78403E-2</c:v>
                </c:pt>
                <c:pt idx="95812">
                  <c:v>-1.8756499999999999E-2</c:v>
                </c:pt>
                <c:pt idx="95813">
                  <c:v>-1.9688799999999999E-2</c:v>
                </c:pt>
                <c:pt idx="95814">
                  <c:v>-2.06357E-2</c:v>
                </c:pt>
                <c:pt idx="95815">
                  <c:v>-2.1596000000000001E-2</c:v>
                </c:pt>
                <c:pt idx="95816">
                  <c:v>-2.2568000000000001E-2</c:v>
                </c:pt>
                <c:pt idx="95817">
                  <c:v>-2.3550399999999999E-2</c:v>
                </c:pt>
                <c:pt idx="95818">
                  <c:v>-2.4541500000000001E-2</c:v>
                </c:pt>
                <c:pt idx="95819">
                  <c:v>-2.5539699999999999E-2</c:v>
                </c:pt>
                <c:pt idx="95820">
                  <c:v>-2.6543299999999999E-2</c:v>
                </c:pt>
                <c:pt idx="95821">
                  <c:v>-2.7550499999999999E-2</c:v>
                </c:pt>
                <c:pt idx="95822">
                  <c:v>-2.8559600000000001E-2</c:v>
                </c:pt>
                <c:pt idx="95823">
                  <c:v>-2.9568799999999999E-2</c:v>
                </c:pt>
                <c:pt idx="95824">
                  <c:v>-3.0576200000000001E-2</c:v>
                </c:pt>
                <c:pt idx="95825">
                  <c:v>-3.1579900000000001E-2</c:v>
                </c:pt>
                <c:pt idx="95826">
                  <c:v>-3.25779E-2</c:v>
                </c:pt>
                <c:pt idx="95827">
                  <c:v>-3.3568399999999998E-2</c:v>
                </c:pt>
                <c:pt idx="95828">
                  <c:v>-3.4549400000000001E-2</c:v>
                </c:pt>
                <c:pt idx="95829">
                  <c:v>-3.5518800000000003E-2</c:v>
                </c:pt>
                <c:pt idx="95830">
                  <c:v>-3.6474600000000003E-2</c:v>
                </c:pt>
                <c:pt idx="95831">
                  <c:v>-3.7414900000000001E-2</c:v>
                </c:pt>
                <c:pt idx="95832">
                  <c:v>-3.8337499999999997E-2</c:v>
                </c:pt>
                <c:pt idx="95833">
                  <c:v>-3.9240499999999998E-2</c:v>
                </c:pt>
                <c:pt idx="95834">
                  <c:v>-4.0121799999999999E-2</c:v>
                </c:pt>
                <c:pt idx="95835">
                  <c:v>-4.0979399999999999E-2</c:v>
                </c:pt>
                <c:pt idx="95836">
                  <c:v>-4.18112E-2</c:v>
                </c:pt>
                <c:pt idx="95837">
                  <c:v>-4.2615300000000002E-2</c:v>
                </c:pt>
                <c:pt idx="95838">
                  <c:v>-4.3389700000000003E-2</c:v>
                </c:pt>
                <c:pt idx="95839">
                  <c:v>-4.4132299999999999E-2</c:v>
                </c:pt>
                <c:pt idx="95840">
                  <c:v>-4.4841300000000001E-2</c:v>
                </c:pt>
                <c:pt idx="95841">
                  <c:v>-4.5514699999999998E-2</c:v>
                </c:pt>
                <c:pt idx="95842">
                  <c:v>-4.61506E-2</c:v>
                </c:pt>
                <c:pt idx="95843">
                  <c:v>-4.6747299999999999E-2</c:v>
                </c:pt>
                <c:pt idx="95844">
                  <c:v>-4.7302799999999999E-2</c:v>
                </c:pt>
                <c:pt idx="95845">
                  <c:v>-4.7815400000000001E-2</c:v>
                </c:pt>
                <c:pt idx="95846">
                  <c:v>-4.8283399999999997E-2</c:v>
                </c:pt>
                <c:pt idx="95847">
                  <c:v>-4.8705199999999997E-2</c:v>
                </c:pt>
                <c:pt idx="95848">
                  <c:v>-4.9079100000000001E-2</c:v>
                </c:pt>
                <c:pt idx="95849">
                  <c:v>-4.9403700000000002E-2</c:v>
                </c:pt>
                <c:pt idx="95850">
                  <c:v>-4.9677300000000001E-2</c:v>
                </c:pt>
                <c:pt idx="95851">
                  <c:v>-4.9898699999999997E-2</c:v>
                </c:pt>
                <c:pt idx="95852">
                  <c:v>-5.0066399999999997E-2</c:v>
                </c:pt>
                <c:pt idx="95853">
                  <c:v>-5.01792E-2</c:v>
                </c:pt>
                <c:pt idx="95854">
                  <c:v>-5.0236000000000003E-2</c:v>
                </c:pt>
                <c:pt idx="95855">
                  <c:v>-5.0235500000000002E-2</c:v>
                </c:pt>
                <c:pt idx="95856">
                  <c:v>-5.0176800000000001E-2</c:v>
                </c:pt>
                <c:pt idx="95857">
                  <c:v>-5.0058999999999999E-2</c:v>
                </c:pt>
                <c:pt idx="95858">
                  <c:v>-4.9881099999999998E-2</c:v>
                </c:pt>
                <c:pt idx="95859">
                  <c:v>-4.9642400000000003E-2</c:v>
                </c:pt>
                <c:pt idx="95860">
                  <c:v>-4.9342200000000003E-2</c:v>
                </c:pt>
                <c:pt idx="95861">
                  <c:v>-4.8980000000000003E-2</c:v>
                </c:pt>
                <c:pt idx="95862">
                  <c:v>-4.85552E-2</c:v>
                </c:pt>
                <c:pt idx="95863">
                  <c:v>-4.8067499999999999E-2</c:v>
                </c:pt>
                <c:pt idx="95864">
                  <c:v>-4.7516599999999999E-2</c:v>
                </c:pt>
                <c:pt idx="95865">
                  <c:v>-4.6902399999999997E-2</c:v>
                </c:pt>
                <c:pt idx="95866">
                  <c:v>-4.6224599999999998E-2</c:v>
                </c:pt>
                <c:pt idx="95867">
                  <c:v>-4.5483500000000003E-2</c:v>
                </c:pt>
                <c:pt idx="95868">
                  <c:v>-4.4679000000000003E-2</c:v>
                </c:pt>
                <c:pt idx="95869">
                  <c:v>-4.38114E-2</c:v>
                </c:pt>
                <c:pt idx="95870">
                  <c:v>-4.2881099999999998E-2</c:v>
                </c:pt>
                <c:pt idx="95871">
                  <c:v>-4.1888399999999999E-2</c:v>
                </c:pt>
                <c:pt idx="95872">
                  <c:v>-4.0834099999999998E-2</c:v>
                </c:pt>
                <c:pt idx="95873">
                  <c:v>-3.97186E-2</c:v>
                </c:pt>
                <c:pt idx="95874">
                  <c:v>-3.8542800000000002E-2</c:v>
                </c:pt>
                <c:pt idx="95875">
                  <c:v>-3.73075E-2</c:v>
                </c:pt>
                <c:pt idx="95876">
                  <c:v>-3.6013799999999999E-2</c:v>
                </c:pt>
                <c:pt idx="95877">
                  <c:v>-3.4662600000000002E-2</c:v>
                </c:pt>
                <c:pt idx="95878">
                  <c:v>-3.3255199999999999E-2</c:v>
                </c:pt>
                <c:pt idx="95879">
                  <c:v>-3.1792899999999999E-2</c:v>
                </c:pt>
                <c:pt idx="95880">
                  <c:v>-3.0276999999999998E-2</c:v>
                </c:pt>
                <c:pt idx="95881">
                  <c:v>-2.8708999999999998E-2</c:v>
                </c:pt>
                <c:pt idx="95882">
                  <c:v>-2.70905E-2</c:v>
                </c:pt>
                <c:pt idx="95883">
                  <c:v>-2.5423100000000001E-2</c:v>
                </c:pt>
                <c:pt idx="95884">
                  <c:v>-2.3708699999999999E-2</c:v>
                </c:pt>
                <c:pt idx="95885">
                  <c:v>-2.1949099999999999E-2</c:v>
                </c:pt>
                <c:pt idx="95886">
                  <c:v>-2.0146299999999999E-2</c:v>
                </c:pt>
                <c:pt idx="95887">
                  <c:v>-1.8302200000000001E-2</c:v>
                </c:pt>
                <c:pt idx="95888">
                  <c:v>-1.64189E-2</c:v>
                </c:pt>
                <c:pt idx="95889">
                  <c:v>-1.4498799999999999E-2</c:v>
                </c:pt>
                <c:pt idx="95890">
                  <c:v>-1.2544E-2</c:v>
                </c:pt>
                <c:pt idx="95891">
                  <c:v>-1.0556899999999999E-2</c:v>
                </c:pt>
                <c:pt idx="95892" formatCode="0.00E+00">
                  <c:v>-8.5399199999999995E-3</c:v>
                </c:pt>
                <c:pt idx="95893" formatCode="0.00E+00">
                  <c:v>-6.4955300000000002E-3</c:v>
                </c:pt>
                <c:pt idx="95894" formatCode="0.00E+00">
                  <c:v>-4.4262700000000004E-3</c:v>
                </c:pt>
                <c:pt idx="95895" formatCode="0.00E+00">
                  <c:v>-2.3347400000000001E-3</c:v>
                </c:pt>
                <c:pt idx="95896" formatCode="0.00E+00">
                  <c:v>-2.23618E-4</c:v>
                </c:pt>
                <c:pt idx="95897" formatCode="0.00E+00">
                  <c:v>1.9044000000000001E-3</c:v>
                </c:pt>
                <c:pt idx="95898" formatCode="0.00E+00">
                  <c:v>4.0465500000000003E-3</c:v>
                </c:pt>
                <c:pt idx="95899" formatCode="0.00E+00">
                  <c:v>6.2000400000000004E-3</c:v>
                </c:pt>
                <c:pt idx="95900" formatCode="0.00E+00">
                  <c:v>8.3620299999999995E-3</c:v>
                </c:pt>
                <c:pt idx="95901">
                  <c:v>1.05296E-2</c:v>
                </c:pt>
                <c:pt idx="95902">
                  <c:v>1.2699999999999999E-2</c:v>
                </c:pt>
                <c:pt idx="95903">
                  <c:v>1.4870100000000001E-2</c:v>
                </c:pt>
                <c:pt idx="95904">
                  <c:v>1.7037099999999999E-2</c:v>
                </c:pt>
                <c:pt idx="95905">
                  <c:v>1.9198E-2</c:v>
                </c:pt>
                <c:pt idx="95906">
                  <c:v>2.1349799999999999E-2</c:v>
                </c:pt>
                <c:pt idx="95907">
                  <c:v>2.34895E-2</c:v>
                </c:pt>
                <c:pt idx="95908">
                  <c:v>2.5614100000000001E-2</c:v>
                </c:pt>
                <c:pt idx="95909">
                  <c:v>2.77208E-2</c:v>
                </c:pt>
                <c:pt idx="95910">
                  <c:v>2.98065E-2</c:v>
                </c:pt>
                <c:pt idx="95911">
                  <c:v>3.1868199999999999E-2</c:v>
                </c:pt>
                <c:pt idx="95912">
                  <c:v>3.3903000000000003E-2</c:v>
                </c:pt>
                <c:pt idx="95913">
                  <c:v>3.5908000000000002E-2</c:v>
                </c:pt>
                <c:pt idx="95914">
                  <c:v>3.7880299999999999E-2</c:v>
                </c:pt>
                <c:pt idx="95915">
                  <c:v>3.9817100000000001E-2</c:v>
                </c:pt>
                <c:pt idx="95916">
                  <c:v>4.1715599999999999E-2</c:v>
                </c:pt>
                <c:pt idx="95917">
                  <c:v>4.3572899999999998E-2</c:v>
                </c:pt>
                <c:pt idx="95918">
                  <c:v>4.5386299999999997E-2</c:v>
                </c:pt>
                <c:pt idx="95919">
                  <c:v>4.7153199999999999E-2</c:v>
                </c:pt>
                <c:pt idx="95920">
                  <c:v>4.8870900000000002E-2</c:v>
                </c:pt>
                <c:pt idx="95921">
                  <c:v>5.0536900000000003E-2</c:v>
                </c:pt>
                <c:pt idx="95922">
                  <c:v>5.2148699999999999E-2</c:v>
                </c:pt>
                <c:pt idx="95923">
                  <c:v>5.3703800000000003E-2</c:v>
                </c:pt>
                <c:pt idx="95924">
                  <c:v>5.5199900000000003E-2</c:v>
                </c:pt>
                <c:pt idx="95925">
                  <c:v>5.6634700000000003E-2</c:v>
                </c:pt>
                <c:pt idx="95926">
                  <c:v>5.8006000000000002E-2</c:v>
                </c:pt>
                <c:pt idx="95927">
                  <c:v>5.9311799999999998E-2</c:v>
                </c:pt>
                <c:pt idx="95928">
                  <c:v>6.0549899999999997E-2</c:v>
                </c:pt>
                <c:pt idx="95929">
                  <c:v>6.17184E-2</c:v>
                </c:pt>
                <c:pt idx="95930">
                  <c:v>6.2815499999999996E-2</c:v>
                </c:pt>
                <c:pt idx="95931">
                  <c:v>6.3839499999999993E-2</c:v>
                </c:pt>
                <c:pt idx="95932">
                  <c:v>6.4788700000000005E-2</c:v>
                </c:pt>
                <c:pt idx="95933">
                  <c:v>6.5661600000000001E-2</c:v>
                </c:pt>
                <c:pt idx="95934">
                  <c:v>6.6456799999999996E-2</c:v>
                </c:pt>
                <c:pt idx="95935">
                  <c:v>6.7172899999999994E-2</c:v>
                </c:pt>
                <c:pt idx="95936">
                  <c:v>6.78087E-2</c:v>
                </c:pt>
                <c:pt idx="95937">
                  <c:v>6.8363199999999999E-2</c:v>
                </c:pt>
                <c:pt idx="95938">
                  <c:v>6.8835300000000002E-2</c:v>
                </c:pt>
                <c:pt idx="95939">
                  <c:v>6.9224300000000002E-2</c:v>
                </c:pt>
                <c:pt idx="95940">
                  <c:v>6.9529400000000005E-2</c:v>
                </c:pt>
                <c:pt idx="95941">
                  <c:v>6.9749900000000004E-2</c:v>
                </c:pt>
                <c:pt idx="95942">
                  <c:v>6.98854E-2</c:v>
                </c:pt>
                <c:pt idx="95943">
                  <c:v>6.9935399999999995E-2</c:v>
                </c:pt>
                <c:pt idx="95944">
                  <c:v>6.9899900000000001E-2</c:v>
                </c:pt>
                <c:pt idx="95945">
                  <c:v>6.9778599999999996E-2</c:v>
                </c:pt>
                <c:pt idx="95946">
                  <c:v>6.9571599999999997E-2</c:v>
                </c:pt>
                <c:pt idx="95947">
                  <c:v>6.9278900000000004E-2</c:v>
                </c:pt>
                <c:pt idx="95948">
                  <c:v>6.8900900000000001E-2</c:v>
                </c:pt>
                <c:pt idx="95949">
                  <c:v>6.8437999999999999E-2</c:v>
                </c:pt>
                <c:pt idx="95950">
                  <c:v>6.7890599999999995E-2</c:v>
                </c:pt>
                <c:pt idx="95951">
                  <c:v>6.7259399999999997E-2</c:v>
                </c:pt>
                <c:pt idx="95952">
                  <c:v>6.6545099999999996E-2</c:v>
                </c:pt>
                <c:pt idx="95953">
                  <c:v>6.5748699999999993E-2</c:v>
                </c:pt>
                <c:pt idx="95954">
                  <c:v>6.4871100000000001E-2</c:v>
                </c:pt>
                <c:pt idx="95955">
                  <c:v>6.3913600000000001E-2</c:v>
                </c:pt>
                <c:pt idx="95956">
                  <c:v>6.2877199999999994E-2</c:v>
                </c:pt>
                <c:pt idx="95957">
                  <c:v>6.1763400000000003E-2</c:v>
                </c:pt>
                <c:pt idx="95958">
                  <c:v>6.0573799999999997E-2</c:v>
                </c:pt>
                <c:pt idx="95959">
                  <c:v>5.93097E-2</c:v>
                </c:pt>
                <c:pt idx="95960">
                  <c:v>5.79731E-2</c:v>
                </c:pt>
                <c:pt idx="95961">
                  <c:v>5.6565699999999997E-2</c:v>
                </c:pt>
                <c:pt idx="95962">
                  <c:v>5.5089300000000001E-2</c:v>
                </c:pt>
                <c:pt idx="95963">
                  <c:v>5.3546099999999999E-2</c:v>
                </c:pt>
                <c:pt idx="95964">
                  <c:v>5.1938199999999997E-2</c:v>
                </c:pt>
                <c:pt idx="95965">
                  <c:v>5.0267699999999998E-2</c:v>
                </c:pt>
                <c:pt idx="95966">
                  <c:v>4.8536999999999997E-2</c:v>
                </c:pt>
                <c:pt idx="95967">
                  <c:v>4.6748499999999998E-2</c:v>
                </c:pt>
                <c:pt idx="95968">
                  <c:v>4.4904699999999999E-2</c:v>
                </c:pt>
                <c:pt idx="95969">
                  <c:v>4.30081E-2</c:v>
                </c:pt>
                <c:pt idx="95970">
                  <c:v>4.1061500000000001E-2</c:v>
                </c:pt>
                <c:pt idx="95971">
                  <c:v>3.9067400000000002E-2</c:v>
                </c:pt>
                <c:pt idx="95972">
                  <c:v>3.7028800000000001E-2</c:v>
                </c:pt>
                <c:pt idx="95973">
                  <c:v>3.4948399999999998E-2</c:v>
                </c:pt>
                <c:pt idx="95974">
                  <c:v>3.2829200000000003E-2</c:v>
                </c:pt>
                <c:pt idx="95975">
                  <c:v>3.0674099999999999E-2</c:v>
                </c:pt>
                <c:pt idx="95976">
                  <c:v>2.8486299999999999E-2</c:v>
                </c:pt>
                <c:pt idx="95977">
                  <c:v>2.62686E-2</c:v>
                </c:pt>
                <c:pt idx="95978">
                  <c:v>2.4024400000000001E-2</c:v>
                </c:pt>
                <c:pt idx="95979">
                  <c:v>2.17567E-2</c:v>
                </c:pt>
                <c:pt idx="95980">
                  <c:v>1.9468599999999999E-2</c:v>
                </c:pt>
                <c:pt idx="95981">
                  <c:v>1.7163500000000002E-2</c:v>
                </c:pt>
                <c:pt idx="95982">
                  <c:v>1.48445E-2</c:v>
                </c:pt>
                <c:pt idx="95983">
                  <c:v>1.2514900000000001E-2</c:v>
                </c:pt>
                <c:pt idx="95984">
                  <c:v>1.0178E-2</c:v>
                </c:pt>
                <c:pt idx="95985" formatCode="0.00E+00">
                  <c:v>7.8370000000000002E-3</c:v>
                </c:pt>
                <c:pt idx="95986" formatCode="0.00E+00">
                  <c:v>5.4951899999999996E-3</c:v>
                </c:pt>
                <c:pt idx="95987" formatCode="0.00E+00">
                  <c:v>3.1558300000000001E-3</c:v>
                </c:pt>
                <c:pt idx="95988" formatCode="0.00E+00">
                  <c:v>8.2219200000000002E-4</c:v>
                </c:pt>
                <c:pt idx="95989" formatCode="0.00E+00">
                  <c:v>-1.50249E-3</c:v>
                </c:pt>
                <c:pt idx="95990" formatCode="0.00E+00">
                  <c:v>-3.8149799999999999E-3</c:v>
                </c:pt>
                <c:pt idx="95991" formatCode="0.00E+00">
                  <c:v>-6.1120799999999998E-3</c:v>
                </c:pt>
                <c:pt idx="95992" formatCode="0.00E+00">
                  <c:v>-8.3906299999999996E-3</c:v>
                </c:pt>
                <c:pt idx="95993">
                  <c:v>-1.0647500000000001E-2</c:v>
                </c:pt>
                <c:pt idx="95994">
                  <c:v>-1.28795E-2</c:v>
                </c:pt>
                <c:pt idx="95995">
                  <c:v>-1.50837E-2</c:v>
                </c:pt>
                <c:pt idx="95996">
                  <c:v>-1.7257100000000001E-2</c:v>
                </c:pt>
                <c:pt idx="95997">
                  <c:v>-1.93966E-2</c:v>
                </c:pt>
                <c:pt idx="95998">
                  <c:v>-2.1499399999999998E-2</c:v>
                </c:pt>
                <c:pt idx="95999">
                  <c:v>-2.3562699999999999E-2</c:v>
                </c:pt>
                <c:pt idx="96000">
                  <c:v>-2.5583700000000001E-2</c:v>
                </c:pt>
                <c:pt idx="96001">
                  <c:v>-2.7559699999999999E-2</c:v>
                </c:pt>
                <c:pt idx="96002">
                  <c:v>-2.94881E-2</c:v>
                </c:pt>
                <c:pt idx="96003">
                  <c:v>-3.13663E-2</c:v>
                </c:pt>
                <c:pt idx="96004">
                  <c:v>-3.31918E-2</c:v>
                </c:pt>
                <c:pt idx="96005">
                  <c:v>-3.4962399999999998E-2</c:v>
                </c:pt>
                <c:pt idx="96006">
                  <c:v>-3.6675800000000001E-2</c:v>
                </c:pt>
                <c:pt idx="96007">
                  <c:v>-3.8329599999999998E-2</c:v>
                </c:pt>
                <c:pt idx="96008">
                  <c:v>-3.9921900000000003E-2</c:v>
                </c:pt>
                <c:pt idx="96009">
                  <c:v>-4.14507E-2</c:v>
                </c:pt>
                <c:pt idx="96010">
                  <c:v>-4.2914099999999997E-2</c:v>
                </c:pt>
                <c:pt idx="96011">
                  <c:v>-4.4310299999999997E-2</c:v>
                </c:pt>
                <c:pt idx="96012">
                  <c:v>-4.56376E-2</c:v>
                </c:pt>
                <c:pt idx="96013">
                  <c:v>-4.6894499999999999E-2</c:v>
                </c:pt>
                <c:pt idx="96014">
                  <c:v>-4.8079499999999997E-2</c:v>
                </c:pt>
                <c:pt idx="96015">
                  <c:v>-4.91913E-2</c:v>
                </c:pt>
                <c:pt idx="96016">
                  <c:v>-5.0228799999999997E-2</c:v>
                </c:pt>
                <c:pt idx="96017">
                  <c:v>-5.1190699999999999E-2</c:v>
                </c:pt>
                <c:pt idx="96018">
                  <c:v>-5.20761E-2</c:v>
                </c:pt>
                <c:pt idx="96019">
                  <c:v>-5.2884300000000002E-2</c:v>
                </c:pt>
                <c:pt idx="96020">
                  <c:v>-5.36144E-2</c:v>
                </c:pt>
                <c:pt idx="96021">
                  <c:v>-5.4265800000000003E-2</c:v>
                </c:pt>
                <c:pt idx="96022">
                  <c:v>-5.4838100000000001E-2</c:v>
                </c:pt>
                <c:pt idx="96023">
                  <c:v>-5.5330999999999998E-2</c:v>
                </c:pt>
                <c:pt idx="96024">
                  <c:v>-5.5744099999999998E-2</c:v>
                </c:pt>
                <c:pt idx="96025">
                  <c:v>-5.6077399999999999E-2</c:v>
                </c:pt>
                <c:pt idx="96026">
                  <c:v>-5.6330900000000003E-2</c:v>
                </c:pt>
                <c:pt idx="96027">
                  <c:v>-5.6504800000000001E-2</c:v>
                </c:pt>
                <c:pt idx="96028">
                  <c:v>-5.6599299999999998E-2</c:v>
                </c:pt>
                <c:pt idx="96029">
                  <c:v>-5.66148E-2</c:v>
                </c:pt>
                <c:pt idx="96030">
                  <c:v>-5.6551900000000002E-2</c:v>
                </c:pt>
                <c:pt idx="96031">
                  <c:v>-5.6411099999999999E-2</c:v>
                </c:pt>
                <c:pt idx="96032">
                  <c:v>-5.6193300000000002E-2</c:v>
                </c:pt>
                <c:pt idx="96033">
                  <c:v>-5.5899299999999999E-2</c:v>
                </c:pt>
                <c:pt idx="96034">
                  <c:v>-5.5530000000000003E-2</c:v>
                </c:pt>
                <c:pt idx="96035">
                  <c:v>-5.5086700000000002E-2</c:v>
                </c:pt>
                <c:pt idx="96036">
                  <c:v>-5.4570399999999998E-2</c:v>
                </c:pt>
                <c:pt idx="96037">
                  <c:v>-5.3982599999999999E-2</c:v>
                </c:pt>
                <c:pt idx="96038">
                  <c:v>-5.3324700000000003E-2</c:v>
                </c:pt>
                <c:pt idx="96039">
                  <c:v>-5.2598199999999998E-2</c:v>
                </c:pt>
                <c:pt idx="96040">
                  <c:v>-5.1804700000000002E-2</c:v>
                </c:pt>
                <c:pt idx="96041">
                  <c:v>-5.0945999999999998E-2</c:v>
                </c:pt>
                <c:pt idx="96042">
                  <c:v>-5.0023900000000003E-2</c:v>
                </c:pt>
                <c:pt idx="96043">
                  <c:v>-4.9040300000000002E-2</c:v>
                </c:pt>
                <c:pt idx="96044">
                  <c:v>-4.79973E-2</c:v>
                </c:pt>
                <c:pt idx="96045">
                  <c:v>-4.6896899999999998E-2</c:v>
                </c:pt>
                <c:pt idx="96046">
                  <c:v>-4.5741299999999999E-2</c:v>
                </c:pt>
                <c:pt idx="96047">
                  <c:v>-4.4532799999999997E-2</c:v>
                </c:pt>
                <c:pt idx="96048">
                  <c:v>-4.3273600000000002E-2</c:v>
                </c:pt>
                <c:pt idx="96049">
                  <c:v>-4.1966299999999998E-2</c:v>
                </c:pt>
                <c:pt idx="96050">
                  <c:v>-4.0613200000000002E-2</c:v>
                </c:pt>
                <c:pt idx="96051">
                  <c:v>-3.9216800000000003E-2</c:v>
                </c:pt>
                <c:pt idx="96052">
                  <c:v>-3.7779800000000002E-2</c:v>
                </c:pt>
                <c:pt idx="96053">
                  <c:v>-3.6304799999999998E-2</c:v>
                </c:pt>
                <c:pt idx="96054">
                  <c:v>-3.47943E-2</c:v>
                </c:pt>
                <c:pt idx="96055">
                  <c:v>-3.3251200000000002E-2</c:v>
                </c:pt>
                <c:pt idx="96056">
                  <c:v>-3.16783E-2</c:v>
                </c:pt>
                <c:pt idx="96057">
                  <c:v>-3.00781E-2</c:v>
                </c:pt>
                <c:pt idx="96058">
                  <c:v>-2.8453699999999998E-2</c:v>
                </c:pt>
                <c:pt idx="96059">
                  <c:v>-2.68078E-2</c:v>
                </c:pt>
                <c:pt idx="96060">
                  <c:v>-2.5143200000000001E-2</c:v>
                </c:pt>
                <c:pt idx="96061">
                  <c:v>-2.3462899999999998E-2</c:v>
                </c:pt>
                <c:pt idx="96062">
                  <c:v>-2.17696E-2</c:v>
                </c:pt>
                <c:pt idx="96063">
                  <c:v>-2.0066400000000002E-2</c:v>
                </c:pt>
                <c:pt idx="96064">
                  <c:v>-1.8355900000000001E-2</c:v>
                </c:pt>
                <c:pt idx="96065">
                  <c:v>-1.6641199999999998E-2</c:v>
                </c:pt>
                <c:pt idx="96066">
                  <c:v>-1.4925000000000001E-2</c:v>
                </c:pt>
                <c:pt idx="96067">
                  <c:v>-1.3210299999999999E-2</c:v>
                </c:pt>
                <c:pt idx="96068">
                  <c:v>-1.14997E-2</c:v>
                </c:pt>
                <c:pt idx="96069" formatCode="0.00E+00">
                  <c:v>-9.7961100000000002E-3</c:v>
                </c:pt>
                <c:pt idx="96070" formatCode="0.00E+00">
                  <c:v>-8.1022799999999999E-3</c:v>
                </c:pt>
                <c:pt idx="96071" formatCode="0.00E+00">
                  <c:v>-6.42093E-3</c:v>
                </c:pt>
                <c:pt idx="96072" formatCode="0.00E+00">
                  <c:v>-4.7547400000000004E-3</c:v>
                </c:pt>
                <c:pt idx="96073" formatCode="0.00E+00">
                  <c:v>-3.1063499999999999E-3</c:v>
                </c:pt>
                <c:pt idx="96074" formatCode="0.00E+00">
                  <c:v>-1.4783400000000001E-3</c:v>
                </c:pt>
                <c:pt idx="96075" formatCode="0.00E+00">
                  <c:v>1.2674100000000001E-4</c:v>
                </c:pt>
                <c:pt idx="96076" formatCode="0.00E+00">
                  <c:v>1.7064199999999999E-3</c:v>
                </c:pt>
                <c:pt idx="96077" formatCode="0.00E+00">
                  <c:v>3.2582700000000002E-3</c:v>
                </c:pt>
                <c:pt idx="96078" formatCode="0.00E+00">
                  <c:v>4.7799499999999998E-3</c:v>
                </c:pt>
                <c:pt idx="96079" formatCode="0.00E+00">
                  <c:v>6.2691600000000002E-3</c:v>
                </c:pt>
                <c:pt idx="96080" formatCode="0.00E+00">
                  <c:v>7.7236900000000001E-3</c:v>
                </c:pt>
                <c:pt idx="96081" formatCode="0.00E+00">
                  <c:v>9.1414100000000009E-3</c:v>
                </c:pt>
                <c:pt idx="96082">
                  <c:v>1.05203E-2</c:v>
                </c:pt>
                <c:pt idx="96083">
                  <c:v>1.1858199999999999E-2</c:v>
                </c:pt>
                <c:pt idx="96084">
                  <c:v>1.31535E-2</c:v>
                </c:pt>
                <c:pt idx="96085">
                  <c:v>1.4404200000000001E-2</c:v>
                </c:pt>
                <c:pt idx="96086">
                  <c:v>1.56087E-2</c:v>
                </c:pt>
                <c:pt idx="96087">
                  <c:v>1.67653E-2</c:v>
                </c:pt>
                <c:pt idx="96088">
                  <c:v>1.7872499999999999E-2</c:v>
                </c:pt>
                <c:pt idx="96089">
                  <c:v>1.8928899999999999E-2</c:v>
                </c:pt>
                <c:pt idx="96090">
                  <c:v>1.9933200000000002E-2</c:v>
                </c:pt>
                <c:pt idx="96091">
                  <c:v>2.0884099999999999E-2</c:v>
                </c:pt>
                <c:pt idx="96092">
                  <c:v>2.1780500000000001E-2</c:v>
                </c:pt>
                <c:pt idx="96093">
                  <c:v>2.2621499999999999E-2</c:v>
                </c:pt>
                <c:pt idx="96094">
                  <c:v>2.3406099999999999E-2</c:v>
                </c:pt>
                <c:pt idx="96095">
                  <c:v>2.4133499999999999E-2</c:v>
                </c:pt>
                <c:pt idx="96096">
                  <c:v>2.4803100000000002E-2</c:v>
                </c:pt>
                <c:pt idx="96097">
                  <c:v>2.5414200000000001E-2</c:v>
                </c:pt>
                <c:pt idx="96098">
                  <c:v>2.5966400000000001E-2</c:v>
                </c:pt>
                <c:pt idx="96099">
                  <c:v>2.6459400000000001E-2</c:v>
                </c:pt>
                <c:pt idx="96100">
                  <c:v>2.6892900000000001E-2</c:v>
                </c:pt>
                <c:pt idx="96101">
                  <c:v>2.7266700000000001E-2</c:v>
                </c:pt>
                <c:pt idx="96102">
                  <c:v>2.7580899999999998E-2</c:v>
                </c:pt>
                <c:pt idx="96103">
                  <c:v>2.78354E-2</c:v>
                </c:pt>
                <c:pt idx="96104">
                  <c:v>2.8030599999999999E-2</c:v>
                </c:pt>
                <c:pt idx="96105">
                  <c:v>2.8166699999999999E-2</c:v>
                </c:pt>
                <c:pt idx="96106">
                  <c:v>2.8244200000000001E-2</c:v>
                </c:pt>
                <c:pt idx="96107">
                  <c:v>2.82635E-2</c:v>
                </c:pt>
                <c:pt idx="96108">
                  <c:v>2.8225199999999999E-2</c:v>
                </c:pt>
                <c:pt idx="96109">
                  <c:v>2.8130100000000002E-2</c:v>
                </c:pt>
                <c:pt idx="96110">
                  <c:v>2.7979E-2</c:v>
                </c:pt>
                <c:pt idx="96111">
                  <c:v>2.77729E-2</c:v>
                </c:pt>
                <c:pt idx="96112">
                  <c:v>2.7512700000000001E-2</c:v>
                </c:pt>
                <c:pt idx="96113">
                  <c:v>2.7199500000000001E-2</c:v>
                </c:pt>
                <c:pt idx="96114">
                  <c:v>2.68346E-2</c:v>
                </c:pt>
                <c:pt idx="96115">
                  <c:v>2.64193E-2</c:v>
                </c:pt>
                <c:pt idx="96116">
                  <c:v>2.5954899999999999E-2</c:v>
                </c:pt>
                <c:pt idx="96117">
                  <c:v>2.5443E-2</c:v>
                </c:pt>
                <c:pt idx="96118">
                  <c:v>2.4885000000000001E-2</c:v>
                </c:pt>
                <c:pt idx="96119">
                  <c:v>2.4282600000000001E-2</c:v>
                </c:pt>
                <c:pt idx="96120">
                  <c:v>2.3637499999999999E-2</c:v>
                </c:pt>
                <c:pt idx="96121">
                  <c:v>2.29514E-2</c:v>
                </c:pt>
                <c:pt idx="96122">
                  <c:v>2.2226200000000002E-2</c:v>
                </c:pt>
                <c:pt idx="96123">
                  <c:v>2.1463800000000002E-2</c:v>
                </c:pt>
                <c:pt idx="96124">
                  <c:v>2.0666199999999999E-2</c:v>
                </c:pt>
                <c:pt idx="96125">
                  <c:v>1.98354E-2</c:v>
                </c:pt>
                <c:pt idx="96126">
                  <c:v>1.8973400000000001E-2</c:v>
                </c:pt>
                <c:pt idx="96127">
                  <c:v>1.8082399999999998E-2</c:v>
                </c:pt>
                <c:pt idx="96128">
                  <c:v>1.71644E-2</c:v>
                </c:pt>
                <c:pt idx="96129">
                  <c:v>1.6221900000000001E-2</c:v>
                </c:pt>
                <c:pt idx="96130">
                  <c:v>1.5256799999999999E-2</c:v>
                </c:pt>
                <c:pt idx="96131">
                  <c:v>1.4271600000000001E-2</c:v>
                </c:pt>
                <c:pt idx="96132">
                  <c:v>1.32686E-2</c:v>
                </c:pt>
                <c:pt idx="96133">
                  <c:v>1.2249899999999999E-2</c:v>
                </c:pt>
                <c:pt idx="96134">
                  <c:v>1.12181E-2</c:v>
                </c:pt>
                <c:pt idx="96135">
                  <c:v>1.01753E-2</c:v>
                </c:pt>
                <c:pt idx="96136" formatCode="0.00E+00">
                  <c:v>9.12403E-3</c:v>
                </c:pt>
                <c:pt idx="96137" formatCode="0.00E+00">
                  <c:v>8.0665800000000003E-3</c:v>
                </c:pt>
                <c:pt idx="96138" formatCode="0.00E+00">
                  <c:v>7.0053199999999998E-3</c:v>
                </c:pt>
                <c:pt idx="96139" formatCode="0.00E+00">
                  <c:v>5.94262E-3</c:v>
                </c:pt>
                <c:pt idx="96140" formatCode="0.00E+00">
                  <c:v>4.8808000000000002E-3</c:v>
                </c:pt>
                <c:pt idx="96141" formatCode="0.00E+00">
                  <c:v>3.8222199999999999E-3</c:v>
                </c:pt>
                <c:pt idx="96142" formatCode="0.00E+00">
                  <c:v>2.7691700000000001E-3</c:v>
                </c:pt>
                <c:pt idx="96143" formatCode="0.00E+00">
                  <c:v>1.72397E-3</c:v>
                </c:pt>
                <c:pt idx="96144" formatCode="0.00E+00">
                  <c:v>6.8886299999999995E-4</c:v>
                </c:pt>
                <c:pt idx="96145" formatCode="0.00E+00">
                  <c:v>-3.3390200000000002E-4</c:v>
                </c:pt>
                <c:pt idx="96146" formatCode="0.00E+00">
                  <c:v>-1.34213E-3</c:v>
                </c:pt>
                <c:pt idx="96147" formatCode="0.00E+00">
                  <c:v>-2.33365E-3</c:v>
                </c:pt>
                <c:pt idx="96148" formatCode="0.00E+00">
                  <c:v>-3.3063400000000001E-3</c:v>
                </c:pt>
                <c:pt idx="96149" formatCode="0.00E+00">
                  <c:v>-4.2581399999999997E-3</c:v>
                </c:pt>
                <c:pt idx="96150" formatCode="0.00E+00">
                  <c:v>-5.1870199999999997E-3</c:v>
                </c:pt>
                <c:pt idx="96151" formatCode="0.00E+00">
                  <c:v>-6.09101E-3</c:v>
                </c:pt>
                <c:pt idx="96152" formatCode="0.00E+00">
                  <c:v>-6.9682099999999999E-3</c:v>
                </c:pt>
                <c:pt idx="96153" formatCode="0.00E+00">
                  <c:v>-7.8167500000000008E-3</c:v>
                </c:pt>
                <c:pt idx="96154" formatCode="0.00E+00">
                  <c:v>-8.6348599999999994E-3</c:v>
                </c:pt>
                <c:pt idx="96155" formatCode="0.00E+00">
                  <c:v>-9.4208199999999999E-3</c:v>
                </c:pt>
                <c:pt idx="96156">
                  <c:v>-1.0173E-2</c:v>
                </c:pt>
                <c:pt idx="96157">
                  <c:v>-1.08898E-2</c:v>
                </c:pt>
                <c:pt idx="96158">
                  <c:v>-1.15697E-2</c:v>
                </c:pt>
                <c:pt idx="96159">
                  <c:v>-1.2211400000000001E-2</c:v>
                </c:pt>
                <c:pt idx="96160">
                  <c:v>-1.2813400000000001E-2</c:v>
                </c:pt>
                <c:pt idx="96161">
                  <c:v>-1.33746E-2</c:v>
                </c:pt>
                <c:pt idx="96162">
                  <c:v>-1.38938E-2</c:v>
                </c:pt>
                <c:pt idx="96163">
                  <c:v>-1.43699E-2</c:v>
                </c:pt>
                <c:pt idx="96164">
                  <c:v>-1.48018E-2</c:v>
                </c:pt>
                <c:pt idx="96165">
                  <c:v>-1.51889E-2</c:v>
                </c:pt>
                <c:pt idx="96166">
                  <c:v>-1.55301E-2</c:v>
                </c:pt>
                <c:pt idx="96167">
                  <c:v>-1.5824899999999999E-2</c:v>
                </c:pt>
                <c:pt idx="96168">
                  <c:v>-1.6072599999999999E-2</c:v>
                </c:pt>
                <c:pt idx="96169">
                  <c:v>-1.6272700000000001E-2</c:v>
                </c:pt>
                <c:pt idx="96170">
                  <c:v>-1.6424899999999999E-2</c:v>
                </c:pt>
                <c:pt idx="96171">
                  <c:v>-1.65287E-2</c:v>
                </c:pt>
                <c:pt idx="96172">
                  <c:v>-1.6584000000000002E-2</c:v>
                </c:pt>
                <c:pt idx="96173">
                  <c:v>-1.65907E-2</c:v>
                </c:pt>
                <c:pt idx="96174">
                  <c:v>-1.65487E-2</c:v>
                </c:pt>
                <c:pt idx="96175">
                  <c:v>-1.6458199999999999E-2</c:v>
                </c:pt>
                <c:pt idx="96176">
                  <c:v>-1.6319299999999998E-2</c:v>
                </c:pt>
                <c:pt idx="96177">
                  <c:v>-1.6132299999999999E-2</c:v>
                </c:pt>
                <c:pt idx="96178">
                  <c:v>-1.5897700000000001E-2</c:v>
                </c:pt>
                <c:pt idx="96179">
                  <c:v>-1.56157E-2</c:v>
                </c:pt>
                <c:pt idx="96180">
                  <c:v>-1.52871E-2</c:v>
                </c:pt>
                <c:pt idx="96181">
                  <c:v>-1.49126E-2</c:v>
                </c:pt>
                <c:pt idx="96182">
                  <c:v>-1.44928E-2</c:v>
                </c:pt>
                <c:pt idx="96183">
                  <c:v>-1.40286E-2</c:v>
                </c:pt>
                <c:pt idx="96184">
                  <c:v>-1.3521E-2</c:v>
                </c:pt>
                <c:pt idx="96185">
                  <c:v>-1.2971099999999999E-2</c:v>
                </c:pt>
                <c:pt idx="96186">
                  <c:v>-1.23798E-2</c:v>
                </c:pt>
                <c:pt idx="96187">
                  <c:v>-1.17485E-2</c:v>
                </c:pt>
                <c:pt idx="96188">
                  <c:v>-1.1078299999999999E-2</c:v>
                </c:pt>
                <c:pt idx="96189">
                  <c:v>-1.0370799999999999E-2</c:v>
                </c:pt>
                <c:pt idx="96190" formatCode="0.00E+00">
                  <c:v>-9.6272700000000003E-3</c:v>
                </c:pt>
                <c:pt idx="96191" formatCode="0.00E+00">
                  <c:v>-8.8492699999999994E-3</c:v>
                </c:pt>
                <c:pt idx="96192" formatCode="0.00E+00">
                  <c:v>-8.0383899999999994E-3</c:v>
                </c:pt>
                <c:pt idx="96193" formatCode="0.00E+00">
                  <c:v>-7.1962600000000003E-3</c:v>
                </c:pt>
                <c:pt idx="96194" formatCode="0.00E+00">
                  <c:v>-6.3246200000000004E-3</c:v>
                </c:pt>
                <c:pt idx="96195" formatCode="0.00E+00">
                  <c:v>-5.4252299999999996E-3</c:v>
                </c:pt>
                <c:pt idx="96196" formatCode="0.00E+00">
                  <c:v>-4.49994E-3</c:v>
                </c:pt>
                <c:pt idx="96197" formatCode="0.00E+00">
                  <c:v>-3.5506299999999999E-3</c:v>
                </c:pt>
                <c:pt idx="96198" formatCode="0.00E+00">
                  <c:v>-2.5792300000000001E-3</c:v>
                </c:pt>
                <c:pt idx="96199" formatCode="0.00E+00">
                  <c:v>-1.58775E-3</c:v>
                </c:pt>
                <c:pt idx="96200" formatCode="0.00E+00">
                  <c:v>-5.7819200000000005E-4</c:v>
                </c:pt>
                <c:pt idx="96201" formatCode="0.00E+00">
                  <c:v>4.4735800000000002E-4</c:v>
                </c:pt>
                <c:pt idx="96202" formatCode="0.00E+00">
                  <c:v>1.4867999999999999E-3</c:v>
                </c:pt>
                <c:pt idx="96203" formatCode="0.00E+00">
                  <c:v>2.5379999999999999E-3</c:v>
                </c:pt>
                <c:pt idx="96204" formatCode="0.00E+00">
                  <c:v>3.5988000000000001E-3</c:v>
                </c:pt>
                <c:pt idx="96205" formatCode="0.00E+00">
                  <c:v>4.66702E-3</c:v>
                </c:pt>
                <c:pt idx="96206" formatCode="0.00E+00">
                  <c:v>5.7404400000000003E-3</c:v>
                </c:pt>
                <c:pt idx="96207" formatCode="0.00E+00">
                  <c:v>6.8168600000000001E-3</c:v>
                </c:pt>
                <c:pt idx="96208" formatCode="0.00E+00">
                  <c:v>7.8940399999999997E-3</c:v>
                </c:pt>
                <c:pt idx="96209" formatCode="0.00E+00">
                  <c:v>8.9697500000000003E-3</c:v>
                </c:pt>
                <c:pt idx="96210">
                  <c:v>1.00418E-2</c:v>
                </c:pt>
                <c:pt idx="96211">
                  <c:v>1.1107799999999999E-2</c:v>
                </c:pt>
                <c:pt idx="96212">
                  <c:v>1.21657E-2</c:v>
                </c:pt>
                <c:pt idx="96213">
                  <c:v>1.32132E-2</c:v>
                </c:pt>
                <c:pt idx="96214">
                  <c:v>1.42481E-2</c:v>
                </c:pt>
                <c:pt idx="96215">
                  <c:v>1.52683E-2</c:v>
                </c:pt>
                <c:pt idx="96216">
                  <c:v>1.6271500000000001E-2</c:v>
                </c:pt>
                <c:pt idx="96217">
                  <c:v>1.7255699999999999E-2</c:v>
                </c:pt>
                <c:pt idx="96218">
                  <c:v>1.8218700000000001E-2</c:v>
                </c:pt>
                <c:pt idx="96219">
                  <c:v>1.9158499999999998E-2</c:v>
                </c:pt>
                <c:pt idx="96220">
                  <c:v>2.00731E-2</c:v>
                </c:pt>
                <c:pt idx="96221">
                  <c:v>2.0960400000000001E-2</c:v>
                </c:pt>
                <c:pt idx="96222">
                  <c:v>2.1818500000000001E-2</c:v>
                </c:pt>
                <c:pt idx="96223">
                  <c:v>2.2645599999999998E-2</c:v>
                </c:pt>
                <c:pt idx="96224">
                  <c:v>2.34399E-2</c:v>
                </c:pt>
                <c:pt idx="96225">
                  <c:v>2.4199399999999999E-2</c:v>
                </c:pt>
                <c:pt idx="96226">
                  <c:v>2.4922699999999999E-2</c:v>
                </c:pt>
                <c:pt idx="96227">
                  <c:v>2.5607899999999999E-2</c:v>
                </c:pt>
                <c:pt idx="96228">
                  <c:v>2.6253499999999999E-2</c:v>
                </c:pt>
                <c:pt idx="96229">
                  <c:v>2.6858E-2</c:v>
                </c:pt>
                <c:pt idx="96230">
                  <c:v>2.742E-2</c:v>
                </c:pt>
                <c:pt idx="96231">
                  <c:v>2.79382E-2</c:v>
                </c:pt>
                <c:pt idx="96232">
                  <c:v>2.8411100000000002E-2</c:v>
                </c:pt>
                <c:pt idx="96233">
                  <c:v>2.8837700000000001E-2</c:v>
                </c:pt>
                <c:pt idx="96234">
                  <c:v>2.9216800000000001E-2</c:v>
                </c:pt>
                <c:pt idx="96235">
                  <c:v>2.9547400000000001E-2</c:v>
                </c:pt>
                <c:pt idx="96236">
                  <c:v>2.9828500000000001E-2</c:v>
                </c:pt>
                <c:pt idx="96237">
                  <c:v>3.00594E-2</c:v>
                </c:pt>
                <c:pt idx="96238">
                  <c:v>3.0239200000000001E-2</c:v>
                </c:pt>
                <c:pt idx="96239">
                  <c:v>3.03672E-2</c:v>
                </c:pt>
                <c:pt idx="96240">
                  <c:v>3.0443000000000001E-2</c:v>
                </c:pt>
                <c:pt idx="96241">
                  <c:v>3.0466E-2</c:v>
                </c:pt>
                <c:pt idx="96242">
                  <c:v>3.0435799999999999E-2</c:v>
                </c:pt>
                <c:pt idx="96243">
                  <c:v>3.0352199999999999E-2</c:v>
                </c:pt>
                <c:pt idx="96244">
                  <c:v>3.0214899999999999E-2</c:v>
                </c:pt>
                <c:pt idx="96245">
                  <c:v>3.0023999999999999E-2</c:v>
                </c:pt>
                <c:pt idx="96246">
                  <c:v>2.9779300000000002E-2</c:v>
                </c:pt>
                <c:pt idx="96247">
                  <c:v>2.94811E-2</c:v>
                </c:pt>
                <c:pt idx="96248">
                  <c:v>2.9129499999999999E-2</c:v>
                </c:pt>
                <c:pt idx="96249">
                  <c:v>2.8724800000000002E-2</c:v>
                </c:pt>
                <c:pt idx="96250">
                  <c:v>2.8267400000000002E-2</c:v>
                </c:pt>
                <c:pt idx="96251">
                  <c:v>2.7757899999999999E-2</c:v>
                </c:pt>
                <c:pt idx="96252">
                  <c:v>2.71968E-2</c:v>
                </c:pt>
                <c:pt idx="96253">
                  <c:v>2.6584799999999999E-2</c:v>
                </c:pt>
                <c:pt idx="96254">
                  <c:v>2.5922799999999999E-2</c:v>
                </c:pt>
                <c:pt idx="96255">
                  <c:v>2.5211600000000001E-2</c:v>
                </c:pt>
                <c:pt idx="96256">
                  <c:v>2.4452100000000001E-2</c:v>
                </c:pt>
                <c:pt idx="96257">
                  <c:v>2.36455E-2</c:v>
                </c:pt>
                <c:pt idx="96258">
                  <c:v>2.2792900000000001E-2</c:v>
                </c:pt>
                <c:pt idx="96259">
                  <c:v>2.1895600000000001E-2</c:v>
                </c:pt>
                <c:pt idx="96260">
                  <c:v>2.0954799999999999E-2</c:v>
                </c:pt>
                <c:pt idx="96261">
                  <c:v>1.9972E-2</c:v>
                </c:pt>
                <c:pt idx="96262">
                  <c:v>1.8948599999999999E-2</c:v>
                </c:pt>
                <c:pt idx="96263">
                  <c:v>1.7886300000000001E-2</c:v>
                </c:pt>
                <c:pt idx="96264">
                  <c:v>1.6786599999999999E-2</c:v>
                </c:pt>
                <c:pt idx="96265">
                  <c:v>1.56513E-2</c:v>
                </c:pt>
                <c:pt idx="96266">
                  <c:v>1.4482200000000001E-2</c:v>
                </c:pt>
                <c:pt idx="96267">
                  <c:v>1.3280999999999999E-2</c:v>
                </c:pt>
                <c:pt idx="96268">
                  <c:v>1.2049799999999999E-2</c:v>
                </c:pt>
                <c:pt idx="96269">
                  <c:v>1.07904E-2</c:v>
                </c:pt>
                <c:pt idx="96270" formatCode="0.00E+00">
                  <c:v>9.5048500000000005E-3</c:v>
                </c:pt>
                <c:pt idx="96271" formatCode="0.00E+00">
                  <c:v>8.1952899999999992E-3</c:v>
                </c:pt>
                <c:pt idx="96272" formatCode="0.00E+00">
                  <c:v>6.8637899999999998E-3</c:v>
                </c:pt>
                <c:pt idx="96273" formatCode="0.00E+00">
                  <c:v>5.5125299999999999E-3</c:v>
                </c:pt>
                <c:pt idx="96274" formatCode="0.00E+00">
                  <c:v>4.1437100000000001E-3</c:v>
                </c:pt>
                <c:pt idx="96275" formatCode="0.00E+00">
                  <c:v>2.7595599999999999E-3</c:v>
                </c:pt>
                <c:pt idx="96276" formatCode="0.00E+00">
                  <c:v>1.36236E-3</c:v>
                </c:pt>
                <c:pt idx="96277" formatCode="0.00E+00">
                  <c:v>-4.5580200000000001E-5</c:v>
                </c:pt>
                <c:pt idx="96278" formatCode="0.00E+00">
                  <c:v>-1.4619399999999999E-3</c:v>
                </c:pt>
                <c:pt idx="96279" formatCode="0.00E+00">
                  <c:v>-2.8843800000000002E-3</c:v>
                </c:pt>
                <c:pt idx="96280" formatCode="0.00E+00">
                  <c:v>-4.31052E-3</c:v>
                </c:pt>
                <c:pt idx="96281" formatCode="0.00E+00">
                  <c:v>-5.738E-3</c:v>
                </c:pt>
                <c:pt idx="96282" formatCode="0.00E+00">
                  <c:v>-7.1644200000000003E-3</c:v>
                </c:pt>
                <c:pt idx="96283" formatCode="0.00E+00">
                  <c:v>-8.5874000000000002E-3</c:v>
                </c:pt>
                <c:pt idx="96284">
                  <c:v>-1.0004600000000001E-2</c:v>
                </c:pt>
                <c:pt idx="96285">
                  <c:v>-1.14135E-2</c:v>
                </c:pt>
                <c:pt idx="96286">
                  <c:v>-1.2811899999999999E-2</c:v>
                </c:pt>
                <c:pt idx="96287">
                  <c:v>-1.41973E-2</c:v>
                </c:pt>
                <c:pt idx="96288">
                  <c:v>-1.55674E-2</c:v>
                </c:pt>
                <c:pt idx="96289">
                  <c:v>-1.6920000000000001E-2</c:v>
                </c:pt>
                <c:pt idx="96290">
                  <c:v>-1.8252600000000001E-2</c:v>
                </c:pt>
                <c:pt idx="96291">
                  <c:v>-1.9563000000000001E-2</c:v>
                </c:pt>
                <c:pt idx="96292">
                  <c:v>-2.0849099999999999E-2</c:v>
                </c:pt>
                <c:pt idx="96293">
                  <c:v>-2.21085E-2</c:v>
                </c:pt>
                <c:pt idx="96294">
                  <c:v>-2.3339200000000001E-2</c:v>
                </c:pt>
                <c:pt idx="96295">
                  <c:v>-2.4539100000000001E-2</c:v>
                </c:pt>
                <c:pt idx="96296">
                  <c:v>-2.5706E-2</c:v>
                </c:pt>
                <c:pt idx="96297">
                  <c:v>-2.6838000000000001E-2</c:v>
                </c:pt>
                <c:pt idx="96298">
                  <c:v>-2.7933099999999999E-2</c:v>
                </c:pt>
                <c:pt idx="96299">
                  <c:v>-2.8989399999999999E-2</c:v>
                </c:pt>
                <c:pt idx="96300">
                  <c:v>-3.0005199999999999E-2</c:v>
                </c:pt>
                <c:pt idx="96301">
                  <c:v>-3.0978599999999998E-2</c:v>
                </c:pt>
                <c:pt idx="96302">
                  <c:v>-3.1907999999999999E-2</c:v>
                </c:pt>
                <c:pt idx="96303">
                  <c:v>-3.27917E-2</c:v>
                </c:pt>
                <c:pt idx="96304">
                  <c:v>-3.36283E-2</c:v>
                </c:pt>
                <c:pt idx="96305">
                  <c:v>-3.4416099999999998E-2</c:v>
                </c:pt>
                <c:pt idx="96306">
                  <c:v>-3.5153999999999998E-2</c:v>
                </c:pt>
                <c:pt idx="96307">
                  <c:v>-3.5840400000000001E-2</c:v>
                </c:pt>
                <c:pt idx="96308">
                  <c:v>-3.6474399999999997E-2</c:v>
                </c:pt>
                <c:pt idx="96309">
                  <c:v>-3.70546E-2</c:v>
                </c:pt>
                <c:pt idx="96310">
                  <c:v>-3.7580200000000001E-2</c:v>
                </c:pt>
                <c:pt idx="96311">
                  <c:v>-3.8050100000000003E-2</c:v>
                </c:pt>
                <c:pt idx="96312">
                  <c:v>-3.8463499999999998E-2</c:v>
                </c:pt>
                <c:pt idx="96313">
                  <c:v>-3.8819600000000003E-2</c:v>
                </c:pt>
                <c:pt idx="96314">
                  <c:v>-3.9117800000000001E-2</c:v>
                </c:pt>
                <c:pt idx="96315">
                  <c:v>-3.93576E-2</c:v>
                </c:pt>
                <c:pt idx="96316">
                  <c:v>-3.9538400000000001E-2</c:v>
                </c:pt>
                <c:pt idx="96317">
                  <c:v>-3.9659899999999998E-2</c:v>
                </c:pt>
                <c:pt idx="96318">
                  <c:v>-3.9721800000000002E-2</c:v>
                </c:pt>
                <c:pt idx="96319">
                  <c:v>-3.9724099999999998E-2</c:v>
                </c:pt>
                <c:pt idx="96320">
                  <c:v>-3.96665E-2</c:v>
                </c:pt>
                <c:pt idx="96321">
                  <c:v>-3.95492E-2</c:v>
                </c:pt>
                <c:pt idx="96322">
                  <c:v>-3.9372400000000002E-2</c:v>
                </c:pt>
                <c:pt idx="96323">
                  <c:v>-3.91361E-2</c:v>
                </c:pt>
                <c:pt idx="96324">
                  <c:v>-3.8840899999999998E-2</c:v>
                </c:pt>
                <c:pt idx="96325">
                  <c:v>-3.8487199999999999E-2</c:v>
                </c:pt>
                <c:pt idx="96326">
                  <c:v>-3.8075400000000002E-2</c:v>
                </c:pt>
                <c:pt idx="96327">
                  <c:v>-3.7606199999999999E-2</c:v>
                </c:pt>
                <c:pt idx="96328">
                  <c:v>-3.7080399999999999E-2</c:v>
                </c:pt>
                <c:pt idx="96329">
                  <c:v>-3.6498900000000001E-2</c:v>
                </c:pt>
                <c:pt idx="96330">
                  <c:v>-3.5862400000000003E-2</c:v>
                </c:pt>
                <c:pt idx="96331">
                  <c:v>-3.5172099999999998E-2</c:v>
                </c:pt>
                <c:pt idx="96332">
                  <c:v>-3.4429099999999997E-2</c:v>
                </c:pt>
                <c:pt idx="96333">
                  <c:v>-3.3634600000000001E-2</c:v>
                </c:pt>
                <c:pt idx="96334">
                  <c:v>-3.2789899999999997E-2</c:v>
                </c:pt>
                <c:pt idx="96335">
                  <c:v>-3.1896300000000002E-2</c:v>
                </c:pt>
                <c:pt idx="96336">
                  <c:v>-3.0955300000000002E-2</c:v>
                </c:pt>
                <c:pt idx="96337">
                  <c:v>-2.9968499999999999E-2</c:v>
                </c:pt>
                <c:pt idx="96338">
                  <c:v>-2.8937399999999999E-2</c:v>
                </c:pt>
                <c:pt idx="96339">
                  <c:v>-2.7863800000000001E-2</c:v>
                </c:pt>
                <c:pt idx="96340">
                  <c:v>-2.67494E-2</c:v>
                </c:pt>
                <c:pt idx="96341">
                  <c:v>-2.55961E-2</c:v>
                </c:pt>
                <c:pt idx="96342">
                  <c:v>-2.4405699999999999E-2</c:v>
                </c:pt>
                <c:pt idx="96343">
                  <c:v>-2.3180300000000001E-2</c:v>
                </c:pt>
                <c:pt idx="96344">
                  <c:v>-2.1921699999999999E-2</c:v>
                </c:pt>
                <c:pt idx="96345">
                  <c:v>-2.06322E-2</c:v>
                </c:pt>
                <c:pt idx="96346">
                  <c:v>-1.9313799999999999E-2</c:v>
                </c:pt>
                <c:pt idx="96347">
                  <c:v>-1.7968700000000001E-2</c:v>
                </c:pt>
                <c:pt idx="96348">
                  <c:v>-1.6599099999999999E-2</c:v>
                </c:pt>
                <c:pt idx="96349">
                  <c:v>-1.52073E-2</c:v>
                </c:pt>
                <c:pt idx="96350">
                  <c:v>-1.37956E-2</c:v>
                </c:pt>
                <c:pt idx="96351">
                  <c:v>-1.23663E-2</c:v>
                </c:pt>
                <c:pt idx="96352">
                  <c:v>-1.0921699999999999E-2</c:v>
                </c:pt>
                <c:pt idx="96353" formatCode="0.00E+00">
                  <c:v>-9.46432E-3</c:v>
                </c:pt>
                <c:pt idx="96354" formatCode="0.00E+00">
                  <c:v>-7.9964400000000005E-3</c:v>
                </c:pt>
                <c:pt idx="96355" formatCode="0.00E+00">
                  <c:v>-6.5205100000000002E-3</c:v>
                </c:pt>
                <c:pt idx="96356" formatCode="0.00E+00">
                  <c:v>-5.0389600000000003E-3</c:v>
                </c:pt>
                <c:pt idx="96357" formatCode="0.00E+00">
                  <c:v>-3.5542400000000002E-3</c:v>
                </c:pt>
                <c:pt idx="96358" formatCode="0.00E+00">
                  <c:v>-2.0687700000000002E-3</c:v>
                </c:pt>
                <c:pt idx="96359" formatCode="0.00E+00">
                  <c:v>-5.8499599999999995E-4</c:v>
                </c:pt>
                <c:pt idx="96360" formatCode="0.00E+00">
                  <c:v>8.9464700000000004E-4</c:v>
                </c:pt>
                <c:pt idx="96361" formatCode="0.00E+00">
                  <c:v>2.3677400000000001E-3</c:v>
                </c:pt>
                <c:pt idx="96362" formatCode="0.00E+00">
                  <c:v>3.8318599999999999E-3</c:v>
                </c:pt>
                <c:pt idx="96363" formatCode="0.00E+00">
                  <c:v>5.2846200000000003E-3</c:v>
                </c:pt>
                <c:pt idx="96364" formatCode="0.00E+00">
                  <c:v>6.7236600000000002E-3</c:v>
                </c:pt>
                <c:pt idx="96365" formatCode="0.00E+00">
                  <c:v>8.1466200000000003E-3</c:v>
                </c:pt>
                <c:pt idx="96366" formatCode="0.00E+00">
                  <c:v>9.5511899999999993E-3</c:v>
                </c:pt>
                <c:pt idx="96367">
                  <c:v>1.09351E-2</c:v>
                </c:pt>
                <c:pt idx="96368">
                  <c:v>1.2296100000000001E-2</c:v>
                </c:pt>
                <c:pt idx="96369">
                  <c:v>1.3631900000000001E-2</c:v>
                </c:pt>
                <c:pt idx="96370">
                  <c:v>1.4940500000000001E-2</c:v>
                </c:pt>
                <c:pt idx="96371">
                  <c:v>1.62197E-2</c:v>
                </c:pt>
                <c:pt idx="96372">
                  <c:v>1.7467400000000001E-2</c:v>
                </c:pt>
                <c:pt idx="96373">
                  <c:v>1.8681799999999998E-2</c:v>
                </c:pt>
                <c:pt idx="96374">
                  <c:v>1.9860699999999998E-2</c:v>
                </c:pt>
                <c:pt idx="96375">
                  <c:v>2.1002400000000001E-2</c:v>
                </c:pt>
                <c:pt idx="96376">
                  <c:v>2.2105E-2</c:v>
                </c:pt>
                <c:pt idx="96377">
                  <c:v>2.3166800000000001E-2</c:v>
                </c:pt>
                <c:pt idx="96378">
                  <c:v>2.4186099999999999E-2</c:v>
                </c:pt>
                <c:pt idx="96379">
                  <c:v>2.51614E-2</c:v>
                </c:pt>
                <c:pt idx="96380">
                  <c:v>2.6091E-2</c:v>
                </c:pt>
                <c:pt idx="96381">
                  <c:v>2.69737E-2</c:v>
                </c:pt>
                <c:pt idx="96382">
                  <c:v>2.7807999999999999E-2</c:v>
                </c:pt>
                <c:pt idx="96383">
                  <c:v>2.8592599999999999E-2</c:v>
                </c:pt>
                <c:pt idx="96384">
                  <c:v>2.9326399999999999E-2</c:v>
                </c:pt>
                <c:pt idx="96385">
                  <c:v>3.0008400000000001E-2</c:v>
                </c:pt>
                <c:pt idx="96386">
                  <c:v>3.0637399999999999E-2</c:v>
                </c:pt>
                <c:pt idx="96387">
                  <c:v>3.12126E-2</c:v>
                </c:pt>
                <c:pt idx="96388">
                  <c:v>3.17331E-2</c:v>
                </c:pt>
                <c:pt idx="96389">
                  <c:v>3.2198299999999999E-2</c:v>
                </c:pt>
                <c:pt idx="96390">
                  <c:v>3.26076E-2</c:v>
                </c:pt>
                <c:pt idx="96391">
                  <c:v>3.2960299999999998E-2</c:v>
                </c:pt>
                <c:pt idx="96392">
                  <c:v>3.3256099999999997E-2</c:v>
                </c:pt>
                <c:pt idx="96393">
                  <c:v>3.3494700000000002E-2</c:v>
                </c:pt>
                <c:pt idx="96394">
                  <c:v>3.3675799999999999E-2</c:v>
                </c:pt>
                <c:pt idx="96395">
                  <c:v>3.3799299999999997E-2</c:v>
                </c:pt>
                <c:pt idx="96396">
                  <c:v>3.3865199999999998E-2</c:v>
                </c:pt>
                <c:pt idx="96397">
                  <c:v>3.3873500000000001E-2</c:v>
                </c:pt>
                <c:pt idx="96398">
                  <c:v>3.38245E-2</c:v>
                </c:pt>
                <c:pt idx="96399">
                  <c:v>3.37183E-2</c:v>
                </c:pt>
                <c:pt idx="96400">
                  <c:v>3.3555399999999999E-2</c:v>
                </c:pt>
                <c:pt idx="96401">
                  <c:v>3.3336200000000003E-2</c:v>
                </c:pt>
                <c:pt idx="96402">
                  <c:v>3.3061300000000002E-2</c:v>
                </c:pt>
                <c:pt idx="96403">
                  <c:v>3.2731400000000001E-2</c:v>
                </c:pt>
                <c:pt idx="96404">
                  <c:v>3.23472E-2</c:v>
                </c:pt>
                <c:pt idx="96405">
                  <c:v>3.19095E-2</c:v>
                </c:pt>
                <c:pt idx="96406">
                  <c:v>3.14194E-2</c:v>
                </c:pt>
                <c:pt idx="96407">
                  <c:v>3.0877700000000001E-2</c:v>
                </c:pt>
                <c:pt idx="96408">
                  <c:v>3.0285699999999999E-2</c:v>
                </c:pt>
                <c:pt idx="96409">
                  <c:v>2.9644500000000001E-2</c:v>
                </c:pt>
                <c:pt idx="96410">
                  <c:v>2.8955499999999999E-2</c:v>
                </c:pt>
                <c:pt idx="96411">
                  <c:v>2.8219999999999999E-2</c:v>
                </c:pt>
                <c:pt idx="96412">
                  <c:v>2.7439399999999999E-2</c:v>
                </c:pt>
                <c:pt idx="96413">
                  <c:v>2.6615300000000001E-2</c:v>
                </c:pt>
                <c:pt idx="96414">
                  <c:v>2.5749299999999999E-2</c:v>
                </c:pt>
                <c:pt idx="96415">
                  <c:v>2.4843E-2</c:v>
                </c:pt>
                <c:pt idx="96416">
                  <c:v>2.3898099999999999E-2</c:v>
                </c:pt>
                <c:pt idx="96417">
                  <c:v>2.2916499999999999E-2</c:v>
                </c:pt>
                <c:pt idx="96418">
                  <c:v>2.1900099999999999E-2</c:v>
                </c:pt>
                <c:pt idx="96419">
                  <c:v>2.08507E-2</c:v>
                </c:pt>
                <c:pt idx="96420">
                  <c:v>1.9770300000000001E-2</c:v>
                </c:pt>
                <c:pt idx="96421">
                  <c:v>1.8660900000000001E-2</c:v>
                </c:pt>
                <c:pt idx="96422">
                  <c:v>1.7524700000000001E-2</c:v>
                </c:pt>
                <c:pt idx="96423">
                  <c:v>1.6363599999999999E-2</c:v>
                </c:pt>
                <c:pt idx="96424">
                  <c:v>1.51799E-2</c:v>
                </c:pt>
                <c:pt idx="96425">
                  <c:v>1.39758E-2</c:v>
                </c:pt>
                <c:pt idx="96426">
                  <c:v>1.2753499999999999E-2</c:v>
                </c:pt>
                <c:pt idx="96427">
                  <c:v>1.15152E-2</c:v>
                </c:pt>
                <c:pt idx="96428">
                  <c:v>1.02632E-2</c:v>
                </c:pt>
                <c:pt idx="96429" formatCode="0.00E+00">
                  <c:v>8.9997700000000007E-3</c:v>
                </c:pt>
                <c:pt idx="96430" formatCode="0.00E+00">
                  <c:v>7.7272599999999997E-3</c:v>
                </c:pt>
                <c:pt idx="96431" formatCode="0.00E+00">
                  <c:v>6.4479799999999999E-3</c:v>
                </c:pt>
                <c:pt idx="96432" formatCode="0.00E+00">
                  <c:v>5.1642499999999996E-3</c:v>
                </c:pt>
                <c:pt idx="96433" formatCode="0.00E+00">
                  <c:v>3.8784000000000002E-3</c:v>
                </c:pt>
                <c:pt idx="96434" formatCode="0.00E+00">
                  <c:v>2.5927699999999999E-3</c:v>
                </c:pt>
                <c:pt idx="96435" formatCode="0.00E+00">
                  <c:v>1.30967E-3</c:v>
                </c:pt>
                <c:pt idx="96436" formatCode="0.00E+00">
                  <c:v>3.14444E-5</c:v>
                </c:pt>
                <c:pt idx="96437" formatCode="0.00E+00">
                  <c:v>-1.2396200000000001E-3</c:v>
                </c:pt>
                <c:pt idx="96438" formatCode="0.00E+00">
                  <c:v>-2.5012300000000001E-3</c:v>
                </c:pt>
                <c:pt idx="96439" formatCode="0.00E+00">
                  <c:v>-3.7511100000000002E-3</c:v>
                </c:pt>
                <c:pt idx="96440" formatCode="0.00E+00">
                  <c:v>-4.9870299999999999E-3</c:v>
                </c:pt>
                <c:pt idx="96441" formatCode="0.00E+00">
                  <c:v>-6.2067600000000004E-3</c:v>
                </c:pt>
                <c:pt idx="96442" formatCode="0.00E+00">
                  <c:v>-7.4081299999999997E-3</c:v>
                </c:pt>
                <c:pt idx="96443" formatCode="0.00E+00">
                  <c:v>-8.5889899999999995E-3</c:v>
                </c:pt>
                <c:pt idx="96444" formatCode="0.00E+00">
                  <c:v>-9.7472400000000008E-3</c:v>
                </c:pt>
                <c:pt idx="96445">
                  <c:v>-1.0880799999999999E-2</c:v>
                </c:pt>
                <c:pt idx="96446">
                  <c:v>-1.19877E-2</c:v>
                </c:pt>
                <c:pt idx="96447">
                  <c:v>-1.30659E-2</c:v>
                </c:pt>
                <c:pt idx="96448">
                  <c:v>-1.41136E-2</c:v>
                </c:pt>
                <c:pt idx="96449">
                  <c:v>-1.51288E-2</c:v>
                </c:pt>
                <c:pt idx="96450">
                  <c:v>-1.6109800000000001E-2</c:v>
                </c:pt>
                <c:pt idx="96451">
                  <c:v>-1.7054900000000001E-2</c:v>
                </c:pt>
                <c:pt idx="96452">
                  <c:v>-1.79624E-2</c:v>
                </c:pt>
                <c:pt idx="96453">
                  <c:v>-1.8830699999999999E-2</c:v>
                </c:pt>
                <c:pt idx="96454">
                  <c:v>-1.96583E-2</c:v>
                </c:pt>
                <c:pt idx="96455">
                  <c:v>-2.0443800000000002E-2</c:v>
                </c:pt>
                <c:pt idx="96456">
                  <c:v>-2.1185699999999998E-2</c:v>
                </c:pt>
                <c:pt idx="96457">
                  <c:v>-2.18829E-2</c:v>
                </c:pt>
                <c:pt idx="96458">
                  <c:v>-2.2533999999999998E-2</c:v>
                </c:pt>
                <c:pt idx="96459">
                  <c:v>-2.3137999999999999E-2</c:v>
                </c:pt>
                <c:pt idx="96460">
                  <c:v>-2.36939E-2</c:v>
                </c:pt>
                <c:pt idx="96461">
                  <c:v>-2.4200699999999999E-2</c:v>
                </c:pt>
                <c:pt idx="96462">
                  <c:v>-2.4657499999999999E-2</c:v>
                </c:pt>
                <c:pt idx="96463">
                  <c:v>-2.5063599999999998E-2</c:v>
                </c:pt>
                <c:pt idx="96464">
                  <c:v>-2.5418300000000001E-2</c:v>
                </c:pt>
                <c:pt idx="96465">
                  <c:v>-2.5721000000000001E-2</c:v>
                </c:pt>
                <c:pt idx="96466">
                  <c:v>-2.5971299999999999E-2</c:v>
                </c:pt>
                <c:pt idx="96467">
                  <c:v>-2.61687E-2</c:v>
                </c:pt>
                <c:pt idx="96468">
                  <c:v>-2.63129E-2</c:v>
                </c:pt>
                <c:pt idx="96469">
                  <c:v>-2.6403800000000002E-2</c:v>
                </c:pt>
                <c:pt idx="96470">
                  <c:v>-2.6441300000000001E-2</c:v>
                </c:pt>
                <c:pt idx="96471">
                  <c:v>-2.6425299999999999E-2</c:v>
                </c:pt>
                <c:pt idx="96472">
                  <c:v>-2.6355900000000002E-2</c:v>
                </c:pt>
                <c:pt idx="96473">
                  <c:v>-2.6233300000000001E-2</c:v>
                </c:pt>
                <c:pt idx="96474">
                  <c:v>-2.6057799999999999E-2</c:v>
                </c:pt>
                <c:pt idx="96475">
                  <c:v>-2.5829700000000001E-2</c:v>
                </c:pt>
                <c:pt idx="96476">
                  <c:v>-2.5549599999999999E-2</c:v>
                </c:pt>
                <c:pt idx="96477">
                  <c:v>-2.5218000000000001E-2</c:v>
                </c:pt>
                <c:pt idx="96478">
                  <c:v>-2.48355E-2</c:v>
                </c:pt>
                <c:pt idx="96479">
                  <c:v>-2.4402900000000002E-2</c:v>
                </c:pt>
                <c:pt idx="96480">
                  <c:v>-2.3921000000000001E-2</c:v>
                </c:pt>
                <c:pt idx="96481">
                  <c:v>-2.33908E-2</c:v>
                </c:pt>
                <c:pt idx="96482">
                  <c:v>-2.2813199999999999E-2</c:v>
                </c:pt>
                <c:pt idx="96483">
                  <c:v>-2.2189299999999999E-2</c:v>
                </c:pt>
                <c:pt idx="96484">
                  <c:v>-2.1520399999999999E-2</c:v>
                </c:pt>
                <c:pt idx="96485">
                  <c:v>-2.0807599999999999E-2</c:v>
                </c:pt>
                <c:pt idx="96486">
                  <c:v>-2.0052299999999999E-2</c:v>
                </c:pt>
                <c:pt idx="96487">
                  <c:v>-1.9255899999999999E-2</c:v>
                </c:pt>
                <c:pt idx="96488">
                  <c:v>-1.8419999999999999E-2</c:v>
                </c:pt>
                <c:pt idx="96489">
                  <c:v>-1.75459E-2</c:v>
                </c:pt>
                <c:pt idx="96490">
                  <c:v>-1.6635500000000001E-2</c:v>
                </c:pt>
                <c:pt idx="96491">
                  <c:v>-1.5690200000000001E-2</c:v>
                </c:pt>
                <c:pt idx="96492">
                  <c:v>-1.4711999999999999E-2</c:v>
                </c:pt>
                <c:pt idx="96493">
                  <c:v>-1.3702499999999999E-2</c:v>
                </c:pt>
                <c:pt idx="96494">
                  <c:v>-1.26637E-2</c:v>
                </c:pt>
                <c:pt idx="96495">
                  <c:v>-1.15975E-2</c:v>
                </c:pt>
                <c:pt idx="96496">
                  <c:v>-1.05057E-2</c:v>
                </c:pt>
                <c:pt idx="96497" formatCode="0.00E+00">
                  <c:v>-9.3905299999999994E-3</c:v>
                </c:pt>
                <c:pt idx="96498" formatCode="0.00E+00">
                  <c:v>-8.2538799999999999E-3</c:v>
                </c:pt>
                <c:pt idx="96499" formatCode="0.00E+00">
                  <c:v>-7.0978899999999999E-3</c:v>
                </c:pt>
                <c:pt idx="96500" formatCode="0.00E+00">
                  <c:v>-5.92466E-3</c:v>
                </c:pt>
                <c:pt idx="96501" formatCode="0.00E+00">
                  <c:v>-4.7363500000000003E-3</c:v>
                </c:pt>
                <c:pt idx="96502" formatCode="0.00E+00">
                  <c:v>-3.5351200000000001E-3</c:v>
                </c:pt>
                <c:pt idx="96503" formatCode="0.00E+00">
                  <c:v>-2.3231800000000002E-3</c:v>
                </c:pt>
                <c:pt idx="96504" formatCode="0.00E+00">
                  <c:v>-1.1027400000000001E-3</c:v>
                </c:pt>
                <c:pt idx="96505" formatCode="0.00E+00">
                  <c:v>1.2397100000000001E-4</c:v>
                </c:pt>
                <c:pt idx="96506" formatCode="0.00E+00">
                  <c:v>1.3547100000000001E-3</c:v>
                </c:pt>
                <c:pt idx="96507" formatCode="0.00E+00">
                  <c:v>2.5872299999999998E-3</c:v>
                </c:pt>
                <c:pt idx="96508" formatCode="0.00E+00">
                  <c:v>3.81928E-3</c:v>
                </c:pt>
                <c:pt idx="96509" formatCode="0.00E+00">
                  <c:v>5.0486100000000003E-3</c:v>
                </c:pt>
                <c:pt idx="96510" formatCode="0.00E+00">
                  <c:v>6.2729700000000001E-3</c:v>
                </c:pt>
                <c:pt idx="96511" formatCode="0.00E+00">
                  <c:v>7.4901200000000003E-3</c:v>
                </c:pt>
                <c:pt idx="96512" formatCode="0.00E+00">
                  <c:v>8.6978400000000001E-3</c:v>
                </c:pt>
                <c:pt idx="96513" formatCode="0.00E+00">
                  <c:v>9.8939300000000004E-3</c:v>
                </c:pt>
                <c:pt idx="96514">
                  <c:v>1.10762E-2</c:v>
                </c:pt>
                <c:pt idx="96515">
                  <c:v>1.22425E-2</c:v>
                </c:pt>
                <c:pt idx="96516">
                  <c:v>1.3390600000000001E-2</c:v>
                </c:pt>
                <c:pt idx="96517">
                  <c:v>1.45186E-2</c:v>
                </c:pt>
                <c:pt idx="96518">
                  <c:v>1.56242E-2</c:v>
                </c:pt>
                <c:pt idx="96519">
                  <c:v>1.6705500000000002E-2</c:v>
                </c:pt>
                <c:pt idx="96520">
                  <c:v>1.7760499999999999E-2</c:v>
                </c:pt>
                <c:pt idx="96521">
                  <c:v>1.87873E-2</c:v>
                </c:pt>
                <c:pt idx="96522">
                  <c:v>1.97839E-2</c:v>
                </c:pt>
                <c:pt idx="96523">
                  <c:v>2.07485E-2</c:v>
                </c:pt>
                <c:pt idx="96524">
                  <c:v>2.1679400000000001E-2</c:v>
                </c:pt>
                <c:pt idx="96525">
                  <c:v>2.2574799999999999E-2</c:v>
                </c:pt>
                <c:pt idx="96526">
                  <c:v>2.3432999999999999E-2</c:v>
                </c:pt>
                <c:pt idx="96527">
                  <c:v>2.42525E-2</c:v>
                </c:pt>
                <c:pt idx="96528">
                  <c:v>2.50317E-2</c:v>
                </c:pt>
                <c:pt idx="96529">
                  <c:v>2.5769199999999999E-2</c:v>
                </c:pt>
                <c:pt idx="96530">
                  <c:v>2.64636E-2</c:v>
                </c:pt>
                <c:pt idx="96531">
                  <c:v>2.7113499999999999E-2</c:v>
                </c:pt>
                <c:pt idx="96532">
                  <c:v>2.7717800000000001E-2</c:v>
                </c:pt>
                <c:pt idx="96533">
                  <c:v>2.82752E-2</c:v>
                </c:pt>
                <c:pt idx="96534">
                  <c:v>2.87847E-2</c:v>
                </c:pt>
                <c:pt idx="96535">
                  <c:v>2.9245400000000001E-2</c:v>
                </c:pt>
                <c:pt idx="96536">
                  <c:v>2.9656200000000001E-2</c:v>
                </c:pt>
                <c:pt idx="96537">
                  <c:v>3.0016399999999999E-2</c:v>
                </c:pt>
                <c:pt idx="96538">
                  <c:v>3.0325299999999999E-2</c:v>
                </c:pt>
                <c:pt idx="96539">
                  <c:v>3.05822E-2</c:v>
                </c:pt>
                <c:pt idx="96540">
                  <c:v>3.0786500000000001E-2</c:v>
                </c:pt>
                <c:pt idx="96541">
                  <c:v>3.0937699999999999E-2</c:v>
                </c:pt>
                <c:pt idx="96542">
                  <c:v>3.10356E-2</c:v>
                </c:pt>
                <c:pt idx="96543">
                  <c:v>3.1079800000000001E-2</c:v>
                </c:pt>
                <c:pt idx="96544">
                  <c:v>3.1070199999999999E-2</c:v>
                </c:pt>
                <c:pt idx="96545">
                  <c:v>3.1006599999999999E-2</c:v>
                </c:pt>
                <c:pt idx="96546">
                  <c:v>3.0889E-2</c:v>
                </c:pt>
                <c:pt idx="96547">
                  <c:v>3.0717600000000001E-2</c:v>
                </c:pt>
                <c:pt idx="96548">
                  <c:v>3.0492399999999999E-2</c:v>
                </c:pt>
                <c:pt idx="96549">
                  <c:v>3.0213899999999998E-2</c:v>
                </c:pt>
                <c:pt idx="96550">
                  <c:v>2.9882300000000001E-2</c:v>
                </c:pt>
                <c:pt idx="96551">
                  <c:v>2.9498099999999999E-2</c:v>
                </c:pt>
                <c:pt idx="96552">
                  <c:v>2.9061799999999999E-2</c:v>
                </c:pt>
                <c:pt idx="96553">
                  <c:v>2.8574200000000001E-2</c:v>
                </c:pt>
                <c:pt idx="96554">
                  <c:v>2.80358E-2</c:v>
                </c:pt>
                <c:pt idx="96555">
                  <c:v>2.7447599999999999E-2</c:v>
                </c:pt>
                <c:pt idx="96556">
                  <c:v>2.6810400000000002E-2</c:v>
                </c:pt>
                <c:pt idx="96557">
                  <c:v>2.6125099999999998E-2</c:v>
                </c:pt>
                <c:pt idx="96558">
                  <c:v>2.5392899999999999E-2</c:v>
                </c:pt>
                <c:pt idx="96559">
                  <c:v>2.4615000000000001E-2</c:v>
                </c:pt>
                <c:pt idx="96560">
                  <c:v>2.3792399999999998E-2</c:v>
                </c:pt>
                <c:pt idx="96561">
                  <c:v>2.2926499999999999E-2</c:v>
                </c:pt>
                <c:pt idx="96562">
                  <c:v>2.2018699999999999E-2</c:v>
                </c:pt>
                <c:pt idx="96563">
                  <c:v>2.10704E-2</c:v>
                </c:pt>
                <c:pt idx="96564">
                  <c:v>2.00831E-2</c:v>
                </c:pt>
                <c:pt idx="96565">
                  <c:v>1.90583E-2</c:v>
                </c:pt>
                <c:pt idx="96566">
                  <c:v>1.7997800000000001E-2</c:v>
                </c:pt>
                <c:pt idx="96567">
                  <c:v>1.69032E-2</c:v>
                </c:pt>
                <c:pt idx="96568">
                  <c:v>1.57763E-2</c:v>
                </c:pt>
                <c:pt idx="96569">
                  <c:v>1.46188E-2</c:v>
                </c:pt>
                <c:pt idx="96570">
                  <c:v>1.3432599999999999E-2</c:v>
                </c:pt>
                <c:pt idx="96571">
                  <c:v>1.2219600000000001E-2</c:v>
                </c:pt>
                <c:pt idx="96572">
                  <c:v>1.09818E-2</c:v>
                </c:pt>
                <c:pt idx="96573" formatCode="0.00E+00">
                  <c:v>9.7211799999999994E-3</c:v>
                </c:pt>
                <c:pt idx="96574" formatCode="0.00E+00">
                  <c:v>8.4397099999999996E-3</c:v>
                </c:pt>
                <c:pt idx="96575" formatCode="0.00E+00">
                  <c:v>7.1394900000000001E-3</c:v>
                </c:pt>
                <c:pt idx="96576" formatCode="0.00E+00">
                  <c:v>5.8225999999999998E-3</c:v>
                </c:pt>
                <c:pt idx="96577" formatCode="0.00E+00">
                  <c:v>4.4911600000000001E-3</c:v>
                </c:pt>
                <c:pt idx="96578" formatCode="0.00E+00">
                  <c:v>3.14731E-3</c:v>
                </c:pt>
                <c:pt idx="96579" formatCode="0.00E+00">
                  <c:v>1.7932099999999999E-3</c:v>
                </c:pt>
                <c:pt idx="96580" formatCode="0.00E+00">
                  <c:v>4.3102899999999998E-4</c:v>
                </c:pt>
                <c:pt idx="96581" formatCode="0.00E+00">
                  <c:v>-9.3703199999999997E-4</c:v>
                </c:pt>
                <c:pt idx="96582" formatCode="0.00E+00">
                  <c:v>-2.3087799999999999E-3</c:v>
                </c:pt>
                <c:pt idx="96583" formatCode="0.00E+00">
                  <c:v>-3.6820199999999998E-3</c:v>
                </c:pt>
                <c:pt idx="96584" formatCode="0.00E+00">
                  <c:v>-5.0545299999999998E-3</c:v>
                </c:pt>
                <c:pt idx="96585" formatCode="0.00E+00">
                  <c:v>-6.4241400000000001E-3</c:v>
                </c:pt>
                <c:pt idx="96586" formatCode="0.00E+00">
                  <c:v>-7.7886300000000004E-3</c:v>
                </c:pt>
                <c:pt idx="96587" formatCode="0.00E+00">
                  <c:v>-9.1458200000000007E-3</c:v>
                </c:pt>
                <c:pt idx="96588">
                  <c:v>-1.04936E-2</c:v>
                </c:pt>
                <c:pt idx="96589">
                  <c:v>-1.18297E-2</c:v>
                </c:pt>
                <c:pt idx="96590">
                  <c:v>-1.3152E-2</c:v>
                </c:pt>
                <c:pt idx="96591">
                  <c:v>-1.44586E-2</c:v>
                </c:pt>
                <c:pt idx="96592">
                  <c:v>-1.57471E-2</c:v>
                </c:pt>
                <c:pt idx="96593">
                  <c:v>-1.7015800000000001E-2</c:v>
                </c:pt>
                <c:pt idx="96594">
                  <c:v>-1.8262400000000002E-2</c:v>
                </c:pt>
                <c:pt idx="96595">
                  <c:v>-1.9484999999999999E-2</c:v>
                </c:pt>
                <c:pt idx="96596">
                  <c:v>-2.06818E-2</c:v>
                </c:pt>
                <c:pt idx="96597">
                  <c:v>-2.1850700000000001E-2</c:v>
                </c:pt>
                <c:pt idx="96598">
                  <c:v>-2.2990099999999999E-2</c:v>
                </c:pt>
                <c:pt idx="96599">
                  <c:v>-2.4098000000000001E-2</c:v>
                </c:pt>
                <c:pt idx="96600">
                  <c:v>-2.5172799999999999E-2</c:v>
                </c:pt>
                <c:pt idx="96601">
                  <c:v>-2.6212800000000001E-2</c:v>
                </c:pt>
                <c:pt idx="96602">
                  <c:v>-2.7216299999999999E-2</c:v>
                </c:pt>
                <c:pt idx="96603">
                  <c:v>-2.8181899999999999E-2</c:v>
                </c:pt>
                <c:pt idx="96604">
                  <c:v>-2.9107899999999999E-2</c:v>
                </c:pt>
                <c:pt idx="96605">
                  <c:v>-2.9992999999999999E-2</c:v>
                </c:pt>
                <c:pt idx="96606">
                  <c:v>-3.0835899999999999E-2</c:v>
                </c:pt>
                <c:pt idx="96607">
                  <c:v>-3.1635200000000002E-2</c:v>
                </c:pt>
                <c:pt idx="96608">
                  <c:v>-3.23897E-2</c:v>
                </c:pt>
                <c:pt idx="96609">
                  <c:v>-3.3098299999999997E-2</c:v>
                </c:pt>
                <c:pt idx="96610">
                  <c:v>-3.3759900000000002E-2</c:v>
                </c:pt>
                <c:pt idx="96611">
                  <c:v>-3.4373599999999997E-2</c:v>
                </c:pt>
                <c:pt idx="96612">
                  <c:v>-3.4938400000000001E-2</c:v>
                </c:pt>
                <c:pt idx="96613">
                  <c:v>-3.5453600000000002E-2</c:v>
                </c:pt>
                <c:pt idx="96614">
                  <c:v>-3.59183E-2</c:v>
                </c:pt>
                <c:pt idx="96615">
                  <c:v>-3.63319E-2</c:v>
                </c:pt>
                <c:pt idx="96616">
                  <c:v>-3.6693900000000002E-2</c:v>
                </c:pt>
                <c:pt idx="96617">
                  <c:v>-3.7003800000000003E-2</c:v>
                </c:pt>
                <c:pt idx="96618">
                  <c:v>-3.7261099999999998E-2</c:v>
                </c:pt>
                <c:pt idx="96619">
                  <c:v>-3.7465600000000002E-2</c:v>
                </c:pt>
                <c:pt idx="96620">
                  <c:v>-3.7616900000000002E-2</c:v>
                </c:pt>
                <c:pt idx="96621">
                  <c:v>-3.7715100000000001E-2</c:v>
                </c:pt>
                <c:pt idx="96622">
                  <c:v>-3.7759899999999999E-2</c:v>
                </c:pt>
                <c:pt idx="96623">
                  <c:v>-3.77515E-2</c:v>
                </c:pt>
                <c:pt idx="96624">
                  <c:v>-3.7690000000000001E-2</c:v>
                </c:pt>
                <c:pt idx="96625">
                  <c:v>-3.7575499999999998E-2</c:v>
                </c:pt>
                <c:pt idx="96626">
                  <c:v>-3.7408299999999998E-2</c:v>
                </c:pt>
                <c:pt idx="96627">
                  <c:v>-3.7188800000000001E-2</c:v>
                </c:pt>
                <c:pt idx="96628">
                  <c:v>-3.6917499999999999E-2</c:v>
                </c:pt>
                <c:pt idx="96629">
                  <c:v>-3.65949E-2</c:v>
                </c:pt>
                <c:pt idx="96630">
                  <c:v>-3.6221499999999997E-2</c:v>
                </c:pt>
                <c:pt idx="96631">
                  <c:v>-3.5798200000000002E-2</c:v>
                </c:pt>
                <c:pt idx="96632">
                  <c:v>-3.5325599999999999E-2</c:v>
                </c:pt>
                <c:pt idx="96633">
                  <c:v>-3.4804599999999998E-2</c:v>
                </c:pt>
                <c:pt idx="96634">
                  <c:v>-3.4236200000000001E-2</c:v>
                </c:pt>
                <c:pt idx="96635">
                  <c:v>-3.36213E-2</c:v>
                </c:pt>
                <c:pt idx="96636">
                  <c:v>-3.2960999999999997E-2</c:v>
                </c:pt>
                <c:pt idx="96637">
                  <c:v>-3.2256399999999998E-2</c:v>
                </c:pt>
                <c:pt idx="96638">
                  <c:v>-3.1508799999999997E-2</c:v>
                </c:pt>
                <c:pt idx="96639">
                  <c:v>-3.0719300000000001E-2</c:v>
                </c:pt>
                <c:pt idx="96640">
                  <c:v>-2.98894E-2</c:v>
                </c:pt>
                <c:pt idx="96641">
                  <c:v>-2.9020399999999998E-2</c:v>
                </c:pt>
                <c:pt idx="96642">
                  <c:v>-2.8113800000000001E-2</c:v>
                </c:pt>
                <c:pt idx="96643">
                  <c:v>-2.7171000000000001E-2</c:v>
                </c:pt>
                <c:pt idx="96644">
                  <c:v>-2.61937E-2</c:v>
                </c:pt>
                <c:pt idx="96645">
                  <c:v>-2.5183400000000002E-2</c:v>
                </c:pt>
                <c:pt idx="96646">
                  <c:v>-2.4141699999999999E-2</c:v>
                </c:pt>
                <c:pt idx="96647">
                  <c:v>-2.3070400000000001E-2</c:v>
                </c:pt>
                <c:pt idx="96648">
                  <c:v>-2.19712E-2</c:v>
                </c:pt>
                <c:pt idx="96649">
                  <c:v>-2.0845900000000001E-2</c:v>
                </c:pt>
                <c:pt idx="96650">
                  <c:v>-1.9696200000000001E-2</c:v>
                </c:pt>
                <c:pt idx="96651">
                  <c:v>-1.8523999999999999E-2</c:v>
                </c:pt>
                <c:pt idx="96652">
                  <c:v>-1.7331099999999999E-2</c:v>
                </c:pt>
                <c:pt idx="96653">
                  <c:v>-1.6119499999999998E-2</c:v>
                </c:pt>
                <c:pt idx="96654">
                  <c:v>-1.4891E-2</c:v>
                </c:pt>
                <c:pt idx="96655">
                  <c:v>-1.3647599999999999E-2</c:v>
                </c:pt>
                <c:pt idx="96656">
                  <c:v>-1.23911E-2</c:v>
                </c:pt>
                <c:pt idx="96657">
                  <c:v>-1.1123600000000001E-2</c:v>
                </c:pt>
                <c:pt idx="96658" formatCode="0.00E+00">
                  <c:v>-9.8469999999999999E-3</c:v>
                </c:pt>
                <c:pt idx="96659" formatCode="0.00E+00">
                  <c:v>-8.5632399999999997E-3</c:v>
                </c:pt>
                <c:pt idx="96660" formatCode="0.00E+00">
                  <c:v>-7.2742800000000002E-3</c:v>
                </c:pt>
                <c:pt idx="96661" formatCode="0.00E+00">
                  <c:v>-5.9820899999999998E-3</c:v>
                </c:pt>
                <c:pt idx="96662" formatCode="0.00E+00">
                  <c:v>-4.6886000000000002E-3</c:v>
                </c:pt>
                <c:pt idx="96663" formatCode="0.00E+00">
                  <c:v>-3.3957800000000002E-3</c:v>
                </c:pt>
                <c:pt idx="96664" formatCode="0.00E+00">
                  <c:v>-2.10553E-3</c:v>
                </c:pt>
                <c:pt idx="96665" formatCode="0.00E+00">
                  <c:v>-8.1977500000000002E-4</c:v>
                </c:pt>
                <c:pt idx="96666" formatCode="0.00E+00">
                  <c:v>4.5959100000000003E-4</c:v>
                </c:pt>
                <c:pt idx="96667" formatCode="0.00E+00">
                  <c:v>1.7306999999999999E-3</c:v>
                </c:pt>
                <c:pt idx="96668" formatCode="0.00E+00">
                  <c:v>2.9916999999999999E-3</c:v>
                </c:pt>
                <c:pt idx="96669" formatCode="0.00E+00">
                  <c:v>4.2407800000000004E-3</c:v>
                </c:pt>
                <c:pt idx="96670" formatCode="0.00E+00">
                  <c:v>5.4761499999999999E-3</c:v>
                </c:pt>
                <c:pt idx="96671" formatCode="0.00E+00">
                  <c:v>6.6960500000000003E-3</c:v>
                </c:pt>
                <c:pt idx="96672" formatCode="0.00E+00">
                  <c:v>7.8987699999999994E-3</c:v>
                </c:pt>
                <c:pt idx="96673" formatCode="0.00E+00">
                  <c:v>9.0826399999999995E-3</c:v>
                </c:pt>
                <c:pt idx="96674">
                  <c:v>1.0246E-2</c:v>
                </c:pt>
                <c:pt idx="96675">
                  <c:v>1.13873E-2</c:v>
                </c:pt>
                <c:pt idx="96676">
                  <c:v>1.2505E-2</c:v>
                </c:pt>
                <c:pt idx="96677">
                  <c:v>1.35975E-2</c:v>
                </c:pt>
                <c:pt idx="96678">
                  <c:v>1.4663499999999999E-2</c:v>
                </c:pt>
                <c:pt idx="96679">
                  <c:v>1.57016E-2</c:v>
                </c:pt>
                <c:pt idx="96680">
                  <c:v>1.6710300000000001E-2</c:v>
                </c:pt>
                <c:pt idx="96681">
                  <c:v>1.7688599999999999E-2</c:v>
                </c:pt>
                <c:pt idx="96682">
                  <c:v>1.8634999999999999E-2</c:v>
                </c:pt>
                <c:pt idx="96683">
                  <c:v>1.9548599999999999E-2</c:v>
                </c:pt>
                <c:pt idx="96684">
                  <c:v>2.0428100000000001E-2</c:v>
                </c:pt>
                <c:pt idx="96685">
                  <c:v>2.1272599999999999E-2</c:v>
                </c:pt>
                <c:pt idx="96686">
                  <c:v>2.2081199999999999E-2</c:v>
                </c:pt>
                <c:pt idx="96687">
                  <c:v>2.2852899999999999E-2</c:v>
                </c:pt>
                <c:pt idx="96688">
                  <c:v>2.3586800000000002E-2</c:v>
                </c:pt>
                <c:pt idx="96689">
                  <c:v>2.4282399999999999E-2</c:v>
                </c:pt>
                <c:pt idx="96690">
                  <c:v>2.4938800000000001E-2</c:v>
                </c:pt>
                <c:pt idx="96691">
                  <c:v>2.5555499999999998E-2</c:v>
                </c:pt>
                <c:pt idx="96692">
                  <c:v>2.61319E-2</c:v>
                </c:pt>
                <c:pt idx="96693">
                  <c:v>2.66676E-2</c:v>
                </c:pt>
                <c:pt idx="96694">
                  <c:v>2.7162200000000001E-2</c:v>
                </c:pt>
                <c:pt idx="96695">
                  <c:v>2.7615299999999999E-2</c:v>
                </c:pt>
                <c:pt idx="96696">
                  <c:v>2.8026700000000002E-2</c:v>
                </c:pt>
                <c:pt idx="96697">
                  <c:v>2.8396299999999999E-2</c:v>
                </c:pt>
                <c:pt idx="96698">
                  <c:v>2.87239E-2</c:v>
                </c:pt>
                <c:pt idx="96699">
                  <c:v>2.9009400000000001E-2</c:v>
                </c:pt>
                <c:pt idx="96700">
                  <c:v>2.9253100000000001E-2</c:v>
                </c:pt>
                <c:pt idx="96701">
                  <c:v>2.94548E-2</c:v>
                </c:pt>
                <c:pt idx="96702">
                  <c:v>2.9614999999999999E-2</c:v>
                </c:pt>
                <c:pt idx="96703">
                  <c:v>2.9733699999999998E-2</c:v>
                </c:pt>
                <c:pt idx="96704">
                  <c:v>2.9811299999999999E-2</c:v>
                </c:pt>
                <c:pt idx="96705">
                  <c:v>2.9848199999999998E-2</c:v>
                </c:pt>
                <c:pt idx="96706">
                  <c:v>2.9844900000000001E-2</c:v>
                </c:pt>
                <c:pt idx="96707">
                  <c:v>2.98018E-2</c:v>
                </c:pt>
                <c:pt idx="96708">
                  <c:v>2.9719599999999999E-2</c:v>
                </c:pt>
                <c:pt idx="96709">
                  <c:v>2.9598900000000001E-2</c:v>
                </c:pt>
                <c:pt idx="96710">
                  <c:v>2.9440500000000001E-2</c:v>
                </c:pt>
                <c:pt idx="96711">
                  <c:v>2.9245E-2</c:v>
                </c:pt>
                <c:pt idx="96712">
                  <c:v>2.9013299999999999E-2</c:v>
                </c:pt>
                <c:pt idx="96713">
                  <c:v>2.8746299999999999E-2</c:v>
                </c:pt>
                <c:pt idx="96714">
                  <c:v>2.8444899999999999E-2</c:v>
                </c:pt>
                <c:pt idx="96715">
                  <c:v>2.811E-2</c:v>
                </c:pt>
                <c:pt idx="96716">
                  <c:v>2.7742800000000001E-2</c:v>
                </c:pt>
                <c:pt idx="96717">
                  <c:v>2.7344299999999998E-2</c:v>
                </c:pt>
                <c:pt idx="96718">
                  <c:v>2.6915600000000001E-2</c:v>
                </c:pt>
                <c:pt idx="96719">
                  <c:v>2.6457899999999999E-2</c:v>
                </c:pt>
                <c:pt idx="96720">
                  <c:v>2.59723E-2</c:v>
                </c:pt>
                <c:pt idx="96721">
                  <c:v>2.5460099999999999E-2</c:v>
                </c:pt>
                <c:pt idx="96722">
                  <c:v>2.49226E-2</c:v>
                </c:pt>
                <c:pt idx="96723">
                  <c:v>2.43611E-2</c:v>
                </c:pt>
                <c:pt idx="96724">
                  <c:v>2.37769E-2</c:v>
                </c:pt>
                <c:pt idx="96725">
                  <c:v>2.3171299999999999E-2</c:v>
                </c:pt>
                <c:pt idx="96726">
                  <c:v>2.2545800000000001E-2</c:v>
                </c:pt>
                <c:pt idx="96727">
                  <c:v>2.19016E-2</c:v>
                </c:pt>
                <c:pt idx="96728">
                  <c:v>2.12404E-2</c:v>
                </c:pt>
                <c:pt idx="96729">
                  <c:v>2.0563399999999999E-2</c:v>
                </c:pt>
                <c:pt idx="96730">
                  <c:v>1.98721E-2</c:v>
                </c:pt>
                <c:pt idx="96731">
                  <c:v>1.9168000000000001E-2</c:v>
                </c:pt>
                <c:pt idx="96732">
                  <c:v>1.84525E-2</c:v>
                </c:pt>
                <c:pt idx="96733">
                  <c:v>1.7727E-2</c:v>
                </c:pt>
                <c:pt idx="96734">
                  <c:v>1.6993100000000001E-2</c:v>
                </c:pt>
                <c:pt idx="96735">
                  <c:v>1.6252200000000001E-2</c:v>
                </c:pt>
                <c:pt idx="96736">
                  <c:v>1.55058E-2</c:v>
                </c:pt>
                <c:pt idx="96737">
                  <c:v>1.47552E-2</c:v>
                </c:pt>
                <c:pt idx="96738">
                  <c:v>1.4001899999999999E-2</c:v>
                </c:pt>
                <c:pt idx="96739">
                  <c:v>1.32473E-2</c:v>
                </c:pt>
                <c:pt idx="96740">
                  <c:v>1.2492899999999999E-2</c:v>
                </c:pt>
                <c:pt idx="96741">
                  <c:v>1.174E-2</c:v>
                </c:pt>
                <c:pt idx="96742">
                  <c:v>1.09899E-2</c:v>
                </c:pt>
                <c:pt idx="96743">
                  <c:v>1.0244100000000001E-2</c:v>
                </c:pt>
                <c:pt idx="96744" formatCode="0.00E+00">
                  <c:v>9.5037100000000003E-3</c:v>
                </c:pt>
                <c:pt idx="96745" formatCode="0.00E+00">
                  <c:v>8.7701500000000009E-3</c:v>
                </c:pt>
                <c:pt idx="96746" formatCode="0.00E+00">
                  <c:v>8.0446300000000005E-3</c:v>
                </c:pt>
                <c:pt idx="96747" formatCode="0.00E+00">
                  <c:v>7.3283699999999998E-3</c:v>
                </c:pt>
                <c:pt idx="96748" formatCode="0.00E+00">
                  <c:v>6.6225399999999997E-3</c:v>
                </c:pt>
                <c:pt idx="96749" formatCode="0.00E+00">
                  <c:v>5.9282800000000002E-3</c:v>
                </c:pt>
                <c:pt idx="96750" formatCode="0.00E+00">
                  <c:v>5.2467E-3</c:v>
                </c:pt>
                <c:pt idx="96751" formatCode="0.00E+00">
                  <c:v>4.5788499999999998E-3</c:v>
                </c:pt>
                <c:pt idx="96752" formatCode="0.00E+00">
                  <c:v>3.9257500000000004E-3</c:v>
                </c:pt>
                <c:pt idx="96753" formatCode="0.00E+00">
                  <c:v>3.2883700000000001E-3</c:v>
                </c:pt>
                <c:pt idx="96754" formatCode="0.00E+00">
                  <c:v>2.6676400000000002E-3</c:v>
                </c:pt>
                <c:pt idx="96755" formatCode="0.00E+00">
                  <c:v>2.06442E-3</c:v>
                </c:pt>
                <c:pt idx="96756" formatCode="0.00E+00">
                  <c:v>1.4795399999999999E-3</c:v>
                </c:pt>
                <c:pt idx="96757" formatCode="0.00E+00">
                  <c:v>9.1377600000000004E-4</c:v>
                </c:pt>
                <c:pt idx="96758" formatCode="0.00E+00">
                  <c:v>3.6785000000000002E-4</c:v>
                </c:pt>
                <c:pt idx="96759" formatCode="0.00E+00">
                  <c:v>-1.5757400000000001E-4</c:v>
                </c:pt>
                <c:pt idx="96760" formatCode="0.00E+00">
                  <c:v>-6.6188100000000001E-4</c:v>
                </c:pt>
                <c:pt idx="96761" formatCode="0.00E+00">
                  <c:v>-1.14452E-3</c:v>
                </c:pt>
                <c:pt idx="96762" formatCode="0.00E+00">
                  <c:v>-1.60498E-3</c:v>
                </c:pt>
                <c:pt idx="96763" formatCode="0.00E+00">
                  <c:v>-2.0428199999999999E-3</c:v>
                </c:pt>
                <c:pt idx="96764" formatCode="0.00E+00">
                  <c:v>-2.45766E-3</c:v>
                </c:pt>
                <c:pt idx="96765" formatCode="0.00E+00">
                  <c:v>-2.8491699999999998E-3</c:v>
                </c:pt>
                <c:pt idx="96766" formatCode="0.00E+00">
                  <c:v>-3.2170699999999998E-3</c:v>
                </c:pt>
                <c:pt idx="96767" formatCode="0.00E+00">
                  <c:v>-3.5611599999999998E-3</c:v>
                </c:pt>
                <c:pt idx="96768" formatCode="0.00E+00">
                  <c:v>-3.8812899999999999E-3</c:v>
                </c:pt>
                <c:pt idx="96769" formatCode="0.00E+00">
                  <c:v>-4.1773399999999999E-3</c:v>
                </c:pt>
                <c:pt idx="96770" formatCode="0.00E+00">
                  <c:v>-4.4492999999999998E-3</c:v>
                </c:pt>
                <c:pt idx="96771" formatCode="0.00E+00">
                  <c:v>-4.6971799999999996E-3</c:v>
                </c:pt>
                <c:pt idx="96772" formatCode="0.00E+00">
                  <c:v>-4.9210499999999997E-3</c:v>
                </c:pt>
                <c:pt idx="96773" formatCode="0.00E+00">
                  <c:v>-5.1210600000000002E-3</c:v>
                </c:pt>
                <c:pt idx="96774" formatCode="0.00E+00">
                  <c:v>-5.29738E-3</c:v>
                </c:pt>
                <c:pt idx="96775" formatCode="0.00E+00">
                  <c:v>-5.4502800000000001E-3</c:v>
                </c:pt>
                <c:pt idx="96776" formatCode="0.00E+00">
                  <c:v>-5.5800499999999996E-3</c:v>
                </c:pt>
                <c:pt idx="96777" formatCode="0.00E+00">
                  <c:v>-5.6870499999999999E-3</c:v>
                </c:pt>
                <c:pt idx="96778" formatCode="0.00E+00">
                  <c:v>-5.7716699999999996E-3</c:v>
                </c:pt>
                <c:pt idx="96779" formatCode="0.00E+00">
                  <c:v>-5.8343900000000001E-3</c:v>
                </c:pt>
                <c:pt idx="96780" formatCode="0.00E+00">
                  <c:v>-5.8757000000000002E-3</c:v>
                </c:pt>
                <c:pt idx="96781" formatCode="0.00E+00">
                  <c:v>-5.89618E-3</c:v>
                </c:pt>
                <c:pt idx="96782" formatCode="0.00E+00">
                  <c:v>-5.8964100000000004E-3</c:v>
                </c:pt>
                <c:pt idx="96783" formatCode="0.00E+00">
                  <c:v>-5.8770599999999999E-3</c:v>
                </c:pt>
                <c:pt idx="96784" formatCode="0.00E+00">
                  <c:v>-5.8387999999999999E-3</c:v>
                </c:pt>
                <c:pt idx="96785" formatCode="0.00E+00">
                  <c:v>-5.7823900000000001E-3</c:v>
                </c:pt>
                <c:pt idx="96786" formatCode="0.00E+00">
                  <c:v>-5.7086000000000003E-3</c:v>
                </c:pt>
                <c:pt idx="96787" formatCode="0.00E+00">
                  <c:v>-5.61824E-3</c:v>
                </c:pt>
                <c:pt idx="96788" formatCode="0.00E+00">
                  <c:v>-5.5121500000000004E-3</c:v>
                </c:pt>
                <c:pt idx="96789" formatCode="0.00E+00">
                  <c:v>-5.3912400000000003E-3</c:v>
                </c:pt>
                <c:pt idx="96790" formatCode="0.00E+00">
                  <c:v>-5.2564100000000004E-3</c:v>
                </c:pt>
                <c:pt idx="96791" formatCode="0.00E+00">
                  <c:v>-5.1086100000000004E-3</c:v>
                </c:pt>
                <c:pt idx="96792" formatCode="0.00E+00">
                  <c:v>-4.9488199999999996E-3</c:v>
                </c:pt>
                <c:pt idx="96793" formatCode="0.00E+00">
                  <c:v>-4.7780399999999999E-3</c:v>
                </c:pt>
                <c:pt idx="96794" formatCode="0.00E+00">
                  <c:v>-4.5972799999999996E-3</c:v>
                </c:pt>
                <c:pt idx="96795" formatCode="0.00E+00">
                  <c:v>-4.4076100000000002E-3</c:v>
                </c:pt>
                <c:pt idx="96796" formatCode="0.00E+00">
                  <c:v>-4.2100699999999998E-3</c:v>
                </c:pt>
                <c:pt idx="96797" formatCode="0.00E+00">
                  <c:v>-4.0057399999999998E-3</c:v>
                </c:pt>
                <c:pt idx="96798" formatCode="0.00E+00">
                  <c:v>-3.7957199999999998E-3</c:v>
                </c:pt>
                <c:pt idx="96799" formatCode="0.00E+00">
                  <c:v>-3.5811200000000001E-3</c:v>
                </c:pt>
                <c:pt idx="96800" formatCode="0.00E+00">
                  <c:v>-3.3630299999999999E-3</c:v>
                </c:pt>
                <c:pt idx="96801" formatCode="0.00E+00">
                  <c:v>-3.1425799999999999E-3</c:v>
                </c:pt>
                <c:pt idx="96802" formatCode="0.00E+00">
                  <c:v>-2.9208799999999998E-3</c:v>
                </c:pt>
                <c:pt idx="96803" formatCode="0.00E+00">
                  <c:v>-2.6990600000000001E-3</c:v>
                </c:pt>
                <c:pt idx="96804" formatCode="0.00E+00">
                  <c:v>-2.4782300000000001E-3</c:v>
                </c:pt>
                <c:pt idx="96805" formatCode="0.00E+00">
                  <c:v>-2.2594999999999998E-3</c:v>
                </c:pt>
                <c:pt idx="96806" formatCode="0.00E+00">
                  <c:v>-2.0439899999999999E-3</c:v>
                </c:pt>
                <c:pt idx="96807" formatCode="0.00E+00">
                  <c:v>-1.83278E-3</c:v>
                </c:pt>
                <c:pt idx="96808" formatCode="0.00E+00">
                  <c:v>-1.6269500000000001E-3</c:v>
                </c:pt>
                <c:pt idx="96809" formatCode="0.00E+00">
                  <c:v>-1.4275900000000001E-3</c:v>
                </c:pt>
                <c:pt idx="96810" formatCode="0.00E+00">
                  <c:v>-1.23573E-3</c:v>
                </c:pt>
                <c:pt idx="96811" formatCode="0.00E+00">
                  <c:v>-1.0524099999999999E-3</c:v>
                </c:pt>
                <c:pt idx="96812" formatCode="0.00E+00">
                  <c:v>-8.7864499999999995E-4</c:v>
                </c:pt>
                <c:pt idx="96813" formatCode="0.00E+00">
                  <c:v>-7.15411E-4</c:v>
                </c:pt>
                <c:pt idx="96814" formatCode="0.00E+00">
                  <c:v>-5.6367099999999996E-4</c:v>
                </c:pt>
                <c:pt idx="96815" formatCode="0.00E+00">
                  <c:v>-4.2435299999999998E-4</c:v>
                </c:pt>
                <c:pt idx="96816" formatCode="0.00E+00">
                  <c:v>-2.9835499999999999E-4</c:v>
                </c:pt>
                <c:pt idx="96817" formatCode="0.00E+00">
                  <c:v>-1.8654300000000001E-4</c:v>
                </c:pt>
                <c:pt idx="96818" formatCode="0.00E+00">
                  <c:v>-8.9746299999999998E-5</c:v>
                </c:pt>
                <c:pt idx="96819" formatCode="0.00E+00">
                  <c:v>-8.7574899999999997E-6</c:v>
                </c:pt>
                <c:pt idx="96820" formatCode="0.00E+00">
                  <c:v>5.5670100000000001E-5</c:v>
                </c:pt>
                <c:pt idx="96821" formatCode="0.00E+00">
                  <c:v>1.02824E-4</c:v>
                </c:pt>
                <c:pt idx="96822" formatCode="0.00E+00">
                  <c:v>1.3203499999999999E-4</c:v>
                </c:pt>
                <c:pt idx="96823" formatCode="0.00E+00">
                  <c:v>1.4267800000000001E-4</c:v>
                </c:pt>
                <c:pt idx="96824" formatCode="0.00E+00">
                  <c:v>1.3417299999999999E-4</c:v>
                </c:pt>
                <c:pt idx="96825" formatCode="0.00E+00">
                  <c:v>1.05989E-4</c:v>
                </c:pt>
                <c:pt idx="96826" formatCode="0.00E+00">
                  <c:v>5.7642100000000002E-5</c:v>
                </c:pt>
                <c:pt idx="96827" formatCode="0.00E+00">
                  <c:v>-1.13E-5</c:v>
                </c:pt>
                <c:pt idx="96828" formatCode="0.00E+00">
                  <c:v>-1.0121899999999999E-4</c:v>
                </c:pt>
                <c:pt idx="96829" formatCode="0.00E+00">
                  <c:v>-2.1244499999999999E-4</c:v>
                </c:pt>
                <c:pt idx="96830" formatCode="0.00E+00">
                  <c:v>-3.4525400000000003E-4</c:v>
                </c:pt>
                <c:pt idx="96831" formatCode="0.00E+00">
                  <c:v>-4.9986699999999998E-4</c:v>
                </c:pt>
                <c:pt idx="96832" formatCode="0.00E+00">
                  <c:v>-6.7645200000000002E-4</c:v>
                </c:pt>
                <c:pt idx="96833" formatCode="0.00E+00">
                  <c:v>-8.7512099999999997E-4</c:v>
                </c:pt>
                <c:pt idx="96834" formatCode="0.00E+00">
                  <c:v>-1.09593E-3</c:v>
                </c:pt>
                <c:pt idx="96835" formatCode="0.00E+00">
                  <c:v>-1.33887E-3</c:v>
                </c:pt>
                <c:pt idx="96836" formatCode="0.00E+00">
                  <c:v>-1.6038999999999999E-3</c:v>
                </c:pt>
                <c:pt idx="96837" formatCode="0.00E+00">
                  <c:v>-1.8908900000000001E-3</c:v>
                </c:pt>
                <c:pt idx="96838" formatCode="0.00E+00">
                  <c:v>-2.1996799999999999E-3</c:v>
                </c:pt>
                <c:pt idx="96839" formatCode="0.00E+00">
                  <c:v>-2.53003E-3</c:v>
                </c:pt>
                <c:pt idx="96840" formatCode="0.00E+00">
                  <c:v>-2.8816599999999999E-3</c:v>
                </c:pt>
                <c:pt idx="96841" formatCode="0.00E+00">
                  <c:v>-3.2542199999999999E-3</c:v>
                </c:pt>
                <c:pt idx="96842" formatCode="0.00E+00">
                  <c:v>-3.6473299999999998E-3</c:v>
                </c:pt>
                <c:pt idx="96843" formatCode="0.00E+00">
                  <c:v>-4.0605199999999998E-3</c:v>
                </c:pt>
                <c:pt idx="96844" formatCode="0.00E+00">
                  <c:v>-4.4932899999999996E-3</c:v>
                </c:pt>
                <c:pt idx="96845" formatCode="0.00E+00">
                  <c:v>-4.9450700000000002E-3</c:v>
                </c:pt>
                <c:pt idx="96846" formatCode="0.00E+00">
                  <c:v>-5.4152499999999999E-3</c:v>
                </c:pt>
                <c:pt idx="96847" formatCode="0.00E+00">
                  <c:v>-5.9031600000000002E-3</c:v>
                </c:pt>
                <c:pt idx="96848" formatCode="0.00E+00">
                  <c:v>-6.40808E-3</c:v>
                </c:pt>
                <c:pt idx="96849" formatCode="0.00E+00">
                  <c:v>-6.9292399999999997E-3</c:v>
                </c:pt>
                <c:pt idx="96850" formatCode="0.00E+00">
                  <c:v>-7.4658099999999998E-3</c:v>
                </c:pt>
                <c:pt idx="96851" formatCode="0.00E+00">
                  <c:v>-8.0169300000000002E-3</c:v>
                </c:pt>
                <c:pt idx="96852" formatCode="0.00E+00">
                  <c:v>-8.5816999999999994E-3</c:v>
                </c:pt>
                <c:pt idx="96853" formatCode="0.00E+00">
                  <c:v>-9.1591399999999996E-3</c:v>
                </c:pt>
                <c:pt idx="96854" formatCode="0.00E+00">
                  <c:v>-9.7482599999999999E-3</c:v>
                </c:pt>
                <c:pt idx="96855">
                  <c:v>-1.0348E-2</c:v>
                </c:pt>
                <c:pt idx="96856">
                  <c:v>-1.09573E-2</c:v>
                </c:pt>
                <c:pt idx="96857">
                  <c:v>-1.15751E-2</c:v>
                </c:pt>
                <c:pt idx="96858">
                  <c:v>-1.22002E-2</c:v>
                </c:pt>
                <c:pt idx="96859">
                  <c:v>-1.28313E-2</c:v>
                </c:pt>
                <c:pt idx="96860">
                  <c:v>-1.34673E-2</c:v>
                </c:pt>
                <c:pt idx="96861">
                  <c:v>-1.4107E-2</c:v>
                </c:pt>
                <c:pt idx="96862">
                  <c:v>-1.4749099999999999E-2</c:v>
                </c:pt>
                <c:pt idx="96863">
                  <c:v>-1.53922E-2</c:v>
                </c:pt>
                <c:pt idx="96864">
                  <c:v>-1.6035000000000001E-2</c:v>
                </c:pt>
                <c:pt idx="96865">
                  <c:v>-1.6676300000000002E-2</c:v>
                </c:pt>
                <c:pt idx="96866">
                  <c:v>-1.7314599999999999E-2</c:v>
                </c:pt>
                <c:pt idx="96867">
                  <c:v>-1.7948700000000001E-2</c:v>
                </c:pt>
                <c:pt idx="96868">
                  <c:v>-1.8577E-2</c:v>
                </c:pt>
                <c:pt idx="96869">
                  <c:v>-1.9198300000000001E-2</c:v>
                </c:pt>
                <c:pt idx="96870">
                  <c:v>-1.9811100000000002E-2</c:v>
                </c:pt>
                <c:pt idx="96871">
                  <c:v>-2.0414000000000002E-2</c:v>
                </c:pt>
                <c:pt idx="96872">
                  <c:v>-2.1005699999999999E-2</c:v>
                </c:pt>
                <c:pt idx="96873">
                  <c:v>-2.1584699999999998E-2</c:v>
                </c:pt>
                <c:pt idx="96874">
                  <c:v>-2.2149700000000001E-2</c:v>
                </c:pt>
                <c:pt idx="96875">
                  <c:v>-2.2699199999999999E-2</c:v>
                </c:pt>
                <c:pt idx="96876">
                  <c:v>-2.32319E-2</c:v>
                </c:pt>
                <c:pt idx="96877">
                  <c:v>-2.3746400000000001E-2</c:v>
                </c:pt>
                <c:pt idx="96878">
                  <c:v>-2.4241499999999999E-2</c:v>
                </c:pt>
                <c:pt idx="96879">
                  <c:v>-2.47157E-2</c:v>
                </c:pt>
                <c:pt idx="96880">
                  <c:v>-2.5167700000000001E-2</c:v>
                </c:pt>
                <c:pt idx="96881">
                  <c:v>-2.5596299999999999E-2</c:v>
                </c:pt>
                <c:pt idx="96882">
                  <c:v>-2.6000200000000001E-2</c:v>
                </c:pt>
                <c:pt idx="96883">
                  <c:v>-2.6378200000000001E-2</c:v>
                </c:pt>
                <c:pt idx="96884">
                  <c:v>-2.6729099999999999E-2</c:v>
                </c:pt>
                <c:pt idx="96885">
                  <c:v>-2.7051800000000001E-2</c:v>
                </c:pt>
                <c:pt idx="96886">
                  <c:v>-2.7345000000000001E-2</c:v>
                </c:pt>
                <c:pt idx="96887">
                  <c:v>-2.7607799999999998E-2</c:v>
                </c:pt>
                <c:pt idx="96888">
                  <c:v>-2.7838999999999999E-2</c:v>
                </c:pt>
                <c:pt idx="96889">
                  <c:v>-2.8037699999999999E-2</c:v>
                </c:pt>
                <c:pt idx="96890">
                  <c:v>-2.8202899999999999E-2</c:v>
                </c:pt>
                <c:pt idx="96891">
                  <c:v>-2.83337E-2</c:v>
                </c:pt>
                <c:pt idx="96892">
                  <c:v>-2.8429300000000001E-2</c:v>
                </c:pt>
                <c:pt idx="96893">
                  <c:v>-2.8488800000000002E-2</c:v>
                </c:pt>
                <c:pt idx="96894">
                  <c:v>-2.8511499999999999E-2</c:v>
                </c:pt>
                <c:pt idx="96895">
                  <c:v>-2.84967E-2</c:v>
                </c:pt>
                <c:pt idx="96896">
                  <c:v>-2.8443699999999999E-2</c:v>
                </c:pt>
                <c:pt idx="96897">
                  <c:v>-2.8352100000000002E-2</c:v>
                </c:pt>
                <c:pt idx="96898">
                  <c:v>-2.8221099999999999E-2</c:v>
                </c:pt>
                <c:pt idx="96899">
                  <c:v>-2.80504E-2</c:v>
                </c:pt>
                <c:pt idx="96900">
                  <c:v>-2.7839599999999999E-2</c:v>
                </c:pt>
                <c:pt idx="96901">
                  <c:v>-2.7588399999999999E-2</c:v>
                </c:pt>
                <c:pt idx="96902">
                  <c:v>-2.7296500000000001E-2</c:v>
                </c:pt>
                <c:pt idx="96903">
                  <c:v>-2.6963600000000001E-2</c:v>
                </c:pt>
                <c:pt idx="96904">
                  <c:v>-2.6589600000000001E-2</c:v>
                </c:pt>
                <c:pt idx="96905">
                  <c:v>-2.6174599999999999E-2</c:v>
                </c:pt>
                <c:pt idx="96906">
                  <c:v>-2.5718399999999999E-2</c:v>
                </c:pt>
                <c:pt idx="96907">
                  <c:v>-2.52211E-2</c:v>
                </c:pt>
                <c:pt idx="96908">
                  <c:v>-2.4683E-2</c:v>
                </c:pt>
                <c:pt idx="96909">
                  <c:v>-2.41041E-2</c:v>
                </c:pt>
                <c:pt idx="96910">
                  <c:v>-2.34848E-2</c:v>
                </c:pt>
                <c:pt idx="96911">
                  <c:v>-2.28253E-2</c:v>
                </c:pt>
                <c:pt idx="96912">
                  <c:v>-2.2126199999999999E-2</c:v>
                </c:pt>
                <c:pt idx="96913">
                  <c:v>-2.1387900000000001E-2</c:v>
                </c:pt>
                <c:pt idx="96914">
                  <c:v>-2.0611000000000001E-2</c:v>
                </c:pt>
                <c:pt idx="96915">
                  <c:v>-1.9796000000000001E-2</c:v>
                </c:pt>
                <c:pt idx="96916">
                  <c:v>-1.89438E-2</c:v>
                </c:pt>
                <c:pt idx="96917">
                  <c:v>-1.8054899999999999E-2</c:v>
                </c:pt>
                <c:pt idx="96918">
                  <c:v>-1.7130300000000001E-2</c:v>
                </c:pt>
                <c:pt idx="96919">
                  <c:v>-1.6170799999999999E-2</c:v>
                </c:pt>
                <c:pt idx="96920">
                  <c:v>-1.5177400000000001E-2</c:v>
                </c:pt>
                <c:pt idx="96921">
                  <c:v>-1.41511E-2</c:v>
                </c:pt>
                <c:pt idx="96922">
                  <c:v>-1.3092899999999999E-2</c:v>
                </c:pt>
                <c:pt idx="96923">
                  <c:v>-1.20041E-2</c:v>
                </c:pt>
                <c:pt idx="96924">
                  <c:v>-1.0885799999999999E-2</c:v>
                </c:pt>
                <c:pt idx="96925" formatCode="0.00E+00">
                  <c:v>-9.73919E-3</c:v>
                </c:pt>
                <c:pt idx="96926" formatCode="0.00E+00">
                  <c:v>-8.5656800000000009E-3</c:v>
                </c:pt>
                <c:pt idx="96927" formatCode="0.00E+00">
                  <c:v>-7.3665800000000002E-3</c:v>
                </c:pt>
                <c:pt idx="96928" formatCode="0.00E+00">
                  <c:v>-6.1433099999999999E-3</c:v>
                </c:pt>
                <c:pt idx="96929" formatCode="0.00E+00">
                  <c:v>-4.8973300000000001E-3</c:v>
                </c:pt>
                <c:pt idx="96930" formatCode="0.00E+00">
                  <c:v>-3.63015E-3</c:v>
                </c:pt>
                <c:pt idx="96931" formatCode="0.00E+00">
                  <c:v>-2.3433199999999999E-3</c:v>
                </c:pt>
                <c:pt idx="96932" formatCode="0.00E+00">
                  <c:v>-1.0384400000000001E-3</c:v>
                </c:pt>
                <c:pt idx="96933" formatCode="0.00E+00">
                  <c:v>2.8286199999999999E-4</c:v>
                </c:pt>
                <c:pt idx="96934" formatCode="0.00E+00">
                  <c:v>1.6189100000000001E-3</c:v>
                </c:pt>
                <c:pt idx="96935" formatCode="0.00E+00">
                  <c:v>2.9679900000000002E-3</c:v>
                </c:pt>
                <c:pt idx="96936" formatCode="0.00E+00">
                  <c:v>4.3283699999999998E-3</c:v>
                </c:pt>
                <c:pt idx="96937" formatCode="0.00E+00">
                  <c:v>5.6982600000000001E-3</c:v>
                </c:pt>
                <c:pt idx="96938" formatCode="0.00E+00">
                  <c:v>7.0758799999999997E-3</c:v>
                </c:pt>
                <c:pt idx="96939" formatCode="0.00E+00">
                  <c:v>8.4594000000000006E-3</c:v>
                </c:pt>
                <c:pt idx="96940" formatCode="0.00E+00">
                  <c:v>9.84697E-3</c:v>
                </c:pt>
                <c:pt idx="96941">
                  <c:v>1.1236700000000001E-2</c:v>
                </c:pt>
                <c:pt idx="96942">
                  <c:v>1.2626800000000001E-2</c:v>
                </c:pt>
                <c:pt idx="96943">
                  <c:v>1.40153E-2</c:v>
                </c:pt>
                <c:pt idx="96944">
                  <c:v>1.54003E-2</c:v>
                </c:pt>
                <c:pt idx="96945">
                  <c:v>1.6779800000000001E-2</c:v>
                </c:pt>
                <c:pt idx="96946">
                  <c:v>1.8152100000000001E-2</c:v>
                </c:pt>
                <c:pt idx="96947">
                  <c:v>1.95152E-2</c:v>
                </c:pt>
                <c:pt idx="96948">
                  <c:v>2.0867E-2</c:v>
                </c:pt>
                <c:pt idx="96949">
                  <c:v>2.2205900000000001E-2</c:v>
                </c:pt>
                <c:pt idx="96950">
                  <c:v>2.35298E-2</c:v>
                </c:pt>
                <c:pt idx="96951">
                  <c:v>2.4836799999999999E-2</c:v>
                </c:pt>
                <c:pt idx="96952">
                  <c:v>2.6125099999999998E-2</c:v>
                </c:pt>
                <c:pt idx="96953">
                  <c:v>2.7392900000000001E-2</c:v>
                </c:pt>
                <c:pt idx="96954">
                  <c:v>2.8638199999999999E-2</c:v>
                </c:pt>
                <c:pt idx="96955">
                  <c:v>2.9859299999999998E-2</c:v>
                </c:pt>
                <c:pt idx="96956">
                  <c:v>3.1054399999999999E-2</c:v>
                </c:pt>
                <c:pt idx="96957">
                  <c:v>3.2221699999999999E-2</c:v>
                </c:pt>
                <c:pt idx="96958">
                  <c:v>3.33595E-2</c:v>
                </c:pt>
                <c:pt idx="96959">
                  <c:v>3.44661E-2</c:v>
                </c:pt>
                <c:pt idx="96960">
                  <c:v>3.5539800000000003E-2</c:v>
                </c:pt>
                <c:pt idx="96961">
                  <c:v>3.6579100000000003E-2</c:v>
                </c:pt>
                <c:pt idx="96962">
                  <c:v>3.7582400000000002E-2</c:v>
                </c:pt>
                <c:pt idx="96963">
                  <c:v>3.8547999999999999E-2</c:v>
                </c:pt>
                <c:pt idx="96964">
                  <c:v>3.9474700000000001E-2</c:v>
                </c:pt>
                <c:pt idx="96965">
                  <c:v>4.0360800000000002E-2</c:v>
                </c:pt>
                <c:pt idx="96966">
                  <c:v>4.1205100000000001E-2</c:v>
                </c:pt>
                <c:pt idx="96967">
                  <c:v>4.2006300000000003E-2</c:v>
                </c:pt>
                <c:pt idx="96968">
                  <c:v>4.2763000000000002E-2</c:v>
                </c:pt>
                <c:pt idx="96969">
                  <c:v>4.3474100000000002E-2</c:v>
                </c:pt>
                <c:pt idx="96970">
                  <c:v>4.4138400000000001E-2</c:v>
                </c:pt>
                <c:pt idx="96971">
                  <c:v>4.4754799999999997E-2</c:v>
                </c:pt>
                <c:pt idx="96972">
                  <c:v>4.5322399999999999E-2</c:v>
                </c:pt>
                <c:pt idx="96973">
                  <c:v>4.5840100000000002E-2</c:v>
                </c:pt>
                <c:pt idx="96974">
                  <c:v>4.63072E-2</c:v>
                </c:pt>
                <c:pt idx="96975">
                  <c:v>4.6722699999999999E-2</c:v>
                </c:pt>
                <c:pt idx="96976">
                  <c:v>4.7086000000000003E-2</c:v>
                </c:pt>
                <c:pt idx="96977">
                  <c:v>4.7396300000000002E-2</c:v>
                </c:pt>
                <c:pt idx="96978">
                  <c:v>4.76532E-2</c:v>
                </c:pt>
                <c:pt idx="96979">
                  <c:v>4.7856000000000003E-2</c:v>
                </c:pt>
                <c:pt idx="96980">
                  <c:v>4.8004400000000003E-2</c:v>
                </c:pt>
                <c:pt idx="96981">
                  <c:v>4.8097899999999999E-2</c:v>
                </c:pt>
                <c:pt idx="96982">
                  <c:v>4.8136199999999997E-2</c:v>
                </c:pt>
                <c:pt idx="96983">
                  <c:v>4.8119299999999997E-2</c:v>
                </c:pt>
                <c:pt idx="96984">
                  <c:v>4.8046800000000001E-2</c:v>
                </c:pt>
                <c:pt idx="96985">
                  <c:v>4.7918799999999998E-2</c:v>
                </c:pt>
                <c:pt idx="96986">
                  <c:v>4.7735399999999997E-2</c:v>
                </c:pt>
                <c:pt idx="96987">
                  <c:v>4.7496400000000001E-2</c:v>
                </c:pt>
                <c:pt idx="96988">
                  <c:v>4.7202300000000003E-2</c:v>
                </c:pt>
                <c:pt idx="96989">
                  <c:v>4.6853199999999998E-2</c:v>
                </c:pt>
                <c:pt idx="96990">
                  <c:v>4.6449400000000002E-2</c:v>
                </c:pt>
                <c:pt idx="96991">
                  <c:v>4.5991400000000002E-2</c:v>
                </c:pt>
                <c:pt idx="96992">
                  <c:v>4.5479600000000002E-2</c:v>
                </c:pt>
                <c:pt idx="96993">
                  <c:v>4.4914700000000002E-2</c:v>
                </c:pt>
                <c:pt idx="96994">
                  <c:v>4.4297200000000002E-2</c:v>
                </c:pt>
                <c:pt idx="96995">
                  <c:v>4.3627800000000001E-2</c:v>
                </c:pt>
                <c:pt idx="96996">
                  <c:v>4.2907500000000001E-2</c:v>
                </c:pt>
                <c:pt idx="96997">
                  <c:v>4.2136899999999998E-2</c:v>
                </c:pt>
                <c:pt idx="96998">
                  <c:v>4.1317E-2</c:v>
                </c:pt>
                <c:pt idx="96999">
                  <c:v>4.0448900000000003E-2</c:v>
                </c:pt>
                <c:pt idx="97000">
                  <c:v>3.9533600000000002E-2</c:v>
                </c:pt>
                <c:pt idx="97001">
                  <c:v>3.8572099999999998E-2</c:v>
                </c:pt>
                <c:pt idx="97002">
                  <c:v>3.7565800000000003E-2</c:v>
                </c:pt>
                <c:pt idx="97003">
                  <c:v>3.6515899999999997E-2</c:v>
                </c:pt>
                <c:pt idx="97004">
                  <c:v>3.54236E-2</c:v>
                </c:pt>
                <c:pt idx="97005">
                  <c:v>3.4290399999999999E-2</c:v>
                </c:pt>
                <c:pt idx="97006">
                  <c:v>3.31177E-2</c:v>
                </c:pt>
                <c:pt idx="97007">
                  <c:v>3.1906999999999998E-2</c:v>
                </c:pt>
                <c:pt idx="97008">
                  <c:v>3.0659700000000002E-2</c:v>
                </c:pt>
                <c:pt idx="97009">
                  <c:v>2.93776E-2</c:v>
                </c:pt>
                <c:pt idx="97010">
                  <c:v>2.8062199999999999E-2</c:v>
                </c:pt>
                <c:pt idx="97011">
                  <c:v>2.6715200000000001E-2</c:v>
                </c:pt>
                <c:pt idx="97012">
                  <c:v>2.5338200000000002E-2</c:v>
                </c:pt>
                <c:pt idx="97013">
                  <c:v>2.3933200000000002E-2</c:v>
                </c:pt>
                <c:pt idx="97014">
                  <c:v>2.2501799999999999E-2</c:v>
                </c:pt>
                <c:pt idx="97015">
                  <c:v>2.1045999999999999E-2</c:v>
                </c:pt>
                <c:pt idx="97016">
                  <c:v>1.9567399999999999E-2</c:v>
                </c:pt>
                <c:pt idx="97017">
                  <c:v>1.80681E-2</c:v>
                </c:pt>
                <c:pt idx="97018">
                  <c:v>1.6549999999999999E-2</c:v>
                </c:pt>
                <c:pt idx="97019">
                  <c:v>1.5014899999999999E-2</c:v>
                </c:pt>
                <c:pt idx="97020">
                  <c:v>1.3464800000000001E-2</c:v>
                </c:pt>
                <c:pt idx="97021">
                  <c:v>1.1901699999999999E-2</c:v>
                </c:pt>
                <c:pt idx="97022">
                  <c:v>1.0327599999999999E-2</c:v>
                </c:pt>
                <c:pt idx="97023" formatCode="0.00E+00">
                  <c:v>8.7444199999999993E-3</c:v>
                </c:pt>
                <c:pt idx="97024" formatCode="0.00E+00">
                  <c:v>7.1542100000000003E-3</c:v>
                </c:pt>
                <c:pt idx="97025" formatCode="0.00E+00">
                  <c:v>5.55895E-3</c:v>
                </c:pt>
                <c:pt idx="97026" formatCode="0.00E+00">
                  <c:v>3.9606499999999996E-3</c:v>
                </c:pt>
                <c:pt idx="97027" formatCode="0.00E+00">
                  <c:v>2.3612899999999998E-3</c:v>
                </c:pt>
                <c:pt idx="97028" formatCode="0.00E+00">
                  <c:v>7.6288300000000001E-4</c:v>
                </c:pt>
                <c:pt idx="97029" formatCode="0.00E+00">
                  <c:v>-8.3259700000000002E-4</c:v>
                </c:pt>
                <c:pt idx="97030" formatCode="0.00E+00">
                  <c:v>-2.4231700000000001E-3</c:v>
                </c:pt>
                <c:pt idx="97031" formatCode="0.00E+00">
                  <c:v>-4.00688E-3</c:v>
                </c:pt>
                <c:pt idx="97032" formatCode="0.00E+00">
                  <c:v>-5.5817799999999997E-3</c:v>
                </c:pt>
                <c:pt idx="97033" formatCode="0.00E+00">
                  <c:v>-7.1459499999999999E-3</c:v>
                </c:pt>
                <c:pt idx="97034" formatCode="0.00E+00">
                  <c:v>-8.6974900000000004E-3</c:v>
                </c:pt>
                <c:pt idx="97035">
                  <c:v>-1.0234500000000001E-2</c:v>
                </c:pt>
                <c:pt idx="97036">
                  <c:v>-1.17552E-2</c:v>
                </c:pt>
                <c:pt idx="97037">
                  <c:v>-1.3257700000000001E-2</c:v>
                </c:pt>
                <c:pt idx="97038">
                  <c:v>-1.47403E-2</c:v>
                </c:pt>
                <c:pt idx="97039">
                  <c:v>-1.62011E-2</c:v>
                </c:pt>
                <c:pt idx="97040">
                  <c:v>-1.7638600000000001E-2</c:v>
                </c:pt>
                <c:pt idx="97041">
                  <c:v>-1.9050899999999999E-2</c:v>
                </c:pt>
                <c:pt idx="97042">
                  <c:v>-2.0436599999999999E-2</c:v>
                </c:pt>
                <c:pt idx="97043">
                  <c:v>-2.1794000000000001E-2</c:v>
                </c:pt>
                <c:pt idx="97044">
                  <c:v>-2.3121599999999999E-2</c:v>
                </c:pt>
                <c:pt idx="97045">
                  <c:v>-2.4417899999999999E-2</c:v>
                </c:pt>
                <c:pt idx="97046">
                  <c:v>-2.5681499999999999E-2</c:v>
                </c:pt>
                <c:pt idx="97047">
                  <c:v>-2.6911000000000001E-2</c:v>
                </c:pt>
                <c:pt idx="97048">
                  <c:v>-2.8105100000000001E-2</c:v>
                </c:pt>
                <c:pt idx="97049">
                  <c:v>-2.92625E-2</c:v>
                </c:pt>
                <c:pt idx="97050">
                  <c:v>-3.0382099999999999E-2</c:v>
                </c:pt>
                <c:pt idx="97051">
                  <c:v>-3.14626E-2</c:v>
                </c:pt>
                <c:pt idx="97052">
                  <c:v>-3.25031E-2</c:v>
                </c:pt>
                <c:pt idx="97053">
                  <c:v>-3.3502400000000002E-2</c:v>
                </c:pt>
                <c:pt idx="97054">
                  <c:v>-3.44596E-2</c:v>
                </c:pt>
                <c:pt idx="97055">
                  <c:v>-3.5374000000000003E-2</c:v>
                </c:pt>
                <c:pt idx="97056">
                  <c:v>-3.6244499999999999E-2</c:v>
                </c:pt>
                <c:pt idx="97057">
                  <c:v>-3.7070499999999999E-2</c:v>
                </c:pt>
                <c:pt idx="97058">
                  <c:v>-3.7851299999999997E-2</c:v>
                </c:pt>
                <c:pt idx="97059">
                  <c:v>-3.8586200000000001E-2</c:v>
                </c:pt>
                <c:pt idx="97060">
                  <c:v>-3.9274799999999999E-2</c:v>
                </c:pt>
                <c:pt idx="97061">
                  <c:v>-3.9916500000000001E-2</c:v>
                </c:pt>
                <c:pt idx="97062">
                  <c:v>-4.0510900000000002E-2</c:v>
                </c:pt>
                <c:pt idx="97063">
                  <c:v>-4.1057700000000003E-2</c:v>
                </c:pt>
                <c:pt idx="97064">
                  <c:v>-4.1556700000000002E-2</c:v>
                </c:pt>
                <c:pt idx="97065">
                  <c:v>-4.2007500000000003E-2</c:v>
                </c:pt>
                <c:pt idx="97066">
                  <c:v>-4.2410200000000002E-2</c:v>
                </c:pt>
                <c:pt idx="97067">
                  <c:v>-4.27646E-2</c:v>
                </c:pt>
                <c:pt idx="97068">
                  <c:v>-4.3070700000000003E-2</c:v>
                </c:pt>
                <c:pt idx="97069">
                  <c:v>-4.3328600000000002E-2</c:v>
                </c:pt>
                <c:pt idx="97070">
                  <c:v>-4.3538500000000001E-2</c:v>
                </c:pt>
                <c:pt idx="97071">
                  <c:v>-4.3700500000000003E-2</c:v>
                </c:pt>
                <c:pt idx="97072">
                  <c:v>-4.3815E-2</c:v>
                </c:pt>
                <c:pt idx="97073">
                  <c:v>-4.3882200000000003E-2</c:v>
                </c:pt>
                <c:pt idx="97074">
                  <c:v>-4.39026E-2</c:v>
                </c:pt>
                <c:pt idx="97075">
                  <c:v>-4.3876699999999998E-2</c:v>
                </c:pt>
                <c:pt idx="97076">
                  <c:v>-4.3804999999999997E-2</c:v>
                </c:pt>
                <c:pt idx="97077">
                  <c:v>-4.3687999999999998E-2</c:v>
                </c:pt>
                <c:pt idx="97078">
                  <c:v>-4.3526500000000003E-2</c:v>
                </c:pt>
                <c:pt idx="97079">
                  <c:v>-4.3321100000000001E-2</c:v>
                </c:pt>
                <c:pt idx="97080">
                  <c:v>-4.30725E-2</c:v>
                </c:pt>
                <c:pt idx="97081">
                  <c:v>-4.2781699999999999E-2</c:v>
                </c:pt>
                <c:pt idx="97082">
                  <c:v>-4.2449399999999998E-2</c:v>
                </c:pt>
                <c:pt idx="97083">
                  <c:v>-4.2076599999999999E-2</c:v>
                </c:pt>
                <c:pt idx="97084">
                  <c:v>-4.1664199999999998E-2</c:v>
                </c:pt>
                <c:pt idx="97085">
                  <c:v>-4.1213300000000001E-2</c:v>
                </c:pt>
                <c:pt idx="97086">
                  <c:v>-4.0724900000000001E-2</c:v>
                </c:pt>
                <c:pt idx="97087">
                  <c:v>-4.0200100000000002E-2</c:v>
                </c:pt>
                <c:pt idx="97088">
                  <c:v>-3.9640000000000002E-2</c:v>
                </c:pt>
                <c:pt idx="97089">
                  <c:v>-3.9045799999999999E-2</c:v>
                </c:pt>
                <c:pt idx="97090">
                  <c:v>-3.84187E-2</c:v>
                </c:pt>
                <c:pt idx="97091">
                  <c:v>-3.7760000000000002E-2</c:v>
                </c:pt>
                <c:pt idx="97092">
                  <c:v>-3.7070899999999997E-2</c:v>
                </c:pt>
                <c:pt idx="97093">
                  <c:v>-3.6352700000000002E-2</c:v>
                </c:pt>
                <c:pt idx="97094">
                  <c:v>-3.5606699999999998E-2</c:v>
                </c:pt>
                <c:pt idx="97095">
                  <c:v>-3.4834299999999999E-2</c:v>
                </c:pt>
                <c:pt idx="97096">
                  <c:v>-3.4036900000000002E-2</c:v>
                </c:pt>
                <c:pt idx="97097">
                  <c:v>-3.3215799999999997E-2</c:v>
                </c:pt>
                <c:pt idx="97098">
                  <c:v>-3.2372400000000003E-2</c:v>
                </c:pt>
                <c:pt idx="97099">
                  <c:v>-3.1508099999999997E-2</c:v>
                </c:pt>
                <c:pt idx="97100">
                  <c:v>-3.06244E-2</c:v>
                </c:pt>
                <c:pt idx="97101">
                  <c:v>-2.9722700000000001E-2</c:v>
                </c:pt>
                <c:pt idx="97102">
                  <c:v>-2.8804400000000001E-2</c:v>
                </c:pt>
                <c:pt idx="97103">
                  <c:v>-2.7870900000000001E-2</c:v>
                </c:pt>
                <c:pt idx="97104">
                  <c:v>-2.6923699999999998E-2</c:v>
                </c:pt>
                <c:pt idx="97105">
                  <c:v>-2.59642E-2</c:v>
                </c:pt>
                <c:pt idx="97106">
                  <c:v>-2.4993899999999999E-2</c:v>
                </c:pt>
                <c:pt idx="97107">
                  <c:v>-2.4014199999999999E-2</c:v>
                </c:pt>
                <c:pt idx="97108">
                  <c:v>-2.3026399999999999E-2</c:v>
                </c:pt>
                <c:pt idx="97109">
                  <c:v>-2.2032E-2</c:v>
                </c:pt>
                <c:pt idx="97110">
                  <c:v>-2.10323E-2</c:v>
                </c:pt>
                <c:pt idx="97111">
                  <c:v>-2.0028799999999999E-2</c:v>
                </c:pt>
                <c:pt idx="97112">
                  <c:v>-1.90227E-2</c:v>
                </c:pt>
                <c:pt idx="97113">
                  <c:v>-1.80155E-2</c:v>
                </c:pt>
                <c:pt idx="97114">
                  <c:v>-1.7008300000000001E-2</c:v>
                </c:pt>
                <c:pt idx="97115">
                  <c:v>-1.6002599999999999E-2</c:v>
                </c:pt>
                <c:pt idx="97116">
                  <c:v>-1.49994E-2</c:v>
                </c:pt>
                <c:pt idx="97117">
                  <c:v>-1.40001E-2</c:v>
                </c:pt>
                <c:pt idx="97118">
                  <c:v>-1.3005900000000001E-2</c:v>
                </c:pt>
                <c:pt idx="97119">
                  <c:v>-1.20179E-2</c:v>
                </c:pt>
                <c:pt idx="97120">
                  <c:v>-1.10372E-2</c:v>
                </c:pt>
                <c:pt idx="97121">
                  <c:v>-1.00649E-2</c:v>
                </c:pt>
                <c:pt idx="97122" formatCode="0.00E+00">
                  <c:v>-9.1020400000000005E-3</c:v>
                </c:pt>
                <c:pt idx="97123" formatCode="0.00E+00">
                  <c:v>-8.1496899999999994E-3</c:v>
                </c:pt>
                <c:pt idx="97124" formatCode="0.00E+00">
                  <c:v>-7.2087899999999996E-3</c:v>
                </c:pt>
                <c:pt idx="97125" formatCode="0.00E+00">
                  <c:v>-6.2802600000000002E-3</c:v>
                </c:pt>
                <c:pt idx="97126" formatCode="0.00E+00">
                  <c:v>-5.365E-3</c:v>
                </c:pt>
                <c:pt idx="97127" formatCode="0.00E+00">
                  <c:v>-4.4638500000000001E-3</c:v>
                </c:pt>
                <c:pt idx="97128" formatCode="0.00E+00">
                  <c:v>-3.5775999999999998E-3</c:v>
                </c:pt>
                <c:pt idx="97129" formatCode="0.00E+00">
                  <c:v>-2.7070000000000002E-3</c:v>
                </c:pt>
                <c:pt idx="97130" formatCode="0.00E+00">
                  <c:v>-1.8527699999999999E-3</c:v>
                </c:pt>
                <c:pt idx="97131" formatCode="0.00E+00">
                  <c:v>-1.01556E-3</c:v>
                </c:pt>
                <c:pt idx="97132" formatCode="0.00E+00">
                  <c:v>-1.9597899999999999E-4</c:v>
                </c:pt>
                <c:pt idx="97133" formatCode="0.00E+00">
                  <c:v>6.0540699999999997E-4</c:v>
                </c:pt>
                <c:pt idx="97134" formatCode="0.00E+00">
                  <c:v>1.3880800000000001E-3</c:v>
                </c:pt>
                <c:pt idx="97135" formatCode="0.00E+00">
                  <c:v>2.1515900000000001E-3</c:v>
                </c:pt>
                <c:pt idx="97136" formatCode="0.00E+00">
                  <c:v>2.8955000000000001E-3</c:v>
                </c:pt>
                <c:pt idx="97137" formatCode="0.00E+00">
                  <c:v>3.6194500000000002E-3</c:v>
                </c:pt>
                <c:pt idx="97138" formatCode="0.00E+00">
                  <c:v>4.3231299999999997E-3</c:v>
                </c:pt>
                <c:pt idx="97139" formatCode="0.00E+00">
                  <c:v>5.0062600000000002E-3</c:v>
                </c:pt>
                <c:pt idx="97140" formatCode="0.00E+00">
                  <c:v>5.66863E-3</c:v>
                </c:pt>
                <c:pt idx="97141" formatCode="0.00E+00">
                  <c:v>6.3100600000000001E-3</c:v>
                </c:pt>
                <c:pt idx="97142" formatCode="0.00E+00">
                  <c:v>6.9304299999999996E-3</c:v>
                </c:pt>
                <c:pt idx="97143" formatCode="0.00E+00">
                  <c:v>7.5296499999999997E-3</c:v>
                </c:pt>
                <c:pt idx="97144" formatCode="0.00E+00">
                  <c:v>8.1077100000000006E-3</c:v>
                </c:pt>
                <c:pt idx="97145" formatCode="0.00E+00">
                  <c:v>8.6646099999999997E-3</c:v>
                </c:pt>
                <c:pt idx="97146" formatCode="0.00E+00">
                  <c:v>9.2004300000000008E-3</c:v>
                </c:pt>
                <c:pt idx="97147" formatCode="0.00E+00">
                  <c:v>9.7152499999999999E-3</c:v>
                </c:pt>
                <c:pt idx="97148">
                  <c:v>1.02092E-2</c:v>
                </c:pt>
                <c:pt idx="97149">
                  <c:v>1.06826E-2</c:v>
                </c:pt>
                <c:pt idx="97150">
                  <c:v>1.11355E-2</c:v>
                </c:pt>
                <c:pt idx="97151">
                  <c:v>1.15683E-2</c:v>
                </c:pt>
                <c:pt idx="97152">
                  <c:v>1.19813E-2</c:v>
                </c:pt>
                <c:pt idx="97153">
                  <c:v>1.23748E-2</c:v>
                </c:pt>
                <c:pt idx="97154">
                  <c:v>1.27492E-2</c:v>
                </c:pt>
                <c:pt idx="97155">
                  <c:v>1.3104899999999999E-2</c:v>
                </c:pt>
                <c:pt idx="97156">
                  <c:v>1.34424E-2</c:v>
                </c:pt>
                <c:pt idx="97157">
                  <c:v>1.3762099999999999E-2</c:v>
                </c:pt>
                <c:pt idx="97158">
                  <c:v>1.4064699999999999E-2</c:v>
                </c:pt>
                <c:pt idx="97159">
                  <c:v>1.43505E-2</c:v>
                </c:pt>
                <c:pt idx="97160">
                  <c:v>1.4620299999999999E-2</c:v>
                </c:pt>
                <c:pt idx="97161">
                  <c:v>1.4874500000000001E-2</c:v>
                </c:pt>
                <c:pt idx="97162">
                  <c:v>1.51138E-2</c:v>
                </c:pt>
                <c:pt idx="97163">
                  <c:v>1.53388E-2</c:v>
                </c:pt>
                <c:pt idx="97164">
                  <c:v>1.55502E-2</c:v>
                </c:pt>
                <c:pt idx="97165">
                  <c:v>1.5748600000000001E-2</c:v>
                </c:pt>
                <c:pt idx="97166">
                  <c:v>1.59347E-2</c:v>
                </c:pt>
                <c:pt idx="97167">
                  <c:v>1.61093E-2</c:v>
                </c:pt>
                <c:pt idx="97168">
                  <c:v>1.6272999999999999E-2</c:v>
                </c:pt>
                <c:pt idx="97169">
                  <c:v>1.64266E-2</c:v>
                </c:pt>
                <c:pt idx="97170">
                  <c:v>1.6570700000000001E-2</c:v>
                </c:pt>
                <c:pt idx="97171">
                  <c:v>1.6706100000000002E-2</c:v>
                </c:pt>
                <c:pt idx="97172">
                  <c:v>1.6833500000000001E-2</c:v>
                </c:pt>
                <c:pt idx="97173">
                  <c:v>1.6953599999999999E-2</c:v>
                </c:pt>
                <c:pt idx="97174">
                  <c:v>1.7067200000000001E-2</c:v>
                </c:pt>
                <c:pt idx="97175">
                  <c:v>1.7174999999999999E-2</c:v>
                </c:pt>
                <c:pt idx="97176">
                  <c:v>1.72777E-2</c:v>
                </c:pt>
                <c:pt idx="97177">
                  <c:v>1.7375999999999999E-2</c:v>
                </c:pt>
                <c:pt idx="97178">
                  <c:v>1.7470599999999999E-2</c:v>
                </c:pt>
                <c:pt idx="97179">
                  <c:v>1.75622E-2</c:v>
                </c:pt>
                <c:pt idx="97180">
                  <c:v>1.7651400000000001E-2</c:v>
                </c:pt>
                <c:pt idx="97181">
                  <c:v>1.7739000000000001E-2</c:v>
                </c:pt>
                <c:pt idx="97182">
                  <c:v>1.7825500000000001E-2</c:v>
                </c:pt>
                <c:pt idx="97183">
                  <c:v>1.79116E-2</c:v>
                </c:pt>
                <c:pt idx="97184">
                  <c:v>1.7997800000000001E-2</c:v>
                </c:pt>
                <c:pt idx="97185">
                  <c:v>1.8084800000000002E-2</c:v>
                </c:pt>
                <c:pt idx="97186">
                  <c:v>1.8173100000000001E-2</c:v>
                </c:pt>
                <c:pt idx="97187">
                  <c:v>1.82632E-2</c:v>
                </c:pt>
                <c:pt idx="97188">
                  <c:v>1.8355699999999999E-2</c:v>
                </c:pt>
                <c:pt idx="97189">
                  <c:v>1.8450899999999999E-2</c:v>
                </c:pt>
                <c:pt idx="97190">
                  <c:v>1.8549300000000001E-2</c:v>
                </c:pt>
                <c:pt idx="97191">
                  <c:v>1.8651399999999999E-2</c:v>
                </c:pt>
                <c:pt idx="97192">
                  <c:v>1.87574E-2</c:v>
                </c:pt>
                <c:pt idx="97193">
                  <c:v>1.8867800000000001E-2</c:v>
                </c:pt>
                <c:pt idx="97194">
                  <c:v>1.89829E-2</c:v>
                </c:pt>
                <c:pt idx="97195">
                  <c:v>1.91028E-2</c:v>
                </c:pt>
                <c:pt idx="97196">
                  <c:v>1.9227999999999999E-2</c:v>
                </c:pt>
                <c:pt idx="97197">
                  <c:v>1.9358400000000001E-2</c:v>
                </c:pt>
                <c:pt idx="97198">
                  <c:v>1.9494399999999999E-2</c:v>
                </c:pt>
                <c:pt idx="97199">
                  <c:v>1.9635900000000001E-2</c:v>
                </c:pt>
                <c:pt idx="97200">
                  <c:v>1.9783200000000001E-2</c:v>
                </c:pt>
                <c:pt idx="97201">
                  <c:v>1.9936200000000001E-2</c:v>
                </c:pt>
                <c:pt idx="97202">
                  <c:v>2.0094999999999998E-2</c:v>
                </c:pt>
                <c:pt idx="97203">
                  <c:v>2.02594E-2</c:v>
                </c:pt>
                <c:pt idx="97204">
                  <c:v>2.04294E-2</c:v>
                </c:pt>
                <c:pt idx="97205">
                  <c:v>2.0604899999999999E-2</c:v>
                </c:pt>
                <c:pt idx="97206">
                  <c:v>2.07858E-2</c:v>
                </c:pt>
                <c:pt idx="97207">
                  <c:v>2.0971699999999999E-2</c:v>
                </c:pt>
                <c:pt idx="97208">
                  <c:v>2.1162500000000001E-2</c:v>
                </c:pt>
                <c:pt idx="97209">
                  <c:v>2.1357899999999999E-2</c:v>
                </c:pt>
                <c:pt idx="97210">
                  <c:v>2.15576E-2</c:v>
                </c:pt>
                <c:pt idx="97211">
                  <c:v>2.1761099999999998E-2</c:v>
                </c:pt>
                <c:pt idx="97212">
                  <c:v>2.19682E-2</c:v>
                </c:pt>
                <c:pt idx="97213">
                  <c:v>2.2178300000000001E-2</c:v>
                </c:pt>
                <c:pt idx="97214">
                  <c:v>2.2391000000000001E-2</c:v>
                </c:pt>
                <c:pt idx="97215">
                  <c:v>2.2605699999999999E-2</c:v>
                </c:pt>
                <c:pt idx="97216">
                  <c:v>2.2821999999999999E-2</c:v>
                </c:pt>
                <c:pt idx="97217">
                  <c:v>2.3039199999999999E-2</c:v>
                </c:pt>
                <c:pt idx="97218">
                  <c:v>2.3256700000000002E-2</c:v>
                </c:pt>
                <c:pt idx="97219">
                  <c:v>2.3473899999999999E-2</c:v>
                </c:pt>
                <c:pt idx="97220">
                  <c:v>2.3690099999999999E-2</c:v>
                </c:pt>
                <c:pt idx="97221">
                  <c:v>2.3904600000000002E-2</c:v>
                </c:pt>
                <c:pt idx="97222">
                  <c:v>2.4116599999999998E-2</c:v>
                </c:pt>
                <c:pt idx="97223">
                  <c:v>2.43254E-2</c:v>
                </c:pt>
                <c:pt idx="97224">
                  <c:v>2.4530300000000001E-2</c:v>
                </c:pt>
                <c:pt idx="97225">
                  <c:v>2.47303E-2</c:v>
                </c:pt>
                <c:pt idx="97226">
                  <c:v>2.49248E-2</c:v>
                </c:pt>
                <c:pt idx="97227">
                  <c:v>2.5112700000000002E-2</c:v>
                </c:pt>
                <c:pt idx="97228">
                  <c:v>2.5293400000000001E-2</c:v>
                </c:pt>
                <c:pt idx="97229">
                  <c:v>2.54658E-2</c:v>
                </c:pt>
                <c:pt idx="97230">
                  <c:v>2.5629099999999998E-2</c:v>
                </c:pt>
                <c:pt idx="97231">
                  <c:v>2.57824E-2</c:v>
                </c:pt>
                <c:pt idx="97232">
                  <c:v>2.5924800000000001E-2</c:v>
                </c:pt>
                <c:pt idx="97233">
                  <c:v>2.6055399999999999E-2</c:v>
                </c:pt>
                <c:pt idx="97234">
                  <c:v>2.6173200000000001E-2</c:v>
                </c:pt>
                <c:pt idx="97235">
                  <c:v>2.62773E-2</c:v>
                </c:pt>
                <c:pt idx="97236">
                  <c:v>2.63667E-2</c:v>
                </c:pt>
                <c:pt idx="97237">
                  <c:v>2.6440600000000002E-2</c:v>
                </c:pt>
                <c:pt idx="97238">
                  <c:v>2.6498000000000001E-2</c:v>
                </c:pt>
                <c:pt idx="97239">
                  <c:v>2.6537999999999999E-2</c:v>
                </c:pt>
                <c:pt idx="97240">
                  <c:v>2.6559699999999999E-2</c:v>
                </c:pt>
                <c:pt idx="97241">
                  <c:v>2.6562100000000002E-2</c:v>
                </c:pt>
                <c:pt idx="97242">
                  <c:v>2.6544499999999999E-2</c:v>
                </c:pt>
                <c:pt idx="97243">
                  <c:v>2.6505799999999999E-2</c:v>
                </c:pt>
                <c:pt idx="97244">
                  <c:v>2.6445300000000001E-2</c:v>
                </c:pt>
                <c:pt idx="97245">
                  <c:v>2.6362199999999999E-2</c:v>
                </c:pt>
                <c:pt idx="97246">
                  <c:v>2.6255500000000001E-2</c:v>
                </c:pt>
                <c:pt idx="97247">
                  <c:v>2.6124499999999998E-2</c:v>
                </c:pt>
                <c:pt idx="97248">
                  <c:v>2.5968399999999999E-2</c:v>
                </c:pt>
                <c:pt idx="97249">
                  <c:v>2.57865E-2</c:v>
                </c:pt>
                <c:pt idx="97250">
                  <c:v>2.5578099999999999E-2</c:v>
                </c:pt>
                <c:pt idx="97251">
                  <c:v>2.53425E-2</c:v>
                </c:pt>
                <c:pt idx="97252">
                  <c:v>2.5079000000000001E-2</c:v>
                </c:pt>
                <c:pt idx="97253">
                  <c:v>2.4787099999999999E-2</c:v>
                </c:pt>
                <c:pt idx="97254">
                  <c:v>2.4466100000000001E-2</c:v>
                </c:pt>
                <c:pt idx="97255">
                  <c:v>2.4115500000000002E-2</c:v>
                </c:pt>
                <c:pt idx="97256">
                  <c:v>2.37349E-2</c:v>
                </c:pt>
                <c:pt idx="97257">
                  <c:v>2.3323699999999999E-2</c:v>
                </c:pt>
                <c:pt idx="97258">
                  <c:v>2.2881599999999998E-2</c:v>
                </c:pt>
                <c:pt idx="97259">
                  <c:v>2.24082E-2</c:v>
                </c:pt>
                <c:pt idx="97260">
                  <c:v>2.1903200000000001E-2</c:v>
                </c:pt>
                <c:pt idx="97261">
                  <c:v>2.1366300000000001E-2</c:v>
                </c:pt>
                <c:pt idx="97262">
                  <c:v>2.0797300000000001E-2</c:v>
                </c:pt>
                <c:pt idx="97263">
                  <c:v>2.0195999999999999E-2</c:v>
                </c:pt>
                <c:pt idx="97264">
                  <c:v>1.95625E-2</c:v>
                </c:pt>
                <c:pt idx="97265">
                  <c:v>1.8896400000000001E-2</c:v>
                </c:pt>
                <c:pt idx="97266">
                  <c:v>1.8197999999999999E-2</c:v>
                </c:pt>
                <c:pt idx="97267">
                  <c:v>1.7467199999999999E-2</c:v>
                </c:pt>
                <c:pt idx="97268">
                  <c:v>1.67041E-2</c:v>
                </c:pt>
                <c:pt idx="97269">
                  <c:v>1.59089E-2</c:v>
                </c:pt>
                <c:pt idx="97270">
                  <c:v>1.5081900000000001E-2</c:v>
                </c:pt>
                <c:pt idx="97271">
                  <c:v>1.42232E-2</c:v>
                </c:pt>
                <c:pt idx="97272">
                  <c:v>1.33334E-2</c:v>
                </c:pt>
                <c:pt idx="97273">
                  <c:v>1.2412599999999999E-2</c:v>
                </c:pt>
                <c:pt idx="97274">
                  <c:v>1.1461499999999999E-2</c:v>
                </c:pt>
                <c:pt idx="97275">
                  <c:v>1.04805E-2</c:v>
                </c:pt>
                <c:pt idx="97276" formatCode="0.00E+00">
                  <c:v>9.4701799999999999E-3</c:v>
                </c:pt>
                <c:pt idx="97277" formatCode="0.00E+00">
                  <c:v>8.4312099999999997E-3</c:v>
                </c:pt>
                <c:pt idx="97278" formatCode="0.00E+00">
                  <c:v>7.36427E-3</c:v>
                </c:pt>
                <c:pt idx="97279" formatCode="0.00E+00">
                  <c:v>6.2701099999999997E-3</c:v>
                </c:pt>
                <c:pt idx="97280" formatCode="0.00E+00">
                  <c:v>5.1495300000000003E-3</c:v>
                </c:pt>
                <c:pt idx="97281" formatCode="0.00E+00">
                  <c:v>4.0034099999999998E-3</c:v>
                </c:pt>
                <c:pt idx="97282" formatCode="0.00E+00">
                  <c:v>2.8326699999999998E-3</c:v>
                </c:pt>
                <c:pt idx="97283" formatCode="0.00E+00">
                  <c:v>1.63828E-3</c:v>
                </c:pt>
                <c:pt idx="97284" formatCode="0.00E+00">
                  <c:v>4.21273E-4</c:v>
                </c:pt>
                <c:pt idx="97285" formatCode="0.00E+00">
                  <c:v>-8.1725700000000005E-4</c:v>
                </c:pt>
                <c:pt idx="97286" formatCode="0.00E+00">
                  <c:v>-2.07617E-3</c:v>
                </c:pt>
                <c:pt idx="97287" formatCode="0.00E+00">
                  <c:v>-3.3542899999999998E-3</c:v>
                </c:pt>
                <c:pt idx="97288" formatCode="0.00E+00">
                  <c:v>-4.6503600000000001E-3</c:v>
                </c:pt>
                <c:pt idx="97289" formatCode="0.00E+00">
                  <c:v>-5.9630999999999998E-3</c:v>
                </c:pt>
                <c:pt idx="97290" formatCode="0.00E+00">
                  <c:v>-7.2911699999999996E-3</c:v>
                </c:pt>
                <c:pt idx="97291" formatCode="0.00E+00">
                  <c:v>-8.6332000000000006E-3</c:v>
                </c:pt>
                <c:pt idx="97292" formatCode="0.00E+00">
                  <c:v>-9.98776E-3</c:v>
                </c:pt>
                <c:pt idx="97293">
                  <c:v>-1.13534E-2</c:v>
                </c:pt>
                <c:pt idx="97294">
                  <c:v>-1.27285E-2</c:v>
                </c:pt>
                <c:pt idx="97295">
                  <c:v>-1.41117E-2</c:v>
                </c:pt>
                <c:pt idx="97296">
                  <c:v>-1.5501300000000001E-2</c:v>
                </c:pt>
                <c:pt idx="97297">
                  <c:v>-1.6895799999999999E-2</c:v>
                </c:pt>
                <c:pt idx="97298">
                  <c:v>-1.8293400000000001E-2</c:v>
                </c:pt>
                <c:pt idx="97299">
                  <c:v>-1.9692500000000002E-2</c:v>
                </c:pt>
                <c:pt idx="97300">
                  <c:v>-2.10914E-2</c:v>
                </c:pt>
                <c:pt idx="97301">
                  <c:v>-2.2488299999999999E-2</c:v>
                </c:pt>
                <c:pt idx="97302">
                  <c:v>-2.3881599999999999E-2</c:v>
                </c:pt>
                <c:pt idx="97303">
                  <c:v>-2.5269400000000001E-2</c:v>
                </c:pt>
                <c:pt idx="97304">
                  <c:v>-2.665E-2</c:v>
                </c:pt>
                <c:pt idx="97305">
                  <c:v>-2.8021600000000001E-2</c:v>
                </c:pt>
                <c:pt idx="97306">
                  <c:v>-2.93823E-2</c:v>
                </c:pt>
                <c:pt idx="97307">
                  <c:v>-3.0730400000000001E-2</c:v>
                </c:pt>
                <c:pt idx="97308">
                  <c:v>-3.2064000000000002E-2</c:v>
                </c:pt>
                <c:pt idx="97309">
                  <c:v>-3.3381300000000003E-2</c:v>
                </c:pt>
                <c:pt idx="97310">
                  <c:v>-3.4680500000000003E-2</c:v>
                </c:pt>
                <c:pt idx="97311">
                  <c:v>-3.5959600000000001E-2</c:v>
                </c:pt>
                <c:pt idx="97312">
                  <c:v>-3.7217100000000003E-2</c:v>
                </c:pt>
                <c:pt idx="97313">
                  <c:v>-3.8450900000000003E-2</c:v>
                </c:pt>
                <c:pt idx="97314">
                  <c:v>-3.9659300000000001E-2</c:v>
                </c:pt>
                <c:pt idx="97315">
                  <c:v>-4.0840500000000002E-2</c:v>
                </c:pt>
                <c:pt idx="97316">
                  <c:v>-4.1992799999999997E-2</c:v>
                </c:pt>
                <c:pt idx="97317">
                  <c:v>-4.3114399999999997E-2</c:v>
                </c:pt>
                <c:pt idx="97318">
                  <c:v>-4.4203600000000003E-2</c:v>
                </c:pt>
                <c:pt idx="97319">
                  <c:v>-4.5258600000000003E-2</c:v>
                </c:pt>
                <c:pt idx="97320">
                  <c:v>-4.6277800000000001E-2</c:v>
                </c:pt>
                <c:pt idx="97321">
                  <c:v>-4.7259599999999999E-2</c:v>
                </c:pt>
                <c:pt idx="97322">
                  <c:v>-4.8202399999999999E-2</c:v>
                </c:pt>
                <c:pt idx="97323">
                  <c:v>-4.9104500000000002E-2</c:v>
                </c:pt>
                <c:pt idx="97324">
                  <c:v>-4.9964399999999999E-2</c:v>
                </c:pt>
                <c:pt idx="97325">
                  <c:v>-5.0780800000000001E-2</c:v>
                </c:pt>
                <c:pt idx="97326">
                  <c:v>-5.1552000000000001E-2</c:v>
                </c:pt>
                <c:pt idx="97327">
                  <c:v>-5.2276700000000002E-2</c:v>
                </c:pt>
                <c:pt idx="97328">
                  <c:v>-5.2953699999999999E-2</c:v>
                </c:pt>
                <c:pt idx="97329">
                  <c:v>-5.3581400000000001E-2</c:v>
                </c:pt>
                <c:pt idx="97330">
                  <c:v>-5.41588E-2</c:v>
                </c:pt>
                <c:pt idx="97331">
                  <c:v>-5.4684700000000003E-2</c:v>
                </c:pt>
                <c:pt idx="97332">
                  <c:v>-5.51578E-2</c:v>
                </c:pt>
                <c:pt idx="97333">
                  <c:v>-5.5577300000000003E-2</c:v>
                </c:pt>
                <c:pt idx="97334">
                  <c:v>-5.5941900000000003E-2</c:v>
                </c:pt>
                <c:pt idx="97335">
                  <c:v>-5.62509E-2</c:v>
                </c:pt>
                <c:pt idx="97336">
                  <c:v>-5.6503299999999999E-2</c:v>
                </c:pt>
                <c:pt idx="97337">
                  <c:v>-5.66983E-2</c:v>
                </c:pt>
                <c:pt idx="97338">
                  <c:v>-5.6835299999999998E-2</c:v>
                </c:pt>
                <c:pt idx="97339">
                  <c:v>-5.6913499999999999E-2</c:v>
                </c:pt>
                <c:pt idx="97340">
                  <c:v>-5.6932299999999998E-2</c:v>
                </c:pt>
                <c:pt idx="97341">
                  <c:v>-5.6891299999999999E-2</c:v>
                </c:pt>
                <c:pt idx="97342">
                  <c:v>-5.679E-2</c:v>
                </c:pt>
                <c:pt idx="97343">
                  <c:v>-5.6628100000000001E-2</c:v>
                </c:pt>
                <c:pt idx="97344">
                  <c:v>-5.6405200000000003E-2</c:v>
                </c:pt>
                <c:pt idx="97345">
                  <c:v>-5.6121200000000003E-2</c:v>
                </c:pt>
                <c:pt idx="97346">
                  <c:v>-5.5775900000000003E-2</c:v>
                </c:pt>
                <c:pt idx="97347">
                  <c:v>-5.5369300000000003E-2</c:v>
                </c:pt>
                <c:pt idx="97348">
                  <c:v>-5.4901499999999999E-2</c:v>
                </c:pt>
                <c:pt idx="97349">
                  <c:v>-5.4372499999999997E-2</c:v>
                </c:pt>
                <c:pt idx="97350">
                  <c:v>-5.3782499999999997E-2</c:v>
                </c:pt>
                <c:pt idx="97351">
                  <c:v>-5.3131999999999999E-2</c:v>
                </c:pt>
                <c:pt idx="97352">
                  <c:v>-5.2421099999999998E-2</c:v>
                </c:pt>
                <c:pt idx="97353">
                  <c:v>-5.1650300000000003E-2</c:v>
                </c:pt>
                <c:pt idx="97354">
                  <c:v>-5.0820299999999999E-2</c:v>
                </c:pt>
                <c:pt idx="97355">
                  <c:v>-4.9931499999999997E-2</c:v>
                </c:pt>
                <c:pt idx="97356">
                  <c:v>-4.8984699999999999E-2</c:v>
                </c:pt>
                <c:pt idx="97357">
                  <c:v>-4.7980599999999998E-2</c:v>
                </c:pt>
                <c:pt idx="97358">
                  <c:v>-4.6920099999999999E-2</c:v>
                </c:pt>
                <c:pt idx="97359">
                  <c:v>-4.58041E-2</c:v>
                </c:pt>
                <c:pt idx="97360">
                  <c:v>-4.4633699999999998E-2</c:v>
                </c:pt>
                <c:pt idx="97361">
                  <c:v>-4.3409799999999998E-2</c:v>
                </c:pt>
                <c:pt idx="97362">
                  <c:v>-4.2133700000000003E-2</c:v>
                </c:pt>
                <c:pt idx="97363">
                  <c:v>-4.0806599999999998E-2</c:v>
                </c:pt>
                <c:pt idx="97364">
                  <c:v>-3.9429800000000001E-2</c:v>
                </c:pt>
                <c:pt idx="97365">
                  <c:v>-3.8004599999999999E-2</c:v>
                </c:pt>
                <c:pt idx="97366">
                  <c:v>-3.6532500000000002E-2</c:v>
                </c:pt>
                <c:pt idx="97367">
                  <c:v>-3.5014999999999998E-2</c:v>
                </c:pt>
                <c:pt idx="97368">
                  <c:v>-3.3453700000000003E-2</c:v>
                </c:pt>
                <c:pt idx="97369">
                  <c:v>-3.1850200000000002E-2</c:v>
                </c:pt>
                <c:pt idx="97370">
                  <c:v>-3.0206199999999999E-2</c:v>
                </c:pt>
                <c:pt idx="97371">
                  <c:v>-2.85235E-2</c:v>
                </c:pt>
                <c:pt idx="97372">
                  <c:v>-2.6803899999999999E-2</c:v>
                </c:pt>
                <c:pt idx="97373">
                  <c:v>-2.5049200000000001E-2</c:v>
                </c:pt>
                <c:pt idx="97374">
                  <c:v>-2.3261400000000002E-2</c:v>
                </c:pt>
                <c:pt idx="97375">
                  <c:v>-2.14425E-2</c:v>
                </c:pt>
                <c:pt idx="97376">
                  <c:v>-1.9594500000000001E-2</c:v>
                </c:pt>
                <c:pt idx="97377">
                  <c:v>-1.77193E-2</c:v>
                </c:pt>
                <c:pt idx="97378">
                  <c:v>-1.5819199999999999E-2</c:v>
                </c:pt>
                <c:pt idx="97379">
                  <c:v>-1.38963E-2</c:v>
                </c:pt>
                <c:pt idx="97380">
                  <c:v>-1.19528E-2</c:v>
                </c:pt>
                <c:pt idx="97381" formatCode="0.00E+00">
                  <c:v>-9.9907799999999995E-3</c:v>
                </c:pt>
                <c:pt idx="97382" formatCode="0.00E+00">
                  <c:v>-8.01259E-3</c:v>
                </c:pt>
                <c:pt idx="97383" formatCode="0.00E+00">
                  <c:v>-6.0204799999999999E-3</c:v>
                </c:pt>
                <c:pt idx="97384" formatCode="0.00E+00">
                  <c:v>-4.0167199999999997E-3</c:v>
                </c:pt>
                <c:pt idx="97385" formatCode="0.00E+00">
                  <c:v>-2.00365E-3</c:v>
                </c:pt>
                <c:pt idx="97386" formatCode="0.00E+00">
                  <c:v>1.6432299999999999E-5</c:v>
                </c:pt>
                <c:pt idx="97387" formatCode="0.00E+00">
                  <c:v>2.0411700000000001E-3</c:v>
                </c:pt>
                <c:pt idx="97388" formatCode="0.00E+00">
                  <c:v>4.0682100000000001E-3</c:v>
                </c:pt>
                <c:pt idx="97389" formatCode="0.00E+00">
                  <c:v>6.0952000000000003E-3</c:v>
                </c:pt>
                <c:pt idx="97390" formatCode="0.00E+00">
                  <c:v>8.1197700000000001E-3</c:v>
                </c:pt>
                <c:pt idx="97391">
                  <c:v>1.01396E-2</c:v>
                </c:pt>
                <c:pt idx="97392">
                  <c:v>1.21522E-2</c:v>
                </c:pt>
                <c:pt idx="97393">
                  <c:v>1.4155299999999999E-2</c:v>
                </c:pt>
                <c:pt idx="97394">
                  <c:v>1.61467E-2</c:v>
                </c:pt>
                <c:pt idx="97395">
                  <c:v>1.8123799999999999E-2</c:v>
                </c:pt>
                <c:pt idx="97396">
                  <c:v>2.0084399999999999E-2</c:v>
                </c:pt>
                <c:pt idx="97397">
                  <c:v>2.2026199999999999E-2</c:v>
                </c:pt>
                <c:pt idx="97398">
                  <c:v>2.3947E-2</c:v>
                </c:pt>
                <c:pt idx="97399">
                  <c:v>2.58444E-2</c:v>
                </c:pt>
                <c:pt idx="97400">
                  <c:v>2.7716299999999999E-2</c:v>
                </c:pt>
                <c:pt idx="97401">
                  <c:v>2.9560400000000001E-2</c:v>
                </c:pt>
                <c:pt idx="97402">
                  <c:v>3.1374600000000002E-2</c:v>
                </c:pt>
                <c:pt idx="97403">
                  <c:v>3.31568E-2</c:v>
                </c:pt>
                <c:pt idx="97404">
                  <c:v>3.4904900000000003E-2</c:v>
                </c:pt>
                <c:pt idx="97405">
                  <c:v>3.6616799999999998E-2</c:v>
                </c:pt>
                <c:pt idx="97406">
                  <c:v>3.8290600000000001E-2</c:v>
                </c:pt>
                <c:pt idx="97407">
                  <c:v>3.9924399999999999E-2</c:v>
                </c:pt>
                <c:pt idx="97408">
                  <c:v>4.1516200000000003E-2</c:v>
                </c:pt>
                <c:pt idx="97409">
                  <c:v>4.3064199999999997E-2</c:v>
                </c:pt>
                <c:pt idx="97410">
                  <c:v>4.4566599999999998E-2</c:v>
                </c:pt>
                <c:pt idx="97411">
                  <c:v>4.6021699999999999E-2</c:v>
                </c:pt>
                <c:pt idx="97412">
                  <c:v>4.7427900000000002E-2</c:v>
                </c:pt>
                <c:pt idx="97413">
                  <c:v>4.87835E-2</c:v>
                </c:pt>
                <c:pt idx="97414">
                  <c:v>5.0087E-2</c:v>
                </c:pt>
                <c:pt idx="97415">
                  <c:v>5.1337000000000001E-2</c:v>
                </c:pt>
                <c:pt idx="97416">
                  <c:v>5.2532099999999998E-2</c:v>
                </c:pt>
                <c:pt idx="97417">
                  <c:v>5.3670900000000001E-2</c:v>
                </c:pt>
                <c:pt idx="97418">
                  <c:v>5.4752299999999997E-2</c:v>
                </c:pt>
                <c:pt idx="97419">
                  <c:v>5.5774999999999998E-2</c:v>
                </c:pt>
                <c:pt idx="97420">
                  <c:v>5.6737900000000001E-2</c:v>
                </c:pt>
                <c:pt idx="97421">
                  <c:v>5.76401E-2</c:v>
                </c:pt>
                <c:pt idx="97422">
                  <c:v>5.8480499999999998E-2</c:v>
                </c:pt>
                <c:pt idx="97423">
                  <c:v>5.9258400000000003E-2</c:v>
                </c:pt>
                <c:pt idx="97424">
                  <c:v>5.9972999999999999E-2</c:v>
                </c:pt>
                <c:pt idx="97425">
                  <c:v>6.0623499999999997E-2</c:v>
                </c:pt>
                <c:pt idx="97426">
                  <c:v>6.1209399999999997E-2</c:v>
                </c:pt>
                <c:pt idx="97427">
                  <c:v>6.1730199999999999E-2</c:v>
                </c:pt>
                <c:pt idx="97428">
                  <c:v>6.2185299999999999E-2</c:v>
                </c:pt>
                <c:pt idx="97429">
                  <c:v>6.2574500000000005E-2</c:v>
                </c:pt>
                <c:pt idx="97430">
                  <c:v>6.2897400000000006E-2</c:v>
                </c:pt>
                <c:pt idx="97431">
                  <c:v>6.3153899999999999E-2</c:v>
                </c:pt>
                <c:pt idx="97432">
                  <c:v>6.3343899999999995E-2</c:v>
                </c:pt>
                <c:pt idx="97433">
                  <c:v>6.3467399999999993E-2</c:v>
                </c:pt>
                <c:pt idx="97434">
                  <c:v>6.3524399999999995E-2</c:v>
                </c:pt>
                <c:pt idx="97435">
                  <c:v>6.3515100000000005E-2</c:v>
                </c:pt>
                <c:pt idx="97436">
                  <c:v>6.3439700000000002E-2</c:v>
                </c:pt>
                <c:pt idx="97437">
                  <c:v>6.3298599999999997E-2</c:v>
                </c:pt>
                <c:pt idx="97438">
                  <c:v>6.3092099999999998E-2</c:v>
                </c:pt>
                <c:pt idx="97439">
                  <c:v>6.2820699999999993E-2</c:v>
                </c:pt>
                <c:pt idx="97440">
                  <c:v>6.2484999999999999E-2</c:v>
                </c:pt>
                <c:pt idx="97441">
                  <c:v>6.2085700000000001E-2</c:v>
                </c:pt>
                <c:pt idx="97442">
                  <c:v>6.1623400000000002E-2</c:v>
                </c:pt>
                <c:pt idx="97443">
                  <c:v>6.1099000000000001E-2</c:v>
                </c:pt>
                <c:pt idx="97444">
                  <c:v>6.0513400000000002E-2</c:v>
                </c:pt>
                <c:pt idx="97445">
                  <c:v>5.9867400000000001E-2</c:v>
                </c:pt>
                <c:pt idx="97446">
                  <c:v>5.9162100000000002E-2</c:v>
                </c:pt>
                <c:pt idx="97447">
                  <c:v>5.8398600000000002E-2</c:v>
                </c:pt>
                <c:pt idx="97448">
                  <c:v>5.75781E-2</c:v>
                </c:pt>
                <c:pt idx="97449">
                  <c:v>5.6701799999999997E-2</c:v>
                </c:pt>
                <c:pt idx="97450">
                  <c:v>5.5771000000000001E-2</c:v>
                </c:pt>
                <c:pt idx="97451">
                  <c:v>5.4787000000000002E-2</c:v>
                </c:pt>
                <c:pt idx="97452">
                  <c:v>5.3751199999999999E-2</c:v>
                </c:pt>
                <c:pt idx="97453">
                  <c:v>5.2665200000000002E-2</c:v>
                </c:pt>
                <c:pt idx="97454">
                  <c:v>5.15305E-2</c:v>
                </c:pt>
                <c:pt idx="97455">
                  <c:v>5.03486E-2</c:v>
                </c:pt>
                <c:pt idx="97456">
                  <c:v>4.9121199999999997E-2</c:v>
                </c:pt>
                <c:pt idx="97457">
                  <c:v>4.7849999999999997E-2</c:v>
                </c:pt>
                <c:pt idx="97458">
                  <c:v>4.65367E-2</c:v>
                </c:pt>
                <c:pt idx="97459">
                  <c:v>4.5183000000000001E-2</c:v>
                </c:pt>
                <c:pt idx="97460">
                  <c:v>4.3790799999999998E-2</c:v>
                </c:pt>
                <c:pt idx="97461">
                  <c:v>4.2361900000000001E-2</c:v>
                </c:pt>
                <c:pt idx="97462">
                  <c:v>4.0898299999999999E-2</c:v>
                </c:pt>
                <c:pt idx="97463">
                  <c:v>3.9401699999999998E-2</c:v>
                </c:pt>
                <c:pt idx="97464">
                  <c:v>3.78743E-2</c:v>
                </c:pt>
                <c:pt idx="97465">
                  <c:v>3.6317799999999997E-2</c:v>
                </c:pt>
                <c:pt idx="97466">
                  <c:v>3.4734399999999999E-2</c:v>
                </c:pt>
                <c:pt idx="97467">
                  <c:v>3.3126099999999999E-2</c:v>
                </c:pt>
                <c:pt idx="97468">
                  <c:v>3.1494800000000003E-2</c:v>
                </c:pt>
                <c:pt idx="97469">
                  <c:v>2.98426E-2</c:v>
                </c:pt>
                <c:pt idx="97470">
                  <c:v>2.8171700000000001E-2</c:v>
                </c:pt>
                <c:pt idx="97471">
                  <c:v>2.6483900000000001E-2</c:v>
                </c:pt>
                <c:pt idx="97472">
                  <c:v>2.4781399999999999E-2</c:v>
                </c:pt>
                <c:pt idx="97473">
                  <c:v>2.3066300000000001E-2</c:v>
                </c:pt>
                <c:pt idx="97474">
                  <c:v>2.1340700000000001E-2</c:v>
                </c:pt>
                <c:pt idx="97475">
                  <c:v>1.9606499999999999E-2</c:v>
                </c:pt>
                <c:pt idx="97476">
                  <c:v>1.7865800000000001E-2</c:v>
                </c:pt>
                <c:pt idx="97477">
                  <c:v>1.6120800000000001E-2</c:v>
                </c:pt>
                <c:pt idx="97478">
                  <c:v>1.43734E-2</c:v>
                </c:pt>
                <c:pt idx="97479">
                  <c:v>1.2625600000000001E-2</c:v>
                </c:pt>
                <c:pt idx="97480">
                  <c:v>1.08795E-2</c:v>
                </c:pt>
                <c:pt idx="97481" formatCode="0.00E+00">
                  <c:v>9.1369999999999993E-3</c:v>
                </c:pt>
                <c:pt idx="97482" formatCode="0.00E+00">
                  <c:v>7.4000699999999999E-3</c:v>
                </c:pt>
                <c:pt idx="97483" formatCode="0.00E+00">
                  <c:v>5.6706300000000003E-3</c:v>
                </c:pt>
                <c:pt idx="97484" formatCode="0.00E+00">
                  <c:v>3.9505800000000004E-3</c:v>
                </c:pt>
                <c:pt idx="97485" formatCode="0.00E+00">
                  <c:v>2.2418E-3</c:v>
                </c:pt>
                <c:pt idx="97486" formatCode="0.00E+00">
                  <c:v>5.4610699999999999E-4</c:v>
                </c:pt>
                <c:pt idx="97487" formatCode="0.00E+00">
                  <c:v>-1.1347E-3</c:v>
                </c:pt>
                <c:pt idx="97488" formatCode="0.00E+00">
                  <c:v>-2.7988599999999998E-3</c:v>
                </c:pt>
                <c:pt idx="97489" formatCode="0.00E+00">
                  <c:v>-4.4446599999999996E-3</c:v>
                </c:pt>
                <c:pt idx="97490" formatCode="0.00E+00">
                  <c:v>-6.0704299999999999E-3</c:v>
                </c:pt>
                <c:pt idx="97491" formatCode="0.00E+00">
                  <c:v>-7.6745399999999997E-3</c:v>
                </c:pt>
                <c:pt idx="97492" formatCode="0.00E+00">
                  <c:v>-9.2554200000000003E-3</c:v>
                </c:pt>
                <c:pt idx="97493">
                  <c:v>-1.08115E-2</c:v>
                </c:pt>
                <c:pt idx="97494">
                  <c:v>-1.2341400000000001E-2</c:v>
                </c:pt>
                <c:pt idx="97495">
                  <c:v>-1.38435E-2</c:v>
                </c:pt>
                <c:pt idx="97496">
                  <c:v>-1.5316700000000001E-2</c:v>
                </c:pt>
                <c:pt idx="97497">
                  <c:v>-1.6759400000000001E-2</c:v>
                </c:pt>
                <c:pt idx="97498">
                  <c:v>-1.8170499999999999E-2</c:v>
                </c:pt>
                <c:pt idx="97499">
                  <c:v>-1.9548800000000002E-2</c:v>
                </c:pt>
                <c:pt idx="97500">
                  <c:v>-2.0893100000000001E-2</c:v>
                </c:pt>
                <c:pt idx="97501">
                  <c:v>-2.2202300000000001E-2</c:v>
                </c:pt>
                <c:pt idx="97502">
                  <c:v>-2.34755E-2</c:v>
                </c:pt>
                <c:pt idx="97503">
                  <c:v>-2.4711500000000001E-2</c:v>
                </c:pt>
                <c:pt idx="97504">
                  <c:v>-2.5909700000000001E-2</c:v>
                </c:pt>
                <c:pt idx="97505">
                  <c:v>-2.7068999999999999E-2</c:v>
                </c:pt>
                <c:pt idx="97506">
                  <c:v>-2.8188899999999999E-2</c:v>
                </c:pt>
                <c:pt idx="97507">
                  <c:v>-2.92684E-2</c:v>
                </c:pt>
                <c:pt idx="97508">
                  <c:v>-3.0307000000000001E-2</c:v>
                </c:pt>
                <c:pt idx="97509">
                  <c:v>-3.1304199999999997E-2</c:v>
                </c:pt>
                <c:pt idx="97510">
                  <c:v>-3.2259400000000001E-2</c:v>
                </c:pt>
                <c:pt idx="97511">
                  <c:v>-3.3172199999999999E-2</c:v>
                </c:pt>
                <c:pt idx="97512">
                  <c:v>-3.4042099999999999E-2</c:v>
                </c:pt>
                <c:pt idx="97513">
                  <c:v>-3.4868900000000001E-2</c:v>
                </c:pt>
                <c:pt idx="97514">
                  <c:v>-3.5652299999999998E-2</c:v>
                </c:pt>
                <c:pt idx="97515">
                  <c:v>-3.63922E-2</c:v>
                </c:pt>
                <c:pt idx="97516">
                  <c:v>-3.7088299999999998E-2</c:v>
                </c:pt>
                <c:pt idx="97517">
                  <c:v>-3.7740700000000002E-2</c:v>
                </c:pt>
                <c:pt idx="97518">
                  <c:v>-3.8349300000000003E-2</c:v>
                </c:pt>
                <c:pt idx="97519">
                  <c:v>-3.8914200000000003E-2</c:v>
                </c:pt>
                <c:pt idx="97520">
                  <c:v>-3.9435600000000001E-2</c:v>
                </c:pt>
                <c:pt idx="97521">
                  <c:v>-3.9913499999999998E-2</c:v>
                </c:pt>
                <c:pt idx="97522">
                  <c:v>-4.0348299999999997E-2</c:v>
                </c:pt>
                <c:pt idx="97523">
                  <c:v>-4.0740199999999997E-2</c:v>
                </c:pt>
                <c:pt idx="97524">
                  <c:v>-4.1089500000000001E-2</c:v>
                </c:pt>
                <c:pt idx="97525">
                  <c:v>-4.1396700000000002E-2</c:v>
                </c:pt>
                <c:pt idx="97526">
                  <c:v>-4.1662299999999999E-2</c:v>
                </c:pt>
                <c:pt idx="97527">
                  <c:v>-4.1886699999999999E-2</c:v>
                </c:pt>
                <c:pt idx="97528">
                  <c:v>-4.2070400000000001E-2</c:v>
                </c:pt>
                <c:pt idx="97529">
                  <c:v>-4.22142E-2</c:v>
                </c:pt>
                <c:pt idx="97530">
                  <c:v>-4.2318500000000002E-2</c:v>
                </c:pt>
                <c:pt idx="97531">
                  <c:v>-4.23843E-2</c:v>
                </c:pt>
                <c:pt idx="97532">
                  <c:v>-4.2411999999999998E-2</c:v>
                </c:pt>
                <c:pt idx="97533">
                  <c:v>-4.2402599999999999E-2</c:v>
                </c:pt>
                <c:pt idx="97534">
                  <c:v>-4.23568E-2</c:v>
                </c:pt>
                <c:pt idx="97535">
                  <c:v>-4.2275600000000003E-2</c:v>
                </c:pt>
                <c:pt idx="97536">
                  <c:v>-4.2159599999999998E-2</c:v>
                </c:pt>
                <c:pt idx="97537">
                  <c:v>-4.2009999999999999E-2</c:v>
                </c:pt>
                <c:pt idx="97538">
                  <c:v>-4.18276E-2</c:v>
                </c:pt>
                <c:pt idx="97539">
                  <c:v>-4.1613400000000002E-2</c:v>
                </c:pt>
                <c:pt idx="97540">
                  <c:v>-4.13684E-2</c:v>
                </c:pt>
                <c:pt idx="97541">
                  <c:v>-4.1093499999999998E-2</c:v>
                </c:pt>
                <c:pt idx="97542">
                  <c:v>-4.079E-2</c:v>
                </c:pt>
                <c:pt idx="97543">
                  <c:v>-4.04587E-2</c:v>
                </c:pt>
                <c:pt idx="97544">
                  <c:v>-4.0100799999999999E-2</c:v>
                </c:pt>
                <c:pt idx="97545">
                  <c:v>-3.97174E-2</c:v>
                </c:pt>
                <c:pt idx="97546">
                  <c:v>-3.9309499999999997E-2</c:v>
                </c:pt>
                <c:pt idx="97547">
                  <c:v>-3.88784E-2</c:v>
                </c:pt>
                <c:pt idx="97548">
                  <c:v>-3.8425000000000001E-2</c:v>
                </c:pt>
                <c:pt idx="97549">
                  <c:v>-3.7950499999999998E-2</c:v>
                </c:pt>
                <c:pt idx="97550">
                  <c:v>-3.7456099999999999E-2</c:v>
                </c:pt>
                <c:pt idx="97551">
                  <c:v>-3.6942799999999998E-2</c:v>
                </c:pt>
                <c:pt idx="97552">
                  <c:v>-3.6411899999999997E-2</c:v>
                </c:pt>
                <c:pt idx="97553">
                  <c:v>-3.5864300000000002E-2</c:v>
                </c:pt>
                <c:pt idx="97554">
                  <c:v>-3.5301300000000001E-2</c:v>
                </c:pt>
                <c:pt idx="97555">
                  <c:v>-3.4723900000000002E-2</c:v>
                </c:pt>
                <c:pt idx="97556">
                  <c:v>-3.4133200000000002E-2</c:v>
                </c:pt>
                <c:pt idx="97557">
                  <c:v>-3.3530400000000002E-2</c:v>
                </c:pt>
                <c:pt idx="97558">
                  <c:v>-3.2916399999999998E-2</c:v>
                </c:pt>
                <c:pt idx="97559">
                  <c:v>-3.2292300000000003E-2</c:v>
                </c:pt>
                <c:pt idx="97560">
                  <c:v>-3.1659300000000001E-2</c:v>
                </c:pt>
                <c:pt idx="97561">
                  <c:v>-3.1018199999999999E-2</c:v>
                </c:pt>
                <c:pt idx="97562">
                  <c:v>-3.0370100000000001E-2</c:v>
                </c:pt>
                <c:pt idx="97563">
                  <c:v>-2.9715999999999999E-2</c:v>
                </c:pt>
                <c:pt idx="97564">
                  <c:v>-2.9056800000000001E-2</c:v>
                </c:pt>
                <c:pt idx="97565">
                  <c:v>-2.8393499999999999E-2</c:v>
                </c:pt>
                <c:pt idx="97566">
                  <c:v>-2.7726799999999999E-2</c:v>
                </c:pt>
                <c:pt idx="97567">
                  <c:v>-2.70578E-2</c:v>
                </c:pt>
                <c:pt idx="97568">
                  <c:v>-2.63872E-2</c:v>
                </c:pt>
                <c:pt idx="97569">
                  <c:v>-2.57159E-2</c:v>
                </c:pt>
                <c:pt idx="97570">
                  <c:v>-2.5044500000000001E-2</c:v>
                </c:pt>
                <c:pt idx="97571">
                  <c:v>-2.4374E-2</c:v>
                </c:pt>
                <c:pt idx="97572">
                  <c:v>-2.3704900000000001E-2</c:v>
                </c:pt>
                <c:pt idx="97573">
                  <c:v>-2.30379E-2</c:v>
                </c:pt>
                <c:pt idx="97574">
                  <c:v>-2.23737E-2</c:v>
                </c:pt>
                <c:pt idx="97575">
                  <c:v>-2.17129E-2</c:v>
                </c:pt>
                <c:pt idx="97576">
                  <c:v>-2.1056100000000001E-2</c:v>
                </c:pt>
                <c:pt idx="97577">
                  <c:v>-2.0403600000000001E-2</c:v>
                </c:pt>
                <c:pt idx="97578">
                  <c:v>-1.9756099999999999E-2</c:v>
                </c:pt>
                <c:pt idx="97579">
                  <c:v>-1.9113999999999999E-2</c:v>
                </c:pt>
                <c:pt idx="97580">
                  <c:v>-1.84777E-2</c:v>
                </c:pt>
                <c:pt idx="97581">
                  <c:v>-1.7847600000000002E-2</c:v>
                </c:pt>
                <c:pt idx="97582">
                  <c:v>-1.72239E-2</c:v>
                </c:pt>
                <c:pt idx="97583">
                  <c:v>-1.6607E-2</c:v>
                </c:pt>
                <c:pt idx="97584">
                  <c:v>-1.59972E-2</c:v>
                </c:pt>
                <c:pt idx="97585">
                  <c:v>-1.53946E-2</c:v>
                </c:pt>
                <c:pt idx="97586">
                  <c:v>-1.4799400000000001E-2</c:v>
                </c:pt>
                <c:pt idx="97587">
                  <c:v>-1.4211700000000001E-2</c:v>
                </c:pt>
                <c:pt idx="97588">
                  <c:v>-1.36317E-2</c:v>
                </c:pt>
                <c:pt idx="97589">
                  <c:v>-1.3059299999999999E-2</c:v>
                </c:pt>
                <c:pt idx="97590">
                  <c:v>-1.2494699999999999E-2</c:v>
                </c:pt>
                <c:pt idx="97591">
                  <c:v>-1.19378E-2</c:v>
                </c:pt>
                <c:pt idx="97592">
                  <c:v>-1.13886E-2</c:v>
                </c:pt>
                <c:pt idx="97593">
                  <c:v>-1.08469E-2</c:v>
                </c:pt>
                <c:pt idx="97594">
                  <c:v>-1.0312699999999999E-2</c:v>
                </c:pt>
                <c:pt idx="97595" formatCode="0.00E+00">
                  <c:v>-9.7858400000000005E-3</c:v>
                </c:pt>
                <c:pt idx="97596" formatCode="0.00E+00">
                  <c:v>-9.2660699999999995E-3</c:v>
                </c:pt>
                <c:pt idx="97597" formatCode="0.00E+00">
                  <c:v>-8.7532200000000008E-3</c:v>
                </c:pt>
                <c:pt idx="97598" formatCode="0.00E+00">
                  <c:v>-8.2470500000000006E-3</c:v>
                </c:pt>
                <c:pt idx="97599" formatCode="0.00E+00">
                  <c:v>-7.7472900000000004E-3</c:v>
                </c:pt>
                <c:pt idx="97600" formatCode="0.00E+00">
                  <c:v>-7.2536399999999996E-3</c:v>
                </c:pt>
                <c:pt idx="97601" formatCode="0.00E+00">
                  <c:v>-6.7657899999999998E-3</c:v>
                </c:pt>
                <c:pt idx="97602" formatCode="0.00E+00">
                  <c:v>-6.2833999999999997E-3</c:v>
                </c:pt>
                <c:pt idx="97603" formatCode="0.00E+00">
                  <c:v>-5.8060899999999999E-3</c:v>
                </c:pt>
                <c:pt idx="97604" formatCode="0.00E+00">
                  <c:v>-5.3334899999999998E-3</c:v>
                </c:pt>
                <c:pt idx="97605" formatCode="0.00E+00">
                  <c:v>-4.8651900000000001E-3</c:v>
                </c:pt>
                <c:pt idx="97606" formatCode="0.00E+00">
                  <c:v>-4.40078E-3</c:v>
                </c:pt>
                <c:pt idx="97607" formatCode="0.00E+00">
                  <c:v>-3.9398000000000002E-3</c:v>
                </c:pt>
                <c:pt idx="97608" formatCode="0.00E+00">
                  <c:v>-3.4818100000000001E-3</c:v>
                </c:pt>
                <c:pt idx="97609" formatCode="0.00E+00">
                  <c:v>-3.0263600000000001E-3</c:v>
                </c:pt>
                <c:pt idx="97610" formatCode="0.00E+00">
                  <c:v>-2.57296E-3</c:v>
                </c:pt>
                <c:pt idx="97611" formatCode="0.00E+00">
                  <c:v>-2.1211300000000002E-3</c:v>
                </c:pt>
                <c:pt idx="97612" formatCode="0.00E+00">
                  <c:v>-1.67038E-3</c:v>
                </c:pt>
                <c:pt idx="97613" formatCode="0.00E+00">
                  <c:v>-1.2202300000000001E-3</c:v>
                </c:pt>
                <c:pt idx="97614" formatCode="0.00E+00">
                  <c:v>-7.70168E-4</c:v>
                </c:pt>
                <c:pt idx="97615" formatCode="0.00E+00">
                  <c:v>-3.1970000000000002E-4</c:v>
                </c:pt>
                <c:pt idx="97616" formatCode="0.00E+00">
                  <c:v>1.31674E-4</c:v>
                </c:pt>
                <c:pt idx="97617" formatCode="0.00E+00">
                  <c:v>5.84448E-4</c:v>
                </c:pt>
                <c:pt idx="97618" formatCode="0.00E+00">
                  <c:v>1.0391199999999999E-3</c:v>
                </c:pt>
                <c:pt idx="97619" formatCode="0.00E+00">
                  <c:v>1.49617E-3</c:v>
                </c:pt>
                <c:pt idx="97620" formatCode="0.00E+00">
                  <c:v>1.9560699999999999E-3</c:v>
                </c:pt>
                <c:pt idx="97621" formatCode="0.00E+00">
                  <c:v>2.41931E-3</c:v>
                </c:pt>
                <c:pt idx="97622" formatCode="0.00E+00">
                  <c:v>2.8863299999999999E-3</c:v>
                </c:pt>
                <c:pt idx="97623" formatCode="0.00E+00">
                  <c:v>3.3575800000000002E-3</c:v>
                </c:pt>
                <c:pt idx="97624" formatCode="0.00E+00">
                  <c:v>3.8335000000000001E-3</c:v>
                </c:pt>
                <c:pt idx="97625" formatCode="0.00E+00">
                  <c:v>4.3144999999999998E-3</c:v>
                </c:pt>
                <c:pt idx="97626" formatCode="0.00E+00">
                  <c:v>4.8009699999999999E-3</c:v>
                </c:pt>
                <c:pt idx="97627" formatCode="0.00E+00">
                  <c:v>5.29328E-3</c:v>
                </c:pt>
                <c:pt idx="97628" formatCode="0.00E+00">
                  <c:v>5.7917799999999998E-3</c:v>
                </c:pt>
                <c:pt idx="97629" formatCode="0.00E+00">
                  <c:v>6.2968299999999998E-3</c:v>
                </c:pt>
                <c:pt idx="97630" formatCode="0.00E+00">
                  <c:v>6.8087800000000004E-3</c:v>
                </c:pt>
                <c:pt idx="97631" formatCode="0.00E+00">
                  <c:v>7.3280300000000001E-3</c:v>
                </c:pt>
                <c:pt idx="97632" formatCode="0.00E+00">
                  <c:v>7.8548699999999999E-3</c:v>
                </c:pt>
                <c:pt idx="97633" formatCode="0.00E+00">
                  <c:v>8.3895600000000008E-3</c:v>
                </c:pt>
                <c:pt idx="97634" formatCode="0.00E+00">
                  <c:v>8.9322199999999994E-3</c:v>
                </c:pt>
                <c:pt idx="97635" formatCode="0.00E+00">
                  <c:v>9.4829300000000005E-3</c:v>
                </c:pt>
                <c:pt idx="97636">
                  <c:v>1.0041700000000001E-2</c:v>
                </c:pt>
                <c:pt idx="97637">
                  <c:v>1.06087E-2</c:v>
                </c:pt>
                <c:pt idx="97638">
                  <c:v>1.1183800000000001E-2</c:v>
                </c:pt>
                <c:pt idx="97639">
                  <c:v>1.1767100000000001E-2</c:v>
                </c:pt>
                <c:pt idx="97640">
                  <c:v>1.23585E-2</c:v>
                </c:pt>
                <c:pt idx="97641">
                  <c:v>1.29579E-2</c:v>
                </c:pt>
                <c:pt idx="97642">
                  <c:v>1.3565199999999999E-2</c:v>
                </c:pt>
                <c:pt idx="97643">
                  <c:v>1.41802E-2</c:v>
                </c:pt>
                <c:pt idx="97644">
                  <c:v>1.48027E-2</c:v>
                </c:pt>
                <c:pt idx="97645">
                  <c:v>1.5432599999999999E-2</c:v>
                </c:pt>
                <c:pt idx="97646">
                  <c:v>1.60695E-2</c:v>
                </c:pt>
                <c:pt idx="97647">
                  <c:v>1.6713200000000001E-2</c:v>
                </c:pt>
                <c:pt idx="97648">
                  <c:v>1.7363300000000002E-2</c:v>
                </c:pt>
                <c:pt idx="97649">
                  <c:v>1.8019299999999999E-2</c:v>
                </c:pt>
                <c:pt idx="97650">
                  <c:v>1.86809E-2</c:v>
                </c:pt>
                <c:pt idx="97651">
                  <c:v>1.93475E-2</c:v>
                </c:pt>
                <c:pt idx="97652">
                  <c:v>2.00188E-2</c:v>
                </c:pt>
                <c:pt idx="97653">
                  <c:v>2.0694299999999999E-2</c:v>
                </c:pt>
                <c:pt idx="97654">
                  <c:v>2.1373799999999998E-2</c:v>
                </c:pt>
                <c:pt idx="97655">
                  <c:v>2.2056300000000001E-2</c:v>
                </c:pt>
                <c:pt idx="97656">
                  <c:v>2.27412E-2</c:v>
                </c:pt>
                <c:pt idx="97657">
                  <c:v>2.3427799999999999E-2</c:v>
                </c:pt>
                <c:pt idx="97658">
                  <c:v>2.4115299999999999E-2</c:v>
                </c:pt>
                <c:pt idx="97659">
                  <c:v>2.4803100000000002E-2</c:v>
                </c:pt>
                <c:pt idx="97660">
                  <c:v>2.5490499999999999E-2</c:v>
                </c:pt>
                <c:pt idx="97661">
                  <c:v>2.6176999999999999E-2</c:v>
                </c:pt>
                <c:pt idx="97662">
                  <c:v>2.6861699999999999E-2</c:v>
                </c:pt>
                <c:pt idx="97663">
                  <c:v>2.7543499999999999E-2</c:v>
                </c:pt>
                <c:pt idx="97664">
                  <c:v>2.8221400000000001E-2</c:v>
                </c:pt>
                <c:pt idx="97665">
                  <c:v>2.8894599999999999E-2</c:v>
                </c:pt>
                <c:pt idx="97666">
                  <c:v>2.9562100000000001E-2</c:v>
                </c:pt>
                <c:pt idx="97667">
                  <c:v>3.0223E-2</c:v>
                </c:pt>
                <c:pt idx="97668">
                  <c:v>3.0876299999999999E-2</c:v>
                </c:pt>
                <c:pt idx="97669">
                  <c:v>3.1520899999999998E-2</c:v>
                </c:pt>
                <c:pt idx="97670">
                  <c:v>3.2155799999999998E-2</c:v>
                </c:pt>
                <c:pt idx="97671">
                  <c:v>3.27801E-2</c:v>
                </c:pt>
                <c:pt idx="97672">
                  <c:v>3.3392600000000001E-2</c:v>
                </c:pt>
                <c:pt idx="97673">
                  <c:v>3.3992099999999997E-2</c:v>
                </c:pt>
                <c:pt idx="97674">
                  <c:v>3.45776E-2</c:v>
                </c:pt>
                <c:pt idx="97675">
                  <c:v>3.5148199999999998E-2</c:v>
                </c:pt>
                <c:pt idx="97676">
                  <c:v>3.5702999999999999E-2</c:v>
                </c:pt>
                <c:pt idx="97677">
                  <c:v>3.6240500000000002E-2</c:v>
                </c:pt>
                <c:pt idx="97678">
                  <c:v>3.67585E-2</c:v>
                </c:pt>
                <c:pt idx="97679">
                  <c:v>3.7255400000000001E-2</c:v>
                </c:pt>
                <c:pt idx="97680">
                  <c:v>3.7730899999999998E-2</c:v>
                </c:pt>
                <c:pt idx="97681">
                  <c:v>3.81851E-2</c:v>
                </c:pt>
                <c:pt idx="97682">
                  <c:v>3.8617600000000002E-2</c:v>
                </c:pt>
                <c:pt idx="97683">
                  <c:v>3.9027100000000002E-2</c:v>
                </c:pt>
                <c:pt idx="97684">
                  <c:v>3.94124E-2</c:v>
                </c:pt>
                <c:pt idx="97685">
                  <c:v>3.9772500000000002E-2</c:v>
                </c:pt>
                <c:pt idx="97686">
                  <c:v>4.01064E-2</c:v>
                </c:pt>
                <c:pt idx="97687">
                  <c:v>4.0412900000000002E-2</c:v>
                </c:pt>
                <c:pt idx="97688">
                  <c:v>4.0690799999999999E-2</c:v>
                </c:pt>
                <c:pt idx="97689">
                  <c:v>4.0939099999999999E-2</c:v>
                </c:pt>
                <c:pt idx="97690">
                  <c:v>4.1156699999999997E-2</c:v>
                </c:pt>
                <c:pt idx="97691">
                  <c:v>4.1342400000000001E-2</c:v>
                </c:pt>
                <c:pt idx="97692">
                  <c:v>4.1494900000000001E-2</c:v>
                </c:pt>
                <c:pt idx="97693">
                  <c:v>4.1612900000000001E-2</c:v>
                </c:pt>
                <c:pt idx="97694">
                  <c:v>4.1695400000000001E-2</c:v>
                </c:pt>
                <c:pt idx="97695">
                  <c:v>4.1741399999999998E-2</c:v>
                </c:pt>
                <c:pt idx="97696">
                  <c:v>4.1750000000000002E-2</c:v>
                </c:pt>
                <c:pt idx="97697">
                  <c:v>4.1720199999999999E-2</c:v>
                </c:pt>
                <c:pt idx="97698">
                  <c:v>4.1651300000000002E-2</c:v>
                </c:pt>
                <c:pt idx="97699">
                  <c:v>4.1543099999999999E-2</c:v>
                </c:pt>
                <c:pt idx="97700">
                  <c:v>4.1395500000000002E-2</c:v>
                </c:pt>
                <c:pt idx="97701">
                  <c:v>4.12082E-2</c:v>
                </c:pt>
                <c:pt idx="97702">
                  <c:v>4.0980299999999997E-2</c:v>
                </c:pt>
                <c:pt idx="97703">
                  <c:v>4.0710099999999999E-2</c:v>
                </c:pt>
                <c:pt idx="97704">
                  <c:v>4.0396500000000002E-2</c:v>
                </c:pt>
                <c:pt idx="97705">
                  <c:v>4.0038700000000003E-2</c:v>
                </c:pt>
                <c:pt idx="97706">
                  <c:v>3.9636600000000001E-2</c:v>
                </c:pt>
                <c:pt idx="97707">
                  <c:v>3.9190000000000003E-2</c:v>
                </c:pt>
                <c:pt idx="97708">
                  <c:v>3.8699299999999999E-2</c:v>
                </c:pt>
                <c:pt idx="97709">
                  <c:v>3.8165499999999998E-2</c:v>
                </c:pt>
                <c:pt idx="97710">
                  <c:v>3.7589200000000003E-2</c:v>
                </c:pt>
                <c:pt idx="97711">
                  <c:v>3.6970000000000003E-2</c:v>
                </c:pt>
                <c:pt idx="97712">
                  <c:v>3.63068E-2</c:v>
                </c:pt>
                <c:pt idx="97713">
                  <c:v>3.5599100000000002E-2</c:v>
                </c:pt>
                <c:pt idx="97714">
                  <c:v>3.4847400000000001E-2</c:v>
                </c:pt>
                <c:pt idx="97715">
                  <c:v>3.4052399999999997E-2</c:v>
                </c:pt>
                <c:pt idx="97716">
                  <c:v>3.3214100000000003E-2</c:v>
                </c:pt>
                <c:pt idx="97717">
                  <c:v>3.2331699999999998E-2</c:v>
                </c:pt>
                <c:pt idx="97718">
                  <c:v>3.14054E-2</c:v>
                </c:pt>
                <c:pt idx="97719">
                  <c:v>3.04357E-2</c:v>
                </c:pt>
                <c:pt idx="97720">
                  <c:v>2.9423499999999998E-2</c:v>
                </c:pt>
                <c:pt idx="97721">
                  <c:v>2.8369499999999999E-2</c:v>
                </c:pt>
                <c:pt idx="97722">
                  <c:v>2.72745E-2</c:v>
                </c:pt>
                <c:pt idx="97723">
                  <c:v>2.6139300000000001E-2</c:v>
                </c:pt>
                <c:pt idx="97724">
                  <c:v>2.49652E-2</c:v>
                </c:pt>
                <c:pt idx="97725">
                  <c:v>2.3753099999999999E-2</c:v>
                </c:pt>
                <c:pt idx="97726">
                  <c:v>2.2503800000000001E-2</c:v>
                </c:pt>
                <c:pt idx="97727">
                  <c:v>2.12175E-2</c:v>
                </c:pt>
                <c:pt idx="97728">
                  <c:v>1.98944E-2</c:v>
                </c:pt>
                <c:pt idx="97729">
                  <c:v>1.85355E-2</c:v>
                </c:pt>
                <c:pt idx="97730">
                  <c:v>1.7142600000000001E-2</c:v>
                </c:pt>
                <c:pt idx="97731">
                  <c:v>1.5717100000000001E-2</c:v>
                </c:pt>
                <c:pt idx="97732">
                  <c:v>1.4260399999999999E-2</c:v>
                </c:pt>
                <c:pt idx="97733">
                  <c:v>1.2773100000000001E-2</c:v>
                </c:pt>
                <c:pt idx="97734">
                  <c:v>1.12561E-2</c:v>
                </c:pt>
                <c:pt idx="97735" formatCode="0.00E+00">
                  <c:v>9.7107200000000008E-3</c:v>
                </c:pt>
                <c:pt idx="97736" formatCode="0.00E+00">
                  <c:v>8.1387100000000004E-3</c:v>
                </c:pt>
                <c:pt idx="97737" formatCode="0.00E+00">
                  <c:v>6.5410900000000003E-3</c:v>
                </c:pt>
                <c:pt idx="97738" formatCode="0.00E+00">
                  <c:v>4.9184299999999997E-3</c:v>
                </c:pt>
                <c:pt idx="97739" formatCode="0.00E+00">
                  <c:v>3.2716500000000001E-3</c:v>
                </c:pt>
                <c:pt idx="97740" formatCode="0.00E+00">
                  <c:v>1.60165E-3</c:v>
                </c:pt>
                <c:pt idx="97741" formatCode="0.00E+00">
                  <c:v>-9.0837100000000005E-5</c:v>
                </c:pt>
                <c:pt idx="97742" formatCode="0.00E+00">
                  <c:v>-1.8043200000000001E-3</c:v>
                </c:pt>
                <c:pt idx="97743" formatCode="0.00E+00">
                  <c:v>-3.5361799999999999E-3</c:v>
                </c:pt>
                <c:pt idx="97744" formatCode="0.00E+00">
                  <c:v>-5.2838099999999999E-3</c:v>
                </c:pt>
                <c:pt idx="97745" formatCode="0.00E+00">
                  <c:v>-7.0456E-3</c:v>
                </c:pt>
                <c:pt idx="97746" formatCode="0.00E+00">
                  <c:v>-8.8203599999999993E-3</c:v>
                </c:pt>
                <c:pt idx="97747">
                  <c:v>-1.06061E-2</c:v>
                </c:pt>
                <c:pt idx="97748">
                  <c:v>-1.24E-2</c:v>
                </c:pt>
                <c:pt idx="97749">
                  <c:v>-1.41996E-2</c:v>
                </c:pt>
                <c:pt idx="97750">
                  <c:v>-1.6003199999999999E-2</c:v>
                </c:pt>
                <c:pt idx="97751">
                  <c:v>-1.78094E-2</c:v>
                </c:pt>
                <c:pt idx="97752">
                  <c:v>-1.9616499999999999E-2</c:v>
                </c:pt>
                <c:pt idx="97753">
                  <c:v>-2.1422699999999999E-2</c:v>
                </c:pt>
                <c:pt idx="97754">
                  <c:v>-2.3225900000000001E-2</c:v>
                </c:pt>
                <c:pt idx="97755">
                  <c:v>-2.50247E-2</c:v>
                </c:pt>
                <c:pt idx="97756">
                  <c:v>-2.6817000000000001E-2</c:v>
                </c:pt>
                <c:pt idx="97757">
                  <c:v>-2.8600500000000001E-2</c:v>
                </c:pt>
                <c:pt idx="97758">
                  <c:v>-3.03725E-2</c:v>
                </c:pt>
                <c:pt idx="97759">
                  <c:v>-3.2130800000000001E-2</c:v>
                </c:pt>
                <c:pt idx="97760">
                  <c:v>-3.3874099999999997E-2</c:v>
                </c:pt>
                <c:pt idx="97761">
                  <c:v>-3.5600199999999999E-2</c:v>
                </c:pt>
                <c:pt idx="97762">
                  <c:v>-3.7306300000000001E-2</c:v>
                </c:pt>
                <c:pt idx="97763">
                  <c:v>-3.8989500000000003E-2</c:v>
                </c:pt>
                <c:pt idx="97764">
                  <c:v>-4.06486E-2</c:v>
                </c:pt>
                <c:pt idx="97765">
                  <c:v>-4.2283099999999997E-2</c:v>
                </c:pt>
                <c:pt idx="97766">
                  <c:v>-4.3892300000000002E-2</c:v>
                </c:pt>
                <c:pt idx="97767">
                  <c:v>-4.5474100000000003E-2</c:v>
                </c:pt>
                <c:pt idx="97768">
                  <c:v>-4.7025499999999998E-2</c:v>
                </c:pt>
                <c:pt idx="97769">
                  <c:v>-4.85446E-2</c:v>
                </c:pt>
                <c:pt idx="97770">
                  <c:v>-5.0030499999999999E-2</c:v>
                </c:pt>
                <c:pt idx="97771">
                  <c:v>-5.1481800000000001E-2</c:v>
                </c:pt>
                <c:pt idx="97772">
                  <c:v>-5.2896100000000001E-2</c:v>
                </c:pt>
                <c:pt idx="97773">
                  <c:v>-5.4270800000000001E-2</c:v>
                </c:pt>
                <c:pt idx="97774">
                  <c:v>-5.5603899999999998E-2</c:v>
                </c:pt>
                <c:pt idx="97775">
                  <c:v>-5.6894E-2</c:v>
                </c:pt>
                <c:pt idx="97776">
                  <c:v>-5.8138799999999997E-2</c:v>
                </c:pt>
                <c:pt idx="97777">
                  <c:v>-5.9336100000000003E-2</c:v>
                </c:pt>
                <c:pt idx="97778">
                  <c:v>-6.0485299999999999E-2</c:v>
                </c:pt>
                <c:pt idx="97779">
                  <c:v>-6.1587000000000003E-2</c:v>
                </c:pt>
                <c:pt idx="97780">
                  <c:v>-6.2640600000000005E-2</c:v>
                </c:pt>
                <c:pt idx="97781">
                  <c:v>-6.36433E-2</c:v>
                </c:pt>
                <c:pt idx="97782">
                  <c:v>-6.4592300000000005E-2</c:v>
                </c:pt>
                <c:pt idx="97783">
                  <c:v>-6.5486600000000006E-2</c:v>
                </c:pt>
                <c:pt idx="97784">
                  <c:v>-6.6325300000000004E-2</c:v>
                </c:pt>
                <c:pt idx="97785">
                  <c:v>-6.7107899999999998E-2</c:v>
                </c:pt>
                <c:pt idx="97786">
                  <c:v>-6.78338E-2</c:v>
                </c:pt>
                <c:pt idx="97787">
                  <c:v>-6.8501699999999999E-2</c:v>
                </c:pt>
                <c:pt idx="97788">
                  <c:v>-6.9109799999999999E-2</c:v>
                </c:pt>
                <c:pt idx="97789">
                  <c:v>-6.9657200000000002E-2</c:v>
                </c:pt>
                <c:pt idx="97790">
                  <c:v>-7.0144300000000007E-2</c:v>
                </c:pt>
                <c:pt idx="97791">
                  <c:v>-7.0571499999999995E-2</c:v>
                </c:pt>
                <c:pt idx="97792">
                  <c:v>-7.0938000000000001E-2</c:v>
                </c:pt>
                <c:pt idx="97793">
                  <c:v>-7.1242600000000003E-2</c:v>
                </c:pt>
                <c:pt idx="97794">
                  <c:v>-7.1484699999999998E-2</c:v>
                </c:pt>
                <c:pt idx="97795">
                  <c:v>-7.1664099999999994E-2</c:v>
                </c:pt>
                <c:pt idx="97796">
                  <c:v>-7.1780499999999997E-2</c:v>
                </c:pt>
                <c:pt idx="97797">
                  <c:v>-7.1832999999999994E-2</c:v>
                </c:pt>
                <c:pt idx="97798">
                  <c:v>-7.1820800000000004E-2</c:v>
                </c:pt>
                <c:pt idx="97799">
                  <c:v>-7.1744699999999995E-2</c:v>
                </c:pt>
                <c:pt idx="97800">
                  <c:v>-7.1606000000000003E-2</c:v>
                </c:pt>
                <c:pt idx="97801">
                  <c:v>-7.1404899999999993E-2</c:v>
                </c:pt>
                <c:pt idx="97802">
                  <c:v>-7.1140499999999995E-2</c:v>
                </c:pt>
                <c:pt idx="97803">
                  <c:v>-7.0813000000000001E-2</c:v>
                </c:pt>
                <c:pt idx="97804">
                  <c:v>-7.0422700000000005E-2</c:v>
                </c:pt>
                <c:pt idx="97805">
                  <c:v>-6.9969900000000002E-2</c:v>
                </c:pt>
                <c:pt idx="97806">
                  <c:v>-6.9454600000000005E-2</c:v>
                </c:pt>
                <c:pt idx="97807">
                  <c:v>-6.8877300000000002E-2</c:v>
                </c:pt>
                <c:pt idx="97808">
                  <c:v>-6.8240099999999998E-2</c:v>
                </c:pt>
                <c:pt idx="97809">
                  <c:v>-6.7545099999999997E-2</c:v>
                </c:pt>
                <c:pt idx="97810">
                  <c:v>-6.67933E-2</c:v>
                </c:pt>
                <c:pt idx="97811">
                  <c:v>-6.5984600000000004E-2</c:v>
                </c:pt>
                <c:pt idx="97812">
                  <c:v>-6.5118599999999999E-2</c:v>
                </c:pt>
                <c:pt idx="97813">
                  <c:v>-6.4195799999999997E-2</c:v>
                </c:pt>
                <c:pt idx="97814">
                  <c:v>-6.3217800000000005E-2</c:v>
                </c:pt>
                <c:pt idx="97815">
                  <c:v>-6.2186999999999999E-2</c:v>
                </c:pt>
                <c:pt idx="97816">
                  <c:v>-6.1104499999999999E-2</c:v>
                </c:pt>
                <c:pt idx="97817">
                  <c:v>-5.9969500000000002E-2</c:v>
                </c:pt>
                <c:pt idx="97818">
                  <c:v>-5.8781699999999999E-2</c:v>
                </c:pt>
                <c:pt idx="97819">
                  <c:v>-5.7542900000000001E-2</c:v>
                </c:pt>
                <c:pt idx="97820">
                  <c:v>-5.62555E-2</c:v>
                </c:pt>
                <c:pt idx="97821">
                  <c:v>-5.4922100000000001E-2</c:v>
                </c:pt>
                <c:pt idx="97822">
                  <c:v>-5.3544300000000003E-2</c:v>
                </c:pt>
                <c:pt idx="97823">
                  <c:v>-5.2123299999999997E-2</c:v>
                </c:pt>
                <c:pt idx="97824">
                  <c:v>-5.0660499999999997E-2</c:v>
                </c:pt>
                <c:pt idx="97825">
                  <c:v>-4.91563E-2</c:v>
                </c:pt>
                <c:pt idx="97826">
                  <c:v>-4.7610800000000002E-2</c:v>
                </c:pt>
                <c:pt idx="97827">
                  <c:v>-4.60256E-2</c:v>
                </c:pt>
                <c:pt idx="97828">
                  <c:v>-4.4405E-2</c:v>
                </c:pt>
                <c:pt idx="97829">
                  <c:v>-4.2752900000000003E-2</c:v>
                </c:pt>
                <c:pt idx="97830">
                  <c:v>-4.1070700000000002E-2</c:v>
                </c:pt>
                <c:pt idx="97831">
                  <c:v>-3.9359900000000003E-2</c:v>
                </c:pt>
                <c:pt idx="97832">
                  <c:v>-3.7622799999999998E-2</c:v>
                </c:pt>
                <c:pt idx="97833">
                  <c:v>-3.5861700000000003E-2</c:v>
                </c:pt>
                <c:pt idx="97834">
                  <c:v>-3.4077700000000002E-2</c:v>
                </c:pt>
                <c:pt idx="97835">
                  <c:v>-3.2271599999999998E-2</c:v>
                </c:pt>
                <c:pt idx="97836">
                  <c:v>-3.04449E-2</c:v>
                </c:pt>
                <c:pt idx="97837">
                  <c:v>-2.8599800000000002E-2</c:v>
                </c:pt>
                <c:pt idx="97838">
                  <c:v>-2.6739099999999998E-2</c:v>
                </c:pt>
                <c:pt idx="97839">
                  <c:v>-2.4865499999999999E-2</c:v>
                </c:pt>
                <c:pt idx="97840">
                  <c:v>-2.2982900000000001E-2</c:v>
                </c:pt>
                <c:pt idx="97841">
                  <c:v>-2.1094600000000002E-2</c:v>
                </c:pt>
                <c:pt idx="97842">
                  <c:v>-1.9203600000000001E-2</c:v>
                </c:pt>
                <c:pt idx="97843">
                  <c:v>-1.73121E-2</c:v>
                </c:pt>
                <c:pt idx="97844">
                  <c:v>-1.54211E-2</c:v>
                </c:pt>
                <c:pt idx="97845">
                  <c:v>-1.35313E-2</c:v>
                </c:pt>
                <c:pt idx="97846">
                  <c:v>-1.16437E-2</c:v>
                </c:pt>
                <c:pt idx="97847" formatCode="0.00E+00">
                  <c:v>-9.7600900000000008E-3</c:v>
                </c:pt>
                <c:pt idx="97848" formatCode="0.00E+00">
                  <c:v>-7.8823799999999996E-3</c:v>
                </c:pt>
                <c:pt idx="97849" formatCode="0.00E+00">
                  <c:v>-6.0116700000000002E-3</c:v>
                </c:pt>
                <c:pt idx="97850" formatCode="0.00E+00">
                  <c:v>-4.1491100000000001E-3</c:v>
                </c:pt>
                <c:pt idx="97851" formatCode="0.00E+00">
                  <c:v>-2.29692E-3</c:v>
                </c:pt>
                <c:pt idx="97852" formatCode="0.00E+00">
                  <c:v>-4.5880200000000002E-4</c:v>
                </c:pt>
                <c:pt idx="97853" formatCode="0.00E+00">
                  <c:v>1.36136E-3</c:v>
                </c:pt>
                <c:pt idx="97854" formatCode="0.00E+00">
                  <c:v>3.1605600000000002E-3</c:v>
                </c:pt>
                <c:pt idx="97855" formatCode="0.00E+00">
                  <c:v>4.9360799999999998E-3</c:v>
                </c:pt>
                <c:pt idx="97856" formatCode="0.00E+00">
                  <c:v>6.6853599999999996E-3</c:v>
                </c:pt>
                <c:pt idx="97857" formatCode="0.00E+00">
                  <c:v>8.4063200000000001E-3</c:v>
                </c:pt>
                <c:pt idx="97858">
                  <c:v>1.0097399999999999E-2</c:v>
                </c:pt>
                <c:pt idx="97859">
                  <c:v>1.1757E-2</c:v>
                </c:pt>
                <c:pt idx="97860">
                  <c:v>1.33832E-2</c:v>
                </c:pt>
                <c:pt idx="97861">
                  <c:v>1.49737E-2</c:v>
                </c:pt>
                <c:pt idx="97862">
                  <c:v>1.65265E-2</c:v>
                </c:pt>
                <c:pt idx="97863">
                  <c:v>1.8039699999999999E-2</c:v>
                </c:pt>
                <c:pt idx="97864">
                  <c:v>1.95128E-2</c:v>
                </c:pt>
                <c:pt idx="97865">
                  <c:v>2.0945399999999999E-2</c:v>
                </c:pt>
                <c:pt idx="97866">
                  <c:v>2.23357E-2</c:v>
                </c:pt>
                <c:pt idx="97867">
                  <c:v>2.36805E-2</c:v>
                </c:pt>
                <c:pt idx="97868">
                  <c:v>2.49781E-2</c:v>
                </c:pt>
                <c:pt idx="97869">
                  <c:v>2.6228700000000001E-2</c:v>
                </c:pt>
                <c:pt idx="97870">
                  <c:v>2.7432700000000001E-2</c:v>
                </c:pt>
                <c:pt idx="97871">
                  <c:v>2.85889E-2</c:v>
                </c:pt>
                <c:pt idx="97872">
                  <c:v>2.9695300000000001E-2</c:v>
                </c:pt>
                <c:pt idx="97873">
                  <c:v>3.0750599999999999E-2</c:v>
                </c:pt>
                <c:pt idx="97874">
                  <c:v>3.1755100000000001E-2</c:v>
                </c:pt>
                <c:pt idx="97875">
                  <c:v>3.2709099999999998E-2</c:v>
                </c:pt>
                <c:pt idx="97876">
                  <c:v>3.3612799999999998E-2</c:v>
                </c:pt>
                <c:pt idx="97877">
                  <c:v>3.4465700000000002E-2</c:v>
                </c:pt>
                <c:pt idx="97878">
                  <c:v>3.5268599999999997E-2</c:v>
                </c:pt>
                <c:pt idx="97879">
                  <c:v>3.6023100000000002E-2</c:v>
                </c:pt>
                <c:pt idx="97880">
                  <c:v>3.67298E-2</c:v>
                </c:pt>
                <c:pt idx="97881">
                  <c:v>3.7386799999999998E-2</c:v>
                </c:pt>
                <c:pt idx="97882">
                  <c:v>3.79916E-2</c:v>
                </c:pt>
                <c:pt idx="97883">
                  <c:v>3.8541899999999997E-2</c:v>
                </c:pt>
                <c:pt idx="97884">
                  <c:v>3.9036500000000002E-2</c:v>
                </c:pt>
                <c:pt idx="97885">
                  <c:v>3.9475000000000003E-2</c:v>
                </c:pt>
                <c:pt idx="97886">
                  <c:v>3.9857299999999998E-2</c:v>
                </c:pt>
                <c:pt idx="97887">
                  <c:v>4.0183000000000003E-2</c:v>
                </c:pt>
                <c:pt idx="97888">
                  <c:v>4.0451599999999997E-2</c:v>
                </c:pt>
                <c:pt idx="97889">
                  <c:v>4.0662799999999999E-2</c:v>
                </c:pt>
                <c:pt idx="97890">
                  <c:v>4.0816900000000003E-2</c:v>
                </c:pt>
                <c:pt idx="97891">
                  <c:v>4.0915100000000003E-2</c:v>
                </c:pt>
                <c:pt idx="97892">
                  <c:v>4.09594E-2</c:v>
                </c:pt>
                <c:pt idx="97893">
                  <c:v>4.0950500000000001E-2</c:v>
                </c:pt>
                <c:pt idx="97894">
                  <c:v>4.0887800000000002E-2</c:v>
                </c:pt>
                <c:pt idx="97895">
                  <c:v>4.0770399999999998E-2</c:v>
                </c:pt>
                <c:pt idx="97896">
                  <c:v>4.0598700000000001E-2</c:v>
                </c:pt>
                <c:pt idx="97897">
                  <c:v>4.0374500000000001E-2</c:v>
                </c:pt>
                <c:pt idx="97898">
                  <c:v>4.0101199999999997E-2</c:v>
                </c:pt>
                <c:pt idx="97899">
                  <c:v>3.97811E-2</c:v>
                </c:pt>
                <c:pt idx="97900">
                  <c:v>3.9415199999999997E-2</c:v>
                </c:pt>
                <c:pt idx="97901">
                  <c:v>3.9004299999999999E-2</c:v>
                </c:pt>
                <c:pt idx="97902">
                  <c:v>3.8550099999999997E-2</c:v>
                </c:pt>
                <c:pt idx="97903">
                  <c:v>3.8053499999999997E-2</c:v>
                </c:pt>
                <c:pt idx="97904">
                  <c:v>3.7514600000000002E-2</c:v>
                </c:pt>
                <c:pt idx="97905">
                  <c:v>3.6933100000000003E-2</c:v>
                </c:pt>
                <c:pt idx="97906">
                  <c:v>3.6309300000000003E-2</c:v>
                </c:pt>
                <c:pt idx="97907">
                  <c:v>3.5644299999999997E-2</c:v>
                </c:pt>
                <c:pt idx="97908">
                  <c:v>3.4939499999999998E-2</c:v>
                </c:pt>
                <c:pt idx="97909">
                  <c:v>3.4196799999999999E-2</c:v>
                </c:pt>
                <c:pt idx="97910">
                  <c:v>3.34179E-2</c:v>
                </c:pt>
                <c:pt idx="97911">
                  <c:v>3.2603300000000002E-2</c:v>
                </c:pt>
                <c:pt idx="97912">
                  <c:v>3.17541E-2</c:v>
                </c:pt>
                <c:pt idx="97913">
                  <c:v>3.0872699999999999E-2</c:v>
                </c:pt>
                <c:pt idx="97914">
                  <c:v>2.99613E-2</c:v>
                </c:pt>
                <c:pt idx="97915">
                  <c:v>2.90195E-2</c:v>
                </c:pt>
                <c:pt idx="97916">
                  <c:v>2.80462E-2</c:v>
                </c:pt>
                <c:pt idx="97917">
                  <c:v>2.7042099999999999E-2</c:v>
                </c:pt>
                <c:pt idx="97918">
                  <c:v>2.60079E-2</c:v>
                </c:pt>
                <c:pt idx="97919">
                  <c:v>2.4943E-2</c:v>
                </c:pt>
                <c:pt idx="97920">
                  <c:v>2.3848000000000001E-2</c:v>
                </c:pt>
                <c:pt idx="97921">
                  <c:v>2.2725100000000002E-2</c:v>
                </c:pt>
                <c:pt idx="97922">
                  <c:v>2.1577499999999999E-2</c:v>
                </c:pt>
                <c:pt idx="97923">
                  <c:v>2.0407600000000001E-2</c:v>
                </c:pt>
                <c:pt idx="97924">
                  <c:v>1.9217700000000001E-2</c:v>
                </c:pt>
                <c:pt idx="97925">
                  <c:v>1.8010399999999999E-2</c:v>
                </c:pt>
                <c:pt idx="97926">
                  <c:v>1.6788000000000001E-2</c:v>
                </c:pt>
                <c:pt idx="97927">
                  <c:v>1.5550400000000001E-2</c:v>
                </c:pt>
                <c:pt idx="97928">
                  <c:v>1.4296700000000001E-2</c:v>
                </c:pt>
                <c:pt idx="97929">
                  <c:v>1.30276E-2</c:v>
                </c:pt>
                <c:pt idx="97930">
                  <c:v>1.17445E-2</c:v>
                </c:pt>
                <c:pt idx="97931">
                  <c:v>1.04496E-2</c:v>
                </c:pt>
                <c:pt idx="97932" formatCode="0.00E+00">
                  <c:v>9.1450899999999998E-3</c:v>
                </c:pt>
                <c:pt idx="97933" formatCode="0.00E+00">
                  <c:v>7.8332999999999996E-3</c:v>
                </c:pt>
                <c:pt idx="97934" formatCode="0.00E+00">
                  <c:v>6.5156900000000002E-3</c:v>
                </c:pt>
                <c:pt idx="97935" formatCode="0.00E+00">
                  <c:v>5.1927099999999997E-3</c:v>
                </c:pt>
                <c:pt idx="97936" formatCode="0.00E+00">
                  <c:v>3.86491E-3</c:v>
                </c:pt>
                <c:pt idx="97937" formatCode="0.00E+00">
                  <c:v>2.5330700000000001E-3</c:v>
                </c:pt>
                <c:pt idx="97938" formatCode="0.00E+00">
                  <c:v>1.1980999999999999E-3</c:v>
                </c:pt>
                <c:pt idx="97939" formatCode="0.00E+00">
                  <c:v>-1.3924599999999999E-4</c:v>
                </c:pt>
                <c:pt idx="97940" formatCode="0.00E+00">
                  <c:v>-1.4789499999999999E-3</c:v>
                </c:pt>
                <c:pt idx="97941" formatCode="0.00E+00">
                  <c:v>-2.8207000000000002E-3</c:v>
                </c:pt>
                <c:pt idx="97942" formatCode="0.00E+00">
                  <c:v>-4.16271E-3</c:v>
                </c:pt>
                <c:pt idx="97943" formatCode="0.00E+00">
                  <c:v>-5.5029900000000001E-3</c:v>
                </c:pt>
                <c:pt idx="97944" formatCode="0.00E+00">
                  <c:v>-6.8403500000000002E-3</c:v>
                </c:pt>
                <c:pt idx="97945" formatCode="0.00E+00">
                  <c:v>-8.1742099999999995E-3</c:v>
                </c:pt>
                <c:pt idx="97946" formatCode="0.00E+00">
                  <c:v>-9.5043300000000001E-3</c:v>
                </c:pt>
                <c:pt idx="97947">
                  <c:v>-1.0829699999999999E-2</c:v>
                </c:pt>
                <c:pt idx="97948">
                  <c:v>-1.21479E-2</c:v>
                </c:pt>
                <c:pt idx="97949">
                  <c:v>-1.3457E-2</c:v>
                </c:pt>
                <c:pt idx="97950">
                  <c:v>-1.47569E-2</c:v>
                </c:pt>
                <c:pt idx="97951">
                  <c:v>-1.60485E-2</c:v>
                </c:pt>
                <c:pt idx="97952">
                  <c:v>-1.7330399999999999E-2</c:v>
                </c:pt>
                <c:pt idx="97953">
                  <c:v>-1.86003E-2</c:v>
                </c:pt>
                <c:pt idx="97954">
                  <c:v>-1.9857799999999998E-2</c:v>
                </c:pt>
                <c:pt idx="97955">
                  <c:v>-2.1103400000000001E-2</c:v>
                </c:pt>
                <c:pt idx="97956">
                  <c:v>-2.23374E-2</c:v>
                </c:pt>
                <c:pt idx="97957">
                  <c:v>-2.3558699999999998E-2</c:v>
                </c:pt>
                <c:pt idx="97958">
                  <c:v>-2.4765700000000002E-2</c:v>
                </c:pt>
                <c:pt idx="97959">
                  <c:v>-2.59572E-2</c:v>
                </c:pt>
                <c:pt idx="97960">
                  <c:v>-2.71319E-2</c:v>
                </c:pt>
                <c:pt idx="97961">
                  <c:v>-2.8288399999999998E-2</c:v>
                </c:pt>
                <c:pt idx="97962">
                  <c:v>-2.9426399999999998E-2</c:v>
                </c:pt>
                <c:pt idx="97963">
                  <c:v>-3.0546299999999998E-2</c:v>
                </c:pt>
                <c:pt idx="97964">
                  <c:v>-3.1648700000000002E-2</c:v>
                </c:pt>
                <c:pt idx="97965">
                  <c:v>-3.27316E-2</c:v>
                </c:pt>
                <c:pt idx="97966">
                  <c:v>-3.37912E-2</c:v>
                </c:pt>
                <c:pt idx="97967">
                  <c:v>-3.4823800000000002E-2</c:v>
                </c:pt>
                <c:pt idx="97968">
                  <c:v>-3.5828100000000002E-2</c:v>
                </c:pt>
                <c:pt idx="97969">
                  <c:v>-3.6804000000000003E-2</c:v>
                </c:pt>
                <c:pt idx="97970">
                  <c:v>-3.7752099999999997E-2</c:v>
                </c:pt>
                <c:pt idx="97971">
                  <c:v>-3.8674199999999999E-2</c:v>
                </c:pt>
                <c:pt idx="97972">
                  <c:v>-3.9571099999999998E-2</c:v>
                </c:pt>
                <c:pt idx="97973">
                  <c:v>-4.0441600000000001E-2</c:v>
                </c:pt>
                <c:pt idx="97974">
                  <c:v>-4.1285799999999998E-2</c:v>
                </c:pt>
                <c:pt idx="97975">
                  <c:v>-4.2105999999999998E-2</c:v>
                </c:pt>
                <c:pt idx="97976">
                  <c:v>-4.29053E-2</c:v>
                </c:pt>
                <c:pt idx="97977">
                  <c:v>-4.3685099999999998E-2</c:v>
                </c:pt>
                <c:pt idx="97978">
                  <c:v>-4.4445199999999997E-2</c:v>
                </c:pt>
                <c:pt idx="97979">
                  <c:v>-4.5185700000000002E-2</c:v>
                </c:pt>
                <c:pt idx="97980">
                  <c:v>-4.59064E-2</c:v>
                </c:pt>
                <c:pt idx="97981">
                  <c:v>-4.6607299999999997E-2</c:v>
                </c:pt>
                <c:pt idx="97982">
                  <c:v>-4.7288499999999997E-2</c:v>
                </c:pt>
                <c:pt idx="97983">
                  <c:v>-4.79493E-2</c:v>
                </c:pt>
                <c:pt idx="97984">
                  <c:v>-4.85878E-2</c:v>
                </c:pt>
                <c:pt idx="97985">
                  <c:v>-4.9201599999999998E-2</c:v>
                </c:pt>
                <c:pt idx="97986">
                  <c:v>-4.9788699999999998E-2</c:v>
                </c:pt>
                <c:pt idx="97987">
                  <c:v>-5.03474E-2</c:v>
                </c:pt>
                <c:pt idx="97988">
                  <c:v>-5.0877400000000003E-2</c:v>
                </c:pt>
                <c:pt idx="97989">
                  <c:v>-5.1377899999999997E-2</c:v>
                </c:pt>
                <c:pt idx="97990">
                  <c:v>-5.1847299999999999E-2</c:v>
                </c:pt>
                <c:pt idx="97991">
                  <c:v>-5.2284799999999999E-2</c:v>
                </c:pt>
                <c:pt idx="97992">
                  <c:v>-5.2692500000000003E-2</c:v>
                </c:pt>
                <c:pt idx="97993">
                  <c:v>-5.3073099999999998E-2</c:v>
                </c:pt>
                <c:pt idx="97994">
                  <c:v>-5.3428400000000001E-2</c:v>
                </c:pt>
                <c:pt idx="97995">
                  <c:v>-5.37592E-2</c:v>
                </c:pt>
                <c:pt idx="97996">
                  <c:v>-5.4065700000000001E-2</c:v>
                </c:pt>
                <c:pt idx="97997">
                  <c:v>-5.4347199999999998E-2</c:v>
                </c:pt>
                <c:pt idx="97998">
                  <c:v>-5.4603100000000002E-2</c:v>
                </c:pt>
                <c:pt idx="97999">
                  <c:v>-5.48342E-2</c:v>
                </c:pt>
                <c:pt idx="98000">
                  <c:v>-5.5042099999999997E-2</c:v>
                </c:pt>
                <c:pt idx="98001">
                  <c:v>-5.5227600000000002E-2</c:v>
                </c:pt>
                <c:pt idx="98002">
                  <c:v>-5.5391299999999997E-2</c:v>
                </c:pt>
                <c:pt idx="98003">
                  <c:v>-5.5534399999999998E-2</c:v>
                </c:pt>
                <c:pt idx="98004">
                  <c:v>-5.5659699999999999E-2</c:v>
                </c:pt>
                <c:pt idx="98005">
                  <c:v>-5.577E-2</c:v>
                </c:pt>
                <c:pt idx="98006">
                  <c:v>-5.5867100000000003E-2</c:v>
                </c:pt>
                <c:pt idx="98007">
                  <c:v>-5.5952700000000001E-2</c:v>
                </c:pt>
                <c:pt idx="98008">
                  <c:v>-5.6027199999999999E-2</c:v>
                </c:pt>
                <c:pt idx="98009">
                  <c:v>-5.6089899999999998E-2</c:v>
                </c:pt>
                <c:pt idx="98010">
                  <c:v>-5.6138800000000003E-2</c:v>
                </c:pt>
                <c:pt idx="98011">
                  <c:v>-5.6172300000000001E-2</c:v>
                </c:pt>
                <c:pt idx="98012">
                  <c:v>-5.6190799999999999E-2</c:v>
                </c:pt>
                <c:pt idx="98013">
                  <c:v>-5.6194800000000003E-2</c:v>
                </c:pt>
                <c:pt idx="98014">
                  <c:v>-5.6184499999999998E-2</c:v>
                </c:pt>
                <c:pt idx="98015">
                  <c:v>-5.61609E-2</c:v>
                </c:pt>
                <c:pt idx="98016">
                  <c:v>-5.6124399999999998E-2</c:v>
                </c:pt>
                <c:pt idx="98017">
                  <c:v>-5.6073400000000002E-2</c:v>
                </c:pt>
                <c:pt idx="98018">
                  <c:v>-5.6006E-2</c:v>
                </c:pt>
                <c:pt idx="98019">
                  <c:v>-5.5922600000000003E-2</c:v>
                </c:pt>
                <c:pt idx="98020">
                  <c:v>-5.5825399999999997E-2</c:v>
                </c:pt>
                <c:pt idx="98021">
                  <c:v>-5.57157E-2</c:v>
                </c:pt>
                <c:pt idx="98022">
                  <c:v>-5.55941E-2</c:v>
                </c:pt>
                <c:pt idx="98023">
                  <c:v>-5.5461700000000003E-2</c:v>
                </c:pt>
                <c:pt idx="98024">
                  <c:v>-5.5320000000000001E-2</c:v>
                </c:pt>
                <c:pt idx="98025">
                  <c:v>-5.5169700000000002E-2</c:v>
                </c:pt>
                <c:pt idx="98026">
                  <c:v>-5.5010900000000001E-2</c:v>
                </c:pt>
                <c:pt idx="98027">
                  <c:v>-5.4844200000000003E-2</c:v>
                </c:pt>
                <c:pt idx="98028">
                  <c:v>-5.4671200000000003E-2</c:v>
                </c:pt>
                <c:pt idx="98029">
                  <c:v>-5.4491699999999997E-2</c:v>
                </c:pt>
                <c:pt idx="98030">
                  <c:v>-5.4303799999999999E-2</c:v>
                </c:pt>
                <c:pt idx="98031">
                  <c:v>-5.4106099999999997E-2</c:v>
                </c:pt>
                <c:pt idx="98032">
                  <c:v>-5.3899500000000003E-2</c:v>
                </c:pt>
                <c:pt idx="98033">
                  <c:v>-5.3684700000000002E-2</c:v>
                </c:pt>
                <c:pt idx="98034">
                  <c:v>-5.3460899999999999E-2</c:v>
                </c:pt>
                <c:pt idx="98035">
                  <c:v>-5.3226200000000001E-2</c:v>
                </c:pt>
                <c:pt idx="98036">
                  <c:v>-5.2978299999999999E-2</c:v>
                </c:pt>
                <c:pt idx="98037">
                  <c:v>-5.2716899999999997E-2</c:v>
                </c:pt>
                <c:pt idx="98038">
                  <c:v>-5.2443099999999999E-2</c:v>
                </c:pt>
                <c:pt idx="98039">
                  <c:v>-5.2158000000000003E-2</c:v>
                </c:pt>
                <c:pt idx="98040">
                  <c:v>-5.1861400000000002E-2</c:v>
                </c:pt>
                <c:pt idx="98041">
                  <c:v>-5.1554099999999999E-2</c:v>
                </c:pt>
                <c:pt idx="98042">
                  <c:v>-5.1237199999999997E-2</c:v>
                </c:pt>
                <c:pt idx="98043">
                  <c:v>-5.0910900000000002E-2</c:v>
                </c:pt>
                <c:pt idx="98044">
                  <c:v>-5.0575000000000002E-2</c:v>
                </c:pt>
                <c:pt idx="98045">
                  <c:v>-5.0229200000000002E-2</c:v>
                </c:pt>
                <c:pt idx="98046">
                  <c:v>-4.9872399999999997E-2</c:v>
                </c:pt>
                <c:pt idx="98047">
                  <c:v>-4.9502699999999997E-2</c:v>
                </c:pt>
                <c:pt idx="98048">
                  <c:v>-4.9119999999999997E-2</c:v>
                </c:pt>
                <c:pt idx="98049">
                  <c:v>-4.8725600000000001E-2</c:v>
                </c:pt>
                <c:pt idx="98050">
                  <c:v>-4.8320099999999998E-2</c:v>
                </c:pt>
                <c:pt idx="98051">
                  <c:v>-4.7903000000000001E-2</c:v>
                </c:pt>
                <c:pt idx="98052">
                  <c:v>-4.7473700000000001E-2</c:v>
                </c:pt>
                <c:pt idx="98053">
                  <c:v>-4.70304E-2</c:v>
                </c:pt>
                <c:pt idx="98054">
                  <c:v>-4.6570199999999999E-2</c:v>
                </c:pt>
                <c:pt idx="98055">
                  <c:v>-4.6091100000000003E-2</c:v>
                </c:pt>
                <c:pt idx="98056">
                  <c:v>-4.5592899999999999E-2</c:v>
                </c:pt>
                <c:pt idx="98057">
                  <c:v>-4.5075299999999999E-2</c:v>
                </c:pt>
                <c:pt idx="98058">
                  <c:v>-4.4538000000000001E-2</c:v>
                </c:pt>
                <c:pt idx="98059">
                  <c:v>-4.3981399999999997E-2</c:v>
                </c:pt>
                <c:pt idx="98060">
                  <c:v>-4.3406899999999998E-2</c:v>
                </c:pt>
                <c:pt idx="98061">
                  <c:v>-4.2814999999999999E-2</c:v>
                </c:pt>
                <c:pt idx="98062">
                  <c:v>-4.2206899999999999E-2</c:v>
                </c:pt>
                <c:pt idx="98063">
                  <c:v>-4.15851E-2</c:v>
                </c:pt>
                <c:pt idx="98064">
                  <c:v>-4.0952500000000003E-2</c:v>
                </c:pt>
                <c:pt idx="98065">
                  <c:v>-4.0310699999999998E-2</c:v>
                </c:pt>
                <c:pt idx="98066">
                  <c:v>-3.96607E-2</c:v>
                </c:pt>
                <c:pt idx="98067">
                  <c:v>-3.9002099999999998E-2</c:v>
                </c:pt>
                <c:pt idx="98068">
                  <c:v>-3.8332499999999999E-2</c:v>
                </c:pt>
                <c:pt idx="98069">
                  <c:v>-3.7648399999999999E-2</c:v>
                </c:pt>
                <c:pt idx="98070">
                  <c:v>-3.6948000000000002E-2</c:v>
                </c:pt>
                <c:pt idx="98071">
                  <c:v>-3.6232899999999998E-2</c:v>
                </c:pt>
                <c:pt idx="98072">
                  <c:v>-3.5507200000000003E-2</c:v>
                </c:pt>
                <c:pt idx="98073">
                  <c:v>-3.4773800000000001E-2</c:v>
                </c:pt>
                <c:pt idx="98074">
                  <c:v>-3.4030999999999999E-2</c:v>
                </c:pt>
                <c:pt idx="98075">
                  <c:v>-3.3273200000000003E-2</c:v>
                </c:pt>
                <c:pt idx="98076">
                  <c:v>-3.2495999999999997E-2</c:v>
                </c:pt>
                <c:pt idx="98077">
                  <c:v>-3.1697799999999998E-2</c:v>
                </c:pt>
                <c:pt idx="98078">
                  <c:v>-3.0877600000000002E-2</c:v>
                </c:pt>
                <c:pt idx="98079">
                  <c:v>-3.00342E-2</c:v>
                </c:pt>
                <c:pt idx="98080">
                  <c:v>-2.9167700000000001E-2</c:v>
                </c:pt>
                <c:pt idx="98081">
                  <c:v>-2.8281400000000002E-2</c:v>
                </c:pt>
                <c:pt idx="98082">
                  <c:v>-2.73797E-2</c:v>
                </c:pt>
                <c:pt idx="98083">
                  <c:v>-2.6464499999999998E-2</c:v>
                </c:pt>
                <c:pt idx="98084">
                  <c:v>-2.5536199999999998E-2</c:v>
                </c:pt>
                <c:pt idx="98085">
                  <c:v>-2.4594999999999999E-2</c:v>
                </c:pt>
                <c:pt idx="98086">
                  <c:v>-2.3639899999999998E-2</c:v>
                </c:pt>
                <c:pt idx="98087">
                  <c:v>-2.2669999999999999E-2</c:v>
                </c:pt>
                <c:pt idx="98088">
                  <c:v>-2.1685300000000001E-2</c:v>
                </c:pt>
                <c:pt idx="98089">
                  <c:v>-2.06871E-2</c:v>
                </c:pt>
                <c:pt idx="98090">
                  <c:v>-1.96758E-2</c:v>
                </c:pt>
                <c:pt idx="98091">
                  <c:v>-1.86524E-2</c:v>
                </c:pt>
                <c:pt idx="98092">
                  <c:v>-1.7619699999999999E-2</c:v>
                </c:pt>
                <c:pt idx="98093">
                  <c:v>-1.6580299999999999E-2</c:v>
                </c:pt>
                <c:pt idx="98094">
                  <c:v>-1.55342E-2</c:v>
                </c:pt>
                <c:pt idx="98095">
                  <c:v>-1.44805E-2</c:v>
                </c:pt>
                <c:pt idx="98096">
                  <c:v>-1.3418100000000001E-2</c:v>
                </c:pt>
                <c:pt idx="98097">
                  <c:v>-1.2345200000000001E-2</c:v>
                </c:pt>
                <c:pt idx="98098">
                  <c:v>-1.1260600000000001E-2</c:v>
                </c:pt>
                <c:pt idx="98099">
                  <c:v>-1.0165799999999999E-2</c:v>
                </c:pt>
                <c:pt idx="98100" formatCode="0.00E+00">
                  <c:v>-9.0648199999999995E-3</c:v>
                </c:pt>
                <c:pt idx="98101" formatCode="0.00E+00">
                  <c:v>-7.9611700000000001E-3</c:v>
                </c:pt>
                <c:pt idx="98102" formatCode="0.00E+00">
                  <c:v>-6.8551999999999997E-3</c:v>
                </c:pt>
                <c:pt idx="98103" formatCode="0.00E+00">
                  <c:v>-5.7447000000000002E-3</c:v>
                </c:pt>
                <c:pt idx="98104" formatCode="0.00E+00">
                  <c:v>-4.62701E-3</c:v>
                </c:pt>
                <c:pt idx="98105" formatCode="0.00E+00">
                  <c:v>-3.5019000000000001E-3</c:v>
                </c:pt>
                <c:pt idx="98106" formatCode="0.00E+00">
                  <c:v>-2.3723400000000001E-3</c:v>
                </c:pt>
                <c:pt idx="98107" formatCode="0.00E+00">
                  <c:v>-1.24266E-3</c:v>
                </c:pt>
                <c:pt idx="98108" formatCode="0.00E+00">
                  <c:v>-1.166E-4</c:v>
                </c:pt>
                <c:pt idx="98109" formatCode="0.00E+00">
                  <c:v>1.00377E-3</c:v>
                </c:pt>
                <c:pt idx="98110" formatCode="0.00E+00">
                  <c:v>2.11714E-3</c:v>
                </c:pt>
                <c:pt idx="98111" formatCode="0.00E+00">
                  <c:v>3.2218400000000001E-3</c:v>
                </c:pt>
                <c:pt idx="98112" formatCode="0.00E+00">
                  <c:v>4.3172499999999999E-3</c:v>
                </c:pt>
                <c:pt idx="98113" formatCode="0.00E+00">
                  <c:v>5.40472E-3</c:v>
                </c:pt>
                <c:pt idx="98114" formatCode="0.00E+00">
                  <c:v>6.4847500000000001E-3</c:v>
                </c:pt>
                <c:pt idx="98115" formatCode="0.00E+00">
                  <c:v>7.5548400000000002E-3</c:v>
                </c:pt>
                <c:pt idx="98116" formatCode="0.00E+00">
                  <c:v>8.6114499999999997E-3</c:v>
                </c:pt>
                <c:pt idx="98117" formatCode="0.00E+00">
                  <c:v>9.6526700000000003E-3</c:v>
                </c:pt>
                <c:pt idx="98118">
                  <c:v>1.0678099999999999E-2</c:v>
                </c:pt>
                <c:pt idx="98119">
                  <c:v>1.1688E-2</c:v>
                </c:pt>
                <c:pt idx="98120">
                  <c:v>1.26832E-2</c:v>
                </c:pt>
                <c:pt idx="98121">
                  <c:v>1.3664600000000001E-2</c:v>
                </c:pt>
                <c:pt idx="98122">
                  <c:v>1.4630900000000001E-2</c:v>
                </c:pt>
                <c:pt idx="98123">
                  <c:v>1.55795E-2</c:v>
                </c:pt>
                <c:pt idx="98124">
                  <c:v>1.6508100000000001E-2</c:v>
                </c:pt>
                <c:pt idx="98125">
                  <c:v>1.7414700000000002E-2</c:v>
                </c:pt>
                <c:pt idx="98126">
                  <c:v>1.8297299999999999E-2</c:v>
                </c:pt>
                <c:pt idx="98127">
                  <c:v>1.91547E-2</c:v>
                </c:pt>
                <c:pt idx="98128">
                  <c:v>1.9985699999999999E-2</c:v>
                </c:pt>
                <c:pt idx="98129">
                  <c:v>2.0788500000000001E-2</c:v>
                </c:pt>
                <c:pt idx="98130">
                  <c:v>2.1562100000000001E-2</c:v>
                </c:pt>
                <c:pt idx="98131">
                  <c:v>2.2306400000000001E-2</c:v>
                </c:pt>
                <c:pt idx="98132">
                  <c:v>2.3021900000000001E-2</c:v>
                </c:pt>
                <c:pt idx="98133">
                  <c:v>2.37074E-2</c:v>
                </c:pt>
                <c:pt idx="98134">
                  <c:v>2.4360799999999998E-2</c:v>
                </c:pt>
                <c:pt idx="98135">
                  <c:v>2.49804E-2</c:v>
                </c:pt>
                <c:pt idx="98136">
                  <c:v>2.5564099999999999E-2</c:v>
                </c:pt>
                <c:pt idx="98137">
                  <c:v>2.6111499999999999E-2</c:v>
                </c:pt>
                <c:pt idx="98138">
                  <c:v>2.6623600000000001E-2</c:v>
                </c:pt>
                <c:pt idx="98139">
                  <c:v>2.7101E-2</c:v>
                </c:pt>
                <c:pt idx="98140">
                  <c:v>2.7542400000000002E-2</c:v>
                </c:pt>
                <c:pt idx="98141">
                  <c:v>2.7946700000000001E-2</c:v>
                </c:pt>
                <c:pt idx="98142">
                  <c:v>2.8313600000000001E-2</c:v>
                </c:pt>
                <c:pt idx="98143">
                  <c:v>2.8641E-2</c:v>
                </c:pt>
                <c:pt idx="98144">
                  <c:v>2.8926299999999999E-2</c:v>
                </c:pt>
                <c:pt idx="98145">
                  <c:v>2.9169400000000002E-2</c:v>
                </c:pt>
                <c:pt idx="98146">
                  <c:v>2.9370299999999998E-2</c:v>
                </c:pt>
                <c:pt idx="98147">
                  <c:v>2.9526699999999999E-2</c:v>
                </c:pt>
                <c:pt idx="98148">
                  <c:v>2.9635499999999999E-2</c:v>
                </c:pt>
                <c:pt idx="98149">
                  <c:v>2.9696E-2</c:v>
                </c:pt>
                <c:pt idx="98150">
                  <c:v>2.9709800000000001E-2</c:v>
                </c:pt>
                <c:pt idx="98151">
                  <c:v>2.96767E-2</c:v>
                </c:pt>
                <c:pt idx="98152">
                  <c:v>2.9595199999999999E-2</c:v>
                </c:pt>
                <c:pt idx="98153">
                  <c:v>2.9464400000000002E-2</c:v>
                </c:pt>
                <c:pt idx="98154">
                  <c:v>2.9285599999999998E-2</c:v>
                </c:pt>
                <c:pt idx="98155">
                  <c:v>2.9060900000000001E-2</c:v>
                </c:pt>
                <c:pt idx="98156">
                  <c:v>2.87923E-2</c:v>
                </c:pt>
                <c:pt idx="98157">
                  <c:v>2.8481900000000001E-2</c:v>
                </c:pt>
                <c:pt idx="98158">
                  <c:v>2.8131E-2</c:v>
                </c:pt>
                <c:pt idx="98159">
                  <c:v>2.77367E-2</c:v>
                </c:pt>
                <c:pt idx="98160">
                  <c:v>2.7295E-2</c:v>
                </c:pt>
                <c:pt idx="98161">
                  <c:v>2.6804399999999999E-2</c:v>
                </c:pt>
                <c:pt idx="98162">
                  <c:v>2.6268E-2</c:v>
                </c:pt>
                <c:pt idx="98163">
                  <c:v>2.5690999999999999E-2</c:v>
                </c:pt>
                <c:pt idx="98164">
                  <c:v>2.5076999999999999E-2</c:v>
                </c:pt>
                <c:pt idx="98165">
                  <c:v>2.4425599999999999E-2</c:v>
                </c:pt>
                <c:pt idx="98166">
                  <c:v>2.3735599999999999E-2</c:v>
                </c:pt>
                <c:pt idx="98167">
                  <c:v>2.3006599999999999E-2</c:v>
                </c:pt>
                <c:pt idx="98168">
                  <c:v>2.22376E-2</c:v>
                </c:pt>
                <c:pt idx="98169">
                  <c:v>2.1426500000000001E-2</c:v>
                </c:pt>
                <c:pt idx="98170">
                  <c:v>2.0571900000000001E-2</c:v>
                </c:pt>
                <c:pt idx="98171">
                  <c:v>1.9673599999999999E-2</c:v>
                </c:pt>
                <c:pt idx="98172">
                  <c:v>1.87324E-2</c:v>
                </c:pt>
                <c:pt idx="98173">
                  <c:v>1.7749000000000001E-2</c:v>
                </c:pt>
                <c:pt idx="98174">
                  <c:v>1.6724200000000002E-2</c:v>
                </c:pt>
                <c:pt idx="98175">
                  <c:v>1.56588E-2</c:v>
                </c:pt>
                <c:pt idx="98176">
                  <c:v>1.4552900000000001E-2</c:v>
                </c:pt>
                <c:pt idx="98177">
                  <c:v>1.34071E-2</c:v>
                </c:pt>
                <c:pt idx="98178">
                  <c:v>1.22227E-2</c:v>
                </c:pt>
                <c:pt idx="98179">
                  <c:v>1.1001500000000001E-2</c:v>
                </c:pt>
                <c:pt idx="98180" formatCode="0.00E+00">
                  <c:v>9.7453499999999998E-3</c:v>
                </c:pt>
                <c:pt idx="98181" formatCode="0.00E+00">
                  <c:v>8.4565000000000005E-3</c:v>
                </c:pt>
                <c:pt idx="98182" formatCode="0.00E+00">
                  <c:v>7.1373799999999996E-3</c:v>
                </c:pt>
                <c:pt idx="98183" formatCode="0.00E+00">
                  <c:v>5.7907699999999998E-3</c:v>
                </c:pt>
                <c:pt idx="98184" formatCode="0.00E+00">
                  <c:v>4.4193499999999998E-3</c:v>
                </c:pt>
                <c:pt idx="98185" formatCode="0.00E+00">
                  <c:v>3.0248900000000001E-3</c:v>
                </c:pt>
                <c:pt idx="98186" formatCode="0.00E+00">
                  <c:v>1.60914E-3</c:v>
                </c:pt>
                <c:pt idx="98187" formatCode="0.00E+00">
                  <c:v>1.73945E-4</c:v>
                </c:pt>
                <c:pt idx="98188" formatCode="0.00E+00">
                  <c:v>-1.2805500000000001E-3</c:v>
                </c:pt>
                <c:pt idx="98189" formatCode="0.00E+00">
                  <c:v>-2.7552000000000002E-3</c:v>
                </c:pt>
                <c:pt idx="98190" formatCode="0.00E+00">
                  <c:v>-4.2485099999999996E-3</c:v>
                </c:pt>
                <c:pt idx="98191" formatCode="0.00E+00">
                  <c:v>-5.75641E-3</c:v>
                </c:pt>
                <c:pt idx="98192" formatCode="0.00E+00">
                  <c:v>-7.2764300000000004E-3</c:v>
                </c:pt>
                <c:pt idx="98193" formatCode="0.00E+00">
                  <c:v>-8.8095900000000008E-3</c:v>
                </c:pt>
                <c:pt idx="98194">
                  <c:v>-1.03579E-2</c:v>
                </c:pt>
                <c:pt idx="98195">
                  <c:v>-1.1921599999999999E-2</c:v>
                </c:pt>
                <c:pt idx="98196">
                  <c:v>-1.3498899999999999E-2</c:v>
                </c:pt>
                <c:pt idx="98197">
                  <c:v>-1.5087400000000001E-2</c:v>
                </c:pt>
                <c:pt idx="98198">
                  <c:v>-1.6686099999999999E-2</c:v>
                </c:pt>
                <c:pt idx="98199">
                  <c:v>-1.8294000000000001E-2</c:v>
                </c:pt>
                <c:pt idx="98200">
                  <c:v>-1.99078E-2</c:v>
                </c:pt>
                <c:pt idx="98201">
                  <c:v>-2.15236E-2</c:v>
                </c:pt>
                <c:pt idx="98202">
                  <c:v>-2.3137999999999999E-2</c:v>
                </c:pt>
                <c:pt idx="98203">
                  <c:v>-2.4749799999999999E-2</c:v>
                </c:pt>
                <c:pt idx="98204">
                  <c:v>-2.6358800000000002E-2</c:v>
                </c:pt>
                <c:pt idx="98205">
                  <c:v>-2.7963600000000002E-2</c:v>
                </c:pt>
                <c:pt idx="98206">
                  <c:v>-2.9560699999999999E-2</c:v>
                </c:pt>
                <c:pt idx="98207">
                  <c:v>-3.1146199999999999E-2</c:v>
                </c:pt>
                <c:pt idx="98208">
                  <c:v>-3.2716599999999998E-2</c:v>
                </c:pt>
                <c:pt idx="98209">
                  <c:v>-3.4270000000000002E-2</c:v>
                </c:pt>
                <c:pt idx="98210">
                  <c:v>-3.5806400000000002E-2</c:v>
                </c:pt>
                <c:pt idx="98211">
                  <c:v>-3.7325900000000002E-2</c:v>
                </c:pt>
                <c:pt idx="98212">
                  <c:v>-3.8828399999999999E-2</c:v>
                </c:pt>
                <c:pt idx="98213">
                  <c:v>-4.0313399999999999E-2</c:v>
                </c:pt>
                <c:pt idx="98214">
                  <c:v>-4.1778799999999998E-2</c:v>
                </c:pt>
                <c:pt idx="98215">
                  <c:v>-4.3221900000000001E-2</c:v>
                </c:pt>
                <c:pt idx="98216">
                  <c:v>-4.4640699999999998E-2</c:v>
                </c:pt>
                <c:pt idx="98217">
                  <c:v>-4.6033900000000003E-2</c:v>
                </c:pt>
                <c:pt idx="98218">
                  <c:v>-4.7398700000000002E-2</c:v>
                </c:pt>
                <c:pt idx="98219">
                  <c:v>-4.87316E-2</c:v>
                </c:pt>
                <c:pt idx="98220">
                  <c:v>-5.0030499999999999E-2</c:v>
                </c:pt>
                <c:pt idx="98221">
                  <c:v>-5.12962E-2</c:v>
                </c:pt>
                <c:pt idx="98222">
                  <c:v>-5.2529800000000001E-2</c:v>
                </c:pt>
                <c:pt idx="98223">
                  <c:v>-5.3731000000000001E-2</c:v>
                </c:pt>
                <c:pt idx="98224">
                  <c:v>-5.4899000000000003E-2</c:v>
                </c:pt>
                <c:pt idx="98225">
                  <c:v>-5.6033100000000002E-2</c:v>
                </c:pt>
                <c:pt idx="98226">
                  <c:v>-5.7132700000000002E-2</c:v>
                </c:pt>
                <c:pt idx="98227">
                  <c:v>-5.8196499999999998E-2</c:v>
                </c:pt>
                <c:pt idx="98228">
                  <c:v>-5.9223100000000001E-2</c:v>
                </c:pt>
                <c:pt idx="98229">
                  <c:v>-6.0211399999999998E-2</c:v>
                </c:pt>
                <c:pt idx="98230">
                  <c:v>-6.1160699999999998E-2</c:v>
                </c:pt>
                <c:pt idx="98231">
                  <c:v>-6.2069600000000003E-2</c:v>
                </c:pt>
                <c:pt idx="98232">
                  <c:v>-6.2935500000000005E-2</c:v>
                </c:pt>
                <c:pt idx="98233">
                  <c:v>-6.3756800000000002E-2</c:v>
                </c:pt>
                <c:pt idx="98234">
                  <c:v>-6.4533300000000002E-2</c:v>
                </c:pt>
                <c:pt idx="98235">
                  <c:v>-6.5264600000000006E-2</c:v>
                </c:pt>
                <c:pt idx="98236">
                  <c:v>-6.5950700000000001E-2</c:v>
                </c:pt>
                <c:pt idx="98237">
                  <c:v>-6.65906E-2</c:v>
                </c:pt>
                <c:pt idx="98238">
                  <c:v>-6.7182199999999997E-2</c:v>
                </c:pt>
                <c:pt idx="98239">
                  <c:v>-6.7723400000000003E-2</c:v>
                </c:pt>
                <c:pt idx="98240">
                  <c:v>-6.8213300000000004E-2</c:v>
                </c:pt>
                <c:pt idx="98241">
                  <c:v>-6.8651500000000004E-2</c:v>
                </c:pt>
                <c:pt idx="98242">
                  <c:v>-6.90389E-2</c:v>
                </c:pt>
                <c:pt idx="98243">
                  <c:v>-6.9376400000000005E-2</c:v>
                </c:pt>
                <c:pt idx="98244">
                  <c:v>-6.9663699999999995E-2</c:v>
                </c:pt>
                <c:pt idx="98245">
                  <c:v>-6.9900000000000004E-2</c:v>
                </c:pt>
                <c:pt idx="98246">
                  <c:v>-7.0084599999999997E-2</c:v>
                </c:pt>
                <c:pt idx="98247">
                  <c:v>-7.0218000000000003E-2</c:v>
                </c:pt>
                <c:pt idx="98248">
                  <c:v>-7.0300600000000005E-2</c:v>
                </c:pt>
                <c:pt idx="98249">
                  <c:v>-7.0331099999999994E-2</c:v>
                </c:pt>
                <c:pt idx="98250">
                  <c:v>-7.0308399999999993E-2</c:v>
                </c:pt>
                <c:pt idx="98251">
                  <c:v>-7.0233000000000004E-2</c:v>
                </c:pt>
                <c:pt idx="98252">
                  <c:v>-7.0106299999999996E-2</c:v>
                </c:pt>
                <c:pt idx="98253">
                  <c:v>-6.9930199999999998E-2</c:v>
                </c:pt>
                <c:pt idx="98254">
                  <c:v>-6.9705600000000006E-2</c:v>
                </c:pt>
                <c:pt idx="98255">
                  <c:v>-6.9432900000000006E-2</c:v>
                </c:pt>
                <c:pt idx="98256">
                  <c:v>-6.9112300000000002E-2</c:v>
                </c:pt>
                <c:pt idx="98257">
                  <c:v>-6.8746799999999997E-2</c:v>
                </c:pt>
                <c:pt idx="98258">
                  <c:v>-6.8337999999999996E-2</c:v>
                </c:pt>
                <c:pt idx="98259">
                  <c:v>-6.7874799999999999E-2</c:v>
                </c:pt>
                <c:pt idx="98260">
                  <c:v>-6.7348699999999997E-2</c:v>
                </c:pt>
                <c:pt idx="98261">
                  <c:v>-6.6774700000000006E-2</c:v>
                </c:pt>
                <c:pt idx="98262">
                  <c:v>-6.6164299999999995E-2</c:v>
                </c:pt>
                <c:pt idx="98263">
                  <c:v>-6.5509999999999999E-2</c:v>
                </c:pt>
                <c:pt idx="98264">
                  <c:v>-6.4810199999999998E-2</c:v>
                </c:pt>
                <c:pt idx="98265">
                  <c:v>-6.40709E-2</c:v>
                </c:pt>
                <c:pt idx="98266">
                  <c:v>-6.3294500000000004E-2</c:v>
                </c:pt>
                <c:pt idx="98267">
                  <c:v>-6.2480800000000003E-2</c:v>
                </c:pt>
                <c:pt idx="98268">
                  <c:v>-6.1628599999999999E-2</c:v>
                </c:pt>
                <c:pt idx="98269">
                  <c:v>-6.0737600000000003E-2</c:v>
                </c:pt>
                <c:pt idx="98270">
                  <c:v>-5.9809099999999997E-2</c:v>
                </c:pt>
                <c:pt idx="98271">
                  <c:v>-5.88452E-2</c:v>
                </c:pt>
                <c:pt idx="98272">
                  <c:v>-5.7848200000000002E-2</c:v>
                </c:pt>
                <c:pt idx="98273">
                  <c:v>-5.68192E-2</c:v>
                </c:pt>
                <c:pt idx="98274">
                  <c:v>-5.5758299999999997E-2</c:v>
                </c:pt>
                <c:pt idx="98275">
                  <c:v>-5.4667300000000002E-2</c:v>
                </c:pt>
                <c:pt idx="98276">
                  <c:v>-5.3549399999999997E-2</c:v>
                </c:pt>
                <c:pt idx="98277">
                  <c:v>-5.2408299999999998E-2</c:v>
                </c:pt>
                <c:pt idx="98278">
                  <c:v>-5.1247099999999997E-2</c:v>
                </c:pt>
                <c:pt idx="98279">
                  <c:v>-5.00677E-2</c:v>
                </c:pt>
                <c:pt idx="98280">
                  <c:v>-4.8871199999999997E-2</c:v>
                </c:pt>
                <c:pt idx="98281">
                  <c:v>-4.7658499999999999E-2</c:v>
                </c:pt>
                <c:pt idx="98282">
                  <c:v>-4.6430199999999998E-2</c:v>
                </c:pt>
                <c:pt idx="98283">
                  <c:v>-4.5187499999999999E-2</c:v>
                </c:pt>
                <c:pt idx="98284">
                  <c:v>-4.3930499999999997E-2</c:v>
                </c:pt>
                <c:pt idx="98285">
                  <c:v>-4.2658700000000001E-2</c:v>
                </c:pt>
                <c:pt idx="98286">
                  <c:v>-4.1373100000000003E-2</c:v>
                </c:pt>
                <c:pt idx="98287">
                  <c:v>-4.0075699999999999E-2</c:v>
                </c:pt>
                <c:pt idx="98288">
                  <c:v>-3.8767200000000002E-2</c:v>
                </c:pt>
                <c:pt idx="98289">
                  <c:v>-3.7447500000000002E-2</c:v>
                </c:pt>
                <c:pt idx="98290">
                  <c:v>-3.6117700000000003E-2</c:v>
                </c:pt>
                <c:pt idx="98291">
                  <c:v>-3.4779200000000003E-2</c:v>
                </c:pt>
                <c:pt idx="98292">
                  <c:v>-3.3433200000000003E-2</c:v>
                </c:pt>
                <c:pt idx="98293">
                  <c:v>-3.2080499999999998E-2</c:v>
                </c:pt>
                <c:pt idx="98294">
                  <c:v>-3.07218E-2</c:v>
                </c:pt>
                <c:pt idx="98295">
                  <c:v>-2.93584E-2</c:v>
                </c:pt>
                <c:pt idx="98296">
                  <c:v>-2.79919E-2</c:v>
                </c:pt>
                <c:pt idx="98297">
                  <c:v>-2.66238E-2</c:v>
                </c:pt>
                <c:pt idx="98298">
                  <c:v>-2.52555E-2</c:v>
                </c:pt>
                <c:pt idx="98299">
                  <c:v>-2.3889000000000001E-2</c:v>
                </c:pt>
                <c:pt idx="98300">
                  <c:v>-2.25268E-2</c:v>
                </c:pt>
                <c:pt idx="98301">
                  <c:v>-2.1169899999999998E-2</c:v>
                </c:pt>
                <c:pt idx="98302">
                  <c:v>-1.9818700000000002E-2</c:v>
                </c:pt>
                <c:pt idx="98303">
                  <c:v>-1.8473799999999999E-2</c:v>
                </c:pt>
                <c:pt idx="98304">
                  <c:v>-1.71358E-2</c:v>
                </c:pt>
                <c:pt idx="98305">
                  <c:v>-1.5805199999999998E-2</c:v>
                </c:pt>
                <c:pt idx="98306">
                  <c:v>-1.4482699999999999E-2</c:v>
                </c:pt>
                <c:pt idx="98307">
                  <c:v>-1.3169200000000001E-2</c:v>
                </c:pt>
                <c:pt idx="98308">
                  <c:v>-1.18656E-2</c:v>
                </c:pt>
                <c:pt idx="98309">
                  <c:v>-1.0573000000000001E-2</c:v>
                </c:pt>
                <c:pt idx="98310" formatCode="0.00E+00">
                  <c:v>-9.2930100000000009E-3</c:v>
                </c:pt>
                <c:pt idx="98311" formatCode="0.00E+00">
                  <c:v>-8.0274100000000004E-3</c:v>
                </c:pt>
                <c:pt idx="98312" formatCode="0.00E+00">
                  <c:v>-6.7787699999999999E-3</c:v>
                </c:pt>
                <c:pt idx="98313" formatCode="0.00E+00">
                  <c:v>-5.5497200000000002E-3</c:v>
                </c:pt>
                <c:pt idx="98314" formatCode="0.00E+00">
                  <c:v>-4.3415199999999998E-3</c:v>
                </c:pt>
                <c:pt idx="98315" formatCode="0.00E+00">
                  <c:v>-3.15388E-3</c:v>
                </c:pt>
                <c:pt idx="98316" formatCode="0.00E+00">
                  <c:v>-1.98664E-3</c:v>
                </c:pt>
                <c:pt idx="98317" formatCode="0.00E+00">
                  <c:v>-8.4064299999999997E-4</c:v>
                </c:pt>
                <c:pt idx="98318" formatCode="0.00E+00">
                  <c:v>2.8360700000000001E-4</c:v>
                </c:pt>
                <c:pt idx="98319" formatCode="0.00E+00">
                  <c:v>1.3868999999999999E-3</c:v>
                </c:pt>
                <c:pt idx="98320" formatCode="0.00E+00">
                  <c:v>2.46999E-3</c:v>
                </c:pt>
                <c:pt idx="98321" formatCode="0.00E+00">
                  <c:v>3.5325700000000001E-3</c:v>
                </c:pt>
                <c:pt idx="98322" formatCode="0.00E+00">
                  <c:v>4.5739400000000003E-3</c:v>
                </c:pt>
                <c:pt idx="98323" formatCode="0.00E+00">
                  <c:v>5.5928699999999998E-3</c:v>
                </c:pt>
                <c:pt idx="98324" formatCode="0.00E+00">
                  <c:v>6.5876700000000003E-3</c:v>
                </c:pt>
                <c:pt idx="98325" formatCode="0.00E+00">
                  <c:v>7.5581600000000004E-3</c:v>
                </c:pt>
                <c:pt idx="98326" formatCode="0.00E+00">
                  <c:v>8.5061300000000006E-3</c:v>
                </c:pt>
                <c:pt idx="98327" formatCode="0.00E+00">
                  <c:v>9.4328799999999994E-3</c:v>
                </c:pt>
                <c:pt idx="98328">
                  <c:v>1.0337499999999999E-2</c:v>
                </c:pt>
                <c:pt idx="98329">
                  <c:v>1.1217100000000001E-2</c:v>
                </c:pt>
                <c:pt idx="98330">
                  <c:v>1.20692E-2</c:v>
                </c:pt>
                <c:pt idx="98331">
                  <c:v>1.28919E-2</c:v>
                </c:pt>
                <c:pt idx="98332">
                  <c:v>1.3684099999999999E-2</c:v>
                </c:pt>
                <c:pt idx="98333">
                  <c:v>1.4446499999999999E-2</c:v>
                </c:pt>
                <c:pt idx="98334">
                  <c:v>1.51805E-2</c:v>
                </c:pt>
                <c:pt idx="98335">
                  <c:v>1.58856E-2</c:v>
                </c:pt>
                <c:pt idx="98336">
                  <c:v>1.6560700000000001E-2</c:v>
                </c:pt>
                <c:pt idx="98337">
                  <c:v>1.72053E-2</c:v>
                </c:pt>
                <c:pt idx="98338">
                  <c:v>1.7818000000000001E-2</c:v>
                </c:pt>
                <c:pt idx="98339">
                  <c:v>1.8397799999999999E-2</c:v>
                </c:pt>
                <c:pt idx="98340">
                  <c:v>1.8945199999999999E-2</c:v>
                </c:pt>
                <c:pt idx="98341">
                  <c:v>1.9461300000000001E-2</c:v>
                </c:pt>
                <c:pt idx="98342">
                  <c:v>1.9947099999999999E-2</c:v>
                </c:pt>
                <c:pt idx="98343">
                  <c:v>2.0403500000000001E-2</c:v>
                </c:pt>
                <c:pt idx="98344">
                  <c:v>2.08302E-2</c:v>
                </c:pt>
                <c:pt idx="98345">
                  <c:v>2.1224199999999999E-2</c:v>
                </c:pt>
                <c:pt idx="98346">
                  <c:v>2.1590000000000002E-2</c:v>
                </c:pt>
                <c:pt idx="98347">
                  <c:v>2.19448E-2</c:v>
                </c:pt>
                <c:pt idx="98348">
                  <c:v>2.2286299999999998E-2</c:v>
                </c:pt>
                <c:pt idx="98349">
                  <c:v>2.2593700000000001E-2</c:v>
                </c:pt>
                <c:pt idx="98350">
                  <c:v>2.2866899999999999E-2</c:v>
                </c:pt>
                <c:pt idx="98351">
                  <c:v>2.3116100000000001E-2</c:v>
                </c:pt>
                <c:pt idx="98352">
                  <c:v>2.3339499999999999E-2</c:v>
                </c:pt>
                <c:pt idx="98353">
                  <c:v>2.3534099999999999E-2</c:v>
                </c:pt>
                <c:pt idx="98354">
                  <c:v>2.3701E-2</c:v>
                </c:pt>
                <c:pt idx="98355">
                  <c:v>2.38418E-2</c:v>
                </c:pt>
                <c:pt idx="98356">
                  <c:v>2.3957300000000001E-2</c:v>
                </c:pt>
                <c:pt idx="98357">
                  <c:v>2.4048E-2</c:v>
                </c:pt>
                <c:pt idx="98358">
                  <c:v>2.4113800000000001E-2</c:v>
                </c:pt>
                <c:pt idx="98359">
                  <c:v>2.4154200000000001E-2</c:v>
                </c:pt>
                <c:pt idx="98360">
                  <c:v>2.4169300000000001E-2</c:v>
                </c:pt>
                <c:pt idx="98361">
                  <c:v>2.4159300000000002E-2</c:v>
                </c:pt>
                <c:pt idx="98362">
                  <c:v>2.4124199999999998E-2</c:v>
                </c:pt>
                <c:pt idx="98363">
                  <c:v>2.4063600000000001E-2</c:v>
                </c:pt>
                <c:pt idx="98364">
                  <c:v>2.39773E-2</c:v>
                </c:pt>
                <c:pt idx="98365">
                  <c:v>2.3864699999999999E-2</c:v>
                </c:pt>
                <c:pt idx="98366">
                  <c:v>2.3725699999999999E-2</c:v>
                </c:pt>
                <c:pt idx="98367">
                  <c:v>2.3560899999999999E-2</c:v>
                </c:pt>
                <c:pt idx="98368">
                  <c:v>2.3372E-2</c:v>
                </c:pt>
                <c:pt idx="98369">
                  <c:v>2.3160699999999999E-2</c:v>
                </c:pt>
                <c:pt idx="98370">
                  <c:v>2.29287E-2</c:v>
                </c:pt>
                <c:pt idx="98371">
                  <c:v>2.26774E-2</c:v>
                </c:pt>
                <c:pt idx="98372">
                  <c:v>2.2407699999999999E-2</c:v>
                </c:pt>
                <c:pt idx="98373">
                  <c:v>2.21207E-2</c:v>
                </c:pt>
                <c:pt idx="98374">
                  <c:v>2.1817E-2</c:v>
                </c:pt>
                <c:pt idx="98375">
                  <c:v>2.1497499999999999E-2</c:v>
                </c:pt>
                <c:pt idx="98376">
                  <c:v>2.11632E-2</c:v>
                </c:pt>
                <c:pt idx="98377">
                  <c:v>2.0814599999999999E-2</c:v>
                </c:pt>
                <c:pt idx="98378">
                  <c:v>2.0452700000000001E-2</c:v>
                </c:pt>
                <c:pt idx="98379">
                  <c:v>2.0078800000000001E-2</c:v>
                </c:pt>
                <c:pt idx="98380">
                  <c:v>1.9693599999999999E-2</c:v>
                </c:pt>
                <c:pt idx="98381">
                  <c:v>1.9297399999999999E-2</c:v>
                </c:pt>
                <c:pt idx="98382">
                  <c:v>1.8890400000000002E-2</c:v>
                </c:pt>
                <c:pt idx="98383">
                  <c:v>1.8472800000000001E-2</c:v>
                </c:pt>
                <c:pt idx="98384">
                  <c:v>1.80447E-2</c:v>
                </c:pt>
                <c:pt idx="98385">
                  <c:v>1.7606199999999999E-2</c:v>
                </c:pt>
                <c:pt idx="98386">
                  <c:v>1.71573E-2</c:v>
                </c:pt>
                <c:pt idx="98387">
                  <c:v>1.6698299999999999E-2</c:v>
                </c:pt>
                <c:pt idx="98388">
                  <c:v>1.62296E-2</c:v>
                </c:pt>
                <c:pt idx="98389">
                  <c:v>1.5751500000000002E-2</c:v>
                </c:pt>
                <c:pt idx="98390">
                  <c:v>1.52649E-2</c:v>
                </c:pt>
                <c:pt idx="98391">
                  <c:v>1.477E-2</c:v>
                </c:pt>
                <c:pt idx="98392">
                  <c:v>1.42673E-2</c:v>
                </c:pt>
                <c:pt idx="98393">
                  <c:v>1.37573E-2</c:v>
                </c:pt>
                <c:pt idx="98394">
                  <c:v>1.3240500000000001E-2</c:v>
                </c:pt>
                <c:pt idx="98395">
                  <c:v>1.27181E-2</c:v>
                </c:pt>
                <c:pt idx="98396">
                  <c:v>1.2191199999999999E-2</c:v>
                </c:pt>
                <c:pt idx="98397">
                  <c:v>1.1660999999999999E-2</c:v>
                </c:pt>
                <c:pt idx="98398">
                  <c:v>1.1128000000000001E-2</c:v>
                </c:pt>
                <c:pt idx="98399">
                  <c:v>1.0591700000000001E-2</c:v>
                </c:pt>
                <c:pt idx="98400">
                  <c:v>1.00512E-2</c:v>
                </c:pt>
                <c:pt idx="98401" formatCode="0.00E+00">
                  <c:v>9.5060600000000002E-3</c:v>
                </c:pt>
                <c:pt idx="98402" formatCode="0.00E+00">
                  <c:v>8.9561999999999992E-3</c:v>
                </c:pt>
                <c:pt idx="98403" formatCode="0.00E+00">
                  <c:v>8.4018700000000005E-3</c:v>
                </c:pt>
                <c:pt idx="98404" formatCode="0.00E+00">
                  <c:v>7.8432599999999995E-3</c:v>
                </c:pt>
                <c:pt idx="98405" formatCode="0.00E+00">
                  <c:v>7.2810100000000001E-3</c:v>
                </c:pt>
                <c:pt idx="98406" formatCode="0.00E+00">
                  <c:v>6.7162599999999999E-3</c:v>
                </c:pt>
                <c:pt idx="98407" formatCode="0.00E+00">
                  <c:v>6.1499500000000004E-3</c:v>
                </c:pt>
                <c:pt idx="98408" formatCode="0.00E+00">
                  <c:v>5.5825600000000003E-3</c:v>
                </c:pt>
                <c:pt idx="98409" formatCode="0.00E+00">
                  <c:v>5.0138800000000001E-3</c:v>
                </c:pt>
                <c:pt idx="98410" formatCode="0.00E+00">
                  <c:v>4.4431100000000001E-3</c:v>
                </c:pt>
                <c:pt idx="98411" formatCode="0.00E+00">
                  <c:v>3.8693299999999998E-3</c:v>
                </c:pt>
                <c:pt idx="98412" formatCode="0.00E+00">
                  <c:v>3.2926399999999999E-3</c:v>
                </c:pt>
                <c:pt idx="98413" formatCode="0.00E+00">
                  <c:v>2.7147600000000001E-3</c:v>
                </c:pt>
                <c:pt idx="98414" formatCode="0.00E+00">
                  <c:v>2.1376500000000001E-3</c:v>
                </c:pt>
                <c:pt idx="98415" formatCode="0.00E+00">
                  <c:v>1.5617199999999999E-3</c:v>
                </c:pt>
                <c:pt idx="98416" formatCode="0.00E+00">
                  <c:v>9.8618800000000004E-4</c:v>
                </c:pt>
                <c:pt idx="98417" formatCode="0.00E+00">
                  <c:v>4.1035300000000002E-4</c:v>
                </c:pt>
                <c:pt idx="98418" formatCode="0.00E+00">
                  <c:v>-1.6637100000000001E-4</c:v>
                </c:pt>
                <c:pt idx="98419" formatCode="0.00E+00">
                  <c:v>-7.4517500000000005E-4</c:v>
                </c:pt>
                <c:pt idx="98420" formatCode="0.00E+00">
                  <c:v>-1.32643E-3</c:v>
                </c:pt>
                <c:pt idx="98421" formatCode="0.00E+00">
                  <c:v>-1.90833E-3</c:v>
                </c:pt>
                <c:pt idx="98422" formatCode="0.00E+00">
                  <c:v>-2.4892199999999999E-3</c:v>
                </c:pt>
                <c:pt idx="98423" formatCode="0.00E+00">
                  <c:v>-3.0699400000000002E-3</c:v>
                </c:pt>
                <c:pt idx="98424" formatCode="0.00E+00">
                  <c:v>-3.6526800000000002E-3</c:v>
                </c:pt>
                <c:pt idx="98425" formatCode="0.00E+00">
                  <c:v>-4.2387099999999997E-3</c:v>
                </c:pt>
                <c:pt idx="98426" formatCode="0.00E+00">
                  <c:v>-4.82797E-3</c:v>
                </c:pt>
                <c:pt idx="98427" formatCode="0.00E+00">
                  <c:v>-5.4194000000000004E-3</c:v>
                </c:pt>
                <c:pt idx="98428" formatCode="0.00E+00">
                  <c:v>-6.0120399999999997E-3</c:v>
                </c:pt>
                <c:pt idx="98429" formatCode="0.00E+00">
                  <c:v>-6.6056400000000003E-3</c:v>
                </c:pt>
                <c:pt idx="98430" formatCode="0.00E+00">
                  <c:v>-7.1998799999999996E-3</c:v>
                </c:pt>
                <c:pt idx="98431" formatCode="0.00E+00">
                  <c:v>-7.7944399999999997E-3</c:v>
                </c:pt>
                <c:pt idx="98432" formatCode="0.00E+00">
                  <c:v>-8.3895299999999992E-3</c:v>
                </c:pt>
                <c:pt idx="98433" formatCode="0.00E+00">
                  <c:v>-8.9858000000000004E-3</c:v>
                </c:pt>
                <c:pt idx="98434" formatCode="0.00E+00">
                  <c:v>-9.5841799999999994E-3</c:v>
                </c:pt>
                <c:pt idx="98435">
                  <c:v>-1.01855E-2</c:v>
                </c:pt>
                <c:pt idx="98436">
                  <c:v>-1.07896E-2</c:v>
                </c:pt>
                <c:pt idx="98437">
                  <c:v>-1.13959E-2</c:v>
                </c:pt>
                <c:pt idx="98438">
                  <c:v>-1.20041E-2</c:v>
                </c:pt>
                <c:pt idx="98439">
                  <c:v>-1.26147E-2</c:v>
                </c:pt>
                <c:pt idx="98440">
                  <c:v>-1.3226999999999999E-2</c:v>
                </c:pt>
                <c:pt idx="98441">
                  <c:v>-1.38397E-2</c:v>
                </c:pt>
                <c:pt idx="98442">
                  <c:v>-1.4452100000000001E-2</c:v>
                </c:pt>
                <c:pt idx="98443">
                  <c:v>-1.50644E-2</c:v>
                </c:pt>
                <c:pt idx="98444">
                  <c:v>-1.5676599999999999E-2</c:v>
                </c:pt>
                <c:pt idx="98445">
                  <c:v>-1.6289100000000001E-2</c:v>
                </c:pt>
                <c:pt idx="98446">
                  <c:v>-1.6901900000000001E-2</c:v>
                </c:pt>
                <c:pt idx="98447">
                  <c:v>-1.7514800000000001E-2</c:v>
                </c:pt>
                <c:pt idx="98448">
                  <c:v>-1.8127500000000001E-2</c:v>
                </c:pt>
                <c:pt idx="98449">
                  <c:v>-1.8740199999999999E-2</c:v>
                </c:pt>
                <c:pt idx="98450">
                  <c:v>-1.93527E-2</c:v>
                </c:pt>
                <c:pt idx="98451">
                  <c:v>-1.9964599999999999E-2</c:v>
                </c:pt>
                <c:pt idx="98452">
                  <c:v>-2.0575300000000001E-2</c:v>
                </c:pt>
                <c:pt idx="98453">
                  <c:v>-2.11848E-2</c:v>
                </c:pt>
                <c:pt idx="98454">
                  <c:v>-2.1793199999999999E-2</c:v>
                </c:pt>
                <c:pt idx="98455">
                  <c:v>-2.2400300000000001E-2</c:v>
                </c:pt>
                <c:pt idx="98456">
                  <c:v>-2.30058E-2</c:v>
                </c:pt>
                <c:pt idx="98457">
                  <c:v>-2.3608799999999999E-2</c:v>
                </c:pt>
                <c:pt idx="98458">
                  <c:v>-2.4208299999999999E-2</c:v>
                </c:pt>
                <c:pt idx="98459">
                  <c:v>-2.4803700000000001E-2</c:v>
                </c:pt>
                <c:pt idx="98460">
                  <c:v>-2.53946E-2</c:v>
                </c:pt>
                <c:pt idx="98461">
                  <c:v>-2.59806E-2</c:v>
                </c:pt>
                <c:pt idx="98462">
                  <c:v>-2.6561399999999999E-2</c:v>
                </c:pt>
                <c:pt idx="98463">
                  <c:v>-2.7136899999999999E-2</c:v>
                </c:pt>
                <c:pt idx="98464">
                  <c:v>-2.77068E-2</c:v>
                </c:pt>
                <c:pt idx="98465">
                  <c:v>-2.82705E-2</c:v>
                </c:pt>
                <c:pt idx="98466">
                  <c:v>-2.88274E-2</c:v>
                </c:pt>
                <c:pt idx="98467">
                  <c:v>-2.9376599999999999E-2</c:v>
                </c:pt>
                <c:pt idx="98468">
                  <c:v>-2.9917300000000001E-2</c:v>
                </c:pt>
                <c:pt idx="98469">
                  <c:v>-3.0449E-2</c:v>
                </c:pt>
                <c:pt idx="98470">
                  <c:v>-3.0970600000000001E-2</c:v>
                </c:pt>
                <c:pt idx="98471">
                  <c:v>-3.1481299999999997E-2</c:v>
                </c:pt>
                <c:pt idx="98472">
                  <c:v>-3.19809E-2</c:v>
                </c:pt>
                <c:pt idx="98473">
                  <c:v>-3.2469699999999997E-2</c:v>
                </c:pt>
                <c:pt idx="98474">
                  <c:v>-3.2947200000000003E-2</c:v>
                </c:pt>
                <c:pt idx="98475">
                  <c:v>-3.3413100000000001E-2</c:v>
                </c:pt>
                <c:pt idx="98476">
                  <c:v>-3.3866599999999997E-2</c:v>
                </c:pt>
                <c:pt idx="98477">
                  <c:v>-3.4307200000000003E-2</c:v>
                </c:pt>
                <c:pt idx="98478">
                  <c:v>-3.47342E-2</c:v>
                </c:pt>
                <c:pt idx="98479">
                  <c:v>-3.5147100000000001E-2</c:v>
                </c:pt>
                <c:pt idx="98480">
                  <c:v>-3.55457E-2</c:v>
                </c:pt>
                <c:pt idx="98481">
                  <c:v>-3.59294E-2</c:v>
                </c:pt>
                <c:pt idx="98482">
                  <c:v>-3.6297299999999998E-2</c:v>
                </c:pt>
                <c:pt idx="98483">
                  <c:v>-3.6648600000000003E-2</c:v>
                </c:pt>
                <c:pt idx="98484">
                  <c:v>-3.6982899999999999E-2</c:v>
                </c:pt>
                <c:pt idx="98485">
                  <c:v>-3.7299300000000001E-2</c:v>
                </c:pt>
                <c:pt idx="98486">
                  <c:v>-3.7597199999999997E-2</c:v>
                </c:pt>
                <c:pt idx="98487">
                  <c:v>-3.7875800000000001E-2</c:v>
                </c:pt>
                <c:pt idx="98488">
                  <c:v>-3.8134800000000003E-2</c:v>
                </c:pt>
                <c:pt idx="98489">
                  <c:v>-3.8373400000000002E-2</c:v>
                </c:pt>
                <c:pt idx="98490">
                  <c:v>-3.8591100000000003E-2</c:v>
                </c:pt>
                <c:pt idx="98491">
                  <c:v>-3.87874E-2</c:v>
                </c:pt>
                <c:pt idx="98492">
                  <c:v>-3.89614E-2</c:v>
                </c:pt>
                <c:pt idx="98493">
                  <c:v>-3.91122E-2</c:v>
                </c:pt>
                <c:pt idx="98494">
                  <c:v>-3.9238799999999997E-2</c:v>
                </c:pt>
                <c:pt idx="98495">
                  <c:v>-3.9340800000000002E-2</c:v>
                </c:pt>
                <c:pt idx="98496">
                  <c:v>-3.9417300000000002E-2</c:v>
                </c:pt>
                <c:pt idx="98497">
                  <c:v>-3.9468099999999999E-2</c:v>
                </c:pt>
                <c:pt idx="98498">
                  <c:v>-3.9492899999999997E-2</c:v>
                </c:pt>
                <c:pt idx="98499">
                  <c:v>-3.9491499999999999E-2</c:v>
                </c:pt>
                <c:pt idx="98500">
                  <c:v>-3.9463400000000003E-2</c:v>
                </c:pt>
                <c:pt idx="98501">
                  <c:v>-3.9407699999999997E-2</c:v>
                </c:pt>
                <c:pt idx="98502">
                  <c:v>-3.9323900000000002E-2</c:v>
                </c:pt>
                <c:pt idx="98503">
                  <c:v>-3.9211900000000001E-2</c:v>
                </c:pt>
                <c:pt idx="98504">
                  <c:v>-3.9071599999999998E-2</c:v>
                </c:pt>
                <c:pt idx="98505">
                  <c:v>-3.8902899999999997E-2</c:v>
                </c:pt>
                <c:pt idx="98506">
                  <c:v>-3.8705700000000003E-2</c:v>
                </c:pt>
                <c:pt idx="98507">
                  <c:v>-3.8479899999999997E-2</c:v>
                </c:pt>
                <c:pt idx="98508">
                  <c:v>-3.8225299999999997E-2</c:v>
                </c:pt>
                <c:pt idx="98509">
                  <c:v>-3.7941299999999997E-2</c:v>
                </c:pt>
                <c:pt idx="98510">
                  <c:v>-3.76277E-2</c:v>
                </c:pt>
                <c:pt idx="98511">
                  <c:v>-3.7284299999999999E-2</c:v>
                </c:pt>
                <c:pt idx="98512">
                  <c:v>-3.6910999999999999E-2</c:v>
                </c:pt>
                <c:pt idx="98513">
                  <c:v>-3.6507299999999999E-2</c:v>
                </c:pt>
                <c:pt idx="98514">
                  <c:v>-3.6072399999999998E-2</c:v>
                </c:pt>
                <c:pt idx="98515">
                  <c:v>-3.56063E-2</c:v>
                </c:pt>
                <c:pt idx="98516">
                  <c:v>-3.5109599999999998E-2</c:v>
                </c:pt>
                <c:pt idx="98517">
                  <c:v>-3.4582300000000003E-2</c:v>
                </c:pt>
                <c:pt idx="98518">
                  <c:v>-3.4024400000000003E-2</c:v>
                </c:pt>
                <c:pt idx="98519">
                  <c:v>-3.34355E-2</c:v>
                </c:pt>
                <c:pt idx="98520">
                  <c:v>-3.2815900000000002E-2</c:v>
                </c:pt>
                <c:pt idx="98521">
                  <c:v>-3.2165899999999997E-2</c:v>
                </c:pt>
                <c:pt idx="98522">
                  <c:v>-3.1485800000000001E-2</c:v>
                </c:pt>
                <c:pt idx="98523">
                  <c:v>-3.0776100000000001E-2</c:v>
                </c:pt>
                <c:pt idx="98524">
                  <c:v>-3.0036899999999998E-2</c:v>
                </c:pt>
                <c:pt idx="98525">
                  <c:v>-2.9268800000000001E-2</c:v>
                </c:pt>
                <c:pt idx="98526">
                  <c:v>-2.84721E-2</c:v>
                </c:pt>
                <c:pt idx="98527">
                  <c:v>-2.76472E-2</c:v>
                </c:pt>
                <c:pt idx="98528">
                  <c:v>-2.6794499999999999E-2</c:v>
                </c:pt>
                <c:pt idx="98529">
                  <c:v>-2.5914300000000001E-2</c:v>
                </c:pt>
                <c:pt idx="98530">
                  <c:v>-2.5007100000000001E-2</c:v>
                </c:pt>
                <c:pt idx="98531">
                  <c:v>-2.4072900000000001E-2</c:v>
                </c:pt>
                <c:pt idx="98532">
                  <c:v>-2.3112199999999999E-2</c:v>
                </c:pt>
                <c:pt idx="98533">
                  <c:v>-2.2125599999999999E-2</c:v>
                </c:pt>
                <c:pt idx="98534">
                  <c:v>-2.1113799999999999E-2</c:v>
                </c:pt>
                <c:pt idx="98535">
                  <c:v>-2.00777E-2</c:v>
                </c:pt>
                <c:pt idx="98536">
                  <c:v>-1.9018E-2</c:v>
                </c:pt>
                <c:pt idx="98537">
                  <c:v>-1.7935599999999999E-2</c:v>
                </c:pt>
                <c:pt idx="98538">
                  <c:v>-1.6831499999999999E-2</c:v>
                </c:pt>
                <c:pt idx="98539">
                  <c:v>-1.5706500000000002E-2</c:v>
                </c:pt>
                <c:pt idx="98540">
                  <c:v>-1.4561599999999999E-2</c:v>
                </c:pt>
                <c:pt idx="98541">
                  <c:v>-1.3397600000000001E-2</c:v>
                </c:pt>
                <c:pt idx="98542">
                  <c:v>-1.22154E-2</c:v>
                </c:pt>
                <c:pt idx="98543">
                  <c:v>-1.1016099999999999E-2</c:v>
                </c:pt>
                <c:pt idx="98544" formatCode="0.00E+00">
                  <c:v>-9.8006299999999994E-3</c:v>
                </c:pt>
                <c:pt idx="98545" formatCode="0.00E+00">
                  <c:v>-8.5699599999999997E-3</c:v>
                </c:pt>
                <c:pt idx="98546" formatCode="0.00E+00">
                  <c:v>-7.3252300000000003E-3</c:v>
                </c:pt>
                <c:pt idx="98547" formatCode="0.00E+00">
                  <c:v>-6.0674800000000001E-3</c:v>
                </c:pt>
                <c:pt idx="98548" formatCode="0.00E+00">
                  <c:v>-4.7976099999999999E-3</c:v>
                </c:pt>
                <c:pt idx="98549" formatCode="0.00E+00">
                  <c:v>-3.51673E-3</c:v>
                </c:pt>
                <c:pt idx="98550" formatCode="0.00E+00">
                  <c:v>-2.22623E-3</c:v>
                </c:pt>
                <c:pt idx="98551" formatCode="0.00E+00">
                  <c:v>-9.2756700000000002E-4</c:v>
                </c:pt>
                <c:pt idx="98552" formatCode="0.00E+00">
                  <c:v>3.7803499999999998E-4</c:v>
                </c:pt>
                <c:pt idx="98553" formatCode="0.00E+00">
                  <c:v>1.6895199999999999E-3</c:v>
                </c:pt>
                <c:pt idx="98554" formatCode="0.00E+00">
                  <c:v>3.0058300000000001E-3</c:v>
                </c:pt>
                <c:pt idx="98555" formatCode="0.00E+00">
                  <c:v>4.3257800000000004E-3</c:v>
                </c:pt>
                <c:pt idx="98556" formatCode="0.00E+00">
                  <c:v>5.6481099999999996E-3</c:v>
                </c:pt>
                <c:pt idx="98557" formatCode="0.00E+00">
                  <c:v>6.9715999999999997E-3</c:v>
                </c:pt>
                <c:pt idx="98558" formatCode="0.00E+00">
                  <c:v>8.2950799999999998E-3</c:v>
                </c:pt>
                <c:pt idx="98559" formatCode="0.00E+00">
                  <c:v>9.6172400000000009E-3</c:v>
                </c:pt>
                <c:pt idx="98560">
                  <c:v>1.0936700000000001E-2</c:v>
                </c:pt>
                <c:pt idx="98561">
                  <c:v>1.22521E-2</c:v>
                </c:pt>
                <c:pt idx="98562">
                  <c:v>1.3562299999999999E-2</c:v>
                </c:pt>
                <c:pt idx="98563">
                  <c:v>1.48658E-2</c:v>
                </c:pt>
                <c:pt idx="98564">
                  <c:v>1.61613E-2</c:v>
                </c:pt>
                <c:pt idx="98565">
                  <c:v>1.7447299999999999E-2</c:v>
                </c:pt>
                <c:pt idx="98566">
                  <c:v>1.8723E-2</c:v>
                </c:pt>
                <c:pt idx="98567">
                  <c:v>1.99872E-2</c:v>
                </c:pt>
                <c:pt idx="98568">
                  <c:v>2.12386E-2</c:v>
                </c:pt>
                <c:pt idx="98569">
                  <c:v>2.2475599999999998E-2</c:v>
                </c:pt>
                <c:pt idx="98570">
                  <c:v>2.3696999999999999E-2</c:v>
                </c:pt>
                <c:pt idx="98571">
                  <c:v>2.49015E-2</c:v>
                </c:pt>
                <c:pt idx="98572">
                  <c:v>2.60875E-2</c:v>
                </c:pt>
                <c:pt idx="98573">
                  <c:v>2.7253699999999999E-2</c:v>
                </c:pt>
                <c:pt idx="98574">
                  <c:v>2.8398799999999998E-2</c:v>
                </c:pt>
                <c:pt idx="98575">
                  <c:v>2.9521599999999999E-2</c:v>
                </c:pt>
                <c:pt idx="98576">
                  <c:v>3.0621099999999998E-2</c:v>
                </c:pt>
                <c:pt idx="98577">
                  <c:v>3.1696000000000002E-2</c:v>
                </c:pt>
                <c:pt idx="98578">
                  <c:v>3.2745099999999999E-2</c:v>
                </c:pt>
                <c:pt idx="98579">
                  <c:v>3.37673E-2</c:v>
                </c:pt>
                <c:pt idx="98580">
                  <c:v>3.4761399999999998E-2</c:v>
                </c:pt>
                <c:pt idx="98581">
                  <c:v>3.5726500000000001E-2</c:v>
                </c:pt>
                <c:pt idx="98582">
                  <c:v>3.6661600000000003E-2</c:v>
                </c:pt>
                <c:pt idx="98583">
                  <c:v>3.7565500000000002E-2</c:v>
                </c:pt>
                <c:pt idx="98584">
                  <c:v>3.8437199999999998E-2</c:v>
                </c:pt>
                <c:pt idx="98585">
                  <c:v>3.9275600000000001E-2</c:v>
                </c:pt>
                <c:pt idx="98586">
                  <c:v>4.0079499999999997E-2</c:v>
                </c:pt>
                <c:pt idx="98587">
                  <c:v>4.0848200000000001E-2</c:v>
                </c:pt>
                <c:pt idx="98588">
                  <c:v>4.1580800000000001E-2</c:v>
                </c:pt>
                <c:pt idx="98589">
                  <c:v>4.22767E-2</c:v>
                </c:pt>
                <c:pt idx="98590">
                  <c:v>4.29352E-2</c:v>
                </c:pt>
                <c:pt idx="98591">
                  <c:v>4.3555400000000001E-2</c:v>
                </c:pt>
                <c:pt idx="98592">
                  <c:v>4.4136599999999998E-2</c:v>
                </c:pt>
                <c:pt idx="98593">
                  <c:v>4.46779E-2</c:v>
                </c:pt>
                <c:pt idx="98594">
                  <c:v>4.5178599999999999E-2</c:v>
                </c:pt>
                <c:pt idx="98595">
                  <c:v>4.56383E-2</c:v>
                </c:pt>
                <c:pt idx="98596">
                  <c:v>4.6056100000000003E-2</c:v>
                </c:pt>
                <c:pt idx="98597">
                  <c:v>4.6431300000000002E-2</c:v>
                </c:pt>
                <c:pt idx="98598">
                  <c:v>4.6763699999999998E-2</c:v>
                </c:pt>
                <c:pt idx="98599">
                  <c:v>4.70531E-2</c:v>
                </c:pt>
                <c:pt idx="98600">
                  <c:v>4.7299300000000002E-2</c:v>
                </c:pt>
                <c:pt idx="98601">
                  <c:v>4.7502200000000001E-2</c:v>
                </c:pt>
                <c:pt idx="98602">
                  <c:v>4.7661599999999998E-2</c:v>
                </c:pt>
                <c:pt idx="98603">
                  <c:v>4.7777300000000002E-2</c:v>
                </c:pt>
                <c:pt idx="98604">
                  <c:v>4.7849200000000001E-2</c:v>
                </c:pt>
                <c:pt idx="98605">
                  <c:v>4.7877299999999998E-2</c:v>
                </c:pt>
                <c:pt idx="98606">
                  <c:v>4.78612E-2</c:v>
                </c:pt>
                <c:pt idx="98607">
                  <c:v>4.7801000000000003E-2</c:v>
                </c:pt>
                <c:pt idx="98608">
                  <c:v>4.7696599999999999E-2</c:v>
                </c:pt>
                <c:pt idx="98609">
                  <c:v>4.7548199999999999E-2</c:v>
                </c:pt>
                <c:pt idx="98610">
                  <c:v>4.7356099999999998E-2</c:v>
                </c:pt>
                <c:pt idx="98611">
                  <c:v>4.71204E-2</c:v>
                </c:pt>
                <c:pt idx="98612">
                  <c:v>4.6841399999999998E-2</c:v>
                </c:pt>
                <c:pt idx="98613">
                  <c:v>4.6519499999999998E-2</c:v>
                </c:pt>
                <c:pt idx="98614">
                  <c:v>4.6154800000000003E-2</c:v>
                </c:pt>
                <c:pt idx="98615">
                  <c:v>4.5747700000000002E-2</c:v>
                </c:pt>
                <c:pt idx="98616">
                  <c:v>4.52988E-2</c:v>
                </c:pt>
                <c:pt idx="98617">
                  <c:v>4.4808800000000003E-2</c:v>
                </c:pt>
                <c:pt idx="98618">
                  <c:v>4.4278400000000002E-2</c:v>
                </c:pt>
                <c:pt idx="98619">
                  <c:v>4.3708400000000001E-2</c:v>
                </c:pt>
                <c:pt idx="98620">
                  <c:v>4.3099600000000002E-2</c:v>
                </c:pt>
                <c:pt idx="98621">
                  <c:v>4.2452499999999997E-2</c:v>
                </c:pt>
                <c:pt idx="98622">
                  <c:v>4.1767800000000001E-2</c:v>
                </c:pt>
                <c:pt idx="98623">
                  <c:v>4.1046199999999998E-2</c:v>
                </c:pt>
                <c:pt idx="98624">
                  <c:v>4.0288200000000003E-2</c:v>
                </c:pt>
                <c:pt idx="98625">
                  <c:v>3.9494599999999998E-2</c:v>
                </c:pt>
                <c:pt idx="98626">
                  <c:v>3.8666199999999998E-2</c:v>
                </c:pt>
                <c:pt idx="98627">
                  <c:v>3.7803999999999997E-2</c:v>
                </c:pt>
                <c:pt idx="98628">
                  <c:v>3.6908999999999997E-2</c:v>
                </c:pt>
                <c:pt idx="98629">
                  <c:v>3.5982199999999999E-2</c:v>
                </c:pt>
                <c:pt idx="98630">
                  <c:v>3.5024699999999999E-2</c:v>
                </c:pt>
                <c:pt idx="98631">
                  <c:v>3.40378E-2</c:v>
                </c:pt>
                <c:pt idx="98632">
                  <c:v>3.3022500000000003E-2</c:v>
                </c:pt>
                <c:pt idx="98633">
                  <c:v>3.1980300000000003E-2</c:v>
                </c:pt>
                <c:pt idx="98634">
                  <c:v>3.0912700000000001E-2</c:v>
                </c:pt>
                <c:pt idx="98635">
                  <c:v>2.98211E-2</c:v>
                </c:pt>
                <c:pt idx="98636">
                  <c:v>2.8706599999999999E-2</c:v>
                </c:pt>
                <c:pt idx="98637">
                  <c:v>2.7570500000000001E-2</c:v>
                </c:pt>
                <c:pt idx="98638">
                  <c:v>2.6413800000000001E-2</c:v>
                </c:pt>
                <c:pt idx="98639">
                  <c:v>2.5237200000000001E-2</c:v>
                </c:pt>
                <c:pt idx="98640">
                  <c:v>2.40416E-2</c:v>
                </c:pt>
                <c:pt idx="98641">
                  <c:v>2.2828999999999999E-2</c:v>
                </c:pt>
                <c:pt idx="98642">
                  <c:v>2.1600999999999999E-2</c:v>
                </c:pt>
                <c:pt idx="98643">
                  <c:v>2.0359100000000002E-2</c:v>
                </c:pt>
                <c:pt idx="98644">
                  <c:v>1.9105E-2</c:v>
                </c:pt>
                <c:pt idx="98645">
                  <c:v>1.7840200000000001E-2</c:v>
                </c:pt>
                <c:pt idx="98646">
                  <c:v>1.65662E-2</c:v>
                </c:pt>
                <c:pt idx="98647">
                  <c:v>1.5284799999999999E-2</c:v>
                </c:pt>
                <c:pt idx="98648">
                  <c:v>1.39972E-2</c:v>
                </c:pt>
                <c:pt idx="98649">
                  <c:v>1.27052E-2</c:v>
                </c:pt>
                <c:pt idx="98650">
                  <c:v>1.141E-2</c:v>
                </c:pt>
                <c:pt idx="98651">
                  <c:v>1.0112700000000001E-2</c:v>
                </c:pt>
                <c:pt idx="98652" formatCode="0.00E+00">
                  <c:v>8.8144399999999998E-3</c:v>
                </c:pt>
                <c:pt idx="98653" formatCode="0.00E+00">
                  <c:v>7.5167699999999999E-3</c:v>
                </c:pt>
                <c:pt idx="98654" formatCode="0.00E+00">
                  <c:v>6.2213900000000003E-3</c:v>
                </c:pt>
                <c:pt idx="98655" formatCode="0.00E+00">
                  <c:v>4.9299000000000001E-3</c:v>
                </c:pt>
                <c:pt idx="98656" formatCode="0.00E+00">
                  <c:v>3.6438199999999999E-3</c:v>
                </c:pt>
                <c:pt idx="98657" formatCode="0.00E+00">
                  <c:v>2.3647400000000002E-3</c:v>
                </c:pt>
                <c:pt idx="98658" formatCode="0.00E+00">
                  <c:v>1.09413E-3</c:v>
                </c:pt>
                <c:pt idx="98659" formatCode="0.00E+00">
                  <c:v>-1.66782E-4</c:v>
                </c:pt>
                <c:pt idx="98660" formatCode="0.00E+00">
                  <c:v>-1.4168E-3</c:v>
                </c:pt>
                <c:pt idx="98661" formatCode="0.00E+00">
                  <c:v>-2.65468E-3</c:v>
                </c:pt>
                <c:pt idx="98662" formatCode="0.00E+00">
                  <c:v>-3.8792000000000002E-3</c:v>
                </c:pt>
                <c:pt idx="98663" formatCode="0.00E+00">
                  <c:v>-5.0892000000000003E-3</c:v>
                </c:pt>
                <c:pt idx="98664" formatCode="0.00E+00">
                  <c:v>-6.2835699999999996E-3</c:v>
                </c:pt>
                <c:pt idx="98665" formatCode="0.00E+00">
                  <c:v>-7.4611499999999997E-3</c:v>
                </c:pt>
                <c:pt idx="98666" formatCode="0.00E+00">
                  <c:v>-8.6207799999999998E-3</c:v>
                </c:pt>
                <c:pt idx="98667" formatCode="0.00E+00">
                  <c:v>-9.7611999999999994E-3</c:v>
                </c:pt>
                <c:pt idx="98668">
                  <c:v>-1.0881E-2</c:v>
                </c:pt>
                <c:pt idx="98669">
                  <c:v>-1.19788E-2</c:v>
                </c:pt>
                <c:pt idx="98670">
                  <c:v>-1.30533E-2</c:v>
                </c:pt>
                <c:pt idx="98671">
                  <c:v>-1.41034E-2</c:v>
                </c:pt>
                <c:pt idx="98672">
                  <c:v>-1.51279E-2</c:v>
                </c:pt>
                <c:pt idx="98673">
                  <c:v>-1.6125899999999999E-2</c:v>
                </c:pt>
                <c:pt idx="98674">
                  <c:v>-1.70966E-2</c:v>
                </c:pt>
                <c:pt idx="98675">
                  <c:v>-1.80389E-2</c:v>
                </c:pt>
                <c:pt idx="98676">
                  <c:v>-1.8951699999999998E-2</c:v>
                </c:pt>
                <c:pt idx="98677">
                  <c:v>-1.9834000000000001E-2</c:v>
                </c:pt>
                <c:pt idx="98678">
                  <c:v>-2.0684999999999999E-2</c:v>
                </c:pt>
                <c:pt idx="98679">
                  <c:v>-2.15043E-2</c:v>
                </c:pt>
                <c:pt idx="98680">
                  <c:v>-2.2291800000000001E-2</c:v>
                </c:pt>
                <c:pt idx="98681">
                  <c:v>-2.3047100000000001E-2</c:v>
                </c:pt>
                <c:pt idx="98682">
                  <c:v>-2.3769599999999998E-2</c:v>
                </c:pt>
                <c:pt idx="98683">
                  <c:v>-2.4458799999999999E-2</c:v>
                </c:pt>
                <c:pt idx="98684">
                  <c:v>-2.51141E-2</c:v>
                </c:pt>
                <c:pt idx="98685">
                  <c:v>-2.5734900000000002E-2</c:v>
                </c:pt>
                <c:pt idx="98686">
                  <c:v>-2.6320300000000001E-2</c:v>
                </c:pt>
                <c:pt idx="98687">
                  <c:v>-2.6869500000000001E-2</c:v>
                </c:pt>
                <c:pt idx="98688">
                  <c:v>-2.7382299999999998E-2</c:v>
                </c:pt>
                <c:pt idx="98689">
                  <c:v>-2.7858500000000001E-2</c:v>
                </c:pt>
                <c:pt idx="98690">
                  <c:v>-2.8297800000000001E-2</c:v>
                </c:pt>
                <c:pt idx="98691">
                  <c:v>-2.8699700000000002E-2</c:v>
                </c:pt>
                <c:pt idx="98692">
                  <c:v>-2.90639E-2</c:v>
                </c:pt>
                <c:pt idx="98693">
                  <c:v>-2.9390099999999999E-2</c:v>
                </c:pt>
                <c:pt idx="98694">
                  <c:v>-2.96785E-2</c:v>
                </c:pt>
                <c:pt idx="98695">
                  <c:v>-2.99291E-2</c:v>
                </c:pt>
                <c:pt idx="98696">
                  <c:v>-3.01418E-2</c:v>
                </c:pt>
                <c:pt idx="98697">
                  <c:v>-3.0316699999999999E-2</c:v>
                </c:pt>
                <c:pt idx="98698">
                  <c:v>-3.0454499999999999E-2</c:v>
                </c:pt>
                <c:pt idx="98699">
                  <c:v>-3.05554E-2</c:v>
                </c:pt>
                <c:pt idx="98700">
                  <c:v>-3.06197E-2</c:v>
                </c:pt>
                <c:pt idx="98701">
                  <c:v>-3.06477E-2</c:v>
                </c:pt>
                <c:pt idx="98702">
                  <c:v>-3.0640000000000001E-2</c:v>
                </c:pt>
                <c:pt idx="98703">
                  <c:v>-3.0597099999999999E-2</c:v>
                </c:pt>
                <c:pt idx="98704">
                  <c:v>-3.0519600000000001E-2</c:v>
                </c:pt>
                <c:pt idx="98705">
                  <c:v>-3.0407699999999999E-2</c:v>
                </c:pt>
                <c:pt idx="98706">
                  <c:v>-3.0261199999999999E-2</c:v>
                </c:pt>
                <c:pt idx="98707">
                  <c:v>-3.0080300000000001E-2</c:v>
                </c:pt>
                <c:pt idx="98708">
                  <c:v>-2.98654E-2</c:v>
                </c:pt>
                <c:pt idx="98709">
                  <c:v>-2.96172E-2</c:v>
                </c:pt>
                <c:pt idx="98710">
                  <c:v>-2.9336600000000001E-2</c:v>
                </c:pt>
                <c:pt idx="98711">
                  <c:v>-2.9024100000000001E-2</c:v>
                </c:pt>
                <c:pt idx="98712">
                  <c:v>-2.86807E-2</c:v>
                </c:pt>
                <c:pt idx="98713">
                  <c:v>-2.8307300000000001E-2</c:v>
                </c:pt>
                <c:pt idx="98714">
                  <c:v>-2.7904600000000002E-2</c:v>
                </c:pt>
                <c:pt idx="98715">
                  <c:v>-2.7473600000000001E-2</c:v>
                </c:pt>
                <c:pt idx="98716">
                  <c:v>-2.70152E-2</c:v>
                </c:pt>
                <c:pt idx="98717">
                  <c:v>-2.65302E-2</c:v>
                </c:pt>
                <c:pt idx="98718">
                  <c:v>-2.60196E-2</c:v>
                </c:pt>
                <c:pt idx="98719">
                  <c:v>-2.5484099999999999E-2</c:v>
                </c:pt>
                <c:pt idx="98720">
                  <c:v>-2.4924600000000002E-2</c:v>
                </c:pt>
                <c:pt idx="98721">
                  <c:v>-2.4341499999999999E-2</c:v>
                </c:pt>
                <c:pt idx="98722">
                  <c:v>-2.3735699999999998E-2</c:v>
                </c:pt>
                <c:pt idx="98723">
                  <c:v>-2.3108099999999999E-2</c:v>
                </c:pt>
                <c:pt idx="98724">
                  <c:v>-2.24595E-2</c:v>
                </c:pt>
                <c:pt idx="98725">
                  <c:v>-2.1791100000000001E-2</c:v>
                </c:pt>
                <c:pt idx="98726">
                  <c:v>-2.1104399999999999E-2</c:v>
                </c:pt>
                <c:pt idx="98727">
                  <c:v>-2.0400999999999999E-2</c:v>
                </c:pt>
                <c:pt idx="98728">
                  <c:v>-1.9682100000000001E-2</c:v>
                </c:pt>
                <c:pt idx="98729">
                  <c:v>-1.8948400000000001E-2</c:v>
                </c:pt>
                <c:pt idx="98730">
                  <c:v>-1.8200600000000001E-2</c:v>
                </c:pt>
                <c:pt idx="98731">
                  <c:v>-1.7439400000000001E-2</c:v>
                </c:pt>
                <c:pt idx="98732">
                  <c:v>-1.6665900000000001E-2</c:v>
                </c:pt>
                <c:pt idx="98733">
                  <c:v>-1.5881300000000001E-2</c:v>
                </c:pt>
                <c:pt idx="98734">
                  <c:v>-1.5086799999999999E-2</c:v>
                </c:pt>
                <c:pt idx="98735">
                  <c:v>-1.42834E-2</c:v>
                </c:pt>
                <c:pt idx="98736">
                  <c:v>-1.34716E-2</c:v>
                </c:pt>
                <c:pt idx="98737">
                  <c:v>-1.2652200000000001E-2</c:v>
                </c:pt>
                <c:pt idx="98738">
                  <c:v>-1.1826400000000001E-2</c:v>
                </c:pt>
                <c:pt idx="98739">
                  <c:v>-1.09953E-2</c:v>
                </c:pt>
                <c:pt idx="98740">
                  <c:v>-1.01604E-2</c:v>
                </c:pt>
                <c:pt idx="98741" formatCode="0.00E+00">
                  <c:v>-9.3226699999999999E-3</c:v>
                </c:pt>
                <c:pt idx="98742" formatCode="0.00E+00">
                  <c:v>-8.4832199999999996E-3</c:v>
                </c:pt>
                <c:pt idx="98743" formatCode="0.00E+00">
                  <c:v>-7.6431399999999997E-3</c:v>
                </c:pt>
                <c:pt idx="98744" formatCode="0.00E+00">
                  <c:v>-6.8033199999999999E-3</c:v>
                </c:pt>
                <c:pt idx="98745" formatCode="0.00E+00">
                  <c:v>-5.9644299999999997E-3</c:v>
                </c:pt>
                <c:pt idx="98746" formatCode="0.00E+00">
                  <c:v>-5.1270400000000002E-3</c:v>
                </c:pt>
                <c:pt idx="98747" formatCode="0.00E+00">
                  <c:v>-4.2916899999999999E-3</c:v>
                </c:pt>
                <c:pt idx="98748" formatCode="0.00E+00">
                  <c:v>-3.4591800000000001E-3</c:v>
                </c:pt>
                <c:pt idx="98749" formatCode="0.00E+00">
                  <c:v>-2.63051E-3</c:v>
                </c:pt>
                <c:pt idx="98750" formatCode="0.00E+00">
                  <c:v>-1.80675E-3</c:v>
                </c:pt>
                <c:pt idx="98751" formatCode="0.00E+00">
                  <c:v>-9.8901700000000002E-4</c:v>
                </c:pt>
                <c:pt idx="98752" formatCode="0.00E+00">
                  <c:v>-1.7836100000000001E-4</c:v>
                </c:pt>
                <c:pt idx="98753" formatCode="0.00E+00">
                  <c:v>6.2437699999999996E-4</c:v>
                </c:pt>
                <c:pt idx="98754" formatCode="0.00E+00">
                  <c:v>1.41858E-3</c:v>
                </c:pt>
                <c:pt idx="98755" formatCode="0.00E+00">
                  <c:v>2.20374E-3</c:v>
                </c:pt>
                <c:pt idx="98756" formatCode="0.00E+00">
                  <c:v>2.9792600000000001E-3</c:v>
                </c:pt>
                <c:pt idx="98757" formatCode="0.00E+00">
                  <c:v>3.74457E-3</c:v>
                </c:pt>
                <c:pt idx="98758" formatCode="0.00E+00">
                  <c:v>4.4992000000000001E-3</c:v>
                </c:pt>
                <c:pt idx="98759" formatCode="0.00E+00">
                  <c:v>5.2426900000000004E-3</c:v>
                </c:pt>
                <c:pt idx="98760" formatCode="0.00E+00">
                  <c:v>5.9744799999999999E-3</c:v>
                </c:pt>
                <c:pt idx="98761" formatCode="0.00E+00">
                  <c:v>6.6940899999999998E-3</c:v>
                </c:pt>
                <c:pt idx="98762" formatCode="0.00E+00">
                  <c:v>7.4010600000000001E-3</c:v>
                </c:pt>
                <c:pt idx="98763" formatCode="0.00E+00">
                  <c:v>8.0949300000000002E-3</c:v>
                </c:pt>
                <c:pt idx="98764" formatCode="0.00E+00">
                  <c:v>8.7753099999999997E-3</c:v>
                </c:pt>
                <c:pt idx="98765" formatCode="0.00E+00">
                  <c:v>9.4418799999999997E-3</c:v>
                </c:pt>
                <c:pt idx="98766">
                  <c:v>1.0094199999999999E-2</c:v>
                </c:pt>
                <c:pt idx="98767">
                  <c:v>1.07314E-2</c:v>
                </c:pt>
                <c:pt idx="98768">
                  <c:v>1.13528E-2</c:v>
                </c:pt>
                <c:pt idx="98769">
                  <c:v>1.1958E-2</c:v>
                </c:pt>
                <c:pt idx="98770">
                  <c:v>1.2547000000000001E-2</c:v>
                </c:pt>
                <c:pt idx="98771">
                  <c:v>1.31196E-2</c:v>
                </c:pt>
                <c:pt idx="98772">
                  <c:v>1.36756E-2</c:v>
                </c:pt>
                <c:pt idx="98773">
                  <c:v>1.4215E-2</c:v>
                </c:pt>
                <c:pt idx="98774">
                  <c:v>1.4737999999999999E-2</c:v>
                </c:pt>
                <c:pt idx="98775">
                  <c:v>1.5244600000000001E-2</c:v>
                </c:pt>
                <c:pt idx="98776">
                  <c:v>1.5734700000000001E-2</c:v>
                </c:pt>
                <c:pt idx="98777">
                  <c:v>1.62081E-2</c:v>
                </c:pt>
                <c:pt idx="98778">
                  <c:v>1.66648E-2</c:v>
                </c:pt>
                <c:pt idx="98779">
                  <c:v>1.7105200000000001E-2</c:v>
                </c:pt>
                <c:pt idx="98780">
                  <c:v>1.7529599999999999E-2</c:v>
                </c:pt>
                <c:pt idx="98781">
                  <c:v>1.7937999999999999E-2</c:v>
                </c:pt>
                <c:pt idx="98782">
                  <c:v>1.83304E-2</c:v>
                </c:pt>
                <c:pt idx="98783">
                  <c:v>1.8706899999999999E-2</c:v>
                </c:pt>
                <c:pt idx="98784">
                  <c:v>1.90677E-2</c:v>
                </c:pt>
                <c:pt idx="98785">
                  <c:v>1.94124E-2</c:v>
                </c:pt>
                <c:pt idx="98786">
                  <c:v>1.97407E-2</c:v>
                </c:pt>
                <c:pt idx="98787">
                  <c:v>2.0052799999999999E-2</c:v>
                </c:pt>
                <c:pt idx="98788">
                  <c:v>2.0348999999999999E-2</c:v>
                </c:pt>
                <c:pt idx="98789">
                  <c:v>2.06298E-2</c:v>
                </c:pt>
                <c:pt idx="98790">
                  <c:v>2.08956E-2</c:v>
                </c:pt>
                <c:pt idx="98791">
                  <c:v>2.1146700000000001E-2</c:v>
                </c:pt>
                <c:pt idx="98792">
                  <c:v>2.13835E-2</c:v>
                </c:pt>
                <c:pt idx="98793">
                  <c:v>2.16061E-2</c:v>
                </c:pt>
                <c:pt idx="98794">
                  <c:v>2.18151E-2</c:v>
                </c:pt>
                <c:pt idx="98795">
                  <c:v>2.2010999999999999E-2</c:v>
                </c:pt>
                <c:pt idx="98796">
                  <c:v>2.2193899999999999E-2</c:v>
                </c:pt>
                <c:pt idx="98797">
                  <c:v>2.23643E-2</c:v>
                </c:pt>
                <c:pt idx="98798">
                  <c:v>2.2522799999999999E-2</c:v>
                </c:pt>
                <c:pt idx="98799">
                  <c:v>2.2670099999999999E-2</c:v>
                </c:pt>
                <c:pt idx="98800">
                  <c:v>2.28065E-2</c:v>
                </c:pt>
                <c:pt idx="98801">
                  <c:v>2.2932399999999999E-2</c:v>
                </c:pt>
                <c:pt idx="98802">
                  <c:v>2.3048300000000001E-2</c:v>
                </c:pt>
                <c:pt idx="98803">
                  <c:v>2.3154399999999999E-2</c:v>
                </c:pt>
                <c:pt idx="98804">
                  <c:v>2.32511E-2</c:v>
                </c:pt>
                <c:pt idx="98805">
                  <c:v>2.3338999999999999E-2</c:v>
                </c:pt>
                <c:pt idx="98806">
                  <c:v>2.34182E-2</c:v>
                </c:pt>
                <c:pt idx="98807">
                  <c:v>2.3489199999999998E-2</c:v>
                </c:pt>
                <c:pt idx="98808">
                  <c:v>2.3552400000000001E-2</c:v>
                </c:pt>
                <c:pt idx="98809">
                  <c:v>2.3608299999999999E-2</c:v>
                </c:pt>
                <c:pt idx="98810">
                  <c:v>2.36572E-2</c:v>
                </c:pt>
                <c:pt idx="98811">
                  <c:v>2.3699700000000001E-2</c:v>
                </c:pt>
                <c:pt idx="98812">
                  <c:v>2.3736199999999999E-2</c:v>
                </c:pt>
                <c:pt idx="98813">
                  <c:v>2.3767300000000002E-2</c:v>
                </c:pt>
                <c:pt idx="98814">
                  <c:v>2.3793000000000002E-2</c:v>
                </c:pt>
                <c:pt idx="98815">
                  <c:v>2.3813600000000001E-2</c:v>
                </c:pt>
                <c:pt idx="98816">
                  <c:v>2.3829199999999998E-2</c:v>
                </c:pt>
                <c:pt idx="98817">
                  <c:v>2.3840500000000001E-2</c:v>
                </c:pt>
                <c:pt idx="98818">
                  <c:v>2.3848100000000001E-2</c:v>
                </c:pt>
                <c:pt idx="98819">
                  <c:v>2.38523E-2</c:v>
                </c:pt>
                <c:pt idx="98820">
                  <c:v>2.3852999999999999E-2</c:v>
                </c:pt>
                <c:pt idx="98821">
                  <c:v>2.3850199999999998E-2</c:v>
                </c:pt>
                <c:pt idx="98822">
                  <c:v>2.3844400000000002E-2</c:v>
                </c:pt>
                <c:pt idx="98823">
                  <c:v>2.3836199999999998E-2</c:v>
                </c:pt>
                <c:pt idx="98824">
                  <c:v>2.3826300000000002E-2</c:v>
                </c:pt>
                <c:pt idx="98825">
                  <c:v>2.3815300000000001E-2</c:v>
                </c:pt>
                <c:pt idx="98826">
                  <c:v>2.3803299999999999E-2</c:v>
                </c:pt>
                <c:pt idx="98827">
                  <c:v>2.37903E-2</c:v>
                </c:pt>
                <c:pt idx="98828">
                  <c:v>2.37764E-2</c:v>
                </c:pt>
                <c:pt idx="98829">
                  <c:v>2.3761600000000001E-2</c:v>
                </c:pt>
                <c:pt idx="98830">
                  <c:v>2.37459E-2</c:v>
                </c:pt>
                <c:pt idx="98831">
                  <c:v>2.3729299999999998E-2</c:v>
                </c:pt>
                <c:pt idx="98832">
                  <c:v>2.3711900000000001E-2</c:v>
                </c:pt>
                <c:pt idx="98833">
                  <c:v>2.3694E-2</c:v>
                </c:pt>
                <c:pt idx="98834">
                  <c:v>2.3676099999999999E-2</c:v>
                </c:pt>
                <c:pt idx="98835">
                  <c:v>2.3658700000000001E-2</c:v>
                </c:pt>
                <c:pt idx="98836">
                  <c:v>2.3641599999999999E-2</c:v>
                </c:pt>
                <c:pt idx="98837">
                  <c:v>2.36251E-2</c:v>
                </c:pt>
                <c:pt idx="98838">
                  <c:v>2.36092E-2</c:v>
                </c:pt>
                <c:pt idx="98839">
                  <c:v>2.3593900000000001E-2</c:v>
                </c:pt>
                <c:pt idx="98840">
                  <c:v>2.35789E-2</c:v>
                </c:pt>
                <c:pt idx="98841">
                  <c:v>2.3563899999999999E-2</c:v>
                </c:pt>
                <c:pt idx="98842">
                  <c:v>2.3548900000000001E-2</c:v>
                </c:pt>
                <c:pt idx="98843">
                  <c:v>2.35339E-2</c:v>
                </c:pt>
                <c:pt idx="98844">
                  <c:v>2.3518600000000001E-2</c:v>
                </c:pt>
                <c:pt idx="98845">
                  <c:v>2.3502599999999998E-2</c:v>
                </c:pt>
                <c:pt idx="98846">
                  <c:v>2.3485700000000002E-2</c:v>
                </c:pt>
                <c:pt idx="98847">
                  <c:v>2.34678E-2</c:v>
                </c:pt>
                <c:pt idx="98848">
                  <c:v>2.3448799999999999E-2</c:v>
                </c:pt>
                <c:pt idx="98849">
                  <c:v>2.3428299999999999E-2</c:v>
                </c:pt>
                <c:pt idx="98850">
                  <c:v>2.3406099999999999E-2</c:v>
                </c:pt>
                <c:pt idx="98851">
                  <c:v>2.3382099999999999E-2</c:v>
                </c:pt>
                <c:pt idx="98852">
                  <c:v>2.3355899999999999E-2</c:v>
                </c:pt>
                <c:pt idx="98853">
                  <c:v>2.3327299999999999E-2</c:v>
                </c:pt>
                <c:pt idx="98854">
                  <c:v>2.32962E-2</c:v>
                </c:pt>
                <c:pt idx="98855">
                  <c:v>2.3262399999999999E-2</c:v>
                </c:pt>
                <c:pt idx="98856">
                  <c:v>2.32255E-2</c:v>
                </c:pt>
                <c:pt idx="98857">
                  <c:v>2.3185500000000001E-2</c:v>
                </c:pt>
                <c:pt idx="98858">
                  <c:v>2.31419E-2</c:v>
                </c:pt>
                <c:pt idx="98859">
                  <c:v>2.3094099999999999E-2</c:v>
                </c:pt>
                <c:pt idx="98860">
                  <c:v>2.3041699999999998E-2</c:v>
                </c:pt>
                <c:pt idx="98861">
                  <c:v>2.29841E-2</c:v>
                </c:pt>
                <c:pt idx="98862">
                  <c:v>2.2921199999999999E-2</c:v>
                </c:pt>
                <c:pt idx="98863">
                  <c:v>2.2852899999999999E-2</c:v>
                </c:pt>
                <c:pt idx="98864">
                  <c:v>2.2779000000000001E-2</c:v>
                </c:pt>
                <c:pt idx="98865">
                  <c:v>2.2699199999999999E-2</c:v>
                </c:pt>
                <c:pt idx="98866">
                  <c:v>2.2613100000000001E-2</c:v>
                </c:pt>
                <c:pt idx="98867">
                  <c:v>2.2520399999999999E-2</c:v>
                </c:pt>
                <c:pt idx="98868">
                  <c:v>2.2420699999999998E-2</c:v>
                </c:pt>
                <c:pt idx="98869">
                  <c:v>2.2313400000000001E-2</c:v>
                </c:pt>
                <c:pt idx="98870">
                  <c:v>2.2198099999999998E-2</c:v>
                </c:pt>
                <c:pt idx="98871">
                  <c:v>2.2074300000000002E-2</c:v>
                </c:pt>
                <c:pt idx="98872">
                  <c:v>2.1941599999999999E-2</c:v>
                </c:pt>
                <c:pt idx="98873">
                  <c:v>2.17994E-2</c:v>
                </c:pt>
                <c:pt idx="98874">
                  <c:v>2.1647199999999998E-2</c:v>
                </c:pt>
                <c:pt idx="98875">
                  <c:v>2.1484699999999999E-2</c:v>
                </c:pt>
                <c:pt idx="98876">
                  <c:v>2.1311699999999999E-2</c:v>
                </c:pt>
                <c:pt idx="98877">
                  <c:v>2.1128299999999999E-2</c:v>
                </c:pt>
                <c:pt idx="98878">
                  <c:v>2.0934500000000002E-2</c:v>
                </c:pt>
                <c:pt idx="98879">
                  <c:v>2.0730100000000001E-2</c:v>
                </c:pt>
                <c:pt idx="98880">
                  <c:v>2.05148E-2</c:v>
                </c:pt>
                <c:pt idx="98881">
                  <c:v>2.0287900000000001E-2</c:v>
                </c:pt>
                <c:pt idx="98882">
                  <c:v>2.0048900000000001E-2</c:v>
                </c:pt>
                <c:pt idx="98883">
                  <c:v>1.97974E-2</c:v>
                </c:pt>
                <c:pt idx="98884">
                  <c:v>1.95333E-2</c:v>
                </c:pt>
                <c:pt idx="98885">
                  <c:v>1.92563E-2</c:v>
                </c:pt>
                <c:pt idx="98886">
                  <c:v>1.8966299999999998E-2</c:v>
                </c:pt>
                <c:pt idx="98887">
                  <c:v>1.8663200000000001E-2</c:v>
                </c:pt>
                <c:pt idx="98888">
                  <c:v>1.8346999999999999E-2</c:v>
                </c:pt>
                <c:pt idx="98889">
                  <c:v>1.8017200000000001E-2</c:v>
                </c:pt>
                <c:pt idx="98890">
                  <c:v>1.7673999999999999E-2</c:v>
                </c:pt>
                <c:pt idx="98891">
                  <c:v>1.7317200000000001E-2</c:v>
                </c:pt>
                <c:pt idx="98892">
                  <c:v>1.6946900000000001E-2</c:v>
                </c:pt>
                <c:pt idx="98893">
                  <c:v>1.6562899999999998E-2</c:v>
                </c:pt>
                <c:pt idx="98894">
                  <c:v>1.6165300000000001E-2</c:v>
                </c:pt>
                <c:pt idx="98895">
                  <c:v>1.5753900000000001E-2</c:v>
                </c:pt>
                <c:pt idx="98896">
                  <c:v>1.5328700000000001E-2</c:v>
                </c:pt>
                <c:pt idx="98897">
                  <c:v>1.489E-2</c:v>
                </c:pt>
                <c:pt idx="98898">
                  <c:v>1.4437800000000001E-2</c:v>
                </c:pt>
                <c:pt idx="98899">
                  <c:v>1.39723E-2</c:v>
                </c:pt>
                <c:pt idx="98900">
                  <c:v>1.34936E-2</c:v>
                </c:pt>
                <c:pt idx="98901">
                  <c:v>1.3001800000000001E-2</c:v>
                </c:pt>
                <c:pt idx="98902">
                  <c:v>1.24969E-2</c:v>
                </c:pt>
                <c:pt idx="98903">
                  <c:v>1.1979E-2</c:v>
                </c:pt>
                <c:pt idx="98904">
                  <c:v>1.14486E-2</c:v>
                </c:pt>
                <c:pt idx="98905">
                  <c:v>1.09061E-2</c:v>
                </c:pt>
                <c:pt idx="98906">
                  <c:v>1.03515E-2</c:v>
                </c:pt>
                <c:pt idx="98907" formatCode="0.00E+00">
                  <c:v>9.7851599999999993E-3</c:v>
                </c:pt>
                <c:pt idx="98908" formatCode="0.00E+00">
                  <c:v>9.2073299999999997E-3</c:v>
                </c:pt>
                <c:pt idx="98909" formatCode="0.00E+00">
                  <c:v>8.6185500000000009E-3</c:v>
                </c:pt>
                <c:pt idx="98910" formatCode="0.00E+00">
                  <c:v>8.0193E-3</c:v>
                </c:pt>
                <c:pt idx="98911" formatCode="0.00E+00">
                  <c:v>7.4101100000000001E-3</c:v>
                </c:pt>
                <c:pt idx="98912" formatCode="0.00E+00">
                  <c:v>6.7915299999999996E-3</c:v>
                </c:pt>
                <c:pt idx="98913" formatCode="0.00E+00">
                  <c:v>6.1640100000000001E-3</c:v>
                </c:pt>
                <c:pt idx="98914" formatCode="0.00E+00">
                  <c:v>5.52799E-3</c:v>
                </c:pt>
                <c:pt idx="98915" formatCode="0.00E+00">
                  <c:v>4.8839799999999996E-3</c:v>
                </c:pt>
                <c:pt idx="98916" formatCode="0.00E+00">
                  <c:v>4.2325399999999999E-3</c:v>
                </c:pt>
                <c:pt idx="98917" formatCode="0.00E+00">
                  <c:v>3.5742999999999999E-3</c:v>
                </c:pt>
                <c:pt idx="98918" formatCode="0.00E+00">
                  <c:v>2.90989E-3</c:v>
                </c:pt>
                <c:pt idx="98919" formatCode="0.00E+00">
                  <c:v>2.2398800000000001E-3</c:v>
                </c:pt>
                <c:pt idx="98920" formatCode="0.00E+00">
                  <c:v>1.5648700000000001E-3</c:v>
                </c:pt>
                <c:pt idx="98921" formatCode="0.00E+00">
                  <c:v>8.8559100000000003E-4</c:v>
                </c:pt>
                <c:pt idx="98922" formatCode="0.00E+00">
                  <c:v>2.0287199999999999E-4</c:v>
                </c:pt>
                <c:pt idx="98923" formatCode="0.00E+00">
                  <c:v>-4.8248300000000002E-4</c:v>
                </c:pt>
                <c:pt idx="98924" formatCode="0.00E+00">
                  <c:v>-1.1696499999999999E-3</c:v>
                </c:pt>
                <c:pt idx="98925" formatCode="0.00E+00">
                  <c:v>-1.8577699999999999E-3</c:v>
                </c:pt>
                <c:pt idx="98926" formatCode="0.00E+00">
                  <c:v>-2.5459699999999998E-3</c:v>
                </c:pt>
                <c:pt idx="98927" formatCode="0.00E+00">
                  <c:v>-3.23347E-3</c:v>
                </c:pt>
                <c:pt idx="98928" formatCode="0.00E+00">
                  <c:v>-3.9196200000000004E-3</c:v>
                </c:pt>
                <c:pt idx="98929" formatCode="0.00E+00">
                  <c:v>-4.6037099999999996E-3</c:v>
                </c:pt>
                <c:pt idx="98930" formatCode="0.00E+00">
                  <c:v>-5.2849699999999999E-3</c:v>
                </c:pt>
                <c:pt idx="98931" formatCode="0.00E+00">
                  <c:v>-5.96264E-3</c:v>
                </c:pt>
                <c:pt idx="98932" formatCode="0.00E+00">
                  <c:v>-6.6359899999999996E-3</c:v>
                </c:pt>
                <c:pt idx="98933" formatCode="0.00E+00">
                  <c:v>-7.3041299999999998E-3</c:v>
                </c:pt>
                <c:pt idx="98934" formatCode="0.00E+00">
                  <c:v>-7.9660400000000006E-3</c:v>
                </c:pt>
                <c:pt idx="98935" formatCode="0.00E+00">
                  <c:v>-8.6207799999999998E-3</c:v>
                </c:pt>
                <c:pt idx="98936" formatCode="0.00E+00">
                  <c:v>-9.2675099999999996E-3</c:v>
                </c:pt>
                <c:pt idx="98937" formatCode="0.00E+00">
                  <c:v>-9.9054E-3</c:v>
                </c:pt>
                <c:pt idx="98938">
                  <c:v>-1.0533499999999999E-2</c:v>
                </c:pt>
                <c:pt idx="98939">
                  <c:v>-1.11509E-2</c:v>
                </c:pt>
                <c:pt idx="98940">
                  <c:v>-1.17567E-2</c:v>
                </c:pt>
                <c:pt idx="98941">
                  <c:v>-1.23499E-2</c:v>
                </c:pt>
                <c:pt idx="98942">
                  <c:v>-1.29295E-2</c:v>
                </c:pt>
                <c:pt idx="98943">
                  <c:v>-1.3494600000000001E-2</c:v>
                </c:pt>
                <c:pt idx="98944">
                  <c:v>-1.4044299999999999E-2</c:v>
                </c:pt>
                <c:pt idx="98945">
                  <c:v>-1.45776E-2</c:v>
                </c:pt>
                <c:pt idx="98946">
                  <c:v>-1.50939E-2</c:v>
                </c:pt>
                <c:pt idx="98947">
                  <c:v>-1.5592200000000001E-2</c:v>
                </c:pt>
                <c:pt idx="98948">
                  <c:v>-1.60719E-2</c:v>
                </c:pt>
                <c:pt idx="98949">
                  <c:v>-1.6532100000000001E-2</c:v>
                </c:pt>
                <c:pt idx="98950">
                  <c:v>-1.6972299999999999E-2</c:v>
                </c:pt>
                <c:pt idx="98951">
                  <c:v>-1.7391299999999998E-2</c:v>
                </c:pt>
                <c:pt idx="98952">
                  <c:v>-1.7788399999999999E-2</c:v>
                </c:pt>
                <c:pt idx="98953">
                  <c:v>-1.81628E-2</c:v>
                </c:pt>
                <c:pt idx="98954">
                  <c:v>-1.8513700000000001E-2</c:v>
                </c:pt>
                <c:pt idx="98955">
                  <c:v>-1.88405E-2</c:v>
                </c:pt>
                <c:pt idx="98956">
                  <c:v>-1.9142599999999999E-2</c:v>
                </c:pt>
                <c:pt idx="98957">
                  <c:v>-1.94193E-2</c:v>
                </c:pt>
                <c:pt idx="98958">
                  <c:v>-1.9670099999999999E-2</c:v>
                </c:pt>
                <c:pt idx="98959">
                  <c:v>-1.9894499999999999E-2</c:v>
                </c:pt>
                <c:pt idx="98960">
                  <c:v>-2.0092100000000002E-2</c:v>
                </c:pt>
                <c:pt idx="98961">
                  <c:v>-2.02624E-2</c:v>
                </c:pt>
                <c:pt idx="98962">
                  <c:v>-2.04049E-2</c:v>
                </c:pt>
                <c:pt idx="98963">
                  <c:v>-2.0519099999999998E-2</c:v>
                </c:pt>
                <c:pt idx="98964">
                  <c:v>-2.0604600000000001E-2</c:v>
                </c:pt>
                <c:pt idx="98965">
                  <c:v>-2.06608E-2</c:v>
                </c:pt>
                <c:pt idx="98966">
                  <c:v>-2.0687299999999999E-2</c:v>
                </c:pt>
                <c:pt idx="98967">
                  <c:v>-2.0684000000000001E-2</c:v>
                </c:pt>
                <c:pt idx="98968">
                  <c:v>-2.0650499999999999E-2</c:v>
                </c:pt>
                <c:pt idx="98969">
                  <c:v>-2.05866E-2</c:v>
                </c:pt>
                <c:pt idx="98970">
                  <c:v>-2.0492199999999999E-2</c:v>
                </c:pt>
                <c:pt idx="98971">
                  <c:v>-2.0367300000000001E-2</c:v>
                </c:pt>
                <c:pt idx="98972">
                  <c:v>-2.0211799999999999E-2</c:v>
                </c:pt>
                <c:pt idx="98973">
                  <c:v>-2.0025500000000002E-2</c:v>
                </c:pt>
                <c:pt idx="98974">
                  <c:v>-1.98085E-2</c:v>
                </c:pt>
                <c:pt idx="98975">
                  <c:v>-1.95608E-2</c:v>
                </c:pt>
                <c:pt idx="98976">
                  <c:v>-1.9282400000000002E-2</c:v>
                </c:pt>
                <c:pt idx="98977">
                  <c:v>-1.8973400000000001E-2</c:v>
                </c:pt>
                <c:pt idx="98978">
                  <c:v>-1.8634000000000001E-2</c:v>
                </c:pt>
                <c:pt idx="98979">
                  <c:v>-1.8264300000000001E-2</c:v>
                </c:pt>
                <c:pt idx="98980">
                  <c:v>-1.7864600000000001E-2</c:v>
                </c:pt>
                <c:pt idx="98981">
                  <c:v>-1.7434999999999999E-2</c:v>
                </c:pt>
                <c:pt idx="98982">
                  <c:v>-1.6975899999999999E-2</c:v>
                </c:pt>
                <c:pt idx="98983">
                  <c:v>-1.6487499999999999E-2</c:v>
                </c:pt>
                <c:pt idx="98984">
                  <c:v>-1.59703E-2</c:v>
                </c:pt>
                <c:pt idx="98985">
                  <c:v>-1.54246E-2</c:v>
                </c:pt>
                <c:pt idx="98986">
                  <c:v>-1.48509E-2</c:v>
                </c:pt>
                <c:pt idx="98987">
                  <c:v>-1.4249899999999999E-2</c:v>
                </c:pt>
                <c:pt idx="98988">
                  <c:v>-1.3622199999999999E-2</c:v>
                </c:pt>
                <c:pt idx="98989">
                  <c:v>-1.2968199999999999E-2</c:v>
                </c:pt>
                <c:pt idx="98990">
                  <c:v>-1.22886E-2</c:v>
                </c:pt>
                <c:pt idx="98991">
                  <c:v>-1.15843E-2</c:v>
                </c:pt>
                <c:pt idx="98992">
                  <c:v>-1.08559E-2</c:v>
                </c:pt>
                <c:pt idx="98993">
                  <c:v>-1.0104399999999999E-2</c:v>
                </c:pt>
                <c:pt idx="98994" formatCode="0.00E+00">
                  <c:v>-9.3306099999999996E-3</c:v>
                </c:pt>
                <c:pt idx="98995" formatCode="0.00E+00">
                  <c:v>-8.5353200000000008E-3</c:v>
                </c:pt>
                <c:pt idx="98996" formatCode="0.00E+00">
                  <c:v>-7.7193499999999998E-3</c:v>
                </c:pt>
                <c:pt idx="98997" formatCode="0.00E+00">
                  <c:v>-6.8835600000000004E-3</c:v>
                </c:pt>
                <c:pt idx="98998" formatCode="0.00E+00">
                  <c:v>-6.0288800000000003E-3</c:v>
                </c:pt>
                <c:pt idx="98999" formatCode="0.00E+00">
                  <c:v>-5.1562400000000003E-3</c:v>
                </c:pt>
                <c:pt idx="99000" formatCode="0.00E+00">
                  <c:v>-4.2665899999999998E-3</c:v>
                </c:pt>
                <c:pt idx="99001" formatCode="0.00E+00">
                  <c:v>-3.3609099999999999E-3</c:v>
                </c:pt>
                <c:pt idx="99002" formatCode="0.00E+00">
                  <c:v>-2.44027E-3</c:v>
                </c:pt>
                <c:pt idx="99003" formatCode="0.00E+00">
                  <c:v>-1.50577E-3</c:v>
                </c:pt>
                <c:pt idx="99004" formatCode="0.00E+00">
                  <c:v>-5.5852600000000005E-4</c:v>
                </c:pt>
                <c:pt idx="99005" formatCode="0.00E+00">
                  <c:v>4.0033100000000003E-4</c:v>
                </c:pt>
                <c:pt idx="99006" formatCode="0.00E+00">
                  <c:v>1.36965E-3</c:v>
                </c:pt>
                <c:pt idx="99007" formatCode="0.00E+00">
                  <c:v>2.3482799999999999E-3</c:v>
                </c:pt>
                <c:pt idx="99008" formatCode="0.00E+00">
                  <c:v>3.3350599999999999E-3</c:v>
                </c:pt>
                <c:pt idx="99009" formatCode="0.00E+00">
                  <c:v>4.3288500000000004E-3</c:v>
                </c:pt>
                <c:pt idx="99010" formatCode="0.00E+00">
                  <c:v>5.3285199999999998E-3</c:v>
                </c:pt>
                <c:pt idx="99011" formatCode="0.00E+00">
                  <c:v>6.3329600000000003E-3</c:v>
                </c:pt>
                <c:pt idx="99012" formatCode="0.00E+00">
                  <c:v>7.3410000000000003E-3</c:v>
                </c:pt>
                <c:pt idx="99013" formatCode="0.00E+00">
                  <c:v>8.3514599999999998E-3</c:v>
                </c:pt>
                <c:pt idx="99014" formatCode="0.00E+00">
                  <c:v>9.3630699999999994E-3</c:v>
                </c:pt>
                <c:pt idx="99015">
                  <c:v>1.0374599999999999E-2</c:v>
                </c:pt>
                <c:pt idx="99016">
                  <c:v>1.1384699999999999E-2</c:v>
                </c:pt>
                <c:pt idx="99017">
                  <c:v>1.2392200000000001E-2</c:v>
                </c:pt>
                <c:pt idx="99018">
                  <c:v>1.3396099999999999E-2</c:v>
                </c:pt>
                <c:pt idx="99019">
                  <c:v>1.4395099999999999E-2</c:v>
                </c:pt>
                <c:pt idx="99020">
                  <c:v>1.53881E-2</c:v>
                </c:pt>
                <c:pt idx="99021">
                  <c:v>1.6374E-2</c:v>
                </c:pt>
                <c:pt idx="99022">
                  <c:v>1.7351599999999998E-2</c:v>
                </c:pt>
                <c:pt idx="99023">
                  <c:v>1.8319800000000001E-2</c:v>
                </c:pt>
                <c:pt idx="99024">
                  <c:v>1.92774E-2</c:v>
                </c:pt>
                <c:pt idx="99025">
                  <c:v>2.0223399999999999E-2</c:v>
                </c:pt>
                <c:pt idx="99026">
                  <c:v>2.1156600000000001E-2</c:v>
                </c:pt>
                <c:pt idx="99027">
                  <c:v>2.2076200000000001E-2</c:v>
                </c:pt>
                <c:pt idx="99028">
                  <c:v>2.29807E-2</c:v>
                </c:pt>
                <c:pt idx="99029">
                  <c:v>2.38692E-2</c:v>
                </c:pt>
                <c:pt idx="99030">
                  <c:v>2.4740499999999999E-2</c:v>
                </c:pt>
                <c:pt idx="99031">
                  <c:v>2.5593500000000002E-2</c:v>
                </c:pt>
                <c:pt idx="99032">
                  <c:v>2.6427200000000001E-2</c:v>
                </c:pt>
                <c:pt idx="99033">
                  <c:v>2.7240799999999999E-2</c:v>
                </c:pt>
                <c:pt idx="99034">
                  <c:v>2.8033300000000001E-2</c:v>
                </c:pt>
                <c:pt idx="99035">
                  <c:v>2.8804099999999999E-2</c:v>
                </c:pt>
                <c:pt idx="99036">
                  <c:v>2.9551999999999998E-2</c:v>
                </c:pt>
                <c:pt idx="99037">
                  <c:v>3.0276299999999999E-2</c:v>
                </c:pt>
                <c:pt idx="99038">
                  <c:v>3.0975800000000001E-2</c:v>
                </c:pt>
                <c:pt idx="99039">
                  <c:v>3.1649700000000003E-2</c:v>
                </c:pt>
                <c:pt idx="99040">
                  <c:v>3.22975E-2</c:v>
                </c:pt>
                <c:pt idx="99041">
                  <c:v>3.2918500000000003E-2</c:v>
                </c:pt>
                <c:pt idx="99042">
                  <c:v>3.3512E-2</c:v>
                </c:pt>
                <c:pt idx="99043">
                  <c:v>3.4077299999999998E-2</c:v>
                </c:pt>
                <c:pt idx="99044">
                  <c:v>3.4613900000000003E-2</c:v>
                </c:pt>
                <c:pt idx="99045">
                  <c:v>3.5121199999999998E-2</c:v>
                </c:pt>
                <c:pt idx="99046">
                  <c:v>3.55988E-2</c:v>
                </c:pt>
                <c:pt idx="99047">
                  <c:v>3.6046300000000003E-2</c:v>
                </c:pt>
                <c:pt idx="99048">
                  <c:v>3.6463299999999997E-2</c:v>
                </c:pt>
                <c:pt idx="99049">
                  <c:v>3.6849399999999997E-2</c:v>
                </c:pt>
                <c:pt idx="99050">
                  <c:v>3.7204399999999999E-2</c:v>
                </c:pt>
                <c:pt idx="99051">
                  <c:v>3.7527900000000003E-2</c:v>
                </c:pt>
                <c:pt idx="99052">
                  <c:v>3.7819899999999997E-2</c:v>
                </c:pt>
                <c:pt idx="99053">
                  <c:v>3.8080200000000002E-2</c:v>
                </c:pt>
                <c:pt idx="99054">
                  <c:v>3.8308700000000001E-2</c:v>
                </c:pt>
                <c:pt idx="99055">
                  <c:v>3.8504999999999998E-2</c:v>
                </c:pt>
                <c:pt idx="99056">
                  <c:v>3.8669000000000002E-2</c:v>
                </c:pt>
                <c:pt idx="99057">
                  <c:v>3.8800399999999999E-2</c:v>
                </c:pt>
                <c:pt idx="99058">
                  <c:v>3.8899299999999998E-2</c:v>
                </c:pt>
                <c:pt idx="99059">
                  <c:v>3.8965399999999997E-2</c:v>
                </c:pt>
                <c:pt idx="99060">
                  <c:v>3.8998900000000003E-2</c:v>
                </c:pt>
                <c:pt idx="99061">
                  <c:v>3.8999899999999997E-2</c:v>
                </c:pt>
                <c:pt idx="99062">
                  <c:v>3.8968500000000003E-2</c:v>
                </c:pt>
                <c:pt idx="99063">
                  <c:v>3.8904800000000003E-2</c:v>
                </c:pt>
                <c:pt idx="99064">
                  <c:v>3.8809200000000002E-2</c:v>
                </c:pt>
                <c:pt idx="99065">
                  <c:v>3.8681699999999999E-2</c:v>
                </c:pt>
                <c:pt idx="99066">
                  <c:v>3.85227E-2</c:v>
                </c:pt>
                <c:pt idx="99067">
                  <c:v>3.83323E-2</c:v>
                </c:pt>
                <c:pt idx="99068">
                  <c:v>3.8111100000000002E-2</c:v>
                </c:pt>
                <c:pt idx="99069">
                  <c:v>3.78596E-2</c:v>
                </c:pt>
                <c:pt idx="99070">
                  <c:v>3.7578300000000002E-2</c:v>
                </c:pt>
                <c:pt idx="99071">
                  <c:v>3.7267799999999997E-2</c:v>
                </c:pt>
                <c:pt idx="99072">
                  <c:v>3.6928599999999999E-2</c:v>
                </c:pt>
                <c:pt idx="99073">
                  <c:v>3.6561099999999999E-2</c:v>
                </c:pt>
                <c:pt idx="99074">
                  <c:v>3.6165999999999997E-2</c:v>
                </c:pt>
                <c:pt idx="99075">
                  <c:v>3.5743499999999997E-2</c:v>
                </c:pt>
                <c:pt idx="99076">
                  <c:v>3.5294300000000001E-2</c:v>
                </c:pt>
                <c:pt idx="99077">
                  <c:v>3.4819000000000003E-2</c:v>
                </c:pt>
                <c:pt idx="99078">
                  <c:v>3.4318099999999997E-2</c:v>
                </c:pt>
                <c:pt idx="99079">
                  <c:v>3.37924E-2</c:v>
                </c:pt>
                <c:pt idx="99080">
                  <c:v>3.3242599999999997E-2</c:v>
                </c:pt>
                <c:pt idx="99081">
                  <c:v>3.2669200000000002E-2</c:v>
                </c:pt>
                <c:pt idx="99082">
                  <c:v>3.2072999999999997E-2</c:v>
                </c:pt>
                <c:pt idx="99083">
                  <c:v>3.1454900000000001E-2</c:v>
                </c:pt>
                <c:pt idx="99084">
                  <c:v>3.0815700000000001E-2</c:v>
                </c:pt>
                <c:pt idx="99085">
                  <c:v>3.01564E-2</c:v>
                </c:pt>
                <c:pt idx="99086">
                  <c:v>2.9477799999999998E-2</c:v>
                </c:pt>
                <c:pt idx="99087">
                  <c:v>2.8780699999999999E-2</c:v>
                </c:pt>
                <c:pt idx="99088">
                  <c:v>2.8065900000000001E-2</c:v>
                </c:pt>
                <c:pt idx="99089">
                  <c:v>2.7334600000000001E-2</c:v>
                </c:pt>
                <c:pt idx="99090">
                  <c:v>2.6587599999999999E-2</c:v>
                </c:pt>
                <c:pt idx="99091">
                  <c:v>2.5825899999999999E-2</c:v>
                </c:pt>
                <c:pt idx="99092">
                  <c:v>2.50504E-2</c:v>
                </c:pt>
                <c:pt idx="99093">
                  <c:v>2.4261999999999999E-2</c:v>
                </c:pt>
                <c:pt idx="99094">
                  <c:v>2.3461800000000001E-2</c:v>
                </c:pt>
                <c:pt idx="99095">
                  <c:v>2.26505E-2</c:v>
                </c:pt>
                <c:pt idx="99096">
                  <c:v>2.1829100000000001E-2</c:v>
                </c:pt>
                <c:pt idx="99097">
                  <c:v>2.09985E-2</c:v>
                </c:pt>
                <c:pt idx="99098">
                  <c:v>2.0159900000000001E-2</c:v>
                </c:pt>
                <c:pt idx="99099">
                  <c:v>1.9314600000000001E-2</c:v>
                </c:pt>
                <c:pt idx="99100">
                  <c:v>1.84637E-2</c:v>
                </c:pt>
                <c:pt idx="99101">
                  <c:v>1.7607999999999999E-2</c:v>
                </c:pt>
                <c:pt idx="99102">
                  <c:v>1.6748699999999998E-2</c:v>
                </c:pt>
                <c:pt idx="99103">
                  <c:v>1.58867E-2</c:v>
                </c:pt>
                <c:pt idx="99104">
                  <c:v>1.5023E-2</c:v>
                </c:pt>
                <c:pt idx="99105">
                  <c:v>1.4158799999999999E-2</c:v>
                </c:pt>
                <c:pt idx="99106">
                  <c:v>1.3295E-2</c:v>
                </c:pt>
                <c:pt idx="99107">
                  <c:v>1.24326E-2</c:v>
                </c:pt>
                <c:pt idx="99108">
                  <c:v>1.15727E-2</c:v>
                </c:pt>
                <c:pt idx="99109">
                  <c:v>1.07162E-2</c:v>
                </c:pt>
                <c:pt idx="99110" formatCode="0.00E+00">
                  <c:v>9.8640700000000008E-3</c:v>
                </c:pt>
                <c:pt idx="99111" formatCode="0.00E+00">
                  <c:v>9.0171699999999997E-3</c:v>
                </c:pt>
                <c:pt idx="99112" formatCode="0.00E+00">
                  <c:v>8.1766400000000006E-3</c:v>
                </c:pt>
                <c:pt idx="99113" formatCode="0.00E+00">
                  <c:v>7.3435899999999997E-3</c:v>
                </c:pt>
                <c:pt idx="99114" formatCode="0.00E+00">
                  <c:v>6.5190300000000003E-3</c:v>
                </c:pt>
                <c:pt idx="99115" formatCode="0.00E+00">
                  <c:v>5.7038499999999999E-3</c:v>
                </c:pt>
                <c:pt idx="99116" formatCode="0.00E+00">
                  <c:v>4.8988199999999999E-3</c:v>
                </c:pt>
                <c:pt idx="99117" formatCode="0.00E+00">
                  <c:v>4.10458E-3</c:v>
                </c:pt>
                <c:pt idx="99118" formatCode="0.00E+00">
                  <c:v>3.3218100000000001E-3</c:v>
                </c:pt>
                <c:pt idx="99119" formatCode="0.00E+00">
                  <c:v>2.5513200000000002E-3</c:v>
                </c:pt>
                <c:pt idx="99120" formatCode="0.00E+00">
                  <c:v>1.7939E-3</c:v>
                </c:pt>
                <c:pt idx="99121" formatCode="0.00E+00">
                  <c:v>1.05039E-3</c:v>
                </c:pt>
                <c:pt idx="99122" formatCode="0.00E+00">
                  <c:v>3.2171100000000002E-4</c:v>
                </c:pt>
                <c:pt idx="99123" formatCode="0.00E+00">
                  <c:v>-3.91288E-4</c:v>
                </c:pt>
                <c:pt idx="99124" formatCode="0.00E+00">
                  <c:v>-1.0881E-3</c:v>
                </c:pt>
                <c:pt idx="99125" formatCode="0.00E+00">
                  <c:v>-1.76837E-3</c:v>
                </c:pt>
                <c:pt idx="99126" formatCode="0.00E+00">
                  <c:v>-2.43159E-3</c:v>
                </c:pt>
                <c:pt idx="99127" formatCode="0.00E+00">
                  <c:v>-3.0769600000000001E-3</c:v>
                </c:pt>
                <c:pt idx="99128" formatCode="0.00E+00">
                  <c:v>-3.7037200000000002E-3</c:v>
                </c:pt>
                <c:pt idx="99129" formatCode="0.00E+00">
                  <c:v>-4.31124E-3</c:v>
                </c:pt>
                <c:pt idx="99130" formatCode="0.00E+00">
                  <c:v>-4.8988800000000004E-3</c:v>
                </c:pt>
                <c:pt idx="99131" formatCode="0.00E+00">
                  <c:v>-5.4660100000000003E-3</c:v>
                </c:pt>
                <c:pt idx="99132" formatCode="0.00E+00">
                  <c:v>-6.01214E-3</c:v>
                </c:pt>
                <c:pt idx="99133" formatCode="0.00E+00">
                  <c:v>-6.5368800000000001E-3</c:v>
                </c:pt>
                <c:pt idx="99134" formatCode="0.00E+00">
                  <c:v>-7.03989E-3</c:v>
                </c:pt>
                <c:pt idx="99135" formatCode="0.00E+00">
                  <c:v>-7.5207599999999996E-3</c:v>
                </c:pt>
                <c:pt idx="99136" formatCode="0.00E+00">
                  <c:v>-7.9789600000000002E-3</c:v>
                </c:pt>
                <c:pt idx="99137" formatCode="0.00E+00">
                  <c:v>-8.4138800000000003E-3</c:v>
                </c:pt>
                <c:pt idx="99138" formatCode="0.00E+00">
                  <c:v>-8.8247199999999994E-3</c:v>
                </c:pt>
                <c:pt idx="99139" formatCode="0.00E+00">
                  <c:v>-9.2108999999999993E-3</c:v>
                </c:pt>
                <c:pt idx="99140" formatCode="0.00E+00">
                  <c:v>-9.5726000000000006E-3</c:v>
                </c:pt>
                <c:pt idx="99141" formatCode="0.00E+00">
                  <c:v>-9.9103000000000004E-3</c:v>
                </c:pt>
                <c:pt idx="99142">
                  <c:v>-1.02241E-2</c:v>
                </c:pt>
                <c:pt idx="99143">
                  <c:v>-1.0514000000000001E-2</c:v>
                </c:pt>
                <c:pt idx="99144">
                  <c:v>-1.07802E-2</c:v>
                </c:pt>
                <c:pt idx="99145">
                  <c:v>-1.10229E-2</c:v>
                </c:pt>
                <c:pt idx="99146">
                  <c:v>-1.12421E-2</c:v>
                </c:pt>
                <c:pt idx="99147">
                  <c:v>-1.1438E-2</c:v>
                </c:pt>
                <c:pt idx="99148">
                  <c:v>-1.1610799999999999E-2</c:v>
                </c:pt>
                <c:pt idx="99149">
                  <c:v>-1.1760700000000001E-2</c:v>
                </c:pt>
                <c:pt idx="99150">
                  <c:v>-1.1887999999999999E-2</c:v>
                </c:pt>
                <c:pt idx="99151">
                  <c:v>-1.1992900000000001E-2</c:v>
                </c:pt>
                <c:pt idx="99152">
                  <c:v>-1.2075799999999999E-2</c:v>
                </c:pt>
                <c:pt idx="99153">
                  <c:v>-1.21374E-2</c:v>
                </c:pt>
                <c:pt idx="99154">
                  <c:v>-1.2178E-2</c:v>
                </c:pt>
                <c:pt idx="99155">
                  <c:v>-1.2198000000000001E-2</c:v>
                </c:pt>
                <c:pt idx="99156">
                  <c:v>-1.2197700000000001E-2</c:v>
                </c:pt>
                <c:pt idx="99157">
                  <c:v>-1.21773E-2</c:v>
                </c:pt>
                <c:pt idx="99158">
                  <c:v>-1.2137500000000001E-2</c:v>
                </c:pt>
                <c:pt idx="99159">
                  <c:v>-1.20786E-2</c:v>
                </c:pt>
                <c:pt idx="99160">
                  <c:v>-1.2001E-2</c:v>
                </c:pt>
                <c:pt idx="99161">
                  <c:v>-1.1905199999999999E-2</c:v>
                </c:pt>
                <c:pt idx="99162">
                  <c:v>-1.1792E-2</c:v>
                </c:pt>
                <c:pt idx="99163">
                  <c:v>-1.1662E-2</c:v>
                </c:pt>
                <c:pt idx="99164">
                  <c:v>-1.15158E-2</c:v>
                </c:pt>
                <c:pt idx="99165">
                  <c:v>-1.1354100000000001E-2</c:v>
                </c:pt>
                <c:pt idx="99166">
                  <c:v>-1.1177599999999999E-2</c:v>
                </c:pt>
                <c:pt idx="99167">
                  <c:v>-1.0987E-2</c:v>
                </c:pt>
                <c:pt idx="99168">
                  <c:v>-1.07831E-2</c:v>
                </c:pt>
                <c:pt idx="99169">
                  <c:v>-1.0566600000000001E-2</c:v>
                </c:pt>
                <c:pt idx="99170">
                  <c:v>-1.03383E-2</c:v>
                </c:pt>
                <c:pt idx="99171">
                  <c:v>-1.0098899999999999E-2</c:v>
                </c:pt>
                <c:pt idx="99172" formatCode="0.00E+00">
                  <c:v>-9.8492200000000005E-3</c:v>
                </c:pt>
                <c:pt idx="99173" formatCode="0.00E+00">
                  <c:v>-9.5899599999999998E-3</c:v>
                </c:pt>
                <c:pt idx="99174" formatCode="0.00E+00">
                  <c:v>-9.3220100000000004E-3</c:v>
                </c:pt>
                <c:pt idx="99175" formatCode="0.00E+00">
                  <c:v>-9.0461599999999993E-3</c:v>
                </c:pt>
                <c:pt idx="99176" formatCode="0.00E+00">
                  <c:v>-8.7631299999999992E-3</c:v>
                </c:pt>
                <c:pt idx="99177" formatCode="0.00E+00">
                  <c:v>-8.4737000000000007E-3</c:v>
                </c:pt>
                <c:pt idx="99178" formatCode="0.00E+00">
                  <c:v>-8.1786800000000007E-3</c:v>
                </c:pt>
                <c:pt idx="99179" formatCode="0.00E+00">
                  <c:v>-7.8788E-3</c:v>
                </c:pt>
                <c:pt idx="99180" formatCode="0.00E+00">
                  <c:v>-7.5746700000000004E-3</c:v>
                </c:pt>
                <c:pt idx="99181" formatCode="0.00E+00">
                  <c:v>-7.2669400000000004E-3</c:v>
                </c:pt>
                <c:pt idx="99182" formatCode="0.00E+00">
                  <c:v>-6.9563300000000002E-3</c:v>
                </c:pt>
                <c:pt idx="99183" formatCode="0.00E+00">
                  <c:v>-6.6436300000000002E-3</c:v>
                </c:pt>
                <c:pt idx="99184" formatCode="0.00E+00">
                  <c:v>-6.3296999999999997E-3</c:v>
                </c:pt>
                <c:pt idx="99185" formatCode="0.00E+00">
                  <c:v>-6.0153000000000003E-3</c:v>
                </c:pt>
                <c:pt idx="99186" formatCode="0.00E+00">
                  <c:v>-5.7009599999999997E-3</c:v>
                </c:pt>
                <c:pt idx="99187" formatCode="0.00E+00">
                  <c:v>-5.3871800000000001E-3</c:v>
                </c:pt>
                <c:pt idx="99188" formatCode="0.00E+00">
                  <c:v>-5.0745299999999998E-3</c:v>
                </c:pt>
                <c:pt idx="99189" formatCode="0.00E+00">
                  <c:v>-4.7635899999999998E-3</c:v>
                </c:pt>
                <c:pt idx="99190" formatCode="0.00E+00">
                  <c:v>-4.4549300000000002E-3</c:v>
                </c:pt>
                <c:pt idx="99191" formatCode="0.00E+00">
                  <c:v>-4.1490900000000002E-3</c:v>
                </c:pt>
                <c:pt idx="99192" formatCode="0.00E+00">
                  <c:v>-3.8466500000000001E-3</c:v>
                </c:pt>
                <c:pt idx="99193" formatCode="0.00E+00">
                  <c:v>-3.5481100000000002E-3</c:v>
                </c:pt>
                <c:pt idx="99194" formatCode="0.00E+00">
                  <c:v>-3.2539800000000001E-3</c:v>
                </c:pt>
                <c:pt idx="99195" formatCode="0.00E+00">
                  <c:v>-2.9646999999999998E-3</c:v>
                </c:pt>
                <c:pt idx="99196" formatCode="0.00E+00">
                  <c:v>-2.68075E-3</c:v>
                </c:pt>
                <c:pt idx="99197" formatCode="0.00E+00">
                  <c:v>-2.40267E-3</c:v>
                </c:pt>
                <c:pt idx="99198" formatCode="0.00E+00">
                  <c:v>-2.1309100000000002E-3</c:v>
                </c:pt>
                <c:pt idx="99199" formatCode="0.00E+00">
                  <c:v>-1.86571E-3</c:v>
                </c:pt>
                <c:pt idx="99200" formatCode="0.00E+00">
                  <c:v>-1.6072899999999999E-3</c:v>
                </c:pt>
                <c:pt idx="99201" formatCode="0.00E+00">
                  <c:v>-1.35586E-3</c:v>
                </c:pt>
                <c:pt idx="99202" formatCode="0.00E+00">
                  <c:v>-1.11169E-3</c:v>
                </c:pt>
                <c:pt idx="99203" formatCode="0.00E+00">
                  <c:v>-8.7500100000000003E-4</c:v>
                </c:pt>
                <c:pt idx="99204" formatCode="0.00E+00">
                  <c:v>-6.4604899999999999E-4</c:v>
                </c:pt>
                <c:pt idx="99205" formatCode="0.00E+00">
                  <c:v>-4.2514499999999998E-4</c:v>
                </c:pt>
                <c:pt idx="99206" formatCode="0.00E+00">
                  <c:v>-2.1253900000000001E-4</c:v>
                </c:pt>
                <c:pt idx="99207" formatCode="0.00E+00">
                  <c:v>-8.3231199999999997E-6</c:v>
                </c:pt>
                <c:pt idx="99208" formatCode="0.00E+00">
                  <c:v>1.8752999999999999E-4</c:v>
                </c:pt>
                <c:pt idx="99209" formatCode="0.00E+00">
                  <c:v>3.7513599999999998E-4</c:v>
                </c:pt>
                <c:pt idx="99210" formatCode="0.00E+00">
                  <c:v>5.5461599999999996E-4</c:v>
                </c:pt>
                <c:pt idx="99211" formatCode="0.00E+00">
                  <c:v>7.2590700000000003E-4</c:v>
                </c:pt>
                <c:pt idx="99212" formatCode="0.00E+00">
                  <c:v>8.8874400000000001E-4</c:v>
                </c:pt>
                <c:pt idx="99213" formatCode="0.00E+00">
                  <c:v>1.04298E-3</c:v>
                </c:pt>
                <c:pt idx="99214" formatCode="0.00E+00">
                  <c:v>1.18878E-3</c:v>
                </c:pt>
                <c:pt idx="99215" formatCode="0.00E+00">
                  <c:v>1.3264100000000001E-3</c:v>
                </c:pt>
                <c:pt idx="99216" formatCode="0.00E+00">
                  <c:v>1.45605E-3</c:v>
                </c:pt>
                <c:pt idx="99217" formatCode="0.00E+00">
                  <c:v>1.5778700000000001E-3</c:v>
                </c:pt>
                <c:pt idx="99218" formatCode="0.00E+00">
                  <c:v>1.6921499999999999E-3</c:v>
                </c:pt>
                <c:pt idx="99219" formatCode="0.00E+00">
                  <c:v>1.79922E-3</c:v>
                </c:pt>
                <c:pt idx="99220" formatCode="0.00E+00">
                  <c:v>1.8992499999999999E-3</c:v>
                </c:pt>
                <c:pt idx="99221" formatCode="0.00E+00">
                  <c:v>1.9923200000000001E-3</c:v>
                </c:pt>
                <c:pt idx="99222" formatCode="0.00E+00">
                  <c:v>2.0785700000000001E-3</c:v>
                </c:pt>
                <c:pt idx="99223" formatCode="0.00E+00">
                  <c:v>2.1583000000000001E-3</c:v>
                </c:pt>
                <c:pt idx="99224" formatCode="0.00E+00">
                  <c:v>2.23208E-3</c:v>
                </c:pt>
                <c:pt idx="99225" formatCode="0.00E+00">
                  <c:v>2.3007000000000001E-3</c:v>
                </c:pt>
                <c:pt idx="99226" formatCode="0.00E+00">
                  <c:v>2.3649399999999998E-3</c:v>
                </c:pt>
                <c:pt idx="99227" formatCode="0.00E+00">
                  <c:v>2.4249200000000001E-3</c:v>
                </c:pt>
                <c:pt idx="99228" formatCode="0.00E+00">
                  <c:v>2.4803E-3</c:v>
                </c:pt>
                <c:pt idx="99229" formatCode="0.00E+00">
                  <c:v>2.5310599999999999E-3</c:v>
                </c:pt>
                <c:pt idx="99230" formatCode="0.00E+00">
                  <c:v>2.57771E-3</c:v>
                </c:pt>
                <c:pt idx="99231" formatCode="0.00E+00">
                  <c:v>2.6206799999999998E-3</c:v>
                </c:pt>
                <c:pt idx="99232" formatCode="0.00E+00">
                  <c:v>2.6602000000000002E-3</c:v>
                </c:pt>
                <c:pt idx="99233" formatCode="0.00E+00">
                  <c:v>2.6965399999999999E-3</c:v>
                </c:pt>
                <c:pt idx="99234" formatCode="0.00E+00">
                  <c:v>2.73011E-3</c:v>
                </c:pt>
                <c:pt idx="99235" formatCode="0.00E+00">
                  <c:v>2.7613500000000001E-3</c:v>
                </c:pt>
                <c:pt idx="99236" formatCode="0.00E+00">
                  <c:v>2.7905600000000001E-3</c:v>
                </c:pt>
                <c:pt idx="99237" formatCode="0.00E+00">
                  <c:v>2.8179699999999999E-3</c:v>
                </c:pt>
                <c:pt idx="99238" formatCode="0.00E+00">
                  <c:v>2.8438700000000001E-3</c:v>
                </c:pt>
                <c:pt idx="99239" formatCode="0.00E+00">
                  <c:v>2.8685300000000002E-3</c:v>
                </c:pt>
                <c:pt idx="99240" formatCode="0.00E+00">
                  <c:v>2.8922000000000002E-3</c:v>
                </c:pt>
                <c:pt idx="99241" formatCode="0.00E+00">
                  <c:v>2.9152399999999999E-3</c:v>
                </c:pt>
                <c:pt idx="99242" formatCode="0.00E+00">
                  <c:v>2.9381300000000002E-3</c:v>
                </c:pt>
                <c:pt idx="99243" formatCode="0.00E+00">
                  <c:v>2.96138E-3</c:v>
                </c:pt>
                <c:pt idx="99244" formatCode="0.00E+00">
                  <c:v>2.9853900000000001E-3</c:v>
                </c:pt>
                <c:pt idx="99245" formatCode="0.00E+00">
                  <c:v>3.0104300000000001E-3</c:v>
                </c:pt>
                <c:pt idx="99246" formatCode="0.00E+00">
                  <c:v>3.0368700000000001E-3</c:v>
                </c:pt>
                <c:pt idx="99247" formatCode="0.00E+00">
                  <c:v>3.0652399999999999E-3</c:v>
                </c:pt>
                <c:pt idx="99248" formatCode="0.00E+00">
                  <c:v>3.0961000000000001E-3</c:v>
                </c:pt>
                <c:pt idx="99249" formatCode="0.00E+00">
                  <c:v>3.1299100000000001E-3</c:v>
                </c:pt>
                <c:pt idx="99250" formatCode="0.00E+00">
                  <c:v>3.1669300000000001E-3</c:v>
                </c:pt>
                <c:pt idx="99251" formatCode="0.00E+00">
                  <c:v>3.2073800000000001E-3</c:v>
                </c:pt>
                <c:pt idx="99252" formatCode="0.00E+00">
                  <c:v>3.2515999999999999E-3</c:v>
                </c:pt>
                <c:pt idx="99253" formatCode="0.00E+00">
                  <c:v>3.2999100000000001E-3</c:v>
                </c:pt>
                <c:pt idx="99254" formatCode="0.00E+00">
                  <c:v>3.3525999999999999E-3</c:v>
                </c:pt>
                <c:pt idx="99255" formatCode="0.00E+00">
                  <c:v>3.4099500000000001E-3</c:v>
                </c:pt>
                <c:pt idx="99256" formatCode="0.00E+00">
                  <c:v>3.4721800000000001E-3</c:v>
                </c:pt>
                <c:pt idx="99257" formatCode="0.00E+00">
                  <c:v>3.5395000000000001E-3</c:v>
                </c:pt>
                <c:pt idx="99258" formatCode="0.00E+00">
                  <c:v>3.6120700000000002E-3</c:v>
                </c:pt>
                <c:pt idx="99259" formatCode="0.00E+00">
                  <c:v>3.6900499999999998E-3</c:v>
                </c:pt>
                <c:pt idx="99260" formatCode="0.00E+00">
                  <c:v>3.7736200000000001E-3</c:v>
                </c:pt>
                <c:pt idx="99261" formatCode="0.00E+00">
                  <c:v>3.8629300000000001E-3</c:v>
                </c:pt>
                <c:pt idx="99262" formatCode="0.00E+00">
                  <c:v>3.9581699999999996E-3</c:v>
                </c:pt>
                <c:pt idx="99263" formatCode="0.00E+00">
                  <c:v>4.0594799999999999E-3</c:v>
                </c:pt>
                <c:pt idx="99264" formatCode="0.00E+00">
                  <c:v>4.1669699999999999E-3</c:v>
                </c:pt>
                <c:pt idx="99265" formatCode="0.00E+00">
                  <c:v>4.2806700000000003E-3</c:v>
                </c:pt>
                <c:pt idx="99266" formatCode="0.00E+00">
                  <c:v>4.4005900000000002E-3</c:v>
                </c:pt>
                <c:pt idx="99267" formatCode="0.00E+00">
                  <c:v>4.5267700000000003E-3</c:v>
                </c:pt>
                <c:pt idx="99268" formatCode="0.00E+00">
                  <c:v>4.65928E-3</c:v>
                </c:pt>
                <c:pt idx="99269" formatCode="0.00E+00">
                  <c:v>4.79818E-3</c:v>
                </c:pt>
                <c:pt idx="99270" formatCode="0.00E+00">
                  <c:v>4.9434800000000001E-3</c:v>
                </c:pt>
                <c:pt idx="99271" formatCode="0.00E+00">
                  <c:v>5.0951499999999997E-3</c:v>
                </c:pt>
                <c:pt idx="99272" formatCode="0.00E+00">
                  <c:v>5.2530900000000002E-3</c:v>
                </c:pt>
                <c:pt idx="99273" formatCode="0.00E+00">
                  <c:v>5.4171499999999999E-3</c:v>
                </c:pt>
                <c:pt idx="99274" formatCode="0.00E+00">
                  <c:v>5.5872099999999996E-3</c:v>
                </c:pt>
                <c:pt idx="99275" formatCode="0.00E+00">
                  <c:v>5.7632200000000003E-3</c:v>
                </c:pt>
                <c:pt idx="99276" formatCode="0.00E+00">
                  <c:v>5.9451800000000004E-3</c:v>
                </c:pt>
                <c:pt idx="99277" formatCode="0.00E+00">
                  <c:v>6.1329799999999997E-3</c:v>
                </c:pt>
                <c:pt idx="99278" formatCode="0.00E+00">
                  <c:v>6.32644E-3</c:v>
                </c:pt>
                <c:pt idx="99279" formatCode="0.00E+00">
                  <c:v>6.5253999999999998E-3</c:v>
                </c:pt>
                <c:pt idx="99280" formatCode="0.00E+00">
                  <c:v>6.7296300000000003E-3</c:v>
                </c:pt>
                <c:pt idx="99281" formatCode="0.00E+00">
                  <c:v>6.9389100000000004E-3</c:v>
                </c:pt>
                <c:pt idx="99282" formatCode="0.00E+00">
                  <c:v>7.1530300000000003E-3</c:v>
                </c:pt>
                <c:pt idx="99283" formatCode="0.00E+00">
                  <c:v>7.3717299999999999E-3</c:v>
                </c:pt>
                <c:pt idx="99284" formatCode="0.00E+00">
                  <c:v>7.5947200000000001E-3</c:v>
                </c:pt>
                <c:pt idx="99285" formatCode="0.00E+00">
                  <c:v>7.8217200000000008E-3</c:v>
                </c:pt>
                <c:pt idx="99286" formatCode="0.00E+00">
                  <c:v>8.0524700000000008E-3</c:v>
                </c:pt>
                <c:pt idx="99287" formatCode="0.00E+00">
                  <c:v>8.2867400000000008E-3</c:v>
                </c:pt>
                <c:pt idx="99288" formatCode="0.00E+00">
                  <c:v>8.5242300000000007E-3</c:v>
                </c:pt>
                <c:pt idx="99289" formatCode="0.00E+00">
                  <c:v>8.7646000000000009E-3</c:v>
                </c:pt>
                <c:pt idx="99290" formatCode="0.00E+00">
                  <c:v>9.0074999999999999E-3</c:v>
                </c:pt>
                <c:pt idx="99291" formatCode="0.00E+00">
                  <c:v>9.2525699999999999E-3</c:v>
                </c:pt>
                <c:pt idx="99292" formatCode="0.00E+00">
                  <c:v>9.4994299999999997E-3</c:v>
                </c:pt>
                <c:pt idx="99293" formatCode="0.00E+00">
                  <c:v>9.7476899999999998E-3</c:v>
                </c:pt>
                <c:pt idx="99294" formatCode="0.00E+00">
                  <c:v>9.9969700000000009E-3</c:v>
                </c:pt>
                <c:pt idx="99295">
                  <c:v>1.02469E-2</c:v>
                </c:pt>
                <c:pt idx="99296">
                  <c:v>1.0497299999999999E-2</c:v>
                </c:pt>
                <c:pt idx="99297">
                  <c:v>1.07478E-2</c:v>
                </c:pt>
                <c:pt idx="99298">
                  <c:v>1.09979E-2</c:v>
                </c:pt>
                <c:pt idx="99299">
                  <c:v>1.1247200000000001E-2</c:v>
                </c:pt>
                <c:pt idx="99300">
                  <c:v>1.1495099999999999E-2</c:v>
                </c:pt>
                <c:pt idx="99301">
                  <c:v>1.1741E-2</c:v>
                </c:pt>
                <c:pt idx="99302">
                  <c:v>1.19846E-2</c:v>
                </c:pt>
                <c:pt idx="99303">
                  <c:v>1.2225400000000001E-2</c:v>
                </c:pt>
                <c:pt idx="99304">
                  <c:v>1.2462900000000001E-2</c:v>
                </c:pt>
                <c:pt idx="99305">
                  <c:v>1.26967E-2</c:v>
                </c:pt>
                <c:pt idx="99306">
                  <c:v>1.2926200000000001E-2</c:v>
                </c:pt>
                <c:pt idx="99307">
                  <c:v>1.3150999999999999E-2</c:v>
                </c:pt>
                <c:pt idx="99308">
                  <c:v>1.33706E-2</c:v>
                </c:pt>
                <c:pt idx="99309">
                  <c:v>1.3584499999999999E-2</c:v>
                </c:pt>
                <c:pt idx="99310">
                  <c:v>1.37921E-2</c:v>
                </c:pt>
                <c:pt idx="99311">
                  <c:v>1.3993E-2</c:v>
                </c:pt>
                <c:pt idx="99312">
                  <c:v>1.41867E-2</c:v>
                </c:pt>
                <c:pt idx="99313">
                  <c:v>1.4373E-2</c:v>
                </c:pt>
                <c:pt idx="99314">
                  <c:v>1.45512E-2</c:v>
                </c:pt>
                <c:pt idx="99315">
                  <c:v>1.4721E-2</c:v>
                </c:pt>
                <c:pt idx="99316">
                  <c:v>1.4881800000000001E-2</c:v>
                </c:pt>
                <c:pt idx="99317">
                  <c:v>1.5033299999999999E-2</c:v>
                </c:pt>
                <c:pt idx="99318">
                  <c:v>1.51752E-2</c:v>
                </c:pt>
                <c:pt idx="99319">
                  <c:v>1.5306999999999999E-2</c:v>
                </c:pt>
                <c:pt idx="99320">
                  <c:v>1.54282E-2</c:v>
                </c:pt>
                <c:pt idx="99321">
                  <c:v>1.55386E-2</c:v>
                </c:pt>
                <c:pt idx="99322">
                  <c:v>1.5637700000000001E-2</c:v>
                </c:pt>
                <c:pt idx="99323">
                  <c:v>1.5725200000000002E-2</c:v>
                </c:pt>
                <c:pt idx="99324">
                  <c:v>1.5800600000000001E-2</c:v>
                </c:pt>
                <c:pt idx="99325">
                  <c:v>1.5863700000000001E-2</c:v>
                </c:pt>
                <c:pt idx="99326">
                  <c:v>1.5913900000000002E-2</c:v>
                </c:pt>
                <c:pt idx="99327">
                  <c:v>1.59509E-2</c:v>
                </c:pt>
                <c:pt idx="99328">
                  <c:v>1.59744E-2</c:v>
                </c:pt>
                <c:pt idx="99329">
                  <c:v>1.59842E-2</c:v>
                </c:pt>
                <c:pt idx="99330">
                  <c:v>1.5980100000000001E-2</c:v>
                </c:pt>
                <c:pt idx="99331">
                  <c:v>1.5961900000000001E-2</c:v>
                </c:pt>
                <c:pt idx="99332">
                  <c:v>1.59293E-2</c:v>
                </c:pt>
                <c:pt idx="99333">
                  <c:v>1.5882299999999999E-2</c:v>
                </c:pt>
                <c:pt idx="99334">
                  <c:v>1.5820600000000001E-2</c:v>
                </c:pt>
                <c:pt idx="99335">
                  <c:v>1.57441E-2</c:v>
                </c:pt>
                <c:pt idx="99336">
                  <c:v>1.5652699999999999E-2</c:v>
                </c:pt>
                <c:pt idx="99337">
                  <c:v>1.55465E-2</c:v>
                </c:pt>
                <c:pt idx="99338">
                  <c:v>1.5425100000000001E-2</c:v>
                </c:pt>
                <c:pt idx="99339">
                  <c:v>1.5288599999999999E-2</c:v>
                </c:pt>
                <c:pt idx="99340">
                  <c:v>1.5136699999999999E-2</c:v>
                </c:pt>
                <c:pt idx="99341">
                  <c:v>1.49696E-2</c:v>
                </c:pt>
                <c:pt idx="99342">
                  <c:v>1.47873E-2</c:v>
                </c:pt>
                <c:pt idx="99343">
                  <c:v>1.4590000000000001E-2</c:v>
                </c:pt>
                <c:pt idx="99344">
                  <c:v>1.43777E-2</c:v>
                </c:pt>
                <c:pt idx="99345">
                  <c:v>1.41504E-2</c:v>
                </c:pt>
                <c:pt idx="99346">
                  <c:v>1.3908200000000001E-2</c:v>
                </c:pt>
                <c:pt idx="99347">
                  <c:v>1.36513E-2</c:v>
                </c:pt>
                <c:pt idx="99348">
                  <c:v>1.3379800000000001E-2</c:v>
                </c:pt>
                <c:pt idx="99349">
                  <c:v>1.3094099999999999E-2</c:v>
                </c:pt>
                <c:pt idx="99350">
                  <c:v>1.27943E-2</c:v>
                </c:pt>
                <c:pt idx="99351">
                  <c:v>1.24805E-2</c:v>
                </c:pt>
                <c:pt idx="99352">
                  <c:v>1.21531E-2</c:v>
                </c:pt>
                <c:pt idx="99353">
                  <c:v>1.1812400000000001E-2</c:v>
                </c:pt>
                <c:pt idx="99354">
                  <c:v>1.14585E-2</c:v>
                </c:pt>
                <c:pt idx="99355">
                  <c:v>1.1091800000000001E-2</c:v>
                </c:pt>
                <c:pt idx="99356">
                  <c:v>1.07125E-2</c:v>
                </c:pt>
                <c:pt idx="99357">
                  <c:v>1.0321E-2</c:v>
                </c:pt>
                <c:pt idx="99358" formatCode="0.00E+00">
                  <c:v>9.9177099999999997E-3</c:v>
                </c:pt>
                <c:pt idx="99359" formatCode="0.00E+00">
                  <c:v>9.5030400000000008E-3</c:v>
                </c:pt>
                <c:pt idx="99360" formatCode="0.00E+00">
                  <c:v>9.0773699999999995E-3</c:v>
                </c:pt>
                <c:pt idx="99361" formatCode="0.00E+00">
                  <c:v>8.6411400000000003E-3</c:v>
                </c:pt>
                <c:pt idx="99362" formatCode="0.00E+00">
                  <c:v>8.1948000000000003E-3</c:v>
                </c:pt>
                <c:pt idx="99363" formatCode="0.00E+00">
                  <c:v>7.7388800000000001E-3</c:v>
                </c:pt>
                <c:pt idx="99364" formatCode="0.00E+00">
                  <c:v>7.2739399999999996E-3</c:v>
                </c:pt>
                <c:pt idx="99365" formatCode="0.00E+00">
                  <c:v>6.8005299999999999E-3</c:v>
                </c:pt>
                <c:pt idx="99366" formatCode="0.00E+00">
                  <c:v>6.3192099999999996E-3</c:v>
                </c:pt>
                <c:pt idx="99367" formatCode="0.00E+00">
                  <c:v>5.8305400000000004E-3</c:v>
                </c:pt>
                <c:pt idx="99368" formatCode="0.00E+00">
                  <c:v>5.3350699999999999E-3</c:v>
                </c:pt>
                <c:pt idx="99369" formatCode="0.00E+00">
                  <c:v>4.8333300000000003E-3</c:v>
                </c:pt>
                <c:pt idx="99370" formatCode="0.00E+00">
                  <c:v>4.3258300000000001E-3</c:v>
                </c:pt>
                <c:pt idx="99371" formatCode="0.00E+00">
                  <c:v>3.8131699999999998E-3</c:v>
                </c:pt>
                <c:pt idx="99372" formatCode="0.00E+00">
                  <c:v>3.2959399999999998E-3</c:v>
                </c:pt>
                <c:pt idx="99373" formatCode="0.00E+00">
                  <c:v>2.7747700000000002E-3</c:v>
                </c:pt>
                <c:pt idx="99374" formatCode="0.00E+00">
                  <c:v>2.2503100000000002E-3</c:v>
                </c:pt>
                <c:pt idx="99375" formatCode="0.00E+00">
                  <c:v>1.7232199999999999E-3</c:v>
                </c:pt>
                <c:pt idx="99376" formatCode="0.00E+00">
                  <c:v>1.1941600000000001E-3</c:v>
                </c:pt>
                <c:pt idx="99377" formatCode="0.00E+00">
                  <c:v>6.6379299999999998E-4</c:v>
                </c:pt>
                <c:pt idx="99378" formatCode="0.00E+00">
                  <c:v>1.32743E-4</c:v>
                </c:pt>
                <c:pt idx="99379" formatCode="0.00E+00">
                  <c:v>-3.9837800000000001E-4</c:v>
                </c:pt>
                <c:pt idx="99380" formatCode="0.00E+00">
                  <c:v>-9.2891899999999995E-4</c:v>
                </c:pt>
                <c:pt idx="99381" formatCode="0.00E+00">
                  <c:v>-1.4581900000000001E-3</c:v>
                </c:pt>
                <c:pt idx="99382" formatCode="0.00E+00">
                  <c:v>-1.9855699999999999E-3</c:v>
                </c:pt>
                <c:pt idx="99383" formatCode="0.00E+00">
                  <c:v>-2.51045E-3</c:v>
                </c:pt>
                <c:pt idx="99384" formatCode="0.00E+00">
                  <c:v>-3.0322399999999998E-3</c:v>
                </c:pt>
                <c:pt idx="99385" formatCode="0.00E+00">
                  <c:v>-3.55025E-3</c:v>
                </c:pt>
                <c:pt idx="99386" formatCode="0.00E+00">
                  <c:v>-4.0638200000000001E-3</c:v>
                </c:pt>
                <c:pt idx="99387" formatCode="0.00E+00">
                  <c:v>-4.5723300000000003E-3</c:v>
                </c:pt>
                <c:pt idx="99388" formatCode="0.00E+00">
                  <c:v>-5.0751700000000004E-3</c:v>
                </c:pt>
                <c:pt idx="99389" formatCode="0.00E+00">
                  <c:v>-5.5717500000000003E-3</c:v>
                </c:pt>
                <c:pt idx="99390" formatCode="0.00E+00">
                  <c:v>-6.0614600000000003E-3</c:v>
                </c:pt>
                <c:pt idx="99391" formatCode="0.00E+00">
                  <c:v>-6.5437000000000004E-3</c:v>
                </c:pt>
                <c:pt idx="99392" formatCode="0.00E+00">
                  <c:v>-7.0178799999999998E-3</c:v>
                </c:pt>
                <c:pt idx="99393" formatCode="0.00E+00">
                  <c:v>-7.4834000000000003E-3</c:v>
                </c:pt>
                <c:pt idx="99394" formatCode="0.00E+00">
                  <c:v>-7.9396699999999994E-3</c:v>
                </c:pt>
                <c:pt idx="99395" formatCode="0.00E+00">
                  <c:v>-8.3861400000000003E-3</c:v>
                </c:pt>
                <c:pt idx="99396" formatCode="0.00E+00">
                  <c:v>-8.8223499999999996E-3</c:v>
                </c:pt>
                <c:pt idx="99397" formatCode="0.00E+00">
                  <c:v>-9.2478000000000005E-3</c:v>
                </c:pt>
                <c:pt idx="99398" formatCode="0.00E+00">
                  <c:v>-9.6619199999999992E-3</c:v>
                </c:pt>
                <c:pt idx="99399">
                  <c:v>-1.0064200000000001E-2</c:v>
                </c:pt>
                <c:pt idx="99400">
                  <c:v>-1.0454099999999999E-2</c:v>
                </c:pt>
                <c:pt idx="99401">
                  <c:v>-1.08313E-2</c:v>
                </c:pt>
                <c:pt idx="99402">
                  <c:v>-1.1195200000000001E-2</c:v>
                </c:pt>
                <c:pt idx="99403">
                  <c:v>-1.1545400000000001E-2</c:v>
                </c:pt>
                <c:pt idx="99404">
                  <c:v>-1.18815E-2</c:v>
                </c:pt>
                <c:pt idx="99405">
                  <c:v>-1.22031E-2</c:v>
                </c:pt>
                <c:pt idx="99406">
                  <c:v>-1.25098E-2</c:v>
                </c:pt>
                <c:pt idx="99407">
                  <c:v>-1.28013E-2</c:v>
                </c:pt>
                <c:pt idx="99408">
                  <c:v>-1.3077200000000001E-2</c:v>
                </c:pt>
                <c:pt idx="99409">
                  <c:v>-1.33373E-2</c:v>
                </c:pt>
                <c:pt idx="99410">
                  <c:v>-1.35812E-2</c:v>
                </c:pt>
                <c:pt idx="99411">
                  <c:v>-1.3808600000000001E-2</c:v>
                </c:pt>
                <c:pt idx="99412">
                  <c:v>-1.40193E-2</c:v>
                </c:pt>
                <c:pt idx="99413">
                  <c:v>-1.4213E-2</c:v>
                </c:pt>
                <c:pt idx="99414">
                  <c:v>-1.43897E-2</c:v>
                </c:pt>
                <c:pt idx="99415">
                  <c:v>-1.4548999999999999E-2</c:v>
                </c:pt>
                <c:pt idx="99416">
                  <c:v>-1.46909E-2</c:v>
                </c:pt>
                <c:pt idx="99417">
                  <c:v>-1.48153E-2</c:v>
                </c:pt>
                <c:pt idx="99418">
                  <c:v>-1.4922E-2</c:v>
                </c:pt>
                <c:pt idx="99419">
                  <c:v>-1.5011E-2</c:v>
                </c:pt>
                <c:pt idx="99420">
                  <c:v>-1.50823E-2</c:v>
                </c:pt>
                <c:pt idx="99421">
                  <c:v>-1.51357E-2</c:v>
                </c:pt>
                <c:pt idx="99422">
                  <c:v>-1.51714E-2</c:v>
                </c:pt>
                <c:pt idx="99423">
                  <c:v>-1.51894E-2</c:v>
                </c:pt>
                <c:pt idx="99424">
                  <c:v>-1.51897E-2</c:v>
                </c:pt>
                <c:pt idx="99425">
                  <c:v>-1.5172400000000001E-2</c:v>
                </c:pt>
                <c:pt idx="99426">
                  <c:v>-1.51375E-2</c:v>
                </c:pt>
                <c:pt idx="99427">
                  <c:v>-1.5085299999999999E-2</c:v>
                </c:pt>
                <c:pt idx="99428">
                  <c:v>-1.50159E-2</c:v>
                </c:pt>
                <c:pt idx="99429">
                  <c:v>-1.4929400000000001E-2</c:v>
                </c:pt>
                <c:pt idx="99430">
                  <c:v>-1.4826000000000001E-2</c:v>
                </c:pt>
                <c:pt idx="99431">
                  <c:v>-1.4706E-2</c:v>
                </c:pt>
                <c:pt idx="99432">
                  <c:v>-1.45697E-2</c:v>
                </c:pt>
                <c:pt idx="99433">
                  <c:v>-1.44172E-2</c:v>
                </c:pt>
                <c:pt idx="99434">
                  <c:v>-1.4248800000000001E-2</c:v>
                </c:pt>
                <c:pt idx="99435">
                  <c:v>-1.4064999999999999E-2</c:v>
                </c:pt>
                <c:pt idx="99436">
                  <c:v>-1.3866E-2</c:v>
                </c:pt>
                <c:pt idx="99437">
                  <c:v>-1.36521E-2</c:v>
                </c:pt>
                <c:pt idx="99438">
                  <c:v>-1.34238E-2</c:v>
                </c:pt>
                <c:pt idx="99439">
                  <c:v>-1.3181500000000001E-2</c:v>
                </c:pt>
                <c:pt idx="99440">
                  <c:v>-1.2925499999999999E-2</c:v>
                </c:pt>
                <c:pt idx="99441">
                  <c:v>-1.26564E-2</c:v>
                </c:pt>
                <c:pt idx="99442">
                  <c:v>-1.23745E-2</c:v>
                </c:pt>
                <c:pt idx="99443">
                  <c:v>-1.20803E-2</c:v>
                </c:pt>
                <c:pt idx="99444">
                  <c:v>-1.17742E-2</c:v>
                </c:pt>
                <c:pt idx="99445">
                  <c:v>-1.1456900000000001E-2</c:v>
                </c:pt>
                <c:pt idx="99446">
                  <c:v>-1.11287E-2</c:v>
                </c:pt>
                <c:pt idx="99447">
                  <c:v>-1.07902E-2</c:v>
                </c:pt>
                <c:pt idx="99448">
                  <c:v>-1.0442E-2</c:v>
                </c:pt>
                <c:pt idx="99449">
                  <c:v>-1.00845E-2</c:v>
                </c:pt>
                <c:pt idx="99450" formatCode="0.00E+00">
                  <c:v>-9.7183800000000004E-3</c:v>
                </c:pt>
                <c:pt idx="99451" formatCode="0.00E+00">
                  <c:v>-9.3441199999999992E-3</c:v>
                </c:pt>
                <c:pt idx="99452" formatCode="0.00E+00">
                  <c:v>-8.9623099999999994E-3</c:v>
                </c:pt>
                <c:pt idx="99453" formatCode="0.00E+00">
                  <c:v>-8.5735299999999993E-3</c:v>
                </c:pt>
                <c:pt idx="99454" formatCode="0.00E+00">
                  <c:v>-8.1783499999999992E-3</c:v>
                </c:pt>
                <c:pt idx="99455" formatCode="0.00E+00">
                  <c:v>-7.7773599999999997E-3</c:v>
                </c:pt>
                <c:pt idx="99456" formatCode="0.00E+00">
                  <c:v>-7.3711699999999998E-3</c:v>
                </c:pt>
                <c:pt idx="99457" formatCode="0.00E+00">
                  <c:v>-6.9603699999999996E-3</c:v>
                </c:pt>
                <c:pt idx="99458" formatCode="0.00E+00">
                  <c:v>-6.5455799999999996E-3</c:v>
                </c:pt>
                <c:pt idx="99459" formatCode="0.00E+00">
                  <c:v>-6.1273899999999999E-3</c:v>
                </c:pt>
                <c:pt idx="99460" formatCode="0.00E+00">
                  <c:v>-5.7064100000000003E-3</c:v>
                </c:pt>
                <c:pt idx="99461" formatCode="0.00E+00">
                  <c:v>-5.2832499999999998E-3</c:v>
                </c:pt>
                <c:pt idx="99462" formatCode="0.00E+00">
                  <c:v>-4.8585099999999999E-3</c:v>
                </c:pt>
                <c:pt idx="99463" formatCode="0.00E+00">
                  <c:v>-4.4328099999999997E-3</c:v>
                </c:pt>
                <c:pt idx="99464" formatCode="0.00E+00">
                  <c:v>-4.00673E-3</c:v>
                </c:pt>
                <c:pt idx="99465" formatCode="0.00E+00">
                  <c:v>-3.5808900000000002E-3</c:v>
                </c:pt>
                <c:pt idx="99466" formatCode="0.00E+00">
                  <c:v>-3.1558799999999998E-3</c:v>
                </c:pt>
                <c:pt idx="99467" formatCode="0.00E+00">
                  <c:v>-2.7322800000000001E-3</c:v>
                </c:pt>
                <c:pt idx="99468" formatCode="0.00E+00">
                  <c:v>-2.3106699999999999E-3</c:v>
                </c:pt>
                <c:pt idx="99469" formatCode="0.00E+00">
                  <c:v>-1.89164E-3</c:v>
                </c:pt>
                <c:pt idx="99470" formatCode="0.00E+00">
                  <c:v>-1.4757699999999999E-3</c:v>
                </c:pt>
                <c:pt idx="99471" formatCode="0.00E+00">
                  <c:v>-1.0636300000000001E-3</c:v>
                </c:pt>
                <c:pt idx="99472" formatCode="0.00E+00">
                  <c:v>-6.5576700000000003E-4</c:v>
                </c:pt>
                <c:pt idx="99473" formatCode="0.00E+00">
                  <c:v>-2.5272400000000002E-4</c:v>
                </c:pt>
                <c:pt idx="99474" formatCode="0.00E+00">
                  <c:v>1.44969E-4</c:v>
                </c:pt>
                <c:pt idx="99475" formatCode="0.00E+00">
                  <c:v>5.3679699999999999E-4</c:v>
                </c:pt>
                <c:pt idx="99476" formatCode="0.00E+00">
                  <c:v>9.22257E-4</c:v>
                </c:pt>
                <c:pt idx="99477" formatCode="0.00E+00">
                  <c:v>1.30086E-3</c:v>
                </c:pt>
                <c:pt idx="99478" formatCode="0.00E+00">
                  <c:v>1.67213E-3</c:v>
                </c:pt>
                <c:pt idx="99479" formatCode="0.00E+00">
                  <c:v>2.0356200000000001E-3</c:v>
                </c:pt>
                <c:pt idx="99480" formatCode="0.00E+00">
                  <c:v>2.3908699999999998E-3</c:v>
                </c:pt>
                <c:pt idx="99481" formatCode="0.00E+00">
                  <c:v>2.7374600000000002E-3</c:v>
                </c:pt>
                <c:pt idx="99482" formatCode="0.00E+00">
                  <c:v>3.0749900000000001E-3</c:v>
                </c:pt>
                <c:pt idx="99483" formatCode="0.00E+00">
                  <c:v>3.4030699999999998E-3</c:v>
                </c:pt>
                <c:pt idx="99484" formatCode="0.00E+00">
                  <c:v>3.7213300000000001E-3</c:v>
                </c:pt>
                <c:pt idx="99485" formatCode="0.00E+00">
                  <c:v>4.0293999999999998E-3</c:v>
                </c:pt>
                <c:pt idx="99486" formatCode="0.00E+00">
                  <c:v>4.3269700000000003E-3</c:v>
                </c:pt>
                <c:pt idx="99487" formatCode="0.00E+00">
                  <c:v>4.61372E-3</c:v>
                </c:pt>
                <c:pt idx="99488" formatCode="0.00E+00">
                  <c:v>4.8893599999999997E-3</c:v>
                </c:pt>
                <c:pt idx="99489" formatCode="0.00E+00">
                  <c:v>5.1536100000000003E-3</c:v>
                </c:pt>
                <c:pt idx="99490" formatCode="0.00E+00">
                  <c:v>5.4062299999999997E-3</c:v>
                </c:pt>
                <c:pt idx="99491" formatCode="0.00E+00">
                  <c:v>5.6469900000000002E-3</c:v>
                </c:pt>
                <c:pt idx="99492" formatCode="0.00E+00">
                  <c:v>5.8756800000000003E-3</c:v>
                </c:pt>
                <c:pt idx="99493" formatCode="0.00E+00">
                  <c:v>6.0921300000000003E-3</c:v>
                </c:pt>
                <c:pt idx="99494" formatCode="0.00E+00">
                  <c:v>6.2961600000000003E-3</c:v>
                </c:pt>
                <c:pt idx="99495" formatCode="0.00E+00">
                  <c:v>6.4876300000000003E-3</c:v>
                </c:pt>
                <c:pt idx="99496" formatCode="0.00E+00">
                  <c:v>6.6664300000000001E-3</c:v>
                </c:pt>
                <c:pt idx="99497" formatCode="0.00E+00">
                  <c:v>6.8324700000000002E-3</c:v>
                </c:pt>
                <c:pt idx="99498" formatCode="0.00E+00">
                  <c:v>6.9856600000000003E-3</c:v>
                </c:pt>
                <c:pt idx="99499" formatCode="0.00E+00">
                  <c:v>7.1259699999999997E-3</c:v>
                </c:pt>
                <c:pt idx="99500" formatCode="0.00E+00">
                  <c:v>7.2533600000000004E-3</c:v>
                </c:pt>
                <c:pt idx="99501" formatCode="0.00E+00">
                  <c:v>7.3678199999999998E-3</c:v>
                </c:pt>
                <c:pt idx="99502" formatCode="0.00E+00">
                  <c:v>7.4693700000000003E-3</c:v>
                </c:pt>
                <c:pt idx="99503" formatCode="0.00E+00">
                  <c:v>7.5580500000000002E-3</c:v>
                </c:pt>
                <c:pt idx="99504" formatCode="0.00E+00">
                  <c:v>7.6339299999999997E-3</c:v>
                </c:pt>
                <c:pt idx="99505" formatCode="0.00E+00">
                  <c:v>7.6970700000000003E-3</c:v>
                </c:pt>
                <c:pt idx="99506" formatCode="0.00E+00">
                  <c:v>7.7475799999999996E-3</c:v>
                </c:pt>
                <c:pt idx="99507" formatCode="0.00E+00">
                  <c:v>7.7855900000000002E-3</c:v>
                </c:pt>
                <c:pt idx="99508" formatCode="0.00E+00">
                  <c:v>7.8112299999999997E-3</c:v>
                </c:pt>
                <c:pt idx="99509" formatCode="0.00E+00">
                  <c:v>7.8246800000000005E-3</c:v>
                </c:pt>
                <c:pt idx="99510" formatCode="0.00E+00">
                  <c:v>7.8261200000000006E-3</c:v>
                </c:pt>
                <c:pt idx="99511" formatCode="0.00E+00">
                  <c:v>7.8157399999999998E-3</c:v>
                </c:pt>
                <c:pt idx="99512" formatCode="0.00E+00">
                  <c:v>7.7937700000000002E-3</c:v>
                </c:pt>
                <c:pt idx="99513" formatCode="0.00E+00">
                  <c:v>7.7604500000000003E-3</c:v>
                </c:pt>
                <c:pt idx="99514" formatCode="0.00E+00">
                  <c:v>7.7160299999999996E-3</c:v>
                </c:pt>
                <c:pt idx="99515" formatCode="0.00E+00">
                  <c:v>7.6607899999999998E-3</c:v>
                </c:pt>
                <c:pt idx="99516" formatCode="0.00E+00">
                  <c:v>7.59503E-3</c:v>
                </c:pt>
                <c:pt idx="99517" formatCode="0.00E+00">
                  <c:v>7.5190300000000003E-3</c:v>
                </c:pt>
                <c:pt idx="99518" formatCode="0.00E+00">
                  <c:v>7.4331299999999996E-3</c:v>
                </c:pt>
                <c:pt idx="99519" formatCode="0.00E+00">
                  <c:v>7.3376700000000001E-3</c:v>
                </c:pt>
                <c:pt idx="99520" formatCode="0.00E+00">
                  <c:v>7.23298E-3</c:v>
                </c:pt>
                <c:pt idx="99521" formatCode="0.00E+00">
                  <c:v>7.1194400000000003E-3</c:v>
                </c:pt>
                <c:pt idx="99522" formatCode="0.00E+00">
                  <c:v>6.9974099999999999E-3</c:v>
                </c:pt>
                <c:pt idx="99523" formatCode="0.00E+00">
                  <c:v>6.8672799999999999E-3</c:v>
                </c:pt>
                <c:pt idx="99524" formatCode="0.00E+00">
                  <c:v>6.7294599999999996E-3</c:v>
                </c:pt>
                <c:pt idx="99525" formatCode="0.00E+00">
                  <c:v>6.5843400000000002E-3</c:v>
                </c:pt>
                <c:pt idx="99526" formatCode="0.00E+00">
                  <c:v>6.4323399999999999E-3</c:v>
                </c:pt>
                <c:pt idx="99527" formatCode="0.00E+00">
                  <c:v>6.2738799999999999E-3</c:v>
                </c:pt>
                <c:pt idx="99528" formatCode="0.00E+00">
                  <c:v>6.1094000000000001E-3</c:v>
                </c:pt>
                <c:pt idx="99529" formatCode="0.00E+00">
                  <c:v>5.9393299999999996E-3</c:v>
                </c:pt>
                <c:pt idx="99530" formatCode="0.00E+00">
                  <c:v>5.7641200000000002E-3</c:v>
                </c:pt>
                <c:pt idx="99531" formatCode="0.00E+00">
                  <c:v>5.58421E-3</c:v>
                </c:pt>
                <c:pt idx="99532" formatCode="0.00E+00">
                  <c:v>5.4000599999999999E-3</c:v>
                </c:pt>
                <c:pt idx="99533" formatCode="0.00E+00">
                  <c:v>5.2121099999999998E-3</c:v>
                </c:pt>
                <c:pt idx="99534" formatCode="0.00E+00">
                  <c:v>5.0208400000000004E-3</c:v>
                </c:pt>
                <c:pt idx="99535" formatCode="0.00E+00">
                  <c:v>4.8266799999999999E-3</c:v>
                </c:pt>
                <c:pt idx="99536" formatCode="0.00E+00">
                  <c:v>4.6301199999999997E-3</c:v>
                </c:pt>
                <c:pt idx="99537" formatCode="0.00E+00">
                  <c:v>4.43159E-3</c:v>
                </c:pt>
                <c:pt idx="99538" formatCode="0.00E+00">
                  <c:v>4.2315599999999997E-3</c:v>
                </c:pt>
                <c:pt idx="99539" formatCode="0.00E+00">
                  <c:v>4.0304900000000003E-3</c:v>
                </c:pt>
                <c:pt idx="99540" formatCode="0.00E+00">
                  <c:v>3.8288200000000001E-3</c:v>
                </c:pt>
                <c:pt idx="99541" formatCode="0.00E+00">
                  <c:v>3.62701E-3</c:v>
                </c:pt>
                <c:pt idx="99542" formatCode="0.00E+00">
                  <c:v>3.4254899999999998E-3</c:v>
                </c:pt>
                <c:pt idx="99543" formatCode="0.00E+00">
                  <c:v>3.22471E-3</c:v>
                </c:pt>
                <c:pt idx="99544" formatCode="0.00E+00">
                  <c:v>3.0251000000000002E-3</c:v>
                </c:pt>
                <c:pt idx="99545" formatCode="0.00E+00">
                  <c:v>2.8270700000000001E-3</c:v>
                </c:pt>
                <c:pt idx="99546" formatCode="0.00E+00">
                  <c:v>2.6310499999999998E-3</c:v>
                </c:pt>
                <c:pt idx="99547" formatCode="0.00E+00">
                  <c:v>2.4374499999999999E-3</c:v>
                </c:pt>
                <c:pt idx="99548" formatCode="0.00E+00">
                  <c:v>2.2466700000000001E-3</c:v>
                </c:pt>
                <c:pt idx="99549" formatCode="0.00E+00">
                  <c:v>2.05908E-3</c:v>
                </c:pt>
                <c:pt idx="99550" formatCode="0.00E+00">
                  <c:v>1.8750800000000001E-3</c:v>
                </c:pt>
                <c:pt idx="99551" formatCode="0.00E+00">
                  <c:v>1.69502E-3</c:v>
                </c:pt>
                <c:pt idx="99552" formatCode="0.00E+00">
                  <c:v>1.5192700000000001E-3</c:v>
                </c:pt>
                <c:pt idx="99553" formatCode="0.00E+00">
                  <c:v>1.3481599999999999E-3</c:v>
                </c:pt>
                <c:pt idx="99554" formatCode="0.00E+00">
                  <c:v>1.18202E-3</c:v>
                </c:pt>
                <c:pt idx="99555" formatCode="0.00E+00">
                  <c:v>1.0211599999999999E-3</c:v>
                </c:pt>
                <c:pt idx="99556" formatCode="0.00E+00">
                  <c:v>8.6589100000000003E-4</c:v>
                </c:pt>
                <c:pt idx="99557" formatCode="0.00E+00">
                  <c:v>7.1649400000000003E-4</c:v>
                </c:pt>
                <c:pt idx="99558" formatCode="0.00E+00">
                  <c:v>5.7323699999999999E-4</c:v>
                </c:pt>
                <c:pt idx="99559" formatCode="0.00E+00">
                  <c:v>4.3637599999999998E-4</c:v>
                </c:pt>
                <c:pt idx="99560" formatCode="0.00E+00">
                  <c:v>3.0614800000000001E-4</c:v>
                </c:pt>
                <c:pt idx="99561" formatCode="0.00E+00">
                  <c:v>1.8277500000000001E-4</c:v>
                </c:pt>
                <c:pt idx="99562" formatCode="0.00E+00">
                  <c:v>6.6460599999999999E-5</c:v>
                </c:pt>
                <c:pt idx="99563" formatCode="0.00E+00">
                  <c:v>-4.2608100000000003E-5</c:v>
                </c:pt>
                <c:pt idx="99564" formatCode="0.00E+00">
                  <c:v>-1.4426200000000001E-4</c:v>
                </c:pt>
                <c:pt idx="99565" formatCode="0.00E+00">
                  <c:v>-2.3834799999999999E-4</c:v>
                </c:pt>
                <c:pt idx="99566" formatCode="0.00E+00">
                  <c:v>-3.2473400000000003E-4</c:v>
                </c:pt>
                <c:pt idx="99567" formatCode="0.00E+00">
                  <c:v>-4.03304E-4</c:v>
                </c:pt>
                <c:pt idx="99568" formatCode="0.00E+00">
                  <c:v>-4.7396100000000001E-4</c:v>
                </c:pt>
                <c:pt idx="99569" formatCode="0.00E+00">
                  <c:v>-5.3662600000000001E-4</c:v>
                </c:pt>
                <c:pt idx="99570" formatCode="0.00E+00">
                  <c:v>-5.9124000000000004E-4</c:v>
                </c:pt>
                <c:pt idx="99571" formatCode="0.00E+00">
                  <c:v>-6.3776000000000002E-4</c:v>
                </c:pt>
                <c:pt idx="99572" formatCode="0.00E+00">
                  <c:v>-6.7616400000000004E-4</c:v>
                </c:pt>
                <c:pt idx="99573" formatCode="0.00E+00">
                  <c:v>-7.0644700000000002E-4</c:v>
                </c:pt>
                <c:pt idx="99574" formatCode="0.00E+00">
                  <c:v>-7.2862299999999997E-4</c:v>
                </c:pt>
                <c:pt idx="99575" formatCode="0.00E+00">
                  <c:v>-7.4272499999999996E-4</c:v>
                </c:pt>
                <c:pt idx="99576" formatCode="0.00E+00">
                  <c:v>-7.4880300000000003E-4</c:v>
                </c:pt>
                <c:pt idx="99577" formatCode="0.00E+00">
                  <c:v>-7.4692599999999997E-4</c:v>
                </c:pt>
                <c:pt idx="99578" formatCode="0.00E+00">
                  <c:v>-7.3718000000000004E-4</c:v>
                </c:pt>
                <c:pt idx="99579" formatCode="0.00E+00">
                  <c:v>-7.1966900000000004E-4</c:v>
                </c:pt>
                <c:pt idx="99580" formatCode="0.00E+00">
                  <c:v>-6.9451400000000003E-4</c:v>
                </c:pt>
                <c:pt idx="99581" formatCode="0.00E+00">
                  <c:v>-6.6185300000000001E-4</c:v>
                </c:pt>
                <c:pt idx="99582" formatCode="0.00E+00">
                  <c:v>-6.2184299999999996E-4</c:v>
                </c:pt>
                <c:pt idx="99583" formatCode="0.00E+00">
                  <c:v>-5.7465200000000004E-4</c:v>
                </c:pt>
                <c:pt idx="99584" formatCode="0.00E+00">
                  <c:v>-5.2046999999999998E-4</c:v>
                </c:pt>
                <c:pt idx="99585" formatCode="0.00E+00">
                  <c:v>-4.5949700000000001E-4</c:v>
                </c:pt>
                <c:pt idx="99586" formatCode="0.00E+00">
                  <c:v>-3.9195300000000001E-4</c:v>
                </c:pt>
                <c:pt idx="99587" formatCode="0.00E+00">
                  <c:v>-3.18067E-4</c:v>
                </c:pt>
                <c:pt idx="99588" formatCode="0.00E+00">
                  <c:v>-2.38087E-4</c:v>
                </c:pt>
                <c:pt idx="99589" formatCode="0.00E+00">
                  <c:v>-1.5227200000000001E-4</c:v>
                </c:pt>
                <c:pt idx="99590" formatCode="0.00E+00">
                  <c:v>-6.0893800000000003E-5</c:v>
                </c:pt>
                <c:pt idx="99591" formatCode="0.00E+00">
                  <c:v>3.5763299999999997E-5</c:v>
                </c:pt>
                <c:pt idx="99592" formatCode="0.00E+00">
                  <c:v>1.37403E-4</c:v>
                </c:pt>
                <c:pt idx="99593" formatCode="0.00E+00">
                  <c:v>2.4371899999999999E-4</c:v>
                </c:pt>
                <c:pt idx="99594" formatCode="0.00E+00">
                  <c:v>3.5439199999999998E-4</c:v>
                </c:pt>
                <c:pt idx="99595" formatCode="0.00E+00">
                  <c:v>4.6909700000000003E-4</c:v>
                </c:pt>
                <c:pt idx="99596" formatCode="0.00E+00">
                  <c:v>5.8749699999999998E-4</c:v>
                </c:pt>
                <c:pt idx="99597" formatCode="0.00E+00">
                  <c:v>7.09248E-4</c:v>
                </c:pt>
                <c:pt idx="99598" formatCode="0.00E+00">
                  <c:v>8.3399799999999997E-4</c:v>
                </c:pt>
                <c:pt idx="99599" formatCode="0.00E+00">
                  <c:v>9.6138799999999998E-4</c:v>
                </c:pt>
                <c:pt idx="99600" formatCode="0.00E+00">
                  <c:v>1.0910500000000001E-3</c:v>
                </c:pt>
                <c:pt idx="99601" formatCode="0.00E+00">
                  <c:v>1.2226299999999999E-3</c:v>
                </c:pt>
                <c:pt idx="99602" formatCode="0.00E+00">
                  <c:v>1.3557300000000001E-3</c:v>
                </c:pt>
                <c:pt idx="99603" formatCode="0.00E+00">
                  <c:v>1.4899799999999999E-3</c:v>
                </c:pt>
                <c:pt idx="99604" formatCode="0.00E+00">
                  <c:v>1.6250100000000001E-3</c:v>
                </c:pt>
                <c:pt idx="99605" formatCode="0.00E+00">
                  <c:v>1.7604299999999999E-3</c:v>
                </c:pt>
                <c:pt idx="99606" formatCode="0.00E+00">
                  <c:v>1.8958499999999999E-3</c:v>
                </c:pt>
                <c:pt idx="99607" formatCode="0.00E+00">
                  <c:v>2.03089E-3</c:v>
                </c:pt>
                <c:pt idx="99608" formatCode="0.00E+00">
                  <c:v>2.1651600000000002E-3</c:v>
                </c:pt>
                <c:pt idx="99609" formatCode="0.00E+00">
                  <c:v>2.2982800000000002E-3</c:v>
                </c:pt>
                <c:pt idx="99610" formatCode="0.00E+00">
                  <c:v>2.4298599999999998E-3</c:v>
                </c:pt>
                <c:pt idx="99611" formatCode="0.00E+00">
                  <c:v>2.5595399999999999E-3</c:v>
                </c:pt>
                <c:pt idx="99612" formatCode="0.00E+00">
                  <c:v>2.6869200000000002E-3</c:v>
                </c:pt>
                <c:pt idx="99613" formatCode="0.00E+00">
                  <c:v>2.8116399999999998E-3</c:v>
                </c:pt>
                <c:pt idx="99614" formatCode="0.00E+00">
                  <c:v>2.93334E-3</c:v>
                </c:pt>
                <c:pt idx="99615" formatCode="0.00E+00">
                  <c:v>3.05164E-3</c:v>
                </c:pt>
                <c:pt idx="99616" formatCode="0.00E+00">
                  <c:v>3.1661900000000002E-3</c:v>
                </c:pt>
                <c:pt idx="99617" formatCode="0.00E+00">
                  <c:v>3.2766599999999998E-3</c:v>
                </c:pt>
                <c:pt idx="99618" formatCode="0.00E+00">
                  <c:v>3.3826799999999999E-3</c:v>
                </c:pt>
                <c:pt idx="99619" formatCode="0.00E+00">
                  <c:v>3.48394E-3</c:v>
                </c:pt>
                <c:pt idx="99620" formatCode="0.00E+00">
                  <c:v>3.5801100000000001E-3</c:v>
                </c:pt>
                <c:pt idx="99621" formatCode="0.00E+00">
                  <c:v>3.6708800000000001E-3</c:v>
                </c:pt>
                <c:pt idx="99622" formatCode="0.00E+00">
                  <c:v>3.7559500000000001E-3</c:v>
                </c:pt>
                <c:pt idx="99623" formatCode="0.00E+00">
                  <c:v>3.8350200000000002E-3</c:v>
                </c:pt>
                <c:pt idx="99624" formatCode="0.00E+00">
                  <c:v>3.9078100000000003E-3</c:v>
                </c:pt>
                <c:pt idx="99625" formatCode="0.00E+00">
                  <c:v>3.9740599999999997E-3</c:v>
                </c:pt>
                <c:pt idx="99626" formatCode="0.00E+00">
                  <c:v>4.0335199999999996E-3</c:v>
                </c:pt>
                <c:pt idx="99627" formatCode="0.00E+00">
                  <c:v>4.0859399999999997E-3</c:v>
                </c:pt>
                <c:pt idx="99628" formatCode="0.00E+00">
                  <c:v>4.1310899999999996E-3</c:v>
                </c:pt>
                <c:pt idx="99629" formatCode="0.00E+00">
                  <c:v>4.1687699999999996E-3</c:v>
                </c:pt>
                <c:pt idx="99630" formatCode="0.00E+00">
                  <c:v>4.1987700000000001E-3</c:v>
                </c:pt>
                <c:pt idx="99631" formatCode="0.00E+00">
                  <c:v>4.2209099999999996E-3</c:v>
                </c:pt>
                <c:pt idx="99632" formatCode="0.00E+00">
                  <c:v>4.2350299999999999E-3</c:v>
                </c:pt>
                <c:pt idx="99633" formatCode="0.00E+00">
                  <c:v>4.2409800000000001E-3</c:v>
                </c:pt>
                <c:pt idx="99634" formatCode="0.00E+00">
                  <c:v>4.2386100000000003E-3</c:v>
                </c:pt>
                <c:pt idx="99635" formatCode="0.00E+00">
                  <c:v>4.2278200000000002E-3</c:v>
                </c:pt>
                <c:pt idx="99636" formatCode="0.00E+00">
                  <c:v>4.2084899999999996E-3</c:v>
                </c:pt>
                <c:pt idx="99637" formatCode="0.00E+00">
                  <c:v>4.1805499999999999E-3</c:v>
                </c:pt>
                <c:pt idx="99638" formatCode="0.00E+00">
                  <c:v>4.1439299999999997E-3</c:v>
                </c:pt>
                <c:pt idx="99639" formatCode="0.00E+00">
                  <c:v>4.0985800000000001E-3</c:v>
                </c:pt>
                <c:pt idx="99640" formatCode="0.00E+00">
                  <c:v>4.0444699999999997E-3</c:v>
                </c:pt>
                <c:pt idx="99641" formatCode="0.00E+00">
                  <c:v>3.9815800000000002E-3</c:v>
                </c:pt>
                <c:pt idx="99642" formatCode="0.00E+00">
                  <c:v>3.9099099999999999E-3</c:v>
                </c:pt>
                <c:pt idx="99643" formatCode="0.00E+00">
                  <c:v>3.8294900000000001E-3</c:v>
                </c:pt>
                <c:pt idx="99644" formatCode="0.00E+00">
                  <c:v>3.7403599999999999E-3</c:v>
                </c:pt>
                <c:pt idx="99645" formatCode="0.00E+00">
                  <c:v>3.64256E-3</c:v>
                </c:pt>
                <c:pt idx="99646" formatCode="0.00E+00">
                  <c:v>3.5361899999999998E-3</c:v>
                </c:pt>
                <c:pt idx="99647" formatCode="0.00E+00">
                  <c:v>3.4213199999999998E-3</c:v>
                </c:pt>
                <c:pt idx="99648" formatCode="0.00E+00">
                  <c:v>3.2980599999999998E-3</c:v>
                </c:pt>
                <c:pt idx="99649" formatCode="0.00E+00">
                  <c:v>3.1665500000000002E-3</c:v>
                </c:pt>
                <c:pt idx="99650" formatCode="0.00E+00">
                  <c:v>3.0269199999999998E-3</c:v>
                </c:pt>
                <c:pt idx="99651" formatCode="0.00E+00">
                  <c:v>2.8793299999999998E-3</c:v>
                </c:pt>
                <c:pt idx="99652" formatCode="0.00E+00">
                  <c:v>2.7239600000000001E-3</c:v>
                </c:pt>
                <c:pt idx="99653" formatCode="0.00E+00">
                  <c:v>2.5609999999999999E-3</c:v>
                </c:pt>
                <c:pt idx="99654" formatCode="0.00E+00">
                  <c:v>2.3906700000000001E-3</c:v>
                </c:pt>
                <c:pt idx="99655" formatCode="0.00E+00">
                  <c:v>2.21317E-3</c:v>
                </c:pt>
                <c:pt idx="99656" formatCode="0.00E+00">
                  <c:v>2.0287600000000001E-3</c:v>
                </c:pt>
                <c:pt idx="99657" formatCode="0.00E+00">
                  <c:v>1.83768E-3</c:v>
                </c:pt>
                <c:pt idx="99658" formatCode="0.00E+00">
                  <c:v>1.6402000000000001E-3</c:v>
                </c:pt>
                <c:pt idx="99659" formatCode="0.00E+00">
                  <c:v>1.4365999999999999E-3</c:v>
                </c:pt>
                <c:pt idx="99660" formatCode="0.00E+00">
                  <c:v>1.22718E-3</c:v>
                </c:pt>
                <c:pt idx="99661" formatCode="0.00E+00">
                  <c:v>1.01224E-3</c:v>
                </c:pt>
                <c:pt idx="99662" formatCode="0.00E+00">
                  <c:v>7.9209199999999999E-4</c:v>
                </c:pt>
                <c:pt idx="99663" formatCode="0.00E+00">
                  <c:v>5.6707800000000005E-4</c:v>
                </c:pt>
                <c:pt idx="99664" formatCode="0.00E+00">
                  <c:v>3.3753400000000001E-4</c:v>
                </c:pt>
                <c:pt idx="99665" formatCode="0.00E+00">
                  <c:v>1.03812E-4</c:v>
                </c:pt>
                <c:pt idx="99666" formatCode="0.00E+00">
                  <c:v>-1.3373000000000001E-4</c:v>
                </c:pt>
                <c:pt idx="99667" formatCode="0.00E+00">
                  <c:v>-3.7471999999999999E-4</c:v>
                </c:pt>
                <c:pt idx="99668" formatCode="0.00E+00">
                  <c:v>-6.18781E-4</c:v>
                </c:pt>
                <c:pt idx="99669" formatCode="0.00E+00">
                  <c:v>-8.6552899999999997E-4</c:v>
                </c:pt>
                <c:pt idx="99670" formatCode="0.00E+00">
                  <c:v>-1.1145700000000001E-3</c:v>
                </c:pt>
                <c:pt idx="99671" formatCode="0.00E+00">
                  <c:v>-1.3655099999999999E-3</c:v>
                </c:pt>
                <c:pt idx="99672" formatCode="0.00E+00">
                  <c:v>-1.6179300000000001E-3</c:v>
                </c:pt>
                <c:pt idx="99673" formatCode="0.00E+00">
                  <c:v>-1.87144E-3</c:v>
                </c:pt>
                <c:pt idx="99674" formatCode="0.00E+00">
                  <c:v>-2.1256199999999999E-3</c:v>
                </c:pt>
                <c:pt idx="99675" formatCode="0.00E+00">
                  <c:v>-2.3800599999999998E-3</c:v>
                </c:pt>
                <c:pt idx="99676" formatCode="0.00E+00">
                  <c:v>-2.6343299999999998E-3</c:v>
                </c:pt>
                <c:pt idx="99677" formatCode="0.00E+00">
                  <c:v>-2.8880199999999998E-3</c:v>
                </c:pt>
                <c:pt idx="99678" formatCode="0.00E+00">
                  <c:v>-3.1407100000000001E-3</c:v>
                </c:pt>
                <c:pt idx="99679" formatCode="0.00E+00">
                  <c:v>-3.3919800000000002E-3</c:v>
                </c:pt>
                <c:pt idx="99680" formatCode="0.00E+00">
                  <c:v>-3.6413999999999999E-3</c:v>
                </c:pt>
                <c:pt idx="99681" formatCode="0.00E+00">
                  <c:v>-3.8885600000000001E-3</c:v>
                </c:pt>
                <c:pt idx="99682" formatCode="0.00E+00">
                  <c:v>-4.1330400000000002E-3</c:v>
                </c:pt>
                <c:pt idx="99683" formatCode="0.00E+00">
                  <c:v>-4.3744400000000003E-3</c:v>
                </c:pt>
                <c:pt idx="99684" formatCode="0.00E+00">
                  <c:v>-4.6123300000000004E-3</c:v>
                </c:pt>
                <c:pt idx="99685" formatCode="0.00E+00">
                  <c:v>-4.8463200000000003E-3</c:v>
                </c:pt>
                <c:pt idx="99686" formatCode="0.00E+00">
                  <c:v>-5.0760099999999997E-3</c:v>
                </c:pt>
                <c:pt idx="99687" formatCode="0.00E+00">
                  <c:v>-5.3010000000000002E-3</c:v>
                </c:pt>
                <c:pt idx="99688" formatCode="0.00E+00">
                  <c:v>-5.5208999999999996E-3</c:v>
                </c:pt>
                <c:pt idx="99689" formatCode="0.00E+00">
                  <c:v>-5.7353400000000002E-3</c:v>
                </c:pt>
                <c:pt idx="99690" formatCode="0.00E+00">
                  <c:v>-5.9439499999999999E-3</c:v>
                </c:pt>
                <c:pt idx="99691" formatCode="0.00E+00">
                  <c:v>-6.14637E-3</c:v>
                </c:pt>
                <c:pt idx="99692" formatCode="0.00E+00">
                  <c:v>-6.3422299999999999E-3</c:v>
                </c:pt>
                <c:pt idx="99693" formatCode="0.00E+00">
                  <c:v>-6.53121E-3</c:v>
                </c:pt>
                <c:pt idx="99694" formatCode="0.00E+00">
                  <c:v>-6.7129599999999996E-3</c:v>
                </c:pt>
                <c:pt idx="99695" formatCode="0.00E+00">
                  <c:v>-6.8871699999999998E-3</c:v>
                </c:pt>
                <c:pt idx="99696" formatCode="0.00E+00">
                  <c:v>-7.0535299999999997E-3</c:v>
                </c:pt>
                <c:pt idx="99697" formatCode="0.00E+00">
                  <c:v>-7.2117400000000003E-3</c:v>
                </c:pt>
                <c:pt idx="99698" formatCode="0.00E+00">
                  <c:v>-7.3615199999999999E-3</c:v>
                </c:pt>
                <c:pt idx="99699" formatCode="0.00E+00">
                  <c:v>-7.5026099999999998E-3</c:v>
                </c:pt>
                <c:pt idx="99700" formatCode="0.00E+00">
                  <c:v>-7.6347400000000001E-3</c:v>
                </c:pt>
                <c:pt idx="99701" formatCode="0.00E+00">
                  <c:v>-7.7576800000000003E-3</c:v>
                </c:pt>
                <c:pt idx="99702" formatCode="0.00E+00">
                  <c:v>-7.87121E-3</c:v>
                </c:pt>
                <c:pt idx="99703" formatCode="0.00E+00">
                  <c:v>-7.9751100000000005E-3</c:v>
                </c:pt>
                <c:pt idx="99704" formatCode="0.00E+00">
                  <c:v>-8.0691800000000004E-3</c:v>
                </c:pt>
                <c:pt idx="99705" formatCode="0.00E+00">
                  <c:v>-8.1532700000000007E-3</c:v>
                </c:pt>
                <c:pt idx="99706" formatCode="0.00E+00">
                  <c:v>-8.2271900000000005E-3</c:v>
                </c:pt>
                <c:pt idx="99707" formatCode="0.00E+00">
                  <c:v>-8.2908099999999992E-3</c:v>
                </c:pt>
                <c:pt idx="99708" formatCode="0.00E+00">
                  <c:v>-8.3440100000000007E-3</c:v>
                </c:pt>
                <c:pt idx="99709" formatCode="0.00E+00">
                  <c:v>-8.3866600000000006E-3</c:v>
                </c:pt>
                <c:pt idx="99710" formatCode="0.00E+00">
                  <c:v>-8.4186899999999995E-3</c:v>
                </c:pt>
                <c:pt idx="99711" formatCode="0.00E+00">
                  <c:v>-8.4400199999999995E-3</c:v>
                </c:pt>
                <c:pt idx="99712" formatCode="0.00E+00">
                  <c:v>-8.4505899999999991E-3</c:v>
                </c:pt>
                <c:pt idx="99713" formatCode="0.00E+00">
                  <c:v>-8.4503600000000005E-3</c:v>
                </c:pt>
                <c:pt idx="99714" formatCode="0.00E+00">
                  <c:v>-8.4393100000000002E-3</c:v>
                </c:pt>
                <c:pt idx="99715" formatCode="0.00E+00">
                  <c:v>-8.4174499999999999E-3</c:v>
                </c:pt>
                <c:pt idx="99716" formatCode="0.00E+00">
                  <c:v>-8.3847899999999996E-3</c:v>
                </c:pt>
                <c:pt idx="99717" formatCode="0.00E+00">
                  <c:v>-8.3413600000000008E-3</c:v>
                </c:pt>
                <c:pt idx="99718" formatCode="0.00E+00">
                  <c:v>-8.2872199999999997E-3</c:v>
                </c:pt>
                <c:pt idx="99719" formatCode="0.00E+00">
                  <c:v>-8.2224399999999993E-3</c:v>
                </c:pt>
                <c:pt idx="99720" formatCode="0.00E+00">
                  <c:v>-8.1470999999999991E-3</c:v>
                </c:pt>
                <c:pt idx="99721" formatCode="0.00E+00">
                  <c:v>-8.0613200000000003E-3</c:v>
                </c:pt>
                <c:pt idx="99722" formatCode="0.00E+00">
                  <c:v>-7.9652200000000003E-3</c:v>
                </c:pt>
                <c:pt idx="99723" formatCode="0.00E+00">
                  <c:v>-7.8589300000000001E-3</c:v>
                </c:pt>
                <c:pt idx="99724" formatCode="0.00E+00">
                  <c:v>-7.7426200000000004E-3</c:v>
                </c:pt>
                <c:pt idx="99725" formatCode="0.00E+00">
                  <c:v>-7.6164600000000002E-3</c:v>
                </c:pt>
                <c:pt idx="99726" formatCode="0.00E+00">
                  <c:v>-7.4806500000000001E-3</c:v>
                </c:pt>
                <c:pt idx="99727" formatCode="0.00E+00">
                  <c:v>-7.3353899999999998E-3</c:v>
                </c:pt>
                <c:pt idx="99728" formatCode="0.00E+00">
                  <c:v>-7.1808999999999996E-3</c:v>
                </c:pt>
                <c:pt idx="99729" formatCode="0.00E+00">
                  <c:v>-7.0174299999999998E-3</c:v>
                </c:pt>
                <c:pt idx="99730" formatCode="0.00E+00">
                  <c:v>-6.84522E-3</c:v>
                </c:pt>
                <c:pt idx="99731" formatCode="0.00E+00">
                  <c:v>-6.6645599999999999E-3</c:v>
                </c:pt>
                <c:pt idx="99732" formatCode="0.00E+00">
                  <c:v>-6.47571E-3</c:v>
                </c:pt>
                <c:pt idx="99733" formatCode="0.00E+00">
                  <c:v>-6.27898E-3</c:v>
                </c:pt>
                <c:pt idx="99734" formatCode="0.00E+00">
                  <c:v>-6.0746699999999999E-3</c:v>
                </c:pt>
                <c:pt idx="99735" formatCode="0.00E+00">
                  <c:v>-5.8631000000000004E-3</c:v>
                </c:pt>
                <c:pt idx="99736" formatCode="0.00E+00">
                  <c:v>-5.6446200000000004E-3</c:v>
                </c:pt>
                <c:pt idx="99737" formatCode="0.00E+00">
                  <c:v>-5.4195600000000003E-3</c:v>
                </c:pt>
                <c:pt idx="99738" formatCode="0.00E+00">
                  <c:v>-5.18827E-3</c:v>
                </c:pt>
                <c:pt idx="99739" formatCode="0.00E+00">
                  <c:v>-4.9511299999999998E-3</c:v>
                </c:pt>
                <c:pt idx="99740" formatCode="0.00E+00">
                  <c:v>-4.7085E-3</c:v>
                </c:pt>
                <c:pt idx="99741" formatCode="0.00E+00">
                  <c:v>-4.4607700000000002E-3</c:v>
                </c:pt>
                <c:pt idx="99742" formatCode="0.00E+00">
                  <c:v>-4.2083399999999997E-3</c:v>
                </c:pt>
                <c:pt idx="99743" formatCode="0.00E+00">
                  <c:v>-3.9515899999999996E-3</c:v>
                </c:pt>
                <c:pt idx="99744" formatCode="0.00E+00">
                  <c:v>-3.6909299999999998E-3</c:v>
                </c:pt>
                <c:pt idx="99745" formatCode="0.00E+00">
                  <c:v>-3.4267799999999999E-3</c:v>
                </c:pt>
                <c:pt idx="99746" formatCode="0.00E+00">
                  <c:v>-3.1595500000000001E-3</c:v>
                </c:pt>
                <c:pt idx="99747" formatCode="0.00E+00">
                  <c:v>-2.8896500000000001E-3</c:v>
                </c:pt>
                <c:pt idx="99748" formatCode="0.00E+00">
                  <c:v>-2.6175199999999999E-3</c:v>
                </c:pt>
                <c:pt idx="99749" formatCode="0.00E+00">
                  <c:v>-2.3435700000000001E-3</c:v>
                </c:pt>
                <c:pt idx="99750" formatCode="0.00E+00">
                  <c:v>-2.0682399999999998E-3</c:v>
                </c:pt>
                <c:pt idx="99751" formatCode="0.00E+00">
                  <c:v>-1.7919500000000001E-3</c:v>
                </c:pt>
                <c:pt idx="99752" formatCode="0.00E+00">
                  <c:v>-1.5151400000000001E-3</c:v>
                </c:pt>
                <c:pt idx="99753" formatCode="0.00E+00">
                  <c:v>-1.2382300000000001E-3</c:v>
                </c:pt>
                <c:pt idx="99754" formatCode="0.00E+00">
                  <c:v>-9.6166000000000003E-4</c:v>
                </c:pt>
                <c:pt idx="99755" formatCode="0.00E+00">
                  <c:v>-6.8584500000000003E-4</c:v>
                </c:pt>
                <c:pt idx="99756" formatCode="0.00E+00">
                  <c:v>-4.1121300000000001E-4</c:v>
                </c:pt>
                <c:pt idx="99757" formatCode="0.00E+00">
                  <c:v>-1.3818500000000001E-4</c:v>
                </c:pt>
                <c:pt idx="99758" formatCode="0.00E+00">
                  <c:v>1.3282300000000001E-4</c:v>
                </c:pt>
                <c:pt idx="99759" formatCode="0.00E+00">
                  <c:v>4.0139800000000002E-4</c:v>
                </c:pt>
                <c:pt idx="99760" formatCode="0.00E+00">
                  <c:v>6.6713600000000003E-4</c:v>
                </c:pt>
                <c:pt idx="99761" formatCode="0.00E+00">
                  <c:v>9.2963599999999996E-4</c:v>
                </c:pt>
                <c:pt idx="99762" formatCode="0.00E+00">
                  <c:v>1.18851E-3</c:v>
                </c:pt>
                <c:pt idx="99763" formatCode="0.00E+00">
                  <c:v>1.4433600000000001E-3</c:v>
                </c:pt>
                <c:pt idx="99764" formatCode="0.00E+00">
                  <c:v>1.69382E-3</c:v>
                </c:pt>
                <c:pt idx="99765" formatCode="0.00E+00">
                  <c:v>1.9395300000000001E-3</c:v>
                </c:pt>
                <c:pt idx="99766" formatCode="0.00E+00">
                  <c:v>2.1801099999999999E-3</c:v>
                </c:pt>
                <c:pt idx="99767" formatCode="0.00E+00">
                  <c:v>2.4152399999999999E-3</c:v>
                </c:pt>
                <c:pt idx="99768" formatCode="0.00E+00">
                  <c:v>2.6445599999999998E-3</c:v>
                </c:pt>
                <c:pt idx="99769" formatCode="0.00E+00">
                  <c:v>2.86776E-3</c:v>
                </c:pt>
                <c:pt idx="99770" formatCode="0.00E+00">
                  <c:v>3.0845199999999999E-3</c:v>
                </c:pt>
                <c:pt idx="99771" formatCode="0.00E+00">
                  <c:v>3.2945499999999998E-3</c:v>
                </c:pt>
                <c:pt idx="99772" formatCode="0.00E+00">
                  <c:v>3.4975499999999999E-3</c:v>
                </c:pt>
                <c:pt idx="99773" formatCode="0.00E+00">
                  <c:v>3.6932599999999999E-3</c:v>
                </c:pt>
                <c:pt idx="99774" formatCode="0.00E+00">
                  <c:v>3.8814100000000001E-3</c:v>
                </c:pt>
                <c:pt idx="99775" formatCode="0.00E+00">
                  <c:v>4.0617700000000001E-3</c:v>
                </c:pt>
                <c:pt idx="99776" formatCode="0.00E+00">
                  <c:v>4.2341000000000002E-3</c:v>
                </c:pt>
                <c:pt idx="99777" formatCode="0.00E+00">
                  <c:v>4.3981899999999997E-3</c:v>
                </c:pt>
                <c:pt idx="99778" formatCode="0.00E+00">
                  <c:v>4.55384E-3</c:v>
                </c:pt>
                <c:pt idx="99779" formatCode="0.00E+00">
                  <c:v>4.7008800000000002E-3</c:v>
                </c:pt>
                <c:pt idx="99780" formatCode="0.00E+00">
                  <c:v>4.8391299999999996E-3</c:v>
                </c:pt>
                <c:pt idx="99781" formatCode="0.00E+00">
                  <c:v>4.9684500000000001E-3</c:v>
                </c:pt>
                <c:pt idx="99782" formatCode="0.00E+00">
                  <c:v>5.0887099999999998E-3</c:v>
                </c:pt>
                <c:pt idx="99783" formatCode="0.00E+00">
                  <c:v>5.1998000000000001E-3</c:v>
                </c:pt>
                <c:pt idx="99784" formatCode="0.00E+00">
                  <c:v>5.30161E-3</c:v>
                </c:pt>
                <c:pt idx="99785" formatCode="0.00E+00">
                  <c:v>5.3940699999999999E-3</c:v>
                </c:pt>
                <c:pt idx="99786" formatCode="0.00E+00">
                  <c:v>5.4771300000000002E-3</c:v>
                </c:pt>
                <c:pt idx="99787" formatCode="0.00E+00">
                  <c:v>5.5507300000000002E-3</c:v>
                </c:pt>
                <c:pt idx="99788" formatCode="0.00E+00">
                  <c:v>5.6148400000000003E-3</c:v>
                </c:pt>
                <c:pt idx="99789" formatCode="0.00E+00">
                  <c:v>5.6694700000000002E-3</c:v>
                </c:pt>
                <c:pt idx="99790" formatCode="0.00E+00">
                  <c:v>5.7146200000000001E-3</c:v>
                </c:pt>
                <c:pt idx="99791" formatCode="0.00E+00">
                  <c:v>5.7503199999999997E-3</c:v>
                </c:pt>
                <c:pt idx="99792" formatCode="0.00E+00">
                  <c:v>5.7766099999999997E-3</c:v>
                </c:pt>
                <c:pt idx="99793" formatCode="0.00E+00">
                  <c:v>5.7935599999999997E-3</c:v>
                </c:pt>
                <c:pt idx="99794" formatCode="0.00E+00">
                  <c:v>5.80124E-3</c:v>
                </c:pt>
                <c:pt idx="99795" formatCode="0.00E+00">
                  <c:v>5.7997600000000002E-3</c:v>
                </c:pt>
                <c:pt idx="99796" formatCode="0.00E+00">
                  <c:v>5.7892200000000003E-3</c:v>
                </c:pt>
                <c:pt idx="99797" formatCode="0.00E+00">
                  <c:v>5.7697599999999996E-3</c:v>
                </c:pt>
                <c:pt idx="99798" formatCode="0.00E+00">
                  <c:v>5.74152E-3</c:v>
                </c:pt>
                <c:pt idx="99799" formatCode="0.00E+00">
                  <c:v>5.7046700000000002E-3</c:v>
                </c:pt>
                <c:pt idx="99800" formatCode="0.00E+00">
                  <c:v>5.6593900000000003E-3</c:v>
                </c:pt>
                <c:pt idx="99801" formatCode="0.00E+00">
                  <c:v>5.6058599999999998E-3</c:v>
                </c:pt>
                <c:pt idx="99802" formatCode="0.00E+00">
                  <c:v>5.5443000000000003E-3</c:v>
                </c:pt>
                <c:pt idx="99803" formatCode="0.00E+00">
                  <c:v>5.4749300000000002E-3</c:v>
                </c:pt>
                <c:pt idx="99804" formatCode="0.00E+00">
                  <c:v>5.3979800000000001E-3</c:v>
                </c:pt>
                <c:pt idx="99805" formatCode="0.00E+00">
                  <c:v>5.3137200000000001E-3</c:v>
                </c:pt>
                <c:pt idx="99806" formatCode="0.00E+00">
                  <c:v>5.2223900000000004E-3</c:v>
                </c:pt>
                <c:pt idx="99807" formatCode="0.00E+00">
                  <c:v>5.1242800000000002E-3</c:v>
                </c:pt>
                <c:pt idx="99808" formatCode="0.00E+00">
                  <c:v>5.0196800000000003E-3</c:v>
                </c:pt>
                <c:pt idx="99809" formatCode="0.00E+00">
                  <c:v>4.90888E-3</c:v>
                </c:pt>
                <c:pt idx="99810" formatCode="0.00E+00">
                  <c:v>4.7921999999999999E-3</c:v>
                </c:pt>
                <c:pt idx="99811" formatCode="0.00E+00">
                  <c:v>4.66995E-3</c:v>
                </c:pt>
                <c:pt idx="99812" formatCode="0.00E+00">
                  <c:v>4.5424599999999999E-3</c:v>
                </c:pt>
                <c:pt idx="99813" formatCode="0.00E+00">
                  <c:v>4.4100800000000002E-3</c:v>
                </c:pt>
                <c:pt idx="99814" formatCode="0.00E+00">
                  <c:v>4.2731399999999999E-3</c:v>
                </c:pt>
                <c:pt idx="99815" formatCode="0.00E+00">
                  <c:v>4.1320100000000002E-3</c:v>
                </c:pt>
                <c:pt idx="99816" formatCode="0.00E+00">
                  <c:v>3.9870399999999999E-3</c:v>
                </c:pt>
                <c:pt idx="99817" formatCode="0.00E+00">
                  <c:v>3.8386000000000002E-3</c:v>
                </c:pt>
                <c:pt idx="99818" formatCode="0.00E+00">
                  <c:v>3.6870599999999998E-3</c:v>
                </c:pt>
                <c:pt idx="99819" formatCode="0.00E+00">
                  <c:v>3.5328E-3</c:v>
                </c:pt>
                <c:pt idx="99820" formatCode="0.00E+00">
                  <c:v>3.3761899999999998E-3</c:v>
                </c:pt>
                <c:pt idx="99821" formatCode="0.00E+00">
                  <c:v>3.21763E-3</c:v>
                </c:pt>
                <c:pt idx="99822" formatCode="0.00E+00">
                  <c:v>3.0574899999999999E-3</c:v>
                </c:pt>
                <c:pt idx="99823" formatCode="0.00E+00">
                  <c:v>2.8961600000000001E-3</c:v>
                </c:pt>
                <c:pt idx="99824" formatCode="0.00E+00">
                  <c:v>2.7340300000000001E-3</c:v>
                </c:pt>
                <c:pt idx="99825" formatCode="0.00E+00">
                  <c:v>2.5714900000000001E-3</c:v>
                </c:pt>
                <c:pt idx="99826" formatCode="0.00E+00">
                  <c:v>2.4089200000000002E-3</c:v>
                </c:pt>
                <c:pt idx="99827" formatCode="0.00E+00">
                  <c:v>2.2467099999999999E-3</c:v>
                </c:pt>
                <c:pt idx="99828" formatCode="0.00E+00">
                  <c:v>2.08523E-3</c:v>
                </c:pt>
                <c:pt idx="99829" formatCode="0.00E+00">
                  <c:v>1.9248799999999999E-3</c:v>
                </c:pt>
                <c:pt idx="99830" formatCode="0.00E+00">
                  <c:v>1.7660200000000001E-3</c:v>
                </c:pt>
                <c:pt idx="99831" formatCode="0.00E+00">
                  <c:v>1.60903E-3</c:v>
                </c:pt>
                <c:pt idx="99832" formatCode="0.00E+00">
                  <c:v>1.45426E-3</c:v>
                </c:pt>
                <c:pt idx="99833" formatCode="0.00E+00">
                  <c:v>1.3020900000000001E-3</c:v>
                </c:pt>
                <c:pt idx="99834" formatCode="0.00E+00">
                  <c:v>1.1528599999999999E-3</c:v>
                </c:pt>
                <c:pt idx="99835" formatCode="0.00E+00">
                  <c:v>1.00691E-3</c:v>
                </c:pt>
                <c:pt idx="99836" formatCode="0.00E+00">
                  <c:v>8.6458499999999996E-4</c:v>
                </c:pt>
                <c:pt idx="99837" formatCode="0.00E+00">
                  <c:v>7.2621100000000004E-4</c:v>
                </c:pt>
                <c:pt idx="99838" formatCode="0.00E+00">
                  <c:v>5.92105E-4</c:v>
                </c:pt>
                <c:pt idx="99839" formatCode="0.00E+00">
                  <c:v>4.6257500000000001E-4</c:v>
                </c:pt>
                <c:pt idx="99840" formatCode="0.00E+00">
                  <c:v>3.3791799999999999E-4</c:v>
                </c:pt>
                <c:pt idx="99841" formatCode="0.00E+00">
                  <c:v>2.1841800000000001E-4</c:v>
                </c:pt>
                <c:pt idx="99842" formatCode="0.00E+00">
                  <c:v>1.0435E-4</c:v>
                </c:pt>
                <c:pt idx="99843" formatCode="0.00E+00">
                  <c:v>-4.02681E-6</c:v>
                </c:pt>
                <c:pt idx="99844" formatCode="0.00E+00">
                  <c:v>-1.06464E-4</c:v>
                </c:pt>
                <c:pt idx="99845" formatCode="0.00E+00">
                  <c:v>-2.0272700000000001E-4</c:v>
                </c:pt>
                <c:pt idx="99846" formatCode="0.00E+00">
                  <c:v>-2.9259700000000002E-4</c:v>
                </c:pt>
                <c:pt idx="99847" formatCode="0.00E+00">
                  <c:v>-3.7586800000000001E-4</c:v>
                </c:pt>
                <c:pt idx="99848" formatCode="0.00E+00">
                  <c:v>-4.5235000000000002E-4</c:v>
                </c:pt>
                <c:pt idx="99849" formatCode="0.00E+00">
                  <c:v>-5.21869E-4</c:v>
                </c:pt>
                <c:pt idx="99850" formatCode="0.00E+00">
                  <c:v>-5.8426400000000003E-4</c:v>
                </c:pt>
                <c:pt idx="99851" formatCode="0.00E+00">
                  <c:v>-6.3939400000000005E-4</c:v>
                </c:pt>
                <c:pt idx="99852" formatCode="0.00E+00">
                  <c:v>-6.87131E-4</c:v>
                </c:pt>
                <c:pt idx="99853" formatCode="0.00E+00">
                  <c:v>-7.2736600000000002E-4</c:v>
                </c:pt>
                <c:pt idx="99854" formatCode="0.00E+00">
                  <c:v>-7.6000500000000001E-4</c:v>
                </c:pt>
                <c:pt idx="99855" formatCode="0.00E+00">
                  <c:v>-7.8497400000000002E-4</c:v>
                </c:pt>
                <c:pt idx="99856" formatCode="0.00E+00">
                  <c:v>-8.0221299999999997E-4</c:v>
                </c:pt>
                <c:pt idx="99857" formatCode="0.00E+00">
                  <c:v>-8.1168199999999999E-4</c:v>
                </c:pt>
                <c:pt idx="99858" formatCode="0.00E+00">
                  <c:v>-8.1335800000000003E-4</c:v>
                </c:pt>
                <c:pt idx="99859" formatCode="0.00E+00">
                  <c:v>-8.0723500000000001E-4</c:v>
                </c:pt>
                <c:pt idx="99860" formatCode="0.00E+00">
                  <c:v>-7.93325E-4</c:v>
                </c:pt>
                <c:pt idx="99861" formatCode="0.00E+00">
                  <c:v>-7.7165800000000004E-4</c:v>
                </c:pt>
                <c:pt idx="99862" formatCode="0.00E+00">
                  <c:v>-7.4228200000000003E-4</c:v>
                </c:pt>
                <c:pt idx="99863" formatCode="0.00E+00">
                  <c:v>-7.0526200000000001E-4</c:v>
                </c:pt>
                <c:pt idx="99864" formatCode="0.00E+00">
                  <c:v>-6.60682E-4</c:v>
                </c:pt>
                <c:pt idx="99865" formatCode="0.00E+00">
                  <c:v>-6.0864100000000004E-4</c:v>
                </c:pt>
                <c:pt idx="99866" formatCode="0.00E+00">
                  <c:v>-5.4925799999999995E-4</c:v>
                </c:pt>
                <c:pt idx="99867" formatCode="0.00E+00">
                  <c:v>-4.8266699999999999E-4</c:v>
                </c:pt>
                <c:pt idx="99868" formatCode="0.00E+00">
                  <c:v>-4.0902000000000001E-4</c:v>
                </c:pt>
                <c:pt idx="99869" formatCode="0.00E+00">
                  <c:v>-3.2848600000000001E-4</c:v>
                </c:pt>
                <c:pt idx="99870" formatCode="0.00E+00">
                  <c:v>-2.4124899999999999E-4</c:v>
                </c:pt>
                <c:pt idx="99871" formatCode="0.00E+00">
                  <c:v>-1.4751099999999999E-4</c:v>
                </c:pt>
                <c:pt idx="99872" formatCode="0.00E+00">
                  <c:v>-4.7487800000000003E-5</c:v>
                </c:pt>
                <c:pt idx="99873" formatCode="0.00E+00">
                  <c:v>5.8588300000000003E-5</c:v>
                </c:pt>
                <c:pt idx="99874" formatCode="0.00E+00">
                  <c:v>1.70471E-4</c:v>
                </c:pt>
                <c:pt idx="99875" formatCode="0.00E+00">
                  <c:v>2.8789799999999997E-4</c:v>
                </c:pt>
                <c:pt idx="99876" formatCode="0.00E+00">
                  <c:v>4.1059499999999998E-4</c:v>
                </c:pt>
                <c:pt idx="99877" formatCode="0.00E+00">
                  <c:v>5.3827200000000001E-4</c:v>
                </c:pt>
                <c:pt idx="99878" formatCode="0.00E+00">
                  <c:v>6.7062899999999995E-4</c:v>
                </c:pt>
                <c:pt idx="99879" formatCode="0.00E+00">
                  <c:v>8.0735099999999999E-4</c:v>
                </c:pt>
                <c:pt idx="99880" formatCode="0.00E+00">
                  <c:v>9.4811099999999996E-4</c:v>
                </c:pt>
                <c:pt idx="99881" formatCode="0.00E+00">
                  <c:v>1.09257E-3</c:v>
                </c:pt>
                <c:pt idx="99882" formatCode="0.00E+00">
                  <c:v>1.2403900000000001E-3</c:v>
                </c:pt>
                <c:pt idx="99883" formatCode="0.00E+00">
                  <c:v>1.3912E-3</c:v>
                </c:pt>
                <c:pt idx="99884" formatCode="0.00E+00">
                  <c:v>1.5446399999999999E-3</c:v>
                </c:pt>
                <c:pt idx="99885" formatCode="0.00E+00">
                  <c:v>1.7003299999999999E-3</c:v>
                </c:pt>
                <c:pt idx="99886" formatCode="0.00E+00">
                  <c:v>1.8579E-3</c:v>
                </c:pt>
                <c:pt idx="99887" formatCode="0.00E+00">
                  <c:v>2.0169400000000001E-3</c:v>
                </c:pt>
                <c:pt idx="99888" formatCode="0.00E+00">
                  <c:v>2.1770600000000002E-3</c:v>
                </c:pt>
                <c:pt idx="99889" formatCode="0.00E+00">
                  <c:v>2.3378600000000002E-3</c:v>
                </c:pt>
                <c:pt idx="99890" formatCode="0.00E+00">
                  <c:v>2.4989299999999999E-3</c:v>
                </c:pt>
                <c:pt idx="99891" formatCode="0.00E+00">
                  <c:v>2.65986E-3</c:v>
                </c:pt>
                <c:pt idx="99892" formatCode="0.00E+00">
                  <c:v>2.82023E-3</c:v>
                </c:pt>
                <c:pt idx="99893" formatCode="0.00E+00">
                  <c:v>2.9796200000000001E-3</c:v>
                </c:pt>
                <c:pt idx="99894" formatCode="0.00E+00">
                  <c:v>3.1376199999999998E-3</c:v>
                </c:pt>
                <c:pt idx="99895" formatCode="0.00E+00">
                  <c:v>3.2937999999999999E-3</c:v>
                </c:pt>
                <c:pt idx="99896" formatCode="0.00E+00">
                  <c:v>3.4477399999999999E-3</c:v>
                </c:pt>
                <c:pt idx="99897" formatCode="0.00E+00">
                  <c:v>3.59903E-3</c:v>
                </c:pt>
                <c:pt idx="99898" formatCode="0.00E+00">
                  <c:v>3.7472400000000002E-3</c:v>
                </c:pt>
                <c:pt idx="99899" formatCode="0.00E+00">
                  <c:v>3.8919599999999999E-3</c:v>
                </c:pt>
                <c:pt idx="99900" formatCode="0.00E+00">
                  <c:v>4.0327599999999998E-3</c:v>
                </c:pt>
                <c:pt idx="99901" formatCode="0.00E+00">
                  <c:v>4.1692600000000002E-3</c:v>
                </c:pt>
                <c:pt idx="99902" formatCode="0.00E+00">
                  <c:v>4.30103E-3</c:v>
                </c:pt>
                <c:pt idx="99903" formatCode="0.00E+00">
                  <c:v>4.4276799999999998E-3</c:v>
                </c:pt>
                <c:pt idx="99904" formatCode="0.00E+00">
                  <c:v>4.5488200000000003E-3</c:v>
                </c:pt>
                <c:pt idx="99905" formatCode="0.00E+00">
                  <c:v>4.6640600000000003E-3</c:v>
                </c:pt>
                <c:pt idx="99906" formatCode="0.00E+00">
                  <c:v>4.7730300000000002E-3</c:v>
                </c:pt>
                <c:pt idx="99907" formatCode="0.00E+00">
                  <c:v>4.8753499999999996E-3</c:v>
                </c:pt>
                <c:pt idx="99908" formatCode="0.00E+00">
                  <c:v>4.9706699999999999E-3</c:v>
                </c:pt>
                <c:pt idx="99909" formatCode="0.00E+00">
                  <c:v>5.0586299999999997E-3</c:v>
                </c:pt>
                <c:pt idx="99910" formatCode="0.00E+00">
                  <c:v>5.1389000000000001E-3</c:v>
                </c:pt>
                <c:pt idx="99911" formatCode="0.00E+00">
                  <c:v>5.2111500000000003E-3</c:v>
                </c:pt>
                <c:pt idx="99912" formatCode="0.00E+00">
                  <c:v>5.2750699999999998E-3</c:v>
                </c:pt>
                <c:pt idx="99913" formatCode="0.00E+00">
                  <c:v>5.3303600000000001E-3</c:v>
                </c:pt>
                <c:pt idx="99914" formatCode="0.00E+00">
                  <c:v>5.3767299999999997E-3</c:v>
                </c:pt>
                <c:pt idx="99915" formatCode="0.00E+00">
                  <c:v>5.4139000000000001E-3</c:v>
                </c:pt>
                <c:pt idx="99916" formatCode="0.00E+00">
                  <c:v>5.4416200000000003E-3</c:v>
                </c:pt>
                <c:pt idx="99917" formatCode="0.00E+00">
                  <c:v>5.45964E-3</c:v>
                </c:pt>
                <c:pt idx="99918" formatCode="0.00E+00">
                  <c:v>5.4677399999999996E-3</c:v>
                </c:pt>
                <c:pt idx="99919" formatCode="0.00E+00">
                  <c:v>5.4657100000000004E-3</c:v>
                </c:pt>
                <c:pt idx="99920" formatCode="0.00E+00">
                  <c:v>5.45335E-3</c:v>
                </c:pt>
                <c:pt idx="99921" formatCode="0.00E+00">
                  <c:v>5.4304899999999996E-3</c:v>
                </c:pt>
                <c:pt idx="99922" formatCode="0.00E+00">
                  <c:v>5.3969600000000001E-3</c:v>
                </c:pt>
                <c:pt idx="99923" formatCode="0.00E+00">
                  <c:v>5.3526499999999996E-3</c:v>
                </c:pt>
                <c:pt idx="99924" formatCode="0.00E+00">
                  <c:v>5.2974099999999998E-3</c:v>
                </c:pt>
                <c:pt idx="99925" formatCode="0.00E+00">
                  <c:v>5.2311500000000004E-3</c:v>
                </c:pt>
                <c:pt idx="99926" formatCode="0.00E+00">
                  <c:v>5.1537800000000002E-3</c:v>
                </c:pt>
                <c:pt idx="99927" formatCode="0.00E+00">
                  <c:v>5.0652600000000002E-3</c:v>
                </c:pt>
                <c:pt idx="99928" formatCode="0.00E+00">
                  <c:v>4.9655200000000002E-3</c:v>
                </c:pt>
                <c:pt idx="99929" formatCode="0.00E+00">
                  <c:v>4.85456E-3</c:v>
                </c:pt>
                <c:pt idx="99930" formatCode="0.00E+00">
                  <c:v>4.7323699999999996E-3</c:v>
                </c:pt>
                <c:pt idx="99931" formatCode="0.00E+00">
                  <c:v>4.59896E-3</c:v>
                </c:pt>
                <c:pt idx="99932" formatCode="0.00E+00">
                  <c:v>4.45438E-3</c:v>
                </c:pt>
                <c:pt idx="99933" formatCode="0.00E+00">
                  <c:v>4.29869E-3</c:v>
                </c:pt>
                <c:pt idx="99934" formatCode="0.00E+00">
                  <c:v>4.1319699999999996E-3</c:v>
                </c:pt>
                <c:pt idx="99935" formatCode="0.00E+00">
                  <c:v>3.9543199999999999E-3</c:v>
                </c:pt>
                <c:pt idx="99936" formatCode="0.00E+00">
                  <c:v>3.7658600000000002E-3</c:v>
                </c:pt>
                <c:pt idx="99937" formatCode="0.00E+00">
                  <c:v>3.5667300000000002E-3</c:v>
                </c:pt>
                <c:pt idx="99938" formatCode="0.00E+00">
                  <c:v>3.35711E-3</c:v>
                </c:pt>
                <c:pt idx="99939" formatCode="0.00E+00">
                  <c:v>3.1371599999999999E-3</c:v>
                </c:pt>
                <c:pt idx="99940" formatCode="0.00E+00">
                  <c:v>2.9071100000000001E-3</c:v>
                </c:pt>
                <c:pt idx="99941" formatCode="0.00E+00">
                  <c:v>2.66716E-3</c:v>
                </c:pt>
                <c:pt idx="99942" formatCode="0.00E+00">
                  <c:v>2.41756E-3</c:v>
                </c:pt>
                <c:pt idx="99943" formatCode="0.00E+00">
                  <c:v>2.1585799999999998E-3</c:v>
                </c:pt>
                <c:pt idx="99944" formatCode="0.00E+00">
                  <c:v>1.8905E-3</c:v>
                </c:pt>
                <c:pt idx="99945" formatCode="0.00E+00">
                  <c:v>1.6136200000000001E-3</c:v>
                </c:pt>
                <c:pt idx="99946" formatCode="0.00E+00">
                  <c:v>1.32825E-3</c:v>
                </c:pt>
                <c:pt idx="99947" formatCode="0.00E+00">
                  <c:v>1.0347399999999999E-3</c:v>
                </c:pt>
                <c:pt idx="99948" formatCode="0.00E+00">
                  <c:v>7.3343799999999999E-4</c:v>
                </c:pt>
                <c:pt idx="99949" formatCode="0.00E+00">
                  <c:v>4.2471300000000001E-4</c:v>
                </c:pt>
                <c:pt idx="99950" formatCode="0.00E+00">
                  <c:v>1.08954E-4</c:v>
                </c:pt>
                <c:pt idx="99951" formatCode="0.00E+00">
                  <c:v>-2.1343499999999999E-4</c:v>
                </c:pt>
                <c:pt idx="99952" formatCode="0.00E+00">
                  <c:v>-5.4203599999999997E-4</c:v>
                </c:pt>
                <c:pt idx="99953" formatCode="0.00E+00">
                  <c:v>-8.7641699999999999E-4</c:v>
                </c:pt>
                <c:pt idx="99954" formatCode="0.00E+00">
                  <c:v>-1.2161299999999999E-3</c:v>
                </c:pt>
                <c:pt idx="99955" formatCode="0.00E+00">
                  <c:v>-1.56072E-3</c:v>
                </c:pt>
                <c:pt idx="99956" formatCode="0.00E+00">
                  <c:v>-1.9097000000000001E-3</c:v>
                </c:pt>
                <c:pt idx="99957" formatCode="0.00E+00">
                  <c:v>-2.2626E-3</c:v>
                </c:pt>
                <c:pt idx="99958" formatCode="0.00E+00">
                  <c:v>-2.6189199999999998E-3</c:v>
                </c:pt>
                <c:pt idx="99959" formatCode="0.00E+00">
                  <c:v>-2.9781500000000002E-3</c:v>
                </c:pt>
                <c:pt idx="99960" formatCode="0.00E+00">
                  <c:v>-3.3397800000000001E-3</c:v>
                </c:pt>
                <c:pt idx="99961" formatCode="0.00E+00">
                  <c:v>-3.7032800000000002E-3</c:v>
                </c:pt>
                <c:pt idx="99962" formatCode="0.00E+00">
                  <c:v>-4.0681199999999997E-3</c:v>
                </c:pt>
                <c:pt idx="99963" formatCode="0.00E+00">
                  <c:v>-4.4337700000000001E-3</c:v>
                </c:pt>
                <c:pt idx="99964" formatCode="0.00E+00">
                  <c:v>-4.7996699999999998E-3</c:v>
                </c:pt>
                <c:pt idx="99965" formatCode="0.00E+00">
                  <c:v>-5.1652699999999996E-3</c:v>
                </c:pt>
                <c:pt idx="99966" formatCode="0.00E+00">
                  <c:v>-5.53003E-3</c:v>
                </c:pt>
                <c:pt idx="99967" formatCode="0.00E+00">
                  <c:v>-5.8933700000000002E-3</c:v>
                </c:pt>
                <c:pt idx="99968" formatCode="0.00E+00">
                  <c:v>-6.25474E-3</c:v>
                </c:pt>
                <c:pt idx="99969" formatCode="0.00E+00">
                  <c:v>-6.61358E-3</c:v>
                </c:pt>
                <c:pt idx="99970" formatCode="0.00E+00">
                  <c:v>-6.9693200000000002E-3</c:v>
                </c:pt>
                <c:pt idx="99971" formatCode="0.00E+00">
                  <c:v>-7.3213899999999997E-3</c:v>
                </c:pt>
                <c:pt idx="99972" formatCode="0.00E+00">
                  <c:v>-7.6692399999999999E-3</c:v>
                </c:pt>
                <c:pt idx="99973" formatCode="0.00E+00">
                  <c:v>-8.0123E-3</c:v>
                </c:pt>
                <c:pt idx="99974" formatCode="0.00E+00">
                  <c:v>-8.3500099999999997E-3</c:v>
                </c:pt>
                <c:pt idx="99975" formatCode="0.00E+00">
                  <c:v>-8.6818299999999998E-3</c:v>
                </c:pt>
                <c:pt idx="99976" formatCode="0.00E+00">
                  <c:v>-9.00719E-3</c:v>
                </c:pt>
                <c:pt idx="99977" formatCode="0.00E+00">
                  <c:v>-9.3255600000000001E-3</c:v>
                </c:pt>
                <c:pt idx="99978" formatCode="0.00E+00">
                  <c:v>-9.6363999999999998E-3</c:v>
                </c:pt>
                <c:pt idx="99979" formatCode="0.00E+00">
                  <c:v>-9.9391700000000006E-3</c:v>
                </c:pt>
                <c:pt idx="99980">
                  <c:v>-1.02334E-2</c:v>
                </c:pt>
                <c:pt idx="99981">
                  <c:v>-1.05185E-2</c:v>
                </c:pt>
                <c:pt idx="99982">
                  <c:v>-1.07939E-2</c:v>
                </c:pt>
                <c:pt idx="99983">
                  <c:v>-1.10594E-2</c:v>
                </c:pt>
                <c:pt idx="99984">
                  <c:v>-1.13142E-2</c:v>
                </c:pt>
                <c:pt idx="99985">
                  <c:v>-1.1558000000000001E-2</c:v>
                </c:pt>
                <c:pt idx="99986">
                  <c:v>-1.17903E-2</c:v>
                </c:pt>
                <c:pt idx="99987">
                  <c:v>-1.2010699999999999E-2</c:v>
                </c:pt>
                <c:pt idx="99988">
                  <c:v>-1.2218700000000001E-2</c:v>
                </c:pt>
                <c:pt idx="99989">
                  <c:v>-1.24139E-2</c:v>
                </c:pt>
                <c:pt idx="99990">
                  <c:v>-1.2596100000000001E-2</c:v>
                </c:pt>
                <c:pt idx="99991">
                  <c:v>-1.2764599999999999E-2</c:v>
                </c:pt>
                <c:pt idx="99992">
                  <c:v>-1.29193E-2</c:v>
                </c:pt>
                <c:pt idx="99993">
                  <c:v>-1.30598E-2</c:v>
                </c:pt>
                <c:pt idx="99994">
                  <c:v>-1.31857E-2</c:v>
                </c:pt>
                <c:pt idx="99995">
                  <c:v>-1.3296799999999999E-2</c:v>
                </c:pt>
                <c:pt idx="99996">
                  <c:v>-1.33927E-2</c:v>
                </c:pt>
                <c:pt idx="99997">
                  <c:v>-1.3473300000000001E-2</c:v>
                </c:pt>
                <c:pt idx="99998">
                  <c:v>-1.35382E-2</c:v>
                </c:pt>
                <c:pt idx="99999">
                  <c:v>-1.35873E-2</c:v>
                </c:pt>
                <c:pt idx="100000">
                  <c:v>-1.36204E-2</c:v>
                </c:pt>
                <c:pt idx="100001">
                  <c:v>-1.36372E-2</c:v>
                </c:pt>
                <c:pt idx="100002">
                  <c:v>-1.3637700000000001E-2</c:v>
                </c:pt>
                <c:pt idx="100003">
                  <c:v>-1.36218E-2</c:v>
                </c:pt>
                <c:pt idx="100004">
                  <c:v>-1.3589199999999999E-2</c:v>
                </c:pt>
                <c:pt idx="100005">
                  <c:v>-1.354E-2</c:v>
                </c:pt>
                <c:pt idx="100006">
                  <c:v>-1.3474099999999999E-2</c:v>
                </c:pt>
                <c:pt idx="100007">
                  <c:v>-1.3391399999999999E-2</c:v>
                </c:pt>
                <c:pt idx="100008">
                  <c:v>-1.3292E-2</c:v>
                </c:pt>
                <c:pt idx="100009">
                  <c:v>-1.3175900000000001E-2</c:v>
                </c:pt>
                <c:pt idx="100010">
                  <c:v>-1.30431E-2</c:v>
                </c:pt>
                <c:pt idx="100011">
                  <c:v>-1.28936E-2</c:v>
                </c:pt>
                <c:pt idx="100012">
                  <c:v>-1.27276E-2</c:v>
                </c:pt>
                <c:pt idx="100013">
                  <c:v>-1.2545199999999999E-2</c:v>
                </c:pt>
                <c:pt idx="100014">
                  <c:v>-1.23465E-2</c:v>
                </c:pt>
                <c:pt idx="100015">
                  <c:v>-1.21317E-2</c:v>
                </c:pt>
                <c:pt idx="100016">
                  <c:v>-1.1900900000000001E-2</c:v>
                </c:pt>
                <c:pt idx="100017">
                  <c:v>-1.16545E-2</c:v>
                </c:pt>
                <c:pt idx="100018">
                  <c:v>-1.13925E-2</c:v>
                </c:pt>
                <c:pt idx="100019">
                  <c:v>-1.11153E-2</c:v>
                </c:pt>
                <c:pt idx="100020">
                  <c:v>-1.08232E-2</c:v>
                </c:pt>
                <c:pt idx="100021">
                  <c:v>-1.05164E-2</c:v>
                </c:pt>
                <c:pt idx="100022">
                  <c:v>-1.0195299999999999E-2</c:v>
                </c:pt>
                <c:pt idx="100023" formatCode="0.00E+00">
                  <c:v>-9.8602299999999993E-3</c:v>
                </c:pt>
                <c:pt idx="100024" formatCode="0.00E+00">
                  <c:v>-9.5115300000000007E-3</c:v>
                </c:pt>
                <c:pt idx="100025" formatCode="0.00E+00">
                  <c:v>-9.1495900000000008E-3</c:v>
                </c:pt>
                <c:pt idx="100026" formatCode="0.00E+00">
                  <c:v>-8.7748300000000008E-3</c:v>
                </c:pt>
                <c:pt idx="100027" formatCode="0.00E+00">
                  <c:v>-8.3876699999999998E-3</c:v>
                </c:pt>
                <c:pt idx="100028" formatCode="0.00E+00">
                  <c:v>-7.9885500000000005E-3</c:v>
                </c:pt>
                <c:pt idx="100029" formatCode="0.00E+00">
                  <c:v>-7.57794E-3</c:v>
                </c:pt>
                <c:pt idx="100030" formatCode="0.00E+00">
                  <c:v>-7.1563099999999999E-3</c:v>
                </c:pt>
                <c:pt idx="100031" formatCode="0.00E+00">
                  <c:v>-6.7241699999999998E-3</c:v>
                </c:pt>
                <c:pt idx="100032" formatCode="0.00E+00">
                  <c:v>-6.2820200000000001E-3</c:v>
                </c:pt>
                <c:pt idx="100033" formatCode="0.00E+00">
                  <c:v>-5.8304000000000003E-3</c:v>
                </c:pt>
                <c:pt idx="100034" formatCode="0.00E+00">
                  <c:v>-5.3698399999999999E-3</c:v>
                </c:pt>
                <c:pt idx="100035" formatCode="0.00E+00">
                  <c:v>-4.9008999999999997E-3</c:v>
                </c:pt>
                <c:pt idx="100036" formatCode="0.00E+00">
                  <c:v>-4.42414E-3</c:v>
                </c:pt>
                <c:pt idx="100037" formatCode="0.00E+00">
                  <c:v>-3.9401599999999998E-3</c:v>
                </c:pt>
                <c:pt idx="100038" formatCode="0.00E+00">
                  <c:v>-3.4495400000000001E-3</c:v>
                </c:pt>
                <c:pt idx="100039" formatCode="0.00E+00">
                  <c:v>-2.9528800000000002E-3</c:v>
                </c:pt>
                <c:pt idx="100040" formatCode="0.00E+00">
                  <c:v>-2.45079E-3</c:v>
                </c:pt>
                <c:pt idx="100041" formatCode="0.00E+00">
                  <c:v>-1.9438999999999999E-3</c:v>
                </c:pt>
                <c:pt idx="100042" formatCode="0.00E+00">
                  <c:v>-1.4328399999999999E-3</c:v>
                </c:pt>
                <c:pt idx="100043" formatCode="0.00E+00">
                  <c:v>-9.1822699999999998E-4</c:v>
                </c:pt>
                <c:pt idx="100044" formatCode="0.00E+00">
                  <c:v>-4.0071600000000002E-4</c:v>
                </c:pt>
                <c:pt idx="100045" formatCode="0.00E+00">
                  <c:v>1.19053E-4</c:v>
                </c:pt>
                <c:pt idx="100046" formatCode="0.00E+00">
                  <c:v>6.4042899999999998E-4</c:v>
                </c:pt>
                <c:pt idx="100047" formatCode="0.00E+00">
                  <c:v>1.1627600000000001E-3</c:v>
                </c:pt>
                <c:pt idx="100048" formatCode="0.00E+00">
                  <c:v>1.6854000000000001E-3</c:v>
                </c:pt>
                <c:pt idx="100049" formatCode="0.00E+00">
                  <c:v>2.2076800000000001E-3</c:v>
                </c:pt>
                <c:pt idx="100050" formatCode="0.00E+00">
                  <c:v>2.72895E-3</c:v>
                </c:pt>
                <c:pt idx="100051" formatCode="0.00E+00">
                  <c:v>3.2485700000000001E-3</c:v>
                </c:pt>
                <c:pt idx="100052" formatCode="0.00E+00">
                  <c:v>3.7658600000000002E-3</c:v>
                </c:pt>
                <c:pt idx="100053" formatCode="0.00E+00">
                  <c:v>4.2801999999999996E-3</c:v>
                </c:pt>
                <c:pt idx="100054" formatCode="0.00E+00">
                  <c:v>4.7909299999999997E-3</c:v>
                </c:pt>
                <c:pt idx="100055" formatCode="0.00E+00">
                  <c:v>5.2974099999999998E-3</c:v>
                </c:pt>
                <c:pt idx="100056" formatCode="0.00E+00">
                  <c:v>5.7990000000000003E-3</c:v>
                </c:pt>
                <c:pt idx="100057" formatCode="0.00E+00">
                  <c:v>6.2950899999999997E-3</c:v>
                </c:pt>
                <c:pt idx="100058" formatCode="0.00E+00">
                  <c:v>6.78504E-3</c:v>
                </c:pt>
                <c:pt idx="100059" formatCode="0.00E+00">
                  <c:v>7.2682500000000004E-3</c:v>
                </c:pt>
                <c:pt idx="100060" formatCode="0.00E+00">
                  <c:v>7.7441100000000002E-3</c:v>
                </c:pt>
                <c:pt idx="100061" formatCode="0.00E+00">
                  <c:v>8.2120300000000004E-3</c:v>
                </c:pt>
                <c:pt idx="100062" formatCode="0.00E+00">
                  <c:v>8.6714200000000009E-3</c:v>
                </c:pt>
                <c:pt idx="100063" formatCode="0.00E+00">
                  <c:v>9.1217299999999998E-3</c:v>
                </c:pt>
                <c:pt idx="100064" formatCode="0.00E+00">
                  <c:v>9.5623900000000005E-3</c:v>
                </c:pt>
                <c:pt idx="100065" formatCode="0.00E+00">
                  <c:v>9.9928599999999992E-3</c:v>
                </c:pt>
                <c:pt idx="100066">
                  <c:v>1.0412599999999999E-2</c:v>
                </c:pt>
                <c:pt idx="100067">
                  <c:v>1.08211E-2</c:v>
                </c:pt>
                <c:pt idx="100068">
                  <c:v>1.1217899999999999E-2</c:v>
                </c:pt>
                <c:pt idx="100069">
                  <c:v>1.16025E-2</c:v>
                </c:pt>
                <c:pt idx="100070">
                  <c:v>1.19744E-2</c:v>
                </c:pt>
                <c:pt idx="100071">
                  <c:v>1.23331E-2</c:v>
                </c:pt>
                <c:pt idx="100072">
                  <c:v>1.26783E-2</c:v>
                </c:pt>
                <c:pt idx="100073">
                  <c:v>1.30096E-2</c:v>
                </c:pt>
                <c:pt idx="100074">
                  <c:v>1.33265E-2</c:v>
                </c:pt>
                <c:pt idx="100075">
                  <c:v>1.3628700000000001E-2</c:v>
                </c:pt>
                <c:pt idx="100076">
                  <c:v>1.3915800000000001E-2</c:v>
                </c:pt>
                <c:pt idx="100077">
                  <c:v>1.41875E-2</c:v>
                </c:pt>
                <c:pt idx="100078">
                  <c:v>1.44435E-2</c:v>
                </c:pt>
                <c:pt idx="100079">
                  <c:v>1.46836E-2</c:v>
                </c:pt>
                <c:pt idx="100080">
                  <c:v>1.4907399999999999E-2</c:v>
                </c:pt>
                <c:pt idx="100081">
                  <c:v>1.51147E-2</c:v>
                </c:pt>
                <c:pt idx="100082">
                  <c:v>1.53052E-2</c:v>
                </c:pt>
                <c:pt idx="100083">
                  <c:v>1.54789E-2</c:v>
                </c:pt>
                <c:pt idx="100084">
                  <c:v>1.5635599999999999E-2</c:v>
                </c:pt>
                <c:pt idx="100085">
                  <c:v>1.5775000000000001E-2</c:v>
                </c:pt>
                <c:pt idx="100086">
                  <c:v>1.5897100000000001E-2</c:v>
                </c:pt>
                <c:pt idx="100087">
                  <c:v>1.60018E-2</c:v>
                </c:pt>
                <c:pt idx="100088">
                  <c:v>1.60889E-2</c:v>
                </c:pt>
                <c:pt idx="100089">
                  <c:v>1.6158499999999999E-2</c:v>
                </c:pt>
                <c:pt idx="100090">
                  <c:v>1.6210499999999999E-2</c:v>
                </c:pt>
                <c:pt idx="100091">
                  <c:v>1.62449E-2</c:v>
                </c:pt>
                <c:pt idx="100092">
                  <c:v>1.62617E-2</c:v>
                </c:pt>
                <c:pt idx="100093">
                  <c:v>1.6261000000000001E-2</c:v>
                </c:pt>
                <c:pt idx="100094">
                  <c:v>1.6242900000000001E-2</c:v>
                </c:pt>
                <c:pt idx="100095">
                  <c:v>1.62074E-2</c:v>
                </c:pt>
                <c:pt idx="100096">
                  <c:v>1.6154600000000002E-2</c:v>
                </c:pt>
                <c:pt idx="100097">
                  <c:v>1.60847E-2</c:v>
                </c:pt>
                <c:pt idx="100098">
                  <c:v>1.59978E-2</c:v>
                </c:pt>
                <c:pt idx="100099">
                  <c:v>1.5894200000000001E-2</c:v>
                </c:pt>
                <c:pt idx="100100">
                  <c:v>1.5774E-2</c:v>
                </c:pt>
                <c:pt idx="100101">
                  <c:v>1.5637399999999999E-2</c:v>
                </c:pt>
                <c:pt idx="100102">
                  <c:v>1.5484700000000001E-2</c:v>
                </c:pt>
                <c:pt idx="100103">
                  <c:v>1.53162E-2</c:v>
                </c:pt>
                <c:pt idx="100104">
                  <c:v>1.5132E-2</c:v>
                </c:pt>
                <c:pt idx="100105">
                  <c:v>1.49327E-2</c:v>
                </c:pt>
                <c:pt idx="100106">
                  <c:v>1.47184E-2</c:v>
                </c:pt>
                <c:pt idx="100107">
                  <c:v>1.4489500000000001E-2</c:v>
                </c:pt>
                <c:pt idx="100108">
                  <c:v>1.42463E-2</c:v>
                </c:pt>
                <c:pt idx="100109">
                  <c:v>1.39893E-2</c:v>
                </c:pt>
                <c:pt idx="100110">
                  <c:v>1.3718899999999999E-2</c:v>
                </c:pt>
                <c:pt idx="100111">
                  <c:v>1.3435300000000001E-2</c:v>
                </c:pt>
                <c:pt idx="100112">
                  <c:v>1.3139100000000001E-2</c:v>
                </c:pt>
                <c:pt idx="100113">
                  <c:v>1.28308E-2</c:v>
                </c:pt>
                <c:pt idx="100114">
                  <c:v>1.25106E-2</c:v>
                </c:pt>
                <c:pt idx="100115">
                  <c:v>1.2179199999999999E-2</c:v>
                </c:pt>
                <c:pt idx="100116">
                  <c:v>1.1837E-2</c:v>
                </c:pt>
                <c:pt idx="100117">
                  <c:v>1.1484400000000001E-2</c:v>
                </c:pt>
                <c:pt idx="100118">
                  <c:v>1.1122E-2</c:v>
                </c:pt>
                <c:pt idx="100119">
                  <c:v>1.0750300000000001E-2</c:v>
                </c:pt>
                <c:pt idx="100120">
                  <c:v>1.0369700000000001E-2</c:v>
                </c:pt>
                <c:pt idx="100121" formatCode="0.00E+00">
                  <c:v>9.9808599999999994E-3</c:v>
                </c:pt>
                <c:pt idx="100122" formatCode="0.00E+00">
                  <c:v>9.5842600000000007E-3</c:v>
                </c:pt>
                <c:pt idx="100123" formatCode="0.00E+00">
                  <c:v>9.1804299999999998E-3</c:v>
                </c:pt>
                <c:pt idx="100124" formatCode="0.00E+00">
                  <c:v>8.7699200000000005E-3</c:v>
                </c:pt>
                <c:pt idx="100125" formatCode="0.00E+00">
                  <c:v>8.3532599999999995E-3</c:v>
                </c:pt>
                <c:pt idx="100126" formatCode="0.00E+00">
                  <c:v>7.9310200000000004E-3</c:v>
                </c:pt>
                <c:pt idx="100127" formatCode="0.00E+00">
                  <c:v>7.5037300000000001E-3</c:v>
                </c:pt>
                <c:pt idx="100128" formatCode="0.00E+00">
                  <c:v>7.0719600000000004E-3</c:v>
                </c:pt>
                <c:pt idx="100129" formatCode="0.00E+00">
                  <c:v>6.6362599999999997E-3</c:v>
                </c:pt>
                <c:pt idx="100130" formatCode="0.00E+00">
                  <c:v>6.19718E-3</c:v>
                </c:pt>
                <c:pt idx="100131" formatCode="0.00E+00">
                  <c:v>5.7552799999999998E-3</c:v>
                </c:pt>
                <c:pt idx="100132" formatCode="0.00E+00">
                  <c:v>5.31111E-3</c:v>
                </c:pt>
                <c:pt idx="100133" formatCode="0.00E+00">
                  <c:v>4.86522E-3</c:v>
                </c:pt>
                <c:pt idx="100134" formatCode="0.00E+00">
                  <c:v>4.41816E-3</c:v>
                </c:pt>
                <c:pt idx="100135" formatCode="0.00E+00">
                  <c:v>3.9704700000000002E-3</c:v>
                </c:pt>
                <c:pt idx="100136" formatCode="0.00E+00">
                  <c:v>3.5226799999999998E-3</c:v>
                </c:pt>
                <c:pt idx="100137" formatCode="0.00E+00">
                  <c:v>3.0753400000000002E-3</c:v>
                </c:pt>
                <c:pt idx="100138" formatCode="0.00E+00">
                  <c:v>2.6289600000000001E-3</c:v>
                </c:pt>
                <c:pt idx="100139" formatCode="0.00E+00">
                  <c:v>2.1840700000000002E-3</c:v>
                </c:pt>
                <c:pt idx="100140" formatCode="0.00E+00">
                  <c:v>1.74117E-3</c:v>
                </c:pt>
                <c:pt idx="100141" formatCode="0.00E+00">
                  <c:v>1.3007800000000001E-3</c:v>
                </c:pt>
                <c:pt idx="100142" formatCode="0.00E+00">
                  <c:v>8.6337600000000001E-4</c:v>
                </c:pt>
                <c:pt idx="100143" formatCode="0.00E+00">
                  <c:v>4.2944800000000003E-4</c:v>
                </c:pt>
                <c:pt idx="100144" formatCode="0.00E+00">
                  <c:v>-5.3168800000000002E-7</c:v>
                </c:pt>
                <c:pt idx="100145" formatCode="0.00E+00">
                  <c:v>-4.2610199999999998E-4</c:v>
                </c:pt>
                <c:pt idx="100146" formatCode="0.00E+00">
                  <c:v>-8.4681399999999999E-4</c:v>
                </c:pt>
                <c:pt idx="100147" formatCode="0.00E+00">
                  <c:v>-1.26223E-3</c:v>
                </c:pt>
                <c:pt idx="100148" formatCode="0.00E+00">
                  <c:v>-1.6719300000000001E-3</c:v>
                </c:pt>
                <c:pt idx="100149" formatCode="0.00E+00">
                  <c:v>-2.0754900000000001E-3</c:v>
                </c:pt>
                <c:pt idx="100150" formatCode="0.00E+00">
                  <c:v>-2.4725300000000001E-3</c:v>
                </c:pt>
                <c:pt idx="100151" formatCode="0.00E+00">
                  <c:v>-2.8626699999999999E-3</c:v>
                </c:pt>
                <c:pt idx="100152" formatCode="0.00E+00">
                  <c:v>-3.2455299999999999E-3</c:v>
                </c:pt>
                <c:pt idx="100153" formatCode="0.00E+00">
                  <c:v>-3.6207600000000002E-3</c:v>
                </c:pt>
                <c:pt idx="100154" formatCode="0.00E+00">
                  <c:v>-3.98804E-3</c:v>
                </c:pt>
                <c:pt idx="100155" formatCode="0.00E+00">
                  <c:v>-4.34703E-3</c:v>
                </c:pt>
                <c:pt idx="100156" formatCode="0.00E+00">
                  <c:v>-4.6974399999999998E-3</c:v>
                </c:pt>
                <c:pt idx="100157" formatCode="0.00E+00">
                  <c:v>-5.0389900000000001E-3</c:v>
                </c:pt>
                <c:pt idx="100158" formatCode="0.00E+00">
                  <c:v>-5.3714000000000001E-3</c:v>
                </c:pt>
                <c:pt idx="100159" formatCode="0.00E+00">
                  <c:v>-5.6944099999999996E-3</c:v>
                </c:pt>
                <c:pt idx="100160" formatCode="0.00E+00">
                  <c:v>-6.0078099999999997E-3</c:v>
                </c:pt>
                <c:pt idx="100161" formatCode="0.00E+00">
                  <c:v>-6.3113700000000002E-3</c:v>
                </c:pt>
                <c:pt idx="100162" formatCode="0.00E+00">
                  <c:v>-6.6048900000000004E-3</c:v>
                </c:pt>
                <c:pt idx="100163" formatCode="0.00E+00">
                  <c:v>-6.8881999999999997E-3</c:v>
                </c:pt>
                <c:pt idx="100164" formatCode="0.00E+00">
                  <c:v>-7.16112E-3</c:v>
                </c:pt>
                <c:pt idx="100165" formatCode="0.00E+00">
                  <c:v>-7.4235300000000002E-3</c:v>
                </c:pt>
                <c:pt idx="100166" formatCode="0.00E+00">
                  <c:v>-7.6752799999999996E-3</c:v>
                </c:pt>
                <c:pt idx="100167" formatCode="0.00E+00">
                  <c:v>-7.9162699999999996E-3</c:v>
                </c:pt>
                <c:pt idx="100168" formatCode="0.00E+00">
                  <c:v>-8.1464099999999998E-3</c:v>
                </c:pt>
                <c:pt idx="100169" formatCode="0.00E+00">
                  <c:v>-8.3656300000000006E-3</c:v>
                </c:pt>
                <c:pt idx="100170" formatCode="0.00E+00">
                  <c:v>-8.5738800000000007E-3</c:v>
                </c:pt>
                <c:pt idx="100171" formatCode="0.00E+00">
                  <c:v>-8.7711100000000004E-3</c:v>
                </c:pt>
                <c:pt idx="100172" formatCode="0.00E+00">
                  <c:v>-8.9573099999999996E-3</c:v>
                </c:pt>
                <c:pt idx="100173" formatCode="0.00E+00">
                  <c:v>-9.1324700000000002E-3</c:v>
                </c:pt>
                <c:pt idx="100174" formatCode="0.00E+00">
                  <c:v>-9.2966100000000003E-3</c:v>
                </c:pt>
                <c:pt idx="100175" formatCode="0.00E+00">
                  <c:v>-9.4497599999999998E-3</c:v>
                </c:pt>
                <c:pt idx="100176" formatCode="0.00E+00">
                  <c:v>-9.5919600000000001E-3</c:v>
                </c:pt>
                <c:pt idx="100177" formatCode="0.00E+00">
                  <c:v>-9.7232900000000008E-3</c:v>
                </c:pt>
                <c:pt idx="100178" formatCode="0.00E+00">
                  <c:v>-9.8438099999999997E-3</c:v>
                </c:pt>
                <c:pt idx="100179" formatCode="0.00E+00">
                  <c:v>-9.9536299999999998E-3</c:v>
                </c:pt>
                <c:pt idx="100180">
                  <c:v>-1.00529E-2</c:v>
                </c:pt>
                <c:pt idx="100181">
                  <c:v>-1.0141600000000001E-2</c:v>
                </c:pt>
                <c:pt idx="100182">
                  <c:v>-1.022E-2</c:v>
                </c:pt>
                <c:pt idx="100183">
                  <c:v>-1.0288200000000001E-2</c:v>
                </c:pt>
                <c:pt idx="100184">
                  <c:v>-1.03465E-2</c:v>
                </c:pt>
                <c:pt idx="100185">
                  <c:v>-1.0394799999999999E-2</c:v>
                </c:pt>
                <c:pt idx="100186">
                  <c:v>-1.0433599999999999E-2</c:v>
                </c:pt>
                <c:pt idx="100187">
                  <c:v>-1.04628E-2</c:v>
                </c:pt>
                <c:pt idx="100188">
                  <c:v>-1.04829E-2</c:v>
                </c:pt>
                <c:pt idx="100189">
                  <c:v>-1.04939E-2</c:v>
                </c:pt>
                <c:pt idx="100190">
                  <c:v>-1.04961E-2</c:v>
                </c:pt>
                <c:pt idx="100191">
                  <c:v>-1.0489800000000001E-2</c:v>
                </c:pt>
                <c:pt idx="100192">
                  <c:v>-1.04752E-2</c:v>
                </c:pt>
                <c:pt idx="100193">
                  <c:v>-1.04525E-2</c:v>
                </c:pt>
                <c:pt idx="100194">
                  <c:v>-1.04221E-2</c:v>
                </c:pt>
                <c:pt idx="100195">
                  <c:v>-1.03842E-2</c:v>
                </c:pt>
                <c:pt idx="100196">
                  <c:v>-1.03391E-2</c:v>
                </c:pt>
                <c:pt idx="100197">
                  <c:v>-1.0286999999999999E-2</c:v>
                </c:pt>
                <c:pt idx="100198">
                  <c:v>-1.02282E-2</c:v>
                </c:pt>
                <c:pt idx="100199">
                  <c:v>-1.01631E-2</c:v>
                </c:pt>
                <c:pt idx="100200">
                  <c:v>-1.0092E-2</c:v>
                </c:pt>
                <c:pt idx="100201">
                  <c:v>-1.0015E-2</c:v>
                </c:pt>
                <c:pt idx="100202" formatCode="0.00E+00">
                  <c:v>-9.9326399999999995E-3</c:v>
                </c:pt>
                <c:pt idx="100203" formatCode="0.00E+00">
                  <c:v>-9.8450599999999992E-3</c:v>
                </c:pt>
                <c:pt idx="100204" formatCode="0.00E+00">
                  <c:v>-9.75262E-3</c:v>
                </c:pt>
                <c:pt idx="100205" formatCode="0.00E+00">
                  <c:v>-9.6556000000000003E-3</c:v>
                </c:pt>
                <c:pt idx="100206" formatCode="0.00E+00">
                  <c:v>-9.5543199999999998E-3</c:v>
                </c:pt>
                <c:pt idx="100207" formatCode="0.00E+00">
                  <c:v>-9.4490700000000004E-3</c:v>
                </c:pt>
                <c:pt idx="100208" formatCode="0.00E+00">
                  <c:v>-9.3401500000000002E-3</c:v>
                </c:pt>
                <c:pt idx="100209" formatCode="0.00E+00">
                  <c:v>-9.2278599999999992E-3</c:v>
                </c:pt>
                <c:pt idx="100210" formatCode="0.00E+00">
                  <c:v>-9.1124699999999993E-3</c:v>
                </c:pt>
                <c:pt idx="100211" formatCode="0.00E+00">
                  <c:v>-8.9943000000000002E-3</c:v>
                </c:pt>
                <c:pt idx="100212" formatCode="0.00E+00">
                  <c:v>-8.8736000000000006E-3</c:v>
                </c:pt>
                <c:pt idx="100213" formatCode="0.00E+00">
                  <c:v>-8.7506700000000003E-3</c:v>
                </c:pt>
                <c:pt idx="100214" formatCode="0.00E+00">
                  <c:v>-8.6257799999999996E-3</c:v>
                </c:pt>
                <c:pt idx="100215" formatCode="0.00E+00">
                  <c:v>-8.4992000000000002E-3</c:v>
                </c:pt>
                <c:pt idx="100216" formatCode="0.00E+00">
                  <c:v>-8.3711800000000006E-3</c:v>
                </c:pt>
                <c:pt idx="100217" formatCode="0.00E+00">
                  <c:v>-8.2419799999999994E-3</c:v>
                </c:pt>
                <c:pt idx="100218" formatCode="0.00E+00">
                  <c:v>-8.1118400000000004E-3</c:v>
                </c:pt>
                <c:pt idx="100219" formatCode="0.00E+00">
                  <c:v>-7.9810000000000002E-3</c:v>
                </c:pt>
                <c:pt idx="100220" formatCode="0.00E+00">
                  <c:v>-7.8496999999999994E-3</c:v>
                </c:pt>
                <c:pt idx="100221" formatCode="0.00E+00">
                  <c:v>-7.71815E-3</c:v>
                </c:pt>
                <c:pt idx="100222" formatCode="0.00E+00">
                  <c:v>-7.58656E-3</c:v>
                </c:pt>
                <c:pt idx="100223" formatCode="0.00E+00">
                  <c:v>-7.4551299999999999E-3</c:v>
                </c:pt>
                <c:pt idx="100224" formatCode="0.00E+00">
                  <c:v>-7.3240700000000002E-3</c:v>
                </c:pt>
                <c:pt idx="100225" formatCode="0.00E+00">
                  <c:v>-7.19354E-3</c:v>
                </c:pt>
                <c:pt idx="100226" formatCode="0.00E+00">
                  <c:v>-7.06371E-3</c:v>
                </c:pt>
                <c:pt idx="100227" formatCode="0.00E+00">
                  <c:v>-6.9347599999999999E-3</c:v>
                </c:pt>
                <c:pt idx="100228" formatCode="0.00E+00">
                  <c:v>-6.8068299999999998E-3</c:v>
                </c:pt>
                <c:pt idx="100229" formatCode="0.00E+00">
                  <c:v>-6.6800399999999999E-3</c:v>
                </c:pt>
                <c:pt idx="100230" formatCode="0.00E+00">
                  <c:v>-6.5545400000000002E-3</c:v>
                </c:pt>
                <c:pt idx="100231" formatCode="0.00E+00">
                  <c:v>-6.43043E-3</c:v>
                </c:pt>
                <c:pt idx="100232" formatCode="0.00E+00">
                  <c:v>-6.3078199999999996E-3</c:v>
                </c:pt>
                <c:pt idx="100233" formatCode="0.00E+00">
                  <c:v>-6.1867900000000002E-3</c:v>
                </c:pt>
                <c:pt idx="100234" formatCode="0.00E+00">
                  <c:v>-6.0674300000000004E-3</c:v>
                </c:pt>
                <c:pt idx="100235" formatCode="0.00E+00">
                  <c:v>-5.9497999999999999E-3</c:v>
                </c:pt>
                <c:pt idx="100236" formatCode="0.00E+00">
                  <c:v>-5.8339500000000001E-3</c:v>
                </c:pt>
                <c:pt idx="100237" formatCode="0.00E+00">
                  <c:v>-5.7199299999999998E-3</c:v>
                </c:pt>
                <c:pt idx="100238" formatCode="0.00E+00">
                  <c:v>-5.6077599999999998E-3</c:v>
                </c:pt>
                <c:pt idx="100239" formatCode="0.00E+00">
                  <c:v>-5.49746E-3</c:v>
                </c:pt>
                <c:pt idx="100240" formatCode="0.00E+00">
                  <c:v>-5.3890400000000003E-3</c:v>
                </c:pt>
                <c:pt idx="100241" formatCode="0.00E+00">
                  <c:v>-5.2824899999999999E-3</c:v>
                </c:pt>
                <c:pt idx="100242" formatCode="0.00E+00">
                  <c:v>-5.1777999999999998E-3</c:v>
                </c:pt>
                <c:pt idx="100243" formatCode="0.00E+00">
                  <c:v>-5.0749200000000001E-3</c:v>
                </c:pt>
                <c:pt idx="100244" formatCode="0.00E+00">
                  <c:v>-4.9738300000000003E-3</c:v>
                </c:pt>
                <c:pt idx="100245" formatCode="0.00E+00">
                  <c:v>-4.8744699999999997E-3</c:v>
                </c:pt>
                <c:pt idx="100246" formatCode="0.00E+00">
                  <c:v>-4.7767699999999996E-3</c:v>
                </c:pt>
                <c:pt idx="100247" formatCode="0.00E+00">
                  <c:v>-4.6806699999999996E-3</c:v>
                </c:pt>
                <c:pt idx="100248" formatCode="0.00E+00">
                  <c:v>-4.5860700000000003E-3</c:v>
                </c:pt>
                <c:pt idx="100249" formatCode="0.00E+00">
                  <c:v>-4.4928800000000003E-3</c:v>
                </c:pt>
                <c:pt idx="100250" formatCode="0.00E+00">
                  <c:v>-4.4010100000000003E-3</c:v>
                </c:pt>
                <c:pt idx="100251" formatCode="0.00E+00">
                  <c:v>-4.3103300000000002E-3</c:v>
                </c:pt>
                <c:pt idx="100252" formatCode="0.00E+00">
                  <c:v>-4.2207199999999999E-3</c:v>
                </c:pt>
                <c:pt idx="100253" formatCode="0.00E+00">
                  <c:v>-4.1320599999999999E-3</c:v>
                </c:pt>
                <c:pt idx="100254" formatCode="0.00E+00">
                  <c:v>-4.0442000000000004E-3</c:v>
                </c:pt>
                <c:pt idx="100255" formatCode="0.00E+00">
                  <c:v>-3.9569999999999996E-3</c:v>
                </c:pt>
                <c:pt idx="100256" formatCode="0.00E+00">
                  <c:v>-3.8702900000000002E-3</c:v>
                </c:pt>
                <c:pt idx="100257" formatCode="0.00E+00">
                  <c:v>-3.78394E-3</c:v>
                </c:pt>
                <c:pt idx="100258" formatCode="0.00E+00">
                  <c:v>-3.6977500000000001E-3</c:v>
                </c:pt>
                <c:pt idx="100259" formatCode="0.00E+00">
                  <c:v>-3.6115700000000001E-3</c:v>
                </c:pt>
                <c:pt idx="100260" formatCode="0.00E+00">
                  <c:v>-3.52521E-3</c:v>
                </c:pt>
                <c:pt idx="100261" formatCode="0.00E+00">
                  <c:v>-3.4385000000000002E-3</c:v>
                </c:pt>
                <c:pt idx="100262" formatCode="0.00E+00">
                  <c:v>-3.3512400000000001E-3</c:v>
                </c:pt>
                <c:pt idx="100263" formatCode="0.00E+00">
                  <c:v>-3.2632400000000002E-3</c:v>
                </c:pt>
                <c:pt idx="100264" formatCode="0.00E+00">
                  <c:v>-3.17432E-3</c:v>
                </c:pt>
                <c:pt idx="100265" formatCode="0.00E+00">
                  <c:v>-3.0842700000000001E-3</c:v>
                </c:pt>
                <c:pt idx="100266" formatCode="0.00E+00">
                  <c:v>-2.9929100000000001E-3</c:v>
                </c:pt>
                <c:pt idx="100267" formatCode="0.00E+00">
                  <c:v>-2.9000200000000001E-3</c:v>
                </c:pt>
                <c:pt idx="100268" formatCode="0.00E+00">
                  <c:v>-2.8054199999999999E-3</c:v>
                </c:pt>
                <c:pt idx="100269" formatCode="0.00E+00">
                  <c:v>-2.7089000000000002E-3</c:v>
                </c:pt>
                <c:pt idx="100270" formatCode="0.00E+00">
                  <c:v>-2.6102600000000001E-3</c:v>
                </c:pt>
                <c:pt idx="100271" formatCode="0.00E+00">
                  <c:v>-2.5093099999999998E-3</c:v>
                </c:pt>
                <c:pt idx="100272" formatCode="0.00E+00">
                  <c:v>-2.4058500000000002E-3</c:v>
                </c:pt>
                <c:pt idx="100273" formatCode="0.00E+00">
                  <c:v>-2.2996900000000001E-3</c:v>
                </c:pt>
                <c:pt idx="100274" formatCode="0.00E+00">
                  <c:v>-2.1906400000000002E-3</c:v>
                </c:pt>
                <c:pt idx="100275" formatCode="0.00E+00">
                  <c:v>-2.07851E-3</c:v>
                </c:pt>
                <c:pt idx="100276" formatCode="0.00E+00">
                  <c:v>-1.9631200000000001E-3</c:v>
                </c:pt>
                <c:pt idx="100277" formatCode="0.00E+00">
                  <c:v>-1.8442899999999999E-3</c:v>
                </c:pt>
                <c:pt idx="100278" formatCode="0.00E+00">
                  <c:v>-1.72185E-3</c:v>
                </c:pt>
                <c:pt idx="100279" formatCode="0.00E+00">
                  <c:v>-1.5956399999999999E-3</c:v>
                </c:pt>
                <c:pt idx="100280" formatCode="0.00E+00">
                  <c:v>-1.4654900000000001E-3</c:v>
                </c:pt>
                <c:pt idx="100281" formatCode="0.00E+00">
                  <c:v>-1.33125E-3</c:v>
                </c:pt>
                <c:pt idx="100282" formatCode="0.00E+00">
                  <c:v>-1.1927800000000001E-3</c:v>
                </c:pt>
                <c:pt idx="100283" formatCode="0.00E+00">
                  <c:v>-1.04995E-3</c:v>
                </c:pt>
                <c:pt idx="100284" formatCode="0.00E+00">
                  <c:v>-9.0261300000000003E-4</c:v>
                </c:pt>
                <c:pt idx="100285" formatCode="0.00E+00">
                  <c:v>-7.5066399999999995E-4</c:v>
                </c:pt>
                <c:pt idx="100286" formatCode="0.00E+00">
                  <c:v>-5.9399099999999999E-4</c:v>
                </c:pt>
                <c:pt idx="100287" formatCode="0.00E+00">
                  <c:v>-4.3249400000000001E-4</c:v>
                </c:pt>
                <c:pt idx="100288" formatCode="0.00E+00">
                  <c:v>-2.6608399999999998E-4</c:v>
                </c:pt>
                <c:pt idx="100289" formatCode="0.00E+00">
                  <c:v>-9.4684499999999998E-5</c:v>
                </c:pt>
                <c:pt idx="100290" formatCode="0.00E+00">
                  <c:v>8.1771099999999994E-5</c:v>
                </c:pt>
                <c:pt idx="100291" formatCode="0.00E+00">
                  <c:v>2.6333699999999999E-4</c:v>
                </c:pt>
                <c:pt idx="100292" formatCode="0.00E+00">
                  <c:v>4.5005700000000002E-4</c:v>
                </c:pt>
                <c:pt idx="100293" formatCode="0.00E+00">
                  <c:v>6.41959E-4</c:v>
                </c:pt>
                <c:pt idx="100294" formatCode="0.00E+00">
                  <c:v>8.3906200000000001E-4</c:v>
                </c:pt>
                <c:pt idx="100295" formatCode="0.00E+00">
                  <c:v>1.04137E-3</c:v>
                </c:pt>
                <c:pt idx="100296" formatCode="0.00E+00">
                  <c:v>1.24887E-3</c:v>
                </c:pt>
                <c:pt idx="100297" formatCode="0.00E+00">
                  <c:v>1.46155E-3</c:v>
                </c:pt>
                <c:pt idx="100298" formatCode="0.00E+00">
                  <c:v>1.67936E-3</c:v>
                </c:pt>
                <c:pt idx="100299" formatCode="0.00E+00">
                  <c:v>1.90226E-3</c:v>
                </c:pt>
                <c:pt idx="100300" formatCode="0.00E+00">
                  <c:v>2.1301800000000002E-3</c:v>
                </c:pt>
                <c:pt idx="100301" formatCode="0.00E+00">
                  <c:v>2.3630499999999998E-3</c:v>
                </c:pt>
                <c:pt idx="100302" formatCode="0.00E+00">
                  <c:v>2.6007700000000001E-3</c:v>
                </c:pt>
                <c:pt idx="100303" formatCode="0.00E+00">
                  <c:v>2.84323E-3</c:v>
                </c:pt>
                <c:pt idx="100304" formatCode="0.00E+00">
                  <c:v>3.0903200000000001E-3</c:v>
                </c:pt>
                <c:pt idx="100305" formatCode="0.00E+00">
                  <c:v>3.3418900000000001E-3</c:v>
                </c:pt>
                <c:pt idx="100306" formatCode="0.00E+00">
                  <c:v>3.5978E-3</c:v>
                </c:pt>
                <c:pt idx="100307" formatCode="0.00E+00">
                  <c:v>3.8578900000000001E-3</c:v>
                </c:pt>
                <c:pt idx="100308" formatCode="0.00E+00">
                  <c:v>4.12197E-3</c:v>
                </c:pt>
                <c:pt idx="100309" formatCode="0.00E+00">
                  <c:v>4.3898499999999998E-3</c:v>
                </c:pt>
                <c:pt idx="100310" formatCode="0.00E+00">
                  <c:v>4.66133E-3</c:v>
                </c:pt>
                <c:pt idx="100311" formatCode="0.00E+00">
                  <c:v>4.9361800000000001E-3</c:v>
                </c:pt>
                <c:pt idx="100312" formatCode="0.00E+00">
                  <c:v>5.2141699999999997E-3</c:v>
                </c:pt>
                <c:pt idx="100313" formatCode="0.00E+00">
                  <c:v>5.4950600000000004E-3</c:v>
                </c:pt>
                <c:pt idx="100314" formatCode="0.00E+00">
                  <c:v>5.7785800000000002E-3</c:v>
                </c:pt>
                <c:pt idx="100315" formatCode="0.00E+00">
                  <c:v>6.0644599999999998E-3</c:v>
                </c:pt>
                <c:pt idx="100316" formatCode="0.00E+00">
                  <c:v>6.3524200000000001E-3</c:v>
                </c:pt>
                <c:pt idx="100317" formatCode="0.00E+00">
                  <c:v>6.6421500000000003E-3</c:v>
                </c:pt>
                <c:pt idx="100318" formatCode="0.00E+00">
                  <c:v>6.9333499999999996E-3</c:v>
                </c:pt>
                <c:pt idx="100319" formatCode="0.00E+00">
                  <c:v>7.2256899999999999E-3</c:v>
                </c:pt>
                <c:pt idx="100320" formatCode="0.00E+00">
                  <c:v>7.5188399999999997E-3</c:v>
                </c:pt>
                <c:pt idx="100321" formatCode="0.00E+00">
                  <c:v>7.8124700000000002E-3</c:v>
                </c:pt>
                <c:pt idx="100322" formatCode="0.00E+00">
                  <c:v>8.1062100000000008E-3</c:v>
                </c:pt>
                <c:pt idx="100323" formatCode="0.00E+00">
                  <c:v>8.3997099999999995E-3</c:v>
                </c:pt>
                <c:pt idx="100324" formatCode="0.00E+00">
                  <c:v>8.69259E-3</c:v>
                </c:pt>
                <c:pt idx="100325" formatCode="0.00E+00">
                  <c:v>8.9844799999999995E-3</c:v>
                </c:pt>
                <c:pt idx="100326" formatCode="0.00E+00">
                  <c:v>9.2749800000000004E-3</c:v>
                </c:pt>
                <c:pt idx="100327" formatCode="0.00E+00">
                  <c:v>9.5637099999999996E-3</c:v>
                </c:pt>
                <c:pt idx="100328" formatCode="0.00E+00">
                  <c:v>9.8502499999999996E-3</c:v>
                </c:pt>
                <c:pt idx="100329">
                  <c:v>1.0134199999999999E-2</c:v>
                </c:pt>
                <c:pt idx="100330">
                  <c:v>1.0415199999999999E-2</c:v>
                </c:pt>
                <c:pt idx="100331">
                  <c:v>1.0692699999999999E-2</c:v>
                </c:pt>
                <c:pt idx="100332">
                  <c:v>1.0966399999999999E-2</c:v>
                </c:pt>
                <c:pt idx="100333">
                  <c:v>1.1235800000000001E-2</c:v>
                </c:pt>
                <c:pt idx="100334">
                  <c:v>1.15005E-2</c:v>
                </c:pt>
                <c:pt idx="100335">
                  <c:v>1.1760100000000001E-2</c:v>
                </c:pt>
                <c:pt idx="100336">
                  <c:v>1.20141E-2</c:v>
                </c:pt>
                <c:pt idx="100337">
                  <c:v>1.22621E-2</c:v>
                </c:pt>
                <c:pt idx="100338">
                  <c:v>1.25037E-2</c:v>
                </c:pt>
                <c:pt idx="100339">
                  <c:v>1.27385E-2</c:v>
                </c:pt>
                <c:pt idx="100340">
                  <c:v>1.2965900000000001E-2</c:v>
                </c:pt>
                <c:pt idx="100341">
                  <c:v>1.31857E-2</c:v>
                </c:pt>
                <c:pt idx="100342">
                  <c:v>1.3397299999999999E-2</c:v>
                </c:pt>
                <c:pt idx="100343">
                  <c:v>1.3600299999999999E-2</c:v>
                </c:pt>
                <c:pt idx="100344">
                  <c:v>1.3794300000000001E-2</c:v>
                </c:pt>
                <c:pt idx="100345">
                  <c:v>1.3979E-2</c:v>
                </c:pt>
                <c:pt idx="100346">
                  <c:v>1.4153799999999999E-2</c:v>
                </c:pt>
                <c:pt idx="100347">
                  <c:v>1.43185E-2</c:v>
                </c:pt>
                <c:pt idx="100348">
                  <c:v>1.4472499999999999E-2</c:v>
                </c:pt>
                <c:pt idx="100349">
                  <c:v>1.4615599999999999E-2</c:v>
                </c:pt>
                <c:pt idx="100350">
                  <c:v>1.4747400000000001E-2</c:v>
                </c:pt>
                <c:pt idx="100351">
                  <c:v>1.4867399999999999E-2</c:v>
                </c:pt>
                <c:pt idx="100352">
                  <c:v>1.49754E-2</c:v>
                </c:pt>
                <c:pt idx="100353">
                  <c:v>1.5070999999999999E-2</c:v>
                </c:pt>
                <c:pt idx="100354">
                  <c:v>1.51539E-2</c:v>
                </c:pt>
                <c:pt idx="100355">
                  <c:v>1.52237E-2</c:v>
                </c:pt>
                <c:pt idx="100356">
                  <c:v>1.5280200000000001E-2</c:v>
                </c:pt>
                <c:pt idx="100357">
                  <c:v>1.5323E-2</c:v>
                </c:pt>
                <c:pt idx="100358">
                  <c:v>1.53519E-2</c:v>
                </c:pt>
                <c:pt idx="100359">
                  <c:v>1.5366599999999999E-2</c:v>
                </c:pt>
                <c:pt idx="100360">
                  <c:v>1.5366899999999999E-2</c:v>
                </c:pt>
                <c:pt idx="100361">
                  <c:v>1.53525E-2</c:v>
                </c:pt>
                <c:pt idx="100362">
                  <c:v>1.53233E-2</c:v>
                </c:pt>
                <c:pt idx="100363">
                  <c:v>1.5278999999999999E-2</c:v>
                </c:pt>
                <c:pt idx="100364">
                  <c:v>1.52195E-2</c:v>
                </c:pt>
                <c:pt idx="100365">
                  <c:v>1.5144599999999999E-2</c:v>
                </c:pt>
                <c:pt idx="100366">
                  <c:v>1.50542E-2</c:v>
                </c:pt>
                <c:pt idx="100367">
                  <c:v>1.4948100000000001E-2</c:v>
                </c:pt>
                <c:pt idx="100368">
                  <c:v>1.4826199999999999E-2</c:v>
                </c:pt>
                <c:pt idx="100369">
                  <c:v>1.46885E-2</c:v>
                </c:pt>
                <c:pt idx="100370">
                  <c:v>1.45349E-2</c:v>
                </c:pt>
                <c:pt idx="100371">
                  <c:v>1.43654E-2</c:v>
                </c:pt>
                <c:pt idx="100372">
                  <c:v>1.41799E-2</c:v>
                </c:pt>
                <c:pt idx="100373">
                  <c:v>1.39784E-2</c:v>
                </c:pt>
                <c:pt idx="100374">
                  <c:v>1.37611E-2</c:v>
                </c:pt>
                <c:pt idx="100375">
                  <c:v>1.35278E-2</c:v>
                </c:pt>
                <c:pt idx="100376">
                  <c:v>1.3278699999999999E-2</c:v>
                </c:pt>
                <c:pt idx="100377">
                  <c:v>1.3013800000000001E-2</c:v>
                </c:pt>
                <c:pt idx="100378">
                  <c:v>1.2733299999999999E-2</c:v>
                </c:pt>
                <c:pt idx="100379">
                  <c:v>1.24373E-2</c:v>
                </c:pt>
                <c:pt idx="100380">
                  <c:v>1.2126E-2</c:v>
                </c:pt>
                <c:pt idx="100381">
                  <c:v>1.1799499999999999E-2</c:v>
                </c:pt>
                <c:pt idx="100382">
                  <c:v>1.14579E-2</c:v>
                </c:pt>
                <c:pt idx="100383">
                  <c:v>1.1101700000000001E-2</c:v>
                </c:pt>
                <c:pt idx="100384">
                  <c:v>1.07309E-2</c:v>
                </c:pt>
                <c:pt idx="100385">
                  <c:v>1.03458E-2</c:v>
                </c:pt>
                <c:pt idx="100386" formatCode="0.00E+00">
                  <c:v>9.9466999999999993E-3</c:v>
                </c:pt>
                <c:pt idx="100387" formatCode="0.00E+00">
                  <c:v>9.5339399999999994E-3</c:v>
                </c:pt>
                <c:pt idx="100388" formatCode="0.00E+00">
                  <c:v>9.1078099999999992E-3</c:v>
                </c:pt>
                <c:pt idx="100389" formatCode="0.00E+00">
                  <c:v>8.6686599999999999E-3</c:v>
                </c:pt>
                <c:pt idx="100390" formatCode="0.00E+00">
                  <c:v>8.2168299999999996E-3</c:v>
                </c:pt>
                <c:pt idx="100391" formatCode="0.00E+00">
                  <c:v>7.7527300000000002E-3</c:v>
                </c:pt>
                <c:pt idx="100392" formatCode="0.00E+00">
                  <c:v>7.2767400000000003E-3</c:v>
                </c:pt>
                <c:pt idx="100393" formatCode="0.00E+00">
                  <c:v>6.7892899999999999E-3</c:v>
                </c:pt>
                <c:pt idx="100394" formatCode="0.00E+00">
                  <c:v>6.29081E-3</c:v>
                </c:pt>
                <c:pt idx="100395" formatCode="0.00E+00">
                  <c:v>5.7817700000000003E-3</c:v>
                </c:pt>
                <c:pt idx="100396" formatCode="0.00E+00">
                  <c:v>5.26262E-3</c:v>
                </c:pt>
                <c:pt idx="100397" formatCode="0.00E+00">
                  <c:v>4.7338700000000003E-3</c:v>
                </c:pt>
                <c:pt idx="100398" formatCode="0.00E+00">
                  <c:v>4.19602E-3</c:v>
                </c:pt>
                <c:pt idx="100399" formatCode="0.00E+00">
                  <c:v>3.6495799999999999E-3</c:v>
                </c:pt>
                <c:pt idx="100400" formatCode="0.00E+00">
                  <c:v>3.0950999999999999E-3</c:v>
                </c:pt>
                <c:pt idx="100401" formatCode="0.00E+00">
                  <c:v>2.5331199999999998E-3</c:v>
                </c:pt>
                <c:pt idx="100402" formatCode="0.00E+00">
                  <c:v>1.96422E-3</c:v>
                </c:pt>
                <c:pt idx="100403" formatCode="0.00E+00">
                  <c:v>1.3889600000000001E-3</c:v>
                </c:pt>
                <c:pt idx="100404" formatCode="0.00E+00">
                  <c:v>8.07944E-4</c:v>
                </c:pt>
                <c:pt idx="100405" formatCode="0.00E+00">
                  <c:v>2.21762E-4</c:v>
                </c:pt>
                <c:pt idx="100406" formatCode="0.00E+00">
                  <c:v>-3.68971E-4</c:v>
                </c:pt>
                <c:pt idx="100407" formatCode="0.00E+00">
                  <c:v>-9.6363299999999998E-4</c:v>
                </c:pt>
                <c:pt idx="100408" formatCode="0.00E+00">
                  <c:v>-1.5615900000000001E-3</c:v>
                </c:pt>
                <c:pt idx="100409" formatCode="0.00E+00">
                  <c:v>-2.1622099999999999E-3</c:v>
                </c:pt>
                <c:pt idx="100410" formatCode="0.00E+00">
                  <c:v>-2.7648400000000002E-3</c:v>
                </c:pt>
                <c:pt idx="100411" formatCode="0.00E+00">
                  <c:v>-3.3688300000000002E-3</c:v>
                </c:pt>
                <c:pt idx="100412" formatCode="0.00E+00">
                  <c:v>-3.9735200000000004E-3</c:v>
                </c:pt>
                <c:pt idx="100413" formatCode="0.00E+00">
                  <c:v>-4.5782499999999999E-3</c:v>
                </c:pt>
                <c:pt idx="100414" formatCode="0.00E+00">
                  <c:v>-5.1823399999999997E-3</c:v>
                </c:pt>
                <c:pt idx="100415" formatCode="0.00E+00">
                  <c:v>-5.7851300000000003E-3</c:v>
                </c:pt>
                <c:pt idx="100416" formatCode="0.00E+00">
                  <c:v>-6.3859499999999996E-3</c:v>
                </c:pt>
                <c:pt idx="100417" formatCode="0.00E+00">
                  <c:v>-6.98411E-3</c:v>
                </c:pt>
                <c:pt idx="100418" formatCode="0.00E+00">
                  <c:v>-7.5789400000000002E-3</c:v>
                </c:pt>
                <c:pt idx="100419" formatCode="0.00E+00">
                  <c:v>-8.1697799999999998E-3</c:v>
                </c:pt>
                <c:pt idx="100420" formatCode="0.00E+00">
                  <c:v>-8.7559400000000003E-3</c:v>
                </c:pt>
                <c:pt idx="100421" formatCode="0.00E+00">
                  <c:v>-9.3367499999999996E-3</c:v>
                </c:pt>
                <c:pt idx="100422" formatCode="0.00E+00">
                  <c:v>-9.9115399999999999E-3</c:v>
                </c:pt>
                <c:pt idx="100423">
                  <c:v>-1.04797E-2</c:v>
                </c:pt>
                <c:pt idx="100424">
                  <c:v>-1.1040400000000001E-2</c:v>
                </c:pt>
                <c:pt idx="100425">
                  <c:v>-1.15932E-2</c:v>
                </c:pt>
                <c:pt idx="100426">
                  <c:v>-1.21374E-2</c:v>
                </c:pt>
                <c:pt idx="100427">
                  <c:v>-1.2672299999999999E-2</c:v>
                </c:pt>
                <c:pt idx="100428">
                  <c:v>-1.31973E-2</c:v>
                </c:pt>
                <c:pt idx="100429">
                  <c:v>-1.37117E-2</c:v>
                </c:pt>
                <c:pt idx="100430">
                  <c:v>-1.4215E-2</c:v>
                </c:pt>
                <c:pt idx="100431">
                  <c:v>-1.47066E-2</c:v>
                </c:pt>
                <c:pt idx="100432">
                  <c:v>-1.51859E-2</c:v>
                </c:pt>
                <c:pt idx="100433">
                  <c:v>-1.5652200000000002E-2</c:v>
                </c:pt>
                <c:pt idx="100434">
                  <c:v>-1.6105100000000001E-2</c:v>
                </c:pt>
                <c:pt idx="100435">
                  <c:v>-1.6544E-2</c:v>
                </c:pt>
                <c:pt idx="100436">
                  <c:v>-1.6968400000000002E-2</c:v>
                </c:pt>
                <c:pt idx="100437">
                  <c:v>-1.7377699999999999E-2</c:v>
                </c:pt>
                <c:pt idx="100438">
                  <c:v>-1.7771499999999999E-2</c:v>
                </c:pt>
                <c:pt idx="100439">
                  <c:v>-1.81493E-2</c:v>
                </c:pt>
                <c:pt idx="100440">
                  <c:v>-1.8510499999999999E-2</c:v>
                </c:pt>
                <c:pt idx="100441">
                  <c:v>-1.8854900000000001E-2</c:v>
                </c:pt>
                <c:pt idx="100442">
                  <c:v>-1.9181799999999999E-2</c:v>
                </c:pt>
                <c:pt idx="100443">
                  <c:v>-1.9491000000000001E-2</c:v>
                </c:pt>
                <c:pt idx="100444">
                  <c:v>-1.9782000000000001E-2</c:v>
                </c:pt>
                <c:pt idx="100445">
                  <c:v>-2.0054599999999999E-2</c:v>
                </c:pt>
                <c:pt idx="100446">
                  <c:v>-2.0308199999999998E-2</c:v>
                </c:pt>
                <c:pt idx="100447">
                  <c:v>-2.0542700000000001E-2</c:v>
                </c:pt>
                <c:pt idx="100448">
                  <c:v>-2.07577E-2</c:v>
                </c:pt>
                <c:pt idx="100449">
                  <c:v>-2.09529E-2</c:v>
                </c:pt>
                <c:pt idx="100450">
                  <c:v>-2.11281E-2</c:v>
                </c:pt>
                <c:pt idx="100451">
                  <c:v>-2.1283099999999999E-2</c:v>
                </c:pt>
                <c:pt idx="100452">
                  <c:v>-2.1417599999999998E-2</c:v>
                </c:pt>
                <c:pt idx="100453">
                  <c:v>-2.1531499999999999E-2</c:v>
                </c:pt>
                <c:pt idx="100454">
                  <c:v>-2.1624600000000001E-2</c:v>
                </c:pt>
                <c:pt idx="100455">
                  <c:v>-2.1696799999999999E-2</c:v>
                </c:pt>
                <c:pt idx="100456">
                  <c:v>-2.1748E-2</c:v>
                </c:pt>
                <c:pt idx="100457">
                  <c:v>-2.1777999999999999E-2</c:v>
                </c:pt>
                <c:pt idx="100458">
                  <c:v>-2.1786900000000001E-2</c:v>
                </c:pt>
                <c:pt idx="100459">
                  <c:v>-2.1774600000000002E-2</c:v>
                </c:pt>
                <c:pt idx="100460">
                  <c:v>-2.1741E-2</c:v>
                </c:pt>
                <c:pt idx="100461">
                  <c:v>-2.1686299999999999E-2</c:v>
                </c:pt>
                <c:pt idx="100462">
                  <c:v>-2.1610399999999998E-2</c:v>
                </c:pt>
                <c:pt idx="100463">
                  <c:v>-2.1513399999999998E-2</c:v>
                </c:pt>
                <c:pt idx="100464">
                  <c:v>-2.1395399999999998E-2</c:v>
                </c:pt>
                <c:pt idx="100465">
                  <c:v>-2.1256500000000001E-2</c:v>
                </c:pt>
                <c:pt idx="100466">
                  <c:v>-2.1096899999999998E-2</c:v>
                </c:pt>
                <c:pt idx="100467">
                  <c:v>-2.09167E-2</c:v>
                </c:pt>
                <c:pt idx="100468">
                  <c:v>-2.0716100000000001E-2</c:v>
                </c:pt>
                <c:pt idx="100469">
                  <c:v>-2.04954E-2</c:v>
                </c:pt>
                <c:pt idx="100470">
                  <c:v>-2.02547E-2</c:v>
                </c:pt>
                <c:pt idx="100471">
                  <c:v>-1.99943E-2</c:v>
                </c:pt>
                <c:pt idx="100472">
                  <c:v>-1.9714499999999999E-2</c:v>
                </c:pt>
                <c:pt idx="100473">
                  <c:v>-1.9415600000000002E-2</c:v>
                </c:pt>
                <c:pt idx="100474">
                  <c:v>-1.9097900000000001E-2</c:v>
                </c:pt>
                <c:pt idx="100475">
                  <c:v>-1.8761900000000001E-2</c:v>
                </c:pt>
                <c:pt idx="100476">
                  <c:v>-1.8407699999999999E-2</c:v>
                </c:pt>
                <c:pt idx="100477">
                  <c:v>-1.8035900000000001E-2</c:v>
                </c:pt>
                <c:pt idx="100478">
                  <c:v>-1.76469E-2</c:v>
                </c:pt>
                <c:pt idx="100479">
                  <c:v>-1.7240999999999999E-2</c:v>
                </c:pt>
                <c:pt idx="100480">
                  <c:v>-1.6818699999999999E-2</c:v>
                </c:pt>
                <c:pt idx="100481">
                  <c:v>-1.6380499999999999E-2</c:v>
                </c:pt>
                <c:pt idx="100482">
                  <c:v>-1.5926900000000001E-2</c:v>
                </c:pt>
                <c:pt idx="100483">
                  <c:v>-1.5458400000000001E-2</c:v>
                </c:pt>
                <c:pt idx="100484">
                  <c:v>-1.49754E-2</c:v>
                </c:pt>
                <c:pt idx="100485">
                  <c:v>-1.44785E-2</c:v>
                </c:pt>
                <c:pt idx="100486">
                  <c:v>-1.3968299999999999E-2</c:v>
                </c:pt>
                <c:pt idx="100487">
                  <c:v>-1.34453E-2</c:v>
                </c:pt>
                <c:pt idx="100488">
                  <c:v>-1.2910100000000001E-2</c:v>
                </c:pt>
                <c:pt idx="100489">
                  <c:v>-1.2363300000000001E-2</c:v>
                </c:pt>
                <c:pt idx="100490">
                  <c:v>-1.1805400000000001E-2</c:v>
                </c:pt>
                <c:pt idx="100491">
                  <c:v>-1.12371E-2</c:v>
                </c:pt>
                <c:pt idx="100492">
                  <c:v>-1.0659E-2</c:v>
                </c:pt>
                <c:pt idx="100493">
                  <c:v>-1.0071699999999999E-2</c:v>
                </c:pt>
                <c:pt idx="100494" formatCode="0.00E+00">
                  <c:v>-9.4758499999999992E-3</c:v>
                </c:pt>
                <c:pt idx="100495" formatCode="0.00E+00">
                  <c:v>-8.8721100000000008E-3</c:v>
                </c:pt>
                <c:pt idx="100496" formatCode="0.00E+00">
                  <c:v>-8.2611000000000004E-3</c:v>
                </c:pt>
                <c:pt idx="100497" formatCode="0.00E+00">
                  <c:v>-7.6434900000000002E-3</c:v>
                </c:pt>
                <c:pt idx="100498" formatCode="0.00E+00">
                  <c:v>-7.0199299999999997E-3</c:v>
                </c:pt>
                <c:pt idx="100499" formatCode="0.00E+00">
                  <c:v>-6.3910900000000003E-3</c:v>
                </c:pt>
                <c:pt idx="100500" formatCode="0.00E+00">
                  <c:v>-5.7576299999999997E-3</c:v>
                </c:pt>
                <c:pt idx="100501" formatCode="0.00E+00">
                  <c:v>-5.12022E-3</c:v>
                </c:pt>
                <c:pt idx="100502" formatCode="0.00E+00">
                  <c:v>-4.4795199999999999E-3</c:v>
                </c:pt>
                <c:pt idx="100503" formatCode="0.00E+00">
                  <c:v>-3.83622E-3</c:v>
                </c:pt>
                <c:pt idx="100504" formatCode="0.00E+00">
                  <c:v>-3.1909799999999999E-3</c:v>
                </c:pt>
                <c:pt idx="100505" formatCode="0.00E+00">
                  <c:v>-2.5444600000000001E-3</c:v>
                </c:pt>
                <c:pt idx="100506" formatCode="0.00E+00">
                  <c:v>-1.89734E-3</c:v>
                </c:pt>
                <c:pt idx="100507" formatCode="0.00E+00">
                  <c:v>-1.2502699999999999E-3</c:v>
                </c:pt>
                <c:pt idx="100508" formatCode="0.00E+00">
                  <c:v>-6.0392200000000001E-4</c:v>
                </c:pt>
                <c:pt idx="100509" formatCode="0.00E+00">
                  <c:v>4.1053300000000002E-5</c:v>
                </c:pt>
                <c:pt idx="100510" formatCode="0.00E+00">
                  <c:v>6.8400600000000002E-4</c:v>
                </c:pt>
                <c:pt idx="100511" formatCode="0.00E+00">
                  <c:v>1.3242900000000001E-3</c:v>
                </c:pt>
                <c:pt idx="100512" formatCode="0.00E+00">
                  <c:v>1.9612700000000002E-3</c:v>
                </c:pt>
                <c:pt idx="100513" formatCode="0.00E+00">
                  <c:v>2.5943199999999998E-3</c:v>
                </c:pt>
                <c:pt idx="100514" formatCode="0.00E+00">
                  <c:v>3.22281E-3</c:v>
                </c:pt>
                <c:pt idx="100515" formatCode="0.00E+00">
                  <c:v>3.8461400000000001E-3</c:v>
                </c:pt>
                <c:pt idx="100516" formatCode="0.00E+00">
                  <c:v>4.4636900000000002E-3</c:v>
                </c:pt>
                <c:pt idx="100517" formatCode="0.00E+00">
                  <c:v>5.0748800000000004E-3</c:v>
                </c:pt>
                <c:pt idx="100518" formatCode="0.00E+00">
                  <c:v>5.6791300000000001E-3</c:v>
                </c:pt>
                <c:pt idx="100519" formatCode="0.00E+00">
                  <c:v>6.2758700000000002E-3</c:v>
                </c:pt>
                <c:pt idx="100520" formatCode="0.00E+00">
                  <c:v>6.8645399999999997E-3</c:v>
                </c:pt>
                <c:pt idx="100521" formatCode="0.00E+00">
                  <c:v>7.4446E-3</c:v>
                </c:pt>
                <c:pt idx="100522" formatCode="0.00E+00">
                  <c:v>8.0155199999999999E-3</c:v>
                </c:pt>
                <c:pt idx="100523" formatCode="0.00E+00">
                  <c:v>8.5767800000000009E-3</c:v>
                </c:pt>
                <c:pt idx="100524" formatCode="0.00E+00">
                  <c:v>9.1278799999999997E-3</c:v>
                </c:pt>
                <c:pt idx="100525" formatCode="0.00E+00">
                  <c:v>9.6683499999999992E-3</c:v>
                </c:pt>
                <c:pt idx="100526">
                  <c:v>1.0197700000000001E-2</c:v>
                </c:pt>
                <c:pt idx="100527">
                  <c:v>1.0715499999999999E-2</c:v>
                </c:pt>
                <c:pt idx="100528">
                  <c:v>1.12213E-2</c:v>
                </c:pt>
                <c:pt idx="100529">
                  <c:v>1.17146E-2</c:v>
                </c:pt>
                <c:pt idx="100530">
                  <c:v>1.21951E-2</c:v>
                </c:pt>
                <c:pt idx="100531">
                  <c:v>1.26625E-2</c:v>
                </c:pt>
                <c:pt idx="100532">
                  <c:v>1.31162E-2</c:v>
                </c:pt>
                <c:pt idx="100533">
                  <c:v>1.3556E-2</c:v>
                </c:pt>
                <c:pt idx="100534">
                  <c:v>1.39816E-2</c:v>
                </c:pt>
                <c:pt idx="100535">
                  <c:v>1.43926E-2</c:v>
                </c:pt>
                <c:pt idx="100536">
                  <c:v>1.47887E-2</c:v>
                </c:pt>
                <c:pt idx="100537">
                  <c:v>1.51697E-2</c:v>
                </c:pt>
                <c:pt idx="100538">
                  <c:v>1.55353E-2</c:v>
                </c:pt>
                <c:pt idx="100539">
                  <c:v>1.5885300000000002E-2</c:v>
                </c:pt>
                <c:pt idx="100540">
                  <c:v>1.6219500000000001E-2</c:v>
                </c:pt>
                <c:pt idx="100541">
                  <c:v>1.65376E-2</c:v>
                </c:pt>
                <c:pt idx="100542">
                  <c:v>1.68395E-2</c:v>
                </c:pt>
                <c:pt idx="100543">
                  <c:v>1.7125100000000001E-2</c:v>
                </c:pt>
                <c:pt idx="100544">
                  <c:v>1.7394199999999999E-2</c:v>
                </c:pt>
                <c:pt idx="100545">
                  <c:v>1.7646599999999998E-2</c:v>
                </c:pt>
                <c:pt idx="100546">
                  <c:v>1.78824E-2</c:v>
                </c:pt>
                <c:pt idx="100547">
                  <c:v>1.81014E-2</c:v>
                </c:pt>
                <c:pt idx="100548">
                  <c:v>1.83035E-2</c:v>
                </c:pt>
                <c:pt idx="100549">
                  <c:v>1.84887E-2</c:v>
                </c:pt>
                <c:pt idx="100550">
                  <c:v>1.8657099999999999E-2</c:v>
                </c:pt>
                <c:pt idx="100551">
                  <c:v>1.8808499999999999E-2</c:v>
                </c:pt>
                <c:pt idx="100552">
                  <c:v>1.8943100000000001E-2</c:v>
                </c:pt>
                <c:pt idx="100553">
                  <c:v>1.9060799999999999E-2</c:v>
                </c:pt>
                <c:pt idx="100554">
                  <c:v>1.91617E-2</c:v>
                </c:pt>
                <c:pt idx="100555">
                  <c:v>1.92459E-2</c:v>
                </c:pt>
                <c:pt idx="100556">
                  <c:v>1.9313400000000001E-2</c:v>
                </c:pt>
                <c:pt idx="100557">
                  <c:v>1.93644E-2</c:v>
                </c:pt>
                <c:pt idx="100558">
                  <c:v>1.9399E-2</c:v>
                </c:pt>
                <c:pt idx="100559">
                  <c:v>1.9417299999999998E-2</c:v>
                </c:pt>
                <c:pt idx="100560">
                  <c:v>1.9419499999999999E-2</c:v>
                </c:pt>
                <c:pt idx="100561">
                  <c:v>1.9405700000000001E-2</c:v>
                </c:pt>
                <c:pt idx="100562">
                  <c:v>1.93762E-2</c:v>
                </c:pt>
                <c:pt idx="100563">
                  <c:v>1.9331000000000001E-2</c:v>
                </c:pt>
                <c:pt idx="100564">
                  <c:v>1.9270499999999999E-2</c:v>
                </c:pt>
                <c:pt idx="100565">
                  <c:v>1.9194900000000001E-2</c:v>
                </c:pt>
                <c:pt idx="100566">
                  <c:v>1.9104400000000001E-2</c:v>
                </c:pt>
                <c:pt idx="100567">
                  <c:v>1.8999100000000001E-2</c:v>
                </c:pt>
                <c:pt idx="100568">
                  <c:v>1.88795E-2</c:v>
                </c:pt>
                <c:pt idx="100569">
                  <c:v>1.87458E-2</c:v>
                </c:pt>
                <c:pt idx="100570">
                  <c:v>1.8598199999999999E-2</c:v>
                </c:pt>
                <c:pt idx="100571">
                  <c:v>1.8437100000000001E-2</c:v>
                </c:pt>
                <c:pt idx="100572">
                  <c:v>1.8262799999999999E-2</c:v>
                </c:pt>
                <c:pt idx="100573">
                  <c:v>1.8075500000000001E-2</c:v>
                </c:pt>
                <c:pt idx="100574">
                  <c:v>1.7875599999999998E-2</c:v>
                </c:pt>
                <c:pt idx="100575">
                  <c:v>1.7663399999999999E-2</c:v>
                </c:pt>
                <c:pt idx="100576">
                  <c:v>1.7439199999999998E-2</c:v>
                </c:pt>
                <c:pt idx="100577">
                  <c:v>1.72035E-2</c:v>
                </c:pt>
                <c:pt idx="100578">
                  <c:v>1.69564E-2</c:v>
                </c:pt>
                <c:pt idx="100579">
                  <c:v>1.6698500000000002E-2</c:v>
                </c:pt>
                <c:pt idx="100580">
                  <c:v>1.64301E-2</c:v>
                </c:pt>
                <c:pt idx="100581">
                  <c:v>1.61514E-2</c:v>
                </c:pt>
                <c:pt idx="100582">
                  <c:v>1.5862899999999999E-2</c:v>
                </c:pt>
                <c:pt idx="100583">
                  <c:v>1.5565000000000001E-2</c:v>
                </c:pt>
                <c:pt idx="100584">
                  <c:v>1.5258000000000001E-2</c:v>
                </c:pt>
                <c:pt idx="100585">
                  <c:v>1.49423E-2</c:v>
                </c:pt>
                <c:pt idx="100586">
                  <c:v>1.4618300000000001E-2</c:v>
                </c:pt>
                <c:pt idx="100587">
                  <c:v>1.42863E-2</c:v>
                </c:pt>
                <c:pt idx="100588">
                  <c:v>1.3946800000000001E-2</c:v>
                </c:pt>
                <c:pt idx="100589">
                  <c:v>1.3599999999999999E-2</c:v>
                </c:pt>
                <c:pt idx="100590">
                  <c:v>1.32465E-2</c:v>
                </c:pt>
                <c:pt idx="100591">
                  <c:v>1.28865E-2</c:v>
                </c:pt>
                <c:pt idx="100592">
                  <c:v>1.2520399999999999E-2</c:v>
                </c:pt>
                <c:pt idx="100593">
                  <c:v>1.21487E-2</c:v>
                </c:pt>
                <c:pt idx="100594">
                  <c:v>1.17716E-2</c:v>
                </c:pt>
                <c:pt idx="100595">
                  <c:v>1.13896E-2</c:v>
                </c:pt>
                <c:pt idx="100596">
                  <c:v>1.1002899999999999E-2</c:v>
                </c:pt>
                <c:pt idx="100597">
                  <c:v>1.0612099999999999E-2</c:v>
                </c:pt>
                <c:pt idx="100598">
                  <c:v>1.02173E-2</c:v>
                </c:pt>
                <c:pt idx="100599" formatCode="0.00E+00">
                  <c:v>9.8190800000000009E-3</c:v>
                </c:pt>
                <c:pt idx="100600" formatCode="0.00E+00">
                  <c:v>9.4176299999999998E-3</c:v>
                </c:pt>
                <c:pt idx="100601" formatCode="0.00E+00">
                  <c:v>9.0133399999999999E-3</c:v>
                </c:pt>
                <c:pt idx="100602" formatCode="0.00E+00">
                  <c:v>8.6065399999999993E-3</c:v>
                </c:pt>
                <c:pt idx="100603" formatCode="0.00E+00">
                  <c:v>8.1975699999999995E-3</c:v>
                </c:pt>
                <c:pt idx="100604" formatCode="0.00E+00">
                  <c:v>7.7867400000000003E-3</c:v>
                </c:pt>
                <c:pt idx="100605" formatCode="0.00E+00">
                  <c:v>7.3743699999999999E-3</c:v>
                </c:pt>
                <c:pt idx="100606" formatCode="0.00E+00">
                  <c:v>6.9607699999999998E-3</c:v>
                </c:pt>
                <c:pt idx="100607" formatCode="0.00E+00">
                  <c:v>6.54625E-3</c:v>
                </c:pt>
                <c:pt idx="100608" formatCode="0.00E+00">
                  <c:v>6.1310899999999996E-3</c:v>
                </c:pt>
                <c:pt idx="100609" formatCode="0.00E+00">
                  <c:v>5.7155900000000004E-3</c:v>
                </c:pt>
                <c:pt idx="100610" formatCode="0.00E+00">
                  <c:v>5.3000199999999999E-3</c:v>
                </c:pt>
                <c:pt idx="100611" formatCode="0.00E+00">
                  <c:v>4.8846599999999999E-3</c:v>
                </c:pt>
                <c:pt idx="100612" formatCode="0.00E+00">
                  <c:v>4.4697699999999996E-3</c:v>
                </c:pt>
                <c:pt idx="100613" formatCode="0.00E+00">
                  <c:v>4.0556200000000002E-3</c:v>
                </c:pt>
                <c:pt idx="100614" formatCode="0.00E+00">
                  <c:v>3.6424399999999998E-3</c:v>
                </c:pt>
                <c:pt idx="100615" formatCode="0.00E+00">
                  <c:v>3.23047E-3</c:v>
                </c:pt>
                <c:pt idx="100616" formatCode="0.00E+00">
                  <c:v>2.8199599999999998E-3</c:v>
                </c:pt>
                <c:pt idx="100617" formatCode="0.00E+00">
                  <c:v>2.4111100000000002E-3</c:v>
                </c:pt>
                <c:pt idx="100618" formatCode="0.00E+00">
                  <c:v>2.0041600000000001E-3</c:v>
                </c:pt>
                <c:pt idx="100619" formatCode="0.00E+00">
                  <c:v>1.59929E-3</c:v>
                </c:pt>
                <c:pt idx="100620" formatCode="0.00E+00">
                  <c:v>1.1967200000000001E-3</c:v>
                </c:pt>
                <c:pt idx="100621" formatCode="0.00E+00">
                  <c:v>7.9663800000000001E-4</c:v>
                </c:pt>
                <c:pt idx="100622" formatCode="0.00E+00">
                  <c:v>3.9921899999999997E-4</c:v>
                </c:pt>
                <c:pt idx="100623" formatCode="0.00E+00">
                  <c:v>4.6385100000000004E-6</c:v>
                </c:pt>
                <c:pt idx="100624" formatCode="0.00E+00">
                  <c:v>-3.86936E-4</c:v>
                </c:pt>
                <c:pt idx="100625" formatCode="0.00E+00">
                  <c:v>-7.75346E-4</c:v>
                </c:pt>
                <c:pt idx="100626" formatCode="0.00E+00">
                  <c:v>-1.16044E-3</c:v>
                </c:pt>
                <c:pt idx="100627" formatCode="0.00E+00">
                  <c:v>-1.5420799999999999E-3</c:v>
                </c:pt>
                <c:pt idx="100628" formatCode="0.00E+00">
                  <c:v>-1.92012E-3</c:v>
                </c:pt>
                <c:pt idx="100629" formatCode="0.00E+00">
                  <c:v>-2.29445E-3</c:v>
                </c:pt>
                <c:pt idx="100630" formatCode="0.00E+00">
                  <c:v>-2.6649299999999998E-3</c:v>
                </c:pt>
                <c:pt idx="100631" formatCode="0.00E+00">
                  <c:v>-3.0314600000000001E-3</c:v>
                </c:pt>
                <c:pt idx="100632" formatCode="0.00E+00">
                  <c:v>-3.3939199999999999E-3</c:v>
                </c:pt>
                <c:pt idx="100633" formatCode="0.00E+00">
                  <c:v>-3.7522200000000001E-3</c:v>
                </c:pt>
                <c:pt idx="100634" formatCode="0.00E+00">
                  <c:v>-4.1062700000000004E-3</c:v>
                </c:pt>
                <c:pt idx="100635" formatCode="0.00E+00">
                  <c:v>-4.4559600000000001E-3</c:v>
                </c:pt>
                <c:pt idx="100636" formatCode="0.00E+00">
                  <c:v>-4.8012300000000001E-3</c:v>
                </c:pt>
                <c:pt idx="100637" formatCode="0.00E+00">
                  <c:v>-5.1419899999999999E-3</c:v>
                </c:pt>
                <c:pt idx="100638" formatCode="0.00E+00">
                  <c:v>-5.47818E-3</c:v>
                </c:pt>
                <c:pt idx="100639" formatCode="0.00E+00">
                  <c:v>-5.80972E-3</c:v>
                </c:pt>
                <c:pt idx="100640" formatCode="0.00E+00">
                  <c:v>-6.1365500000000002E-3</c:v>
                </c:pt>
                <c:pt idx="100641" formatCode="0.00E+00">
                  <c:v>-6.45861E-3</c:v>
                </c:pt>
                <c:pt idx="100642" formatCode="0.00E+00">
                  <c:v>-6.7758599999999999E-3</c:v>
                </c:pt>
                <c:pt idx="100643" formatCode="0.00E+00">
                  <c:v>-7.08824E-3</c:v>
                </c:pt>
                <c:pt idx="100644" formatCode="0.00E+00">
                  <c:v>-7.3957099999999998E-3</c:v>
                </c:pt>
                <c:pt idx="100645" formatCode="0.00E+00">
                  <c:v>-7.6982200000000004E-3</c:v>
                </c:pt>
                <c:pt idx="100646" formatCode="0.00E+00">
                  <c:v>-7.9957299999999995E-3</c:v>
                </c:pt>
                <c:pt idx="100647" formatCode="0.00E+00">
                  <c:v>-8.2882000000000008E-3</c:v>
                </c:pt>
                <c:pt idx="100648" formatCode="0.00E+00">
                  <c:v>-8.5756099999999991E-3</c:v>
                </c:pt>
                <c:pt idx="100649" formatCode="0.00E+00">
                  <c:v>-8.8579100000000001E-3</c:v>
                </c:pt>
                <c:pt idx="100650" formatCode="0.00E+00">
                  <c:v>-9.1350700000000003E-3</c:v>
                </c:pt>
                <c:pt idx="100651" formatCode="0.00E+00">
                  <c:v>-9.40707E-3</c:v>
                </c:pt>
                <c:pt idx="100652" formatCode="0.00E+00">
                  <c:v>-9.6738799999999993E-3</c:v>
                </c:pt>
                <c:pt idx="100653" formatCode="0.00E+00">
                  <c:v>-9.9354600000000001E-3</c:v>
                </c:pt>
                <c:pt idx="100654">
                  <c:v>-1.0191800000000001E-2</c:v>
                </c:pt>
                <c:pt idx="100655">
                  <c:v>-1.04428E-2</c:v>
                </c:pt>
                <c:pt idx="100656">
                  <c:v>-1.0688599999999999E-2</c:v>
                </c:pt>
                <c:pt idx="100657">
                  <c:v>-1.0928999999999999E-2</c:v>
                </c:pt>
                <c:pt idx="100658">
                  <c:v>-1.11641E-2</c:v>
                </c:pt>
                <c:pt idx="100659">
                  <c:v>-1.13937E-2</c:v>
                </c:pt>
                <c:pt idx="100660">
                  <c:v>-1.1618E-2</c:v>
                </c:pt>
                <c:pt idx="100661">
                  <c:v>-1.18368E-2</c:v>
                </c:pt>
                <c:pt idx="100662">
                  <c:v>-1.2050099999999999E-2</c:v>
                </c:pt>
                <c:pt idx="100663">
                  <c:v>-1.22579E-2</c:v>
                </c:pt>
                <c:pt idx="100664">
                  <c:v>-1.24601E-2</c:v>
                </c:pt>
                <c:pt idx="100665">
                  <c:v>-1.2656799999999999E-2</c:v>
                </c:pt>
                <c:pt idx="100666">
                  <c:v>-1.2847799999999999E-2</c:v>
                </c:pt>
                <c:pt idx="100667">
                  <c:v>-1.3033100000000001E-2</c:v>
                </c:pt>
                <c:pt idx="100668">
                  <c:v>-1.3212700000000001E-2</c:v>
                </c:pt>
                <c:pt idx="100669">
                  <c:v>-1.33866E-2</c:v>
                </c:pt>
                <c:pt idx="100670">
                  <c:v>-1.35546E-2</c:v>
                </c:pt>
                <c:pt idx="100671">
                  <c:v>-1.3716799999999999E-2</c:v>
                </c:pt>
                <c:pt idx="100672">
                  <c:v>-1.3873E-2</c:v>
                </c:pt>
                <c:pt idx="100673">
                  <c:v>-1.4023300000000001E-2</c:v>
                </c:pt>
                <c:pt idx="100674">
                  <c:v>-1.41675E-2</c:v>
                </c:pt>
                <c:pt idx="100675">
                  <c:v>-1.43056E-2</c:v>
                </c:pt>
                <c:pt idx="100676">
                  <c:v>-1.44374E-2</c:v>
                </c:pt>
                <c:pt idx="100677">
                  <c:v>-1.4563100000000001E-2</c:v>
                </c:pt>
                <c:pt idx="100678">
                  <c:v>-1.46824E-2</c:v>
                </c:pt>
                <c:pt idx="100679">
                  <c:v>-1.4795300000000001E-2</c:v>
                </c:pt>
                <c:pt idx="100680">
                  <c:v>-1.49017E-2</c:v>
                </c:pt>
                <c:pt idx="100681">
                  <c:v>-1.5001499999999999E-2</c:v>
                </c:pt>
                <c:pt idx="100682">
                  <c:v>-1.5094700000000001E-2</c:v>
                </c:pt>
                <c:pt idx="100683">
                  <c:v>-1.5181200000000001E-2</c:v>
                </c:pt>
                <c:pt idx="100684">
                  <c:v>-1.52607E-2</c:v>
                </c:pt>
                <c:pt idx="100685">
                  <c:v>-1.5333400000000001E-2</c:v>
                </c:pt>
                <c:pt idx="100686">
                  <c:v>-1.5398999999999999E-2</c:v>
                </c:pt>
                <c:pt idx="100687">
                  <c:v>-1.5457500000000001E-2</c:v>
                </c:pt>
                <c:pt idx="100688">
                  <c:v>-1.55088E-2</c:v>
                </c:pt>
                <c:pt idx="100689">
                  <c:v>-1.5552699999999999E-2</c:v>
                </c:pt>
                <c:pt idx="100690">
                  <c:v>-1.55891E-2</c:v>
                </c:pt>
                <c:pt idx="100691">
                  <c:v>-1.5618099999999999E-2</c:v>
                </c:pt>
                <c:pt idx="100692">
                  <c:v>-1.5639299999999998E-2</c:v>
                </c:pt>
                <c:pt idx="100693">
                  <c:v>-1.5652800000000001E-2</c:v>
                </c:pt>
                <c:pt idx="100694">
                  <c:v>-1.5658499999999999E-2</c:v>
                </c:pt>
                <c:pt idx="100695">
                  <c:v>-1.5656099999999999E-2</c:v>
                </c:pt>
                <c:pt idx="100696">
                  <c:v>-1.5645599999999999E-2</c:v>
                </c:pt>
                <c:pt idx="100697">
                  <c:v>-1.5626999999999999E-2</c:v>
                </c:pt>
                <c:pt idx="100698">
                  <c:v>-1.5599999999999999E-2</c:v>
                </c:pt>
                <c:pt idx="100699">
                  <c:v>-1.55646E-2</c:v>
                </c:pt>
                <c:pt idx="100700">
                  <c:v>-1.5520600000000001E-2</c:v>
                </c:pt>
                <c:pt idx="100701">
                  <c:v>-1.5468000000000001E-2</c:v>
                </c:pt>
                <c:pt idx="100702">
                  <c:v>-1.5406700000000001E-2</c:v>
                </c:pt>
                <c:pt idx="100703">
                  <c:v>-1.5336499999999999E-2</c:v>
                </c:pt>
                <c:pt idx="100704">
                  <c:v>-1.5257400000000001E-2</c:v>
                </c:pt>
                <c:pt idx="100705">
                  <c:v>-1.5169200000000001E-2</c:v>
                </c:pt>
                <c:pt idx="100706">
                  <c:v>-1.5071899999999999E-2</c:v>
                </c:pt>
                <c:pt idx="100707">
                  <c:v>-1.4965300000000001E-2</c:v>
                </c:pt>
                <c:pt idx="100708">
                  <c:v>-1.48494E-2</c:v>
                </c:pt>
                <c:pt idx="100709">
                  <c:v>-1.47241E-2</c:v>
                </c:pt>
                <c:pt idx="100710">
                  <c:v>-1.4589299999999999E-2</c:v>
                </c:pt>
                <c:pt idx="100711">
                  <c:v>-1.44449E-2</c:v>
                </c:pt>
                <c:pt idx="100712">
                  <c:v>-1.42909E-2</c:v>
                </c:pt>
                <c:pt idx="100713">
                  <c:v>-1.4127199999999999E-2</c:v>
                </c:pt>
                <c:pt idx="100714">
                  <c:v>-1.3953699999999999E-2</c:v>
                </c:pt>
                <c:pt idx="100715">
                  <c:v>-1.37704E-2</c:v>
                </c:pt>
                <c:pt idx="100716">
                  <c:v>-1.35773E-2</c:v>
                </c:pt>
                <c:pt idx="100717">
                  <c:v>-1.3374199999999999E-2</c:v>
                </c:pt>
                <c:pt idx="100718">
                  <c:v>-1.31612E-2</c:v>
                </c:pt>
                <c:pt idx="100719">
                  <c:v>-1.29383E-2</c:v>
                </c:pt>
                <c:pt idx="100720">
                  <c:v>-1.27054E-2</c:v>
                </c:pt>
                <c:pt idx="100721">
                  <c:v>-1.2462600000000001E-2</c:v>
                </c:pt>
                <c:pt idx="100722">
                  <c:v>-1.22098E-2</c:v>
                </c:pt>
                <c:pt idx="100723">
                  <c:v>-1.1946999999999999E-2</c:v>
                </c:pt>
                <c:pt idx="100724">
                  <c:v>-1.1674199999999999E-2</c:v>
                </c:pt>
                <c:pt idx="100725">
                  <c:v>-1.13916E-2</c:v>
                </c:pt>
                <c:pt idx="100726">
                  <c:v>-1.1099100000000001E-2</c:v>
                </c:pt>
                <c:pt idx="100727">
                  <c:v>-1.0796699999999999E-2</c:v>
                </c:pt>
                <c:pt idx="100728">
                  <c:v>-1.04846E-2</c:v>
                </c:pt>
                <c:pt idx="100729">
                  <c:v>-1.01628E-2</c:v>
                </c:pt>
                <c:pt idx="100730" formatCode="0.00E+00">
                  <c:v>-9.8314200000000004E-3</c:v>
                </c:pt>
                <c:pt idx="100731" formatCode="0.00E+00">
                  <c:v>-9.4904900000000007E-3</c:v>
                </c:pt>
                <c:pt idx="100732" formatCode="0.00E+00">
                  <c:v>-9.1401399999999997E-3</c:v>
                </c:pt>
                <c:pt idx="100733" formatCode="0.00E+00">
                  <c:v>-8.7804900000000002E-3</c:v>
                </c:pt>
                <c:pt idx="100734" formatCode="0.00E+00">
                  <c:v>-8.4116699999999996E-3</c:v>
                </c:pt>
                <c:pt idx="100735" formatCode="0.00E+00">
                  <c:v>-8.0338100000000006E-3</c:v>
                </c:pt>
                <c:pt idx="100736" formatCode="0.00E+00">
                  <c:v>-7.6470699999999997E-3</c:v>
                </c:pt>
                <c:pt idx="100737" formatCode="0.00E+00">
                  <c:v>-7.2516000000000004E-3</c:v>
                </c:pt>
                <c:pt idx="100738" formatCode="0.00E+00">
                  <c:v>-6.8475799999999998E-3</c:v>
                </c:pt>
                <c:pt idx="100739" formatCode="0.00E+00">
                  <c:v>-6.4352000000000003E-3</c:v>
                </c:pt>
                <c:pt idx="100740" formatCode="0.00E+00">
                  <c:v>-6.0146499999999999E-3</c:v>
                </c:pt>
                <c:pt idx="100741" formatCode="0.00E+00">
                  <c:v>-5.5861499999999998E-3</c:v>
                </c:pt>
                <c:pt idx="100742" formatCode="0.00E+00">
                  <c:v>-5.1499199999999997E-3</c:v>
                </c:pt>
                <c:pt idx="100743" formatCode="0.00E+00">
                  <c:v>-4.7061899999999999E-3</c:v>
                </c:pt>
                <c:pt idx="100744" formatCode="0.00E+00">
                  <c:v>-4.2552099999999997E-3</c:v>
                </c:pt>
                <c:pt idx="100745" formatCode="0.00E+00">
                  <c:v>-3.7972399999999999E-3</c:v>
                </c:pt>
                <c:pt idx="100746" formatCode="0.00E+00">
                  <c:v>-3.3325500000000001E-3</c:v>
                </c:pt>
                <c:pt idx="100747" formatCode="0.00E+00">
                  <c:v>-2.8614299999999999E-3</c:v>
                </c:pt>
                <c:pt idx="100748" formatCode="0.00E+00">
                  <c:v>-2.3841700000000001E-3</c:v>
                </c:pt>
                <c:pt idx="100749" formatCode="0.00E+00">
                  <c:v>-1.9010800000000001E-3</c:v>
                </c:pt>
                <c:pt idx="100750" formatCode="0.00E+00">
                  <c:v>-1.41248E-3</c:v>
                </c:pt>
                <c:pt idx="100751" formatCode="0.00E+00">
                  <c:v>-9.1868699999999995E-4</c:v>
                </c:pt>
                <c:pt idx="100752" formatCode="0.00E+00">
                  <c:v>-4.2005500000000002E-4</c:v>
                </c:pt>
                <c:pt idx="100753" formatCode="0.00E+00">
                  <c:v>8.3068700000000006E-5</c:v>
                </c:pt>
                <c:pt idx="100754" formatCode="0.00E+00">
                  <c:v>5.9032099999999999E-4</c:v>
                </c:pt>
                <c:pt idx="100755" formatCode="0.00E+00">
                  <c:v>1.10133E-3</c:v>
                </c:pt>
                <c:pt idx="100756" formatCode="0.00E+00">
                  <c:v>1.61571E-3</c:v>
                </c:pt>
                <c:pt idx="100757" formatCode="0.00E+00">
                  <c:v>2.1330699999999999E-3</c:v>
                </c:pt>
                <c:pt idx="100758" formatCode="0.00E+00">
                  <c:v>2.653E-3</c:v>
                </c:pt>
                <c:pt idx="100759" formatCode="0.00E+00">
                  <c:v>3.1751000000000001E-3</c:v>
                </c:pt>
                <c:pt idx="100760" formatCode="0.00E+00">
                  <c:v>3.6989499999999999E-3</c:v>
                </c:pt>
                <c:pt idx="100761" formatCode="0.00E+00">
                  <c:v>4.2241099999999997E-3</c:v>
                </c:pt>
                <c:pt idx="100762" formatCode="0.00E+00">
                  <c:v>4.7501499999999999E-3</c:v>
                </c:pt>
                <c:pt idx="100763" formatCode="0.00E+00">
                  <c:v>5.2766200000000001E-3</c:v>
                </c:pt>
                <c:pt idx="100764" formatCode="0.00E+00">
                  <c:v>5.8030800000000004E-3</c:v>
                </c:pt>
                <c:pt idx="100765" formatCode="0.00E+00">
                  <c:v>6.3290600000000001E-3</c:v>
                </c:pt>
                <c:pt idx="100766" formatCode="0.00E+00">
                  <c:v>6.8541100000000001E-3</c:v>
                </c:pt>
                <c:pt idx="100767" formatCode="0.00E+00">
                  <c:v>7.3777499999999998E-3</c:v>
                </c:pt>
                <c:pt idx="100768" formatCode="0.00E+00">
                  <c:v>7.8995000000000003E-3</c:v>
                </c:pt>
                <c:pt idx="100769" formatCode="0.00E+00">
                  <c:v>8.4188900000000001E-3</c:v>
                </c:pt>
                <c:pt idx="100770" formatCode="0.00E+00">
                  <c:v>8.9354399999999994E-3</c:v>
                </c:pt>
                <c:pt idx="100771" formatCode="0.00E+00">
                  <c:v>9.4486499999999994E-3</c:v>
                </c:pt>
                <c:pt idx="100772" formatCode="0.00E+00">
                  <c:v>9.9580299999999997E-3</c:v>
                </c:pt>
                <c:pt idx="100773">
                  <c:v>1.0463099999999999E-2</c:v>
                </c:pt>
                <c:pt idx="100774">
                  <c:v>1.09634E-2</c:v>
                </c:pt>
                <c:pt idx="100775">
                  <c:v>1.1458299999999999E-2</c:v>
                </c:pt>
                <c:pt idx="100776">
                  <c:v>1.19475E-2</c:v>
                </c:pt>
                <c:pt idx="100777">
                  <c:v>1.24303E-2</c:v>
                </c:pt>
                <c:pt idx="100778">
                  <c:v>1.29064E-2</c:v>
                </c:pt>
                <c:pt idx="100779">
                  <c:v>1.3375099999999999E-2</c:v>
                </c:pt>
                <c:pt idx="100780">
                  <c:v>1.38361E-2</c:v>
                </c:pt>
                <c:pt idx="100781">
                  <c:v>1.4288800000000001E-2</c:v>
                </c:pt>
                <c:pt idx="100782">
                  <c:v>1.4732800000000001E-2</c:v>
                </c:pt>
                <c:pt idx="100783">
                  <c:v>1.51675E-2</c:v>
                </c:pt>
                <c:pt idx="100784">
                  <c:v>1.55925E-2</c:v>
                </c:pt>
                <c:pt idx="100785">
                  <c:v>1.6007199999999999E-2</c:v>
                </c:pt>
                <c:pt idx="100786">
                  <c:v>1.64114E-2</c:v>
                </c:pt>
                <c:pt idx="100787">
                  <c:v>1.6804400000000001E-2</c:v>
                </c:pt>
                <c:pt idx="100788">
                  <c:v>1.7185800000000001E-2</c:v>
                </c:pt>
                <c:pt idx="100789">
                  <c:v>1.75552E-2</c:v>
                </c:pt>
                <c:pt idx="100790">
                  <c:v>1.79121E-2</c:v>
                </c:pt>
                <c:pt idx="100791">
                  <c:v>1.82562E-2</c:v>
                </c:pt>
                <c:pt idx="100792">
                  <c:v>1.85869E-2</c:v>
                </c:pt>
                <c:pt idx="100793">
                  <c:v>1.8903900000000001E-2</c:v>
                </c:pt>
                <c:pt idx="100794">
                  <c:v>1.92068E-2</c:v>
                </c:pt>
                <c:pt idx="100795">
                  <c:v>1.9495200000000001E-2</c:v>
                </c:pt>
                <c:pt idx="100796">
                  <c:v>1.97687E-2</c:v>
                </c:pt>
                <c:pt idx="100797">
                  <c:v>2.0027E-2</c:v>
                </c:pt>
                <c:pt idx="100798">
                  <c:v>2.0269599999999999E-2</c:v>
                </c:pt>
                <c:pt idx="100799">
                  <c:v>2.0496299999999999E-2</c:v>
                </c:pt>
                <c:pt idx="100800">
                  <c:v>2.0706800000000001E-2</c:v>
                </c:pt>
                <c:pt idx="100801">
                  <c:v>2.0900700000000001E-2</c:v>
                </c:pt>
                <c:pt idx="100802">
                  <c:v>2.1077700000000001E-2</c:v>
                </c:pt>
                <c:pt idx="100803">
                  <c:v>2.1237700000000002E-2</c:v>
                </c:pt>
                <c:pt idx="100804">
                  <c:v>2.1380199999999999E-2</c:v>
                </c:pt>
                <c:pt idx="100805">
                  <c:v>2.1505E-2</c:v>
                </c:pt>
                <c:pt idx="100806">
                  <c:v>2.1611999999999999E-2</c:v>
                </c:pt>
                <c:pt idx="100807">
                  <c:v>2.1701000000000002E-2</c:v>
                </c:pt>
                <c:pt idx="100808">
                  <c:v>2.1771599999999999E-2</c:v>
                </c:pt>
                <c:pt idx="100809">
                  <c:v>2.18239E-2</c:v>
                </c:pt>
                <c:pt idx="100810">
                  <c:v>2.1857499999999998E-2</c:v>
                </c:pt>
                <c:pt idx="100811">
                  <c:v>2.18724E-2</c:v>
                </c:pt>
                <c:pt idx="100812">
                  <c:v>2.18684E-2</c:v>
                </c:pt>
                <c:pt idx="100813">
                  <c:v>2.18455E-2</c:v>
                </c:pt>
                <c:pt idx="100814">
                  <c:v>2.1803599999999999E-2</c:v>
                </c:pt>
                <c:pt idx="100815">
                  <c:v>2.1742500000000001E-2</c:v>
                </c:pt>
                <c:pt idx="100816">
                  <c:v>2.1662399999999998E-2</c:v>
                </c:pt>
                <c:pt idx="100817">
                  <c:v>2.1563100000000002E-2</c:v>
                </c:pt>
                <c:pt idx="100818">
                  <c:v>2.1444600000000001E-2</c:v>
                </c:pt>
                <c:pt idx="100819">
                  <c:v>2.1307099999999999E-2</c:v>
                </c:pt>
                <c:pt idx="100820">
                  <c:v>2.11504E-2</c:v>
                </c:pt>
                <c:pt idx="100821">
                  <c:v>2.0974799999999998E-2</c:v>
                </c:pt>
                <c:pt idx="100822">
                  <c:v>2.0780199999999999E-2</c:v>
                </c:pt>
                <c:pt idx="100823">
                  <c:v>2.05668E-2</c:v>
                </c:pt>
                <c:pt idx="100824">
                  <c:v>2.0334600000000001E-2</c:v>
                </c:pt>
                <c:pt idx="100825">
                  <c:v>2.0084000000000001E-2</c:v>
                </c:pt>
                <c:pt idx="100826">
                  <c:v>1.98149E-2</c:v>
                </c:pt>
                <c:pt idx="100827">
                  <c:v>1.9527699999999999E-2</c:v>
                </c:pt>
                <c:pt idx="100828">
                  <c:v>1.9222400000000001E-2</c:v>
                </c:pt>
                <c:pt idx="100829">
                  <c:v>1.88994E-2</c:v>
                </c:pt>
                <c:pt idx="100830">
                  <c:v>1.85588E-2</c:v>
                </c:pt>
                <c:pt idx="100831">
                  <c:v>1.8200999999999998E-2</c:v>
                </c:pt>
                <c:pt idx="100832">
                  <c:v>1.78262E-2</c:v>
                </c:pt>
                <c:pt idx="100833">
                  <c:v>1.74348E-2</c:v>
                </c:pt>
                <c:pt idx="100834">
                  <c:v>1.7027E-2</c:v>
                </c:pt>
                <c:pt idx="100835">
                  <c:v>1.6603199999999999E-2</c:v>
                </c:pt>
                <c:pt idx="100836">
                  <c:v>1.61637E-2</c:v>
                </c:pt>
                <c:pt idx="100837">
                  <c:v>1.57091E-2</c:v>
                </c:pt>
                <c:pt idx="100838">
                  <c:v>1.52395E-2</c:v>
                </c:pt>
                <c:pt idx="100839">
                  <c:v>1.47555E-2</c:v>
                </c:pt>
                <c:pt idx="100840">
                  <c:v>1.4257499999999999E-2</c:v>
                </c:pt>
                <c:pt idx="100841">
                  <c:v>1.3745800000000001E-2</c:v>
                </c:pt>
                <c:pt idx="100842">
                  <c:v>1.32211E-2</c:v>
                </c:pt>
                <c:pt idx="100843">
                  <c:v>1.2683699999999999E-2</c:v>
                </c:pt>
                <c:pt idx="100844">
                  <c:v>1.21342E-2</c:v>
                </c:pt>
                <c:pt idx="100845">
                  <c:v>1.1573099999999999E-2</c:v>
                </c:pt>
                <c:pt idx="100846">
                  <c:v>1.10008E-2</c:v>
                </c:pt>
                <c:pt idx="100847">
                  <c:v>1.0417900000000001E-2</c:v>
                </c:pt>
                <c:pt idx="100848" formatCode="0.00E+00">
                  <c:v>9.8249300000000008E-3</c:v>
                </c:pt>
                <c:pt idx="100849" formatCode="0.00E+00">
                  <c:v>9.2224899999999999E-3</c:v>
                </c:pt>
                <c:pt idx="100850" formatCode="0.00E+00">
                  <c:v>8.6111199999999999E-3</c:v>
                </c:pt>
                <c:pt idx="100851" formatCode="0.00E+00">
                  <c:v>7.9913799999999993E-3</c:v>
                </c:pt>
                <c:pt idx="100852" formatCode="0.00E+00">
                  <c:v>7.3638799999999997E-3</c:v>
                </c:pt>
                <c:pt idx="100853" formatCode="0.00E+00">
                  <c:v>6.7292000000000003E-3</c:v>
                </c:pt>
                <c:pt idx="100854" formatCode="0.00E+00">
                  <c:v>6.08794E-3</c:v>
                </c:pt>
                <c:pt idx="100855" formatCode="0.00E+00">
                  <c:v>5.4407199999999996E-3</c:v>
                </c:pt>
                <c:pt idx="100856" formatCode="0.00E+00">
                  <c:v>4.7881599999999996E-3</c:v>
                </c:pt>
                <c:pt idx="100857" formatCode="0.00E+00">
                  <c:v>4.13087E-3</c:v>
                </c:pt>
                <c:pt idx="100858" formatCode="0.00E+00">
                  <c:v>3.46949E-3</c:v>
                </c:pt>
                <c:pt idx="100859" formatCode="0.00E+00">
                  <c:v>2.8046400000000002E-3</c:v>
                </c:pt>
                <c:pt idx="100860" formatCode="0.00E+00">
                  <c:v>2.1369700000000002E-3</c:v>
                </c:pt>
                <c:pt idx="100861" formatCode="0.00E+00">
                  <c:v>1.4671199999999999E-3</c:v>
                </c:pt>
                <c:pt idx="100862" formatCode="0.00E+00">
                  <c:v>7.9573199999999995E-4</c:v>
                </c:pt>
                <c:pt idx="100863" formatCode="0.00E+00">
                  <c:v>1.2344499999999999E-4</c:v>
                </c:pt>
                <c:pt idx="100864" formatCode="0.00E+00">
                  <c:v>-5.4909299999999996E-4</c:v>
                </c:pt>
                <c:pt idx="100865" formatCode="0.00E+00">
                  <c:v>-1.22124E-3</c:v>
                </c:pt>
                <c:pt idx="100866" formatCode="0.00E+00">
                  <c:v>-1.89234E-3</c:v>
                </c:pt>
                <c:pt idx="100867" formatCode="0.00E+00">
                  <c:v>-2.5617600000000002E-3</c:v>
                </c:pt>
                <c:pt idx="100868" formatCode="0.00E+00">
                  <c:v>-3.2288600000000001E-3</c:v>
                </c:pt>
                <c:pt idx="100869" formatCode="0.00E+00">
                  <c:v>-3.8929899999999998E-3</c:v>
                </c:pt>
                <c:pt idx="100870" formatCode="0.00E+00">
                  <c:v>-4.5535300000000001E-3</c:v>
                </c:pt>
                <c:pt idx="100871" formatCode="0.00E+00">
                  <c:v>-5.2098400000000003E-3</c:v>
                </c:pt>
                <c:pt idx="100872" formatCode="0.00E+00">
                  <c:v>-5.8612899999999999E-3</c:v>
                </c:pt>
                <c:pt idx="100873" formatCode="0.00E+00">
                  <c:v>-6.5072799999999998E-3</c:v>
                </c:pt>
                <c:pt idx="100874" formatCode="0.00E+00">
                  <c:v>-7.1471800000000004E-3</c:v>
                </c:pt>
                <c:pt idx="100875" formatCode="0.00E+00">
                  <c:v>-7.7803999999999998E-3</c:v>
                </c:pt>
                <c:pt idx="100876" formatCode="0.00E+00">
                  <c:v>-8.4063200000000001E-3</c:v>
                </c:pt>
                <c:pt idx="100877" formatCode="0.00E+00">
                  <c:v>-9.0243700000000003E-3</c:v>
                </c:pt>
                <c:pt idx="100878" formatCode="0.00E+00">
                  <c:v>-9.6339700000000004E-3</c:v>
                </c:pt>
                <c:pt idx="100879">
                  <c:v>-1.0234500000000001E-2</c:v>
                </c:pt>
                <c:pt idx="100880">
                  <c:v>-1.08255E-2</c:v>
                </c:pt>
                <c:pt idx="100881">
                  <c:v>-1.1406400000000001E-2</c:v>
                </c:pt>
                <c:pt idx="100882">
                  <c:v>-1.19766E-2</c:v>
                </c:pt>
                <c:pt idx="100883">
                  <c:v>-1.2535599999999999E-2</c:v>
                </c:pt>
                <c:pt idx="100884">
                  <c:v>-1.30829E-2</c:v>
                </c:pt>
                <c:pt idx="100885">
                  <c:v>-1.3618E-2</c:v>
                </c:pt>
                <c:pt idx="100886">
                  <c:v>-1.4140399999999999E-2</c:v>
                </c:pt>
                <c:pt idx="100887">
                  <c:v>-1.46497E-2</c:v>
                </c:pt>
                <c:pt idx="100888">
                  <c:v>-1.51454E-2</c:v>
                </c:pt>
                <c:pt idx="100889">
                  <c:v>-1.5626999999999999E-2</c:v>
                </c:pt>
                <c:pt idx="100890">
                  <c:v>-1.6094199999999999E-2</c:v>
                </c:pt>
                <c:pt idx="100891">
                  <c:v>-1.6546600000000002E-2</c:v>
                </c:pt>
                <c:pt idx="100892">
                  <c:v>-1.6983700000000001E-2</c:v>
                </c:pt>
                <c:pt idx="100893">
                  <c:v>-1.74051E-2</c:v>
                </c:pt>
                <c:pt idx="100894">
                  <c:v>-1.7810599999999999E-2</c:v>
                </c:pt>
                <c:pt idx="100895">
                  <c:v>-1.8199799999999999E-2</c:v>
                </c:pt>
                <c:pt idx="100896">
                  <c:v>-1.8572399999999999E-2</c:v>
                </c:pt>
                <c:pt idx="100897">
                  <c:v>-1.89281E-2</c:v>
                </c:pt>
                <c:pt idx="100898">
                  <c:v>-1.9266499999999999E-2</c:v>
                </c:pt>
                <c:pt idx="100899">
                  <c:v>-1.9587500000000001E-2</c:v>
                </c:pt>
                <c:pt idx="100900">
                  <c:v>-1.98908E-2</c:v>
                </c:pt>
                <c:pt idx="100901">
                  <c:v>-2.0176199999999998E-2</c:v>
                </c:pt>
                <c:pt idx="100902">
                  <c:v>-2.04435E-2</c:v>
                </c:pt>
                <c:pt idx="100903">
                  <c:v>-2.0692499999999999E-2</c:v>
                </c:pt>
                <c:pt idx="100904">
                  <c:v>-2.0923000000000001E-2</c:v>
                </c:pt>
                <c:pt idx="100905">
                  <c:v>-2.1134900000000002E-2</c:v>
                </c:pt>
                <c:pt idx="100906">
                  <c:v>-2.1328E-2</c:v>
                </c:pt>
                <c:pt idx="100907">
                  <c:v>-2.1502400000000001E-2</c:v>
                </c:pt>
                <c:pt idx="100908">
                  <c:v>-2.1657800000000001E-2</c:v>
                </c:pt>
                <c:pt idx="100909">
                  <c:v>-2.1794299999999999E-2</c:v>
                </c:pt>
                <c:pt idx="100910">
                  <c:v>-2.1911699999999999E-2</c:v>
                </c:pt>
                <c:pt idx="100911">
                  <c:v>-2.2010100000000001E-2</c:v>
                </c:pt>
                <c:pt idx="100912">
                  <c:v>-2.2089500000000001E-2</c:v>
                </c:pt>
                <c:pt idx="100913">
                  <c:v>-2.2149800000000001E-2</c:v>
                </c:pt>
                <c:pt idx="100914">
                  <c:v>-2.2191200000000001E-2</c:v>
                </c:pt>
                <c:pt idx="100915">
                  <c:v>-2.22136E-2</c:v>
                </c:pt>
                <c:pt idx="100916">
                  <c:v>-2.2217199999999999E-2</c:v>
                </c:pt>
                <c:pt idx="100917">
                  <c:v>-2.2202E-2</c:v>
                </c:pt>
                <c:pt idx="100918">
                  <c:v>-2.21681E-2</c:v>
                </c:pt>
                <c:pt idx="100919">
                  <c:v>-2.2115800000000001E-2</c:v>
                </c:pt>
                <c:pt idx="100920">
                  <c:v>-2.2044999999999999E-2</c:v>
                </c:pt>
                <c:pt idx="100921">
                  <c:v>-2.1956099999999999E-2</c:v>
                </c:pt>
                <c:pt idx="100922">
                  <c:v>-2.18491E-2</c:v>
                </c:pt>
                <c:pt idx="100923">
                  <c:v>-2.1724299999999998E-2</c:v>
                </c:pt>
                <c:pt idx="100924">
                  <c:v>-2.1581900000000001E-2</c:v>
                </c:pt>
                <c:pt idx="100925">
                  <c:v>-2.1422099999999999E-2</c:v>
                </c:pt>
                <c:pt idx="100926">
                  <c:v>-2.1245199999999999E-2</c:v>
                </c:pt>
                <c:pt idx="100927">
                  <c:v>-2.1051400000000001E-2</c:v>
                </c:pt>
                <c:pt idx="100928">
                  <c:v>-2.0841100000000001E-2</c:v>
                </c:pt>
                <c:pt idx="100929">
                  <c:v>-2.0614400000000001E-2</c:v>
                </c:pt>
                <c:pt idx="100930">
                  <c:v>-2.0371799999999999E-2</c:v>
                </c:pt>
                <c:pt idx="100931">
                  <c:v>-2.0113499999999999E-2</c:v>
                </c:pt>
                <c:pt idx="100932">
                  <c:v>-1.9839800000000001E-2</c:v>
                </c:pt>
                <c:pt idx="100933">
                  <c:v>-1.9551200000000001E-2</c:v>
                </c:pt>
                <c:pt idx="100934">
                  <c:v>-1.9248000000000001E-2</c:v>
                </c:pt>
                <c:pt idx="100935">
                  <c:v>-1.89304E-2</c:v>
                </c:pt>
                <c:pt idx="100936">
                  <c:v>-1.85991E-2</c:v>
                </c:pt>
                <c:pt idx="100937">
                  <c:v>-1.8254200000000002E-2</c:v>
                </c:pt>
                <c:pt idx="100938">
                  <c:v>-1.7896200000000001E-2</c:v>
                </c:pt>
                <c:pt idx="100939">
                  <c:v>-1.7525599999999999E-2</c:v>
                </c:pt>
                <c:pt idx="100940">
                  <c:v>-1.7142600000000001E-2</c:v>
                </c:pt>
                <c:pt idx="100941">
                  <c:v>-1.67479E-2</c:v>
                </c:pt>
                <c:pt idx="100942">
                  <c:v>-1.6341700000000001E-2</c:v>
                </c:pt>
                <c:pt idx="100943">
                  <c:v>-1.5924600000000001E-2</c:v>
                </c:pt>
                <c:pt idx="100944">
                  <c:v>-1.5497E-2</c:v>
                </c:pt>
                <c:pt idx="100945">
                  <c:v>-1.50592E-2</c:v>
                </c:pt>
                <c:pt idx="100946">
                  <c:v>-1.4611900000000001E-2</c:v>
                </c:pt>
                <c:pt idx="100947">
                  <c:v>-1.41554E-2</c:v>
                </c:pt>
                <c:pt idx="100948">
                  <c:v>-1.3690300000000001E-2</c:v>
                </c:pt>
                <c:pt idx="100949">
                  <c:v>-1.32169E-2</c:v>
                </c:pt>
                <c:pt idx="100950">
                  <c:v>-1.2735700000000001E-2</c:v>
                </c:pt>
                <c:pt idx="100951">
                  <c:v>-1.2247299999999999E-2</c:v>
                </c:pt>
                <c:pt idx="100952">
                  <c:v>-1.17521E-2</c:v>
                </c:pt>
                <c:pt idx="100953">
                  <c:v>-1.12505E-2</c:v>
                </c:pt>
                <c:pt idx="100954">
                  <c:v>-1.07431E-2</c:v>
                </c:pt>
                <c:pt idx="100955">
                  <c:v>-1.0230400000000001E-2</c:v>
                </c:pt>
                <c:pt idx="100956" formatCode="0.00E+00">
                  <c:v>-9.7126799999999996E-3</c:v>
                </c:pt>
                <c:pt idx="100957" formatCode="0.00E+00">
                  <c:v>-9.1905700000000003E-3</c:v>
                </c:pt>
                <c:pt idx="100958" formatCode="0.00E+00">
                  <c:v>-8.6645000000000003E-3</c:v>
                </c:pt>
                <c:pt idx="100959" formatCode="0.00E+00">
                  <c:v>-8.1349400000000002E-3</c:v>
                </c:pt>
                <c:pt idx="100960" formatCode="0.00E+00">
                  <c:v>-7.6023599999999998E-3</c:v>
                </c:pt>
                <c:pt idx="100961" formatCode="0.00E+00">
                  <c:v>-7.06721E-3</c:v>
                </c:pt>
                <c:pt idx="100962" formatCode="0.00E+00">
                  <c:v>-6.5299700000000004E-3</c:v>
                </c:pt>
                <c:pt idx="100963" formatCode="0.00E+00">
                  <c:v>-5.9910800000000002E-3</c:v>
                </c:pt>
                <c:pt idx="100964" formatCode="0.00E+00">
                  <c:v>-5.4509900000000002E-3</c:v>
                </c:pt>
                <c:pt idx="100965" formatCode="0.00E+00">
                  <c:v>-4.9101500000000003E-3</c:v>
                </c:pt>
                <c:pt idx="100966" formatCode="0.00E+00">
                  <c:v>-4.3690100000000004E-3</c:v>
                </c:pt>
                <c:pt idx="100967" formatCode="0.00E+00">
                  <c:v>-3.8279899999999999E-3</c:v>
                </c:pt>
                <c:pt idx="100968" formatCode="0.00E+00">
                  <c:v>-3.2875199999999999E-3</c:v>
                </c:pt>
                <c:pt idx="100969" formatCode="0.00E+00">
                  <c:v>-2.7480199999999999E-3</c:v>
                </c:pt>
                <c:pt idx="100970" formatCode="0.00E+00">
                  <c:v>-2.2099099999999998E-3</c:v>
                </c:pt>
                <c:pt idx="100971" formatCode="0.00E+00">
                  <c:v>-1.67359E-3</c:v>
                </c:pt>
                <c:pt idx="100972" formatCode="0.00E+00">
                  <c:v>-1.1394700000000001E-3</c:v>
                </c:pt>
                <c:pt idx="100973" formatCode="0.00E+00">
                  <c:v>-6.0792300000000001E-4</c:v>
                </c:pt>
                <c:pt idx="100974" formatCode="0.00E+00">
                  <c:v>-7.9343400000000003E-5</c:v>
                </c:pt>
                <c:pt idx="100975" formatCode="0.00E+00">
                  <c:v>4.4589800000000002E-4</c:v>
                </c:pt>
                <c:pt idx="100976" formatCode="0.00E+00">
                  <c:v>9.6743600000000001E-4</c:v>
                </c:pt>
                <c:pt idx="100977" formatCode="0.00E+00">
                  <c:v>1.4849100000000001E-3</c:v>
                </c:pt>
                <c:pt idx="100978" formatCode="0.00E+00">
                  <c:v>1.9979899999999998E-3</c:v>
                </c:pt>
                <c:pt idx="100979" formatCode="0.00E+00">
                  <c:v>2.5063199999999998E-3</c:v>
                </c:pt>
                <c:pt idx="100980" formatCode="0.00E+00">
                  <c:v>3.00958E-3</c:v>
                </c:pt>
                <c:pt idx="100981" formatCode="0.00E+00">
                  <c:v>3.5074500000000001E-3</c:v>
                </c:pt>
                <c:pt idx="100982" formatCode="0.00E+00">
                  <c:v>3.9996199999999997E-3</c:v>
                </c:pt>
                <c:pt idx="100983" formatCode="0.00E+00">
                  <c:v>4.4857999999999999E-3</c:v>
                </c:pt>
                <c:pt idx="100984" formatCode="0.00E+00">
                  <c:v>4.9657E-3</c:v>
                </c:pt>
                <c:pt idx="100985" formatCode="0.00E+00">
                  <c:v>5.43904E-3</c:v>
                </c:pt>
                <c:pt idx="100986" formatCode="0.00E+00">
                  <c:v>5.9055499999999999E-3</c:v>
                </c:pt>
                <c:pt idx="100987" formatCode="0.00E+00">
                  <c:v>6.3649900000000001E-3</c:v>
                </c:pt>
                <c:pt idx="100988" formatCode="0.00E+00">
                  <c:v>6.8170899999999996E-3</c:v>
                </c:pt>
                <c:pt idx="100989" formatCode="0.00E+00">
                  <c:v>7.2616299999999998E-3</c:v>
                </c:pt>
                <c:pt idx="100990" formatCode="0.00E+00">
                  <c:v>7.6983800000000003E-3</c:v>
                </c:pt>
                <c:pt idx="100991" formatCode="0.00E+00">
                  <c:v>8.1271299999999998E-3</c:v>
                </c:pt>
                <c:pt idx="100992" formatCode="0.00E+00">
                  <c:v>8.5476600000000003E-3</c:v>
                </c:pt>
                <c:pt idx="100993" formatCode="0.00E+00">
                  <c:v>8.9598000000000004E-3</c:v>
                </c:pt>
                <c:pt idx="100994" formatCode="0.00E+00">
                  <c:v>9.3633399999999995E-3</c:v>
                </c:pt>
                <c:pt idx="100995" formatCode="0.00E+00">
                  <c:v>9.7581300000000003E-3</c:v>
                </c:pt>
                <c:pt idx="100996">
                  <c:v>1.0144E-2</c:v>
                </c:pt>
                <c:pt idx="100997">
                  <c:v>1.05208E-2</c:v>
                </c:pt>
                <c:pt idx="100998">
                  <c:v>1.08883E-2</c:v>
                </c:pt>
                <c:pt idx="100999">
                  <c:v>1.12465E-2</c:v>
                </c:pt>
                <c:pt idx="101000">
                  <c:v>1.15952E-2</c:v>
                </c:pt>
                <c:pt idx="101001">
                  <c:v>1.19344E-2</c:v>
                </c:pt>
                <c:pt idx="101002">
                  <c:v>1.22638E-2</c:v>
                </c:pt>
                <c:pt idx="101003">
                  <c:v>1.25834E-2</c:v>
                </c:pt>
                <c:pt idx="101004">
                  <c:v>1.2893099999999999E-2</c:v>
                </c:pt>
                <c:pt idx="101005">
                  <c:v>1.31929E-2</c:v>
                </c:pt>
                <c:pt idx="101006">
                  <c:v>1.3482600000000001E-2</c:v>
                </c:pt>
                <c:pt idx="101007">
                  <c:v>1.37622E-2</c:v>
                </c:pt>
                <c:pt idx="101008">
                  <c:v>1.40316E-2</c:v>
                </c:pt>
                <c:pt idx="101009">
                  <c:v>1.42909E-2</c:v>
                </c:pt>
                <c:pt idx="101010">
                  <c:v>1.45399E-2</c:v>
                </c:pt>
                <c:pt idx="101011">
                  <c:v>1.4778599999999999E-2</c:v>
                </c:pt>
                <c:pt idx="101012">
                  <c:v>1.5007E-2</c:v>
                </c:pt>
                <c:pt idx="101013">
                  <c:v>1.52251E-2</c:v>
                </c:pt>
                <c:pt idx="101014">
                  <c:v>1.54328E-2</c:v>
                </c:pt>
                <c:pt idx="101015">
                  <c:v>1.56303E-2</c:v>
                </c:pt>
                <c:pt idx="101016">
                  <c:v>1.5817299999999999E-2</c:v>
                </c:pt>
                <c:pt idx="101017">
                  <c:v>1.5994000000000001E-2</c:v>
                </c:pt>
                <c:pt idx="101018">
                  <c:v>1.6160399999999998E-2</c:v>
                </c:pt>
                <c:pt idx="101019">
                  <c:v>1.6316500000000001E-2</c:v>
                </c:pt>
                <c:pt idx="101020">
                  <c:v>1.6462299999999999E-2</c:v>
                </c:pt>
                <c:pt idx="101021">
                  <c:v>1.6597799999999999E-2</c:v>
                </c:pt>
                <c:pt idx="101022">
                  <c:v>1.6723100000000001E-2</c:v>
                </c:pt>
                <c:pt idx="101023">
                  <c:v>1.6838200000000001E-2</c:v>
                </c:pt>
                <c:pt idx="101024">
                  <c:v>1.6943099999999999E-2</c:v>
                </c:pt>
                <c:pt idx="101025">
                  <c:v>1.7037900000000002E-2</c:v>
                </c:pt>
                <c:pt idx="101026">
                  <c:v>1.7122700000000001E-2</c:v>
                </c:pt>
                <c:pt idx="101027">
                  <c:v>1.7197400000000002E-2</c:v>
                </c:pt>
                <c:pt idx="101028">
                  <c:v>1.7262099999999999E-2</c:v>
                </c:pt>
                <c:pt idx="101029">
                  <c:v>1.73168E-2</c:v>
                </c:pt>
                <c:pt idx="101030">
                  <c:v>1.7361700000000001E-2</c:v>
                </c:pt>
                <c:pt idx="101031">
                  <c:v>1.73968E-2</c:v>
                </c:pt>
                <c:pt idx="101032">
                  <c:v>1.7422199999999999E-2</c:v>
                </c:pt>
                <c:pt idx="101033">
                  <c:v>1.74378E-2</c:v>
                </c:pt>
                <c:pt idx="101034">
                  <c:v>1.7443799999999999E-2</c:v>
                </c:pt>
                <c:pt idx="101035">
                  <c:v>1.7440299999999999E-2</c:v>
                </c:pt>
                <c:pt idx="101036">
                  <c:v>1.74272E-2</c:v>
                </c:pt>
                <c:pt idx="101037">
                  <c:v>1.7404800000000002E-2</c:v>
                </c:pt>
                <c:pt idx="101038">
                  <c:v>1.73729E-2</c:v>
                </c:pt>
                <c:pt idx="101039">
                  <c:v>1.7331800000000001E-2</c:v>
                </c:pt>
                <c:pt idx="101040">
                  <c:v>1.7281399999999999E-2</c:v>
                </c:pt>
                <c:pt idx="101041">
                  <c:v>1.7221899999999998E-2</c:v>
                </c:pt>
                <c:pt idx="101042">
                  <c:v>1.71533E-2</c:v>
                </c:pt>
                <c:pt idx="101043">
                  <c:v>1.70756E-2</c:v>
                </c:pt>
                <c:pt idx="101044">
                  <c:v>1.69891E-2</c:v>
                </c:pt>
                <c:pt idx="101045">
                  <c:v>1.6893600000000002E-2</c:v>
                </c:pt>
                <c:pt idx="101046">
                  <c:v>1.6789399999999999E-2</c:v>
                </c:pt>
                <c:pt idx="101047">
                  <c:v>1.6676400000000001E-2</c:v>
                </c:pt>
                <c:pt idx="101048">
                  <c:v>1.6554699999999999E-2</c:v>
                </c:pt>
                <c:pt idx="101049">
                  <c:v>1.6424500000000002E-2</c:v>
                </c:pt>
                <c:pt idx="101050">
                  <c:v>1.62857E-2</c:v>
                </c:pt>
                <c:pt idx="101051">
                  <c:v>1.61385E-2</c:v>
                </c:pt>
                <c:pt idx="101052">
                  <c:v>1.5982900000000001E-2</c:v>
                </c:pt>
                <c:pt idx="101053">
                  <c:v>1.5819E-2</c:v>
                </c:pt>
                <c:pt idx="101054">
                  <c:v>1.5646899999999998E-2</c:v>
                </c:pt>
                <c:pt idx="101055">
                  <c:v>1.54666E-2</c:v>
                </c:pt>
                <c:pt idx="101056">
                  <c:v>1.52782E-2</c:v>
                </c:pt>
                <c:pt idx="101057">
                  <c:v>1.50817E-2</c:v>
                </c:pt>
                <c:pt idx="101058">
                  <c:v>1.48773E-2</c:v>
                </c:pt>
                <c:pt idx="101059">
                  <c:v>1.46651E-2</c:v>
                </c:pt>
                <c:pt idx="101060">
                  <c:v>1.4445E-2</c:v>
                </c:pt>
                <c:pt idx="101061">
                  <c:v>1.42171E-2</c:v>
                </c:pt>
                <c:pt idx="101062">
                  <c:v>1.39816E-2</c:v>
                </c:pt>
                <c:pt idx="101063">
                  <c:v>1.3738500000000001E-2</c:v>
                </c:pt>
                <c:pt idx="101064">
                  <c:v>1.3487900000000001E-2</c:v>
                </c:pt>
                <c:pt idx="101065">
                  <c:v>1.32298E-2</c:v>
                </c:pt>
                <c:pt idx="101066">
                  <c:v>1.2964399999999999E-2</c:v>
                </c:pt>
                <c:pt idx="101067">
                  <c:v>1.2691600000000001E-2</c:v>
                </c:pt>
                <c:pt idx="101068">
                  <c:v>1.2411699999999999E-2</c:v>
                </c:pt>
                <c:pt idx="101069">
                  <c:v>1.2124599999999999E-2</c:v>
                </c:pt>
                <c:pt idx="101070">
                  <c:v>1.18304E-2</c:v>
                </c:pt>
                <c:pt idx="101071">
                  <c:v>1.1529299999999999E-2</c:v>
                </c:pt>
                <c:pt idx="101072">
                  <c:v>1.12213E-2</c:v>
                </c:pt>
                <c:pt idx="101073">
                  <c:v>1.09064E-2</c:v>
                </c:pt>
                <c:pt idx="101074">
                  <c:v>1.05849E-2</c:v>
                </c:pt>
                <c:pt idx="101075">
                  <c:v>1.02568E-2</c:v>
                </c:pt>
                <c:pt idx="101076" formatCode="0.00E+00">
                  <c:v>9.9221199999999996E-3</c:v>
                </c:pt>
                <c:pt idx="101077" formatCode="0.00E+00">
                  <c:v>9.5810400000000007E-3</c:v>
                </c:pt>
                <c:pt idx="101078" formatCode="0.00E+00">
                  <c:v>9.2336399999999996E-3</c:v>
                </c:pt>
                <c:pt idx="101079" formatCode="0.00E+00">
                  <c:v>8.8800200000000006E-3</c:v>
                </c:pt>
                <c:pt idx="101080" formatCode="0.00E+00">
                  <c:v>8.5202999999999997E-3</c:v>
                </c:pt>
                <c:pt idx="101081" formatCode="0.00E+00">
                  <c:v>8.1545899999999998E-3</c:v>
                </c:pt>
                <c:pt idx="101082" formatCode="0.00E+00">
                  <c:v>7.78299E-3</c:v>
                </c:pt>
                <c:pt idx="101083" formatCode="0.00E+00">
                  <c:v>7.4056499999999997E-3</c:v>
                </c:pt>
                <c:pt idx="101084" formatCode="0.00E+00">
                  <c:v>7.02267E-3</c:v>
                </c:pt>
                <c:pt idx="101085" formatCode="0.00E+00">
                  <c:v>6.6341899999999999E-3</c:v>
                </c:pt>
                <c:pt idx="101086" formatCode="0.00E+00">
                  <c:v>6.2403500000000004E-3</c:v>
                </c:pt>
                <c:pt idx="101087" formatCode="0.00E+00">
                  <c:v>5.84127E-3</c:v>
                </c:pt>
                <c:pt idx="101088" formatCode="0.00E+00">
                  <c:v>5.4371200000000001E-3</c:v>
                </c:pt>
                <c:pt idx="101089" formatCode="0.00E+00">
                  <c:v>5.0280300000000002E-3</c:v>
                </c:pt>
                <c:pt idx="101090" formatCode="0.00E+00">
                  <c:v>4.61416E-3</c:v>
                </c:pt>
                <c:pt idx="101091" formatCode="0.00E+00">
                  <c:v>4.1956700000000003E-3</c:v>
                </c:pt>
                <c:pt idx="101092" formatCode="0.00E+00">
                  <c:v>3.7727300000000002E-3</c:v>
                </c:pt>
                <c:pt idx="101093" formatCode="0.00E+00">
                  <c:v>3.3455099999999999E-3</c:v>
                </c:pt>
                <c:pt idx="101094" formatCode="0.00E+00">
                  <c:v>2.9141900000000001E-3</c:v>
                </c:pt>
                <c:pt idx="101095" formatCode="0.00E+00">
                  <c:v>2.4789500000000002E-3</c:v>
                </c:pt>
                <c:pt idx="101096" formatCode="0.00E+00">
                  <c:v>2.0399799999999998E-3</c:v>
                </c:pt>
                <c:pt idx="101097" formatCode="0.00E+00">
                  <c:v>1.5974699999999999E-3</c:v>
                </c:pt>
                <c:pt idx="101098" formatCode="0.00E+00">
                  <c:v>1.1516300000000001E-3</c:v>
                </c:pt>
                <c:pt idx="101099" formatCode="0.00E+00">
                  <c:v>7.0267599999999995E-4</c:v>
                </c:pt>
                <c:pt idx="101100" formatCode="0.00E+00">
                  <c:v>2.5081099999999998E-4</c:v>
                </c:pt>
                <c:pt idx="101101" formatCode="0.00E+00">
                  <c:v>-2.0373799999999999E-4</c:v>
                </c:pt>
                <c:pt idx="101102" formatCode="0.00E+00">
                  <c:v>-6.60744E-4</c:v>
                </c:pt>
                <c:pt idx="101103" formatCode="0.00E+00">
                  <c:v>-1.1199700000000001E-3</c:v>
                </c:pt>
                <c:pt idx="101104" formatCode="0.00E+00">
                  <c:v>-1.58118E-3</c:v>
                </c:pt>
                <c:pt idx="101105" formatCode="0.00E+00">
                  <c:v>-2.04412E-3</c:v>
                </c:pt>
                <c:pt idx="101106" formatCode="0.00E+00">
                  <c:v>-2.5085300000000001E-3</c:v>
                </c:pt>
                <c:pt idx="101107" formatCode="0.00E+00">
                  <c:v>-2.9741699999999999E-3</c:v>
                </c:pt>
                <c:pt idx="101108" formatCode="0.00E+00">
                  <c:v>-3.4407499999999998E-3</c:v>
                </c:pt>
                <c:pt idx="101109" formatCode="0.00E+00">
                  <c:v>-3.908E-3</c:v>
                </c:pt>
                <c:pt idx="101110" formatCode="0.00E+00">
                  <c:v>-4.37565E-3</c:v>
                </c:pt>
                <c:pt idx="101111" formatCode="0.00E+00">
                  <c:v>-4.8434100000000002E-3</c:v>
                </c:pt>
                <c:pt idx="101112" formatCode="0.00E+00">
                  <c:v>-5.3109799999999999E-3</c:v>
                </c:pt>
                <c:pt idx="101113" formatCode="0.00E+00">
                  <c:v>-5.7780599999999998E-3</c:v>
                </c:pt>
                <c:pt idx="101114" formatCode="0.00E+00">
                  <c:v>-6.24436E-3</c:v>
                </c:pt>
                <c:pt idx="101115" formatCode="0.00E+00">
                  <c:v>-6.7095599999999998E-3</c:v>
                </c:pt>
                <c:pt idx="101116" formatCode="0.00E+00">
                  <c:v>-7.1733500000000002E-3</c:v>
                </c:pt>
                <c:pt idx="101117" formatCode="0.00E+00">
                  <c:v>-7.6353899999999997E-3</c:v>
                </c:pt>
                <c:pt idx="101118" formatCode="0.00E+00">
                  <c:v>-8.0953799999999992E-3</c:v>
                </c:pt>
                <c:pt idx="101119" formatCode="0.00E+00">
                  <c:v>-8.55297E-3</c:v>
                </c:pt>
                <c:pt idx="101120" formatCode="0.00E+00">
                  <c:v>-9.0078299999999997E-3</c:v>
                </c:pt>
                <c:pt idx="101121" formatCode="0.00E+00">
                  <c:v>-9.4596200000000002E-3</c:v>
                </c:pt>
                <c:pt idx="101122" formatCode="0.00E+00">
                  <c:v>-9.9080000000000001E-3</c:v>
                </c:pt>
                <c:pt idx="101123">
                  <c:v>-1.03526E-2</c:v>
                </c:pt>
                <c:pt idx="101124">
                  <c:v>-1.07931E-2</c:v>
                </c:pt>
                <c:pt idx="101125">
                  <c:v>-1.1229100000000001E-2</c:v>
                </c:pt>
                <c:pt idx="101126">
                  <c:v>-1.16603E-2</c:v>
                </c:pt>
                <c:pt idx="101127">
                  <c:v>-1.2086299999999999E-2</c:v>
                </c:pt>
                <c:pt idx="101128">
                  <c:v>-1.25068E-2</c:v>
                </c:pt>
                <c:pt idx="101129">
                  <c:v>-1.29213E-2</c:v>
                </c:pt>
                <c:pt idx="101130">
                  <c:v>-1.3329499999999999E-2</c:v>
                </c:pt>
                <c:pt idx="101131">
                  <c:v>-1.37311E-2</c:v>
                </c:pt>
                <c:pt idx="101132">
                  <c:v>-1.41257E-2</c:v>
                </c:pt>
                <c:pt idx="101133">
                  <c:v>-1.45129E-2</c:v>
                </c:pt>
                <c:pt idx="101134">
                  <c:v>-1.4892300000000001E-2</c:v>
                </c:pt>
                <c:pt idx="101135">
                  <c:v>-1.5263499999999999E-2</c:v>
                </c:pt>
                <c:pt idx="101136">
                  <c:v>-1.5626299999999999E-2</c:v>
                </c:pt>
                <c:pt idx="101137">
                  <c:v>-1.59802E-2</c:v>
                </c:pt>
                <c:pt idx="101138">
                  <c:v>-1.63249E-2</c:v>
                </c:pt>
                <c:pt idx="101139">
                  <c:v>-1.6660000000000001E-2</c:v>
                </c:pt>
                <c:pt idx="101140">
                  <c:v>-1.69851E-2</c:v>
                </c:pt>
                <c:pt idx="101141">
                  <c:v>-1.72999E-2</c:v>
                </c:pt>
                <c:pt idx="101142">
                  <c:v>-1.7604100000000001E-2</c:v>
                </c:pt>
                <c:pt idx="101143">
                  <c:v>-1.7897199999999999E-2</c:v>
                </c:pt>
                <c:pt idx="101144">
                  <c:v>-1.8179000000000001E-2</c:v>
                </c:pt>
                <c:pt idx="101145">
                  <c:v>-1.84491E-2</c:v>
                </c:pt>
                <c:pt idx="101146">
                  <c:v>-1.8707100000000001E-2</c:v>
                </c:pt>
                <c:pt idx="101147">
                  <c:v>-1.8952799999999999E-2</c:v>
                </c:pt>
                <c:pt idx="101148">
                  <c:v>-1.9185899999999999E-2</c:v>
                </c:pt>
                <c:pt idx="101149">
                  <c:v>-1.94059E-2</c:v>
                </c:pt>
                <c:pt idx="101150">
                  <c:v>-1.9612600000000001E-2</c:v>
                </c:pt>
                <c:pt idx="101151">
                  <c:v>-1.9805799999999998E-2</c:v>
                </c:pt>
                <c:pt idx="101152">
                  <c:v>-1.9984999999999999E-2</c:v>
                </c:pt>
                <c:pt idx="101153">
                  <c:v>-2.0150100000000001E-2</c:v>
                </c:pt>
                <c:pt idx="101154">
                  <c:v>-2.0300800000000001E-2</c:v>
                </c:pt>
                <c:pt idx="101155">
                  <c:v>-2.0436800000000001E-2</c:v>
                </c:pt>
                <c:pt idx="101156">
                  <c:v>-2.0557800000000001E-2</c:v>
                </c:pt>
                <c:pt idx="101157">
                  <c:v>-2.0663600000000001E-2</c:v>
                </c:pt>
                <c:pt idx="101158">
                  <c:v>-2.0754100000000001E-2</c:v>
                </c:pt>
                <c:pt idx="101159">
                  <c:v>-2.0828900000000001E-2</c:v>
                </c:pt>
                <c:pt idx="101160">
                  <c:v>-2.0887800000000002E-2</c:v>
                </c:pt>
                <c:pt idx="101161">
                  <c:v>-2.0930799999999999E-2</c:v>
                </c:pt>
                <c:pt idx="101162">
                  <c:v>-2.09575E-2</c:v>
                </c:pt>
                <c:pt idx="101163">
                  <c:v>-2.0967900000000001E-2</c:v>
                </c:pt>
                <c:pt idx="101164">
                  <c:v>-2.0961799999999999E-2</c:v>
                </c:pt>
                <c:pt idx="101165">
                  <c:v>-2.0938999999999999E-2</c:v>
                </c:pt>
                <c:pt idx="101166">
                  <c:v>-2.0899500000000001E-2</c:v>
                </c:pt>
                <c:pt idx="101167">
                  <c:v>-2.0843E-2</c:v>
                </c:pt>
                <c:pt idx="101168">
                  <c:v>-2.0769699999999999E-2</c:v>
                </c:pt>
                <c:pt idx="101169">
                  <c:v>-2.0679199999999998E-2</c:v>
                </c:pt>
                <c:pt idx="101170">
                  <c:v>-2.0571699999999998E-2</c:v>
                </c:pt>
                <c:pt idx="101171">
                  <c:v>-2.0447E-2</c:v>
                </c:pt>
                <c:pt idx="101172">
                  <c:v>-2.03051E-2</c:v>
                </c:pt>
                <c:pt idx="101173">
                  <c:v>-2.0146000000000001E-2</c:v>
                </c:pt>
                <c:pt idx="101174">
                  <c:v>-1.9969799999999999E-2</c:v>
                </c:pt>
                <c:pt idx="101175">
                  <c:v>-1.97764E-2</c:v>
                </c:pt>
                <c:pt idx="101176">
                  <c:v>-1.9565900000000001E-2</c:v>
                </c:pt>
                <c:pt idx="101177">
                  <c:v>-1.9338399999999999E-2</c:v>
                </c:pt>
                <c:pt idx="101178">
                  <c:v>-1.9093800000000001E-2</c:v>
                </c:pt>
                <c:pt idx="101179">
                  <c:v>-1.8832399999999999E-2</c:v>
                </c:pt>
                <c:pt idx="101180">
                  <c:v>-1.85542E-2</c:v>
                </c:pt>
                <c:pt idx="101181">
                  <c:v>-1.8259299999999999E-2</c:v>
                </c:pt>
                <c:pt idx="101182">
                  <c:v>-1.7947999999999999E-2</c:v>
                </c:pt>
                <c:pt idx="101183">
                  <c:v>-1.7620299999999998E-2</c:v>
                </c:pt>
                <c:pt idx="101184">
                  <c:v>-1.72765E-2</c:v>
                </c:pt>
                <c:pt idx="101185">
                  <c:v>-1.69167E-2</c:v>
                </c:pt>
                <c:pt idx="101186">
                  <c:v>-1.65411E-2</c:v>
                </c:pt>
                <c:pt idx="101187">
                  <c:v>-1.6150100000000001E-2</c:v>
                </c:pt>
                <c:pt idx="101188">
                  <c:v>-1.5743900000000002E-2</c:v>
                </c:pt>
                <c:pt idx="101189">
                  <c:v>-1.53226E-2</c:v>
                </c:pt>
                <c:pt idx="101190">
                  <c:v>-1.4886699999999999E-2</c:v>
                </c:pt>
                <c:pt idx="101191">
                  <c:v>-1.44364E-2</c:v>
                </c:pt>
                <c:pt idx="101192">
                  <c:v>-1.3972099999999999E-2</c:v>
                </c:pt>
                <c:pt idx="101193">
                  <c:v>-1.3494000000000001E-2</c:v>
                </c:pt>
                <c:pt idx="101194">
                  <c:v>-1.30026E-2</c:v>
                </c:pt>
                <c:pt idx="101195">
                  <c:v>-1.2498199999999999E-2</c:v>
                </c:pt>
                <c:pt idx="101196">
                  <c:v>-1.1981199999999999E-2</c:v>
                </c:pt>
                <c:pt idx="101197">
                  <c:v>-1.1452E-2</c:v>
                </c:pt>
                <c:pt idx="101198">
                  <c:v>-1.0911000000000001E-2</c:v>
                </c:pt>
                <c:pt idx="101199">
                  <c:v>-1.03587E-2</c:v>
                </c:pt>
                <c:pt idx="101200" formatCode="0.00E+00">
                  <c:v>-9.7955200000000003E-3</c:v>
                </c:pt>
                <c:pt idx="101201" formatCode="0.00E+00">
                  <c:v>-9.2218999999999999E-3</c:v>
                </c:pt>
                <c:pt idx="101202" formatCode="0.00E+00">
                  <c:v>-8.6383199999999997E-3</c:v>
                </c:pt>
                <c:pt idx="101203" formatCode="0.00E+00">
                  <c:v>-8.0452800000000001E-3</c:v>
                </c:pt>
                <c:pt idx="101204" formatCode="0.00E+00">
                  <c:v>-7.44329E-3</c:v>
                </c:pt>
                <c:pt idx="101205" formatCode="0.00E+00">
                  <c:v>-6.8328499999999997E-3</c:v>
                </c:pt>
                <c:pt idx="101206" formatCode="0.00E+00">
                  <c:v>-6.2144899999999996E-3</c:v>
                </c:pt>
                <c:pt idx="101207" formatCode="0.00E+00">
                  <c:v>-5.5887599999999999E-3</c:v>
                </c:pt>
                <c:pt idx="101208" formatCode="0.00E+00">
                  <c:v>-4.9562E-3</c:v>
                </c:pt>
                <c:pt idx="101209" formatCode="0.00E+00">
                  <c:v>-4.31738E-3</c:v>
                </c:pt>
                <c:pt idx="101210" formatCode="0.00E+00">
                  <c:v>-3.6728500000000001E-3</c:v>
                </c:pt>
                <c:pt idx="101211" formatCode="0.00E+00">
                  <c:v>-3.0232000000000002E-3</c:v>
                </c:pt>
                <c:pt idx="101212" formatCode="0.00E+00">
                  <c:v>-2.36901E-3</c:v>
                </c:pt>
                <c:pt idx="101213" formatCode="0.00E+00">
                  <c:v>-1.7108799999999999E-3</c:v>
                </c:pt>
                <c:pt idx="101214" formatCode="0.00E+00">
                  <c:v>-1.04941E-3</c:v>
                </c:pt>
                <c:pt idx="101215" formatCode="0.00E+00">
                  <c:v>-3.8520299999999998E-4</c:v>
                </c:pt>
                <c:pt idx="101216" formatCode="0.00E+00">
                  <c:v>2.8112299999999998E-4</c:v>
                </c:pt>
                <c:pt idx="101217" formatCode="0.00E+00">
                  <c:v>9.4895000000000005E-4</c:v>
                </c:pt>
                <c:pt idx="101218" formatCode="0.00E+00">
                  <c:v>1.6176599999999999E-3</c:v>
                </c:pt>
                <c:pt idx="101219" formatCode="0.00E+00">
                  <c:v>2.2866200000000001E-3</c:v>
                </c:pt>
                <c:pt idx="101220" formatCode="0.00E+00">
                  <c:v>2.9551999999999998E-3</c:v>
                </c:pt>
                <c:pt idx="101221" formatCode="0.00E+00">
                  <c:v>3.6227799999999999E-3</c:v>
                </c:pt>
                <c:pt idx="101222" formatCode="0.00E+00">
                  <c:v>4.2887100000000003E-3</c:v>
                </c:pt>
                <c:pt idx="101223" formatCode="0.00E+00">
                  <c:v>4.9523700000000002E-3</c:v>
                </c:pt>
                <c:pt idx="101224" formatCode="0.00E+00">
                  <c:v>5.6131100000000001E-3</c:v>
                </c:pt>
                <c:pt idx="101225" formatCode="0.00E+00">
                  <c:v>6.2703200000000002E-3</c:v>
                </c:pt>
                <c:pt idx="101226" formatCode="0.00E+00">
                  <c:v>6.92334E-3</c:v>
                </c:pt>
                <c:pt idx="101227" formatCode="0.00E+00">
                  <c:v>7.5715599999999997E-3</c:v>
                </c:pt>
                <c:pt idx="101228" formatCode="0.00E+00">
                  <c:v>8.2143400000000005E-3</c:v>
                </c:pt>
                <c:pt idx="101229" formatCode="0.00E+00">
                  <c:v>8.8510700000000008E-3</c:v>
                </c:pt>
                <c:pt idx="101230" formatCode="0.00E+00">
                  <c:v>9.4811099999999992E-3</c:v>
                </c:pt>
                <c:pt idx="101231">
                  <c:v>1.0103900000000001E-2</c:v>
                </c:pt>
                <c:pt idx="101232">
                  <c:v>1.0718699999999999E-2</c:v>
                </c:pt>
                <c:pt idx="101233">
                  <c:v>1.1325099999999999E-2</c:v>
                </c:pt>
                <c:pt idx="101234">
                  <c:v>1.19223E-2</c:v>
                </c:pt>
                <c:pt idx="101235">
                  <c:v>1.2509899999999999E-2</c:v>
                </c:pt>
                <c:pt idx="101236">
                  <c:v>1.30872E-2</c:v>
                </c:pt>
                <c:pt idx="101237">
                  <c:v>1.36536E-2</c:v>
                </c:pt>
                <c:pt idx="101238">
                  <c:v>1.4208699999999999E-2</c:v>
                </c:pt>
                <c:pt idx="101239">
                  <c:v>1.4751800000000001E-2</c:v>
                </c:pt>
                <c:pt idx="101240">
                  <c:v>1.52824E-2</c:v>
                </c:pt>
                <c:pt idx="101241">
                  <c:v>1.5800000000000002E-2</c:v>
                </c:pt>
                <c:pt idx="101242">
                  <c:v>1.6304099999999998E-2</c:v>
                </c:pt>
                <c:pt idx="101243">
                  <c:v>1.6794199999999999E-2</c:v>
                </c:pt>
                <c:pt idx="101244">
                  <c:v>1.7269799999999998E-2</c:v>
                </c:pt>
                <c:pt idx="101245">
                  <c:v>1.77304E-2</c:v>
                </c:pt>
                <c:pt idx="101246">
                  <c:v>1.81756E-2</c:v>
                </c:pt>
                <c:pt idx="101247">
                  <c:v>1.8604900000000001E-2</c:v>
                </c:pt>
                <c:pt idx="101248">
                  <c:v>1.9017900000000001E-2</c:v>
                </c:pt>
                <c:pt idx="101249">
                  <c:v>1.94142E-2</c:v>
                </c:pt>
                <c:pt idx="101250">
                  <c:v>1.97933E-2</c:v>
                </c:pt>
                <c:pt idx="101251">
                  <c:v>2.0155099999999999E-2</c:v>
                </c:pt>
                <c:pt idx="101252">
                  <c:v>2.04989E-2</c:v>
                </c:pt>
                <c:pt idx="101253">
                  <c:v>2.0824700000000002E-2</c:v>
                </c:pt>
                <c:pt idx="101254">
                  <c:v>2.1131899999999999E-2</c:v>
                </c:pt>
                <c:pt idx="101255">
                  <c:v>2.1420399999999999E-2</c:v>
                </c:pt>
                <c:pt idx="101256">
                  <c:v>2.1689799999999999E-2</c:v>
                </c:pt>
                <c:pt idx="101257">
                  <c:v>2.1939799999999999E-2</c:v>
                </c:pt>
                <c:pt idx="101258">
                  <c:v>2.21704E-2</c:v>
                </c:pt>
                <c:pt idx="101259">
                  <c:v>2.2381100000000001E-2</c:v>
                </c:pt>
                <c:pt idx="101260">
                  <c:v>2.2571899999999999E-2</c:v>
                </c:pt>
                <c:pt idx="101261">
                  <c:v>2.2742499999999999E-2</c:v>
                </c:pt>
                <c:pt idx="101262">
                  <c:v>2.2892800000000001E-2</c:v>
                </c:pt>
                <c:pt idx="101263">
                  <c:v>2.3022600000000001E-2</c:v>
                </c:pt>
                <c:pt idx="101264">
                  <c:v>2.31319E-2</c:v>
                </c:pt>
                <c:pt idx="101265">
                  <c:v>2.3220600000000001E-2</c:v>
                </c:pt>
                <c:pt idx="101266">
                  <c:v>2.32886E-2</c:v>
                </c:pt>
                <c:pt idx="101267">
                  <c:v>2.33358E-2</c:v>
                </c:pt>
                <c:pt idx="101268">
                  <c:v>2.33622E-2</c:v>
                </c:pt>
                <c:pt idx="101269">
                  <c:v>2.3367800000000001E-2</c:v>
                </c:pt>
                <c:pt idx="101270">
                  <c:v>2.3352600000000001E-2</c:v>
                </c:pt>
                <c:pt idx="101271">
                  <c:v>2.3316699999999999E-2</c:v>
                </c:pt>
                <c:pt idx="101272">
                  <c:v>2.3260200000000002E-2</c:v>
                </c:pt>
                <c:pt idx="101273">
                  <c:v>2.3183100000000002E-2</c:v>
                </c:pt>
                <c:pt idx="101274">
                  <c:v>2.3085399999999999E-2</c:v>
                </c:pt>
                <c:pt idx="101275">
                  <c:v>2.2967499999999998E-2</c:v>
                </c:pt>
                <c:pt idx="101276">
                  <c:v>2.28293E-2</c:v>
                </c:pt>
                <c:pt idx="101277">
                  <c:v>2.26711E-2</c:v>
                </c:pt>
                <c:pt idx="101278">
                  <c:v>2.2492999999999999E-2</c:v>
                </c:pt>
                <c:pt idx="101279">
                  <c:v>2.22954E-2</c:v>
                </c:pt>
                <c:pt idx="101280">
                  <c:v>2.2078299999999999E-2</c:v>
                </c:pt>
                <c:pt idx="101281">
                  <c:v>2.1842E-2</c:v>
                </c:pt>
                <c:pt idx="101282">
                  <c:v>2.1586899999999999E-2</c:v>
                </c:pt>
                <c:pt idx="101283">
                  <c:v>2.1313200000000001E-2</c:v>
                </c:pt>
                <c:pt idx="101284">
                  <c:v>2.10212E-2</c:v>
                </c:pt>
                <c:pt idx="101285">
                  <c:v>2.0711199999999999E-2</c:v>
                </c:pt>
                <c:pt idx="101286">
                  <c:v>2.0383600000000002E-2</c:v>
                </c:pt>
                <c:pt idx="101287">
                  <c:v>2.0038799999999999E-2</c:v>
                </c:pt>
                <c:pt idx="101288">
                  <c:v>1.9677099999999999E-2</c:v>
                </c:pt>
                <c:pt idx="101289">
                  <c:v>1.9298900000000001E-2</c:v>
                </c:pt>
                <c:pt idx="101290">
                  <c:v>1.8904600000000001E-2</c:v>
                </c:pt>
                <c:pt idx="101291">
                  <c:v>1.8494699999999999E-2</c:v>
                </c:pt>
                <c:pt idx="101292">
                  <c:v>1.8069600000000002E-2</c:v>
                </c:pt>
                <c:pt idx="101293">
                  <c:v>1.7629700000000002E-2</c:v>
                </c:pt>
                <c:pt idx="101294">
                  <c:v>1.7175599999999999E-2</c:v>
                </c:pt>
                <c:pt idx="101295">
                  <c:v>1.6707699999999999E-2</c:v>
                </c:pt>
                <c:pt idx="101296">
                  <c:v>1.6226500000000001E-2</c:v>
                </c:pt>
                <c:pt idx="101297">
                  <c:v>1.57325E-2</c:v>
                </c:pt>
                <c:pt idx="101298">
                  <c:v>1.52262E-2</c:v>
                </c:pt>
                <c:pt idx="101299">
                  <c:v>1.4708199999999999E-2</c:v>
                </c:pt>
                <c:pt idx="101300">
                  <c:v>1.4179000000000001E-2</c:v>
                </c:pt>
                <c:pt idx="101301">
                  <c:v>1.3639099999999999E-2</c:v>
                </c:pt>
                <c:pt idx="101302">
                  <c:v>1.30892E-2</c:v>
                </c:pt>
                <c:pt idx="101303">
                  <c:v>1.25297E-2</c:v>
                </c:pt>
                <c:pt idx="101304">
                  <c:v>1.1961299999999999E-2</c:v>
                </c:pt>
                <c:pt idx="101305">
                  <c:v>1.1384500000000001E-2</c:v>
                </c:pt>
                <c:pt idx="101306">
                  <c:v>1.07998E-2</c:v>
                </c:pt>
                <c:pt idx="101307">
                  <c:v>1.0208E-2</c:v>
                </c:pt>
                <c:pt idx="101308" formatCode="0.00E+00">
                  <c:v>9.6096199999999993E-3</c:v>
                </c:pt>
                <c:pt idx="101309" formatCode="0.00E+00">
                  <c:v>9.0051999999999997E-3</c:v>
                </c:pt>
                <c:pt idx="101310" formatCode="0.00E+00">
                  <c:v>8.3953599999999993E-3</c:v>
                </c:pt>
                <c:pt idx="101311" formatCode="0.00E+00">
                  <c:v>7.7807199999999997E-3</c:v>
                </c:pt>
                <c:pt idx="101312" formatCode="0.00E+00">
                  <c:v>7.1618799999999998E-3</c:v>
                </c:pt>
                <c:pt idx="101313" formatCode="0.00E+00">
                  <c:v>6.5394499999999996E-3</c:v>
                </c:pt>
                <c:pt idx="101314" formatCode="0.00E+00">
                  <c:v>5.9140199999999999E-3</c:v>
                </c:pt>
                <c:pt idx="101315" formatCode="0.00E+00">
                  <c:v>5.2862100000000004E-3</c:v>
                </c:pt>
                <c:pt idx="101316" formatCode="0.00E+00">
                  <c:v>4.6566200000000002E-3</c:v>
                </c:pt>
                <c:pt idx="101317" formatCode="0.00E+00">
                  <c:v>4.0258400000000001E-3</c:v>
                </c:pt>
                <c:pt idx="101318" formatCode="0.00E+00">
                  <c:v>3.39449E-3</c:v>
                </c:pt>
                <c:pt idx="101319" formatCode="0.00E+00">
                  <c:v>2.7631499999999998E-3</c:v>
                </c:pt>
                <c:pt idx="101320" formatCode="0.00E+00">
                  <c:v>2.1324099999999999E-3</c:v>
                </c:pt>
                <c:pt idx="101321" formatCode="0.00E+00">
                  <c:v>1.50286E-3</c:v>
                </c:pt>
                <c:pt idx="101322" formatCode="0.00E+00">
                  <c:v>8.7508499999999995E-4</c:v>
                </c:pt>
                <c:pt idx="101323" formatCode="0.00E+00">
                  <c:v>2.4965600000000001E-4</c:v>
                </c:pt>
                <c:pt idx="101324" formatCode="0.00E+00">
                  <c:v>-3.72858E-4</c:v>
                </c:pt>
                <c:pt idx="101325" formatCode="0.00E+00">
                  <c:v>-9.9189599999999992E-4</c:v>
                </c:pt>
                <c:pt idx="101326" formatCode="0.00E+00">
                  <c:v>-1.6069000000000001E-3</c:v>
                </c:pt>
                <c:pt idx="101327" formatCode="0.00E+00">
                  <c:v>-2.2173399999999999E-3</c:v>
                </c:pt>
                <c:pt idx="101328" formatCode="0.00E+00">
                  <c:v>-2.8226599999999998E-3</c:v>
                </c:pt>
                <c:pt idx="101329" formatCode="0.00E+00">
                  <c:v>-3.4223499999999998E-3</c:v>
                </c:pt>
                <c:pt idx="101330" formatCode="0.00E+00">
                  <c:v>-4.0158900000000003E-3</c:v>
                </c:pt>
                <c:pt idx="101331" formatCode="0.00E+00">
                  <c:v>-4.6027799999999999E-3</c:v>
                </c:pt>
                <c:pt idx="101332" formatCode="0.00E+00">
                  <c:v>-5.1825100000000004E-3</c:v>
                </c:pt>
                <c:pt idx="101333" formatCode="0.00E+00">
                  <c:v>-5.7546000000000003E-3</c:v>
                </c:pt>
                <c:pt idx="101334" formatCode="0.00E+00">
                  <c:v>-6.3185999999999997E-3</c:v>
                </c:pt>
                <c:pt idx="101335" formatCode="0.00E+00">
                  <c:v>-6.8740299999999997E-3</c:v>
                </c:pt>
                <c:pt idx="101336" formatCode="0.00E+00">
                  <c:v>-7.4204500000000003E-3</c:v>
                </c:pt>
                <c:pt idx="101337" formatCode="0.00E+00">
                  <c:v>-7.9574399999999997E-3</c:v>
                </c:pt>
                <c:pt idx="101338" formatCode="0.00E+00">
                  <c:v>-8.4845700000000003E-3</c:v>
                </c:pt>
                <c:pt idx="101339" formatCode="0.00E+00">
                  <c:v>-9.0014399999999994E-3</c:v>
                </c:pt>
                <c:pt idx="101340" formatCode="0.00E+00">
                  <c:v>-9.5076599999999994E-3</c:v>
                </c:pt>
                <c:pt idx="101341">
                  <c:v>-1.0002799999999999E-2</c:v>
                </c:pt>
                <c:pt idx="101342">
                  <c:v>-1.04867E-2</c:v>
                </c:pt>
                <c:pt idx="101343">
                  <c:v>-1.09587E-2</c:v>
                </c:pt>
                <c:pt idx="101344">
                  <c:v>-1.14188E-2</c:v>
                </c:pt>
                <c:pt idx="101345">
                  <c:v>-1.1866399999999999E-2</c:v>
                </c:pt>
                <c:pt idx="101346">
                  <c:v>-1.2301400000000001E-2</c:v>
                </c:pt>
                <c:pt idx="101347">
                  <c:v>-1.2723399999999999E-2</c:v>
                </c:pt>
                <c:pt idx="101348">
                  <c:v>-1.31322E-2</c:v>
                </c:pt>
                <c:pt idx="101349">
                  <c:v>-1.35275E-2</c:v>
                </c:pt>
                <c:pt idx="101350">
                  <c:v>-1.39092E-2</c:v>
                </c:pt>
                <c:pt idx="101351">
                  <c:v>-1.42769E-2</c:v>
                </c:pt>
                <c:pt idx="101352">
                  <c:v>-1.4630499999999999E-2</c:v>
                </c:pt>
                <c:pt idx="101353">
                  <c:v>-1.49698E-2</c:v>
                </c:pt>
                <c:pt idx="101354">
                  <c:v>-1.52947E-2</c:v>
                </c:pt>
                <c:pt idx="101355">
                  <c:v>-1.56049E-2</c:v>
                </c:pt>
                <c:pt idx="101356">
                  <c:v>-1.5900399999999999E-2</c:v>
                </c:pt>
                <c:pt idx="101357">
                  <c:v>-1.61811E-2</c:v>
                </c:pt>
                <c:pt idx="101358">
                  <c:v>-1.6446700000000002E-2</c:v>
                </c:pt>
                <c:pt idx="101359">
                  <c:v>-1.6697300000000002E-2</c:v>
                </c:pt>
                <c:pt idx="101360">
                  <c:v>-1.6932800000000001E-2</c:v>
                </c:pt>
                <c:pt idx="101361">
                  <c:v>-1.71532E-2</c:v>
                </c:pt>
                <c:pt idx="101362">
                  <c:v>-1.73583E-2</c:v>
                </c:pt>
                <c:pt idx="101363">
                  <c:v>-1.75482E-2</c:v>
                </c:pt>
                <c:pt idx="101364">
                  <c:v>-1.77229E-2</c:v>
                </c:pt>
                <c:pt idx="101365">
                  <c:v>-1.78823E-2</c:v>
                </c:pt>
                <c:pt idx="101366">
                  <c:v>-1.80266E-2</c:v>
                </c:pt>
                <c:pt idx="101367">
                  <c:v>-1.81557E-2</c:v>
                </c:pt>
                <c:pt idx="101368">
                  <c:v>-1.82697E-2</c:v>
                </c:pt>
                <c:pt idx="101369">
                  <c:v>-1.8368700000000002E-2</c:v>
                </c:pt>
                <c:pt idx="101370">
                  <c:v>-1.8452699999999999E-2</c:v>
                </c:pt>
                <c:pt idx="101371">
                  <c:v>-1.8521900000000001E-2</c:v>
                </c:pt>
                <c:pt idx="101372">
                  <c:v>-1.85764E-2</c:v>
                </c:pt>
                <c:pt idx="101373">
                  <c:v>-1.8616199999999999E-2</c:v>
                </c:pt>
                <c:pt idx="101374">
                  <c:v>-1.8641499999999998E-2</c:v>
                </c:pt>
                <c:pt idx="101375">
                  <c:v>-1.8652499999999999E-2</c:v>
                </c:pt>
                <c:pt idx="101376">
                  <c:v>-1.8649300000000001E-2</c:v>
                </c:pt>
                <c:pt idx="101377">
                  <c:v>-1.8632099999999999E-2</c:v>
                </c:pt>
                <c:pt idx="101378">
                  <c:v>-1.8601099999999999E-2</c:v>
                </c:pt>
                <c:pt idx="101379">
                  <c:v>-1.8556400000000001E-2</c:v>
                </c:pt>
                <c:pt idx="101380">
                  <c:v>-1.8498299999999999E-2</c:v>
                </c:pt>
                <c:pt idx="101381">
                  <c:v>-1.84269E-2</c:v>
                </c:pt>
                <c:pt idx="101382">
                  <c:v>-1.8342600000000001E-2</c:v>
                </c:pt>
                <c:pt idx="101383">
                  <c:v>-1.8245399999999998E-2</c:v>
                </c:pt>
                <c:pt idx="101384">
                  <c:v>-1.8135700000000001E-2</c:v>
                </c:pt>
                <c:pt idx="101385">
                  <c:v>-1.8013700000000001E-2</c:v>
                </c:pt>
                <c:pt idx="101386">
                  <c:v>-1.7879699999999998E-2</c:v>
                </c:pt>
                <c:pt idx="101387">
                  <c:v>-1.77339E-2</c:v>
                </c:pt>
                <c:pt idx="101388">
                  <c:v>-1.7576499999999998E-2</c:v>
                </c:pt>
                <c:pt idx="101389">
                  <c:v>-1.74079E-2</c:v>
                </c:pt>
                <c:pt idx="101390">
                  <c:v>-1.7228299999999998E-2</c:v>
                </c:pt>
                <c:pt idx="101391">
                  <c:v>-1.7038000000000001E-2</c:v>
                </c:pt>
                <c:pt idx="101392">
                  <c:v>-1.6837299999999999E-2</c:v>
                </c:pt>
                <c:pt idx="101393">
                  <c:v>-1.6626499999999999E-2</c:v>
                </c:pt>
                <c:pt idx="101394">
                  <c:v>-1.6405900000000001E-2</c:v>
                </c:pt>
                <c:pt idx="101395">
                  <c:v>-1.6175700000000001E-2</c:v>
                </c:pt>
                <c:pt idx="101396">
                  <c:v>-1.59363E-2</c:v>
                </c:pt>
                <c:pt idx="101397">
                  <c:v>-1.5688000000000001E-2</c:v>
                </c:pt>
                <c:pt idx="101398">
                  <c:v>-1.5431E-2</c:v>
                </c:pt>
                <c:pt idx="101399">
                  <c:v>-1.51658E-2</c:v>
                </c:pt>
                <c:pt idx="101400">
                  <c:v>-1.4892499999999999E-2</c:v>
                </c:pt>
                <c:pt idx="101401">
                  <c:v>-1.4611499999999999E-2</c:v>
                </c:pt>
                <c:pt idx="101402">
                  <c:v>-1.4323199999999999E-2</c:v>
                </c:pt>
                <c:pt idx="101403">
                  <c:v>-1.4027700000000001E-2</c:v>
                </c:pt>
                <c:pt idx="101404">
                  <c:v>-1.37255E-2</c:v>
                </c:pt>
                <c:pt idx="101405">
                  <c:v>-1.34168E-2</c:v>
                </c:pt>
                <c:pt idx="101406">
                  <c:v>-1.31019E-2</c:v>
                </c:pt>
                <c:pt idx="101407">
                  <c:v>-1.27812E-2</c:v>
                </c:pt>
                <c:pt idx="101408">
                  <c:v>-1.24548E-2</c:v>
                </c:pt>
                <c:pt idx="101409">
                  <c:v>-1.21233E-2</c:v>
                </c:pt>
                <c:pt idx="101410">
                  <c:v>-1.1786700000000001E-2</c:v>
                </c:pt>
                <c:pt idx="101411">
                  <c:v>-1.1445500000000001E-2</c:v>
                </c:pt>
                <c:pt idx="101412">
                  <c:v>-1.1099899999999999E-2</c:v>
                </c:pt>
                <c:pt idx="101413">
                  <c:v>-1.07502E-2</c:v>
                </c:pt>
                <c:pt idx="101414">
                  <c:v>-1.0396600000000001E-2</c:v>
                </c:pt>
                <c:pt idx="101415">
                  <c:v>-1.0039599999999999E-2</c:v>
                </c:pt>
                <c:pt idx="101416" formatCode="0.00E+00">
                  <c:v>-9.6792500000000004E-3</c:v>
                </c:pt>
                <c:pt idx="101417" formatCode="0.00E+00">
                  <c:v>-9.3159200000000001E-3</c:v>
                </c:pt>
                <c:pt idx="101418" formatCode="0.00E+00">
                  <c:v>-8.9498700000000004E-3</c:v>
                </c:pt>
                <c:pt idx="101419" formatCode="0.00E+00">
                  <c:v>-8.5813399999999998E-3</c:v>
                </c:pt>
                <c:pt idx="101420" formatCode="0.00E+00">
                  <c:v>-8.2106100000000001E-3</c:v>
                </c:pt>
                <c:pt idx="101421" formatCode="0.00E+00">
                  <c:v>-7.83791E-3</c:v>
                </c:pt>
                <c:pt idx="101422" formatCode="0.00E+00">
                  <c:v>-7.4634999999999996E-3</c:v>
                </c:pt>
                <c:pt idx="101423" formatCode="0.00E+00">
                  <c:v>-7.0876000000000003E-3</c:v>
                </c:pt>
                <c:pt idx="101424" formatCode="0.00E+00">
                  <c:v>-6.7104699999999996E-3</c:v>
                </c:pt>
                <c:pt idx="101425" formatCode="0.00E+00">
                  <c:v>-6.3323199999999998E-3</c:v>
                </c:pt>
                <c:pt idx="101426" formatCode="0.00E+00">
                  <c:v>-5.9533800000000003E-3</c:v>
                </c:pt>
                <c:pt idx="101427" formatCode="0.00E+00">
                  <c:v>-5.5738699999999999E-3</c:v>
                </c:pt>
                <c:pt idx="101428" formatCode="0.00E+00">
                  <c:v>-5.1939899999999999E-3</c:v>
                </c:pt>
                <c:pt idx="101429" formatCode="0.00E+00">
                  <c:v>-4.8139599999999999E-3</c:v>
                </c:pt>
                <c:pt idx="101430" formatCode="0.00E+00">
                  <c:v>-4.4339699999999998E-3</c:v>
                </c:pt>
                <c:pt idx="101431" formatCode="0.00E+00">
                  <c:v>-4.0542099999999999E-3</c:v>
                </c:pt>
                <c:pt idx="101432" formatCode="0.00E+00">
                  <c:v>-3.6748800000000002E-3</c:v>
                </c:pt>
                <c:pt idx="101433" formatCode="0.00E+00">
                  <c:v>-3.2961599999999998E-3</c:v>
                </c:pt>
                <c:pt idx="101434" formatCode="0.00E+00">
                  <c:v>-2.9182100000000001E-3</c:v>
                </c:pt>
                <c:pt idx="101435" formatCode="0.00E+00">
                  <c:v>-2.5412199999999999E-3</c:v>
                </c:pt>
                <c:pt idx="101436" formatCode="0.00E+00">
                  <c:v>-2.1653499999999999E-3</c:v>
                </c:pt>
                <c:pt idx="101437" formatCode="0.00E+00">
                  <c:v>-1.79076E-3</c:v>
                </c:pt>
                <c:pt idx="101438" formatCode="0.00E+00">
                  <c:v>-1.4176E-3</c:v>
                </c:pt>
                <c:pt idx="101439" formatCode="0.00E+00">
                  <c:v>-1.0460199999999999E-3</c:v>
                </c:pt>
                <c:pt idx="101440" formatCode="0.00E+00">
                  <c:v>-6.7615600000000002E-4</c:v>
                </c:pt>
                <c:pt idx="101441" formatCode="0.00E+00">
                  <c:v>-3.0815600000000002E-4</c:v>
                </c:pt>
                <c:pt idx="101442" formatCode="0.00E+00">
                  <c:v>5.7849500000000002E-5</c:v>
                </c:pt>
                <c:pt idx="101443" formatCode="0.00E+00">
                  <c:v>4.21734E-4</c:v>
                </c:pt>
                <c:pt idx="101444" formatCode="0.00E+00">
                  <c:v>7.8337299999999997E-4</c:v>
                </c:pt>
                <c:pt idx="101445" formatCode="0.00E+00">
                  <c:v>1.14265E-3</c:v>
                </c:pt>
                <c:pt idx="101446" formatCode="0.00E+00">
                  <c:v>1.49945E-3</c:v>
                </c:pt>
                <c:pt idx="101447" formatCode="0.00E+00">
                  <c:v>1.85366E-3</c:v>
                </c:pt>
                <c:pt idx="101448" formatCode="0.00E+00">
                  <c:v>2.2051800000000002E-3</c:v>
                </c:pt>
                <c:pt idx="101449" formatCode="0.00E+00">
                  <c:v>2.5539E-3</c:v>
                </c:pt>
                <c:pt idx="101450" formatCode="0.00E+00">
                  <c:v>2.8997200000000002E-3</c:v>
                </c:pt>
                <c:pt idx="101451" formatCode="0.00E+00">
                  <c:v>3.2425599999999998E-3</c:v>
                </c:pt>
                <c:pt idx="101452" formatCode="0.00E+00">
                  <c:v>3.58231E-3</c:v>
                </c:pt>
                <c:pt idx="101453" formatCode="0.00E+00">
                  <c:v>3.9189000000000003E-3</c:v>
                </c:pt>
                <c:pt idx="101454" formatCode="0.00E+00">
                  <c:v>4.2522300000000001E-3</c:v>
                </c:pt>
                <c:pt idx="101455" formatCode="0.00E+00">
                  <c:v>4.5822199999999997E-3</c:v>
                </c:pt>
                <c:pt idx="101456" formatCode="0.00E+00">
                  <c:v>4.9087899999999997E-3</c:v>
                </c:pt>
                <c:pt idx="101457" formatCode="0.00E+00">
                  <c:v>5.2318599999999996E-3</c:v>
                </c:pt>
                <c:pt idx="101458" formatCode="0.00E+00">
                  <c:v>5.55136E-3</c:v>
                </c:pt>
                <c:pt idx="101459" formatCode="0.00E+00">
                  <c:v>5.8672000000000004E-3</c:v>
                </c:pt>
                <c:pt idx="101460" formatCode="0.00E+00">
                  <c:v>6.1793300000000002E-3</c:v>
                </c:pt>
                <c:pt idx="101461" formatCode="0.00E+00">
                  <c:v>6.4876500000000002E-3</c:v>
                </c:pt>
                <c:pt idx="101462" formatCode="0.00E+00">
                  <c:v>6.7921099999999996E-3</c:v>
                </c:pt>
                <c:pt idx="101463" formatCode="0.00E+00">
                  <c:v>7.0926299999999999E-3</c:v>
                </c:pt>
                <c:pt idx="101464" formatCode="0.00E+00">
                  <c:v>7.3891399999999998E-3</c:v>
                </c:pt>
                <c:pt idx="101465" formatCode="0.00E+00">
                  <c:v>7.6815800000000004E-3</c:v>
                </c:pt>
                <c:pt idx="101466" formatCode="0.00E+00">
                  <c:v>7.9698700000000004E-3</c:v>
                </c:pt>
                <c:pt idx="101467" formatCode="0.00E+00">
                  <c:v>8.2539499999999995E-3</c:v>
                </c:pt>
                <c:pt idx="101468" formatCode="0.00E+00">
                  <c:v>8.5337399999999997E-3</c:v>
                </c:pt>
                <c:pt idx="101469" formatCode="0.00E+00">
                  <c:v>8.8091899999999997E-3</c:v>
                </c:pt>
                <c:pt idx="101470" formatCode="0.00E+00">
                  <c:v>9.08021E-3</c:v>
                </c:pt>
                <c:pt idx="101471" formatCode="0.00E+00">
                  <c:v>9.3467399999999992E-3</c:v>
                </c:pt>
                <c:pt idx="101472" formatCode="0.00E+00">
                  <c:v>9.6086999999999995E-3</c:v>
                </c:pt>
                <c:pt idx="101473" formatCode="0.00E+00">
                  <c:v>9.8660299999999996E-3</c:v>
                </c:pt>
                <c:pt idx="101474">
                  <c:v>1.01187E-2</c:v>
                </c:pt>
                <c:pt idx="101475">
                  <c:v>1.0366500000000001E-2</c:v>
                </c:pt>
                <c:pt idx="101476">
                  <c:v>1.0609499999999999E-2</c:v>
                </c:pt>
                <c:pt idx="101477">
                  <c:v>1.08475E-2</c:v>
                </c:pt>
                <c:pt idx="101478">
                  <c:v>1.10805E-2</c:v>
                </c:pt>
                <c:pt idx="101479">
                  <c:v>1.1308500000000001E-2</c:v>
                </c:pt>
                <c:pt idx="101480">
                  <c:v>1.15312E-2</c:v>
                </c:pt>
                <c:pt idx="101481">
                  <c:v>1.1748700000000001E-2</c:v>
                </c:pt>
                <c:pt idx="101482">
                  <c:v>1.1960800000000001E-2</c:v>
                </c:pt>
                <c:pt idx="101483">
                  <c:v>1.2167499999999999E-2</c:v>
                </c:pt>
                <c:pt idx="101484">
                  <c:v>1.23687E-2</c:v>
                </c:pt>
                <c:pt idx="101485">
                  <c:v>1.2564199999999999E-2</c:v>
                </c:pt>
                <c:pt idx="101486">
                  <c:v>1.2754100000000001E-2</c:v>
                </c:pt>
                <c:pt idx="101487">
                  <c:v>1.2938099999999999E-2</c:v>
                </c:pt>
                <c:pt idx="101488">
                  <c:v>1.31162E-2</c:v>
                </c:pt>
                <c:pt idx="101489">
                  <c:v>1.3288299999999999E-2</c:v>
                </c:pt>
                <c:pt idx="101490">
                  <c:v>1.3454300000000001E-2</c:v>
                </c:pt>
                <c:pt idx="101491">
                  <c:v>1.3613999999999999E-2</c:v>
                </c:pt>
                <c:pt idx="101492">
                  <c:v>1.37675E-2</c:v>
                </c:pt>
                <c:pt idx="101493">
                  <c:v>1.39145E-2</c:v>
                </c:pt>
                <c:pt idx="101494">
                  <c:v>1.40549E-2</c:v>
                </c:pt>
                <c:pt idx="101495">
                  <c:v>1.41887E-2</c:v>
                </c:pt>
                <c:pt idx="101496">
                  <c:v>1.43158E-2</c:v>
                </c:pt>
                <c:pt idx="101497">
                  <c:v>1.44359E-2</c:v>
                </c:pt>
                <c:pt idx="101498">
                  <c:v>1.4549100000000001E-2</c:v>
                </c:pt>
                <c:pt idx="101499">
                  <c:v>1.4655100000000001E-2</c:v>
                </c:pt>
                <c:pt idx="101500">
                  <c:v>1.47539E-2</c:v>
                </c:pt>
                <c:pt idx="101501">
                  <c:v>1.48454E-2</c:v>
                </c:pt>
                <c:pt idx="101502">
                  <c:v>1.4929400000000001E-2</c:v>
                </c:pt>
                <c:pt idx="101503">
                  <c:v>1.50058E-2</c:v>
                </c:pt>
                <c:pt idx="101504">
                  <c:v>1.5074499999999999E-2</c:v>
                </c:pt>
                <c:pt idx="101505">
                  <c:v>1.5135300000000001E-2</c:v>
                </c:pt>
                <c:pt idx="101506">
                  <c:v>1.5188200000000001E-2</c:v>
                </c:pt>
                <c:pt idx="101507">
                  <c:v>1.5233099999999999E-2</c:v>
                </c:pt>
                <c:pt idx="101508">
                  <c:v>1.5269700000000001E-2</c:v>
                </c:pt>
                <c:pt idx="101509">
                  <c:v>1.52981E-2</c:v>
                </c:pt>
                <c:pt idx="101510">
                  <c:v>1.5318E-2</c:v>
                </c:pt>
                <c:pt idx="101511">
                  <c:v>1.5329499999999999E-2</c:v>
                </c:pt>
                <c:pt idx="101512">
                  <c:v>1.5332200000000001E-2</c:v>
                </c:pt>
                <c:pt idx="101513">
                  <c:v>1.5326299999999999E-2</c:v>
                </c:pt>
                <c:pt idx="101514">
                  <c:v>1.5311399999999999E-2</c:v>
                </c:pt>
                <c:pt idx="101515">
                  <c:v>1.52876E-2</c:v>
                </c:pt>
                <c:pt idx="101516">
                  <c:v>1.5254800000000001E-2</c:v>
                </c:pt>
                <c:pt idx="101517">
                  <c:v>1.5212699999999999E-2</c:v>
                </c:pt>
                <c:pt idx="101518">
                  <c:v>1.51614E-2</c:v>
                </c:pt>
                <c:pt idx="101519">
                  <c:v>1.5100799999999999E-2</c:v>
                </c:pt>
                <c:pt idx="101520">
                  <c:v>1.5030699999999999E-2</c:v>
                </c:pt>
                <c:pt idx="101521">
                  <c:v>1.49511E-2</c:v>
                </c:pt>
                <c:pt idx="101522">
                  <c:v>1.48618E-2</c:v>
                </c:pt>
                <c:pt idx="101523">
                  <c:v>1.4763E-2</c:v>
                </c:pt>
                <c:pt idx="101524">
                  <c:v>1.46543E-2</c:v>
                </c:pt>
                <c:pt idx="101525">
                  <c:v>1.4535899999999999E-2</c:v>
                </c:pt>
                <c:pt idx="101526">
                  <c:v>1.44076E-2</c:v>
                </c:pt>
                <c:pt idx="101527">
                  <c:v>1.42694E-2</c:v>
                </c:pt>
                <c:pt idx="101528">
                  <c:v>1.41213E-2</c:v>
                </c:pt>
                <c:pt idx="101529">
                  <c:v>1.3963100000000001E-2</c:v>
                </c:pt>
                <c:pt idx="101530">
                  <c:v>1.3795E-2</c:v>
                </c:pt>
                <c:pt idx="101531">
                  <c:v>1.36168E-2</c:v>
                </c:pt>
                <c:pt idx="101532">
                  <c:v>1.3428499999999999E-2</c:v>
                </c:pt>
                <c:pt idx="101533">
                  <c:v>1.32303E-2</c:v>
                </c:pt>
                <c:pt idx="101534">
                  <c:v>1.3021899999999999E-2</c:v>
                </c:pt>
                <c:pt idx="101535">
                  <c:v>1.2803500000000001E-2</c:v>
                </c:pt>
                <c:pt idx="101536">
                  <c:v>1.2575100000000001E-2</c:v>
                </c:pt>
                <c:pt idx="101537">
                  <c:v>1.2336700000000001E-2</c:v>
                </c:pt>
                <c:pt idx="101538">
                  <c:v>1.2088399999999999E-2</c:v>
                </c:pt>
                <c:pt idx="101539">
                  <c:v>1.18301E-2</c:v>
                </c:pt>
                <c:pt idx="101540">
                  <c:v>1.1561999999999999E-2</c:v>
                </c:pt>
                <c:pt idx="101541">
                  <c:v>1.12841E-2</c:v>
                </c:pt>
                <c:pt idx="101542">
                  <c:v>1.0996499999999999E-2</c:v>
                </c:pt>
                <c:pt idx="101543">
                  <c:v>1.06993E-2</c:v>
                </c:pt>
                <c:pt idx="101544">
                  <c:v>1.03926E-2</c:v>
                </c:pt>
                <c:pt idx="101545">
                  <c:v>1.00765E-2</c:v>
                </c:pt>
                <c:pt idx="101546" formatCode="0.00E+00">
                  <c:v>9.7510800000000005E-3</c:v>
                </c:pt>
                <c:pt idx="101547" formatCode="0.00E+00">
                  <c:v>9.4165099999999995E-3</c:v>
                </c:pt>
                <c:pt idx="101548" formatCode="0.00E+00">
                  <c:v>9.0729199999999999E-3</c:v>
                </c:pt>
                <c:pt idx="101549" formatCode="0.00E+00">
                  <c:v>8.7204699999999993E-3</c:v>
                </c:pt>
                <c:pt idx="101550" formatCode="0.00E+00">
                  <c:v>8.35931E-3</c:v>
                </c:pt>
                <c:pt idx="101551" formatCode="0.00E+00">
                  <c:v>7.9896299999999993E-3</c:v>
                </c:pt>
                <c:pt idx="101552" formatCode="0.00E+00">
                  <c:v>7.6115999999999996E-3</c:v>
                </c:pt>
                <c:pt idx="101553" formatCode="0.00E+00">
                  <c:v>7.2254199999999998E-3</c:v>
                </c:pt>
                <c:pt idx="101554" formatCode="0.00E+00">
                  <c:v>6.8313000000000002E-3</c:v>
                </c:pt>
                <c:pt idx="101555" formatCode="0.00E+00">
                  <c:v>6.4294499999999997E-3</c:v>
                </c:pt>
                <c:pt idx="101556" formatCode="0.00E+00">
                  <c:v>6.0201100000000004E-3</c:v>
                </c:pt>
                <c:pt idx="101557" formatCode="0.00E+00">
                  <c:v>5.6035199999999999E-3</c:v>
                </c:pt>
                <c:pt idx="101558" formatCode="0.00E+00">
                  <c:v>5.1799200000000002E-3</c:v>
                </c:pt>
                <c:pt idx="101559" formatCode="0.00E+00">
                  <c:v>4.7495799999999998E-3</c:v>
                </c:pt>
                <c:pt idx="101560" formatCode="0.00E+00">
                  <c:v>4.3127699999999996E-3</c:v>
                </c:pt>
                <c:pt idx="101561" formatCode="0.00E+00">
                  <c:v>3.8697699999999998E-3</c:v>
                </c:pt>
                <c:pt idx="101562" formatCode="0.00E+00">
                  <c:v>3.4208699999999999E-3</c:v>
                </c:pt>
                <c:pt idx="101563" formatCode="0.00E+00">
                  <c:v>2.9663799999999998E-3</c:v>
                </c:pt>
                <c:pt idx="101564" formatCode="0.00E+00">
                  <c:v>2.5066200000000002E-3</c:v>
                </c:pt>
                <c:pt idx="101565" formatCode="0.00E+00">
                  <c:v>2.0418900000000002E-3</c:v>
                </c:pt>
                <c:pt idx="101566" formatCode="0.00E+00">
                  <c:v>1.57255E-3</c:v>
                </c:pt>
                <c:pt idx="101567" formatCode="0.00E+00">
                  <c:v>1.09892E-3</c:v>
                </c:pt>
                <c:pt idx="101568" formatCode="0.00E+00">
                  <c:v>6.2136799999999996E-4</c:v>
                </c:pt>
                <c:pt idx="101569" formatCode="0.00E+00">
                  <c:v>1.4024299999999999E-4</c:v>
                </c:pt>
                <c:pt idx="101570" formatCode="0.00E+00">
                  <c:v>-3.4408399999999998E-4</c:v>
                </c:pt>
                <c:pt idx="101571" formatCode="0.00E+00">
                  <c:v>-8.3123599999999995E-4</c:v>
                </c:pt>
                <c:pt idx="101572" formatCode="0.00E+00">
                  <c:v>-1.3208300000000001E-3</c:v>
                </c:pt>
                <c:pt idx="101573" formatCode="0.00E+00">
                  <c:v>-1.8124700000000001E-3</c:v>
                </c:pt>
                <c:pt idx="101574" formatCode="0.00E+00">
                  <c:v>-2.30576E-3</c:v>
                </c:pt>
                <c:pt idx="101575" formatCode="0.00E+00">
                  <c:v>-2.80029E-3</c:v>
                </c:pt>
                <c:pt idx="101576" formatCode="0.00E+00">
                  <c:v>-3.2956499999999998E-3</c:v>
                </c:pt>
                <c:pt idx="101577" formatCode="0.00E+00">
                  <c:v>-3.7914200000000002E-3</c:v>
                </c:pt>
                <c:pt idx="101578" formatCode="0.00E+00">
                  <c:v>-4.2871799999999998E-3</c:v>
                </c:pt>
                <c:pt idx="101579" formatCode="0.00E+00">
                  <c:v>-4.7825000000000003E-3</c:v>
                </c:pt>
                <c:pt idx="101580" formatCode="0.00E+00">
                  <c:v>-5.2769399999999999E-3</c:v>
                </c:pt>
                <c:pt idx="101581" formatCode="0.00E+00">
                  <c:v>-5.7700599999999996E-3</c:v>
                </c:pt>
                <c:pt idx="101582" formatCode="0.00E+00">
                  <c:v>-6.2614300000000001E-3</c:v>
                </c:pt>
                <c:pt idx="101583" formatCode="0.00E+00">
                  <c:v>-6.7505999999999998E-3</c:v>
                </c:pt>
                <c:pt idx="101584" formatCode="0.00E+00">
                  <c:v>-7.2371099999999997E-3</c:v>
                </c:pt>
                <c:pt idx="101585" formatCode="0.00E+00">
                  <c:v>-7.7205199999999998E-3</c:v>
                </c:pt>
                <c:pt idx="101586" formatCode="0.00E+00">
                  <c:v>-8.2003800000000002E-3</c:v>
                </c:pt>
                <c:pt idx="101587" formatCode="0.00E+00">
                  <c:v>-8.6762300000000001E-3</c:v>
                </c:pt>
                <c:pt idx="101588" formatCode="0.00E+00">
                  <c:v>-9.1476200000000004E-3</c:v>
                </c:pt>
                <c:pt idx="101589" formatCode="0.00E+00">
                  <c:v>-9.6140900000000005E-3</c:v>
                </c:pt>
                <c:pt idx="101590">
                  <c:v>-1.0075199999999999E-2</c:v>
                </c:pt>
                <c:pt idx="101591">
                  <c:v>-1.0530400000000001E-2</c:v>
                </c:pt>
                <c:pt idx="101592">
                  <c:v>-1.09794E-2</c:v>
                </c:pt>
                <c:pt idx="101593">
                  <c:v>-1.14217E-2</c:v>
                </c:pt>
                <c:pt idx="101594">
                  <c:v>-1.1856800000000001E-2</c:v>
                </c:pt>
                <c:pt idx="101595">
                  <c:v>-1.22842E-2</c:v>
                </c:pt>
                <c:pt idx="101596">
                  <c:v>-1.2703600000000001E-2</c:v>
                </c:pt>
                <c:pt idx="101597">
                  <c:v>-1.3114499999999999E-2</c:v>
                </c:pt>
                <c:pt idx="101598">
                  <c:v>-1.3516500000000001E-2</c:v>
                </c:pt>
                <c:pt idx="101599">
                  <c:v>-1.3909100000000001E-2</c:v>
                </c:pt>
                <c:pt idx="101600">
                  <c:v>-1.42919E-2</c:v>
                </c:pt>
                <c:pt idx="101601">
                  <c:v>-1.46645E-2</c:v>
                </c:pt>
                <c:pt idx="101602">
                  <c:v>-1.5026599999999999E-2</c:v>
                </c:pt>
                <c:pt idx="101603">
                  <c:v>-1.53776E-2</c:v>
                </c:pt>
                <c:pt idx="101604">
                  <c:v>-1.5717200000000001E-2</c:v>
                </c:pt>
                <c:pt idx="101605">
                  <c:v>-1.6045E-2</c:v>
                </c:pt>
                <c:pt idx="101606">
                  <c:v>-1.6360699999999999E-2</c:v>
                </c:pt>
                <c:pt idx="101607">
                  <c:v>-1.6663899999999999E-2</c:v>
                </c:pt>
                <c:pt idx="101608">
                  <c:v>-1.6954199999999999E-2</c:v>
                </c:pt>
                <c:pt idx="101609">
                  <c:v>-1.7231199999999999E-2</c:v>
                </c:pt>
                <c:pt idx="101610">
                  <c:v>-1.7494800000000001E-2</c:v>
                </c:pt>
                <c:pt idx="101611">
                  <c:v>-1.77444E-2</c:v>
                </c:pt>
                <c:pt idx="101612">
                  <c:v>-1.79799E-2</c:v>
                </c:pt>
                <c:pt idx="101613">
                  <c:v>-1.8200899999999999E-2</c:v>
                </c:pt>
                <c:pt idx="101614">
                  <c:v>-1.8407099999999999E-2</c:v>
                </c:pt>
                <c:pt idx="101615">
                  <c:v>-1.8598300000000002E-2</c:v>
                </c:pt>
                <c:pt idx="101616">
                  <c:v>-1.8774200000000001E-2</c:v>
                </c:pt>
                <c:pt idx="101617">
                  <c:v>-1.8934599999999999E-2</c:v>
                </c:pt>
                <c:pt idx="101618">
                  <c:v>-1.90793E-2</c:v>
                </c:pt>
                <c:pt idx="101619">
                  <c:v>-1.9207999999999999E-2</c:v>
                </c:pt>
                <c:pt idx="101620">
                  <c:v>-1.9320500000000001E-2</c:v>
                </c:pt>
                <c:pt idx="101621">
                  <c:v>-1.9416599999999999E-2</c:v>
                </c:pt>
                <c:pt idx="101622">
                  <c:v>-1.9496300000000001E-2</c:v>
                </c:pt>
                <c:pt idx="101623">
                  <c:v>-1.9559300000000002E-2</c:v>
                </c:pt>
                <c:pt idx="101624">
                  <c:v>-1.9605600000000001E-2</c:v>
                </c:pt>
                <c:pt idx="101625">
                  <c:v>-1.96349E-2</c:v>
                </c:pt>
                <c:pt idx="101626">
                  <c:v>-1.96472E-2</c:v>
                </c:pt>
                <c:pt idx="101627">
                  <c:v>-1.96425E-2</c:v>
                </c:pt>
                <c:pt idx="101628">
                  <c:v>-1.9620599999999998E-2</c:v>
                </c:pt>
                <c:pt idx="101629">
                  <c:v>-1.9581500000000002E-2</c:v>
                </c:pt>
                <c:pt idx="101630">
                  <c:v>-1.95252E-2</c:v>
                </c:pt>
                <c:pt idx="101631">
                  <c:v>-1.9451699999999999E-2</c:v>
                </c:pt>
                <c:pt idx="101632">
                  <c:v>-1.9361E-2</c:v>
                </c:pt>
                <c:pt idx="101633">
                  <c:v>-1.9253099999999999E-2</c:v>
                </c:pt>
                <c:pt idx="101634">
                  <c:v>-1.9128099999999999E-2</c:v>
                </c:pt>
                <c:pt idx="101635">
                  <c:v>-1.89859E-2</c:v>
                </c:pt>
                <c:pt idx="101636">
                  <c:v>-1.8826800000000001E-2</c:v>
                </c:pt>
                <c:pt idx="101637">
                  <c:v>-1.8650799999999999E-2</c:v>
                </c:pt>
                <c:pt idx="101638">
                  <c:v>-1.8457999999999999E-2</c:v>
                </c:pt>
                <c:pt idx="101639">
                  <c:v>-1.82486E-2</c:v>
                </c:pt>
                <c:pt idx="101640">
                  <c:v>-1.8022699999999999E-2</c:v>
                </c:pt>
                <c:pt idx="101641">
                  <c:v>-1.7780500000000001E-2</c:v>
                </c:pt>
                <c:pt idx="101642">
                  <c:v>-1.7522200000000002E-2</c:v>
                </c:pt>
                <c:pt idx="101643">
                  <c:v>-1.72479E-2</c:v>
                </c:pt>
                <c:pt idx="101644">
                  <c:v>-1.6958000000000001E-2</c:v>
                </c:pt>
                <c:pt idx="101645">
                  <c:v>-1.66526E-2</c:v>
                </c:pt>
                <c:pt idx="101646">
                  <c:v>-1.6331999999999999E-2</c:v>
                </c:pt>
                <c:pt idx="101647">
                  <c:v>-1.59966E-2</c:v>
                </c:pt>
                <c:pt idx="101648">
                  <c:v>-1.5646500000000001E-2</c:v>
                </c:pt>
                <c:pt idx="101649">
                  <c:v>-1.52821E-2</c:v>
                </c:pt>
                <c:pt idx="101650">
                  <c:v>-1.4903700000000001E-2</c:v>
                </c:pt>
                <c:pt idx="101651">
                  <c:v>-1.4511700000000001E-2</c:v>
                </c:pt>
                <c:pt idx="101652">
                  <c:v>-1.41064E-2</c:v>
                </c:pt>
                <c:pt idx="101653">
                  <c:v>-1.3688199999999999E-2</c:v>
                </c:pt>
                <c:pt idx="101654">
                  <c:v>-1.3257400000000001E-2</c:v>
                </c:pt>
                <c:pt idx="101655">
                  <c:v>-1.28145E-2</c:v>
                </c:pt>
                <c:pt idx="101656">
                  <c:v>-1.23599E-2</c:v>
                </c:pt>
                <c:pt idx="101657">
                  <c:v>-1.1894E-2</c:v>
                </c:pt>
                <c:pt idx="101658">
                  <c:v>-1.14173E-2</c:v>
                </c:pt>
                <c:pt idx="101659">
                  <c:v>-1.09301E-2</c:v>
                </c:pt>
                <c:pt idx="101660">
                  <c:v>-1.0433E-2</c:v>
                </c:pt>
                <c:pt idx="101661" formatCode="0.00E+00">
                  <c:v>-9.9264899999999996E-3</c:v>
                </c:pt>
                <c:pt idx="101662" formatCode="0.00E+00">
                  <c:v>-9.4109399999999996E-3</c:v>
                </c:pt>
                <c:pt idx="101663" formatCode="0.00E+00">
                  <c:v>-8.8869099999999996E-3</c:v>
                </c:pt>
                <c:pt idx="101664" formatCode="0.00E+00">
                  <c:v>-8.3548800000000003E-3</c:v>
                </c:pt>
                <c:pt idx="101665" formatCode="0.00E+00">
                  <c:v>-7.8153800000000002E-3</c:v>
                </c:pt>
                <c:pt idx="101666" formatCode="0.00E+00">
                  <c:v>-7.2689299999999998E-3</c:v>
                </c:pt>
                <c:pt idx="101667" formatCode="0.00E+00">
                  <c:v>-6.7160400000000004E-3</c:v>
                </c:pt>
                <c:pt idx="101668" formatCode="0.00E+00">
                  <c:v>-6.1572700000000003E-3</c:v>
                </c:pt>
                <c:pt idx="101669" formatCode="0.00E+00">
                  <c:v>-5.5931399999999999E-3</c:v>
                </c:pt>
                <c:pt idx="101670" formatCode="0.00E+00">
                  <c:v>-5.0242000000000004E-3</c:v>
                </c:pt>
                <c:pt idx="101671" formatCode="0.00E+00">
                  <c:v>-4.45102E-3</c:v>
                </c:pt>
                <c:pt idx="101672" formatCode="0.00E+00">
                  <c:v>-3.8741299999999999E-3</c:v>
                </c:pt>
                <c:pt idx="101673" formatCode="0.00E+00">
                  <c:v>-3.2941200000000002E-3</c:v>
                </c:pt>
                <c:pt idx="101674" formatCode="0.00E+00">
                  <c:v>-2.7115300000000002E-3</c:v>
                </c:pt>
                <c:pt idx="101675" formatCode="0.00E+00">
                  <c:v>-2.12693E-3</c:v>
                </c:pt>
                <c:pt idx="101676" formatCode="0.00E+00">
                  <c:v>-1.5409E-3</c:v>
                </c:pt>
                <c:pt idx="101677" formatCode="0.00E+00">
                  <c:v>-9.5400599999999997E-4</c:v>
                </c:pt>
                <c:pt idx="101678" formatCode="0.00E+00">
                  <c:v>-3.66812E-4</c:v>
                </c:pt>
                <c:pt idx="101679" formatCode="0.00E+00">
                  <c:v>2.2011000000000001E-4</c:v>
                </c:pt>
                <c:pt idx="101680" formatCode="0.00E+00">
                  <c:v>8.0619000000000003E-4</c:v>
                </c:pt>
                <c:pt idx="101681" formatCode="0.00E+00">
                  <c:v>1.3908600000000001E-3</c:v>
                </c:pt>
                <c:pt idx="101682" formatCode="0.00E+00">
                  <c:v>1.9735600000000001E-3</c:v>
                </c:pt>
                <c:pt idx="101683" formatCode="0.00E+00">
                  <c:v>2.5537200000000002E-3</c:v>
                </c:pt>
                <c:pt idx="101684" formatCode="0.00E+00">
                  <c:v>3.1307800000000001E-3</c:v>
                </c:pt>
                <c:pt idx="101685" formatCode="0.00E+00">
                  <c:v>3.70419E-3</c:v>
                </c:pt>
                <c:pt idx="101686" formatCode="0.00E+00">
                  <c:v>4.2733900000000002E-3</c:v>
                </c:pt>
                <c:pt idx="101687" formatCode="0.00E+00">
                  <c:v>4.8378500000000003E-3</c:v>
                </c:pt>
                <c:pt idx="101688" formatCode="0.00E+00">
                  <c:v>5.3970199999999998E-3</c:v>
                </c:pt>
                <c:pt idx="101689" formatCode="0.00E+00">
                  <c:v>5.95037E-3</c:v>
                </c:pt>
                <c:pt idx="101690" formatCode="0.00E+00">
                  <c:v>6.4973799999999996E-3</c:v>
                </c:pt>
                <c:pt idx="101691" formatCode="0.00E+00">
                  <c:v>7.0375300000000002E-3</c:v>
                </c:pt>
                <c:pt idx="101692" formatCode="0.00E+00">
                  <c:v>7.5703000000000003E-3</c:v>
                </c:pt>
                <c:pt idx="101693" formatCode="0.00E+00">
                  <c:v>8.0952000000000003E-3</c:v>
                </c:pt>
                <c:pt idx="101694" formatCode="0.00E+00">
                  <c:v>8.6117399999999997E-3</c:v>
                </c:pt>
                <c:pt idx="101695" formatCode="0.00E+00">
                  <c:v>9.1194399999999995E-3</c:v>
                </c:pt>
                <c:pt idx="101696" formatCode="0.00E+00">
                  <c:v>9.6178199999999991E-3</c:v>
                </c:pt>
                <c:pt idx="101697">
                  <c:v>1.01064E-2</c:v>
                </c:pt>
                <c:pt idx="101698">
                  <c:v>1.05848E-2</c:v>
                </c:pt>
                <c:pt idx="101699">
                  <c:v>1.1052599999999999E-2</c:v>
                </c:pt>
                <c:pt idx="101700">
                  <c:v>1.1509200000000001E-2</c:v>
                </c:pt>
                <c:pt idx="101701">
                  <c:v>1.19544E-2</c:v>
                </c:pt>
                <c:pt idx="101702">
                  <c:v>1.23877E-2</c:v>
                </c:pt>
                <c:pt idx="101703">
                  <c:v>1.2808699999999999E-2</c:v>
                </c:pt>
                <c:pt idx="101704">
                  <c:v>1.3217100000000001E-2</c:v>
                </c:pt>
                <c:pt idx="101705">
                  <c:v>1.3612600000000001E-2</c:v>
                </c:pt>
                <c:pt idx="101706">
                  <c:v>1.3994700000000001E-2</c:v>
                </c:pt>
                <c:pt idx="101707">
                  <c:v>1.43631E-2</c:v>
                </c:pt>
                <c:pt idx="101708">
                  <c:v>1.4717600000000001E-2</c:v>
                </c:pt>
                <c:pt idx="101709">
                  <c:v>1.5057900000000001E-2</c:v>
                </c:pt>
                <c:pt idx="101710">
                  <c:v>1.5383600000000001E-2</c:v>
                </c:pt>
                <c:pt idx="101711">
                  <c:v>1.56946E-2</c:v>
                </c:pt>
                <c:pt idx="101712">
                  <c:v>1.5990600000000001E-2</c:v>
                </c:pt>
                <c:pt idx="101713">
                  <c:v>1.6271299999999999E-2</c:v>
                </c:pt>
                <c:pt idx="101714">
                  <c:v>1.6536499999999999E-2</c:v>
                </c:pt>
                <c:pt idx="101715">
                  <c:v>1.6786200000000001E-2</c:v>
                </c:pt>
                <c:pt idx="101716">
                  <c:v>1.702E-2</c:v>
                </c:pt>
                <c:pt idx="101717">
                  <c:v>1.72379E-2</c:v>
                </c:pt>
                <c:pt idx="101718">
                  <c:v>1.74396E-2</c:v>
                </c:pt>
                <c:pt idx="101719">
                  <c:v>1.7625200000000001E-2</c:v>
                </c:pt>
                <c:pt idx="101720">
                  <c:v>1.7794399999999998E-2</c:v>
                </c:pt>
                <c:pt idx="101721">
                  <c:v>1.79472E-2</c:v>
                </c:pt>
                <c:pt idx="101722">
                  <c:v>1.8083499999999999E-2</c:v>
                </c:pt>
                <c:pt idx="101723">
                  <c:v>1.8203299999999999E-2</c:v>
                </c:pt>
                <c:pt idx="101724">
                  <c:v>1.8306599999999999E-2</c:v>
                </c:pt>
                <c:pt idx="101725">
                  <c:v>1.8393300000000001E-2</c:v>
                </c:pt>
                <c:pt idx="101726">
                  <c:v>1.8463400000000001E-2</c:v>
                </c:pt>
                <c:pt idx="101727">
                  <c:v>1.8516999999999999E-2</c:v>
                </c:pt>
                <c:pt idx="101728">
                  <c:v>1.85541E-2</c:v>
                </c:pt>
                <c:pt idx="101729">
                  <c:v>1.8574799999999999E-2</c:v>
                </c:pt>
                <c:pt idx="101730">
                  <c:v>1.8578999999999998E-2</c:v>
                </c:pt>
                <c:pt idx="101731">
                  <c:v>1.8567E-2</c:v>
                </c:pt>
                <c:pt idx="101732">
                  <c:v>1.8538800000000001E-2</c:v>
                </c:pt>
                <c:pt idx="101733">
                  <c:v>1.84946E-2</c:v>
                </c:pt>
                <c:pt idx="101734">
                  <c:v>1.84344E-2</c:v>
                </c:pt>
                <c:pt idx="101735">
                  <c:v>1.83585E-2</c:v>
                </c:pt>
                <c:pt idx="101736">
                  <c:v>1.8266999999999999E-2</c:v>
                </c:pt>
                <c:pt idx="101737">
                  <c:v>1.8160099999999998E-2</c:v>
                </c:pt>
                <c:pt idx="101738">
                  <c:v>1.8037999999999998E-2</c:v>
                </c:pt>
                <c:pt idx="101739">
                  <c:v>1.7900900000000001E-2</c:v>
                </c:pt>
                <c:pt idx="101740">
                  <c:v>1.7749000000000001E-2</c:v>
                </c:pt>
                <c:pt idx="101741">
                  <c:v>1.75826E-2</c:v>
                </c:pt>
                <c:pt idx="101742">
                  <c:v>1.7401900000000001E-2</c:v>
                </c:pt>
                <c:pt idx="101743">
                  <c:v>1.7207199999999999E-2</c:v>
                </c:pt>
                <c:pt idx="101744">
                  <c:v>1.6998800000000001E-2</c:v>
                </c:pt>
                <c:pt idx="101745">
                  <c:v>1.6777E-2</c:v>
                </c:pt>
                <c:pt idx="101746">
                  <c:v>1.6542100000000001E-2</c:v>
                </c:pt>
                <c:pt idx="101747">
                  <c:v>1.6294300000000001E-2</c:v>
                </c:pt>
                <c:pt idx="101748">
                  <c:v>1.6034099999999999E-2</c:v>
                </c:pt>
                <c:pt idx="101749">
                  <c:v>1.57617E-2</c:v>
                </c:pt>
                <c:pt idx="101750">
                  <c:v>1.54775E-2</c:v>
                </c:pt>
                <c:pt idx="101751">
                  <c:v>1.51819E-2</c:v>
                </c:pt>
                <c:pt idx="101752">
                  <c:v>1.48751E-2</c:v>
                </c:pt>
                <c:pt idx="101753">
                  <c:v>1.45577E-2</c:v>
                </c:pt>
                <c:pt idx="101754">
                  <c:v>1.423E-2</c:v>
                </c:pt>
                <c:pt idx="101755">
                  <c:v>1.38923E-2</c:v>
                </c:pt>
                <c:pt idx="101756">
                  <c:v>1.3545E-2</c:v>
                </c:pt>
                <c:pt idx="101757">
                  <c:v>1.31886E-2</c:v>
                </c:pt>
                <c:pt idx="101758">
                  <c:v>1.28234E-2</c:v>
                </c:pt>
                <c:pt idx="101759">
                  <c:v>1.24499E-2</c:v>
                </c:pt>
                <c:pt idx="101760">
                  <c:v>1.2068499999999999E-2</c:v>
                </c:pt>
                <c:pt idx="101761">
                  <c:v>1.16796E-2</c:v>
                </c:pt>
                <c:pt idx="101762">
                  <c:v>1.12836E-2</c:v>
                </c:pt>
                <c:pt idx="101763">
                  <c:v>1.0880900000000001E-2</c:v>
                </c:pt>
                <c:pt idx="101764">
                  <c:v>1.0472E-2</c:v>
                </c:pt>
                <c:pt idx="101765">
                  <c:v>1.00573E-2</c:v>
                </c:pt>
                <c:pt idx="101766" formatCode="0.00E+00">
                  <c:v>9.6371700000000005E-3</c:v>
                </c:pt>
                <c:pt idx="101767" formatCode="0.00E+00">
                  <c:v>9.2121300000000007E-3</c:v>
                </c:pt>
                <c:pt idx="101768" formatCode="0.00E+00">
                  <c:v>8.78257E-3</c:v>
                </c:pt>
                <c:pt idx="101769" formatCode="0.00E+00">
                  <c:v>8.3489299999999992E-3</c:v>
                </c:pt>
                <c:pt idx="101770" formatCode="0.00E+00">
                  <c:v>7.9116199999999994E-3</c:v>
                </c:pt>
                <c:pt idx="101771" formatCode="0.00E+00">
                  <c:v>7.4710899999999997E-3</c:v>
                </c:pt>
                <c:pt idx="101772" formatCode="0.00E+00">
                  <c:v>7.0277600000000001E-3</c:v>
                </c:pt>
                <c:pt idx="101773" formatCode="0.00E+00">
                  <c:v>6.5820399999999999E-3</c:v>
                </c:pt>
                <c:pt idx="101774" formatCode="0.00E+00">
                  <c:v>6.1343700000000001E-3</c:v>
                </c:pt>
                <c:pt idx="101775" formatCode="0.00E+00">
                  <c:v>5.6851599999999999E-3</c:v>
                </c:pt>
                <c:pt idx="101776" formatCode="0.00E+00">
                  <c:v>5.2348300000000002E-3</c:v>
                </c:pt>
                <c:pt idx="101777" formatCode="0.00E+00">
                  <c:v>4.7837799999999996E-3</c:v>
                </c:pt>
                <c:pt idx="101778" formatCode="0.00E+00">
                  <c:v>4.33242E-3</c:v>
                </c:pt>
                <c:pt idx="101779" formatCode="0.00E+00">
                  <c:v>3.8811499999999999E-3</c:v>
                </c:pt>
                <c:pt idx="101780" formatCode="0.00E+00">
                  <c:v>3.4303699999999999E-3</c:v>
                </c:pt>
                <c:pt idx="101781" formatCode="0.00E+00">
                  <c:v>2.9804699999999998E-3</c:v>
                </c:pt>
                <c:pt idx="101782" formatCode="0.00E+00">
                  <c:v>2.5318300000000001E-3</c:v>
                </c:pt>
                <c:pt idx="101783" formatCode="0.00E+00">
                  <c:v>2.0848300000000002E-3</c:v>
                </c:pt>
                <c:pt idx="101784" formatCode="0.00E+00">
                  <c:v>1.6398300000000001E-3</c:v>
                </c:pt>
                <c:pt idx="101785" formatCode="0.00E+00">
                  <c:v>1.19721E-3</c:v>
                </c:pt>
                <c:pt idx="101786" formatCode="0.00E+00">
                  <c:v>7.5731699999999997E-4</c:v>
                </c:pt>
                <c:pt idx="101787" formatCode="0.00E+00">
                  <c:v>3.2049800000000001E-4</c:v>
                </c:pt>
                <c:pt idx="101788" formatCode="0.00E+00">
                  <c:v>-1.1290600000000001E-4</c:v>
                </c:pt>
                <c:pt idx="101789" formatCode="0.00E+00">
                  <c:v>-5.4256300000000003E-4</c:v>
                </c:pt>
                <c:pt idx="101790" formatCode="0.00E+00">
                  <c:v>-9.6814999999999998E-4</c:v>
                </c:pt>
                <c:pt idx="101791" formatCode="0.00E+00">
                  <c:v>-1.3893499999999999E-3</c:v>
                </c:pt>
                <c:pt idx="101792" formatCode="0.00E+00">
                  <c:v>-1.80587E-3</c:v>
                </c:pt>
                <c:pt idx="101793" formatCode="0.00E+00">
                  <c:v>-2.2174E-3</c:v>
                </c:pt>
                <c:pt idx="101794" formatCode="0.00E+00">
                  <c:v>-2.6236599999999999E-3</c:v>
                </c:pt>
                <c:pt idx="101795" formatCode="0.00E+00">
                  <c:v>-3.0243700000000002E-3</c:v>
                </c:pt>
                <c:pt idx="101796" formatCode="0.00E+00">
                  <c:v>-3.4192699999999999E-3</c:v>
                </c:pt>
                <c:pt idx="101797" formatCode="0.00E+00">
                  <c:v>-3.8081E-3</c:v>
                </c:pt>
                <c:pt idx="101798" formatCode="0.00E+00">
                  <c:v>-4.19061E-3</c:v>
                </c:pt>
                <c:pt idx="101799" formatCode="0.00E+00">
                  <c:v>-4.5665699999999998E-3</c:v>
                </c:pt>
                <c:pt idx="101800" formatCode="0.00E+00">
                  <c:v>-4.9357400000000001E-3</c:v>
                </c:pt>
                <c:pt idx="101801" formatCode="0.00E+00">
                  <c:v>-5.2979200000000002E-3</c:v>
                </c:pt>
                <c:pt idx="101802" formatCode="0.00E+00">
                  <c:v>-5.6528999999999998E-3</c:v>
                </c:pt>
                <c:pt idx="101803" formatCode="0.00E+00">
                  <c:v>-6.0004799999999999E-3</c:v>
                </c:pt>
                <c:pt idx="101804" formatCode="0.00E+00">
                  <c:v>-6.3404799999999999E-3</c:v>
                </c:pt>
                <c:pt idx="101805" formatCode="0.00E+00">
                  <c:v>-6.67272E-3</c:v>
                </c:pt>
                <c:pt idx="101806" formatCode="0.00E+00">
                  <c:v>-6.9970400000000004E-3</c:v>
                </c:pt>
                <c:pt idx="101807" formatCode="0.00E+00">
                  <c:v>-7.3132900000000001E-3</c:v>
                </c:pt>
                <c:pt idx="101808" formatCode="0.00E+00">
                  <c:v>-7.6213299999999999E-3</c:v>
                </c:pt>
                <c:pt idx="101809" formatCode="0.00E+00">
                  <c:v>-7.9210099999999992E-3</c:v>
                </c:pt>
                <c:pt idx="101810" formatCode="0.00E+00">
                  <c:v>-8.2122199999999992E-3</c:v>
                </c:pt>
                <c:pt idx="101811" formatCode="0.00E+00">
                  <c:v>-8.49485E-3</c:v>
                </c:pt>
                <c:pt idx="101812" formatCode="0.00E+00">
                  <c:v>-8.7688000000000002E-3</c:v>
                </c:pt>
                <c:pt idx="101813" formatCode="0.00E+00">
                  <c:v>-9.0339600000000006E-3</c:v>
                </c:pt>
                <c:pt idx="101814" formatCode="0.00E+00">
                  <c:v>-9.2902699999999998E-3</c:v>
                </c:pt>
                <c:pt idx="101815" formatCode="0.00E+00">
                  <c:v>-9.53764E-3</c:v>
                </c:pt>
                <c:pt idx="101816" formatCode="0.00E+00">
                  <c:v>-9.7760199999999998E-3</c:v>
                </c:pt>
                <c:pt idx="101817">
                  <c:v>-1.0005399999999999E-2</c:v>
                </c:pt>
                <c:pt idx="101818">
                  <c:v>-1.02256E-2</c:v>
                </c:pt>
                <c:pt idx="101819">
                  <c:v>-1.04367E-2</c:v>
                </c:pt>
                <c:pt idx="101820">
                  <c:v>-1.0638699999999999E-2</c:v>
                </c:pt>
                <c:pt idx="101821">
                  <c:v>-1.08314E-2</c:v>
                </c:pt>
                <c:pt idx="101822">
                  <c:v>-1.1015E-2</c:v>
                </c:pt>
                <c:pt idx="101823">
                  <c:v>-1.11895E-2</c:v>
                </c:pt>
                <c:pt idx="101824">
                  <c:v>-1.1354700000000001E-2</c:v>
                </c:pt>
                <c:pt idx="101825">
                  <c:v>-1.15108E-2</c:v>
                </c:pt>
                <c:pt idx="101826">
                  <c:v>-1.1657799999999999E-2</c:v>
                </c:pt>
                <c:pt idx="101827">
                  <c:v>-1.17956E-2</c:v>
                </c:pt>
                <c:pt idx="101828">
                  <c:v>-1.19244E-2</c:v>
                </c:pt>
                <c:pt idx="101829">
                  <c:v>-1.20441E-2</c:v>
                </c:pt>
                <c:pt idx="101830">
                  <c:v>-1.21549E-2</c:v>
                </c:pt>
                <c:pt idx="101831">
                  <c:v>-1.22568E-2</c:v>
                </c:pt>
                <c:pt idx="101832">
                  <c:v>-1.2349799999999999E-2</c:v>
                </c:pt>
                <c:pt idx="101833">
                  <c:v>-1.2434000000000001E-2</c:v>
                </c:pt>
                <c:pt idx="101834">
                  <c:v>-1.25095E-2</c:v>
                </c:pt>
                <c:pt idx="101835">
                  <c:v>-1.25763E-2</c:v>
                </c:pt>
                <c:pt idx="101836">
                  <c:v>-1.2634599999999999E-2</c:v>
                </c:pt>
                <c:pt idx="101837">
                  <c:v>-1.26845E-2</c:v>
                </c:pt>
                <c:pt idx="101838">
                  <c:v>-1.27259E-2</c:v>
                </c:pt>
                <c:pt idx="101839">
                  <c:v>-1.2759100000000001E-2</c:v>
                </c:pt>
                <c:pt idx="101840">
                  <c:v>-1.27841E-2</c:v>
                </c:pt>
                <c:pt idx="101841">
                  <c:v>-1.2801099999999999E-2</c:v>
                </c:pt>
                <c:pt idx="101842">
                  <c:v>-1.28101E-2</c:v>
                </c:pt>
                <c:pt idx="101843">
                  <c:v>-1.28112E-2</c:v>
                </c:pt>
                <c:pt idx="101844">
                  <c:v>-1.2804599999999999E-2</c:v>
                </c:pt>
                <c:pt idx="101845">
                  <c:v>-1.27904E-2</c:v>
                </c:pt>
                <c:pt idx="101846">
                  <c:v>-1.2768699999999999E-2</c:v>
                </c:pt>
                <c:pt idx="101847">
                  <c:v>-1.2739500000000001E-2</c:v>
                </c:pt>
                <c:pt idx="101848">
                  <c:v>-1.27031E-2</c:v>
                </c:pt>
                <c:pt idx="101849">
                  <c:v>-1.26596E-2</c:v>
                </c:pt>
                <c:pt idx="101850">
                  <c:v>-1.26091E-2</c:v>
                </c:pt>
                <c:pt idx="101851">
                  <c:v>-1.25516E-2</c:v>
                </c:pt>
                <c:pt idx="101852">
                  <c:v>-1.2487399999999999E-2</c:v>
                </c:pt>
                <c:pt idx="101853">
                  <c:v>-1.24166E-2</c:v>
                </c:pt>
                <c:pt idx="101854">
                  <c:v>-1.23392E-2</c:v>
                </c:pt>
                <c:pt idx="101855">
                  <c:v>-1.2255500000000001E-2</c:v>
                </c:pt>
                <c:pt idx="101856">
                  <c:v>-1.21654E-2</c:v>
                </c:pt>
                <c:pt idx="101857">
                  <c:v>-1.20693E-2</c:v>
                </c:pt>
                <c:pt idx="101858">
                  <c:v>-1.19671E-2</c:v>
                </c:pt>
                <c:pt idx="101859">
                  <c:v>-1.1859099999999999E-2</c:v>
                </c:pt>
                <c:pt idx="101860">
                  <c:v>-1.17453E-2</c:v>
                </c:pt>
                <c:pt idx="101861">
                  <c:v>-1.16259E-2</c:v>
                </c:pt>
                <c:pt idx="101862">
                  <c:v>-1.15009E-2</c:v>
                </c:pt>
                <c:pt idx="101863">
                  <c:v>-1.13706E-2</c:v>
                </c:pt>
                <c:pt idx="101864">
                  <c:v>-1.1235E-2</c:v>
                </c:pt>
                <c:pt idx="101865">
                  <c:v>-1.10942E-2</c:v>
                </c:pt>
                <c:pt idx="101866">
                  <c:v>-1.09485E-2</c:v>
                </c:pt>
                <c:pt idx="101867">
                  <c:v>-1.07978E-2</c:v>
                </c:pt>
                <c:pt idx="101868">
                  <c:v>-1.06423E-2</c:v>
                </c:pt>
                <c:pt idx="101869">
                  <c:v>-1.0482099999999999E-2</c:v>
                </c:pt>
                <c:pt idx="101870">
                  <c:v>-1.03173E-2</c:v>
                </c:pt>
                <c:pt idx="101871">
                  <c:v>-1.01481E-2</c:v>
                </c:pt>
                <c:pt idx="101872" formatCode="0.00E+00">
                  <c:v>-9.9745300000000005E-3</c:v>
                </c:pt>
                <c:pt idx="101873" formatCode="0.00E+00">
                  <c:v>-9.7967000000000002E-3</c:v>
                </c:pt>
                <c:pt idx="101874" formatCode="0.00E+00">
                  <c:v>-9.6147200000000002E-3</c:v>
                </c:pt>
                <c:pt idx="101875" formatCode="0.00E+00">
                  <c:v>-9.4286999999999999E-3</c:v>
                </c:pt>
                <c:pt idx="101876" formatCode="0.00E+00">
                  <c:v>-9.2387400000000005E-3</c:v>
                </c:pt>
                <c:pt idx="101877" formatCode="0.00E+00">
                  <c:v>-9.0449299999999996E-3</c:v>
                </c:pt>
                <c:pt idx="101878" formatCode="0.00E+00">
                  <c:v>-8.8473700000000002E-3</c:v>
                </c:pt>
                <c:pt idx="101879" formatCode="0.00E+00">
                  <c:v>-8.64616E-3</c:v>
                </c:pt>
                <c:pt idx="101880" formatCode="0.00E+00">
                  <c:v>-8.4413999999999999E-3</c:v>
                </c:pt>
                <c:pt idx="101881" formatCode="0.00E+00">
                  <c:v>-8.2331599999999998E-3</c:v>
                </c:pt>
                <c:pt idx="101882" formatCode="0.00E+00">
                  <c:v>-8.0215500000000006E-3</c:v>
                </c:pt>
                <c:pt idx="101883" formatCode="0.00E+00">
                  <c:v>-7.80665E-3</c:v>
                </c:pt>
                <c:pt idx="101884" formatCode="0.00E+00">
                  <c:v>-7.5885600000000003E-3</c:v>
                </c:pt>
                <c:pt idx="101885" formatCode="0.00E+00">
                  <c:v>-7.3673499999999999E-3</c:v>
                </c:pt>
                <c:pt idx="101886" formatCode="0.00E+00">
                  <c:v>-7.1431000000000003E-3</c:v>
                </c:pt>
                <c:pt idx="101887" formatCode="0.00E+00">
                  <c:v>-6.9159199999999999E-3</c:v>
                </c:pt>
                <c:pt idx="101888" formatCode="0.00E+00">
                  <c:v>-6.68587E-3</c:v>
                </c:pt>
                <c:pt idx="101889" formatCode="0.00E+00">
                  <c:v>-6.4530300000000002E-3</c:v>
                </c:pt>
                <c:pt idx="101890" formatCode="0.00E+00">
                  <c:v>-6.2174999999999999E-3</c:v>
                </c:pt>
                <c:pt idx="101891" formatCode="0.00E+00">
                  <c:v>-5.9793399999999997E-3</c:v>
                </c:pt>
                <c:pt idx="101892" formatCode="0.00E+00">
                  <c:v>-5.7386399999999997E-3</c:v>
                </c:pt>
                <c:pt idx="101893" formatCode="0.00E+00">
                  <c:v>-5.4954699999999997E-3</c:v>
                </c:pt>
                <c:pt idx="101894" formatCode="0.00E+00">
                  <c:v>-5.2499199999999999E-3</c:v>
                </c:pt>
                <c:pt idx="101895" formatCode="0.00E+00">
                  <c:v>-5.00206E-3</c:v>
                </c:pt>
                <c:pt idx="101896" formatCode="0.00E+00">
                  <c:v>-4.7519700000000003E-3</c:v>
                </c:pt>
                <c:pt idx="101897" formatCode="0.00E+00">
                  <c:v>-4.4997199999999996E-3</c:v>
                </c:pt>
                <c:pt idx="101898" formatCode="0.00E+00">
                  <c:v>-4.2453999999999999E-3</c:v>
                </c:pt>
                <c:pt idx="101899" formatCode="0.00E+00">
                  <c:v>-3.9890799999999999E-3</c:v>
                </c:pt>
                <c:pt idx="101900" formatCode="0.00E+00">
                  <c:v>-3.73085E-3</c:v>
                </c:pt>
                <c:pt idx="101901" formatCode="0.00E+00">
                  <c:v>-3.4707700000000002E-3</c:v>
                </c:pt>
                <c:pt idx="101902" formatCode="0.00E+00">
                  <c:v>-3.20894E-3</c:v>
                </c:pt>
                <c:pt idx="101903" formatCode="0.00E+00">
                  <c:v>-2.9454300000000002E-3</c:v>
                </c:pt>
                <c:pt idx="101904" formatCode="0.00E+00">
                  <c:v>-2.6803199999999999E-3</c:v>
                </c:pt>
                <c:pt idx="101905" formatCode="0.00E+00">
                  <c:v>-2.4137E-3</c:v>
                </c:pt>
                <c:pt idx="101906" formatCode="0.00E+00">
                  <c:v>-2.1456499999999998E-3</c:v>
                </c:pt>
                <c:pt idx="101907" formatCode="0.00E+00">
                  <c:v>-1.8762500000000001E-3</c:v>
                </c:pt>
                <c:pt idx="101908" formatCode="0.00E+00">
                  <c:v>-1.6056E-3</c:v>
                </c:pt>
                <c:pt idx="101909" formatCode="0.00E+00">
                  <c:v>-1.3337900000000001E-3</c:v>
                </c:pt>
                <c:pt idx="101910" formatCode="0.00E+00">
                  <c:v>-1.0608900000000001E-3</c:v>
                </c:pt>
                <c:pt idx="101911" formatCode="0.00E+00">
                  <c:v>-7.8701800000000001E-4</c:v>
                </c:pt>
                <c:pt idx="101912" formatCode="0.00E+00">
                  <c:v>-5.1225299999999995E-4</c:v>
                </c:pt>
                <c:pt idx="101913" formatCode="0.00E+00">
                  <c:v>-2.36698E-4</c:v>
                </c:pt>
                <c:pt idx="101914" formatCode="0.00E+00">
                  <c:v>3.9549899999999999E-5</c:v>
                </c:pt>
                <c:pt idx="101915" formatCode="0.00E+00">
                  <c:v>3.1638800000000002E-4</c:v>
                </c:pt>
                <c:pt idx="101916" formatCode="0.00E+00">
                  <c:v>5.9371100000000002E-4</c:v>
                </c:pt>
                <c:pt idx="101917" formatCode="0.00E+00">
                  <c:v>8.7141400000000004E-4</c:v>
                </c:pt>
                <c:pt idx="101918" formatCode="0.00E+00">
                  <c:v>1.1493899999999999E-3</c:v>
                </c:pt>
                <c:pt idx="101919" formatCode="0.00E+00">
                  <c:v>1.42752E-3</c:v>
                </c:pt>
                <c:pt idx="101920" formatCode="0.00E+00">
                  <c:v>1.7056899999999999E-3</c:v>
                </c:pt>
                <c:pt idx="101921" formatCode="0.00E+00">
                  <c:v>1.9837800000000001E-3</c:v>
                </c:pt>
                <c:pt idx="101922" formatCode="0.00E+00">
                  <c:v>2.2616799999999999E-3</c:v>
                </c:pt>
                <c:pt idx="101923" formatCode="0.00E+00">
                  <c:v>2.5392600000000002E-3</c:v>
                </c:pt>
                <c:pt idx="101924" formatCode="0.00E+00">
                  <c:v>2.8163900000000002E-3</c:v>
                </c:pt>
                <c:pt idx="101925" formatCode="0.00E+00">
                  <c:v>3.0929500000000001E-3</c:v>
                </c:pt>
                <c:pt idx="101926" formatCode="0.00E+00">
                  <c:v>3.36879E-3</c:v>
                </c:pt>
                <c:pt idx="101927" formatCode="0.00E+00">
                  <c:v>3.64379E-3</c:v>
                </c:pt>
                <c:pt idx="101928" formatCode="0.00E+00">
                  <c:v>3.9177999999999999E-3</c:v>
                </c:pt>
                <c:pt idx="101929" formatCode="0.00E+00">
                  <c:v>4.1906799999999996E-3</c:v>
                </c:pt>
                <c:pt idx="101930" formatCode="0.00E+00">
                  <c:v>4.4622899999999998E-3</c:v>
                </c:pt>
                <c:pt idx="101931" formatCode="0.00E+00">
                  <c:v>4.7324799999999998E-3</c:v>
                </c:pt>
                <c:pt idx="101932" formatCode="0.00E+00">
                  <c:v>5.0010999999999996E-3</c:v>
                </c:pt>
                <c:pt idx="101933" formatCode="0.00E+00">
                  <c:v>5.2679900000000002E-3</c:v>
                </c:pt>
                <c:pt idx="101934" formatCode="0.00E+00">
                  <c:v>5.5329899999999998E-3</c:v>
                </c:pt>
                <c:pt idx="101935" formatCode="0.00E+00">
                  <c:v>5.7959500000000002E-3</c:v>
                </c:pt>
                <c:pt idx="101936" formatCode="0.00E+00">
                  <c:v>6.0566999999999999E-3</c:v>
                </c:pt>
                <c:pt idx="101937" formatCode="0.00E+00">
                  <c:v>6.3150799999999998E-3</c:v>
                </c:pt>
                <c:pt idx="101938" formatCode="0.00E+00">
                  <c:v>6.5709200000000001E-3</c:v>
                </c:pt>
                <c:pt idx="101939" formatCode="0.00E+00">
                  <c:v>6.8240499999999999E-3</c:v>
                </c:pt>
                <c:pt idx="101940" formatCode="0.00E+00">
                  <c:v>7.0743000000000004E-3</c:v>
                </c:pt>
                <c:pt idx="101941" formatCode="0.00E+00">
                  <c:v>7.3214899999999999E-3</c:v>
                </c:pt>
                <c:pt idx="101942" formatCode="0.00E+00">
                  <c:v>7.5654399999999997E-3</c:v>
                </c:pt>
                <c:pt idx="101943" formatCode="0.00E+00">
                  <c:v>7.8059799999999997E-3</c:v>
                </c:pt>
                <c:pt idx="101944" formatCode="0.00E+00">
                  <c:v>8.0429300000000002E-3</c:v>
                </c:pt>
                <c:pt idx="101945" formatCode="0.00E+00">
                  <c:v>8.2760999999999998E-3</c:v>
                </c:pt>
                <c:pt idx="101946" formatCode="0.00E+00">
                  <c:v>8.5053100000000003E-3</c:v>
                </c:pt>
                <c:pt idx="101947" formatCode="0.00E+00">
                  <c:v>8.7303799999999994E-3</c:v>
                </c:pt>
                <c:pt idx="101948" formatCode="0.00E+00">
                  <c:v>8.9511199999999999E-3</c:v>
                </c:pt>
                <c:pt idx="101949" formatCode="0.00E+00">
                  <c:v>9.1673399999999995E-3</c:v>
                </c:pt>
                <c:pt idx="101950" formatCode="0.00E+00">
                  <c:v>9.3788599999999993E-3</c:v>
                </c:pt>
                <c:pt idx="101951" formatCode="0.00E+00">
                  <c:v>9.5854900000000003E-3</c:v>
                </c:pt>
                <c:pt idx="101952" formatCode="0.00E+00">
                  <c:v>9.7870300000000004E-3</c:v>
                </c:pt>
                <c:pt idx="101953" formatCode="0.00E+00">
                  <c:v>9.9833200000000004E-3</c:v>
                </c:pt>
                <c:pt idx="101954">
                  <c:v>1.01741E-2</c:v>
                </c:pt>
                <c:pt idx="101955">
                  <c:v>1.03593E-2</c:v>
                </c:pt>
                <c:pt idx="101956">
                  <c:v>1.05387E-2</c:v>
                </c:pt>
                <c:pt idx="101957">
                  <c:v>1.0711999999999999E-2</c:v>
                </c:pt>
                <c:pt idx="101958">
                  <c:v>1.08792E-2</c:v>
                </c:pt>
                <c:pt idx="101959">
                  <c:v>1.1039999999999999E-2</c:v>
                </c:pt>
                <c:pt idx="101960">
                  <c:v>1.11942E-2</c:v>
                </c:pt>
                <c:pt idx="101961">
                  <c:v>1.13417E-2</c:v>
                </c:pt>
                <c:pt idx="101962">
                  <c:v>1.1482300000000001E-2</c:v>
                </c:pt>
                <c:pt idx="101963">
                  <c:v>1.1615800000000001E-2</c:v>
                </c:pt>
                <c:pt idx="101964">
                  <c:v>1.1742000000000001E-2</c:v>
                </c:pt>
                <c:pt idx="101965">
                  <c:v>1.1860799999999999E-2</c:v>
                </c:pt>
                <c:pt idx="101966">
                  <c:v>1.1972E-2</c:v>
                </c:pt>
                <c:pt idx="101967">
                  <c:v>1.2075499999999999E-2</c:v>
                </c:pt>
                <c:pt idx="101968">
                  <c:v>1.2171100000000001E-2</c:v>
                </c:pt>
                <c:pt idx="101969">
                  <c:v>1.2258700000000001E-2</c:v>
                </c:pt>
                <c:pt idx="101970">
                  <c:v>1.2338E-2</c:v>
                </c:pt>
                <c:pt idx="101971">
                  <c:v>1.2409E-2</c:v>
                </c:pt>
                <c:pt idx="101972">
                  <c:v>1.24715E-2</c:v>
                </c:pt>
                <c:pt idx="101973">
                  <c:v>1.25255E-2</c:v>
                </c:pt>
                <c:pt idx="101974">
                  <c:v>1.2570700000000001E-2</c:v>
                </c:pt>
                <c:pt idx="101975">
                  <c:v>1.2607E-2</c:v>
                </c:pt>
                <c:pt idx="101976">
                  <c:v>1.26344E-2</c:v>
                </c:pt>
                <c:pt idx="101977">
                  <c:v>1.2652699999999999E-2</c:v>
                </c:pt>
                <c:pt idx="101978">
                  <c:v>1.2661800000000001E-2</c:v>
                </c:pt>
                <c:pt idx="101979">
                  <c:v>1.26617E-2</c:v>
                </c:pt>
                <c:pt idx="101980">
                  <c:v>1.26523E-2</c:v>
                </c:pt>
                <c:pt idx="101981">
                  <c:v>1.2633399999999999E-2</c:v>
                </c:pt>
                <c:pt idx="101982">
                  <c:v>1.2605E-2</c:v>
                </c:pt>
                <c:pt idx="101983">
                  <c:v>1.2567099999999999E-2</c:v>
                </c:pt>
                <c:pt idx="101984">
                  <c:v>1.2519600000000001E-2</c:v>
                </c:pt>
                <c:pt idx="101985">
                  <c:v>1.24624E-2</c:v>
                </c:pt>
                <c:pt idx="101986">
                  <c:v>1.23955E-2</c:v>
                </c:pt>
                <c:pt idx="101987">
                  <c:v>1.2318900000000001E-2</c:v>
                </c:pt>
                <c:pt idx="101988">
                  <c:v>1.22326E-2</c:v>
                </c:pt>
                <c:pt idx="101989">
                  <c:v>1.21365E-2</c:v>
                </c:pt>
                <c:pt idx="101990">
                  <c:v>1.20307E-2</c:v>
                </c:pt>
                <c:pt idx="101991">
                  <c:v>1.1915200000000001E-2</c:v>
                </c:pt>
                <c:pt idx="101992">
                  <c:v>1.1789900000000001E-2</c:v>
                </c:pt>
                <c:pt idx="101993">
                  <c:v>1.1654899999999999E-2</c:v>
                </c:pt>
                <c:pt idx="101994">
                  <c:v>1.1510299999999999E-2</c:v>
                </c:pt>
                <c:pt idx="101995">
                  <c:v>1.1356099999999999E-2</c:v>
                </c:pt>
                <c:pt idx="101996">
                  <c:v>1.11924E-2</c:v>
                </c:pt>
                <c:pt idx="101997">
                  <c:v>1.10191E-2</c:v>
                </c:pt>
                <c:pt idx="101998">
                  <c:v>1.0836500000000001E-2</c:v>
                </c:pt>
                <c:pt idx="101999">
                  <c:v>1.0644499999999999E-2</c:v>
                </c:pt>
                <c:pt idx="102000">
                  <c:v>1.04434E-2</c:v>
                </c:pt>
                <c:pt idx="102001">
                  <c:v>1.02331E-2</c:v>
                </c:pt>
                <c:pt idx="102002">
                  <c:v>1.00138E-2</c:v>
                </c:pt>
                <c:pt idx="102003" formatCode="0.00E+00">
                  <c:v>9.7857199999999995E-3</c:v>
                </c:pt>
                <c:pt idx="102004" formatCode="0.00E+00">
                  <c:v>9.5488799999999992E-3</c:v>
                </c:pt>
                <c:pt idx="102005" formatCode="0.00E+00">
                  <c:v>9.3034699999999994E-3</c:v>
                </c:pt>
                <c:pt idx="102006" formatCode="0.00E+00">
                  <c:v>9.0496499999999994E-3</c:v>
                </c:pt>
                <c:pt idx="102007" formatCode="0.00E+00">
                  <c:v>8.7875799999999997E-3</c:v>
                </c:pt>
                <c:pt idx="102008" formatCode="0.00E+00">
                  <c:v>8.5174399999999994E-3</c:v>
                </c:pt>
                <c:pt idx="102009" formatCode="0.00E+00">
                  <c:v>8.2394200000000008E-3</c:v>
                </c:pt>
                <c:pt idx="102010" formatCode="0.00E+00">
                  <c:v>7.9537199999999992E-3</c:v>
                </c:pt>
                <c:pt idx="102011" formatCode="0.00E+00">
                  <c:v>7.6605500000000003E-3</c:v>
                </c:pt>
                <c:pt idx="102012" formatCode="0.00E+00">
                  <c:v>7.3601099999999996E-3</c:v>
                </c:pt>
                <c:pt idx="102013" formatCode="0.00E+00">
                  <c:v>7.0526399999999998E-3</c:v>
                </c:pt>
                <c:pt idx="102014" formatCode="0.00E+00">
                  <c:v>6.7383800000000004E-3</c:v>
                </c:pt>
                <c:pt idx="102015" formatCode="0.00E+00">
                  <c:v>6.4175500000000002E-3</c:v>
                </c:pt>
                <c:pt idx="102016" formatCode="0.00E+00">
                  <c:v>6.09042E-3</c:v>
                </c:pt>
                <c:pt idx="102017" formatCode="0.00E+00">
                  <c:v>5.7572500000000002E-3</c:v>
                </c:pt>
                <c:pt idx="102018" formatCode="0.00E+00">
                  <c:v>5.4183E-3</c:v>
                </c:pt>
                <c:pt idx="102019" formatCode="0.00E+00">
                  <c:v>5.0738500000000004E-3</c:v>
                </c:pt>
                <c:pt idx="102020" formatCode="0.00E+00">
                  <c:v>4.7241799999999997E-3</c:v>
                </c:pt>
                <c:pt idx="102021" formatCode="0.00E+00">
                  <c:v>4.3695799999999996E-3</c:v>
                </c:pt>
                <c:pt idx="102022" formatCode="0.00E+00">
                  <c:v>4.0103500000000002E-3</c:v>
                </c:pt>
                <c:pt idx="102023" formatCode="0.00E+00">
                  <c:v>3.6468E-3</c:v>
                </c:pt>
                <c:pt idx="102024" formatCode="0.00E+00">
                  <c:v>3.2792400000000001E-3</c:v>
                </c:pt>
                <c:pt idx="102025" formatCode="0.00E+00">
                  <c:v>2.9079800000000001E-3</c:v>
                </c:pt>
                <c:pt idx="102026" formatCode="0.00E+00">
                  <c:v>2.5333399999999998E-3</c:v>
                </c:pt>
                <c:pt idx="102027" formatCode="0.00E+00">
                  <c:v>2.1556600000000002E-3</c:v>
                </c:pt>
                <c:pt idx="102028" formatCode="0.00E+00">
                  <c:v>1.77527E-3</c:v>
                </c:pt>
                <c:pt idx="102029" formatCode="0.00E+00">
                  <c:v>1.39251E-3</c:v>
                </c:pt>
                <c:pt idx="102030" formatCode="0.00E+00">
                  <c:v>1.00771E-3</c:v>
                </c:pt>
                <c:pt idx="102031" formatCode="0.00E+00">
                  <c:v>6.2122900000000005E-4</c:v>
                </c:pt>
                <c:pt idx="102032" formatCode="0.00E+00">
                  <c:v>2.3341400000000001E-4</c:v>
                </c:pt>
                <c:pt idx="102033" formatCode="0.00E+00">
                  <c:v>-1.5538100000000001E-4</c:v>
                </c:pt>
                <c:pt idx="102034" formatCode="0.00E+00">
                  <c:v>-5.4480000000000002E-4</c:v>
                </c:pt>
                <c:pt idx="102035" formatCode="0.00E+00">
                  <c:v>-9.3448499999999998E-4</c:v>
                </c:pt>
                <c:pt idx="102036" formatCode="0.00E+00">
                  <c:v>-1.32408E-3</c:v>
                </c:pt>
                <c:pt idx="102037" formatCode="0.00E+00">
                  <c:v>-1.7132099999999999E-3</c:v>
                </c:pt>
                <c:pt idx="102038" formatCode="0.00E+00">
                  <c:v>-2.10152E-3</c:v>
                </c:pt>
                <c:pt idx="102039" formatCode="0.00E+00">
                  <c:v>-2.4886499999999998E-3</c:v>
                </c:pt>
                <c:pt idx="102040" formatCode="0.00E+00">
                  <c:v>-2.8742199999999998E-3</c:v>
                </c:pt>
                <c:pt idx="102041" formatCode="0.00E+00">
                  <c:v>-3.2578799999999999E-3</c:v>
                </c:pt>
                <c:pt idx="102042" formatCode="0.00E+00">
                  <c:v>-3.63927E-3</c:v>
                </c:pt>
                <c:pt idx="102043" formatCode="0.00E+00">
                  <c:v>-4.0180099999999998E-3</c:v>
                </c:pt>
                <c:pt idx="102044" formatCode="0.00E+00">
                  <c:v>-4.3937500000000001E-3</c:v>
                </c:pt>
                <c:pt idx="102045" formatCode="0.00E+00">
                  <c:v>-4.7661200000000004E-3</c:v>
                </c:pt>
                <c:pt idx="102046" formatCode="0.00E+00">
                  <c:v>-5.1347800000000002E-3</c:v>
                </c:pt>
                <c:pt idx="102047" formatCode="0.00E+00">
                  <c:v>-5.49936E-3</c:v>
                </c:pt>
                <c:pt idx="102048" formatCode="0.00E+00">
                  <c:v>-5.8595100000000001E-3</c:v>
                </c:pt>
                <c:pt idx="102049" formatCode="0.00E+00">
                  <c:v>-6.2148799999999999E-3</c:v>
                </c:pt>
                <c:pt idx="102050" formatCode="0.00E+00">
                  <c:v>-6.5651399999999997E-3</c:v>
                </c:pt>
                <c:pt idx="102051" formatCode="0.00E+00">
                  <c:v>-6.9099399999999998E-3</c:v>
                </c:pt>
                <c:pt idx="102052" formatCode="0.00E+00">
                  <c:v>-7.2489399999999997E-3</c:v>
                </c:pt>
                <c:pt idx="102053" formatCode="0.00E+00">
                  <c:v>-7.5818099999999996E-3</c:v>
                </c:pt>
                <c:pt idx="102054" formatCode="0.00E+00">
                  <c:v>-7.9082400000000004E-3</c:v>
                </c:pt>
                <c:pt idx="102055" formatCode="0.00E+00">
                  <c:v>-8.2278999999999998E-3</c:v>
                </c:pt>
                <c:pt idx="102056" formatCode="0.00E+00">
                  <c:v>-8.5404899999999995E-3</c:v>
                </c:pt>
                <c:pt idx="102057" formatCode="0.00E+00">
                  <c:v>-8.8456799999999999E-3</c:v>
                </c:pt>
                <c:pt idx="102058" formatCode="0.00E+00">
                  <c:v>-9.1432000000000006E-3</c:v>
                </c:pt>
                <c:pt idx="102059" formatCode="0.00E+00">
                  <c:v>-9.4327400000000002E-3</c:v>
                </c:pt>
                <c:pt idx="102060" formatCode="0.00E+00">
                  <c:v>-9.7140300000000002E-3</c:v>
                </c:pt>
                <c:pt idx="102061" formatCode="0.00E+00">
                  <c:v>-9.9868000000000005E-3</c:v>
                </c:pt>
                <c:pt idx="102062">
                  <c:v>-1.0250799999999999E-2</c:v>
                </c:pt>
                <c:pt idx="102063">
                  <c:v>-1.05057E-2</c:v>
                </c:pt>
                <c:pt idx="102064">
                  <c:v>-1.07513E-2</c:v>
                </c:pt>
                <c:pt idx="102065">
                  <c:v>-1.09874E-2</c:v>
                </c:pt>
                <c:pt idx="102066">
                  <c:v>-1.12137E-2</c:v>
                </c:pt>
                <c:pt idx="102067">
                  <c:v>-1.1429999999999999E-2</c:v>
                </c:pt>
                <c:pt idx="102068">
                  <c:v>-1.1636199999999999E-2</c:v>
                </c:pt>
                <c:pt idx="102069">
                  <c:v>-1.1832000000000001E-2</c:v>
                </c:pt>
                <c:pt idx="102070">
                  <c:v>-1.20172E-2</c:v>
                </c:pt>
                <c:pt idx="102071">
                  <c:v>-1.21916E-2</c:v>
                </c:pt>
                <c:pt idx="102072">
                  <c:v>-1.23552E-2</c:v>
                </c:pt>
                <c:pt idx="102073">
                  <c:v>-1.25077E-2</c:v>
                </c:pt>
                <c:pt idx="102074">
                  <c:v>-1.2648899999999999E-2</c:v>
                </c:pt>
                <c:pt idx="102075">
                  <c:v>-1.2778899999999999E-2</c:v>
                </c:pt>
                <c:pt idx="102076">
                  <c:v>-1.28974E-2</c:v>
                </c:pt>
                <c:pt idx="102077">
                  <c:v>-1.3004399999999999E-2</c:v>
                </c:pt>
                <c:pt idx="102078">
                  <c:v>-1.3099700000000001E-2</c:v>
                </c:pt>
                <c:pt idx="102079">
                  <c:v>-1.31833E-2</c:v>
                </c:pt>
                <c:pt idx="102080">
                  <c:v>-1.32552E-2</c:v>
                </c:pt>
                <c:pt idx="102081">
                  <c:v>-1.3315199999999999E-2</c:v>
                </c:pt>
                <c:pt idx="102082">
                  <c:v>-1.33633E-2</c:v>
                </c:pt>
                <c:pt idx="102083">
                  <c:v>-1.33995E-2</c:v>
                </c:pt>
                <c:pt idx="102084">
                  <c:v>-1.34238E-2</c:v>
                </c:pt>
                <c:pt idx="102085">
                  <c:v>-1.3436200000000001E-2</c:v>
                </c:pt>
                <c:pt idx="102086">
                  <c:v>-1.34366E-2</c:v>
                </c:pt>
                <c:pt idx="102087">
                  <c:v>-1.34252E-2</c:v>
                </c:pt>
                <c:pt idx="102088">
                  <c:v>-1.34019E-2</c:v>
                </c:pt>
                <c:pt idx="102089">
                  <c:v>-1.33668E-2</c:v>
                </c:pt>
                <c:pt idx="102090">
                  <c:v>-1.3319900000000001E-2</c:v>
                </c:pt>
                <c:pt idx="102091">
                  <c:v>-1.32614E-2</c:v>
                </c:pt>
                <c:pt idx="102092">
                  <c:v>-1.31913E-2</c:v>
                </c:pt>
                <c:pt idx="102093">
                  <c:v>-1.31097E-2</c:v>
                </c:pt>
                <c:pt idx="102094">
                  <c:v>-1.3016700000000001E-2</c:v>
                </c:pt>
                <c:pt idx="102095">
                  <c:v>-1.2912399999999999E-2</c:v>
                </c:pt>
                <c:pt idx="102096">
                  <c:v>-1.2796999999999999E-2</c:v>
                </c:pt>
                <c:pt idx="102097">
                  <c:v>-1.2670600000000001E-2</c:v>
                </c:pt>
                <c:pt idx="102098">
                  <c:v>-1.25334E-2</c:v>
                </c:pt>
                <c:pt idx="102099">
                  <c:v>-1.2385500000000001E-2</c:v>
                </c:pt>
                <c:pt idx="102100">
                  <c:v>-1.2227200000000001E-2</c:v>
                </c:pt>
                <c:pt idx="102101">
                  <c:v>-1.20585E-2</c:v>
                </c:pt>
                <c:pt idx="102102">
                  <c:v>-1.1879799999999999E-2</c:v>
                </c:pt>
                <c:pt idx="102103">
                  <c:v>-1.1691099999999999E-2</c:v>
                </c:pt>
                <c:pt idx="102104">
                  <c:v>-1.1492799999999999E-2</c:v>
                </c:pt>
                <c:pt idx="102105">
                  <c:v>-1.1285099999999999E-2</c:v>
                </c:pt>
                <c:pt idx="102106">
                  <c:v>-1.1068100000000001E-2</c:v>
                </c:pt>
                <c:pt idx="102107">
                  <c:v>-1.08422E-2</c:v>
                </c:pt>
                <c:pt idx="102108">
                  <c:v>-1.06076E-2</c:v>
                </c:pt>
                <c:pt idx="102109">
                  <c:v>-1.03645E-2</c:v>
                </c:pt>
                <c:pt idx="102110">
                  <c:v>-1.01133E-2</c:v>
                </c:pt>
                <c:pt idx="102111" formatCode="0.00E+00">
                  <c:v>-9.8541700000000006E-3</c:v>
                </c:pt>
                <c:pt idx="102112" formatCode="0.00E+00">
                  <c:v>-9.5874500000000008E-3</c:v>
                </c:pt>
                <c:pt idx="102113" formatCode="0.00E+00">
                  <c:v>-9.3134199999999993E-3</c:v>
                </c:pt>
                <c:pt idx="102114" formatCode="0.00E+00">
                  <c:v>-9.0323699999999996E-3</c:v>
                </c:pt>
                <c:pt idx="102115" formatCode="0.00E+00">
                  <c:v>-8.7446199999999998E-3</c:v>
                </c:pt>
                <c:pt idx="102116" formatCode="0.00E+00">
                  <c:v>-8.4504699999999999E-3</c:v>
                </c:pt>
                <c:pt idx="102117" formatCode="0.00E+00">
                  <c:v>-8.1502299999999996E-3</c:v>
                </c:pt>
                <c:pt idx="102118" formatCode="0.00E+00">
                  <c:v>-7.8442400000000006E-3</c:v>
                </c:pt>
                <c:pt idx="102119" formatCode="0.00E+00">
                  <c:v>-7.53282E-3</c:v>
                </c:pt>
                <c:pt idx="102120" formatCode="0.00E+00">
                  <c:v>-7.2162800000000003E-3</c:v>
                </c:pt>
                <c:pt idx="102121" formatCode="0.00E+00">
                  <c:v>-6.8949800000000002E-3</c:v>
                </c:pt>
                <c:pt idx="102122" formatCode="0.00E+00">
                  <c:v>-6.5692299999999997E-3</c:v>
                </c:pt>
                <c:pt idx="102123" formatCode="0.00E+00">
                  <c:v>-6.23939E-3</c:v>
                </c:pt>
                <c:pt idx="102124" formatCode="0.00E+00">
                  <c:v>-5.9057900000000002E-3</c:v>
                </c:pt>
                <c:pt idx="102125" formatCode="0.00E+00">
                  <c:v>-5.5687799999999997E-3</c:v>
                </c:pt>
                <c:pt idx="102126" formatCode="0.00E+00">
                  <c:v>-5.2286900000000002E-3</c:v>
                </c:pt>
                <c:pt idx="102127" formatCode="0.00E+00">
                  <c:v>-4.8858800000000004E-3</c:v>
                </c:pt>
                <c:pt idx="102128" formatCode="0.00E+00">
                  <c:v>-4.5406800000000001E-3</c:v>
                </c:pt>
                <c:pt idx="102129" formatCode="0.00E+00">
                  <c:v>-4.1934600000000004E-3</c:v>
                </c:pt>
                <c:pt idx="102130" formatCode="0.00E+00">
                  <c:v>-3.84454E-3</c:v>
                </c:pt>
                <c:pt idx="102131" formatCode="0.00E+00">
                  <c:v>-3.4942800000000002E-3</c:v>
                </c:pt>
                <c:pt idx="102132" formatCode="0.00E+00">
                  <c:v>-3.1430300000000002E-3</c:v>
                </c:pt>
                <c:pt idx="102133" formatCode="0.00E+00">
                  <c:v>-2.7911099999999999E-3</c:v>
                </c:pt>
                <c:pt idx="102134" formatCode="0.00E+00">
                  <c:v>-2.43888E-3</c:v>
                </c:pt>
                <c:pt idx="102135" formatCode="0.00E+00">
                  <c:v>-2.08668E-3</c:v>
                </c:pt>
                <c:pt idx="102136" formatCode="0.00E+00">
                  <c:v>-1.7348299999999999E-3</c:v>
                </c:pt>
                <c:pt idx="102137" formatCode="0.00E+00">
                  <c:v>-1.38367E-3</c:v>
                </c:pt>
                <c:pt idx="102138" formatCode="0.00E+00">
                  <c:v>-1.03353E-3</c:v>
                </c:pt>
                <c:pt idx="102139" formatCode="0.00E+00">
                  <c:v>-6.8474400000000004E-4</c:v>
                </c:pt>
                <c:pt idx="102140" formatCode="0.00E+00">
                  <c:v>-3.3762199999999999E-4</c:v>
                </c:pt>
                <c:pt idx="102141" formatCode="0.00E+00">
                  <c:v>7.5167399999999998E-6</c:v>
                </c:pt>
                <c:pt idx="102142" formatCode="0.00E+00">
                  <c:v>3.5035900000000001E-4</c:v>
                </c:pt>
                <c:pt idx="102143" formatCode="0.00E+00">
                  <c:v>6.9059700000000004E-4</c:v>
                </c:pt>
                <c:pt idx="102144" formatCode="0.00E+00">
                  <c:v>1.02793E-3</c:v>
                </c:pt>
                <c:pt idx="102145" formatCode="0.00E+00">
                  <c:v>1.3620699999999999E-3</c:v>
                </c:pt>
                <c:pt idx="102146" formatCode="0.00E+00">
                  <c:v>1.69271E-3</c:v>
                </c:pt>
                <c:pt idx="102147" formatCode="0.00E+00">
                  <c:v>2.01958E-3</c:v>
                </c:pt>
                <c:pt idx="102148" formatCode="0.00E+00">
                  <c:v>2.3424100000000001E-3</c:v>
                </c:pt>
                <c:pt idx="102149" formatCode="0.00E+00">
                  <c:v>2.6609200000000002E-3</c:v>
                </c:pt>
                <c:pt idx="102150" formatCode="0.00E+00">
                  <c:v>2.9748499999999998E-3</c:v>
                </c:pt>
                <c:pt idx="102151" formatCode="0.00E+00">
                  <c:v>3.2839399999999999E-3</c:v>
                </c:pt>
                <c:pt idx="102152" formatCode="0.00E+00">
                  <c:v>3.5879599999999998E-3</c:v>
                </c:pt>
                <c:pt idx="102153" formatCode="0.00E+00">
                  <c:v>3.8866500000000002E-3</c:v>
                </c:pt>
                <c:pt idx="102154" formatCode="0.00E+00">
                  <c:v>4.1798E-3</c:v>
                </c:pt>
                <c:pt idx="102155" formatCode="0.00E+00">
                  <c:v>4.4671700000000003E-3</c:v>
                </c:pt>
                <c:pt idx="102156" formatCode="0.00E+00">
                  <c:v>4.7485599999999998E-3</c:v>
                </c:pt>
                <c:pt idx="102157" formatCode="0.00E+00">
                  <c:v>5.0237600000000004E-3</c:v>
                </c:pt>
                <c:pt idx="102158" formatCode="0.00E+00">
                  <c:v>5.2925799999999999E-3</c:v>
                </c:pt>
                <c:pt idx="102159" formatCode="0.00E+00">
                  <c:v>5.5548200000000002E-3</c:v>
                </c:pt>
                <c:pt idx="102160" formatCode="0.00E+00">
                  <c:v>5.81031E-3</c:v>
                </c:pt>
                <c:pt idx="102161" formatCode="0.00E+00">
                  <c:v>6.05888E-3</c:v>
                </c:pt>
                <c:pt idx="102162" formatCode="0.00E+00">
                  <c:v>6.3003699999999996E-3</c:v>
                </c:pt>
                <c:pt idx="102163" formatCode="0.00E+00">
                  <c:v>6.5346299999999996E-3</c:v>
                </c:pt>
                <c:pt idx="102164" formatCode="0.00E+00">
                  <c:v>6.76152E-3</c:v>
                </c:pt>
                <c:pt idx="102165" formatCode="0.00E+00">
                  <c:v>6.9809099999999999E-3</c:v>
                </c:pt>
                <c:pt idx="102166" formatCode="0.00E+00">
                  <c:v>7.1926799999999999E-3</c:v>
                </c:pt>
                <c:pt idx="102167" formatCode="0.00E+00">
                  <c:v>7.3967099999999999E-3</c:v>
                </c:pt>
                <c:pt idx="102168" formatCode="0.00E+00">
                  <c:v>7.5929099999999996E-3</c:v>
                </c:pt>
                <c:pt idx="102169" formatCode="0.00E+00">
                  <c:v>7.7811800000000004E-3</c:v>
                </c:pt>
                <c:pt idx="102170" formatCode="0.00E+00">
                  <c:v>7.9614400000000002E-3</c:v>
                </c:pt>
                <c:pt idx="102171" formatCode="0.00E+00">
                  <c:v>8.1336099999999995E-3</c:v>
                </c:pt>
                <c:pt idx="102172" formatCode="0.00E+00">
                  <c:v>8.2976400000000002E-3</c:v>
                </c:pt>
                <c:pt idx="102173" formatCode="0.00E+00">
                  <c:v>8.4534599999999994E-3</c:v>
                </c:pt>
                <c:pt idx="102174" formatCode="0.00E+00">
                  <c:v>8.6010400000000008E-3</c:v>
                </c:pt>
                <c:pt idx="102175" formatCode="0.00E+00">
                  <c:v>8.7403299999999993E-3</c:v>
                </c:pt>
                <c:pt idx="102176" formatCode="0.00E+00">
                  <c:v>8.8713100000000003E-3</c:v>
                </c:pt>
                <c:pt idx="102177" formatCode="0.00E+00">
                  <c:v>8.9939600000000005E-3</c:v>
                </c:pt>
                <c:pt idx="102178" formatCode="0.00E+00">
                  <c:v>9.1082799999999998E-3</c:v>
                </c:pt>
                <c:pt idx="102179" formatCode="0.00E+00">
                  <c:v>9.2142600000000002E-3</c:v>
                </c:pt>
                <c:pt idx="102180" formatCode="0.00E+00">
                  <c:v>9.3119099999999996E-3</c:v>
                </c:pt>
                <c:pt idx="102181" formatCode="0.00E+00">
                  <c:v>9.4012599999999998E-3</c:v>
                </c:pt>
                <c:pt idx="102182" formatCode="0.00E+00">
                  <c:v>9.4823300000000006E-3</c:v>
                </c:pt>
                <c:pt idx="102183" formatCode="0.00E+00">
                  <c:v>9.5551400000000002E-3</c:v>
                </c:pt>
                <c:pt idx="102184" formatCode="0.00E+00">
                  <c:v>9.6197599999999998E-3</c:v>
                </c:pt>
                <c:pt idx="102185" formatCode="0.00E+00">
                  <c:v>9.6762199999999993E-3</c:v>
                </c:pt>
                <c:pt idx="102186" formatCode="0.00E+00">
                  <c:v>9.72458E-3</c:v>
                </c:pt>
                <c:pt idx="102187" formatCode="0.00E+00">
                  <c:v>9.7649099999999999E-3</c:v>
                </c:pt>
                <c:pt idx="102188" formatCode="0.00E+00">
                  <c:v>9.7972900000000002E-3</c:v>
                </c:pt>
                <c:pt idx="102189" formatCode="0.00E+00">
                  <c:v>9.8217900000000004E-3</c:v>
                </c:pt>
                <c:pt idx="102190" formatCode="0.00E+00">
                  <c:v>9.8385E-3</c:v>
                </c:pt>
                <c:pt idx="102191" formatCode="0.00E+00">
                  <c:v>9.8475100000000003E-3</c:v>
                </c:pt>
                <c:pt idx="102192" formatCode="0.00E+00">
                  <c:v>9.8489200000000006E-3</c:v>
                </c:pt>
                <c:pt idx="102193" formatCode="0.00E+00">
                  <c:v>9.8428400000000003E-3</c:v>
                </c:pt>
                <c:pt idx="102194" formatCode="0.00E+00">
                  <c:v>9.8293800000000004E-3</c:v>
                </c:pt>
                <c:pt idx="102195" formatCode="0.00E+00">
                  <c:v>9.8086500000000004E-3</c:v>
                </c:pt>
                <c:pt idx="102196" formatCode="0.00E+00">
                  <c:v>9.7807899999999993E-3</c:v>
                </c:pt>
                <c:pt idx="102197" formatCode="0.00E+00">
                  <c:v>9.74591E-3</c:v>
                </c:pt>
                <c:pt idx="102198" formatCode="0.00E+00">
                  <c:v>9.7041499999999999E-3</c:v>
                </c:pt>
                <c:pt idx="102199" formatCode="0.00E+00">
                  <c:v>9.6556400000000001E-3</c:v>
                </c:pt>
                <c:pt idx="102200" formatCode="0.00E+00">
                  <c:v>9.6005299999999995E-3</c:v>
                </c:pt>
                <c:pt idx="102201" formatCode="0.00E+00">
                  <c:v>9.5389600000000008E-3</c:v>
                </c:pt>
                <c:pt idx="102202" formatCode="0.00E+00">
                  <c:v>9.4710799999999998E-3</c:v>
                </c:pt>
                <c:pt idx="102203" formatCode="0.00E+00">
                  <c:v>9.3970400000000006E-3</c:v>
                </c:pt>
                <c:pt idx="102204" formatCode="0.00E+00">
                  <c:v>9.3169900000000007E-3</c:v>
                </c:pt>
                <c:pt idx="102205" formatCode="0.00E+00">
                  <c:v>9.2311000000000008E-3</c:v>
                </c:pt>
                <c:pt idx="102206" formatCode="0.00E+00">
                  <c:v>9.1395199999999999E-3</c:v>
                </c:pt>
                <c:pt idx="102207" formatCode="0.00E+00">
                  <c:v>9.0424200000000007E-3</c:v>
                </c:pt>
                <c:pt idx="102208" formatCode="0.00E+00">
                  <c:v>8.9399600000000003E-3</c:v>
                </c:pt>
                <c:pt idx="102209" formatCode="0.00E+00">
                  <c:v>8.8322999999999995E-3</c:v>
                </c:pt>
                <c:pt idx="102210" formatCode="0.00E+00">
                  <c:v>8.7196200000000008E-3</c:v>
                </c:pt>
                <c:pt idx="102211" formatCode="0.00E+00">
                  <c:v>8.6020899999999997E-3</c:v>
                </c:pt>
                <c:pt idx="102212" formatCode="0.00E+00">
                  <c:v>8.4798700000000005E-3</c:v>
                </c:pt>
                <c:pt idx="102213" formatCode="0.00E+00">
                  <c:v>8.3531300000000003E-3</c:v>
                </c:pt>
                <c:pt idx="102214" formatCode="0.00E+00">
                  <c:v>8.2220499999999998E-3</c:v>
                </c:pt>
                <c:pt idx="102215" formatCode="0.00E+00">
                  <c:v>8.0867999999999999E-3</c:v>
                </c:pt>
                <c:pt idx="102216" formatCode="0.00E+00">
                  <c:v>7.9475399999999995E-3</c:v>
                </c:pt>
                <c:pt idx="102217" formatCode="0.00E+00">
                  <c:v>7.8044500000000001E-3</c:v>
                </c:pt>
                <c:pt idx="102218" formatCode="0.00E+00">
                  <c:v>7.6577099999999999E-3</c:v>
                </c:pt>
                <c:pt idx="102219" formatCode="0.00E+00">
                  <c:v>7.5074699999999996E-3</c:v>
                </c:pt>
                <c:pt idx="102220" formatCode="0.00E+00">
                  <c:v>7.35391E-3</c:v>
                </c:pt>
                <c:pt idx="102221" formatCode="0.00E+00">
                  <c:v>7.19719E-3</c:v>
                </c:pt>
                <c:pt idx="102222" formatCode="0.00E+00">
                  <c:v>7.0374900000000004E-3</c:v>
                </c:pt>
                <c:pt idx="102223" formatCode="0.00E+00">
                  <c:v>6.8749600000000003E-3</c:v>
                </c:pt>
                <c:pt idx="102224" formatCode="0.00E+00">
                  <c:v>6.7097700000000003E-3</c:v>
                </c:pt>
                <c:pt idx="102225" formatCode="0.00E+00">
                  <c:v>6.5420799999999996E-3</c:v>
                </c:pt>
                <c:pt idx="102226" formatCode="0.00E+00">
                  <c:v>6.3720499999999998E-3</c:v>
                </c:pt>
                <c:pt idx="102227" formatCode="0.00E+00">
                  <c:v>6.1998399999999999E-3</c:v>
                </c:pt>
                <c:pt idx="102228" formatCode="0.00E+00">
                  <c:v>6.0255899999999999E-3</c:v>
                </c:pt>
                <c:pt idx="102229" formatCode="0.00E+00">
                  <c:v>5.8494599999999999E-3</c:v>
                </c:pt>
                <c:pt idx="102230" formatCode="0.00E+00">
                  <c:v>5.6715999999999997E-3</c:v>
                </c:pt>
                <c:pt idx="102231" formatCode="0.00E+00">
                  <c:v>5.4921500000000003E-3</c:v>
                </c:pt>
                <c:pt idx="102232" formatCode="0.00E+00">
                  <c:v>5.3112599999999999E-3</c:v>
                </c:pt>
                <c:pt idx="102233" formatCode="0.00E+00">
                  <c:v>5.1290700000000003E-3</c:v>
                </c:pt>
                <c:pt idx="102234" formatCode="0.00E+00">
                  <c:v>4.9457199999999998E-3</c:v>
                </c:pt>
                <c:pt idx="102235" formatCode="0.00E+00">
                  <c:v>4.7613200000000003E-3</c:v>
                </c:pt>
                <c:pt idx="102236" formatCode="0.00E+00">
                  <c:v>4.57603E-3</c:v>
                </c:pt>
                <c:pt idx="102237" formatCode="0.00E+00">
                  <c:v>4.38996E-3</c:v>
                </c:pt>
                <c:pt idx="102238" formatCode="0.00E+00">
                  <c:v>4.2032399999999996E-3</c:v>
                </c:pt>
                <c:pt idx="102239" formatCode="0.00E+00">
                  <c:v>4.0159799999999997E-3</c:v>
                </c:pt>
                <c:pt idx="102240" formatCode="0.00E+00">
                  <c:v>3.8283000000000002E-3</c:v>
                </c:pt>
                <c:pt idx="102241" formatCode="0.00E+00">
                  <c:v>3.6403199999999998E-3</c:v>
                </c:pt>
                <c:pt idx="102242" formatCode="0.00E+00">
                  <c:v>3.4521399999999998E-3</c:v>
                </c:pt>
                <c:pt idx="102243" formatCode="0.00E+00">
                  <c:v>3.2638799999999998E-3</c:v>
                </c:pt>
                <c:pt idx="102244" formatCode="0.00E+00">
                  <c:v>3.0756199999999998E-3</c:v>
                </c:pt>
                <c:pt idx="102245" formatCode="0.00E+00">
                  <c:v>2.8874700000000001E-3</c:v>
                </c:pt>
                <c:pt idx="102246" formatCode="0.00E+00">
                  <c:v>2.69952E-3</c:v>
                </c:pt>
                <c:pt idx="102247" formatCode="0.00E+00">
                  <c:v>2.5118599999999999E-3</c:v>
                </c:pt>
                <c:pt idx="102248" formatCode="0.00E+00">
                  <c:v>2.3245800000000001E-3</c:v>
                </c:pt>
                <c:pt idx="102249" formatCode="0.00E+00">
                  <c:v>2.1377599999999998E-3</c:v>
                </c:pt>
                <c:pt idx="102250" formatCode="0.00E+00">
                  <c:v>1.95149E-3</c:v>
                </c:pt>
                <c:pt idx="102251" formatCode="0.00E+00">
                  <c:v>1.7658400000000001E-3</c:v>
                </c:pt>
                <c:pt idx="102252" formatCode="0.00E+00">
                  <c:v>1.58088E-3</c:v>
                </c:pt>
                <c:pt idx="102253" formatCode="0.00E+00">
                  <c:v>1.39668E-3</c:v>
                </c:pt>
                <c:pt idx="102254" formatCode="0.00E+00">
                  <c:v>1.21331E-3</c:v>
                </c:pt>
                <c:pt idx="102255" formatCode="0.00E+00">
                  <c:v>1.0308299999999999E-3</c:v>
                </c:pt>
                <c:pt idx="102256" formatCode="0.00E+00">
                  <c:v>8.4929899999999997E-4</c:v>
                </c:pt>
                <c:pt idx="102257" formatCode="0.00E+00">
                  <c:v>6.6878100000000002E-4</c:v>
                </c:pt>
                <c:pt idx="102258" formatCode="0.00E+00">
                  <c:v>4.89326E-4</c:v>
                </c:pt>
                <c:pt idx="102259" formatCode="0.00E+00">
                  <c:v>3.1098600000000002E-4</c:v>
                </c:pt>
                <c:pt idx="102260" formatCode="0.00E+00">
                  <c:v>1.3380999999999999E-4</c:v>
                </c:pt>
                <c:pt idx="102261" formatCode="0.00E+00">
                  <c:v>-4.2156200000000001E-5</c:v>
                </c:pt>
                <c:pt idx="102262" formatCode="0.00E+00">
                  <c:v>-2.16868E-4</c:v>
                </c:pt>
                <c:pt idx="102263" formatCode="0.00E+00">
                  <c:v>-3.9028400000000002E-4</c:v>
                </c:pt>
                <c:pt idx="102264" formatCode="0.00E+00">
                  <c:v>-5.62365E-4</c:v>
                </c:pt>
                <c:pt idx="102265" formatCode="0.00E+00">
                  <c:v>-7.3307299999999999E-4</c:v>
                </c:pt>
                <c:pt idx="102266" formatCode="0.00E+00">
                  <c:v>-9.0237399999999995E-4</c:v>
                </c:pt>
                <c:pt idx="102267" formatCode="0.00E+00">
                  <c:v>-1.0702299999999999E-3</c:v>
                </c:pt>
                <c:pt idx="102268" formatCode="0.00E+00">
                  <c:v>-1.2366199999999999E-3</c:v>
                </c:pt>
                <c:pt idx="102269" formatCode="0.00E+00">
                  <c:v>-1.4015E-3</c:v>
                </c:pt>
                <c:pt idx="102270" formatCode="0.00E+00">
                  <c:v>-1.56485E-3</c:v>
                </c:pt>
                <c:pt idx="102271" formatCode="0.00E+00">
                  <c:v>-1.72664E-3</c:v>
                </c:pt>
                <c:pt idx="102272" formatCode="0.00E+00">
                  <c:v>-1.8868400000000001E-3</c:v>
                </c:pt>
                <c:pt idx="102273" formatCode="0.00E+00">
                  <c:v>-2.04543E-3</c:v>
                </c:pt>
                <c:pt idx="102274" formatCode="0.00E+00">
                  <c:v>-2.2023799999999999E-3</c:v>
                </c:pt>
                <c:pt idx="102275" formatCode="0.00E+00">
                  <c:v>-2.3576600000000001E-3</c:v>
                </c:pt>
                <c:pt idx="102276" formatCode="0.00E+00">
                  <c:v>-2.51126E-3</c:v>
                </c:pt>
                <c:pt idx="102277" formatCode="0.00E+00">
                  <c:v>-2.66315E-3</c:v>
                </c:pt>
                <c:pt idx="102278" formatCode="0.00E+00">
                  <c:v>-2.8133099999999999E-3</c:v>
                </c:pt>
                <c:pt idx="102279" formatCode="0.00E+00">
                  <c:v>-2.9617100000000002E-3</c:v>
                </c:pt>
                <c:pt idx="102280" formatCode="0.00E+00">
                  <c:v>-3.1083399999999998E-3</c:v>
                </c:pt>
                <c:pt idx="102281" formatCode="0.00E+00">
                  <c:v>-3.2531600000000002E-3</c:v>
                </c:pt>
                <c:pt idx="102282" formatCode="0.00E+00">
                  <c:v>-3.3961500000000001E-3</c:v>
                </c:pt>
                <c:pt idx="102283" formatCode="0.00E+00">
                  <c:v>-3.5373000000000002E-3</c:v>
                </c:pt>
                <c:pt idx="102284" formatCode="0.00E+00">
                  <c:v>-3.6765700000000001E-3</c:v>
                </c:pt>
                <c:pt idx="102285" formatCode="0.00E+00">
                  <c:v>-3.81394E-3</c:v>
                </c:pt>
                <c:pt idx="102286" formatCode="0.00E+00">
                  <c:v>-3.9493899999999997E-3</c:v>
                </c:pt>
                <c:pt idx="102287" formatCode="0.00E+00">
                  <c:v>-4.0828899999999996E-3</c:v>
                </c:pt>
                <c:pt idx="102288" formatCode="0.00E+00">
                  <c:v>-4.21441E-3</c:v>
                </c:pt>
                <c:pt idx="102289" formatCode="0.00E+00">
                  <c:v>-4.3439200000000002E-3</c:v>
                </c:pt>
                <c:pt idx="102290" formatCode="0.00E+00">
                  <c:v>-4.4714000000000004E-3</c:v>
                </c:pt>
                <c:pt idx="102291" formatCode="0.00E+00">
                  <c:v>-4.5968099999999998E-3</c:v>
                </c:pt>
                <c:pt idx="102292" formatCode="0.00E+00">
                  <c:v>-4.7201200000000004E-3</c:v>
                </c:pt>
                <c:pt idx="102293" formatCode="0.00E+00">
                  <c:v>-4.8412999999999998E-3</c:v>
                </c:pt>
                <c:pt idx="102294" formatCode="0.00E+00">
                  <c:v>-4.9603199999999998E-3</c:v>
                </c:pt>
                <c:pt idx="102295" formatCode="0.00E+00">
                  <c:v>-5.07713E-3</c:v>
                </c:pt>
                <c:pt idx="102296" formatCode="0.00E+00">
                  <c:v>-5.1916999999999996E-3</c:v>
                </c:pt>
                <c:pt idx="102297" formatCode="0.00E+00">
                  <c:v>-5.3039799999999998E-3</c:v>
                </c:pt>
                <c:pt idx="102298" formatCode="0.00E+00">
                  <c:v>-5.4139499999999998E-3</c:v>
                </c:pt>
                <c:pt idx="102299" formatCode="0.00E+00">
                  <c:v>-5.52156E-3</c:v>
                </c:pt>
                <c:pt idx="102300" formatCode="0.00E+00">
                  <c:v>-5.6267499999999998E-3</c:v>
                </c:pt>
                <c:pt idx="102301" formatCode="0.00E+00">
                  <c:v>-5.7295000000000002E-3</c:v>
                </c:pt>
                <c:pt idx="102302" formatCode="0.00E+00">
                  <c:v>-5.8297499999999999E-3</c:v>
                </c:pt>
                <c:pt idx="102303" formatCode="0.00E+00">
                  <c:v>-5.92744E-3</c:v>
                </c:pt>
                <c:pt idx="102304" formatCode="0.00E+00">
                  <c:v>-6.0225399999999998E-3</c:v>
                </c:pt>
                <c:pt idx="102305" formatCode="0.00E+00">
                  <c:v>-6.1149899999999998E-3</c:v>
                </c:pt>
                <c:pt idx="102306" formatCode="0.00E+00">
                  <c:v>-6.2047300000000003E-3</c:v>
                </c:pt>
                <c:pt idx="102307" formatCode="0.00E+00">
                  <c:v>-6.2917099999999998E-3</c:v>
                </c:pt>
                <c:pt idx="102308" formatCode="0.00E+00">
                  <c:v>-6.3758799999999996E-3</c:v>
                </c:pt>
                <c:pt idx="102309" formatCode="0.00E+00">
                  <c:v>-6.4571699999999999E-3</c:v>
                </c:pt>
                <c:pt idx="102310" formatCode="0.00E+00">
                  <c:v>-6.5355200000000004E-3</c:v>
                </c:pt>
                <c:pt idx="102311" formatCode="0.00E+00">
                  <c:v>-6.6108900000000003E-3</c:v>
                </c:pt>
                <c:pt idx="102312" formatCode="0.00E+00">
                  <c:v>-6.6831900000000003E-3</c:v>
                </c:pt>
                <c:pt idx="102313" formatCode="0.00E+00">
                  <c:v>-6.7523799999999997E-3</c:v>
                </c:pt>
                <c:pt idx="102314" formatCode="0.00E+00">
                  <c:v>-6.8183799999999998E-3</c:v>
                </c:pt>
                <c:pt idx="102315" formatCode="0.00E+00">
                  <c:v>-6.8811300000000001E-3</c:v>
                </c:pt>
                <c:pt idx="102316" formatCode="0.00E+00">
                  <c:v>-6.9405700000000001E-3</c:v>
                </c:pt>
                <c:pt idx="102317" formatCode="0.00E+00">
                  <c:v>-6.9966300000000002E-3</c:v>
                </c:pt>
                <c:pt idx="102318" formatCode="0.00E+00">
                  <c:v>-7.04924E-3</c:v>
                </c:pt>
                <c:pt idx="102319" formatCode="0.00E+00">
                  <c:v>-7.0983299999999999E-3</c:v>
                </c:pt>
                <c:pt idx="102320" formatCode="0.00E+00">
                  <c:v>-7.1438400000000003E-3</c:v>
                </c:pt>
                <c:pt idx="102321" formatCode="0.00E+00">
                  <c:v>-7.1856999999999997E-3</c:v>
                </c:pt>
                <c:pt idx="102322" formatCode="0.00E+00">
                  <c:v>-7.2238299999999997E-3</c:v>
                </c:pt>
                <c:pt idx="102323" formatCode="0.00E+00">
                  <c:v>-7.2581700000000004E-3</c:v>
                </c:pt>
                <c:pt idx="102324" formatCode="0.00E+00">
                  <c:v>-7.2886599999999998E-3</c:v>
                </c:pt>
                <c:pt idx="102325" formatCode="0.00E+00">
                  <c:v>-7.3152099999999999E-3</c:v>
                </c:pt>
                <c:pt idx="102326" formatCode="0.00E+00">
                  <c:v>-7.3377800000000003E-3</c:v>
                </c:pt>
                <c:pt idx="102327" formatCode="0.00E+00">
                  <c:v>-7.3562799999999998E-3</c:v>
                </c:pt>
                <c:pt idx="102328" formatCode="0.00E+00">
                  <c:v>-7.3706500000000003E-3</c:v>
                </c:pt>
                <c:pt idx="102329" formatCode="0.00E+00">
                  <c:v>-7.3808399999999996E-3</c:v>
                </c:pt>
                <c:pt idx="102330" formatCode="0.00E+00">
                  <c:v>-7.38676E-3</c:v>
                </c:pt>
                <c:pt idx="102331" formatCode="0.00E+00">
                  <c:v>-7.38837E-3</c:v>
                </c:pt>
                <c:pt idx="102332" formatCode="0.00E+00">
                  <c:v>-7.3856E-3</c:v>
                </c:pt>
                <c:pt idx="102333" formatCode="0.00E+00">
                  <c:v>-7.3783900000000003E-3</c:v>
                </c:pt>
                <c:pt idx="102334" formatCode="0.00E+00">
                  <c:v>-7.3666799999999996E-3</c:v>
                </c:pt>
                <c:pt idx="102335" formatCode="0.00E+00">
                  <c:v>-7.3504099999999999E-3</c:v>
                </c:pt>
                <c:pt idx="102336" formatCode="0.00E+00">
                  <c:v>-7.3295499999999998E-3</c:v>
                </c:pt>
                <c:pt idx="102337" formatCode="0.00E+00">
                  <c:v>-7.3040199999999996E-3</c:v>
                </c:pt>
                <c:pt idx="102338" formatCode="0.00E+00">
                  <c:v>-7.2737899999999996E-3</c:v>
                </c:pt>
                <c:pt idx="102339" formatCode="0.00E+00">
                  <c:v>-7.23881E-3</c:v>
                </c:pt>
                <c:pt idx="102340" formatCode="0.00E+00">
                  <c:v>-7.1990400000000003E-3</c:v>
                </c:pt>
                <c:pt idx="102341" formatCode="0.00E+00">
                  <c:v>-7.1544299999999998E-3</c:v>
                </c:pt>
                <c:pt idx="102342" formatCode="0.00E+00">
                  <c:v>-7.1049599999999996E-3</c:v>
                </c:pt>
                <c:pt idx="102343" formatCode="0.00E+00">
                  <c:v>-7.0505799999999999E-3</c:v>
                </c:pt>
                <c:pt idx="102344" formatCode="0.00E+00">
                  <c:v>-6.9912699999999999E-3</c:v>
                </c:pt>
                <c:pt idx="102345" formatCode="0.00E+00">
                  <c:v>-6.9270099999999999E-3</c:v>
                </c:pt>
                <c:pt idx="102346" formatCode="0.00E+00">
                  <c:v>-6.85777E-3</c:v>
                </c:pt>
                <c:pt idx="102347" formatCode="0.00E+00">
                  <c:v>-6.7835300000000003E-3</c:v>
                </c:pt>
                <c:pt idx="102348" formatCode="0.00E+00">
                  <c:v>-6.70428E-3</c:v>
                </c:pt>
                <c:pt idx="102349" formatCode="0.00E+00">
                  <c:v>-6.6200199999999999E-3</c:v>
                </c:pt>
                <c:pt idx="102350" formatCode="0.00E+00">
                  <c:v>-6.5307300000000002E-3</c:v>
                </c:pt>
                <c:pt idx="102351" formatCode="0.00E+00">
                  <c:v>-6.4364299999999999E-3</c:v>
                </c:pt>
                <c:pt idx="102352" formatCode="0.00E+00">
                  <c:v>-6.33711E-3</c:v>
                </c:pt>
                <c:pt idx="102353" formatCode="0.00E+00">
                  <c:v>-6.2327800000000003E-3</c:v>
                </c:pt>
                <c:pt idx="102354" formatCode="0.00E+00">
                  <c:v>-6.1234699999999998E-3</c:v>
                </c:pt>
                <c:pt idx="102355" formatCode="0.00E+00">
                  <c:v>-6.0091800000000003E-3</c:v>
                </c:pt>
                <c:pt idx="102356" formatCode="0.00E+00">
                  <c:v>-5.8899599999999996E-3</c:v>
                </c:pt>
                <c:pt idx="102357" formatCode="0.00E+00">
                  <c:v>-5.7658199999999996E-3</c:v>
                </c:pt>
                <c:pt idx="102358" formatCode="0.00E+00">
                  <c:v>-5.6368E-3</c:v>
                </c:pt>
                <c:pt idx="102359" formatCode="0.00E+00">
                  <c:v>-5.5029600000000003E-3</c:v>
                </c:pt>
                <c:pt idx="102360" formatCode="0.00E+00">
                  <c:v>-5.3643299999999996E-3</c:v>
                </c:pt>
                <c:pt idx="102361" formatCode="0.00E+00">
                  <c:v>-5.2209700000000001E-3</c:v>
                </c:pt>
                <c:pt idx="102362" formatCode="0.00E+00">
                  <c:v>-5.0729399999999997E-3</c:v>
                </c:pt>
                <c:pt idx="102363" formatCode="0.00E+00">
                  <c:v>-4.9202999999999998E-3</c:v>
                </c:pt>
                <c:pt idx="102364" formatCode="0.00E+00">
                  <c:v>-4.76313E-3</c:v>
                </c:pt>
                <c:pt idx="102365" formatCode="0.00E+00">
                  <c:v>-4.6014899999999997E-3</c:v>
                </c:pt>
                <c:pt idx="102366" formatCode="0.00E+00">
                  <c:v>-4.4354900000000003E-3</c:v>
                </c:pt>
                <c:pt idx="102367" formatCode="0.00E+00">
                  <c:v>-4.2651900000000003E-3</c:v>
                </c:pt>
                <c:pt idx="102368" formatCode="0.00E+00">
                  <c:v>-4.09071E-3</c:v>
                </c:pt>
                <c:pt idx="102369" formatCode="0.00E+00">
                  <c:v>-3.9121299999999998E-3</c:v>
                </c:pt>
                <c:pt idx="102370" formatCode="0.00E+00">
                  <c:v>-3.7295700000000002E-3</c:v>
                </c:pt>
                <c:pt idx="102371" formatCode="0.00E+00">
                  <c:v>-3.5431400000000002E-3</c:v>
                </c:pt>
                <c:pt idx="102372" formatCode="0.00E+00">
                  <c:v>-3.3529499999999999E-3</c:v>
                </c:pt>
                <c:pt idx="102373" formatCode="0.00E+00">
                  <c:v>-3.15914E-3</c:v>
                </c:pt>
                <c:pt idx="102374" formatCode="0.00E+00">
                  <c:v>-2.96182E-3</c:v>
                </c:pt>
                <c:pt idx="102375" formatCode="0.00E+00">
                  <c:v>-2.7611300000000001E-3</c:v>
                </c:pt>
                <c:pt idx="102376" formatCode="0.00E+00">
                  <c:v>-2.5572199999999998E-3</c:v>
                </c:pt>
                <c:pt idx="102377" formatCode="0.00E+00">
                  <c:v>-2.35023E-3</c:v>
                </c:pt>
                <c:pt idx="102378" formatCode="0.00E+00">
                  <c:v>-2.1403199999999998E-3</c:v>
                </c:pt>
                <c:pt idx="102379" formatCode="0.00E+00">
                  <c:v>-1.9276300000000001E-3</c:v>
                </c:pt>
                <c:pt idx="102380" formatCode="0.00E+00">
                  <c:v>-1.71233E-3</c:v>
                </c:pt>
                <c:pt idx="102381" formatCode="0.00E+00">
                  <c:v>-1.4945900000000001E-3</c:v>
                </c:pt>
                <c:pt idx="102382" formatCode="0.00E+00">
                  <c:v>-1.27458E-3</c:v>
                </c:pt>
                <c:pt idx="102383" formatCode="0.00E+00">
                  <c:v>-1.05248E-3</c:v>
                </c:pt>
                <c:pt idx="102384" formatCode="0.00E+00">
                  <c:v>-8.2845900000000003E-4</c:v>
                </c:pt>
                <c:pt idx="102385" formatCode="0.00E+00">
                  <c:v>-6.0271100000000002E-4</c:v>
                </c:pt>
                <c:pt idx="102386" formatCode="0.00E+00">
                  <c:v>-3.7542499999999998E-4</c:v>
                </c:pt>
                <c:pt idx="102387" formatCode="0.00E+00">
                  <c:v>-1.46792E-4</c:v>
                </c:pt>
                <c:pt idx="102388" formatCode="0.00E+00">
                  <c:v>8.2989499999999995E-5</c:v>
                </c:pt>
                <c:pt idx="102389" formatCode="0.00E+00">
                  <c:v>3.1372000000000003E-4</c:v>
                </c:pt>
                <c:pt idx="102390" formatCode="0.00E+00">
                  <c:v>5.4519499999999995E-4</c:v>
                </c:pt>
                <c:pt idx="102391" formatCode="0.00E+00">
                  <c:v>7.7720700000000003E-4</c:v>
                </c:pt>
                <c:pt idx="102392" formatCode="0.00E+00">
                  <c:v>1.0095499999999999E-3</c:v>
                </c:pt>
                <c:pt idx="102393" formatCode="0.00E+00">
                  <c:v>1.242E-3</c:v>
                </c:pt>
                <c:pt idx="102394" formatCode="0.00E+00">
                  <c:v>1.4743600000000001E-3</c:v>
                </c:pt>
                <c:pt idx="102395" formatCode="0.00E+00">
                  <c:v>1.7063899999999999E-3</c:v>
                </c:pt>
                <c:pt idx="102396" formatCode="0.00E+00">
                  <c:v>1.9379E-3</c:v>
                </c:pt>
                <c:pt idx="102397" formatCode="0.00E+00">
                  <c:v>2.1686399999999999E-3</c:v>
                </c:pt>
                <c:pt idx="102398" formatCode="0.00E+00">
                  <c:v>2.3984000000000002E-3</c:v>
                </c:pt>
                <c:pt idx="102399" formatCode="0.00E+00">
                  <c:v>2.6269700000000002E-3</c:v>
                </c:pt>
                <c:pt idx="102400" formatCode="0.00E+00">
                  <c:v>2.8541E-3</c:v>
                </c:pt>
                <c:pt idx="102401" formatCode="0.00E+00">
                  <c:v>3.0795900000000001E-3</c:v>
                </c:pt>
                <c:pt idx="102402" formatCode="0.00E+00">
                  <c:v>3.3031900000000001E-3</c:v>
                </c:pt>
                <c:pt idx="102403" formatCode="0.00E+00">
                  <c:v>3.5247E-3</c:v>
                </c:pt>
                <c:pt idx="102404" formatCode="0.00E+00">
                  <c:v>3.7438800000000002E-3</c:v>
                </c:pt>
                <c:pt idx="102405" formatCode="0.00E+00">
                  <c:v>3.9605200000000004E-3</c:v>
                </c:pt>
                <c:pt idx="102406" formatCode="0.00E+00">
                  <c:v>4.1743800000000001E-3</c:v>
                </c:pt>
                <c:pt idx="102407" formatCode="0.00E+00">
                  <c:v>4.3852400000000003E-3</c:v>
                </c:pt>
                <c:pt idx="102408" formatCode="0.00E+00">
                  <c:v>4.5928899999999996E-3</c:v>
                </c:pt>
                <c:pt idx="102409" formatCode="0.00E+00">
                  <c:v>4.7971100000000003E-3</c:v>
                </c:pt>
                <c:pt idx="102410" formatCode="0.00E+00">
                  <c:v>4.9976899999999999E-3</c:v>
                </c:pt>
                <c:pt idx="102411" formatCode="0.00E+00">
                  <c:v>5.1943900000000001E-3</c:v>
                </c:pt>
                <c:pt idx="102412" formatCode="0.00E+00">
                  <c:v>5.3870300000000001E-3</c:v>
                </c:pt>
                <c:pt idx="102413" formatCode="0.00E+00">
                  <c:v>5.5753799999999996E-3</c:v>
                </c:pt>
                <c:pt idx="102414" formatCode="0.00E+00">
                  <c:v>5.7592499999999996E-3</c:v>
                </c:pt>
                <c:pt idx="102415" formatCode="0.00E+00">
                  <c:v>5.9384299999999998E-3</c:v>
                </c:pt>
                <c:pt idx="102416" formatCode="0.00E+00">
                  <c:v>6.1127200000000003E-3</c:v>
                </c:pt>
                <c:pt idx="102417" formatCode="0.00E+00">
                  <c:v>6.2819399999999997E-3</c:v>
                </c:pt>
                <c:pt idx="102418" formatCode="0.00E+00">
                  <c:v>6.4458800000000002E-3</c:v>
                </c:pt>
                <c:pt idx="102419" formatCode="0.00E+00">
                  <c:v>6.60438E-3</c:v>
                </c:pt>
                <c:pt idx="102420" formatCode="0.00E+00">
                  <c:v>6.7572500000000002E-3</c:v>
                </c:pt>
                <c:pt idx="102421" formatCode="0.00E+00">
                  <c:v>6.9043100000000003E-3</c:v>
                </c:pt>
                <c:pt idx="102422" formatCode="0.00E+00">
                  <c:v>7.0454000000000003E-3</c:v>
                </c:pt>
                <c:pt idx="102423" formatCode="0.00E+00">
                  <c:v>7.1803600000000002E-3</c:v>
                </c:pt>
                <c:pt idx="102424" formatCode="0.00E+00">
                  <c:v>7.3090300000000002E-3</c:v>
                </c:pt>
                <c:pt idx="102425" formatCode="0.00E+00">
                  <c:v>7.4312600000000003E-3</c:v>
                </c:pt>
                <c:pt idx="102426" formatCode="0.00E+00">
                  <c:v>7.5468999999999996E-3</c:v>
                </c:pt>
                <c:pt idx="102427" formatCode="0.00E+00">
                  <c:v>7.6558299999999998E-3</c:v>
                </c:pt>
                <c:pt idx="102428" formatCode="0.00E+00">
                  <c:v>7.7578999999999999E-3</c:v>
                </c:pt>
                <c:pt idx="102429" formatCode="0.00E+00">
                  <c:v>7.8530000000000006E-3</c:v>
                </c:pt>
                <c:pt idx="102430" formatCode="0.00E+00">
                  <c:v>7.94102E-3</c:v>
                </c:pt>
                <c:pt idx="102431" formatCode="0.00E+00">
                  <c:v>8.0218400000000006E-3</c:v>
                </c:pt>
                <c:pt idx="102432" formatCode="0.00E+00">
                  <c:v>8.0953599999999994E-3</c:v>
                </c:pt>
                <c:pt idx="102433" formatCode="0.00E+00">
                  <c:v>8.1615000000000004E-3</c:v>
                </c:pt>
                <c:pt idx="102434" formatCode="0.00E+00">
                  <c:v>8.2201700000000006E-3</c:v>
                </c:pt>
                <c:pt idx="102435" formatCode="0.00E+00">
                  <c:v>8.2712900000000006E-3</c:v>
                </c:pt>
                <c:pt idx="102436" formatCode="0.00E+00">
                  <c:v>8.3148000000000007E-3</c:v>
                </c:pt>
                <c:pt idx="102437" formatCode="0.00E+00">
                  <c:v>8.3506299999999995E-3</c:v>
                </c:pt>
                <c:pt idx="102438" formatCode="0.00E+00">
                  <c:v>8.3787500000000008E-3</c:v>
                </c:pt>
                <c:pt idx="102439" formatCode="0.00E+00">
                  <c:v>8.3990999999999996E-3</c:v>
                </c:pt>
                <c:pt idx="102440" formatCode="0.00E+00">
                  <c:v>8.4116599999999996E-3</c:v>
                </c:pt>
                <c:pt idx="102441" formatCode="0.00E+00">
                  <c:v>8.4163899999999993E-3</c:v>
                </c:pt>
                <c:pt idx="102442" formatCode="0.00E+00">
                  <c:v>8.4133000000000003E-3</c:v>
                </c:pt>
                <c:pt idx="102443" formatCode="0.00E+00">
                  <c:v>8.4023599999999993E-3</c:v>
                </c:pt>
                <c:pt idx="102444" formatCode="0.00E+00">
                  <c:v>8.3835899999999998E-3</c:v>
                </c:pt>
                <c:pt idx="102445" formatCode="0.00E+00">
                  <c:v>8.3569899999999999E-3</c:v>
                </c:pt>
                <c:pt idx="102446" formatCode="0.00E+00">
                  <c:v>8.3225899999999995E-3</c:v>
                </c:pt>
                <c:pt idx="102447" formatCode="0.00E+00">
                  <c:v>8.2804300000000001E-3</c:v>
                </c:pt>
                <c:pt idx="102448" formatCode="0.00E+00">
                  <c:v>8.2305299999999998E-3</c:v>
                </c:pt>
                <c:pt idx="102449" formatCode="0.00E+00">
                  <c:v>8.17295E-3</c:v>
                </c:pt>
                <c:pt idx="102450" formatCode="0.00E+00">
                  <c:v>8.1077400000000004E-3</c:v>
                </c:pt>
                <c:pt idx="102451" formatCode="0.00E+00">
                  <c:v>8.0349800000000006E-3</c:v>
                </c:pt>
                <c:pt idx="102452" formatCode="0.00E+00">
                  <c:v>7.9547300000000001E-3</c:v>
                </c:pt>
                <c:pt idx="102453" formatCode="0.00E+00">
                  <c:v>7.8671000000000001E-3</c:v>
                </c:pt>
                <c:pt idx="102454" formatCode="0.00E+00">
                  <c:v>7.7721500000000002E-3</c:v>
                </c:pt>
                <c:pt idx="102455" formatCode="0.00E+00">
                  <c:v>7.6700099999999997E-3</c:v>
                </c:pt>
                <c:pt idx="102456" formatCode="0.00E+00">
                  <c:v>7.5607799999999996E-3</c:v>
                </c:pt>
                <c:pt idx="102457" formatCode="0.00E+00">
                  <c:v>7.4445700000000002E-3</c:v>
                </c:pt>
                <c:pt idx="102458" formatCode="0.00E+00">
                  <c:v>7.3215199999999998E-3</c:v>
                </c:pt>
                <c:pt idx="102459" formatCode="0.00E+00">
                  <c:v>7.1917700000000001E-3</c:v>
                </c:pt>
                <c:pt idx="102460" formatCode="0.00E+00">
                  <c:v>7.0554499999999996E-3</c:v>
                </c:pt>
                <c:pt idx="102461" formatCode="0.00E+00">
                  <c:v>6.9127199999999998E-3</c:v>
                </c:pt>
                <c:pt idx="102462" formatCode="0.00E+00">
                  <c:v>6.7637299999999999E-3</c:v>
                </c:pt>
                <c:pt idx="102463" formatCode="0.00E+00">
                  <c:v>6.6086599999999997E-3</c:v>
                </c:pt>
                <c:pt idx="102464" formatCode="0.00E+00">
                  <c:v>6.44767E-3</c:v>
                </c:pt>
                <c:pt idx="102465" formatCode="0.00E+00">
                  <c:v>6.2809500000000004E-3</c:v>
                </c:pt>
                <c:pt idx="102466" formatCode="0.00E+00">
                  <c:v>6.10869E-3</c:v>
                </c:pt>
                <c:pt idx="102467" formatCode="0.00E+00">
                  <c:v>5.9310700000000001E-3</c:v>
                </c:pt>
                <c:pt idx="102468" formatCode="0.00E+00">
                  <c:v>5.7482999999999996E-3</c:v>
                </c:pt>
                <c:pt idx="102469" formatCode="0.00E+00">
                  <c:v>5.5605799999999999E-3</c:v>
                </c:pt>
                <c:pt idx="102470" formatCode="0.00E+00">
                  <c:v>5.3681299999999996E-3</c:v>
                </c:pt>
                <c:pt idx="102471" formatCode="0.00E+00">
                  <c:v>5.1711600000000002E-3</c:v>
                </c:pt>
                <c:pt idx="102472" formatCode="0.00E+00">
                  <c:v>4.9699000000000002E-3</c:v>
                </c:pt>
                <c:pt idx="102473" formatCode="0.00E+00">
                  <c:v>4.7645700000000001E-3</c:v>
                </c:pt>
                <c:pt idx="102474" formatCode="0.00E+00">
                  <c:v>4.5554000000000002E-3</c:v>
                </c:pt>
                <c:pt idx="102475" formatCode="0.00E+00">
                  <c:v>4.34264E-3</c:v>
                </c:pt>
                <c:pt idx="102476" formatCode="0.00E+00">
                  <c:v>4.1265099999999999E-3</c:v>
                </c:pt>
                <c:pt idx="102477" formatCode="0.00E+00">
                  <c:v>3.90727E-3</c:v>
                </c:pt>
                <c:pt idx="102478" formatCode="0.00E+00">
                  <c:v>3.6851599999999998E-3</c:v>
                </c:pt>
                <c:pt idx="102479" formatCode="0.00E+00">
                  <c:v>3.46043E-3</c:v>
                </c:pt>
                <c:pt idx="102480" formatCode="0.00E+00">
                  <c:v>3.23333E-3</c:v>
                </c:pt>
                <c:pt idx="102481" formatCode="0.00E+00">
                  <c:v>3.0041199999999999E-3</c:v>
                </c:pt>
                <c:pt idx="102482" formatCode="0.00E+00">
                  <c:v>2.7730599999999999E-3</c:v>
                </c:pt>
                <c:pt idx="102483" formatCode="0.00E+00">
                  <c:v>2.5403999999999999E-3</c:v>
                </c:pt>
                <c:pt idx="102484" formatCode="0.00E+00">
                  <c:v>2.3064000000000001E-3</c:v>
                </c:pt>
                <c:pt idx="102485" formatCode="0.00E+00">
                  <c:v>2.0713300000000001E-3</c:v>
                </c:pt>
                <c:pt idx="102486" formatCode="0.00E+00">
                  <c:v>1.83544E-3</c:v>
                </c:pt>
                <c:pt idx="102487" formatCode="0.00E+00">
                  <c:v>1.5989999999999999E-3</c:v>
                </c:pt>
                <c:pt idx="102488" formatCode="0.00E+00">
                  <c:v>1.3622599999999999E-3</c:v>
                </c:pt>
                <c:pt idx="102489" formatCode="0.00E+00">
                  <c:v>1.1255E-3</c:v>
                </c:pt>
                <c:pt idx="102490" formatCode="0.00E+00">
                  <c:v>8.8896099999999996E-4</c:v>
                </c:pt>
                <c:pt idx="102491" formatCode="0.00E+00">
                  <c:v>6.5291100000000005E-4</c:v>
                </c:pt>
                <c:pt idx="102492" formatCode="0.00E+00">
                  <c:v>4.1760499999999998E-4</c:v>
                </c:pt>
                <c:pt idx="102493" formatCode="0.00E+00">
                  <c:v>1.8329899999999999E-4</c:v>
                </c:pt>
                <c:pt idx="102494" formatCode="0.00E+00">
                  <c:v>-4.9755000000000001E-5</c:v>
                </c:pt>
                <c:pt idx="102495" formatCode="0.00E+00">
                  <c:v>-2.8130499999999998E-4</c:v>
                </c:pt>
                <c:pt idx="102496" formatCode="0.00E+00">
                  <c:v>-5.1110499999999998E-4</c:v>
                </c:pt>
                <c:pt idx="102497" formatCode="0.00E+00">
                  <c:v>-7.3890800000000003E-4</c:v>
                </c:pt>
                <c:pt idx="102498" formatCode="0.00E+00">
                  <c:v>-9.6447500000000001E-4</c:v>
                </c:pt>
                <c:pt idx="102499" formatCode="0.00E+00">
                  <c:v>-1.18757E-3</c:v>
                </c:pt>
                <c:pt idx="102500" formatCode="0.00E+00">
                  <c:v>-1.40796E-3</c:v>
                </c:pt>
                <c:pt idx="102501" formatCode="0.00E+00">
                  <c:v>-1.6254100000000001E-3</c:v>
                </c:pt>
                <c:pt idx="102502" formatCode="0.00E+00">
                  <c:v>-1.8397000000000001E-3</c:v>
                </c:pt>
                <c:pt idx="102503" formatCode="0.00E+00">
                  <c:v>-2.05061E-3</c:v>
                </c:pt>
                <c:pt idx="102504" formatCode="0.00E+00">
                  <c:v>-2.2579399999999999E-3</c:v>
                </c:pt>
                <c:pt idx="102505" formatCode="0.00E+00">
                  <c:v>-2.46146E-3</c:v>
                </c:pt>
                <c:pt idx="102506" formatCode="0.00E+00">
                  <c:v>-2.6609899999999998E-3</c:v>
                </c:pt>
                <c:pt idx="102507" formatCode="0.00E+00">
                  <c:v>-2.8563199999999999E-3</c:v>
                </c:pt>
                <c:pt idx="102508" formatCode="0.00E+00">
                  <c:v>-3.04726E-3</c:v>
                </c:pt>
                <c:pt idx="102509" formatCode="0.00E+00">
                  <c:v>-3.2336299999999999E-3</c:v>
                </c:pt>
                <c:pt idx="102510" formatCode="0.00E+00">
                  <c:v>-3.4152599999999998E-3</c:v>
                </c:pt>
                <c:pt idx="102511" formatCode="0.00E+00">
                  <c:v>-3.5919799999999998E-3</c:v>
                </c:pt>
                <c:pt idx="102512" formatCode="0.00E+00">
                  <c:v>-3.7636200000000001E-3</c:v>
                </c:pt>
                <c:pt idx="102513" formatCode="0.00E+00">
                  <c:v>-3.9300200000000002E-3</c:v>
                </c:pt>
                <c:pt idx="102514" formatCode="0.00E+00">
                  <c:v>-4.0910599999999997E-3</c:v>
                </c:pt>
                <c:pt idx="102515" formatCode="0.00E+00">
                  <c:v>-4.2465799999999998E-3</c:v>
                </c:pt>
                <c:pt idx="102516" formatCode="0.00E+00">
                  <c:v>-4.3964499999999997E-3</c:v>
                </c:pt>
                <c:pt idx="102517" formatCode="0.00E+00">
                  <c:v>-4.54055E-3</c:v>
                </c:pt>
                <c:pt idx="102518" formatCode="0.00E+00">
                  <c:v>-4.6787699999999996E-3</c:v>
                </c:pt>
                <c:pt idx="102519" formatCode="0.00E+00">
                  <c:v>-4.8109900000000002E-3</c:v>
                </c:pt>
                <c:pt idx="102520" formatCode="0.00E+00">
                  <c:v>-4.9371299999999996E-3</c:v>
                </c:pt>
                <c:pt idx="102521" formatCode="0.00E+00">
                  <c:v>-5.0570900000000002E-3</c:v>
                </c:pt>
                <c:pt idx="102522" formatCode="0.00E+00">
                  <c:v>-5.1707999999999997E-3</c:v>
                </c:pt>
                <c:pt idx="102523" formatCode="0.00E+00">
                  <c:v>-5.2781700000000004E-3</c:v>
                </c:pt>
                <c:pt idx="102524" formatCode="0.00E+00">
                  <c:v>-5.3791500000000001E-3</c:v>
                </c:pt>
                <c:pt idx="102525" formatCode="0.00E+00">
                  <c:v>-5.4736699999999999E-3</c:v>
                </c:pt>
                <c:pt idx="102526" formatCode="0.00E+00">
                  <c:v>-5.5617100000000001E-3</c:v>
                </c:pt>
                <c:pt idx="102527" formatCode="0.00E+00">
                  <c:v>-5.6432100000000001E-3</c:v>
                </c:pt>
                <c:pt idx="102528" formatCode="0.00E+00">
                  <c:v>-5.71815E-3</c:v>
                </c:pt>
                <c:pt idx="102529" formatCode="0.00E+00">
                  <c:v>-5.7865099999999999E-3</c:v>
                </c:pt>
                <c:pt idx="102530" formatCode="0.00E+00">
                  <c:v>-5.84828E-3</c:v>
                </c:pt>
                <c:pt idx="102531" formatCode="0.00E+00">
                  <c:v>-5.9034500000000002E-3</c:v>
                </c:pt>
                <c:pt idx="102532" formatCode="0.00E+00">
                  <c:v>-5.9520399999999996E-3</c:v>
                </c:pt>
                <c:pt idx="102533" formatCode="0.00E+00">
                  <c:v>-5.9940599999999998E-3</c:v>
                </c:pt>
                <c:pt idx="102534" formatCode="0.00E+00">
                  <c:v>-6.02953E-3</c:v>
                </c:pt>
                <c:pt idx="102535" formatCode="0.00E+00">
                  <c:v>-6.0584799999999998E-3</c:v>
                </c:pt>
                <c:pt idx="102536" formatCode="0.00E+00">
                  <c:v>-6.0809599999999998E-3</c:v>
                </c:pt>
                <c:pt idx="102537" formatCode="0.00E+00">
                  <c:v>-6.0970099999999999E-3</c:v>
                </c:pt>
                <c:pt idx="102538" formatCode="0.00E+00">
                  <c:v>-6.1066999999999996E-3</c:v>
                </c:pt>
                <c:pt idx="102539" formatCode="0.00E+00">
                  <c:v>-6.1100700000000004E-3</c:v>
                </c:pt>
                <c:pt idx="102540" formatCode="0.00E+00">
                  <c:v>-6.1072100000000001E-3</c:v>
                </c:pt>
                <c:pt idx="102541" formatCode="0.00E+00">
                  <c:v>-6.0981999999999998E-3</c:v>
                </c:pt>
                <c:pt idx="102542" formatCode="0.00E+00">
                  <c:v>-6.08312E-3</c:v>
                </c:pt>
                <c:pt idx="102543" formatCode="0.00E+00">
                  <c:v>-6.0620700000000001E-3</c:v>
                </c:pt>
                <c:pt idx="102544" formatCode="0.00E+00">
                  <c:v>-6.0351500000000004E-3</c:v>
                </c:pt>
                <c:pt idx="102545" formatCode="0.00E+00">
                  <c:v>-6.0024600000000003E-3</c:v>
                </c:pt>
                <c:pt idx="102546" formatCode="0.00E+00">
                  <c:v>-5.9641299999999998E-3</c:v>
                </c:pt>
                <c:pt idx="102547" formatCode="0.00E+00">
                  <c:v>-5.92027E-3</c:v>
                </c:pt>
                <c:pt idx="102548" formatCode="0.00E+00">
                  <c:v>-5.8710200000000002E-3</c:v>
                </c:pt>
                <c:pt idx="102549" formatCode="0.00E+00">
                  <c:v>-5.8164999999999996E-3</c:v>
                </c:pt>
                <c:pt idx="102550" formatCode="0.00E+00">
                  <c:v>-5.75685E-3</c:v>
                </c:pt>
                <c:pt idx="102551" formatCode="0.00E+00">
                  <c:v>-5.6922199999999996E-3</c:v>
                </c:pt>
                <c:pt idx="102552" formatCode="0.00E+00">
                  <c:v>-5.6227600000000001E-3</c:v>
                </c:pt>
                <c:pt idx="102553" formatCode="0.00E+00">
                  <c:v>-5.5486299999999997E-3</c:v>
                </c:pt>
                <c:pt idx="102554" formatCode="0.00E+00">
                  <c:v>-5.4699700000000002E-3</c:v>
                </c:pt>
                <c:pt idx="102555" formatCode="0.00E+00">
                  <c:v>-5.3869699999999996E-3</c:v>
                </c:pt>
                <c:pt idx="102556" formatCode="0.00E+00">
                  <c:v>-5.2997699999999997E-3</c:v>
                </c:pt>
                <c:pt idx="102557" formatCode="0.00E+00">
                  <c:v>-5.2085600000000001E-3</c:v>
                </c:pt>
                <c:pt idx="102558" formatCode="0.00E+00">
                  <c:v>-5.1135099999999999E-3</c:v>
                </c:pt>
                <c:pt idx="102559" formatCode="0.00E+00">
                  <c:v>-5.0147999999999998E-3</c:v>
                </c:pt>
                <c:pt idx="102560" formatCode="0.00E+00">
                  <c:v>-4.9125999999999996E-3</c:v>
                </c:pt>
                <c:pt idx="102561" formatCode="0.00E+00">
                  <c:v>-4.8071099999999999E-3</c:v>
                </c:pt>
                <c:pt idx="102562" formatCode="0.00E+00">
                  <c:v>-4.6985000000000004E-3</c:v>
                </c:pt>
                <c:pt idx="102563" formatCode="0.00E+00">
                  <c:v>-4.5869700000000001E-3</c:v>
                </c:pt>
                <c:pt idx="102564" formatCode="0.00E+00">
                  <c:v>-4.4726999999999996E-3</c:v>
                </c:pt>
                <c:pt idx="102565" formatCode="0.00E+00">
                  <c:v>-4.3558900000000003E-3</c:v>
                </c:pt>
                <c:pt idx="102566" formatCode="0.00E+00">
                  <c:v>-4.2367100000000003E-3</c:v>
                </c:pt>
                <c:pt idx="102567" formatCode="0.00E+00">
                  <c:v>-4.1153800000000001E-3</c:v>
                </c:pt>
                <c:pt idx="102568" formatCode="0.00E+00">
                  <c:v>-3.9920700000000003E-3</c:v>
                </c:pt>
                <c:pt idx="102569" formatCode="0.00E+00">
                  <c:v>-3.8669899999999998E-3</c:v>
                </c:pt>
                <c:pt idx="102570" formatCode="0.00E+00">
                  <c:v>-3.7403200000000001E-3</c:v>
                </c:pt>
                <c:pt idx="102571" formatCode="0.00E+00">
                  <c:v>-3.61225E-3</c:v>
                </c:pt>
                <c:pt idx="102572" formatCode="0.00E+00">
                  <c:v>-3.4829800000000001E-3</c:v>
                </c:pt>
                <c:pt idx="102573" formatCode="0.00E+00">
                  <c:v>-3.3527000000000001E-3</c:v>
                </c:pt>
                <c:pt idx="102574" formatCode="0.00E+00">
                  <c:v>-3.2215899999999999E-3</c:v>
                </c:pt>
                <c:pt idx="102575" formatCode="0.00E+00">
                  <c:v>-3.0898399999999999E-3</c:v>
                </c:pt>
                <c:pt idx="102576" formatCode="0.00E+00">
                  <c:v>-2.9576300000000002E-3</c:v>
                </c:pt>
                <c:pt idx="102577" formatCode="0.00E+00">
                  <c:v>-2.8251499999999998E-3</c:v>
                </c:pt>
                <c:pt idx="102578" formatCode="0.00E+00">
                  <c:v>-2.69258E-3</c:v>
                </c:pt>
                <c:pt idx="102579" formatCode="0.00E+00">
                  <c:v>-2.5600900000000001E-3</c:v>
                </c:pt>
                <c:pt idx="102580" formatCode="0.00E+00">
                  <c:v>-2.4278500000000001E-3</c:v>
                </c:pt>
                <c:pt idx="102581" formatCode="0.00E+00">
                  <c:v>-2.2960400000000001E-3</c:v>
                </c:pt>
                <c:pt idx="102582" formatCode="0.00E+00">
                  <c:v>-2.16483E-3</c:v>
                </c:pt>
                <c:pt idx="102583" formatCode="0.00E+00">
                  <c:v>-2.0343700000000002E-3</c:v>
                </c:pt>
                <c:pt idx="102584" formatCode="0.00E+00">
                  <c:v>-1.9048299999999999E-3</c:v>
                </c:pt>
                <c:pt idx="102585" formatCode="0.00E+00">
                  <c:v>-1.77636E-3</c:v>
                </c:pt>
                <c:pt idx="102586" formatCode="0.00E+00">
                  <c:v>-1.6491100000000001E-3</c:v>
                </c:pt>
                <c:pt idx="102587" formatCode="0.00E+00">
                  <c:v>-1.52322E-3</c:v>
                </c:pt>
                <c:pt idx="102588" formatCode="0.00E+00">
                  <c:v>-1.3988399999999999E-3</c:v>
                </c:pt>
                <c:pt idx="102589" formatCode="0.00E+00">
                  <c:v>-1.2761000000000001E-3</c:v>
                </c:pt>
                <c:pt idx="102590" formatCode="0.00E+00">
                  <c:v>-1.15514E-3</c:v>
                </c:pt>
                <c:pt idx="102591" formatCode="0.00E+00">
                  <c:v>-1.03607E-3</c:v>
                </c:pt>
                <c:pt idx="102592" formatCode="0.00E+00">
                  <c:v>-9.1901600000000004E-4</c:v>
                </c:pt>
                <c:pt idx="102593" formatCode="0.00E+00">
                  <c:v>-8.0409600000000002E-4</c:v>
                </c:pt>
                <c:pt idx="102594" formatCode="0.00E+00">
                  <c:v>-6.91414E-4</c:v>
                </c:pt>
                <c:pt idx="102595" formatCode="0.00E+00">
                  <c:v>-5.8107299999999998E-4</c:v>
                </c:pt>
                <c:pt idx="102596" formatCode="0.00E+00">
                  <c:v>-4.7316900000000001E-4</c:v>
                </c:pt>
                <c:pt idx="102597" formatCode="0.00E+00">
                  <c:v>-3.6779100000000002E-4</c:v>
                </c:pt>
                <c:pt idx="102598" formatCode="0.00E+00">
                  <c:v>-2.65025E-4</c:v>
                </c:pt>
                <c:pt idx="102599" formatCode="0.00E+00">
                  <c:v>-1.64947E-4</c:v>
                </c:pt>
                <c:pt idx="102600" formatCode="0.00E+00">
                  <c:v>-6.7628599999999998E-5</c:v>
                </c:pt>
                <c:pt idx="102601" formatCode="0.00E+00">
                  <c:v>2.6865200000000002E-5</c:v>
                </c:pt>
                <c:pt idx="102602" formatCode="0.00E+00">
                  <c:v>1.18476E-4</c:v>
                </c:pt>
                <c:pt idx="102603" formatCode="0.00E+00">
                  <c:v>2.07152E-4</c:v>
                </c:pt>
                <c:pt idx="102604" formatCode="0.00E+00">
                  <c:v>2.92847E-4</c:v>
                </c:pt>
                <c:pt idx="102605" formatCode="0.00E+00">
                  <c:v>3.7552199999999999E-4</c:v>
                </c:pt>
                <c:pt idx="102606" formatCode="0.00E+00">
                  <c:v>4.5514399999999999E-4</c:v>
                </c:pt>
                <c:pt idx="102607" formatCode="0.00E+00">
                  <c:v>5.3168699999999998E-4</c:v>
                </c:pt>
                <c:pt idx="102608" formatCode="0.00E+00">
                  <c:v>6.0513099999999996E-4</c:v>
                </c:pt>
                <c:pt idx="102609" formatCode="0.00E+00">
                  <c:v>6.7546100000000003E-4</c:v>
                </c:pt>
                <c:pt idx="102610" formatCode="0.00E+00">
                  <c:v>7.4267199999999999E-4</c:v>
                </c:pt>
                <c:pt idx="102611" formatCode="0.00E+00">
                  <c:v>8.0676100000000002E-4</c:v>
                </c:pt>
                <c:pt idx="102612" formatCode="0.00E+00">
                  <c:v>8.6773199999999997E-4</c:v>
                </c:pt>
                <c:pt idx="102613" formatCode="0.00E+00">
                  <c:v>9.2559800000000002E-4</c:v>
                </c:pt>
                <c:pt idx="102614" formatCode="0.00E+00">
                  <c:v>9.8037499999999991E-4</c:v>
                </c:pt>
                <c:pt idx="102615" formatCode="0.00E+00">
                  <c:v>1.0320800000000001E-3</c:v>
                </c:pt>
                <c:pt idx="102616" formatCode="0.00E+00">
                  <c:v>1.0807600000000001E-3</c:v>
                </c:pt>
                <c:pt idx="102617" formatCode="0.00E+00">
                  <c:v>1.1264199999999999E-3</c:v>
                </c:pt>
                <c:pt idx="102618" formatCode="0.00E+00">
                  <c:v>1.1691200000000001E-3</c:v>
                </c:pt>
                <c:pt idx="102619" formatCode="0.00E+00">
                  <c:v>1.2088999999999999E-3</c:v>
                </c:pt>
                <c:pt idx="102620" formatCode="0.00E+00">
                  <c:v>1.24581E-3</c:v>
                </c:pt>
                <c:pt idx="102621" formatCode="0.00E+00">
                  <c:v>1.2799E-3</c:v>
                </c:pt>
                <c:pt idx="102622" formatCode="0.00E+00">
                  <c:v>1.31123E-3</c:v>
                </c:pt>
                <c:pt idx="102623" formatCode="0.00E+00">
                  <c:v>1.3398699999999999E-3</c:v>
                </c:pt>
                <c:pt idx="102624" formatCode="0.00E+00">
                  <c:v>1.36589E-3</c:v>
                </c:pt>
                <c:pt idx="102625" formatCode="0.00E+00">
                  <c:v>1.3893499999999999E-3</c:v>
                </c:pt>
                <c:pt idx="102626" formatCode="0.00E+00">
                  <c:v>1.41033E-3</c:v>
                </c:pt>
                <c:pt idx="102627" formatCode="0.00E+00">
                  <c:v>1.42891E-3</c:v>
                </c:pt>
                <c:pt idx="102628" formatCode="0.00E+00">
                  <c:v>1.4451900000000001E-3</c:v>
                </c:pt>
                <c:pt idx="102629" formatCode="0.00E+00">
                  <c:v>1.4592299999999999E-3</c:v>
                </c:pt>
                <c:pt idx="102630" formatCode="0.00E+00">
                  <c:v>1.4711399999999999E-3</c:v>
                </c:pt>
                <c:pt idx="102631" formatCode="0.00E+00">
                  <c:v>1.4810100000000001E-3</c:v>
                </c:pt>
                <c:pt idx="102632" formatCode="0.00E+00">
                  <c:v>1.4889300000000001E-3</c:v>
                </c:pt>
                <c:pt idx="102633" formatCode="0.00E+00">
                  <c:v>1.4949900000000001E-3</c:v>
                </c:pt>
                <c:pt idx="102634" formatCode="0.00E+00">
                  <c:v>1.49931E-3</c:v>
                </c:pt>
                <c:pt idx="102635" formatCode="0.00E+00">
                  <c:v>1.50198E-3</c:v>
                </c:pt>
                <c:pt idx="102636" formatCode="0.00E+00">
                  <c:v>1.50311E-3</c:v>
                </c:pt>
                <c:pt idx="102637" formatCode="0.00E+00">
                  <c:v>1.5028000000000001E-3</c:v>
                </c:pt>
                <c:pt idx="102638" formatCode="0.00E+00">
                  <c:v>1.5011600000000001E-3</c:v>
                </c:pt>
                <c:pt idx="102639" formatCode="0.00E+00">
                  <c:v>1.49829E-3</c:v>
                </c:pt>
                <c:pt idx="102640" formatCode="0.00E+00">
                  <c:v>1.49431E-3</c:v>
                </c:pt>
                <c:pt idx="102641" formatCode="0.00E+00">
                  <c:v>1.48931E-3</c:v>
                </c:pt>
                <c:pt idx="102642" formatCode="0.00E+00">
                  <c:v>1.4834200000000001E-3</c:v>
                </c:pt>
                <c:pt idx="102643" formatCode="0.00E+00">
                  <c:v>1.47674E-3</c:v>
                </c:pt>
                <c:pt idx="102644" formatCode="0.00E+00">
                  <c:v>1.46937E-3</c:v>
                </c:pt>
                <c:pt idx="102645" formatCode="0.00E+00">
                  <c:v>1.4614199999999999E-3</c:v>
                </c:pt>
                <c:pt idx="102646" formatCode="0.00E+00">
                  <c:v>1.45301E-3</c:v>
                </c:pt>
                <c:pt idx="102647" formatCode="0.00E+00">
                  <c:v>1.4442299999999999E-3</c:v>
                </c:pt>
                <c:pt idx="102648" formatCode="0.00E+00">
                  <c:v>1.4352E-3</c:v>
                </c:pt>
                <c:pt idx="102649" formatCode="0.00E+00">
                  <c:v>1.426E-3</c:v>
                </c:pt>
                <c:pt idx="102650" formatCode="0.00E+00">
                  <c:v>1.41675E-3</c:v>
                </c:pt>
                <c:pt idx="102651" formatCode="0.00E+00">
                  <c:v>1.40755E-3</c:v>
                </c:pt>
                <c:pt idx="102652" formatCode="0.00E+00">
                  <c:v>1.3984900000000001E-3</c:v>
                </c:pt>
                <c:pt idx="102653" formatCode="0.00E+00">
                  <c:v>1.38966E-3</c:v>
                </c:pt>
                <c:pt idx="102654" formatCode="0.00E+00">
                  <c:v>1.38116E-3</c:v>
                </c:pt>
                <c:pt idx="102655" formatCode="0.00E+00">
                  <c:v>1.3730700000000001E-3</c:v>
                </c:pt>
                <c:pt idx="102656" formatCode="0.00E+00">
                  <c:v>1.36549E-3</c:v>
                </c:pt>
                <c:pt idx="102657" formatCode="0.00E+00">
                  <c:v>1.3584999999999999E-3</c:v>
                </c:pt>
                <c:pt idx="102658" formatCode="0.00E+00">
                  <c:v>1.35216E-3</c:v>
                </c:pt>
                <c:pt idx="102659" formatCode="0.00E+00">
                  <c:v>1.34658E-3</c:v>
                </c:pt>
                <c:pt idx="102660" formatCode="0.00E+00">
                  <c:v>1.3418E-3</c:v>
                </c:pt>
                <c:pt idx="102661" formatCode="0.00E+00">
                  <c:v>1.3379100000000001E-3</c:v>
                </c:pt>
                <c:pt idx="102662" formatCode="0.00E+00">
                  <c:v>1.3349600000000001E-3</c:v>
                </c:pt>
                <c:pt idx="102663" formatCode="0.00E+00">
                  <c:v>1.3330200000000001E-3</c:v>
                </c:pt>
                <c:pt idx="102664" formatCode="0.00E+00">
                  <c:v>1.33215E-3</c:v>
                </c:pt>
                <c:pt idx="102665" formatCode="0.00E+00">
                  <c:v>1.3323899999999999E-3</c:v>
                </c:pt>
                <c:pt idx="102666" formatCode="0.00E+00">
                  <c:v>1.3338E-3</c:v>
                </c:pt>
                <c:pt idx="102667" formatCode="0.00E+00">
                  <c:v>1.3364099999999999E-3</c:v>
                </c:pt>
                <c:pt idx="102668" formatCode="0.00E+00">
                  <c:v>1.34026E-3</c:v>
                </c:pt>
                <c:pt idx="102669" formatCode="0.00E+00">
                  <c:v>1.3453899999999999E-3</c:v>
                </c:pt>
                <c:pt idx="102670" formatCode="0.00E+00">
                  <c:v>1.35183E-3</c:v>
                </c:pt>
                <c:pt idx="102671" formatCode="0.00E+00">
                  <c:v>1.3596000000000001E-3</c:v>
                </c:pt>
                <c:pt idx="102672" formatCode="0.00E+00">
                  <c:v>1.36871E-3</c:v>
                </c:pt>
                <c:pt idx="102673" formatCode="0.00E+00">
                  <c:v>1.37919E-3</c:v>
                </c:pt>
                <c:pt idx="102674" formatCode="0.00E+00">
                  <c:v>1.3910400000000001E-3</c:v>
                </c:pt>
                <c:pt idx="102675" formatCode="0.00E+00">
                  <c:v>1.4042600000000001E-3</c:v>
                </c:pt>
                <c:pt idx="102676" formatCode="0.00E+00">
                  <c:v>1.4188600000000001E-3</c:v>
                </c:pt>
                <c:pt idx="102677" formatCode="0.00E+00">
                  <c:v>1.43483E-3</c:v>
                </c:pt>
                <c:pt idx="102678" formatCode="0.00E+00">
                  <c:v>1.4521499999999999E-3</c:v>
                </c:pt>
                <c:pt idx="102679" formatCode="0.00E+00">
                  <c:v>1.4708200000000001E-3</c:v>
                </c:pt>
                <c:pt idx="102680" formatCode="0.00E+00">
                  <c:v>1.4908E-3</c:v>
                </c:pt>
                <c:pt idx="102681" formatCode="0.00E+00">
                  <c:v>1.5120800000000001E-3</c:v>
                </c:pt>
                <c:pt idx="102682" formatCode="0.00E+00">
                  <c:v>1.5346299999999999E-3</c:v>
                </c:pt>
                <c:pt idx="102683" formatCode="0.00E+00">
                  <c:v>1.5583999999999999E-3</c:v>
                </c:pt>
                <c:pt idx="102684" formatCode="0.00E+00">
                  <c:v>1.58336E-3</c:v>
                </c:pt>
                <c:pt idx="102685" formatCode="0.00E+00">
                  <c:v>1.6094600000000001E-3</c:v>
                </c:pt>
                <c:pt idx="102686" formatCode="0.00E+00">
                  <c:v>1.6366600000000001E-3</c:v>
                </c:pt>
                <c:pt idx="102687" formatCode="0.00E+00">
                  <c:v>1.66489E-3</c:v>
                </c:pt>
                <c:pt idx="102688" formatCode="0.00E+00">
                  <c:v>1.6941199999999999E-3</c:v>
                </c:pt>
                <c:pt idx="102689" formatCode="0.00E+00">
                  <c:v>1.72426E-3</c:v>
                </c:pt>
                <c:pt idx="102690" formatCode="0.00E+00">
                  <c:v>1.75526E-3</c:v>
                </c:pt>
                <c:pt idx="102691" formatCode="0.00E+00">
                  <c:v>1.7870399999999999E-3</c:v>
                </c:pt>
                <c:pt idx="102692" formatCode="0.00E+00">
                  <c:v>1.8195399999999999E-3</c:v>
                </c:pt>
                <c:pt idx="102693" formatCode="0.00E+00">
                  <c:v>1.8526700000000001E-3</c:v>
                </c:pt>
                <c:pt idx="102694" formatCode="0.00E+00">
                  <c:v>1.8863599999999999E-3</c:v>
                </c:pt>
                <c:pt idx="102695" formatCode="0.00E+00">
                  <c:v>1.92052E-3</c:v>
                </c:pt>
                <c:pt idx="102696" formatCode="0.00E+00">
                  <c:v>1.9550599999999998E-3</c:v>
                </c:pt>
                <c:pt idx="102697" formatCode="0.00E+00">
                  <c:v>1.9899000000000002E-3</c:v>
                </c:pt>
                <c:pt idx="102698" formatCode="0.00E+00">
                  <c:v>2.0249399999999998E-3</c:v>
                </c:pt>
                <c:pt idx="102699" formatCode="0.00E+00">
                  <c:v>2.0601E-3</c:v>
                </c:pt>
                <c:pt idx="102700" formatCode="0.00E+00">
                  <c:v>2.0952599999999998E-3</c:v>
                </c:pt>
                <c:pt idx="102701" formatCode="0.00E+00">
                  <c:v>2.1303300000000002E-3</c:v>
                </c:pt>
                <c:pt idx="102702" formatCode="0.00E+00">
                  <c:v>2.1652199999999998E-3</c:v>
                </c:pt>
                <c:pt idx="102703" formatCode="0.00E+00">
                  <c:v>2.1998199999999999E-3</c:v>
                </c:pt>
                <c:pt idx="102704" formatCode="0.00E+00">
                  <c:v>2.2340200000000002E-3</c:v>
                </c:pt>
                <c:pt idx="102705" formatCode="0.00E+00">
                  <c:v>2.26772E-3</c:v>
                </c:pt>
                <c:pt idx="102706" formatCode="0.00E+00">
                  <c:v>2.3008199999999999E-3</c:v>
                </c:pt>
                <c:pt idx="102707" formatCode="0.00E+00">
                  <c:v>2.3332100000000001E-3</c:v>
                </c:pt>
                <c:pt idx="102708" formatCode="0.00E+00">
                  <c:v>2.36477E-3</c:v>
                </c:pt>
                <c:pt idx="102709" formatCode="0.00E+00">
                  <c:v>2.3954100000000002E-3</c:v>
                </c:pt>
                <c:pt idx="102710" formatCode="0.00E+00">
                  <c:v>2.42502E-3</c:v>
                </c:pt>
                <c:pt idx="102711" formatCode="0.00E+00">
                  <c:v>2.4534800000000001E-3</c:v>
                </c:pt>
                <c:pt idx="102712" formatCode="0.00E+00">
                  <c:v>2.4807000000000002E-3</c:v>
                </c:pt>
                <c:pt idx="102713" formatCode="0.00E+00">
                  <c:v>2.5065600000000001E-3</c:v>
                </c:pt>
                <c:pt idx="102714" formatCode="0.00E+00">
                  <c:v>2.53097E-3</c:v>
                </c:pt>
                <c:pt idx="102715" formatCode="0.00E+00">
                  <c:v>2.5538100000000001E-3</c:v>
                </c:pt>
                <c:pt idx="102716" formatCode="0.00E+00">
                  <c:v>2.5749800000000002E-3</c:v>
                </c:pt>
                <c:pt idx="102717" formatCode="0.00E+00">
                  <c:v>2.5943899999999998E-3</c:v>
                </c:pt>
                <c:pt idx="102718" formatCode="0.00E+00">
                  <c:v>2.6119300000000002E-3</c:v>
                </c:pt>
                <c:pt idx="102719" formatCode="0.00E+00">
                  <c:v>2.62751E-3</c:v>
                </c:pt>
                <c:pt idx="102720" formatCode="0.00E+00">
                  <c:v>2.6410299999999999E-3</c:v>
                </c:pt>
                <c:pt idx="102721" formatCode="0.00E+00">
                  <c:v>2.6524000000000001E-3</c:v>
                </c:pt>
                <c:pt idx="102722" formatCode="0.00E+00">
                  <c:v>2.6615200000000001E-3</c:v>
                </c:pt>
                <c:pt idx="102723" formatCode="0.00E+00">
                  <c:v>2.66833E-3</c:v>
                </c:pt>
                <c:pt idx="102724" formatCode="0.00E+00">
                  <c:v>2.67272E-3</c:v>
                </c:pt>
                <c:pt idx="102725" formatCode="0.00E+00">
                  <c:v>2.6746199999999999E-3</c:v>
                </c:pt>
                <c:pt idx="102726" formatCode="0.00E+00">
                  <c:v>2.67395E-3</c:v>
                </c:pt>
                <c:pt idx="102727" formatCode="0.00E+00">
                  <c:v>2.6706400000000002E-3</c:v>
                </c:pt>
                <c:pt idx="102728" formatCode="0.00E+00">
                  <c:v>2.6646199999999999E-3</c:v>
                </c:pt>
                <c:pt idx="102729" formatCode="0.00E+00">
                  <c:v>2.6558200000000001E-3</c:v>
                </c:pt>
                <c:pt idx="102730" formatCode="0.00E+00">
                  <c:v>2.6441899999999998E-3</c:v>
                </c:pt>
                <c:pt idx="102731" formatCode="0.00E+00">
                  <c:v>2.6296700000000002E-3</c:v>
                </c:pt>
                <c:pt idx="102732" formatCode="0.00E+00">
                  <c:v>2.6121999999999999E-3</c:v>
                </c:pt>
                <c:pt idx="102733" formatCode="0.00E+00">
                  <c:v>2.59173E-3</c:v>
                </c:pt>
                <c:pt idx="102734" formatCode="0.00E+00">
                  <c:v>2.5682399999999998E-3</c:v>
                </c:pt>
                <c:pt idx="102735" formatCode="0.00E+00">
                  <c:v>2.5416700000000002E-3</c:v>
                </c:pt>
                <c:pt idx="102736" formatCode="0.00E+00">
                  <c:v>2.5119999999999999E-3</c:v>
                </c:pt>
                <c:pt idx="102737" formatCode="0.00E+00">
                  <c:v>2.47919E-3</c:v>
                </c:pt>
                <c:pt idx="102738" formatCode="0.00E+00">
                  <c:v>2.4432299999999998E-3</c:v>
                </c:pt>
                <c:pt idx="102739" formatCode="0.00E+00">
                  <c:v>2.4040899999999998E-3</c:v>
                </c:pt>
                <c:pt idx="102740" formatCode="0.00E+00">
                  <c:v>2.36178E-3</c:v>
                </c:pt>
                <c:pt idx="102741" formatCode="0.00E+00">
                  <c:v>2.31627E-3</c:v>
                </c:pt>
                <c:pt idx="102742" formatCode="0.00E+00">
                  <c:v>2.2675799999999999E-3</c:v>
                </c:pt>
                <c:pt idx="102743" formatCode="0.00E+00">
                  <c:v>2.2157000000000001E-3</c:v>
                </c:pt>
                <c:pt idx="102744" formatCode="0.00E+00">
                  <c:v>2.1606500000000001E-3</c:v>
                </c:pt>
                <c:pt idx="102745" formatCode="0.00E+00">
                  <c:v>2.1024400000000001E-3</c:v>
                </c:pt>
                <c:pt idx="102746" formatCode="0.00E+00">
                  <c:v>2.0411000000000001E-3</c:v>
                </c:pt>
                <c:pt idx="102747" formatCode="0.00E+00">
                  <c:v>1.9766499999999999E-3</c:v>
                </c:pt>
                <c:pt idx="102748" formatCode="0.00E+00">
                  <c:v>1.90912E-3</c:v>
                </c:pt>
                <c:pt idx="102749" formatCode="0.00E+00">
                  <c:v>1.8385599999999999E-3</c:v>
                </c:pt>
                <c:pt idx="102750" formatCode="0.00E+00">
                  <c:v>1.76502E-3</c:v>
                </c:pt>
                <c:pt idx="102751" formatCode="0.00E+00">
                  <c:v>1.6885299999999999E-3</c:v>
                </c:pt>
                <c:pt idx="102752" formatCode="0.00E+00">
                  <c:v>1.6091600000000001E-3</c:v>
                </c:pt>
                <c:pt idx="102753" formatCode="0.00E+00">
                  <c:v>1.5269700000000001E-3</c:v>
                </c:pt>
                <c:pt idx="102754" formatCode="0.00E+00">
                  <c:v>1.44203E-3</c:v>
                </c:pt>
                <c:pt idx="102755" formatCode="0.00E+00">
                  <c:v>1.3544E-3</c:v>
                </c:pt>
                <c:pt idx="102756" formatCode="0.00E+00">
                  <c:v>1.26417E-3</c:v>
                </c:pt>
                <c:pt idx="102757" formatCode="0.00E+00">
                  <c:v>1.1714099999999999E-3</c:v>
                </c:pt>
                <c:pt idx="102758" formatCode="0.00E+00">
                  <c:v>1.0762199999999999E-3</c:v>
                </c:pt>
                <c:pt idx="102759" formatCode="0.00E+00">
                  <c:v>9.7869199999999997E-4</c:v>
                </c:pt>
                <c:pt idx="102760" formatCode="0.00E+00">
                  <c:v>8.78917E-4</c:v>
                </c:pt>
                <c:pt idx="102761" formatCode="0.00E+00">
                  <c:v>7.7700100000000004E-4</c:v>
                </c:pt>
                <c:pt idx="102762" formatCode="0.00E+00">
                  <c:v>6.7305000000000002E-4</c:v>
                </c:pt>
                <c:pt idx="102763" formatCode="0.00E+00">
                  <c:v>5.6717499999999995E-4</c:v>
                </c:pt>
                <c:pt idx="102764" formatCode="0.00E+00">
                  <c:v>4.5949199999999998E-4</c:v>
                </c:pt>
                <c:pt idx="102765" formatCode="0.00E+00">
                  <c:v>3.5011999999999999E-4</c:v>
                </c:pt>
                <c:pt idx="102766" formatCode="0.00E+00">
                  <c:v>2.39182E-4</c:v>
                </c:pt>
                <c:pt idx="102767" formatCode="0.00E+00">
                  <c:v>1.2680600000000001E-4</c:v>
                </c:pt>
                <c:pt idx="102768" formatCode="0.00E+00">
                  <c:v>1.31217E-5</c:v>
                </c:pt>
                <c:pt idx="102769" formatCode="0.00E+00">
                  <c:v>-1.0173700000000001E-4</c:v>
                </c:pt>
                <c:pt idx="102770" formatCode="0.00E+00">
                  <c:v>-2.1763199999999999E-4</c:v>
                </c:pt>
                <c:pt idx="102771" formatCode="0.00E+00">
                  <c:v>-3.3442500000000001E-4</c:v>
                </c:pt>
                <c:pt idx="102772" formatCode="0.00E+00">
                  <c:v>-4.5197299999999999E-4</c:v>
                </c:pt>
                <c:pt idx="102773" formatCode="0.00E+00">
                  <c:v>-5.7013099999999998E-4</c:v>
                </c:pt>
                <c:pt idx="102774" formatCode="0.00E+00">
                  <c:v>-6.8875200000000005E-4</c:v>
                </c:pt>
                <c:pt idx="102775" formatCode="0.00E+00">
                  <c:v>-8.0768599999999995E-4</c:v>
                </c:pt>
                <c:pt idx="102776" formatCode="0.00E+00">
                  <c:v>-9.2678400000000005E-4</c:v>
                </c:pt>
                <c:pt idx="102777" formatCode="0.00E+00">
                  <c:v>-1.0458900000000001E-3</c:v>
                </c:pt>
                <c:pt idx="102778" formatCode="0.00E+00">
                  <c:v>-1.16486E-3</c:v>
                </c:pt>
                <c:pt idx="102779" formatCode="0.00E+00">
                  <c:v>-1.28352E-3</c:v>
                </c:pt>
                <c:pt idx="102780" formatCode="0.00E+00">
                  <c:v>-1.4017400000000001E-3</c:v>
                </c:pt>
                <c:pt idx="102781" formatCode="0.00E+00">
                  <c:v>-1.51935E-3</c:v>
                </c:pt>
                <c:pt idx="102782" formatCode="0.00E+00">
                  <c:v>-1.63619E-3</c:v>
                </c:pt>
                <c:pt idx="102783" formatCode="0.00E+00">
                  <c:v>-1.7521100000000001E-3</c:v>
                </c:pt>
                <c:pt idx="102784" formatCode="0.00E+00">
                  <c:v>-1.86695E-3</c:v>
                </c:pt>
                <c:pt idx="102785" formatCode="0.00E+00">
                  <c:v>-1.9805600000000001E-3</c:v>
                </c:pt>
                <c:pt idx="102786" formatCode="0.00E+00">
                  <c:v>-2.0927900000000002E-3</c:v>
                </c:pt>
                <c:pt idx="102787" formatCode="0.00E+00">
                  <c:v>-2.2034799999999998E-3</c:v>
                </c:pt>
                <c:pt idx="102788" formatCode="0.00E+00">
                  <c:v>-2.3124700000000001E-3</c:v>
                </c:pt>
                <c:pt idx="102789" formatCode="0.00E+00">
                  <c:v>-2.4196299999999999E-3</c:v>
                </c:pt>
                <c:pt idx="102790" formatCode="0.00E+00">
                  <c:v>-2.5247899999999998E-3</c:v>
                </c:pt>
                <c:pt idx="102791" formatCode="0.00E+00">
                  <c:v>-2.6278199999999999E-3</c:v>
                </c:pt>
                <c:pt idx="102792" formatCode="0.00E+00">
                  <c:v>-2.7285600000000001E-3</c:v>
                </c:pt>
                <c:pt idx="102793" formatCode="0.00E+00">
                  <c:v>-2.8268799999999999E-3</c:v>
                </c:pt>
                <c:pt idx="102794" formatCode="0.00E+00">
                  <c:v>-2.9226399999999998E-3</c:v>
                </c:pt>
                <c:pt idx="102795" formatCode="0.00E+00">
                  <c:v>-3.0157000000000001E-3</c:v>
                </c:pt>
                <c:pt idx="102796" formatCode="0.00E+00">
                  <c:v>-3.1059400000000002E-3</c:v>
                </c:pt>
                <c:pt idx="102797" formatCode="0.00E+00">
                  <c:v>-3.1932100000000001E-3</c:v>
                </c:pt>
                <c:pt idx="102798" formatCode="0.00E+00">
                  <c:v>-3.2773899999999998E-3</c:v>
                </c:pt>
                <c:pt idx="102799" formatCode="0.00E+00">
                  <c:v>-3.3583699999999998E-3</c:v>
                </c:pt>
                <c:pt idx="102800" formatCode="0.00E+00">
                  <c:v>-3.4360300000000001E-3</c:v>
                </c:pt>
                <c:pt idx="102801" formatCode="0.00E+00">
                  <c:v>-3.5102499999999999E-3</c:v>
                </c:pt>
                <c:pt idx="102802" formatCode="0.00E+00">
                  <c:v>-3.58093E-3</c:v>
                </c:pt>
                <c:pt idx="102803" formatCode="0.00E+00">
                  <c:v>-3.6479500000000001E-3</c:v>
                </c:pt>
                <c:pt idx="102804" formatCode="0.00E+00">
                  <c:v>-3.7112299999999998E-3</c:v>
                </c:pt>
                <c:pt idx="102805" formatCode="0.00E+00">
                  <c:v>-3.7706699999999998E-3</c:v>
                </c:pt>
                <c:pt idx="102806" formatCode="0.00E+00">
                  <c:v>-3.8261800000000002E-3</c:v>
                </c:pt>
                <c:pt idx="102807" formatCode="0.00E+00">
                  <c:v>-3.8776800000000001E-3</c:v>
                </c:pt>
                <c:pt idx="102808" formatCode="0.00E+00">
                  <c:v>-3.92509E-3</c:v>
                </c:pt>
                <c:pt idx="102809" formatCode="0.00E+00">
                  <c:v>-3.9683399999999999E-3</c:v>
                </c:pt>
                <c:pt idx="102810" formatCode="0.00E+00">
                  <c:v>-4.0073599999999997E-3</c:v>
                </c:pt>
                <c:pt idx="102811" formatCode="0.00E+00">
                  <c:v>-4.0420899999999999E-3</c:v>
                </c:pt>
                <c:pt idx="102812" formatCode="0.00E+00">
                  <c:v>-4.0724799999999999E-3</c:v>
                </c:pt>
                <c:pt idx="102813" formatCode="0.00E+00">
                  <c:v>-4.0984899999999998E-3</c:v>
                </c:pt>
                <c:pt idx="102814" formatCode="0.00E+00">
                  <c:v>-4.12006E-3</c:v>
                </c:pt>
                <c:pt idx="102815" formatCode="0.00E+00">
                  <c:v>-4.1371699999999999E-3</c:v>
                </c:pt>
                <c:pt idx="102816" formatCode="0.00E+00">
                  <c:v>-4.1497900000000004E-3</c:v>
                </c:pt>
                <c:pt idx="102817" formatCode="0.00E+00">
                  <c:v>-4.15789E-3</c:v>
                </c:pt>
                <c:pt idx="102818" formatCode="0.00E+00">
                  <c:v>-4.1614599999999996E-3</c:v>
                </c:pt>
                <c:pt idx="102819" formatCode="0.00E+00">
                  <c:v>-4.1604900000000002E-3</c:v>
                </c:pt>
                <c:pt idx="102820" formatCode="0.00E+00">
                  <c:v>-4.15497E-3</c:v>
                </c:pt>
                <c:pt idx="102821" formatCode="0.00E+00">
                  <c:v>-4.1449199999999999E-3</c:v>
                </c:pt>
                <c:pt idx="102822" formatCode="0.00E+00">
                  <c:v>-4.1303399999999997E-3</c:v>
                </c:pt>
                <c:pt idx="102823" formatCode="0.00E+00">
                  <c:v>-4.1112500000000003E-3</c:v>
                </c:pt>
                <c:pt idx="102824" formatCode="0.00E+00">
                  <c:v>-4.0876699999999998E-3</c:v>
                </c:pt>
                <c:pt idx="102825" formatCode="0.00E+00">
                  <c:v>-4.0596299999999998E-3</c:v>
                </c:pt>
                <c:pt idx="102826" formatCode="0.00E+00">
                  <c:v>-4.0271700000000001E-3</c:v>
                </c:pt>
                <c:pt idx="102827" formatCode="0.00E+00">
                  <c:v>-3.9903400000000002E-3</c:v>
                </c:pt>
                <c:pt idx="102828" formatCode="0.00E+00">
                  <c:v>-3.9491700000000001E-3</c:v>
                </c:pt>
                <c:pt idx="102829" formatCode="0.00E+00">
                  <c:v>-3.9037400000000002E-3</c:v>
                </c:pt>
                <c:pt idx="102830" formatCode="0.00E+00">
                  <c:v>-3.8540900000000001E-3</c:v>
                </c:pt>
                <c:pt idx="102831" formatCode="0.00E+00">
                  <c:v>-3.8003099999999999E-3</c:v>
                </c:pt>
                <c:pt idx="102832" formatCode="0.00E+00">
                  <c:v>-3.74245E-3</c:v>
                </c:pt>
                <c:pt idx="102833" formatCode="0.00E+00">
                  <c:v>-3.68061E-3</c:v>
                </c:pt>
                <c:pt idx="102834" formatCode="0.00E+00">
                  <c:v>-3.6148700000000001E-3</c:v>
                </c:pt>
                <c:pt idx="102835" formatCode="0.00E+00">
                  <c:v>-3.5453199999999998E-3</c:v>
                </c:pt>
                <c:pt idx="102836" formatCode="0.00E+00">
                  <c:v>-3.47205E-3</c:v>
                </c:pt>
                <c:pt idx="102837" formatCode="0.00E+00">
                  <c:v>-3.3951799999999998E-3</c:v>
                </c:pt>
                <c:pt idx="102838" formatCode="0.00E+00">
                  <c:v>-3.3148000000000001E-3</c:v>
                </c:pt>
                <c:pt idx="102839" formatCode="0.00E+00">
                  <c:v>-3.2310300000000002E-3</c:v>
                </c:pt>
                <c:pt idx="102840" formatCode="0.00E+00">
                  <c:v>-3.1439900000000002E-3</c:v>
                </c:pt>
                <c:pt idx="102841" formatCode="0.00E+00">
                  <c:v>-3.0538000000000002E-3</c:v>
                </c:pt>
                <c:pt idx="102842" formatCode="0.00E+00">
                  <c:v>-2.96058E-3</c:v>
                </c:pt>
                <c:pt idx="102843" formatCode="0.00E+00">
                  <c:v>-2.86447E-3</c:v>
                </c:pt>
                <c:pt idx="102844" formatCode="0.00E+00">
                  <c:v>-2.7656E-3</c:v>
                </c:pt>
                <c:pt idx="102845" formatCode="0.00E+00">
                  <c:v>-2.6641199999999999E-3</c:v>
                </c:pt>
                <c:pt idx="102846" formatCode="0.00E+00">
                  <c:v>-2.5601500000000002E-3</c:v>
                </c:pt>
                <c:pt idx="102847" formatCode="0.00E+00">
                  <c:v>-2.45386E-3</c:v>
                </c:pt>
                <c:pt idx="102848" formatCode="0.00E+00">
                  <c:v>-2.3453800000000002E-3</c:v>
                </c:pt>
                <c:pt idx="102849" formatCode="0.00E+00">
                  <c:v>-2.2348699999999999E-3</c:v>
                </c:pt>
                <c:pt idx="102850" formatCode="0.00E+00">
                  <c:v>-2.1224799999999999E-3</c:v>
                </c:pt>
                <c:pt idx="102851" formatCode="0.00E+00">
                  <c:v>-2.0083800000000001E-3</c:v>
                </c:pt>
                <c:pt idx="102852" formatCode="0.00E+00">
                  <c:v>-1.8927099999999999E-3</c:v>
                </c:pt>
                <c:pt idx="102853" formatCode="0.00E+00">
                  <c:v>-1.77564E-3</c:v>
                </c:pt>
                <c:pt idx="102854" formatCode="0.00E+00">
                  <c:v>-1.65733E-3</c:v>
                </c:pt>
                <c:pt idx="102855" formatCode="0.00E+00">
                  <c:v>-1.53795E-3</c:v>
                </c:pt>
                <c:pt idx="102856" formatCode="0.00E+00">
                  <c:v>-1.4176600000000001E-3</c:v>
                </c:pt>
                <c:pt idx="102857" formatCode="0.00E+00">
                  <c:v>-1.29663E-3</c:v>
                </c:pt>
                <c:pt idx="102858" formatCode="0.00E+00">
                  <c:v>-1.17501E-3</c:v>
                </c:pt>
                <c:pt idx="102859" formatCode="0.00E+00">
                  <c:v>-1.05299E-3</c:v>
                </c:pt>
                <c:pt idx="102860" formatCode="0.00E+00">
                  <c:v>-9.3072599999999999E-4</c:v>
                </c:pt>
                <c:pt idx="102861" formatCode="0.00E+00">
                  <c:v>-8.0838199999999996E-4</c:v>
                </c:pt>
                <c:pt idx="102862" formatCode="0.00E+00">
                  <c:v>-6.8612700000000003E-4</c:v>
                </c:pt>
                <c:pt idx="102863" formatCode="0.00E+00">
                  <c:v>-5.6412499999999996E-4</c:v>
                </c:pt>
                <c:pt idx="102864" formatCode="0.00E+00">
                  <c:v>-4.4254100000000002E-4</c:v>
                </c:pt>
                <c:pt idx="102865" formatCode="0.00E+00">
                  <c:v>-3.2153699999999999E-4</c:v>
                </c:pt>
                <c:pt idx="102866" formatCode="0.00E+00">
                  <c:v>-2.01275E-4</c:v>
                </c:pt>
                <c:pt idx="102867" formatCode="0.00E+00">
                  <c:v>-8.1914600000000003E-5</c:v>
                </c:pt>
                <c:pt idx="102868" formatCode="0.00E+00">
                  <c:v>3.6387300000000003E-5</c:v>
                </c:pt>
                <c:pt idx="102869" formatCode="0.00E+00">
                  <c:v>1.5347599999999999E-4</c:v>
                </c:pt>
                <c:pt idx="102870" formatCode="0.00E+00">
                  <c:v>2.6919699999999999E-4</c:v>
                </c:pt>
                <c:pt idx="102871" formatCode="0.00E+00">
                  <c:v>3.8340299999999999E-4</c:v>
                </c:pt>
                <c:pt idx="102872" formatCode="0.00E+00">
                  <c:v>4.9594600000000004E-4</c:v>
                </c:pt>
                <c:pt idx="102873" formatCode="0.00E+00">
                  <c:v>6.0668300000000001E-4</c:v>
                </c:pt>
                <c:pt idx="102874" formatCode="0.00E+00">
                  <c:v>7.1547400000000001E-4</c:v>
                </c:pt>
                <c:pt idx="102875" formatCode="0.00E+00">
                  <c:v>8.2218199999999997E-4</c:v>
                </c:pt>
                <c:pt idx="102876" formatCode="0.00E+00">
                  <c:v>9.2667599999999998E-4</c:v>
                </c:pt>
                <c:pt idx="102877" formatCode="0.00E+00">
                  <c:v>1.0288299999999999E-3</c:v>
                </c:pt>
                <c:pt idx="102878" formatCode="0.00E+00">
                  <c:v>1.1285100000000001E-3</c:v>
                </c:pt>
                <c:pt idx="102879" formatCode="0.00E+00">
                  <c:v>1.22561E-3</c:v>
                </c:pt>
                <c:pt idx="102880" formatCode="0.00E+00">
                  <c:v>1.3200099999999999E-3</c:v>
                </c:pt>
                <c:pt idx="102881" formatCode="0.00E+00">
                  <c:v>1.4116000000000001E-3</c:v>
                </c:pt>
                <c:pt idx="102882" formatCode="0.00E+00">
                  <c:v>1.5002699999999999E-3</c:v>
                </c:pt>
                <c:pt idx="102883" formatCode="0.00E+00">
                  <c:v>1.5859299999999999E-3</c:v>
                </c:pt>
                <c:pt idx="102884" formatCode="0.00E+00">
                  <c:v>1.66848E-3</c:v>
                </c:pt>
                <c:pt idx="102885" formatCode="0.00E+00">
                  <c:v>1.7478400000000001E-3</c:v>
                </c:pt>
                <c:pt idx="102886" formatCode="0.00E+00">
                  <c:v>1.8239199999999999E-3</c:v>
                </c:pt>
                <c:pt idx="102887" formatCode="0.00E+00">
                  <c:v>1.8966300000000001E-3</c:v>
                </c:pt>
                <c:pt idx="102888" formatCode="0.00E+00">
                  <c:v>1.9659199999999999E-3</c:v>
                </c:pt>
                <c:pt idx="102889" formatCode="0.00E+00">
                  <c:v>2.0317199999999999E-3</c:v>
                </c:pt>
                <c:pt idx="102890" formatCode="0.00E+00">
                  <c:v>2.0939600000000002E-3</c:v>
                </c:pt>
                <c:pt idx="102891" formatCode="0.00E+00">
                  <c:v>2.1526000000000002E-3</c:v>
                </c:pt>
                <c:pt idx="102892" formatCode="0.00E+00">
                  <c:v>2.2075900000000002E-3</c:v>
                </c:pt>
                <c:pt idx="102893" formatCode="0.00E+00">
                  <c:v>2.25888E-3</c:v>
                </c:pt>
                <c:pt idx="102894" formatCode="0.00E+00">
                  <c:v>2.3064399999999999E-3</c:v>
                </c:pt>
                <c:pt idx="102895" formatCode="0.00E+00">
                  <c:v>2.35024E-3</c:v>
                </c:pt>
                <c:pt idx="102896" formatCode="0.00E+00">
                  <c:v>2.3902699999999999E-3</c:v>
                </c:pt>
                <c:pt idx="102897" formatCode="0.00E+00">
                  <c:v>2.4264999999999998E-3</c:v>
                </c:pt>
                <c:pt idx="102898" formatCode="0.00E+00">
                  <c:v>2.4589299999999998E-3</c:v>
                </c:pt>
                <c:pt idx="102899" formatCode="0.00E+00">
                  <c:v>2.4875499999999998E-3</c:v>
                </c:pt>
                <c:pt idx="102900" formatCode="0.00E+00">
                  <c:v>2.5123699999999999E-3</c:v>
                </c:pt>
                <c:pt idx="102901" formatCode="0.00E+00">
                  <c:v>2.5333999999999999E-3</c:v>
                </c:pt>
                <c:pt idx="102902" formatCode="0.00E+00">
                  <c:v>2.5506499999999998E-3</c:v>
                </c:pt>
                <c:pt idx="102903" formatCode="0.00E+00">
                  <c:v>2.5641399999999999E-3</c:v>
                </c:pt>
                <c:pt idx="102904" formatCode="0.00E+00">
                  <c:v>2.57391E-3</c:v>
                </c:pt>
                <c:pt idx="102905" formatCode="0.00E+00">
                  <c:v>2.5799899999999999E-3</c:v>
                </c:pt>
                <c:pt idx="102906" formatCode="0.00E+00">
                  <c:v>2.5824200000000002E-3</c:v>
                </c:pt>
                <c:pt idx="102907" formatCode="0.00E+00">
                  <c:v>2.5812399999999998E-3</c:v>
                </c:pt>
                <c:pt idx="102908" formatCode="0.00E+00">
                  <c:v>2.5765200000000001E-3</c:v>
                </c:pt>
                <c:pt idx="102909" formatCode="0.00E+00">
                  <c:v>2.56829E-3</c:v>
                </c:pt>
                <c:pt idx="102910" formatCode="0.00E+00">
                  <c:v>2.5566400000000002E-3</c:v>
                </c:pt>
                <c:pt idx="102911" formatCode="0.00E+00">
                  <c:v>2.54163E-3</c:v>
                </c:pt>
                <c:pt idx="102912" formatCode="0.00E+00">
                  <c:v>2.5233199999999999E-3</c:v>
                </c:pt>
                <c:pt idx="102913" formatCode="0.00E+00">
                  <c:v>2.5018100000000001E-3</c:v>
                </c:pt>
                <c:pt idx="102914" formatCode="0.00E+00">
                  <c:v>2.4771799999999998E-3</c:v>
                </c:pt>
                <c:pt idx="102915" formatCode="0.00E+00">
                  <c:v>2.4495099999999998E-3</c:v>
                </c:pt>
                <c:pt idx="102916" formatCode="0.00E+00">
                  <c:v>2.4188999999999999E-3</c:v>
                </c:pt>
                <c:pt idx="102917" formatCode="0.00E+00">
                  <c:v>2.38544E-3</c:v>
                </c:pt>
                <c:pt idx="102918" formatCode="0.00E+00">
                  <c:v>2.3492500000000002E-3</c:v>
                </c:pt>
                <c:pt idx="102919" formatCode="0.00E+00">
                  <c:v>2.3104200000000001E-3</c:v>
                </c:pt>
                <c:pt idx="102920" formatCode="0.00E+00">
                  <c:v>2.2690700000000002E-3</c:v>
                </c:pt>
                <c:pt idx="102921" formatCode="0.00E+00">
                  <c:v>2.2252999999999999E-3</c:v>
                </c:pt>
                <c:pt idx="102922" formatCode="0.00E+00">
                  <c:v>2.1792500000000002E-3</c:v>
                </c:pt>
                <c:pt idx="102923" formatCode="0.00E+00">
                  <c:v>2.13102E-3</c:v>
                </c:pt>
                <c:pt idx="102924" formatCode="0.00E+00">
                  <c:v>2.0807400000000002E-3</c:v>
                </c:pt>
                <c:pt idx="102925" formatCode="0.00E+00">
                  <c:v>2.0285400000000001E-3</c:v>
                </c:pt>
                <c:pt idx="102926" formatCode="0.00E+00">
                  <c:v>1.9745399999999999E-3</c:v>
                </c:pt>
                <c:pt idx="102927" formatCode="0.00E+00">
                  <c:v>1.9188899999999999E-3</c:v>
                </c:pt>
                <c:pt idx="102928" formatCode="0.00E+00">
                  <c:v>1.8617E-3</c:v>
                </c:pt>
                <c:pt idx="102929" formatCode="0.00E+00">
                  <c:v>1.8031200000000001E-3</c:v>
                </c:pt>
                <c:pt idx="102930" formatCode="0.00E+00">
                  <c:v>1.7432700000000001E-3</c:v>
                </c:pt>
                <c:pt idx="102931" formatCode="0.00E+00">
                  <c:v>1.68231E-3</c:v>
                </c:pt>
                <c:pt idx="102932" formatCode="0.00E+00">
                  <c:v>1.6203599999999999E-3</c:v>
                </c:pt>
                <c:pt idx="102933" formatCode="0.00E+00">
                  <c:v>1.5575700000000001E-3</c:v>
                </c:pt>
                <c:pt idx="102934" formatCode="0.00E+00">
                  <c:v>1.4940699999999999E-3</c:v>
                </c:pt>
                <c:pt idx="102935" formatCode="0.00E+00">
                  <c:v>1.43001E-3</c:v>
                </c:pt>
                <c:pt idx="102936" formatCode="0.00E+00">
                  <c:v>1.3655200000000001E-3</c:v>
                </c:pt>
                <c:pt idx="102937" formatCode="0.00E+00">
                  <c:v>1.30075E-3</c:v>
                </c:pt>
                <c:pt idx="102938" formatCode="0.00E+00">
                  <c:v>1.23584E-3</c:v>
                </c:pt>
                <c:pt idx="102939" formatCode="0.00E+00">
                  <c:v>1.17091E-3</c:v>
                </c:pt>
                <c:pt idx="102940" formatCode="0.00E+00">
                  <c:v>1.10611E-3</c:v>
                </c:pt>
                <c:pt idx="102941" formatCode="0.00E+00">
                  <c:v>1.0415800000000001E-3</c:v>
                </c:pt>
                <c:pt idx="102942" formatCode="0.00E+00">
                  <c:v>9.7745199999999996E-4</c:v>
                </c:pt>
                <c:pt idx="102943" formatCode="0.00E+00">
                  <c:v>9.1385299999999995E-4</c:v>
                </c:pt>
                <c:pt idx="102944" formatCode="0.00E+00">
                  <c:v>8.5091599999999996E-4</c:v>
                </c:pt>
                <c:pt idx="102945" formatCode="0.00E+00">
                  <c:v>7.8877000000000005E-4</c:v>
                </c:pt>
                <c:pt idx="102946" formatCode="0.00E+00">
                  <c:v>7.2754099999999995E-4</c:v>
                </c:pt>
                <c:pt idx="102947" formatCode="0.00E+00">
                  <c:v>6.6735199999999996E-4</c:v>
                </c:pt>
                <c:pt idx="102948" formatCode="0.00E+00">
                  <c:v>6.0832200000000001E-4</c:v>
                </c:pt>
                <c:pt idx="102949" formatCode="0.00E+00">
                  <c:v>5.5056799999999998E-4</c:v>
                </c:pt>
                <c:pt idx="102950" formatCode="0.00E+00">
                  <c:v>4.9420499999999995E-4</c:v>
                </c:pt>
                <c:pt idx="102951" formatCode="0.00E+00">
                  <c:v>4.3934200000000001E-4</c:v>
                </c:pt>
                <c:pt idx="102952" formatCode="0.00E+00">
                  <c:v>3.8608499999999999E-4</c:v>
                </c:pt>
                <c:pt idx="102953" formatCode="0.00E+00">
                  <c:v>3.3453600000000002E-4</c:v>
                </c:pt>
                <c:pt idx="102954" formatCode="0.00E+00">
                  <c:v>2.84794E-4</c:v>
                </c:pt>
                <c:pt idx="102955" formatCode="0.00E+00">
                  <c:v>2.3695199999999999E-4</c:v>
                </c:pt>
                <c:pt idx="102956" formatCode="0.00E+00">
                  <c:v>1.9110000000000001E-4</c:v>
                </c:pt>
                <c:pt idx="102957" formatCode="0.00E+00">
                  <c:v>1.47322E-4</c:v>
                </c:pt>
                <c:pt idx="102958" formatCode="0.00E+00">
                  <c:v>1.05697E-4</c:v>
                </c:pt>
                <c:pt idx="102959" formatCode="0.00E+00">
                  <c:v>6.6301699999999996E-5</c:v>
                </c:pt>
                <c:pt idx="102960" formatCode="0.00E+00">
                  <c:v>2.9204600000000002E-5</c:v>
                </c:pt>
                <c:pt idx="102961" formatCode="0.00E+00">
                  <c:v>-5.5294300000000004E-6</c:v>
                </c:pt>
                <c:pt idx="102962" formatCode="0.00E+00">
                  <c:v>-3.7840999999999999E-5</c:v>
                </c:pt>
                <c:pt idx="102963" formatCode="0.00E+00">
                  <c:v>-6.7676300000000001E-5</c:v>
                </c:pt>
                <c:pt idx="102964" formatCode="0.00E+00">
                  <c:v>-9.4986899999999997E-5</c:v>
                </c:pt>
                <c:pt idx="102965" formatCode="0.00E+00">
                  <c:v>-1.1972999999999999E-4</c:v>
                </c:pt>
                <c:pt idx="102966" formatCode="0.00E+00">
                  <c:v>-1.4186799999999999E-4</c:v>
                </c:pt>
                <c:pt idx="102967" formatCode="0.00E+00">
                  <c:v>-1.61371E-4</c:v>
                </c:pt>
                <c:pt idx="102968" formatCode="0.00E+00">
                  <c:v>-1.7821100000000001E-4</c:v>
                </c:pt>
                <c:pt idx="102969" formatCode="0.00E+00">
                  <c:v>-1.9237E-4</c:v>
                </c:pt>
                <c:pt idx="102970" formatCode="0.00E+00">
                  <c:v>-2.03833E-4</c:v>
                </c:pt>
                <c:pt idx="102971" formatCode="0.00E+00">
                  <c:v>-2.12592E-4</c:v>
                </c:pt>
                <c:pt idx="102972" formatCode="0.00E+00">
                  <c:v>-2.18645E-4</c:v>
                </c:pt>
                <c:pt idx="102973" formatCode="0.00E+00">
                  <c:v>-2.2199599999999999E-4</c:v>
                </c:pt>
                <c:pt idx="102974" formatCode="0.00E+00">
                  <c:v>-2.2265300000000001E-4</c:v>
                </c:pt>
                <c:pt idx="102975" formatCode="0.00E+00">
                  <c:v>-2.2063200000000001E-4</c:v>
                </c:pt>
                <c:pt idx="102976" formatCode="0.00E+00">
                  <c:v>-2.1595499999999999E-4</c:v>
                </c:pt>
                <c:pt idx="102977" formatCode="0.00E+00">
                  <c:v>-2.0864700000000001E-4</c:v>
                </c:pt>
                <c:pt idx="102978" formatCode="0.00E+00">
                  <c:v>-1.9874199999999999E-4</c:v>
                </c:pt>
                <c:pt idx="102979" formatCode="0.00E+00">
                  <c:v>-1.8627699999999999E-4</c:v>
                </c:pt>
                <c:pt idx="102980" formatCode="0.00E+00">
                  <c:v>-1.7129600000000001E-4</c:v>
                </c:pt>
                <c:pt idx="102981" formatCode="0.00E+00">
                  <c:v>-1.5384799999999999E-4</c:v>
                </c:pt>
                <c:pt idx="102982" formatCode="0.00E+00">
                  <c:v>-1.3398800000000001E-4</c:v>
                </c:pt>
                <c:pt idx="102983" formatCode="0.00E+00">
                  <c:v>-1.11776E-4</c:v>
                </c:pt>
                <c:pt idx="102984" formatCode="0.00E+00">
                  <c:v>-8.7276100000000003E-5</c:v>
                </c:pt>
                <c:pt idx="102985" formatCode="0.00E+00">
                  <c:v>-6.0558399999999999E-5</c:v>
                </c:pt>
                <c:pt idx="102986" formatCode="0.00E+00">
                  <c:v>-3.1698E-5</c:v>
                </c:pt>
                <c:pt idx="102987" formatCode="0.00E+00">
                  <c:v>-7.7423899999999995E-7</c:v>
                </c:pt>
                <c:pt idx="102988" formatCode="0.00E+00">
                  <c:v>3.2128600000000003E-5</c:v>
                </c:pt>
                <c:pt idx="102989" formatCode="0.00E+00">
                  <c:v>6.6921799999999993E-5</c:v>
                </c:pt>
                <c:pt idx="102990" formatCode="0.00E+00">
                  <c:v>1.03513E-4</c:v>
                </c:pt>
                <c:pt idx="102991" formatCode="0.00E+00">
                  <c:v>1.4180400000000001E-4</c:v>
                </c:pt>
                <c:pt idx="102992" formatCode="0.00E+00">
                  <c:v>1.81695E-4</c:v>
                </c:pt>
                <c:pt idx="102993" formatCode="0.00E+00">
                  <c:v>2.23081E-4</c:v>
                </c:pt>
                <c:pt idx="102994" formatCode="0.00E+00">
                  <c:v>2.6585500000000001E-4</c:v>
                </c:pt>
                <c:pt idx="102995" formatCode="0.00E+00">
                  <c:v>3.0990299999999999E-4</c:v>
                </c:pt>
                <c:pt idx="102996" formatCode="0.00E+00">
                  <c:v>3.55113E-4</c:v>
                </c:pt>
                <c:pt idx="102997" formatCode="0.00E+00">
                  <c:v>4.0136600000000001E-4</c:v>
                </c:pt>
                <c:pt idx="102998" formatCode="0.00E+00">
                  <c:v>4.4854299999999998E-4</c:v>
                </c:pt>
                <c:pt idx="102999" formatCode="0.00E+00">
                  <c:v>4.9651999999999997E-4</c:v>
                </c:pt>
                <c:pt idx="103000" formatCode="0.00E+00">
                  <c:v>5.4517300000000003E-4</c:v>
                </c:pt>
                <c:pt idx="103001" formatCode="0.00E+00">
                  <c:v>5.9437599999999998E-4</c:v>
                </c:pt>
                <c:pt idx="103002" formatCode="0.00E+00">
                  <c:v>6.4399900000000003E-4</c:v>
                </c:pt>
                <c:pt idx="103003" formatCode="0.00E+00">
                  <c:v>6.93913E-4</c:v>
                </c:pt>
                <c:pt idx="103004" formatCode="0.00E+00">
                  <c:v>7.4398699999999999E-4</c:v>
                </c:pt>
                <c:pt idx="103005" formatCode="0.00E+00">
                  <c:v>7.9408799999999998E-4</c:v>
                </c:pt>
                <c:pt idx="103006" formatCode="0.00E+00">
                  <c:v>8.4408300000000003E-4</c:v>
                </c:pt>
                <c:pt idx="103007" formatCode="0.00E+00">
                  <c:v>8.9383799999999999E-4</c:v>
                </c:pt>
                <c:pt idx="103008" formatCode="0.00E+00">
                  <c:v>9.4322000000000004E-4</c:v>
                </c:pt>
                <c:pt idx="103009" formatCode="0.00E+00">
                  <c:v>9.9209600000000004E-4</c:v>
                </c:pt>
                <c:pt idx="103010" formatCode="0.00E+00">
                  <c:v>1.0403299999999999E-3</c:v>
                </c:pt>
                <c:pt idx="103011" formatCode="0.00E+00">
                  <c:v>1.0877899999999999E-3</c:v>
                </c:pt>
                <c:pt idx="103012" formatCode="0.00E+00">
                  <c:v>1.1343499999999999E-3</c:v>
                </c:pt>
                <c:pt idx="103013" formatCode="0.00E+00">
                  <c:v>1.17987E-3</c:v>
                </c:pt>
                <c:pt idx="103014" formatCode="0.00E+00">
                  <c:v>1.22422E-3</c:v>
                </c:pt>
                <c:pt idx="103015" formatCode="0.00E+00">
                  <c:v>1.26727E-3</c:v>
                </c:pt>
                <c:pt idx="103016" formatCode="0.00E+00">
                  <c:v>1.3089E-3</c:v>
                </c:pt>
                <c:pt idx="103017" formatCode="0.00E+00">
                  <c:v>1.34899E-3</c:v>
                </c:pt>
                <c:pt idx="103018" formatCode="0.00E+00">
                  <c:v>1.3874099999999999E-3</c:v>
                </c:pt>
                <c:pt idx="103019" formatCode="0.00E+00">
                  <c:v>1.42403E-3</c:v>
                </c:pt>
                <c:pt idx="103020" formatCode="0.00E+00">
                  <c:v>1.45875E-3</c:v>
                </c:pt>
                <c:pt idx="103021" formatCode="0.00E+00">
                  <c:v>1.4914399999999999E-3</c:v>
                </c:pt>
                <c:pt idx="103022" formatCode="0.00E+00">
                  <c:v>1.5220100000000001E-3</c:v>
                </c:pt>
                <c:pt idx="103023" formatCode="0.00E+00">
                  <c:v>1.5503299999999999E-3</c:v>
                </c:pt>
                <c:pt idx="103024" formatCode="0.00E+00">
                  <c:v>1.5763000000000001E-3</c:v>
                </c:pt>
                <c:pt idx="103025" formatCode="0.00E+00">
                  <c:v>1.59983E-3</c:v>
                </c:pt>
                <c:pt idx="103026" formatCode="0.00E+00">
                  <c:v>1.6208100000000001E-3</c:v>
                </c:pt>
                <c:pt idx="103027" formatCode="0.00E+00">
                  <c:v>1.63916E-3</c:v>
                </c:pt>
                <c:pt idx="103028" formatCode="0.00E+00">
                  <c:v>1.65479E-3</c:v>
                </c:pt>
                <c:pt idx="103029" formatCode="0.00E+00">
                  <c:v>1.6676E-3</c:v>
                </c:pt>
                <c:pt idx="103030" formatCode="0.00E+00">
                  <c:v>1.67753E-3</c:v>
                </c:pt>
                <c:pt idx="103031" formatCode="0.00E+00">
                  <c:v>1.6845E-3</c:v>
                </c:pt>
                <c:pt idx="103032" formatCode="0.00E+00">
                  <c:v>1.68844E-3</c:v>
                </c:pt>
                <c:pt idx="103033" formatCode="0.00E+00">
                  <c:v>1.68929E-3</c:v>
                </c:pt>
                <c:pt idx="103034" formatCode="0.00E+00">
                  <c:v>1.68698E-3</c:v>
                </c:pt>
                <c:pt idx="103035" formatCode="0.00E+00">
                  <c:v>1.6814600000000001E-3</c:v>
                </c:pt>
                <c:pt idx="103036" formatCode="0.00E+00">
                  <c:v>1.6727000000000001E-3</c:v>
                </c:pt>
                <c:pt idx="103037" formatCode="0.00E+00">
                  <c:v>1.66063E-3</c:v>
                </c:pt>
                <c:pt idx="103038" formatCode="0.00E+00">
                  <c:v>1.6452299999999999E-3</c:v>
                </c:pt>
                <c:pt idx="103039" formatCode="0.00E+00">
                  <c:v>1.6264700000000001E-3</c:v>
                </c:pt>
                <c:pt idx="103040" formatCode="0.00E+00">
                  <c:v>1.6043299999999999E-3</c:v>
                </c:pt>
                <c:pt idx="103041" formatCode="0.00E+00">
                  <c:v>1.57877E-3</c:v>
                </c:pt>
                <c:pt idx="103042" formatCode="0.00E+00">
                  <c:v>1.5498E-3</c:v>
                </c:pt>
                <c:pt idx="103043" formatCode="0.00E+00">
                  <c:v>1.5173999999999999E-3</c:v>
                </c:pt>
                <c:pt idx="103044" formatCode="0.00E+00">
                  <c:v>1.48157E-3</c:v>
                </c:pt>
                <c:pt idx="103045" formatCode="0.00E+00">
                  <c:v>1.44232E-3</c:v>
                </c:pt>
                <c:pt idx="103046" formatCode="0.00E+00">
                  <c:v>1.39967E-3</c:v>
                </c:pt>
                <c:pt idx="103047" formatCode="0.00E+00">
                  <c:v>1.35362E-3</c:v>
                </c:pt>
                <c:pt idx="103048" formatCode="0.00E+00">
                  <c:v>1.3041999999999999E-3</c:v>
                </c:pt>
                <c:pt idx="103049" formatCode="0.00E+00">
                  <c:v>1.2514500000000001E-3</c:v>
                </c:pt>
                <c:pt idx="103050" formatCode="0.00E+00">
                  <c:v>1.1954000000000001E-3</c:v>
                </c:pt>
                <c:pt idx="103051" formatCode="0.00E+00">
                  <c:v>1.13609E-3</c:v>
                </c:pt>
                <c:pt idx="103052" formatCode="0.00E+00">
                  <c:v>1.0735600000000001E-3</c:v>
                </c:pt>
                <c:pt idx="103053" formatCode="0.00E+00">
                  <c:v>1.00789E-3</c:v>
                </c:pt>
                <c:pt idx="103054" formatCode="0.00E+00">
                  <c:v>9.3911400000000001E-4</c:v>
                </c:pt>
                <c:pt idx="103055" formatCode="0.00E+00">
                  <c:v>8.6731199999999997E-4</c:v>
                </c:pt>
                <c:pt idx="103056" formatCode="0.00E+00">
                  <c:v>7.9255199999999997E-4</c:v>
                </c:pt>
                <c:pt idx="103057" formatCode="0.00E+00">
                  <c:v>7.1491100000000004E-4</c:v>
                </c:pt>
                <c:pt idx="103058" formatCode="0.00E+00">
                  <c:v>6.3447299999999998E-4</c:v>
                </c:pt>
                <c:pt idx="103059" formatCode="0.00E+00">
                  <c:v>5.5132599999999999E-4</c:v>
                </c:pt>
                <c:pt idx="103060" formatCode="0.00E+00">
                  <c:v>4.65563E-4</c:v>
                </c:pt>
                <c:pt idx="103061" formatCode="0.00E+00">
                  <c:v>3.7728300000000001E-4</c:v>
                </c:pt>
                <c:pt idx="103062" formatCode="0.00E+00">
                  <c:v>2.8659099999999999E-4</c:v>
                </c:pt>
                <c:pt idx="103063" formatCode="0.00E+00">
                  <c:v>1.9359299999999999E-4</c:v>
                </c:pt>
                <c:pt idx="103064" formatCode="0.00E+00">
                  <c:v>9.8404899999999997E-5</c:v>
                </c:pt>
                <c:pt idx="103065" formatCode="0.00E+00">
                  <c:v>1.1429999999999999E-6</c:v>
                </c:pt>
                <c:pt idx="103066" formatCode="0.00E+00">
                  <c:v>-9.8070400000000002E-5</c:v>
                </c:pt>
                <c:pt idx="103067" formatCode="0.00E+00">
                  <c:v>-1.9910899999999999E-4</c:v>
                </c:pt>
                <c:pt idx="103068" formatCode="0.00E+00">
                  <c:v>-3.0184199999999997E-4</c:v>
                </c:pt>
                <c:pt idx="103069" formatCode="0.00E+00">
                  <c:v>-4.0613699999999999E-4</c:v>
                </c:pt>
                <c:pt idx="103070" formatCode="0.00E+00">
                  <c:v>-5.1185499999999997E-4</c:v>
                </c:pt>
                <c:pt idx="103071" formatCode="0.00E+00">
                  <c:v>-6.1885599999999999E-4</c:v>
                </c:pt>
                <c:pt idx="103072" formatCode="0.00E+00">
                  <c:v>-7.2699600000000004E-4</c:v>
                </c:pt>
                <c:pt idx="103073" formatCode="0.00E+00">
                  <c:v>-8.36128E-4</c:v>
                </c:pt>
                <c:pt idx="103074" formatCode="0.00E+00">
                  <c:v>-9.46103E-4</c:v>
                </c:pt>
                <c:pt idx="103075" formatCode="0.00E+00">
                  <c:v>-1.0567700000000001E-3</c:v>
                </c:pt>
                <c:pt idx="103076" formatCode="0.00E+00">
                  <c:v>-1.1679699999999999E-3</c:v>
                </c:pt>
                <c:pt idx="103077" formatCode="0.00E+00">
                  <c:v>-1.27955E-3</c:v>
                </c:pt>
                <c:pt idx="103078" formatCode="0.00E+00">
                  <c:v>-1.3913599999999999E-3</c:v>
                </c:pt>
                <c:pt idx="103079" formatCode="0.00E+00">
                  <c:v>-1.50322E-3</c:v>
                </c:pt>
                <c:pt idx="103080" formatCode="0.00E+00">
                  <c:v>-1.6149999999999999E-3</c:v>
                </c:pt>
                <c:pt idx="103081" formatCode="0.00E+00">
                  <c:v>-1.7265099999999999E-3</c:v>
                </c:pt>
                <c:pt idx="103082" formatCode="0.00E+00">
                  <c:v>-1.8376E-3</c:v>
                </c:pt>
                <c:pt idx="103083" formatCode="0.00E+00">
                  <c:v>-1.9481100000000001E-3</c:v>
                </c:pt>
                <c:pt idx="103084" formatCode="0.00E+00">
                  <c:v>-2.0578800000000002E-3</c:v>
                </c:pt>
                <c:pt idx="103085" formatCode="0.00E+00">
                  <c:v>-2.16673E-3</c:v>
                </c:pt>
                <c:pt idx="103086" formatCode="0.00E+00">
                  <c:v>-2.2745199999999999E-3</c:v>
                </c:pt>
                <c:pt idx="103087" formatCode="0.00E+00">
                  <c:v>-2.3810699999999999E-3</c:v>
                </c:pt>
                <c:pt idx="103088" formatCode="0.00E+00">
                  <c:v>-2.4862299999999999E-3</c:v>
                </c:pt>
                <c:pt idx="103089" formatCode="0.00E+00">
                  <c:v>-2.5898399999999999E-3</c:v>
                </c:pt>
                <c:pt idx="103090" formatCode="0.00E+00">
                  <c:v>-2.6917400000000002E-3</c:v>
                </c:pt>
                <c:pt idx="103091" formatCode="0.00E+00">
                  <c:v>-2.7917699999999998E-3</c:v>
                </c:pt>
                <c:pt idx="103092" formatCode="0.00E+00">
                  <c:v>-2.8897699999999998E-3</c:v>
                </c:pt>
                <c:pt idx="103093" formatCode="0.00E+00">
                  <c:v>-2.9856100000000001E-3</c:v>
                </c:pt>
                <c:pt idx="103094" formatCode="0.00E+00">
                  <c:v>-3.0791099999999999E-3</c:v>
                </c:pt>
                <c:pt idx="103095" formatCode="0.00E+00">
                  <c:v>-3.1701400000000001E-3</c:v>
                </c:pt>
                <c:pt idx="103096" formatCode="0.00E+00">
                  <c:v>-3.2585600000000002E-3</c:v>
                </c:pt>
                <c:pt idx="103097" formatCode="0.00E+00">
                  <c:v>-3.3442099999999998E-3</c:v>
                </c:pt>
                <c:pt idx="103098" formatCode="0.00E+00">
                  <c:v>-3.4269600000000002E-3</c:v>
                </c:pt>
                <c:pt idx="103099" formatCode="0.00E+00">
                  <c:v>-3.5066799999999999E-3</c:v>
                </c:pt>
                <c:pt idx="103100" formatCode="0.00E+00">
                  <c:v>-3.5832400000000001E-3</c:v>
                </c:pt>
                <c:pt idx="103101" formatCode="0.00E+00">
                  <c:v>-3.6565E-3</c:v>
                </c:pt>
                <c:pt idx="103102" formatCode="0.00E+00">
                  <c:v>-3.7263399999999999E-3</c:v>
                </c:pt>
                <c:pt idx="103103" formatCode="0.00E+00">
                  <c:v>-3.7926499999999998E-3</c:v>
                </c:pt>
                <c:pt idx="103104" formatCode="0.00E+00">
                  <c:v>-3.8553099999999998E-3</c:v>
                </c:pt>
                <c:pt idx="103105" formatCode="0.00E+00">
                  <c:v>-3.9142100000000004E-3</c:v>
                </c:pt>
                <c:pt idx="103106" formatCode="0.00E+00">
                  <c:v>-3.9692399999999997E-3</c:v>
                </c:pt>
                <c:pt idx="103107" formatCode="0.00E+00">
                  <c:v>-4.02032E-3</c:v>
                </c:pt>
                <c:pt idx="103108" formatCode="0.00E+00">
                  <c:v>-4.0673300000000001E-3</c:v>
                </c:pt>
                <c:pt idx="103109" formatCode="0.00E+00">
                  <c:v>-4.1101899999999997E-3</c:v>
                </c:pt>
                <c:pt idx="103110" formatCode="0.00E+00">
                  <c:v>-4.1488300000000001E-3</c:v>
                </c:pt>
                <c:pt idx="103111" formatCode="0.00E+00">
                  <c:v>-4.1831500000000001E-3</c:v>
                </c:pt>
                <c:pt idx="103112" formatCode="0.00E+00">
                  <c:v>-4.2130900000000001E-3</c:v>
                </c:pt>
                <c:pt idx="103113" formatCode="0.00E+00">
                  <c:v>-4.2385900000000004E-3</c:v>
                </c:pt>
                <c:pt idx="103114" formatCode="0.00E+00">
                  <c:v>-4.2595699999999998E-3</c:v>
                </c:pt>
                <c:pt idx="103115" formatCode="0.00E+00">
                  <c:v>-4.2760000000000003E-3</c:v>
                </c:pt>
                <c:pt idx="103116" formatCode="0.00E+00">
                  <c:v>-4.2878100000000004E-3</c:v>
                </c:pt>
                <c:pt idx="103117" formatCode="0.00E+00">
                  <c:v>-4.2949700000000004E-3</c:v>
                </c:pt>
                <c:pt idx="103118" formatCode="0.00E+00">
                  <c:v>-4.2974399999999996E-3</c:v>
                </c:pt>
                <c:pt idx="103119" formatCode="0.00E+00">
                  <c:v>-4.2951999999999999E-3</c:v>
                </c:pt>
                <c:pt idx="103120" formatCode="0.00E+00">
                  <c:v>-4.2882099999999998E-3</c:v>
                </c:pt>
                <c:pt idx="103121" formatCode="0.00E+00">
                  <c:v>-4.2764700000000001E-3</c:v>
                </c:pt>
                <c:pt idx="103122" formatCode="0.00E+00">
                  <c:v>-4.2599700000000001E-3</c:v>
                </c:pt>
                <c:pt idx="103123" formatCode="0.00E+00">
                  <c:v>-4.2386999999999998E-3</c:v>
                </c:pt>
                <c:pt idx="103124" formatCode="0.00E+00">
                  <c:v>-4.21266E-3</c:v>
                </c:pt>
                <c:pt idx="103125" formatCode="0.00E+00">
                  <c:v>-4.1818599999999999E-3</c:v>
                </c:pt>
                <c:pt idx="103126" formatCode="0.00E+00">
                  <c:v>-4.1463300000000002E-3</c:v>
                </c:pt>
                <c:pt idx="103127" formatCode="0.00E+00">
                  <c:v>-4.1060799999999998E-3</c:v>
                </c:pt>
                <c:pt idx="103128" formatCode="0.00E+00">
                  <c:v>-4.0611400000000004E-3</c:v>
                </c:pt>
                <c:pt idx="103129" formatCode="0.00E+00">
                  <c:v>-4.01155E-3</c:v>
                </c:pt>
                <c:pt idx="103130" formatCode="0.00E+00">
                  <c:v>-3.95736E-3</c:v>
                </c:pt>
                <c:pt idx="103131" formatCode="0.00E+00">
                  <c:v>-3.8985999999999999E-3</c:v>
                </c:pt>
                <c:pt idx="103132" formatCode="0.00E+00">
                  <c:v>-3.83534E-3</c:v>
                </c:pt>
                <c:pt idx="103133" formatCode="0.00E+00">
                  <c:v>-3.7676300000000001E-3</c:v>
                </c:pt>
                <c:pt idx="103134" formatCode="0.00E+00">
                  <c:v>-3.6955400000000002E-3</c:v>
                </c:pt>
                <c:pt idx="103135" formatCode="0.00E+00">
                  <c:v>-3.6191499999999998E-3</c:v>
                </c:pt>
                <c:pt idx="103136" formatCode="0.00E+00">
                  <c:v>-3.5385299999999998E-3</c:v>
                </c:pt>
                <c:pt idx="103137" formatCode="0.00E+00">
                  <c:v>-3.4537700000000001E-3</c:v>
                </c:pt>
                <c:pt idx="103138" formatCode="0.00E+00">
                  <c:v>-3.3649499999999998E-3</c:v>
                </c:pt>
                <c:pt idx="103139" formatCode="0.00E+00">
                  <c:v>-3.27218E-3</c:v>
                </c:pt>
                <c:pt idx="103140" formatCode="0.00E+00">
                  <c:v>-3.1755500000000001E-3</c:v>
                </c:pt>
                <c:pt idx="103141" formatCode="0.00E+00">
                  <c:v>-3.0751699999999999E-3</c:v>
                </c:pt>
                <c:pt idx="103142" formatCode="0.00E+00">
                  <c:v>-2.9711500000000001E-3</c:v>
                </c:pt>
                <c:pt idx="103143" formatCode="0.00E+00">
                  <c:v>-2.8636E-3</c:v>
                </c:pt>
                <c:pt idx="103144" formatCode="0.00E+00">
                  <c:v>-2.7526500000000001E-3</c:v>
                </c:pt>
                <c:pt idx="103145" formatCode="0.00E+00">
                  <c:v>-2.6384199999999998E-3</c:v>
                </c:pt>
                <c:pt idx="103146" formatCode="0.00E+00">
                  <c:v>-2.52104E-3</c:v>
                </c:pt>
                <c:pt idx="103147" formatCode="0.00E+00">
                  <c:v>-2.40063E-3</c:v>
                </c:pt>
                <c:pt idx="103148" formatCode="0.00E+00">
                  <c:v>-2.27735E-3</c:v>
                </c:pt>
                <c:pt idx="103149" formatCode="0.00E+00">
                  <c:v>-2.1513299999999999E-3</c:v>
                </c:pt>
                <c:pt idx="103150" formatCode="0.00E+00">
                  <c:v>-2.02271E-3</c:v>
                </c:pt>
                <c:pt idx="103151" formatCode="0.00E+00">
                  <c:v>-1.89164E-3</c:v>
                </c:pt>
                <c:pt idx="103152" formatCode="0.00E+00">
                  <c:v>-1.7582800000000001E-3</c:v>
                </c:pt>
                <c:pt idx="103153" formatCode="0.00E+00">
                  <c:v>-1.6227699999999999E-3</c:v>
                </c:pt>
                <c:pt idx="103154" formatCode="0.00E+00">
                  <c:v>-1.4852699999999999E-3</c:v>
                </c:pt>
                <c:pt idx="103155" formatCode="0.00E+00">
                  <c:v>-1.34593E-3</c:v>
                </c:pt>
                <c:pt idx="103156" formatCode="0.00E+00">
                  <c:v>-1.2049300000000001E-3</c:v>
                </c:pt>
                <c:pt idx="103157" formatCode="0.00E+00">
                  <c:v>-1.0624199999999999E-3</c:v>
                </c:pt>
                <c:pt idx="103158" formatCode="0.00E+00">
                  <c:v>-9.1856499999999998E-4</c:v>
                </c:pt>
                <c:pt idx="103159" formatCode="0.00E+00">
                  <c:v>-7.7352900000000001E-4</c:v>
                </c:pt>
                <c:pt idx="103160" formatCode="0.00E+00">
                  <c:v>-6.2748100000000005E-4</c:v>
                </c:pt>
                <c:pt idx="103161" formatCode="0.00E+00">
                  <c:v>-4.80588E-4</c:v>
                </c:pt>
                <c:pt idx="103162" formatCode="0.00E+00">
                  <c:v>-3.3301700000000001E-4</c:v>
                </c:pt>
                <c:pt idx="103163" formatCode="0.00E+00">
                  <c:v>-1.8493700000000001E-4</c:v>
                </c:pt>
                <c:pt idx="103164" formatCode="0.00E+00">
                  <c:v>-3.6517599999999997E-5</c:v>
                </c:pt>
                <c:pt idx="103165" formatCode="0.00E+00">
                  <c:v>1.12073E-4</c:v>
                </c:pt>
                <c:pt idx="103166" formatCode="0.00E+00">
                  <c:v>2.60666E-4</c:v>
                </c:pt>
                <c:pt idx="103167" formatCode="0.00E+00">
                  <c:v>4.0909300000000002E-4</c:v>
                </c:pt>
                <c:pt idx="103168" formatCode="0.00E+00">
                  <c:v>5.5718800000000002E-4</c:v>
                </c:pt>
                <c:pt idx="103169" formatCode="0.00E+00">
                  <c:v>7.0478299999999995E-4</c:v>
                </c:pt>
                <c:pt idx="103170" formatCode="0.00E+00">
                  <c:v>8.5171300000000004E-4</c:v>
                </c:pt>
                <c:pt idx="103171" formatCode="0.00E+00">
                  <c:v>9.9781599999999989E-4</c:v>
                </c:pt>
                <c:pt idx="103172" formatCode="0.00E+00">
                  <c:v>1.1429299999999999E-3</c:v>
                </c:pt>
                <c:pt idx="103173" formatCode="0.00E+00">
                  <c:v>1.28689E-3</c:v>
                </c:pt>
                <c:pt idx="103174" formatCode="0.00E+00">
                  <c:v>1.42954E-3</c:v>
                </c:pt>
                <c:pt idx="103175" formatCode="0.00E+00">
                  <c:v>1.57073E-3</c:v>
                </c:pt>
                <c:pt idx="103176" formatCode="0.00E+00">
                  <c:v>1.7103000000000001E-3</c:v>
                </c:pt>
                <c:pt idx="103177" formatCode="0.00E+00">
                  <c:v>1.8481000000000001E-3</c:v>
                </c:pt>
                <c:pt idx="103178" formatCode="0.00E+00">
                  <c:v>1.9839900000000001E-3</c:v>
                </c:pt>
                <c:pt idx="103179" formatCode="0.00E+00">
                  <c:v>2.1178199999999999E-3</c:v>
                </c:pt>
                <c:pt idx="103180" formatCode="0.00E+00">
                  <c:v>2.2494400000000001E-3</c:v>
                </c:pt>
                <c:pt idx="103181" formatCode="0.00E+00">
                  <c:v>2.37872E-3</c:v>
                </c:pt>
                <c:pt idx="103182" formatCode="0.00E+00">
                  <c:v>2.5055300000000002E-3</c:v>
                </c:pt>
                <c:pt idx="103183" formatCode="0.00E+00">
                  <c:v>2.6297299999999998E-3</c:v>
                </c:pt>
                <c:pt idx="103184" formatCode="0.00E+00">
                  <c:v>2.75121E-3</c:v>
                </c:pt>
                <c:pt idx="103185" formatCode="0.00E+00">
                  <c:v>2.8698199999999999E-3</c:v>
                </c:pt>
                <c:pt idx="103186" formatCode="0.00E+00">
                  <c:v>2.9854700000000001E-3</c:v>
                </c:pt>
                <c:pt idx="103187" formatCode="0.00E+00">
                  <c:v>3.0980299999999999E-3</c:v>
                </c:pt>
                <c:pt idx="103188" formatCode="0.00E+00">
                  <c:v>3.2074E-3</c:v>
                </c:pt>
                <c:pt idx="103189" formatCode="0.00E+00">
                  <c:v>3.3134699999999998E-3</c:v>
                </c:pt>
                <c:pt idx="103190" formatCode="0.00E+00">
                  <c:v>3.4161299999999999E-3</c:v>
                </c:pt>
                <c:pt idx="103191" formatCode="0.00E+00">
                  <c:v>3.5153099999999998E-3</c:v>
                </c:pt>
                <c:pt idx="103192" formatCode="0.00E+00">
                  <c:v>3.6108999999999998E-3</c:v>
                </c:pt>
                <c:pt idx="103193" formatCode="0.00E+00">
                  <c:v>3.7028199999999999E-3</c:v>
                </c:pt>
                <c:pt idx="103194" formatCode="0.00E+00">
                  <c:v>3.7909900000000002E-3</c:v>
                </c:pt>
                <c:pt idx="103195" formatCode="0.00E+00">
                  <c:v>3.8753400000000001E-3</c:v>
                </c:pt>
                <c:pt idx="103196" formatCode="0.00E+00">
                  <c:v>3.9557899999999998E-3</c:v>
                </c:pt>
                <c:pt idx="103197" formatCode="0.00E+00">
                  <c:v>4.03229E-3</c:v>
                </c:pt>
                <c:pt idx="103198" formatCode="0.00E+00">
                  <c:v>4.1047699999999998E-3</c:v>
                </c:pt>
                <c:pt idx="103199" formatCode="0.00E+00">
                  <c:v>4.1731900000000002E-3</c:v>
                </c:pt>
                <c:pt idx="103200" formatCode="0.00E+00">
                  <c:v>4.23749E-3</c:v>
                </c:pt>
                <c:pt idx="103201" formatCode="0.00E+00">
                  <c:v>4.2976300000000002E-3</c:v>
                </c:pt>
                <c:pt idx="103202" formatCode="0.00E+00">
                  <c:v>4.3535700000000002E-3</c:v>
                </c:pt>
                <c:pt idx="103203" formatCode="0.00E+00">
                  <c:v>4.4052900000000001E-3</c:v>
                </c:pt>
                <c:pt idx="103204" formatCode="0.00E+00">
                  <c:v>4.4527500000000001E-3</c:v>
                </c:pt>
                <c:pt idx="103205" formatCode="0.00E+00">
                  <c:v>4.4959400000000004E-3</c:v>
                </c:pt>
                <c:pt idx="103206" formatCode="0.00E+00">
                  <c:v>4.5348400000000001E-3</c:v>
                </c:pt>
                <c:pt idx="103207" formatCode="0.00E+00">
                  <c:v>4.5694400000000001E-3</c:v>
                </c:pt>
                <c:pt idx="103208" formatCode="0.00E+00">
                  <c:v>4.5997399999999997E-3</c:v>
                </c:pt>
                <c:pt idx="103209" formatCode="0.00E+00">
                  <c:v>4.6257399999999997E-3</c:v>
                </c:pt>
                <c:pt idx="103210" formatCode="0.00E+00">
                  <c:v>4.6474400000000001E-3</c:v>
                </c:pt>
                <c:pt idx="103211" formatCode="0.00E+00">
                  <c:v>4.6648599999999998E-3</c:v>
                </c:pt>
                <c:pt idx="103212" formatCode="0.00E+00">
                  <c:v>4.6779999999999999E-3</c:v>
                </c:pt>
                <c:pt idx="103213" formatCode="0.00E+00">
                  <c:v>4.6868999999999999E-3</c:v>
                </c:pt>
                <c:pt idx="103214" formatCode="0.00E+00">
                  <c:v>4.6915899999999998E-3</c:v>
                </c:pt>
                <c:pt idx="103215" formatCode="0.00E+00">
                  <c:v>4.6920800000000004E-3</c:v>
                </c:pt>
                <c:pt idx="103216" formatCode="0.00E+00">
                  <c:v>4.6884199999999996E-3</c:v>
                </c:pt>
                <c:pt idx="103217" formatCode="0.00E+00">
                  <c:v>4.6806399999999998E-3</c:v>
                </c:pt>
                <c:pt idx="103218" formatCode="0.00E+00">
                  <c:v>4.6687999999999999E-3</c:v>
                </c:pt>
                <c:pt idx="103219" formatCode="0.00E+00">
                  <c:v>4.6529400000000004E-3</c:v>
                </c:pt>
                <c:pt idx="103220" formatCode="0.00E+00">
                  <c:v>4.6331200000000001E-3</c:v>
                </c:pt>
                <c:pt idx="103221" formatCode="0.00E+00">
                  <c:v>4.6093899999999997E-3</c:v>
                </c:pt>
                <c:pt idx="103222" formatCode="0.00E+00">
                  <c:v>4.5818100000000004E-3</c:v>
                </c:pt>
                <c:pt idx="103223" formatCode="0.00E+00">
                  <c:v>4.5504600000000001E-3</c:v>
                </c:pt>
                <c:pt idx="103224" formatCode="0.00E+00">
                  <c:v>4.5154000000000001E-3</c:v>
                </c:pt>
                <c:pt idx="103225" formatCode="0.00E+00">
                  <c:v>4.4767100000000001E-3</c:v>
                </c:pt>
                <c:pt idx="103226" formatCode="0.00E+00">
                  <c:v>4.4344500000000004E-3</c:v>
                </c:pt>
                <c:pt idx="103227" formatCode="0.00E+00">
                  <c:v>4.3887199999999996E-3</c:v>
                </c:pt>
                <c:pt idx="103228" formatCode="0.00E+00">
                  <c:v>4.3395899999999999E-3</c:v>
                </c:pt>
                <c:pt idx="103229" formatCode="0.00E+00">
                  <c:v>4.28715E-3</c:v>
                </c:pt>
                <c:pt idx="103230" formatCode="0.00E+00">
                  <c:v>4.2314800000000001E-3</c:v>
                </c:pt>
                <c:pt idx="103231" formatCode="0.00E+00">
                  <c:v>4.1726899999999997E-3</c:v>
                </c:pt>
                <c:pt idx="103232" formatCode="0.00E+00">
                  <c:v>4.11086E-3</c:v>
                </c:pt>
                <c:pt idx="103233" formatCode="0.00E+00">
                  <c:v>4.0460899999999996E-3</c:v>
                </c:pt>
                <c:pt idx="103234" formatCode="0.00E+00">
                  <c:v>3.9784800000000004E-3</c:v>
                </c:pt>
                <c:pt idx="103235" formatCode="0.00E+00">
                  <c:v>3.9081200000000002E-3</c:v>
                </c:pt>
                <c:pt idx="103236" formatCode="0.00E+00">
                  <c:v>3.83513E-3</c:v>
                </c:pt>
                <c:pt idx="103237" formatCode="0.00E+00">
                  <c:v>3.7595900000000002E-3</c:v>
                </c:pt>
                <c:pt idx="103238" formatCode="0.00E+00">
                  <c:v>3.68162E-3</c:v>
                </c:pt>
                <c:pt idx="103239" formatCode="0.00E+00">
                  <c:v>3.6013299999999998E-3</c:v>
                </c:pt>
                <c:pt idx="103240" formatCode="0.00E+00">
                  <c:v>3.5188099999999998E-3</c:v>
                </c:pt>
                <c:pt idx="103241" formatCode="0.00E+00">
                  <c:v>3.4341799999999998E-3</c:v>
                </c:pt>
                <c:pt idx="103242" formatCode="0.00E+00">
                  <c:v>3.34754E-3</c:v>
                </c:pt>
                <c:pt idx="103243" formatCode="0.00E+00">
                  <c:v>3.2590100000000001E-3</c:v>
                </c:pt>
                <c:pt idx="103244" formatCode="0.00E+00">
                  <c:v>3.16869E-3</c:v>
                </c:pt>
                <c:pt idx="103245" formatCode="0.00E+00">
                  <c:v>3.07669E-3</c:v>
                </c:pt>
                <c:pt idx="103246" formatCode="0.00E+00">
                  <c:v>2.9831200000000001E-3</c:v>
                </c:pt>
                <c:pt idx="103247" formatCode="0.00E+00">
                  <c:v>2.8880899999999998E-3</c:v>
                </c:pt>
                <c:pt idx="103248" formatCode="0.00E+00">
                  <c:v>2.7916999999999998E-3</c:v>
                </c:pt>
                <c:pt idx="103249" formatCode="0.00E+00">
                  <c:v>2.6940699999999998E-3</c:v>
                </c:pt>
                <c:pt idx="103250" formatCode="0.00E+00">
                  <c:v>2.59531E-3</c:v>
                </c:pt>
                <c:pt idx="103251" formatCode="0.00E+00">
                  <c:v>2.4955099999999998E-3</c:v>
                </c:pt>
                <c:pt idx="103252" formatCode="0.00E+00">
                  <c:v>2.39478E-3</c:v>
                </c:pt>
                <c:pt idx="103253" formatCode="0.00E+00">
                  <c:v>2.2932400000000002E-3</c:v>
                </c:pt>
                <c:pt idx="103254" formatCode="0.00E+00">
                  <c:v>2.19097E-3</c:v>
                </c:pt>
                <c:pt idx="103255" formatCode="0.00E+00">
                  <c:v>2.0880899999999999E-3</c:v>
                </c:pt>
                <c:pt idx="103256" formatCode="0.00E+00">
                  <c:v>1.9846899999999999E-3</c:v>
                </c:pt>
                <c:pt idx="103257" formatCode="0.00E+00">
                  <c:v>1.88087E-3</c:v>
                </c:pt>
                <c:pt idx="103258" formatCode="0.00E+00">
                  <c:v>1.77673E-3</c:v>
                </c:pt>
                <c:pt idx="103259" formatCode="0.00E+00">
                  <c:v>1.67235E-3</c:v>
                </c:pt>
                <c:pt idx="103260" formatCode="0.00E+00">
                  <c:v>1.56785E-3</c:v>
                </c:pt>
                <c:pt idx="103261" formatCode="0.00E+00">
                  <c:v>1.4632899999999999E-3</c:v>
                </c:pt>
                <c:pt idx="103262" formatCode="0.00E+00">
                  <c:v>1.35878E-3</c:v>
                </c:pt>
                <c:pt idx="103263" formatCode="0.00E+00">
                  <c:v>1.2543999999999999E-3</c:v>
                </c:pt>
                <c:pt idx="103264" formatCode="0.00E+00">
                  <c:v>1.15022E-3</c:v>
                </c:pt>
                <c:pt idx="103265" formatCode="0.00E+00">
                  <c:v>1.04634E-3</c:v>
                </c:pt>
                <c:pt idx="103266" formatCode="0.00E+00">
                  <c:v>9.4283099999999999E-4</c:v>
                </c:pt>
                <c:pt idx="103267" formatCode="0.00E+00">
                  <c:v>8.3976600000000004E-4</c:v>
                </c:pt>
                <c:pt idx="103268" formatCode="0.00E+00">
                  <c:v>7.37219E-4</c:v>
                </c:pt>
                <c:pt idx="103269" formatCode="0.00E+00">
                  <c:v>6.3526100000000003E-4</c:v>
                </c:pt>
                <c:pt idx="103270" formatCode="0.00E+00">
                  <c:v>5.3395799999999996E-4</c:v>
                </c:pt>
                <c:pt idx="103271" formatCode="0.00E+00">
                  <c:v>4.33375E-4</c:v>
                </c:pt>
                <c:pt idx="103272" formatCode="0.00E+00">
                  <c:v>3.33574E-4</c:v>
                </c:pt>
                <c:pt idx="103273" formatCode="0.00E+00">
                  <c:v>2.3461399999999999E-4</c:v>
                </c:pt>
                <c:pt idx="103274" formatCode="0.00E+00">
                  <c:v>1.36549E-4</c:v>
                </c:pt>
                <c:pt idx="103275" formatCode="0.00E+00">
                  <c:v>3.94329E-5</c:v>
                </c:pt>
                <c:pt idx="103276" formatCode="0.00E+00">
                  <c:v>-5.6684899999999997E-5</c:v>
                </c:pt>
                <c:pt idx="103277" formatCode="0.00E+00">
                  <c:v>-1.5175799999999999E-4</c:v>
                </c:pt>
                <c:pt idx="103278" formatCode="0.00E+00">
                  <c:v>-2.45741E-4</c:v>
                </c:pt>
                <c:pt idx="103279" formatCode="0.00E+00">
                  <c:v>-3.3859500000000002E-4</c:v>
                </c:pt>
                <c:pt idx="103280" formatCode="0.00E+00">
                  <c:v>-4.3028199999999998E-4</c:v>
                </c:pt>
                <c:pt idx="103281" formatCode="0.00E+00">
                  <c:v>-5.2076599999999998E-4</c:v>
                </c:pt>
                <c:pt idx="103282" formatCode="0.00E+00">
                  <c:v>-6.1001499999999999E-4</c:v>
                </c:pt>
                <c:pt idx="103283" formatCode="0.00E+00">
                  <c:v>-6.9799900000000004E-4</c:v>
                </c:pt>
                <c:pt idx="103284" formatCode="0.00E+00">
                  <c:v>-7.8469399999999995E-4</c:v>
                </c:pt>
                <c:pt idx="103285" formatCode="0.00E+00">
                  <c:v>-8.7007399999999998E-4</c:v>
                </c:pt>
                <c:pt idx="103286" formatCode="0.00E+00">
                  <c:v>-9.5411900000000002E-4</c:v>
                </c:pt>
                <c:pt idx="103287" formatCode="0.00E+00">
                  <c:v>-1.03681E-3</c:v>
                </c:pt>
                <c:pt idx="103288" formatCode="0.00E+00">
                  <c:v>-1.1181299999999999E-3</c:v>
                </c:pt>
                <c:pt idx="103289" formatCode="0.00E+00">
                  <c:v>-1.1980700000000001E-3</c:v>
                </c:pt>
                <c:pt idx="103290" formatCode="0.00E+00">
                  <c:v>-1.27662E-3</c:v>
                </c:pt>
                <c:pt idx="103291" formatCode="0.00E+00">
                  <c:v>-1.3537600000000001E-3</c:v>
                </c:pt>
                <c:pt idx="103292" formatCode="0.00E+00">
                  <c:v>-1.4295E-3</c:v>
                </c:pt>
                <c:pt idx="103293" formatCode="0.00E+00">
                  <c:v>-1.5038199999999999E-3</c:v>
                </c:pt>
                <c:pt idx="103294" formatCode="0.00E+00">
                  <c:v>-1.5767299999999999E-3</c:v>
                </c:pt>
                <c:pt idx="103295" formatCode="0.00E+00">
                  <c:v>-1.6482300000000001E-3</c:v>
                </c:pt>
                <c:pt idx="103296" formatCode="0.00E+00">
                  <c:v>-1.71831E-3</c:v>
                </c:pt>
                <c:pt idx="103297" formatCode="0.00E+00">
                  <c:v>-1.78699E-3</c:v>
                </c:pt>
                <c:pt idx="103298" formatCode="0.00E+00">
                  <c:v>-1.8542700000000001E-3</c:v>
                </c:pt>
                <c:pt idx="103299" formatCode="0.00E+00">
                  <c:v>-1.92015E-3</c:v>
                </c:pt>
                <c:pt idx="103300" formatCode="0.00E+00">
                  <c:v>-1.9846400000000002E-3</c:v>
                </c:pt>
                <c:pt idx="103301" formatCode="0.00E+00">
                  <c:v>-2.04776E-3</c:v>
                </c:pt>
                <c:pt idx="103302" formatCode="0.00E+00">
                  <c:v>-2.1095100000000002E-3</c:v>
                </c:pt>
                <c:pt idx="103303" formatCode="0.00E+00">
                  <c:v>-2.1699100000000002E-3</c:v>
                </c:pt>
                <c:pt idx="103304" formatCode="0.00E+00">
                  <c:v>-2.2289800000000002E-3</c:v>
                </c:pt>
                <c:pt idx="103305" formatCode="0.00E+00">
                  <c:v>-2.2867199999999999E-3</c:v>
                </c:pt>
                <c:pt idx="103306" formatCode="0.00E+00">
                  <c:v>-2.34315E-3</c:v>
                </c:pt>
                <c:pt idx="103307" formatCode="0.00E+00">
                  <c:v>-2.39828E-3</c:v>
                </c:pt>
                <c:pt idx="103308" formatCode="0.00E+00">
                  <c:v>-2.4521500000000002E-3</c:v>
                </c:pt>
                <c:pt idx="103309" formatCode="0.00E+00">
                  <c:v>-2.50475E-3</c:v>
                </c:pt>
                <c:pt idx="103310" formatCode="0.00E+00">
                  <c:v>-2.5561099999999999E-3</c:v>
                </c:pt>
                <c:pt idx="103311" formatCode="0.00E+00">
                  <c:v>-2.6062500000000001E-3</c:v>
                </c:pt>
                <c:pt idx="103312" formatCode="0.00E+00">
                  <c:v>-2.65518E-3</c:v>
                </c:pt>
                <c:pt idx="103313" formatCode="0.00E+00">
                  <c:v>-2.7029200000000001E-3</c:v>
                </c:pt>
                <c:pt idx="103314" formatCode="0.00E+00">
                  <c:v>-2.7494899999999998E-3</c:v>
                </c:pt>
                <c:pt idx="103315" formatCode="0.00E+00">
                  <c:v>-2.7949099999999998E-3</c:v>
                </c:pt>
                <c:pt idx="103316" formatCode="0.00E+00">
                  <c:v>-2.8391900000000001E-3</c:v>
                </c:pt>
                <c:pt idx="103317" formatCode="0.00E+00">
                  <c:v>-2.8823500000000001E-3</c:v>
                </c:pt>
                <c:pt idx="103318" formatCode="0.00E+00">
                  <c:v>-2.9244100000000001E-3</c:v>
                </c:pt>
                <c:pt idx="103319" formatCode="0.00E+00">
                  <c:v>-2.9653800000000001E-3</c:v>
                </c:pt>
                <c:pt idx="103320" formatCode="0.00E+00">
                  <c:v>-3.0052799999999999E-3</c:v>
                </c:pt>
                <c:pt idx="103321" formatCode="0.00E+00">
                  <c:v>-3.04411E-3</c:v>
                </c:pt>
                <c:pt idx="103322" formatCode="0.00E+00">
                  <c:v>-3.0818999999999998E-3</c:v>
                </c:pt>
                <c:pt idx="103323" formatCode="0.00E+00">
                  <c:v>-3.1186500000000002E-3</c:v>
                </c:pt>
                <c:pt idx="103324" formatCode="0.00E+00">
                  <c:v>-3.15438E-3</c:v>
                </c:pt>
                <c:pt idx="103325" formatCode="0.00E+00">
                  <c:v>-3.1890899999999999E-3</c:v>
                </c:pt>
                <c:pt idx="103326" formatCode="0.00E+00">
                  <c:v>-3.2228000000000001E-3</c:v>
                </c:pt>
                <c:pt idx="103327" formatCode="0.00E+00">
                  <c:v>-3.2555100000000001E-3</c:v>
                </c:pt>
                <c:pt idx="103328" formatCode="0.00E+00">
                  <c:v>-3.28722E-3</c:v>
                </c:pt>
                <c:pt idx="103329" formatCode="0.00E+00">
                  <c:v>-3.3179400000000001E-3</c:v>
                </c:pt>
                <c:pt idx="103330" formatCode="0.00E+00">
                  <c:v>-3.3476700000000001E-3</c:v>
                </c:pt>
                <c:pt idx="103331" formatCode="0.00E+00">
                  <c:v>-3.3764099999999998E-3</c:v>
                </c:pt>
                <c:pt idx="103332" formatCode="0.00E+00">
                  <c:v>-3.4041700000000002E-3</c:v>
                </c:pt>
                <c:pt idx="103333" formatCode="0.00E+00">
                  <c:v>-3.4309399999999999E-3</c:v>
                </c:pt>
                <c:pt idx="103334" formatCode="0.00E+00">
                  <c:v>-3.45671E-3</c:v>
                </c:pt>
                <c:pt idx="103335" formatCode="0.00E+00">
                  <c:v>-3.4814799999999999E-3</c:v>
                </c:pt>
                <c:pt idx="103336" formatCode="0.00E+00">
                  <c:v>-3.5052400000000002E-3</c:v>
                </c:pt>
                <c:pt idx="103337" formatCode="0.00E+00">
                  <c:v>-3.52798E-3</c:v>
                </c:pt>
                <c:pt idx="103338" formatCode="0.00E+00">
                  <c:v>-3.5496999999999998E-3</c:v>
                </c:pt>
                <c:pt idx="103339" formatCode="0.00E+00">
                  <c:v>-3.5703699999999998E-3</c:v>
                </c:pt>
                <c:pt idx="103340" formatCode="0.00E+00">
                  <c:v>-3.5899899999999999E-3</c:v>
                </c:pt>
                <c:pt idx="103341" formatCode="0.00E+00">
                  <c:v>-3.60853E-3</c:v>
                </c:pt>
                <c:pt idx="103342" formatCode="0.00E+00">
                  <c:v>-3.62598E-3</c:v>
                </c:pt>
                <c:pt idx="103343" formatCode="0.00E+00">
                  <c:v>-3.6423200000000001E-3</c:v>
                </c:pt>
                <c:pt idx="103344" formatCode="0.00E+00">
                  <c:v>-3.65752E-3</c:v>
                </c:pt>
                <c:pt idx="103345" formatCode="0.00E+00">
                  <c:v>-3.6715599999999999E-3</c:v>
                </c:pt>
                <c:pt idx="103346" formatCode="0.00E+00">
                  <c:v>-3.6844199999999999E-3</c:v>
                </c:pt>
                <c:pt idx="103347" formatCode="0.00E+00">
                  <c:v>-3.6960700000000001E-3</c:v>
                </c:pt>
                <c:pt idx="103348" formatCode="0.00E+00">
                  <c:v>-3.7064899999999998E-3</c:v>
                </c:pt>
                <c:pt idx="103349" formatCode="0.00E+00">
                  <c:v>-3.7156300000000001E-3</c:v>
                </c:pt>
                <c:pt idx="103350" formatCode="0.00E+00">
                  <c:v>-3.72347E-3</c:v>
                </c:pt>
                <c:pt idx="103351" formatCode="0.00E+00">
                  <c:v>-3.72997E-3</c:v>
                </c:pt>
                <c:pt idx="103352" formatCode="0.00E+00">
                  <c:v>-3.7351099999999998E-3</c:v>
                </c:pt>
                <c:pt idx="103353" formatCode="0.00E+00">
                  <c:v>-3.7388399999999998E-3</c:v>
                </c:pt>
                <c:pt idx="103354" formatCode="0.00E+00">
                  <c:v>-3.7411200000000001E-3</c:v>
                </c:pt>
                <c:pt idx="103355" formatCode="0.00E+00">
                  <c:v>-3.7419300000000001E-3</c:v>
                </c:pt>
                <c:pt idx="103356" formatCode="0.00E+00">
                  <c:v>-3.74122E-3</c:v>
                </c:pt>
                <c:pt idx="103357" formatCode="0.00E+00">
                  <c:v>-3.7389400000000001E-3</c:v>
                </c:pt>
                <c:pt idx="103358" formatCode="0.00E+00">
                  <c:v>-3.7350600000000001E-3</c:v>
                </c:pt>
                <c:pt idx="103359" formatCode="0.00E+00">
                  <c:v>-3.7295399999999999E-3</c:v>
                </c:pt>
                <c:pt idx="103360" formatCode="0.00E+00">
                  <c:v>-3.7223400000000002E-3</c:v>
                </c:pt>
                <c:pt idx="103361" formatCode="0.00E+00">
                  <c:v>-3.7133999999999999E-3</c:v>
                </c:pt>
                <c:pt idx="103362" formatCode="0.00E+00">
                  <c:v>-3.7026899999999998E-3</c:v>
                </c:pt>
                <c:pt idx="103363" formatCode="0.00E+00">
                  <c:v>-3.6901600000000001E-3</c:v>
                </c:pt>
                <c:pt idx="103364" formatCode="0.00E+00">
                  <c:v>-3.6757700000000001E-3</c:v>
                </c:pt>
                <c:pt idx="103365" formatCode="0.00E+00">
                  <c:v>-3.6594700000000002E-3</c:v>
                </c:pt>
                <c:pt idx="103366" formatCode="0.00E+00">
                  <c:v>-3.6412200000000001E-3</c:v>
                </c:pt>
                <c:pt idx="103367" formatCode="0.00E+00">
                  <c:v>-3.6209699999999998E-3</c:v>
                </c:pt>
                <c:pt idx="103368" formatCode="0.00E+00">
                  <c:v>-3.5986899999999999E-3</c:v>
                </c:pt>
                <c:pt idx="103369" formatCode="0.00E+00">
                  <c:v>-3.5743200000000002E-3</c:v>
                </c:pt>
                <c:pt idx="103370" formatCode="0.00E+00">
                  <c:v>-3.5478300000000001E-3</c:v>
                </c:pt>
                <c:pt idx="103371" formatCode="0.00E+00">
                  <c:v>-3.5191699999999999E-3</c:v>
                </c:pt>
                <c:pt idx="103372" formatCode="0.00E+00">
                  <c:v>-3.4883000000000002E-3</c:v>
                </c:pt>
                <c:pt idx="103373" formatCode="0.00E+00">
                  <c:v>-3.45518E-3</c:v>
                </c:pt>
                <c:pt idx="103374" formatCode="0.00E+00">
                  <c:v>-3.41976E-3</c:v>
                </c:pt>
                <c:pt idx="103375" formatCode="0.00E+00">
                  <c:v>-3.3820199999999999E-3</c:v>
                </c:pt>
                <c:pt idx="103376" formatCode="0.00E+00">
                  <c:v>-3.34192E-3</c:v>
                </c:pt>
                <c:pt idx="103377" formatCode="0.00E+00">
                  <c:v>-3.29941E-3</c:v>
                </c:pt>
                <c:pt idx="103378" formatCode="0.00E+00">
                  <c:v>-3.2544599999999998E-3</c:v>
                </c:pt>
                <c:pt idx="103379" formatCode="0.00E+00">
                  <c:v>-3.2070499999999999E-3</c:v>
                </c:pt>
                <c:pt idx="103380" formatCode="0.00E+00">
                  <c:v>-3.1571400000000001E-3</c:v>
                </c:pt>
                <c:pt idx="103381" formatCode="0.00E+00">
                  <c:v>-3.1047000000000002E-3</c:v>
                </c:pt>
                <c:pt idx="103382" formatCode="0.00E+00">
                  <c:v>-3.0497100000000002E-3</c:v>
                </c:pt>
                <c:pt idx="103383" formatCode="0.00E+00">
                  <c:v>-2.9921399999999999E-3</c:v>
                </c:pt>
                <c:pt idx="103384" formatCode="0.00E+00">
                  <c:v>-2.9319799999999998E-3</c:v>
                </c:pt>
                <c:pt idx="103385" formatCode="0.00E+00">
                  <c:v>-2.8691900000000002E-3</c:v>
                </c:pt>
                <c:pt idx="103386" formatCode="0.00E+00">
                  <c:v>-2.8037700000000001E-3</c:v>
                </c:pt>
                <c:pt idx="103387" formatCode="0.00E+00">
                  <c:v>-2.7357100000000001E-3</c:v>
                </c:pt>
                <c:pt idx="103388" formatCode="0.00E+00">
                  <c:v>-2.66498E-3</c:v>
                </c:pt>
                <c:pt idx="103389" formatCode="0.00E+00">
                  <c:v>-2.59159E-3</c:v>
                </c:pt>
                <c:pt idx="103390" formatCode="0.00E+00">
                  <c:v>-2.5155199999999998E-3</c:v>
                </c:pt>
                <c:pt idx="103391" formatCode="0.00E+00">
                  <c:v>-2.4367799999999999E-3</c:v>
                </c:pt>
                <c:pt idx="103392" formatCode="0.00E+00">
                  <c:v>-2.3553699999999999E-3</c:v>
                </c:pt>
                <c:pt idx="103393" formatCode="0.00E+00">
                  <c:v>-2.27129E-3</c:v>
                </c:pt>
                <c:pt idx="103394" formatCode="0.00E+00">
                  <c:v>-2.1845499999999999E-3</c:v>
                </c:pt>
                <c:pt idx="103395" formatCode="0.00E+00">
                  <c:v>-2.09516E-3</c:v>
                </c:pt>
                <c:pt idx="103396" formatCode="0.00E+00">
                  <c:v>-2.00314E-3</c:v>
                </c:pt>
                <c:pt idx="103397" formatCode="0.00E+00">
                  <c:v>-1.90851E-3</c:v>
                </c:pt>
                <c:pt idx="103398" formatCode="0.00E+00">
                  <c:v>-1.81128E-3</c:v>
                </c:pt>
                <c:pt idx="103399" formatCode="0.00E+00">
                  <c:v>-1.71149E-3</c:v>
                </c:pt>
                <c:pt idx="103400" formatCode="0.00E+00">
                  <c:v>-1.60917E-3</c:v>
                </c:pt>
                <c:pt idx="103401" formatCode="0.00E+00">
                  <c:v>-1.50435E-3</c:v>
                </c:pt>
                <c:pt idx="103402" formatCode="0.00E+00">
                  <c:v>-1.39707E-3</c:v>
                </c:pt>
                <c:pt idx="103403" formatCode="0.00E+00">
                  <c:v>-1.28736E-3</c:v>
                </c:pt>
                <c:pt idx="103404" formatCode="0.00E+00">
                  <c:v>-1.1752900000000001E-3</c:v>
                </c:pt>
                <c:pt idx="103405" formatCode="0.00E+00">
                  <c:v>-1.0608900000000001E-3</c:v>
                </c:pt>
                <c:pt idx="103406" formatCode="0.00E+00">
                  <c:v>-9.44223E-4</c:v>
                </c:pt>
                <c:pt idx="103407" formatCode="0.00E+00">
                  <c:v>-8.2534399999999999E-4</c:v>
                </c:pt>
                <c:pt idx="103408" formatCode="0.00E+00">
                  <c:v>-7.0431699999999999E-4</c:v>
                </c:pt>
                <c:pt idx="103409" formatCode="0.00E+00">
                  <c:v>-5.8120800000000005E-4</c:v>
                </c:pt>
                <c:pt idx="103410" formatCode="0.00E+00">
                  <c:v>-4.5608699999999999E-4</c:v>
                </c:pt>
                <c:pt idx="103411" formatCode="0.00E+00">
                  <c:v>-3.2902799999999998E-4</c:v>
                </c:pt>
                <c:pt idx="103412" formatCode="0.00E+00">
                  <c:v>-2.0010899999999999E-4</c:v>
                </c:pt>
                <c:pt idx="103413" formatCode="0.00E+00">
                  <c:v>-6.9411699999999998E-5</c:v>
                </c:pt>
                <c:pt idx="103414" formatCode="0.00E+00">
                  <c:v>6.2977000000000004E-5</c:v>
                </c:pt>
                <c:pt idx="103415" formatCode="0.00E+00">
                  <c:v>1.96968E-4</c:v>
                </c:pt>
                <c:pt idx="103416" formatCode="0.00E+00">
                  <c:v>3.3246699999999997E-4</c:v>
                </c:pt>
                <c:pt idx="103417" formatCode="0.00E+00">
                  <c:v>4.69378E-4</c:v>
                </c:pt>
                <c:pt idx="103418" formatCode="0.00E+00">
                  <c:v>6.0760000000000002E-4</c:v>
                </c:pt>
                <c:pt idx="103419" formatCode="0.00E+00">
                  <c:v>7.4702700000000004E-4</c:v>
                </c:pt>
                <c:pt idx="103420" formatCode="0.00E+00">
                  <c:v>8.8755300000000002E-4</c:v>
                </c:pt>
                <c:pt idx="103421" formatCode="0.00E+00">
                  <c:v>1.02907E-3</c:v>
                </c:pt>
                <c:pt idx="103422" formatCode="0.00E+00">
                  <c:v>1.1714500000000001E-3</c:v>
                </c:pt>
                <c:pt idx="103423" formatCode="0.00E+00">
                  <c:v>1.31459E-3</c:v>
                </c:pt>
                <c:pt idx="103424" formatCode="0.00E+00">
                  <c:v>1.4583700000000001E-3</c:v>
                </c:pt>
                <c:pt idx="103425" formatCode="0.00E+00">
                  <c:v>1.6026599999999999E-3</c:v>
                </c:pt>
                <c:pt idx="103426" formatCode="0.00E+00">
                  <c:v>1.7473300000000001E-3</c:v>
                </c:pt>
                <c:pt idx="103427" formatCode="0.00E+00">
                  <c:v>1.89226E-3</c:v>
                </c:pt>
                <c:pt idx="103428" formatCode="0.00E+00">
                  <c:v>2.0373100000000001E-3</c:v>
                </c:pt>
                <c:pt idx="103429" formatCode="0.00E+00">
                  <c:v>2.18235E-3</c:v>
                </c:pt>
                <c:pt idx="103430" formatCode="0.00E+00">
                  <c:v>2.32724E-3</c:v>
                </c:pt>
                <c:pt idx="103431" formatCode="0.00E+00">
                  <c:v>2.4718499999999998E-3</c:v>
                </c:pt>
                <c:pt idx="103432" formatCode="0.00E+00">
                  <c:v>2.61604E-3</c:v>
                </c:pt>
                <c:pt idx="103433" formatCode="0.00E+00">
                  <c:v>2.7596600000000002E-3</c:v>
                </c:pt>
                <c:pt idx="103434" formatCode="0.00E+00">
                  <c:v>2.9025700000000001E-3</c:v>
                </c:pt>
                <c:pt idx="103435" formatCode="0.00E+00">
                  <c:v>3.04463E-3</c:v>
                </c:pt>
                <c:pt idx="103436" formatCode="0.00E+00">
                  <c:v>3.1856800000000002E-3</c:v>
                </c:pt>
                <c:pt idx="103437" formatCode="0.00E+00">
                  <c:v>3.3255899999999998E-3</c:v>
                </c:pt>
                <c:pt idx="103438" formatCode="0.00E+00">
                  <c:v>3.4642000000000002E-3</c:v>
                </c:pt>
                <c:pt idx="103439" formatCode="0.00E+00">
                  <c:v>3.60137E-3</c:v>
                </c:pt>
                <c:pt idx="103440" formatCode="0.00E+00">
                  <c:v>3.7369399999999998E-3</c:v>
                </c:pt>
                <c:pt idx="103441" formatCode="0.00E+00">
                  <c:v>3.8707699999999999E-3</c:v>
                </c:pt>
                <c:pt idx="103442" formatCode="0.00E+00">
                  <c:v>4.0027099999999996E-3</c:v>
                </c:pt>
                <c:pt idx="103443" formatCode="0.00E+00">
                  <c:v>4.1326100000000001E-3</c:v>
                </c:pt>
                <c:pt idx="103444" formatCode="0.00E+00">
                  <c:v>4.2603099999999998E-3</c:v>
                </c:pt>
                <c:pt idx="103445" formatCode="0.00E+00">
                  <c:v>4.3856800000000003E-3</c:v>
                </c:pt>
                <c:pt idx="103446" formatCode="0.00E+00">
                  <c:v>4.5085500000000001E-3</c:v>
                </c:pt>
                <c:pt idx="103447" formatCode="0.00E+00">
                  <c:v>4.6287999999999998E-3</c:v>
                </c:pt>
                <c:pt idx="103448" formatCode="0.00E+00">
                  <c:v>4.7462600000000004E-3</c:v>
                </c:pt>
                <c:pt idx="103449" formatCode="0.00E+00">
                  <c:v>4.8608000000000002E-3</c:v>
                </c:pt>
                <c:pt idx="103450" formatCode="0.00E+00">
                  <c:v>4.97227E-3</c:v>
                </c:pt>
                <c:pt idx="103451" formatCode="0.00E+00">
                  <c:v>5.0805399999999997E-3</c:v>
                </c:pt>
                <c:pt idx="103452" formatCode="0.00E+00">
                  <c:v>5.1854500000000003E-3</c:v>
                </c:pt>
                <c:pt idx="103453" formatCode="0.00E+00">
                  <c:v>5.2868899999999998E-3</c:v>
                </c:pt>
                <c:pt idx="103454" formatCode="0.00E+00">
                  <c:v>5.3847000000000001E-3</c:v>
                </c:pt>
                <c:pt idx="103455" formatCode="0.00E+00">
                  <c:v>5.4787600000000001E-3</c:v>
                </c:pt>
                <c:pt idx="103456" formatCode="0.00E+00">
                  <c:v>5.5689399999999997E-3</c:v>
                </c:pt>
                <c:pt idx="103457" formatCode="0.00E+00">
                  <c:v>5.6551199999999996E-3</c:v>
                </c:pt>
                <c:pt idx="103458" formatCode="0.00E+00">
                  <c:v>5.7371599999999998E-3</c:v>
                </c:pt>
                <c:pt idx="103459" formatCode="0.00E+00">
                  <c:v>5.8149600000000001E-3</c:v>
                </c:pt>
                <c:pt idx="103460" formatCode="0.00E+00">
                  <c:v>5.8883900000000003E-3</c:v>
                </c:pt>
                <c:pt idx="103461" formatCode="0.00E+00">
                  <c:v>5.9573400000000002E-3</c:v>
                </c:pt>
                <c:pt idx="103462" formatCode="0.00E+00">
                  <c:v>6.0217100000000004E-3</c:v>
                </c:pt>
                <c:pt idx="103463" formatCode="0.00E+00">
                  <c:v>6.0813899999999999E-3</c:v>
                </c:pt>
                <c:pt idx="103464" formatCode="0.00E+00">
                  <c:v>6.1362700000000001E-3</c:v>
                </c:pt>
                <c:pt idx="103465" formatCode="0.00E+00">
                  <c:v>6.1862699999999998E-3</c:v>
                </c:pt>
                <c:pt idx="103466" formatCode="0.00E+00">
                  <c:v>6.2312799999999996E-3</c:v>
                </c:pt>
                <c:pt idx="103467" formatCode="0.00E+00">
                  <c:v>6.27124E-3</c:v>
                </c:pt>
                <c:pt idx="103468" formatCode="0.00E+00">
                  <c:v>6.3060399999999997E-3</c:v>
                </c:pt>
                <c:pt idx="103469" formatCode="0.00E+00">
                  <c:v>6.3356200000000001E-3</c:v>
                </c:pt>
                <c:pt idx="103470" formatCode="0.00E+00">
                  <c:v>6.3599099999999999E-3</c:v>
                </c:pt>
                <c:pt idx="103471" formatCode="0.00E+00">
                  <c:v>6.3788400000000002E-3</c:v>
                </c:pt>
                <c:pt idx="103472" formatCode="0.00E+00">
                  <c:v>6.3923399999999998E-3</c:v>
                </c:pt>
                <c:pt idx="103473" formatCode="0.00E+00">
                  <c:v>6.4003699999999998E-3</c:v>
                </c:pt>
                <c:pt idx="103474" formatCode="0.00E+00">
                  <c:v>6.4028699999999997E-3</c:v>
                </c:pt>
                <c:pt idx="103475" formatCode="0.00E+00">
                  <c:v>6.3997999999999998E-3</c:v>
                </c:pt>
                <c:pt idx="103476" formatCode="0.00E+00">
                  <c:v>6.3911200000000001E-3</c:v>
                </c:pt>
                <c:pt idx="103477" formatCode="0.00E+00">
                  <c:v>6.3768100000000001E-3</c:v>
                </c:pt>
                <c:pt idx="103478" formatCode="0.00E+00">
                  <c:v>6.35682E-3</c:v>
                </c:pt>
                <c:pt idx="103479" formatCode="0.00E+00">
                  <c:v>6.3311499999999998E-3</c:v>
                </c:pt>
                <c:pt idx="103480" formatCode="0.00E+00">
                  <c:v>6.2997799999999996E-3</c:v>
                </c:pt>
                <c:pt idx="103481" formatCode="0.00E+00">
                  <c:v>6.2627000000000004E-3</c:v>
                </c:pt>
                <c:pt idx="103482" formatCode="0.00E+00">
                  <c:v>6.2199100000000004E-3</c:v>
                </c:pt>
                <c:pt idx="103483" formatCode="0.00E+00">
                  <c:v>6.1714099999999996E-3</c:v>
                </c:pt>
                <c:pt idx="103484" formatCode="0.00E+00">
                  <c:v>6.1172199999999996E-3</c:v>
                </c:pt>
                <c:pt idx="103485" formatCode="0.00E+00">
                  <c:v>6.0573600000000003E-3</c:v>
                </c:pt>
                <c:pt idx="103486" formatCode="0.00E+00">
                  <c:v>5.99185E-3</c:v>
                </c:pt>
                <c:pt idx="103487" formatCode="0.00E+00">
                  <c:v>5.92071E-3</c:v>
                </c:pt>
                <c:pt idx="103488" formatCode="0.00E+00">
                  <c:v>5.8439900000000003E-3</c:v>
                </c:pt>
                <c:pt idx="103489" formatCode="0.00E+00">
                  <c:v>5.7617299999999996E-3</c:v>
                </c:pt>
                <c:pt idx="103490" formatCode="0.00E+00">
                  <c:v>5.6739800000000003E-3</c:v>
                </c:pt>
                <c:pt idx="103491" formatCode="0.00E+00">
                  <c:v>5.5807900000000004E-3</c:v>
                </c:pt>
                <c:pt idx="103492" formatCode="0.00E+00">
                  <c:v>5.4822200000000003E-3</c:v>
                </c:pt>
                <c:pt idx="103493" formatCode="0.00E+00">
                  <c:v>5.3783499999999996E-3</c:v>
                </c:pt>
                <c:pt idx="103494" formatCode="0.00E+00">
                  <c:v>5.2692499999999996E-3</c:v>
                </c:pt>
                <c:pt idx="103495" formatCode="0.00E+00">
                  <c:v>5.1549899999999999E-3</c:v>
                </c:pt>
                <c:pt idx="103496" formatCode="0.00E+00">
                  <c:v>5.0356699999999999E-3</c:v>
                </c:pt>
                <c:pt idx="103497" formatCode="0.00E+00">
                  <c:v>4.9113799999999999E-3</c:v>
                </c:pt>
                <c:pt idx="103498" formatCode="0.00E+00">
                  <c:v>4.7822100000000003E-3</c:v>
                </c:pt>
                <c:pt idx="103499" formatCode="0.00E+00">
                  <c:v>4.6482700000000004E-3</c:v>
                </c:pt>
                <c:pt idx="103500" formatCode="0.00E+00">
                  <c:v>4.5096600000000004E-3</c:v>
                </c:pt>
                <c:pt idx="103501" formatCode="0.00E+00">
                  <c:v>4.3665199999999996E-3</c:v>
                </c:pt>
                <c:pt idx="103502" formatCode="0.00E+00">
                  <c:v>4.21894E-3</c:v>
                </c:pt>
                <c:pt idx="103503" formatCode="0.00E+00">
                  <c:v>4.0670699999999999E-3</c:v>
                </c:pt>
                <c:pt idx="103504" formatCode="0.00E+00">
                  <c:v>3.9110200000000003E-3</c:v>
                </c:pt>
                <c:pt idx="103505" formatCode="0.00E+00">
                  <c:v>3.7509499999999999E-3</c:v>
                </c:pt>
                <c:pt idx="103506" formatCode="0.00E+00">
                  <c:v>3.58698E-3</c:v>
                </c:pt>
                <c:pt idx="103507" formatCode="0.00E+00">
                  <c:v>3.4192599999999999E-3</c:v>
                </c:pt>
                <c:pt idx="103508" formatCode="0.00E+00">
                  <c:v>3.2479399999999999E-3</c:v>
                </c:pt>
                <c:pt idx="103509" formatCode="0.00E+00">
                  <c:v>3.07318E-3</c:v>
                </c:pt>
                <c:pt idx="103510" formatCode="0.00E+00">
                  <c:v>2.89514E-3</c:v>
                </c:pt>
                <c:pt idx="103511" formatCode="0.00E+00">
                  <c:v>2.71397E-3</c:v>
                </c:pt>
                <c:pt idx="103512" formatCode="0.00E+00">
                  <c:v>2.5298400000000002E-3</c:v>
                </c:pt>
                <c:pt idx="103513" formatCode="0.00E+00">
                  <c:v>2.34293E-3</c:v>
                </c:pt>
                <c:pt idx="103514" formatCode="0.00E+00">
                  <c:v>2.1534100000000001E-3</c:v>
                </c:pt>
                <c:pt idx="103515" formatCode="0.00E+00">
                  <c:v>1.96145E-3</c:v>
                </c:pt>
                <c:pt idx="103516" formatCode="0.00E+00">
                  <c:v>1.7672300000000001E-3</c:v>
                </c:pt>
                <c:pt idx="103517" formatCode="0.00E+00">
                  <c:v>1.5709299999999999E-3</c:v>
                </c:pt>
                <c:pt idx="103518" formatCode="0.00E+00">
                  <c:v>1.3727399999999999E-3</c:v>
                </c:pt>
                <c:pt idx="103519" formatCode="0.00E+00">
                  <c:v>1.17285E-3</c:v>
                </c:pt>
                <c:pt idx="103520" formatCode="0.00E+00">
                  <c:v>9.7144699999999996E-4</c:v>
                </c:pt>
                <c:pt idx="103521" formatCode="0.00E+00">
                  <c:v>7.6871800000000005E-4</c:v>
                </c:pt>
                <c:pt idx="103522" formatCode="0.00E+00">
                  <c:v>5.6485900000000002E-4</c:v>
                </c:pt>
                <c:pt idx="103523" formatCode="0.00E+00">
                  <c:v>3.6006200000000002E-4</c:v>
                </c:pt>
                <c:pt idx="103524" formatCode="0.00E+00">
                  <c:v>1.54525E-4</c:v>
                </c:pt>
                <c:pt idx="103525" formatCode="0.00E+00">
                  <c:v>-5.1557600000000003E-5</c:v>
                </c:pt>
                <c:pt idx="103526" formatCode="0.00E+00">
                  <c:v>-2.5798699999999999E-4</c:v>
                </c:pt>
                <c:pt idx="103527" formatCode="0.00E+00">
                  <c:v>-4.6456699999999999E-4</c:v>
                </c:pt>
                <c:pt idx="103528" formatCode="0.00E+00">
                  <c:v>-6.7109899999999998E-4</c:v>
                </c:pt>
                <c:pt idx="103529" formatCode="0.00E+00">
                  <c:v>-8.7738400000000004E-4</c:v>
                </c:pt>
                <c:pt idx="103530" formatCode="0.00E+00">
                  <c:v>-1.0832299999999999E-3</c:v>
                </c:pt>
                <c:pt idx="103531" formatCode="0.00E+00">
                  <c:v>-1.2884299999999999E-3</c:v>
                </c:pt>
                <c:pt idx="103532" formatCode="0.00E+00">
                  <c:v>-1.4927899999999999E-3</c:v>
                </c:pt>
                <c:pt idx="103533" formatCode="0.00E+00">
                  <c:v>-1.69612E-3</c:v>
                </c:pt>
                <c:pt idx="103534" formatCode="0.00E+00">
                  <c:v>-1.89821E-3</c:v>
                </c:pt>
                <c:pt idx="103535" formatCode="0.00E+00">
                  <c:v>-2.09889E-3</c:v>
                </c:pt>
                <c:pt idx="103536" formatCode="0.00E+00">
                  <c:v>-2.2979599999999999E-3</c:v>
                </c:pt>
                <c:pt idx="103537" formatCode="0.00E+00">
                  <c:v>-2.4952099999999999E-3</c:v>
                </c:pt>
                <c:pt idx="103538" formatCode="0.00E+00">
                  <c:v>-2.6904799999999999E-3</c:v>
                </c:pt>
                <c:pt idx="103539" formatCode="0.00E+00">
                  <c:v>-2.8835699999999998E-3</c:v>
                </c:pt>
                <c:pt idx="103540" formatCode="0.00E+00">
                  <c:v>-3.0742999999999999E-3</c:v>
                </c:pt>
                <c:pt idx="103541" formatCode="0.00E+00">
                  <c:v>-3.2624899999999998E-3</c:v>
                </c:pt>
                <c:pt idx="103542" formatCode="0.00E+00">
                  <c:v>-3.4479599999999999E-3</c:v>
                </c:pt>
                <c:pt idx="103543" formatCode="0.00E+00">
                  <c:v>-3.6305299999999999E-3</c:v>
                </c:pt>
                <c:pt idx="103544" formatCode="0.00E+00">
                  <c:v>-3.8100400000000002E-3</c:v>
                </c:pt>
                <c:pt idx="103545" formatCode="0.00E+00">
                  <c:v>-3.9863199999999998E-3</c:v>
                </c:pt>
                <c:pt idx="103546" formatCode="0.00E+00">
                  <c:v>-4.1592E-3</c:v>
                </c:pt>
                <c:pt idx="103547" formatCode="0.00E+00">
                  <c:v>-4.3285199999999998E-3</c:v>
                </c:pt>
                <c:pt idx="103548" formatCode="0.00E+00">
                  <c:v>-4.4941299999999998E-3</c:v>
                </c:pt>
                <c:pt idx="103549" formatCode="0.00E+00">
                  <c:v>-4.6558700000000003E-3</c:v>
                </c:pt>
                <c:pt idx="103550" formatCode="0.00E+00">
                  <c:v>-4.8135900000000004E-3</c:v>
                </c:pt>
                <c:pt idx="103551" formatCode="0.00E+00">
                  <c:v>-4.96716E-3</c:v>
                </c:pt>
                <c:pt idx="103552" formatCode="0.00E+00">
                  <c:v>-5.1164299999999999E-3</c:v>
                </c:pt>
                <c:pt idx="103553" formatCode="0.00E+00">
                  <c:v>-5.2612700000000002E-3</c:v>
                </c:pt>
                <c:pt idx="103554" formatCode="0.00E+00">
                  <c:v>-5.4015599999999997E-3</c:v>
                </c:pt>
                <c:pt idx="103555" formatCode="0.00E+00">
                  <c:v>-5.5371600000000002E-3</c:v>
                </c:pt>
                <c:pt idx="103556" formatCode="0.00E+00">
                  <c:v>-5.6679499999999997E-3</c:v>
                </c:pt>
                <c:pt idx="103557" formatCode="0.00E+00">
                  <c:v>-5.7938299999999998E-3</c:v>
                </c:pt>
                <c:pt idx="103558" formatCode="0.00E+00">
                  <c:v>-5.9146900000000002E-3</c:v>
                </c:pt>
                <c:pt idx="103559" formatCode="0.00E+00">
                  <c:v>-6.0304199999999999E-3</c:v>
                </c:pt>
                <c:pt idx="103560" formatCode="0.00E+00">
                  <c:v>-6.1409300000000002E-3</c:v>
                </c:pt>
                <c:pt idx="103561" formatCode="0.00E+00">
                  <c:v>-6.2461299999999999E-3</c:v>
                </c:pt>
                <c:pt idx="103562" formatCode="0.00E+00">
                  <c:v>-6.3459299999999996E-3</c:v>
                </c:pt>
                <c:pt idx="103563" formatCode="0.00E+00">
                  <c:v>-6.4402399999999999E-3</c:v>
                </c:pt>
                <c:pt idx="103564" formatCode="0.00E+00">
                  <c:v>-6.52901E-3</c:v>
                </c:pt>
                <c:pt idx="103565" formatCode="0.00E+00">
                  <c:v>-6.6121599999999997E-3</c:v>
                </c:pt>
                <c:pt idx="103566" formatCode="0.00E+00">
                  <c:v>-6.6896200000000003E-3</c:v>
                </c:pt>
                <c:pt idx="103567" formatCode="0.00E+00">
                  <c:v>-6.7613500000000002E-3</c:v>
                </c:pt>
                <c:pt idx="103568" formatCode="0.00E+00">
                  <c:v>-6.8272899999999997E-3</c:v>
                </c:pt>
                <c:pt idx="103569" formatCode="0.00E+00">
                  <c:v>-6.8874000000000001E-3</c:v>
                </c:pt>
                <c:pt idx="103570" formatCode="0.00E+00">
                  <c:v>-6.9416399999999998E-3</c:v>
                </c:pt>
                <c:pt idx="103571" formatCode="0.00E+00">
                  <c:v>-6.9899899999999997E-3</c:v>
                </c:pt>
                <c:pt idx="103572" formatCode="0.00E+00">
                  <c:v>-7.0324100000000002E-3</c:v>
                </c:pt>
                <c:pt idx="103573" formatCode="0.00E+00">
                  <c:v>-7.0688900000000004E-3</c:v>
                </c:pt>
                <c:pt idx="103574" formatCode="0.00E+00">
                  <c:v>-7.0994200000000004E-3</c:v>
                </c:pt>
                <c:pt idx="103575" formatCode="0.00E+00">
                  <c:v>-7.1239800000000002E-3</c:v>
                </c:pt>
                <c:pt idx="103576" formatCode="0.00E+00">
                  <c:v>-7.1425799999999999E-3</c:v>
                </c:pt>
                <c:pt idx="103577" formatCode="0.00E+00">
                  <c:v>-7.1552200000000003E-3</c:v>
                </c:pt>
                <c:pt idx="103578" formatCode="0.00E+00">
                  <c:v>-7.1619199999999996E-3</c:v>
                </c:pt>
                <c:pt idx="103579" formatCode="0.00E+00">
                  <c:v>-7.1626800000000003E-3</c:v>
                </c:pt>
                <c:pt idx="103580" formatCode="0.00E+00">
                  <c:v>-7.1575400000000004E-3</c:v>
                </c:pt>
                <c:pt idx="103581" formatCode="0.00E+00">
                  <c:v>-7.14652E-3</c:v>
                </c:pt>
                <c:pt idx="103582" formatCode="0.00E+00">
                  <c:v>-7.1296600000000003E-3</c:v>
                </c:pt>
                <c:pt idx="103583" formatCode="0.00E+00">
                  <c:v>-7.1069999999999996E-3</c:v>
                </c:pt>
                <c:pt idx="103584" formatCode="0.00E+00">
                  <c:v>-7.0785700000000002E-3</c:v>
                </c:pt>
                <c:pt idx="103585" formatCode="0.00E+00">
                  <c:v>-7.0444399999999999E-3</c:v>
                </c:pt>
                <c:pt idx="103586" formatCode="0.00E+00">
                  <c:v>-7.0046600000000002E-3</c:v>
                </c:pt>
                <c:pt idx="103587" formatCode="0.00E+00">
                  <c:v>-6.95928E-3</c:v>
                </c:pt>
                <c:pt idx="103588" formatCode="0.00E+00">
                  <c:v>-6.9083800000000004E-3</c:v>
                </c:pt>
                <c:pt idx="103589" formatCode="0.00E+00">
                  <c:v>-6.8520300000000003E-3</c:v>
                </c:pt>
                <c:pt idx="103590" formatCode="0.00E+00">
                  <c:v>-6.7903E-3</c:v>
                </c:pt>
                <c:pt idx="103591" formatCode="0.00E+00">
                  <c:v>-6.7232699999999999E-3</c:v>
                </c:pt>
                <c:pt idx="103592" formatCode="0.00E+00">
                  <c:v>-6.6510299999999996E-3</c:v>
                </c:pt>
                <c:pt idx="103593" formatCode="0.00E+00">
                  <c:v>-6.5736700000000002E-3</c:v>
                </c:pt>
                <c:pt idx="103594" formatCode="0.00E+00">
                  <c:v>-6.4912800000000003E-3</c:v>
                </c:pt>
                <c:pt idx="103595" formatCode="0.00E+00">
                  <c:v>-6.4039600000000002E-3</c:v>
                </c:pt>
                <c:pt idx="103596" formatCode="0.00E+00">
                  <c:v>-6.3118100000000002E-3</c:v>
                </c:pt>
                <c:pt idx="103597" formatCode="0.00E+00">
                  <c:v>-6.2149400000000004E-3</c:v>
                </c:pt>
                <c:pt idx="103598" formatCode="0.00E+00">
                  <c:v>-6.1134600000000002E-3</c:v>
                </c:pt>
                <c:pt idx="103599" formatCode="0.00E+00">
                  <c:v>-6.0074799999999999E-3</c:v>
                </c:pt>
                <c:pt idx="103600" formatCode="0.00E+00">
                  <c:v>-5.8971099999999997E-3</c:v>
                </c:pt>
                <c:pt idx="103601" formatCode="0.00E+00">
                  <c:v>-5.7824699999999996E-3</c:v>
                </c:pt>
                <c:pt idx="103602" formatCode="0.00E+00">
                  <c:v>-5.6636999999999998E-3</c:v>
                </c:pt>
                <c:pt idx="103603" formatCode="0.00E+00">
                  <c:v>-5.5408999999999996E-3</c:v>
                </c:pt>
                <c:pt idx="103604" formatCode="0.00E+00">
                  <c:v>-5.41422E-3</c:v>
                </c:pt>
                <c:pt idx="103605" formatCode="0.00E+00">
                  <c:v>-5.2837800000000001E-3</c:v>
                </c:pt>
                <c:pt idx="103606" formatCode="0.00E+00">
                  <c:v>-5.1497100000000001E-3</c:v>
                </c:pt>
                <c:pt idx="103607" formatCode="0.00E+00">
                  <c:v>-5.0121499999999999E-3</c:v>
                </c:pt>
                <c:pt idx="103608" formatCode="0.00E+00">
                  <c:v>-4.8712299999999998E-3</c:v>
                </c:pt>
                <c:pt idx="103609" formatCode="0.00E+00">
                  <c:v>-4.7270899999999998E-3</c:v>
                </c:pt>
                <c:pt idx="103610" formatCode="0.00E+00">
                  <c:v>-4.5798799999999997E-3</c:v>
                </c:pt>
                <c:pt idx="103611" formatCode="0.00E+00">
                  <c:v>-4.4297299999999998E-3</c:v>
                </c:pt>
                <c:pt idx="103612" formatCode="0.00E+00">
                  <c:v>-4.27678E-3</c:v>
                </c:pt>
                <c:pt idx="103613" formatCode="0.00E+00">
                  <c:v>-4.1211900000000003E-3</c:v>
                </c:pt>
                <c:pt idx="103614" formatCode="0.00E+00">
                  <c:v>-3.9630799999999999E-3</c:v>
                </c:pt>
                <c:pt idx="103615" formatCode="0.00E+00">
                  <c:v>-3.80262E-3</c:v>
                </c:pt>
                <c:pt idx="103616" formatCode="0.00E+00">
                  <c:v>-3.6399399999999999E-3</c:v>
                </c:pt>
                <c:pt idx="103617" formatCode="0.00E+00">
                  <c:v>-3.47519E-3</c:v>
                </c:pt>
                <c:pt idx="103618" formatCode="0.00E+00">
                  <c:v>-3.3085200000000001E-3</c:v>
                </c:pt>
                <c:pt idx="103619" formatCode="0.00E+00">
                  <c:v>-3.14007E-3</c:v>
                </c:pt>
                <c:pt idx="103620" formatCode="0.00E+00">
                  <c:v>-2.96999E-3</c:v>
                </c:pt>
                <c:pt idx="103621" formatCode="0.00E+00">
                  <c:v>-2.7984199999999998E-3</c:v>
                </c:pt>
                <c:pt idx="103622" formatCode="0.00E+00">
                  <c:v>-2.6255200000000001E-3</c:v>
                </c:pt>
                <c:pt idx="103623" formatCode="0.00E+00">
                  <c:v>-2.4514200000000002E-3</c:v>
                </c:pt>
                <c:pt idx="103624" formatCode="0.00E+00">
                  <c:v>-2.27626E-3</c:v>
                </c:pt>
                <c:pt idx="103625" formatCode="0.00E+00">
                  <c:v>-2.1002099999999999E-3</c:v>
                </c:pt>
                <c:pt idx="103626" formatCode="0.00E+00">
                  <c:v>-1.9233799999999999E-3</c:v>
                </c:pt>
                <c:pt idx="103627" formatCode="0.00E+00">
                  <c:v>-1.7459299999999999E-3</c:v>
                </c:pt>
                <c:pt idx="103628" formatCode="0.00E+00">
                  <c:v>-1.5679999999999999E-3</c:v>
                </c:pt>
                <c:pt idx="103629" formatCode="0.00E+00">
                  <c:v>-1.3897200000000001E-3</c:v>
                </c:pt>
                <c:pt idx="103630" formatCode="0.00E+00">
                  <c:v>-1.21123E-3</c:v>
                </c:pt>
                <c:pt idx="103631" formatCode="0.00E+00">
                  <c:v>-1.0326700000000001E-3</c:v>
                </c:pt>
                <c:pt idx="103632" formatCode="0.00E+00">
                  <c:v>-8.5416699999999997E-4</c:v>
                </c:pt>
                <c:pt idx="103633" formatCode="0.00E+00">
                  <c:v>-6.7585500000000005E-4</c:v>
                </c:pt>
                <c:pt idx="103634" formatCode="0.00E+00">
                  <c:v>-4.9786399999999999E-4</c:v>
                </c:pt>
                <c:pt idx="103635" formatCode="0.00E+00">
                  <c:v>-3.20322E-4</c:v>
                </c:pt>
                <c:pt idx="103636" formatCode="0.00E+00">
                  <c:v>-1.4335199999999999E-4</c:v>
                </c:pt>
                <c:pt idx="103637" formatCode="0.00E+00">
                  <c:v>3.2920299999999997E-5</c:v>
                </c:pt>
                <c:pt idx="103638" formatCode="0.00E+00">
                  <c:v>2.0837500000000001E-4</c:v>
                </c:pt>
                <c:pt idx="103639" formatCode="0.00E+00">
                  <c:v>3.8289500000000001E-4</c:v>
                </c:pt>
                <c:pt idx="103640" formatCode="0.00E+00">
                  <c:v>5.5636200000000002E-4</c:v>
                </c:pt>
                <c:pt idx="103641" formatCode="0.00E+00">
                  <c:v>7.2866499999999998E-4</c:v>
                </c:pt>
                <c:pt idx="103642" formatCode="0.00E+00">
                  <c:v>8.99692E-4</c:v>
                </c:pt>
                <c:pt idx="103643" formatCode="0.00E+00">
                  <c:v>1.0693300000000001E-3</c:v>
                </c:pt>
                <c:pt idx="103644" formatCode="0.00E+00">
                  <c:v>1.2374899999999999E-3</c:v>
                </c:pt>
                <c:pt idx="103645" formatCode="0.00E+00">
                  <c:v>1.40405E-3</c:v>
                </c:pt>
                <c:pt idx="103646" formatCode="0.00E+00">
                  <c:v>1.5689199999999999E-3</c:v>
                </c:pt>
                <c:pt idx="103647" formatCode="0.00E+00">
                  <c:v>1.732E-3</c:v>
                </c:pt>
                <c:pt idx="103648" formatCode="0.00E+00">
                  <c:v>1.8932E-3</c:v>
                </c:pt>
                <c:pt idx="103649" formatCode="0.00E+00">
                  <c:v>2.0524300000000001E-3</c:v>
                </c:pt>
                <c:pt idx="103650" formatCode="0.00E+00">
                  <c:v>2.20959E-3</c:v>
                </c:pt>
                <c:pt idx="103651" formatCode="0.00E+00">
                  <c:v>2.3646100000000001E-3</c:v>
                </c:pt>
                <c:pt idx="103652" formatCode="0.00E+00">
                  <c:v>2.5173999999999999E-3</c:v>
                </c:pt>
                <c:pt idx="103653" formatCode="0.00E+00">
                  <c:v>2.6678700000000001E-3</c:v>
                </c:pt>
                <c:pt idx="103654" formatCode="0.00E+00">
                  <c:v>2.8159700000000001E-3</c:v>
                </c:pt>
                <c:pt idx="103655" formatCode="0.00E+00">
                  <c:v>2.9616E-3</c:v>
                </c:pt>
                <c:pt idx="103656" formatCode="0.00E+00">
                  <c:v>3.1047000000000002E-3</c:v>
                </c:pt>
                <c:pt idx="103657" formatCode="0.00E+00">
                  <c:v>3.2452000000000002E-3</c:v>
                </c:pt>
                <c:pt idx="103658" formatCode="0.00E+00">
                  <c:v>3.3830399999999999E-3</c:v>
                </c:pt>
                <c:pt idx="103659" formatCode="0.00E+00">
                  <c:v>3.5181600000000002E-3</c:v>
                </c:pt>
                <c:pt idx="103660" formatCode="0.00E+00">
                  <c:v>3.6504900000000002E-3</c:v>
                </c:pt>
                <c:pt idx="103661" formatCode="0.00E+00">
                  <c:v>3.7799800000000001E-3</c:v>
                </c:pt>
                <c:pt idx="103662" formatCode="0.00E+00">
                  <c:v>3.9065799999999998E-3</c:v>
                </c:pt>
                <c:pt idx="103663" formatCode="0.00E+00">
                  <c:v>4.0302300000000001E-3</c:v>
                </c:pt>
                <c:pt idx="103664" formatCode="0.00E+00">
                  <c:v>4.15089E-3</c:v>
                </c:pt>
                <c:pt idx="103665" formatCode="0.00E+00">
                  <c:v>4.2684999999999997E-3</c:v>
                </c:pt>
                <c:pt idx="103666" formatCode="0.00E+00">
                  <c:v>4.3830400000000004E-3</c:v>
                </c:pt>
                <c:pt idx="103667" formatCode="0.00E+00">
                  <c:v>4.4944499999999997E-3</c:v>
                </c:pt>
                <c:pt idx="103668" formatCode="0.00E+00">
                  <c:v>4.6027000000000004E-3</c:v>
                </c:pt>
                <c:pt idx="103669" formatCode="0.00E+00">
                  <c:v>4.7077500000000001E-3</c:v>
                </c:pt>
                <c:pt idx="103670" formatCode="0.00E+00">
                  <c:v>4.80957E-3</c:v>
                </c:pt>
                <c:pt idx="103671" formatCode="0.00E+00">
                  <c:v>4.9081300000000001E-3</c:v>
                </c:pt>
                <c:pt idx="103672" formatCode="0.00E+00">
                  <c:v>5.0033999999999999E-3</c:v>
                </c:pt>
                <c:pt idx="103673" formatCode="0.00E+00">
                  <c:v>5.0953600000000002E-3</c:v>
                </c:pt>
                <c:pt idx="103674" formatCode="0.00E+00">
                  <c:v>5.1839700000000004E-3</c:v>
                </c:pt>
                <c:pt idx="103675" formatCode="0.00E+00">
                  <c:v>5.2692199999999998E-3</c:v>
                </c:pt>
                <c:pt idx="103676" formatCode="0.00E+00">
                  <c:v>5.3510800000000002E-3</c:v>
                </c:pt>
                <c:pt idx="103677" formatCode="0.00E+00">
                  <c:v>5.42955E-3</c:v>
                </c:pt>
                <c:pt idx="103678" formatCode="0.00E+00">
                  <c:v>5.5045900000000002E-3</c:v>
                </c:pt>
                <c:pt idx="103679" formatCode="0.00E+00">
                  <c:v>5.5761999999999999E-3</c:v>
                </c:pt>
                <c:pt idx="103680" formatCode="0.00E+00">
                  <c:v>5.6443600000000002E-3</c:v>
                </c:pt>
                <c:pt idx="103681" formatCode="0.00E+00">
                  <c:v>5.7090700000000001E-3</c:v>
                </c:pt>
                <c:pt idx="103682" formatCode="0.00E+00">
                  <c:v>5.7702999999999999E-3</c:v>
                </c:pt>
                <c:pt idx="103683" formatCode="0.00E+00">
                  <c:v>5.8280600000000004E-3</c:v>
                </c:pt>
                <c:pt idx="103684" formatCode="0.00E+00">
                  <c:v>5.8823299999999999E-3</c:v>
                </c:pt>
                <c:pt idx="103685" formatCode="0.00E+00">
                  <c:v>5.9331100000000001E-3</c:v>
                </c:pt>
                <c:pt idx="103686" formatCode="0.00E+00">
                  <c:v>5.9804000000000003E-3</c:v>
                </c:pt>
                <c:pt idx="103687" formatCode="0.00E+00">
                  <c:v>6.0241899999999996E-3</c:v>
                </c:pt>
                <c:pt idx="103688" formatCode="0.00E+00">
                  <c:v>6.0644899999999996E-3</c:v>
                </c:pt>
                <c:pt idx="103689" formatCode="0.00E+00">
                  <c:v>6.1012799999999997E-3</c:v>
                </c:pt>
                <c:pt idx="103690" formatCode="0.00E+00">
                  <c:v>6.1345699999999998E-3</c:v>
                </c:pt>
                <c:pt idx="103691" formatCode="0.00E+00">
                  <c:v>6.1643599999999998E-3</c:v>
                </c:pt>
                <c:pt idx="103692" formatCode="0.00E+00">
                  <c:v>6.1906599999999997E-3</c:v>
                </c:pt>
                <c:pt idx="103693" formatCode="0.00E+00">
                  <c:v>6.2134599999999996E-3</c:v>
                </c:pt>
                <c:pt idx="103694" formatCode="0.00E+00">
                  <c:v>6.2327700000000003E-3</c:v>
                </c:pt>
                <c:pt idx="103695" formatCode="0.00E+00">
                  <c:v>6.24859E-3</c:v>
                </c:pt>
                <c:pt idx="103696" formatCode="0.00E+00">
                  <c:v>6.2609400000000004E-3</c:v>
                </c:pt>
                <c:pt idx="103697" formatCode="0.00E+00">
                  <c:v>6.2698099999999998E-3</c:v>
                </c:pt>
                <c:pt idx="103698" formatCode="0.00E+00">
                  <c:v>6.2752199999999998E-3</c:v>
                </c:pt>
                <c:pt idx="103699" formatCode="0.00E+00">
                  <c:v>6.2771600000000004E-3</c:v>
                </c:pt>
                <c:pt idx="103700" formatCode="0.00E+00">
                  <c:v>6.2756499999999998E-3</c:v>
                </c:pt>
                <c:pt idx="103701" formatCode="0.00E+00">
                  <c:v>6.2706999999999997E-3</c:v>
                </c:pt>
                <c:pt idx="103702" formatCode="0.00E+00">
                  <c:v>6.26232E-3</c:v>
                </c:pt>
                <c:pt idx="103703" formatCode="0.00E+00">
                  <c:v>6.2505099999999999E-3</c:v>
                </c:pt>
                <c:pt idx="103704" formatCode="0.00E+00">
                  <c:v>6.2352800000000002E-3</c:v>
                </c:pt>
                <c:pt idx="103705" formatCode="0.00E+00">
                  <c:v>6.2166499999999998E-3</c:v>
                </c:pt>
                <c:pt idx="103706" formatCode="0.00E+00">
                  <c:v>6.1946199999999996E-3</c:v>
                </c:pt>
                <c:pt idx="103707" formatCode="0.00E+00">
                  <c:v>6.1692200000000004E-3</c:v>
                </c:pt>
                <c:pt idx="103708" formatCode="0.00E+00">
                  <c:v>6.1404399999999996E-3</c:v>
                </c:pt>
                <c:pt idx="103709" formatCode="0.00E+00">
                  <c:v>6.1082999999999997E-3</c:v>
                </c:pt>
                <c:pt idx="103710" formatCode="0.00E+00">
                  <c:v>6.0728199999999996E-3</c:v>
                </c:pt>
                <c:pt idx="103711" formatCode="0.00E+00">
                  <c:v>6.0340000000000003E-3</c:v>
                </c:pt>
                <c:pt idx="103712" formatCode="0.00E+00">
                  <c:v>5.9918599999999999E-3</c:v>
                </c:pt>
                <c:pt idx="103713" formatCode="0.00E+00">
                  <c:v>5.9464100000000001E-3</c:v>
                </c:pt>
                <c:pt idx="103714" formatCode="0.00E+00">
                  <c:v>5.8976799999999998E-3</c:v>
                </c:pt>
                <c:pt idx="103715" formatCode="0.00E+00">
                  <c:v>5.8456599999999999E-3</c:v>
                </c:pt>
                <c:pt idx="103716" formatCode="0.00E+00">
                  <c:v>5.7903800000000004E-3</c:v>
                </c:pt>
                <c:pt idx="103717" formatCode="0.00E+00">
                  <c:v>5.7318600000000001E-3</c:v>
                </c:pt>
                <c:pt idx="103718" formatCode="0.00E+00">
                  <c:v>5.6701E-3</c:v>
                </c:pt>
                <c:pt idx="103719" formatCode="0.00E+00">
                  <c:v>5.6051299999999998E-3</c:v>
                </c:pt>
                <c:pt idx="103720" formatCode="0.00E+00">
                  <c:v>5.5369599999999996E-3</c:v>
                </c:pt>
                <c:pt idx="103721" formatCode="0.00E+00">
                  <c:v>5.46562E-3</c:v>
                </c:pt>
                <c:pt idx="103722" formatCode="0.00E+00">
                  <c:v>5.3911100000000002E-3</c:v>
                </c:pt>
                <c:pt idx="103723" formatCode="0.00E+00">
                  <c:v>5.3134599999999999E-3</c:v>
                </c:pt>
                <c:pt idx="103724" formatCode="0.00E+00">
                  <c:v>5.2326899999999999E-3</c:v>
                </c:pt>
                <c:pt idx="103725" formatCode="0.00E+00">
                  <c:v>5.1488200000000001E-3</c:v>
                </c:pt>
                <c:pt idx="103726" formatCode="0.00E+00">
                  <c:v>5.0618700000000004E-3</c:v>
                </c:pt>
                <c:pt idx="103727" formatCode="0.00E+00">
                  <c:v>4.9718699999999998E-3</c:v>
                </c:pt>
                <c:pt idx="103728" formatCode="0.00E+00">
                  <c:v>4.8788299999999998E-3</c:v>
                </c:pt>
                <c:pt idx="103729" formatCode="0.00E+00">
                  <c:v>4.7827800000000004E-3</c:v>
                </c:pt>
                <c:pt idx="103730" formatCode="0.00E+00">
                  <c:v>4.6837399999999996E-3</c:v>
                </c:pt>
                <c:pt idx="103731" formatCode="0.00E+00">
                  <c:v>4.5817499999999999E-3</c:v>
                </c:pt>
                <c:pt idx="103732" formatCode="0.00E+00">
                  <c:v>4.4768300000000002E-3</c:v>
                </c:pt>
                <c:pt idx="103733" formatCode="0.00E+00">
                  <c:v>4.3690100000000004E-3</c:v>
                </c:pt>
                <c:pt idx="103734" formatCode="0.00E+00">
                  <c:v>4.2583200000000003E-3</c:v>
                </c:pt>
                <c:pt idx="103735" formatCode="0.00E+00">
                  <c:v>4.1447899999999998E-3</c:v>
                </c:pt>
                <c:pt idx="103736" formatCode="0.00E+00">
                  <c:v>4.0284500000000003E-3</c:v>
                </c:pt>
                <c:pt idx="103737" formatCode="0.00E+00">
                  <c:v>3.9093399999999999E-3</c:v>
                </c:pt>
                <c:pt idx="103738" formatCode="0.00E+00">
                  <c:v>3.7874900000000001E-3</c:v>
                </c:pt>
                <c:pt idx="103739" formatCode="0.00E+00">
                  <c:v>3.6629399999999999E-3</c:v>
                </c:pt>
                <c:pt idx="103740" formatCode="0.00E+00">
                  <c:v>3.5357299999999999E-3</c:v>
                </c:pt>
                <c:pt idx="103741" formatCode="0.00E+00">
                  <c:v>3.4059099999999998E-3</c:v>
                </c:pt>
                <c:pt idx="103742" formatCode="0.00E+00">
                  <c:v>3.2734999999999999E-3</c:v>
                </c:pt>
                <c:pt idx="103743" formatCode="0.00E+00">
                  <c:v>3.1385599999999999E-3</c:v>
                </c:pt>
                <c:pt idx="103744" formatCode="0.00E+00">
                  <c:v>3.0011299999999999E-3</c:v>
                </c:pt>
                <c:pt idx="103745" formatCode="0.00E+00">
                  <c:v>2.86127E-3</c:v>
                </c:pt>
                <c:pt idx="103746" formatCode="0.00E+00">
                  <c:v>2.71901E-3</c:v>
                </c:pt>
                <c:pt idx="103747" formatCode="0.00E+00">
                  <c:v>2.5744100000000001E-3</c:v>
                </c:pt>
                <c:pt idx="103748" formatCode="0.00E+00">
                  <c:v>2.4275400000000002E-3</c:v>
                </c:pt>
                <c:pt idx="103749" formatCode="0.00E+00">
                  <c:v>2.2784300000000001E-3</c:v>
                </c:pt>
                <c:pt idx="103750" formatCode="0.00E+00">
                  <c:v>2.1271599999999999E-3</c:v>
                </c:pt>
                <c:pt idx="103751" formatCode="0.00E+00">
                  <c:v>1.9737700000000001E-3</c:v>
                </c:pt>
                <c:pt idx="103752" formatCode="0.00E+00">
                  <c:v>1.8183400000000001E-3</c:v>
                </c:pt>
                <c:pt idx="103753" formatCode="0.00E+00">
                  <c:v>1.6609400000000001E-3</c:v>
                </c:pt>
                <c:pt idx="103754" formatCode="0.00E+00">
                  <c:v>1.50161E-3</c:v>
                </c:pt>
                <c:pt idx="103755" formatCode="0.00E+00">
                  <c:v>1.34045E-3</c:v>
                </c:pt>
                <c:pt idx="103756" formatCode="0.00E+00">
                  <c:v>1.17752E-3</c:v>
                </c:pt>
                <c:pt idx="103757" formatCode="0.00E+00">
                  <c:v>1.01289E-3</c:v>
                </c:pt>
                <c:pt idx="103758" formatCode="0.00E+00">
                  <c:v>8.4663900000000005E-4</c:v>
                </c:pt>
                <c:pt idx="103759" formatCode="0.00E+00">
                  <c:v>6.78854E-4</c:v>
                </c:pt>
                <c:pt idx="103760" formatCode="0.00E+00">
                  <c:v>5.09612E-4</c:v>
                </c:pt>
                <c:pt idx="103761" formatCode="0.00E+00">
                  <c:v>3.39E-4</c:v>
                </c:pt>
                <c:pt idx="103762" formatCode="0.00E+00">
                  <c:v>1.67104E-4</c:v>
                </c:pt>
                <c:pt idx="103763" formatCode="0.00E+00">
                  <c:v>-5.9861500000000003E-6</c:v>
                </c:pt>
                <c:pt idx="103764" formatCode="0.00E+00">
                  <c:v>-1.8017700000000001E-4</c:v>
                </c:pt>
                <c:pt idx="103765" formatCode="0.00E+00">
                  <c:v>-3.5537399999999999E-4</c:v>
                </c:pt>
                <c:pt idx="103766" formatCode="0.00E+00">
                  <c:v>-5.3147999999999997E-4</c:v>
                </c:pt>
                <c:pt idx="103767" formatCode="0.00E+00">
                  <c:v>-7.0839399999999999E-4</c:v>
                </c:pt>
                <c:pt idx="103768" formatCode="0.00E+00">
                  <c:v>-8.8601499999999998E-4</c:v>
                </c:pt>
                <c:pt idx="103769" formatCode="0.00E+00">
                  <c:v>-1.0642399999999999E-3</c:v>
                </c:pt>
                <c:pt idx="103770" formatCode="0.00E+00">
                  <c:v>-1.24295E-3</c:v>
                </c:pt>
                <c:pt idx="103771" formatCode="0.00E+00">
                  <c:v>-1.42205E-3</c:v>
                </c:pt>
                <c:pt idx="103772" formatCode="0.00E+00">
                  <c:v>-1.6014200000000001E-3</c:v>
                </c:pt>
                <c:pt idx="103773" formatCode="0.00E+00">
                  <c:v>-1.7809499999999999E-3</c:v>
                </c:pt>
                <c:pt idx="103774" formatCode="0.00E+00">
                  <c:v>-1.9605199999999999E-3</c:v>
                </c:pt>
                <c:pt idx="103775" formatCode="0.00E+00">
                  <c:v>-2.1400099999999999E-3</c:v>
                </c:pt>
                <c:pt idx="103776" formatCode="0.00E+00">
                  <c:v>-2.3193100000000002E-3</c:v>
                </c:pt>
                <c:pt idx="103777" formatCode="0.00E+00">
                  <c:v>-2.4982799999999999E-3</c:v>
                </c:pt>
                <c:pt idx="103778" formatCode="0.00E+00">
                  <c:v>-2.6768E-3</c:v>
                </c:pt>
                <c:pt idx="103779" formatCode="0.00E+00">
                  <c:v>-2.8547500000000001E-3</c:v>
                </c:pt>
                <c:pt idx="103780" formatCode="0.00E+00">
                  <c:v>-3.032E-3</c:v>
                </c:pt>
                <c:pt idx="103781" formatCode="0.00E+00">
                  <c:v>-3.2084100000000001E-3</c:v>
                </c:pt>
                <c:pt idx="103782" formatCode="0.00E+00">
                  <c:v>-3.3838599999999998E-3</c:v>
                </c:pt>
                <c:pt idx="103783" formatCode="0.00E+00">
                  <c:v>-3.55821E-3</c:v>
                </c:pt>
                <c:pt idx="103784" formatCode="0.00E+00">
                  <c:v>-3.7313200000000002E-3</c:v>
                </c:pt>
                <c:pt idx="103785" formatCode="0.00E+00">
                  <c:v>-3.9030699999999998E-3</c:v>
                </c:pt>
                <c:pt idx="103786" formatCode="0.00E+00">
                  <c:v>-4.0733000000000002E-3</c:v>
                </c:pt>
                <c:pt idx="103787" formatCode="0.00E+00">
                  <c:v>-4.2418899999999999E-3</c:v>
                </c:pt>
                <c:pt idx="103788" formatCode="0.00E+00">
                  <c:v>-4.4086899999999998E-3</c:v>
                </c:pt>
                <c:pt idx="103789" formatCode="0.00E+00">
                  <c:v>-4.57356E-3</c:v>
                </c:pt>
                <c:pt idx="103790" formatCode="0.00E+00">
                  <c:v>-4.7363700000000002E-3</c:v>
                </c:pt>
                <c:pt idx="103791" formatCode="0.00E+00">
                  <c:v>-4.8969599999999997E-3</c:v>
                </c:pt>
                <c:pt idx="103792" formatCode="0.00E+00">
                  <c:v>-5.0552000000000001E-3</c:v>
                </c:pt>
                <c:pt idx="103793" formatCode="0.00E+00">
                  <c:v>-5.2109399999999998E-3</c:v>
                </c:pt>
                <c:pt idx="103794" formatCode="0.00E+00">
                  <c:v>-5.3640399999999996E-3</c:v>
                </c:pt>
                <c:pt idx="103795" formatCode="0.00E+00">
                  <c:v>-5.5143600000000003E-3</c:v>
                </c:pt>
                <c:pt idx="103796" formatCode="0.00E+00">
                  <c:v>-5.6617600000000001E-3</c:v>
                </c:pt>
                <c:pt idx="103797" formatCode="0.00E+00">
                  <c:v>-5.8060899999999999E-3</c:v>
                </c:pt>
                <c:pt idx="103798" formatCode="0.00E+00">
                  <c:v>-5.9472099999999996E-3</c:v>
                </c:pt>
                <c:pt idx="103799" formatCode="0.00E+00">
                  <c:v>-6.0849800000000002E-3</c:v>
                </c:pt>
                <c:pt idx="103800" formatCode="0.00E+00">
                  <c:v>-6.2192599999999999E-3</c:v>
                </c:pt>
                <c:pt idx="103801" formatCode="0.00E+00">
                  <c:v>-6.3499100000000003E-3</c:v>
                </c:pt>
                <c:pt idx="103802" formatCode="0.00E+00">
                  <c:v>-6.4767899999999996E-3</c:v>
                </c:pt>
                <c:pt idx="103803" formatCode="0.00E+00">
                  <c:v>-6.5997699999999996E-3</c:v>
                </c:pt>
                <c:pt idx="103804" formatCode="0.00E+00">
                  <c:v>-6.7187100000000001E-3</c:v>
                </c:pt>
                <c:pt idx="103805" formatCode="0.00E+00">
                  <c:v>-6.8334700000000003E-3</c:v>
                </c:pt>
                <c:pt idx="103806" formatCode="0.00E+00">
                  <c:v>-6.9439300000000001E-3</c:v>
                </c:pt>
                <c:pt idx="103807" formatCode="0.00E+00">
                  <c:v>-7.0499500000000001E-3</c:v>
                </c:pt>
                <c:pt idx="103808" formatCode="0.00E+00">
                  <c:v>-7.1513999999999996E-3</c:v>
                </c:pt>
                <c:pt idx="103809" formatCode="0.00E+00">
                  <c:v>-7.24817E-3</c:v>
                </c:pt>
                <c:pt idx="103810" formatCode="0.00E+00">
                  <c:v>-7.3401200000000003E-3</c:v>
                </c:pt>
                <c:pt idx="103811" formatCode="0.00E+00">
                  <c:v>-7.4271399999999996E-3</c:v>
                </c:pt>
                <c:pt idx="103812" formatCode="0.00E+00">
                  <c:v>-7.5091200000000002E-3</c:v>
                </c:pt>
                <c:pt idx="103813" formatCode="0.00E+00">
                  <c:v>-7.5859300000000003E-3</c:v>
                </c:pt>
                <c:pt idx="103814" formatCode="0.00E+00">
                  <c:v>-7.6574599999999996E-3</c:v>
                </c:pt>
                <c:pt idx="103815" formatCode="0.00E+00">
                  <c:v>-7.7236199999999996E-3</c:v>
                </c:pt>
                <c:pt idx="103816" formatCode="0.00E+00">
                  <c:v>-7.7842900000000001E-3</c:v>
                </c:pt>
                <c:pt idx="103817" formatCode="0.00E+00">
                  <c:v>-7.83937E-3</c:v>
                </c:pt>
                <c:pt idx="103818" formatCode="0.00E+00">
                  <c:v>-7.8887799999999998E-3</c:v>
                </c:pt>
                <c:pt idx="103819" formatCode="0.00E+00">
                  <c:v>-7.9324100000000008E-3</c:v>
                </c:pt>
                <c:pt idx="103820" formatCode="0.00E+00">
                  <c:v>-7.9701800000000003E-3</c:v>
                </c:pt>
                <c:pt idx="103821" formatCode="0.00E+00">
                  <c:v>-8.0020000000000004E-3</c:v>
                </c:pt>
                <c:pt idx="103822" formatCode="0.00E+00">
                  <c:v>-8.0278099999999998E-3</c:v>
                </c:pt>
                <c:pt idx="103823" formatCode="0.00E+00">
                  <c:v>-8.0475200000000007E-3</c:v>
                </c:pt>
                <c:pt idx="103824" formatCode="0.00E+00">
                  <c:v>-8.0610600000000001E-3</c:v>
                </c:pt>
                <c:pt idx="103825" formatCode="0.00E+00">
                  <c:v>-8.06838E-3</c:v>
                </c:pt>
                <c:pt idx="103826" formatCode="0.00E+00">
                  <c:v>-8.0694100000000008E-3</c:v>
                </c:pt>
                <c:pt idx="103827" formatCode="0.00E+00">
                  <c:v>-8.0640999999999994E-3</c:v>
                </c:pt>
                <c:pt idx="103828" formatCode="0.00E+00">
                  <c:v>-8.0523999999999995E-3</c:v>
                </c:pt>
                <c:pt idx="103829" formatCode="0.00E+00">
                  <c:v>-8.0342699999999996E-3</c:v>
                </c:pt>
                <c:pt idx="103830" formatCode="0.00E+00">
                  <c:v>-8.00967E-3</c:v>
                </c:pt>
                <c:pt idx="103831" formatCode="0.00E+00">
                  <c:v>-7.9785700000000008E-3</c:v>
                </c:pt>
                <c:pt idx="103832" formatCode="0.00E+00">
                  <c:v>-7.9409500000000004E-3</c:v>
                </c:pt>
                <c:pt idx="103833" formatCode="0.00E+00">
                  <c:v>-7.8967900000000008E-3</c:v>
                </c:pt>
                <c:pt idx="103834" formatCode="0.00E+00">
                  <c:v>-7.8460700000000001E-3</c:v>
                </c:pt>
                <c:pt idx="103835" formatCode="0.00E+00">
                  <c:v>-7.7887800000000004E-3</c:v>
                </c:pt>
                <c:pt idx="103836" formatCode="0.00E+00">
                  <c:v>-7.7249399999999996E-3</c:v>
                </c:pt>
                <c:pt idx="103837" formatCode="0.00E+00">
                  <c:v>-7.6545299999999997E-3</c:v>
                </c:pt>
                <c:pt idx="103838" formatCode="0.00E+00">
                  <c:v>-7.5775900000000004E-3</c:v>
                </c:pt>
                <c:pt idx="103839" formatCode="0.00E+00">
                  <c:v>-7.49411E-3</c:v>
                </c:pt>
                <c:pt idx="103840" formatCode="0.00E+00">
                  <c:v>-7.4041300000000001E-3</c:v>
                </c:pt>
                <c:pt idx="103841" formatCode="0.00E+00">
                  <c:v>-7.3076800000000004E-3</c:v>
                </c:pt>
                <c:pt idx="103842" formatCode="0.00E+00">
                  <c:v>-7.2047999999999999E-3</c:v>
                </c:pt>
                <c:pt idx="103843" formatCode="0.00E+00">
                  <c:v>-7.09554E-3</c:v>
                </c:pt>
                <c:pt idx="103844" formatCode="0.00E+00">
                  <c:v>-6.9799299999999996E-3</c:v>
                </c:pt>
                <c:pt idx="103845" formatCode="0.00E+00">
                  <c:v>-6.8580500000000001E-3</c:v>
                </c:pt>
                <c:pt idx="103846" formatCode="0.00E+00">
                  <c:v>-6.7299500000000002E-3</c:v>
                </c:pt>
                <c:pt idx="103847" formatCode="0.00E+00">
                  <c:v>-6.5957200000000002E-3</c:v>
                </c:pt>
                <c:pt idx="103848" formatCode="0.00E+00">
                  <c:v>-6.45541E-3</c:v>
                </c:pt>
                <c:pt idx="103849" formatCode="0.00E+00">
                  <c:v>-6.3091299999999996E-3</c:v>
                </c:pt>
                <c:pt idx="103850" formatCode="0.00E+00">
                  <c:v>-6.1569600000000004E-3</c:v>
                </c:pt>
                <c:pt idx="103851" formatCode="0.00E+00">
                  <c:v>-5.9989900000000001E-3</c:v>
                </c:pt>
                <c:pt idx="103852" formatCode="0.00E+00">
                  <c:v>-5.8353399999999996E-3</c:v>
                </c:pt>
                <c:pt idx="103853" formatCode="0.00E+00">
                  <c:v>-5.6661100000000002E-3</c:v>
                </c:pt>
                <c:pt idx="103854" formatCode="0.00E+00">
                  <c:v>-5.4914100000000004E-3</c:v>
                </c:pt>
                <c:pt idx="103855" formatCode="0.00E+00">
                  <c:v>-5.3113800000000001E-3</c:v>
                </c:pt>
                <c:pt idx="103856" formatCode="0.00E+00">
                  <c:v>-5.1261400000000004E-3</c:v>
                </c:pt>
                <c:pt idx="103857" formatCode="0.00E+00">
                  <c:v>-4.9358300000000004E-3</c:v>
                </c:pt>
                <c:pt idx="103858" formatCode="0.00E+00">
                  <c:v>-4.7405700000000004E-3</c:v>
                </c:pt>
                <c:pt idx="103859" formatCode="0.00E+00">
                  <c:v>-4.54054E-3</c:v>
                </c:pt>
                <c:pt idx="103860" formatCode="0.00E+00">
                  <c:v>-4.3358600000000004E-3</c:v>
                </c:pt>
                <c:pt idx="103861" formatCode="0.00E+00">
                  <c:v>-4.1267200000000004E-3</c:v>
                </c:pt>
                <c:pt idx="103862" formatCode="0.00E+00">
                  <c:v>-3.9132500000000001E-3</c:v>
                </c:pt>
                <c:pt idx="103863" formatCode="0.00E+00">
                  <c:v>-3.69565E-3</c:v>
                </c:pt>
                <c:pt idx="103864" formatCode="0.00E+00">
                  <c:v>-3.4740700000000001E-3</c:v>
                </c:pt>
                <c:pt idx="103865" formatCode="0.00E+00">
                  <c:v>-3.2487100000000001E-3</c:v>
                </c:pt>
                <c:pt idx="103866" formatCode="0.00E+00">
                  <c:v>-3.01973E-3</c:v>
                </c:pt>
                <c:pt idx="103867" formatCode="0.00E+00">
                  <c:v>-2.7873400000000001E-3</c:v>
                </c:pt>
                <c:pt idx="103868" formatCode="0.00E+00">
                  <c:v>-2.5517299999999999E-3</c:v>
                </c:pt>
                <c:pt idx="103869" formatCode="0.00E+00">
                  <c:v>-2.3130899999999999E-3</c:v>
                </c:pt>
                <c:pt idx="103870" formatCode="0.00E+00">
                  <c:v>-2.0716200000000001E-3</c:v>
                </c:pt>
                <c:pt idx="103871" formatCode="0.00E+00">
                  <c:v>-1.8275399999999999E-3</c:v>
                </c:pt>
                <c:pt idx="103872" formatCode="0.00E+00">
                  <c:v>-1.5810399999999999E-3</c:v>
                </c:pt>
                <c:pt idx="103873" formatCode="0.00E+00">
                  <c:v>-1.3323499999999999E-3</c:v>
                </c:pt>
                <c:pt idx="103874" formatCode="0.00E+00">
                  <c:v>-1.0816700000000001E-3</c:v>
                </c:pt>
                <c:pt idx="103875" formatCode="0.00E+00">
                  <c:v>-8.2923800000000005E-4</c:v>
                </c:pt>
                <c:pt idx="103876" formatCode="0.00E+00">
                  <c:v>-5.7526300000000001E-4</c:v>
                </c:pt>
                <c:pt idx="103877" formatCode="0.00E+00">
                  <c:v>-3.19974E-4</c:v>
                </c:pt>
                <c:pt idx="103878" formatCode="0.00E+00">
                  <c:v>-6.3597900000000003E-5</c:v>
                </c:pt>
                <c:pt idx="103879" formatCode="0.00E+00">
                  <c:v>1.9363599999999999E-4</c:v>
                </c:pt>
                <c:pt idx="103880" formatCode="0.00E+00">
                  <c:v>4.5149699999999998E-4</c:v>
                </c:pt>
                <c:pt idx="103881" formatCode="0.00E+00">
                  <c:v>7.09751E-4</c:v>
                </c:pt>
                <c:pt idx="103882" formatCode="0.00E+00">
                  <c:v>9.68165E-4</c:v>
                </c:pt>
                <c:pt idx="103883" formatCode="0.00E+00">
                  <c:v>1.2264999999999999E-3</c:v>
                </c:pt>
                <c:pt idx="103884" formatCode="0.00E+00">
                  <c:v>1.48453E-3</c:v>
                </c:pt>
                <c:pt idx="103885" formatCode="0.00E+00">
                  <c:v>1.7420000000000001E-3</c:v>
                </c:pt>
                <c:pt idx="103886" formatCode="0.00E+00">
                  <c:v>1.99869E-3</c:v>
                </c:pt>
                <c:pt idx="103887" formatCode="0.00E+00">
                  <c:v>2.25435E-3</c:v>
                </c:pt>
                <c:pt idx="103888" formatCode="0.00E+00">
                  <c:v>2.5087500000000001E-3</c:v>
                </c:pt>
                <c:pt idx="103889" formatCode="0.00E+00">
                  <c:v>2.76165E-3</c:v>
                </c:pt>
                <c:pt idx="103890" formatCode="0.00E+00">
                  <c:v>3.0128099999999999E-3</c:v>
                </c:pt>
                <c:pt idx="103891" formatCode="0.00E+00">
                  <c:v>3.2620100000000001E-3</c:v>
                </c:pt>
                <c:pt idx="103892" formatCode="0.00E+00">
                  <c:v>3.50899E-3</c:v>
                </c:pt>
                <c:pt idx="103893" formatCode="0.00E+00">
                  <c:v>3.7535400000000001E-3</c:v>
                </c:pt>
                <c:pt idx="103894" formatCode="0.00E+00">
                  <c:v>3.9954200000000004E-3</c:v>
                </c:pt>
                <c:pt idx="103895" formatCode="0.00E+00">
                  <c:v>4.2344000000000001E-3</c:v>
                </c:pt>
                <c:pt idx="103896" formatCode="0.00E+00">
                  <c:v>4.4702600000000002E-3</c:v>
                </c:pt>
                <c:pt idx="103897" formatCode="0.00E+00">
                  <c:v>4.7027600000000003E-3</c:v>
                </c:pt>
                <c:pt idx="103898" formatCode="0.00E+00">
                  <c:v>4.9316999999999998E-3</c:v>
                </c:pt>
                <c:pt idx="103899" formatCode="0.00E+00">
                  <c:v>5.1568400000000002E-3</c:v>
                </c:pt>
                <c:pt idx="103900" formatCode="0.00E+00">
                  <c:v>5.3779800000000001E-3</c:v>
                </c:pt>
                <c:pt idx="103901" formatCode="0.00E+00">
                  <c:v>5.5948999999999999E-3</c:v>
                </c:pt>
                <c:pt idx="103902" formatCode="0.00E+00">
                  <c:v>5.8073999999999999E-3</c:v>
                </c:pt>
                <c:pt idx="103903" formatCode="0.00E+00">
                  <c:v>6.0152599999999997E-3</c:v>
                </c:pt>
                <c:pt idx="103904" formatCode="0.00E+00">
                  <c:v>6.2183000000000004E-3</c:v>
                </c:pt>
                <c:pt idx="103905" formatCode="0.00E+00">
                  <c:v>6.4163099999999997E-3</c:v>
                </c:pt>
                <c:pt idx="103906" formatCode="0.00E+00">
                  <c:v>6.6091099999999996E-3</c:v>
                </c:pt>
                <c:pt idx="103907" formatCode="0.00E+00">
                  <c:v>6.7965100000000004E-3</c:v>
                </c:pt>
                <c:pt idx="103908" formatCode="0.00E+00">
                  <c:v>6.9783299999999996E-3</c:v>
                </c:pt>
                <c:pt idx="103909" formatCode="0.00E+00">
                  <c:v>7.1543800000000001E-3</c:v>
                </c:pt>
                <c:pt idx="103910" formatCode="0.00E+00">
                  <c:v>7.3245200000000002E-3</c:v>
                </c:pt>
                <c:pt idx="103911" formatCode="0.00E+00">
                  <c:v>7.48856E-3</c:v>
                </c:pt>
                <c:pt idx="103912" formatCode="0.00E+00">
                  <c:v>7.6463499999999997E-3</c:v>
                </c:pt>
                <c:pt idx="103913" formatCode="0.00E+00">
                  <c:v>7.7977400000000001E-3</c:v>
                </c:pt>
                <c:pt idx="103914" formatCode="0.00E+00">
                  <c:v>7.9425799999999994E-3</c:v>
                </c:pt>
                <c:pt idx="103915" formatCode="0.00E+00">
                  <c:v>8.0807399999999995E-3</c:v>
                </c:pt>
                <c:pt idx="103916" formatCode="0.00E+00">
                  <c:v>8.2120700000000001E-3</c:v>
                </c:pt>
                <c:pt idx="103917" formatCode="0.00E+00">
                  <c:v>8.3364600000000004E-3</c:v>
                </c:pt>
                <c:pt idx="103918" formatCode="0.00E+00">
                  <c:v>8.4537899999999992E-3</c:v>
                </c:pt>
                <c:pt idx="103919" formatCode="0.00E+00">
                  <c:v>8.5639400000000008E-3</c:v>
                </c:pt>
                <c:pt idx="103920" formatCode="0.00E+00">
                  <c:v>8.6668100000000005E-3</c:v>
                </c:pt>
                <c:pt idx="103921" formatCode="0.00E+00">
                  <c:v>8.7623000000000006E-3</c:v>
                </c:pt>
                <c:pt idx="103922" formatCode="0.00E+00">
                  <c:v>8.8503100000000001E-3</c:v>
                </c:pt>
                <c:pt idx="103923" formatCode="0.00E+00">
                  <c:v>8.9307799999999993E-3</c:v>
                </c:pt>
                <c:pt idx="103924" formatCode="0.00E+00">
                  <c:v>9.0036200000000004E-3</c:v>
                </c:pt>
                <c:pt idx="103925" formatCode="0.00E+00">
                  <c:v>9.0687600000000004E-3</c:v>
                </c:pt>
                <c:pt idx="103926" formatCode="0.00E+00">
                  <c:v>9.1261399999999996E-3</c:v>
                </c:pt>
                <c:pt idx="103927" formatCode="0.00E+00">
                  <c:v>9.1757200000000001E-3</c:v>
                </c:pt>
                <c:pt idx="103928" formatCode="0.00E+00">
                  <c:v>9.2174400000000004E-3</c:v>
                </c:pt>
                <c:pt idx="103929" formatCode="0.00E+00">
                  <c:v>9.2512800000000006E-3</c:v>
                </c:pt>
                <c:pt idx="103930" formatCode="0.00E+00">
                  <c:v>9.2771999999999993E-3</c:v>
                </c:pt>
                <c:pt idx="103931" formatCode="0.00E+00">
                  <c:v>9.2951700000000002E-3</c:v>
                </c:pt>
                <c:pt idx="103932" formatCode="0.00E+00">
                  <c:v>9.3051999999999996E-3</c:v>
                </c:pt>
                <c:pt idx="103933" formatCode="0.00E+00">
                  <c:v>9.3072799999999994E-3</c:v>
                </c:pt>
                <c:pt idx="103934" formatCode="0.00E+00">
                  <c:v>9.3013999999999996E-3</c:v>
                </c:pt>
                <c:pt idx="103935" formatCode="0.00E+00">
                  <c:v>9.2875800000000001E-3</c:v>
                </c:pt>
                <c:pt idx="103936" formatCode="0.00E+00">
                  <c:v>9.2658299999999992E-3</c:v>
                </c:pt>
                <c:pt idx="103937" formatCode="0.00E+00">
                  <c:v>9.2362E-3</c:v>
                </c:pt>
                <c:pt idx="103938" formatCode="0.00E+00">
                  <c:v>9.1987000000000006E-3</c:v>
                </c:pt>
                <c:pt idx="103939" formatCode="0.00E+00">
                  <c:v>9.1533799999999992E-3</c:v>
                </c:pt>
                <c:pt idx="103940" formatCode="0.00E+00">
                  <c:v>9.1003000000000004E-3</c:v>
                </c:pt>
                <c:pt idx="103941" formatCode="0.00E+00">
                  <c:v>9.0395100000000006E-3</c:v>
                </c:pt>
                <c:pt idx="103942" formatCode="0.00E+00">
                  <c:v>8.9710699999999994E-3</c:v>
                </c:pt>
                <c:pt idx="103943" formatCode="0.00E+00">
                  <c:v>8.8950699999999997E-3</c:v>
                </c:pt>
                <c:pt idx="103944" formatCode="0.00E+00">
                  <c:v>8.8115699999999995E-3</c:v>
                </c:pt>
                <c:pt idx="103945" formatCode="0.00E+00">
                  <c:v>8.7206699999999998E-3</c:v>
                </c:pt>
                <c:pt idx="103946" formatCode="0.00E+00">
                  <c:v>8.6224600000000002E-3</c:v>
                </c:pt>
                <c:pt idx="103947" formatCode="0.00E+00">
                  <c:v>8.51705E-3</c:v>
                </c:pt>
                <c:pt idx="103948" formatCode="0.00E+00">
                  <c:v>8.4045400000000003E-3</c:v>
                </c:pt>
                <c:pt idx="103949" formatCode="0.00E+00">
                  <c:v>8.2850400000000005E-3</c:v>
                </c:pt>
                <c:pt idx="103950" formatCode="0.00E+00">
                  <c:v>8.1586899999999997E-3</c:v>
                </c:pt>
                <c:pt idx="103951" formatCode="0.00E+00">
                  <c:v>8.0256100000000007E-3</c:v>
                </c:pt>
                <c:pt idx="103952" formatCode="0.00E+00">
                  <c:v>7.8859299999999993E-3</c:v>
                </c:pt>
                <c:pt idx="103953" formatCode="0.00E+00">
                  <c:v>7.7397999999999998E-3</c:v>
                </c:pt>
                <c:pt idx="103954" formatCode="0.00E+00">
                  <c:v>7.5873599999999996E-3</c:v>
                </c:pt>
                <c:pt idx="103955" formatCode="0.00E+00">
                  <c:v>7.4287600000000004E-3</c:v>
                </c:pt>
                <c:pt idx="103956" formatCode="0.00E+00">
                  <c:v>7.2641700000000003E-3</c:v>
                </c:pt>
                <c:pt idx="103957" formatCode="0.00E+00">
                  <c:v>7.0937500000000002E-3</c:v>
                </c:pt>
                <c:pt idx="103958" formatCode="0.00E+00">
                  <c:v>6.91766E-3</c:v>
                </c:pt>
                <c:pt idx="103959" formatCode="0.00E+00">
                  <c:v>6.7360800000000002E-3</c:v>
                </c:pt>
                <c:pt idx="103960" formatCode="0.00E+00">
                  <c:v>6.5491899999999999E-3</c:v>
                </c:pt>
                <c:pt idx="103961" formatCode="0.00E+00">
                  <c:v>6.3571799999999996E-3</c:v>
                </c:pt>
                <c:pt idx="103962" formatCode="0.00E+00">
                  <c:v>6.1602200000000001E-3</c:v>
                </c:pt>
                <c:pt idx="103963" formatCode="0.00E+00">
                  <c:v>5.9585200000000001E-3</c:v>
                </c:pt>
                <c:pt idx="103964" formatCode="0.00E+00">
                  <c:v>5.7522700000000003E-3</c:v>
                </c:pt>
                <c:pt idx="103965" formatCode="0.00E+00">
                  <c:v>5.5416600000000003E-3</c:v>
                </c:pt>
                <c:pt idx="103966" formatCode="0.00E+00">
                  <c:v>5.3268999999999999E-3</c:v>
                </c:pt>
                <c:pt idx="103967" formatCode="0.00E+00">
                  <c:v>5.1082000000000002E-3</c:v>
                </c:pt>
                <c:pt idx="103968" formatCode="0.00E+00">
                  <c:v>4.8857600000000003E-3</c:v>
                </c:pt>
                <c:pt idx="103969" formatCode="0.00E+00">
                  <c:v>4.6598000000000004E-3</c:v>
                </c:pt>
                <c:pt idx="103970" formatCode="0.00E+00">
                  <c:v>4.4305200000000003E-3</c:v>
                </c:pt>
                <c:pt idx="103971" formatCode="0.00E+00">
                  <c:v>4.1981600000000003E-3</c:v>
                </c:pt>
                <c:pt idx="103972" formatCode="0.00E+00">
                  <c:v>3.96291E-3</c:v>
                </c:pt>
                <c:pt idx="103973" formatCode="0.00E+00">
                  <c:v>3.7250199999999999E-3</c:v>
                </c:pt>
                <c:pt idx="103974" formatCode="0.00E+00">
                  <c:v>3.48468E-3</c:v>
                </c:pt>
                <c:pt idx="103975" formatCode="0.00E+00">
                  <c:v>3.2421400000000001E-3</c:v>
                </c:pt>
                <c:pt idx="103976" formatCode="0.00E+00">
                  <c:v>2.9976E-3</c:v>
                </c:pt>
                <c:pt idx="103977" formatCode="0.00E+00">
                  <c:v>2.7512999999999999E-3</c:v>
                </c:pt>
                <c:pt idx="103978" formatCode="0.00E+00">
                  <c:v>2.5034699999999998E-3</c:v>
                </c:pt>
                <c:pt idx="103979" formatCode="0.00E+00">
                  <c:v>2.2543099999999998E-3</c:v>
                </c:pt>
                <c:pt idx="103980" formatCode="0.00E+00">
                  <c:v>2.0040700000000002E-3</c:v>
                </c:pt>
                <c:pt idx="103981" formatCode="0.00E+00">
                  <c:v>1.75296E-3</c:v>
                </c:pt>
                <c:pt idx="103982" formatCode="0.00E+00">
                  <c:v>1.5012000000000001E-3</c:v>
                </c:pt>
                <c:pt idx="103983" formatCode="0.00E+00">
                  <c:v>1.2490299999999999E-3</c:v>
                </c:pt>
                <c:pt idx="103984" formatCode="0.00E+00">
                  <c:v>9.9666500000000009E-4</c:v>
                </c:pt>
                <c:pt idx="103985" formatCode="0.00E+00">
                  <c:v>7.4432299999999997E-4</c:v>
                </c:pt>
                <c:pt idx="103986" formatCode="0.00E+00">
                  <c:v>4.92225E-4</c:v>
                </c:pt>
                <c:pt idx="103987" formatCode="0.00E+00">
                  <c:v>2.4058900000000001E-4</c:v>
                </c:pt>
                <c:pt idx="103988" formatCode="0.00E+00">
                  <c:v>-1.0368400000000001E-5</c:v>
                </c:pt>
                <c:pt idx="103989" formatCode="0.00E+00">
                  <c:v>-2.6043300000000002E-4</c:v>
                </c:pt>
                <c:pt idx="103990" formatCode="0.00E+00">
                  <c:v>-5.0939400000000004E-4</c:v>
                </c:pt>
                <c:pt idx="103991" formatCode="0.00E+00">
                  <c:v>-7.5704199999999998E-4</c:v>
                </c:pt>
                <c:pt idx="103992" formatCode="0.00E+00">
                  <c:v>-1.0031700000000001E-3</c:v>
                </c:pt>
                <c:pt idx="103993" formatCode="0.00E+00">
                  <c:v>-1.2475800000000001E-3</c:v>
                </c:pt>
                <c:pt idx="103994" formatCode="0.00E+00">
                  <c:v>-1.4900600000000001E-3</c:v>
                </c:pt>
                <c:pt idx="103995" formatCode="0.00E+00">
                  <c:v>-1.7304200000000001E-3</c:v>
                </c:pt>
                <c:pt idx="103996" formatCode="0.00E+00">
                  <c:v>-1.9684699999999999E-3</c:v>
                </c:pt>
                <c:pt idx="103997" formatCode="0.00E+00">
                  <c:v>-2.2040100000000002E-3</c:v>
                </c:pt>
                <c:pt idx="103998" formatCode="0.00E+00">
                  <c:v>-2.4368699999999998E-3</c:v>
                </c:pt>
                <c:pt idx="103999" formatCode="0.00E+00">
                  <c:v>-2.6668500000000001E-3</c:v>
                </c:pt>
                <c:pt idx="104000" formatCode="0.00E+00">
                  <c:v>-2.8937899999999998E-3</c:v>
                </c:pt>
                <c:pt idx="104001" formatCode="0.00E+00">
                  <c:v>-3.1175E-3</c:v>
                </c:pt>
                <c:pt idx="104002" formatCode="0.00E+00">
                  <c:v>-3.33782E-3</c:v>
                </c:pt>
                <c:pt idx="104003" formatCode="0.00E+00">
                  <c:v>-3.5545799999999999E-3</c:v>
                </c:pt>
                <c:pt idx="104004" formatCode="0.00E+00">
                  <c:v>-3.7676300000000001E-3</c:v>
                </c:pt>
                <c:pt idx="104005" formatCode="0.00E+00">
                  <c:v>-3.9768E-3</c:v>
                </c:pt>
                <c:pt idx="104006" formatCode="0.00E+00">
                  <c:v>-4.1819600000000002E-3</c:v>
                </c:pt>
                <c:pt idx="104007" formatCode="0.00E+00">
                  <c:v>-4.3829400000000001E-3</c:v>
                </c:pt>
                <c:pt idx="104008" formatCode="0.00E+00">
                  <c:v>-4.5796200000000004E-3</c:v>
                </c:pt>
                <c:pt idx="104009" formatCode="0.00E+00">
                  <c:v>-4.7718600000000002E-3</c:v>
                </c:pt>
                <c:pt idx="104010" formatCode="0.00E+00">
                  <c:v>-4.9595300000000002E-3</c:v>
                </c:pt>
                <c:pt idx="104011" formatCode="0.00E+00">
                  <c:v>-5.1425000000000004E-3</c:v>
                </c:pt>
                <c:pt idx="104012" formatCode="0.00E+00">
                  <c:v>-5.3206599999999996E-3</c:v>
                </c:pt>
                <c:pt idx="104013" formatCode="0.00E+00">
                  <c:v>-5.4938900000000004E-3</c:v>
                </c:pt>
                <c:pt idx="104014" formatCode="0.00E+00">
                  <c:v>-5.6620899999999998E-3</c:v>
                </c:pt>
                <c:pt idx="104015" formatCode="0.00E+00">
                  <c:v>-5.8251500000000003E-3</c:v>
                </c:pt>
                <c:pt idx="104016" formatCode="0.00E+00">
                  <c:v>-5.9829799999999997E-3</c:v>
                </c:pt>
                <c:pt idx="104017" formatCode="0.00E+00">
                  <c:v>-6.1354900000000004E-3</c:v>
                </c:pt>
                <c:pt idx="104018" formatCode="0.00E+00">
                  <c:v>-6.2825900000000002E-3</c:v>
                </c:pt>
                <c:pt idx="104019" formatCode="0.00E+00">
                  <c:v>-6.4241999999999997E-3</c:v>
                </c:pt>
                <c:pt idx="104020" formatCode="0.00E+00">
                  <c:v>-6.56026E-3</c:v>
                </c:pt>
                <c:pt idx="104021" formatCode="0.00E+00">
                  <c:v>-6.6906800000000001E-3</c:v>
                </c:pt>
                <c:pt idx="104022" formatCode="0.00E+00">
                  <c:v>-6.81542E-3</c:v>
                </c:pt>
                <c:pt idx="104023" formatCode="0.00E+00">
                  <c:v>-6.9344100000000002E-3</c:v>
                </c:pt>
                <c:pt idx="104024" formatCode="0.00E+00">
                  <c:v>-7.0476000000000002E-3</c:v>
                </c:pt>
                <c:pt idx="104025" formatCode="0.00E+00">
                  <c:v>-7.1549500000000002E-3</c:v>
                </c:pt>
                <c:pt idx="104026" formatCode="0.00E+00">
                  <c:v>-7.2564300000000003E-3</c:v>
                </c:pt>
                <c:pt idx="104027" formatCode="0.00E+00">
                  <c:v>-7.3519800000000001E-3</c:v>
                </c:pt>
                <c:pt idx="104028" formatCode="0.00E+00">
                  <c:v>-7.4415899999999997E-3</c:v>
                </c:pt>
                <c:pt idx="104029" formatCode="0.00E+00">
                  <c:v>-7.5252399999999999E-3</c:v>
                </c:pt>
                <c:pt idx="104030" formatCode="0.00E+00">
                  <c:v>-7.6029000000000001E-3</c:v>
                </c:pt>
                <c:pt idx="104031" formatCode="0.00E+00">
                  <c:v>-7.6745700000000003E-3</c:v>
                </c:pt>
                <c:pt idx="104032" formatCode="0.00E+00">
                  <c:v>-7.7402299999999999E-3</c:v>
                </c:pt>
                <c:pt idx="104033" formatCode="0.00E+00">
                  <c:v>-7.7998900000000003E-3</c:v>
                </c:pt>
                <c:pt idx="104034" formatCode="0.00E+00">
                  <c:v>-7.8535500000000008E-3</c:v>
                </c:pt>
                <c:pt idx="104035" formatCode="0.00E+00">
                  <c:v>-7.9012100000000005E-3</c:v>
                </c:pt>
                <c:pt idx="104036" formatCode="0.00E+00">
                  <c:v>-7.9428999999999993E-3</c:v>
                </c:pt>
                <c:pt idx="104037" formatCode="0.00E+00">
                  <c:v>-7.9786300000000004E-3</c:v>
                </c:pt>
                <c:pt idx="104038" formatCode="0.00E+00">
                  <c:v>-8.0084200000000005E-3</c:v>
                </c:pt>
                <c:pt idx="104039" formatCode="0.00E+00">
                  <c:v>-8.0322999999999992E-3</c:v>
                </c:pt>
                <c:pt idx="104040" formatCode="0.00E+00">
                  <c:v>-8.0502999999999998E-3</c:v>
                </c:pt>
                <c:pt idx="104041" formatCode="0.00E+00">
                  <c:v>-8.0624600000000005E-3</c:v>
                </c:pt>
                <c:pt idx="104042" formatCode="0.00E+00">
                  <c:v>-8.0688200000000009E-3</c:v>
                </c:pt>
                <c:pt idx="104043" formatCode="0.00E+00">
                  <c:v>-8.0694200000000008E-3</c:v>
                </c:pt>
                <c:pt idx="104044" formatCode="0.00E+00">
                  <c:v>-8.0643199999999998E-3</c:v>
                </c:pt>
                <c:pt idx="104045" formatCode="0.00E+00">
                  <c:v>-8.0535599999999995E-3</c:v>
                </c:pt>
                <c:pt idx="104046" formatCode="0.00E+00">
                  <c:v>-8.0372099999999995E-3</c:v>
                </c:pt>
                <c:pt idx="104047" formatCode="0.00E+00">
                  <c:v>-8.0153199999999994E-3</c:v>
                </c:pt>
                <c:pt idx="104048" formatCode="0.00E+00">
                  <c:v>-7.9879600000000005E-3</c:v>
                </c:pt>
                <c:pt idx="104049" formatCode="0.00E+00">
                  <c:v>-7.9551899999999991E-3</c:v>
                </c:pt>
                <c:pt idx="104050" formatCode="0.00E+00">
                  <c:v>-7.9170899999999999E-3</c:v>
                </c:pt>
                <c:pt idx="104051" formatCode="0.00E+00">
                  <c:v>-7.8737300000000007E-3</c:v>
                </c:pt>
                <c:pt idx="104052" formatCode="0.00E+00">
                  <c:v>-7.8251799999999993E-3</c:v>
                </c:pt>
                <c:pt idx="104053" formatCode="0.00E+00">
                  <c:v>-7.7715299999999996E-3</c:v>
                </c:pt>
                <c:pt idx="104054" formatCode="0.00E+00">
                  <c:v>-7.7128600000000002E-3</c:v>
                </c:pt>
                <c:pt idx="104055" formatCode="0.00E+00">
                  <c:v>-7.6492499999999998E-3</c:v>
                </c:pt>
                <c:pt idx="104056" formatCode="0.00E+00">
                  <c:v>-7.5807899999999996E-3</c:v>
                </c:pt>
                <c:pt idx="104057" formatCode="0.00E+00">
                  <c:v>-7.5075699999999999E-3</c:v>
                </c:pt>
                <c:pt idx="104058" formatCode="0.00E+00">
                  <c:v>-7.4296800000000001E-3</c:v>
                </c:pt>
                <c:pt idx="104059" formatCode="0.00E+00">
                  <c:v>-7.3472199999999998E-3</c:v>
                </c:pt>
                <c:pt idx="104060" formatCode="0.00E+00">
                  <c:v>-7.2602700000000001E-3</c:v>
                </c:pt>
                <c:pt idx="104061" formatCode="0.00E+00">
                  <c:v>-7.1689500000000003E-3</c:v>
                </c:pt>
                <c:pt idx="104062" formatCode="0.00E+00">
                  <c:v>-7.07334E-3</c:v>
                </c:pt>
                <c:pt idx="104063" formatCode="0.00E+00">
                  <c:v>-6.9735500000000002E-3</c:v>
                </c:pt>
                <c:pt idx="104064" formatCode="0.00E+00">
                  <c:v>-6.8696800000000004E-3</c:v>
                </c:pt>
                <c:pt idx="104065" formatCode="0.00E+00">
                  <c:v>-6.7618299999999999E-3</c:v>
                </c:pt>
                <c:pt idx="104066" formatCode="0.00E+00">
                  <c:v>-6.6501099999999999E-3</c:v>
                </c:pt>
                <c:pt idx="104067" formatCode="0.00E+00">
                  <c:v>-6.5346199999999997E-3</c:v>
                </c:pt>
                <c:pt idx="104068" formatCode="0.00E+00">
                  <c:v>-6.4154600000000004E-3</c:v>
                </c:pt>
                <c:pt idx="104069" formatCode="0.00E+00">
                  <c:v>-6.2927599999999997E-3</c:v>
                </c:pt>
                <c:pt idx="104070" formatCode="0.00E+00">
                  <c:v>-6.1666000000000004E-3</c:v>
                </c:pt>
                <c:pt idx="104071" formatCode="0.00E+00">
                  <c:v>-6.03711E-3</c:v>
                </c:pt>
                <c:pt idx="104072" formatCode="0.00E+00">
                  <c:v>-5.9043899999999998E-3</c:v>
                </c:pt>
                <c:pt idx="104073" formatCode="0.00E+00">
                  <c:v>-5.76854E-3</c:v>
                </c:pt>
                <c:pt idx="104074" formatCode="0.00E+00">
                  <c:v>-5.6296799999999998E-3</c:v>
                </c:pt>
                <c:pt idx="104075" formatCode="0.00E+00">
                  <c:v>-5.4879100000000004E-3</c:v>
                </c:pt>
                <c:pt idx="104076" formatCode="0.00E+00">
                  <c:v>-5.3433500000000002E-3</c:v>
                </c:pt>
                <c:pt idx="104077" formatCode="0.00E+00">
                  <c:v>-5.1961000000000004E-3</c:v>
                </c:pt>
                <c:pt idx="104078" formatCode="0.00E+00">
                  <c:v>-5.0462800000000002E-3</c:v>
                </c:pt>
                <c:pt idx="104079" formatCode="0.00E+00">
                  <c:v>-4.89398E-3</c:v>
                </c:pt>
                <c:pt idx="104080" formatCode="0.00E+00">
                  <c:v>-4.73932E-3</c:v>
                </c:pt>
                <c:pt idx="104081" formatCode="0.00E+00">
                  <c:v>-4.5824100000000003E-3</c:v>
                </c:pt>
                <c:pt idx="104082" formatCode="0.00E+00">
                  <c:v>-4.4233600000000003E-3</c:v>
                </c:pt>
                <c:pt idx="104083" formatCode="0.00E+00">
                  <c:v>-4.2622600000000004E-3</c:v>
                </c:pt>
                <c:pt idx="104084" formatCode="0.00E+00">
                  <c:v>-4.0992299999999997E-3</c:v>
                </c:pt>
                <c:pt idx="104085" formatCode="0.00E+00">
                  <c:v>-3.9343700000000004E-3</c:v>
                </c:pt>
                <c:pt idx="104086" formatCode="0.00E+00">
                  <c:v>-3.76779E-3</c:v>
                </c:pt>
                <c:pt idx="104087" formatCode="0.00E+00">
                  <c:v>-3.5995900000000002E-3</c:v>
                </c:pt>
                <c:pt idx="104088" formatCode="0.00E+00">
                  <c:v>-3.4298699999999998E-3</c:v>
                </c:pt>
                <c:pt idx="104089" formatCode="0.00E+00">
                  <c:v>-3.25874E-3</c:v>
                </c:pt>
                <c:pt idx="104090" formatCode="0.00E+00">
                  <c:v>-3.0863000000000002E-3</c:v>
                </c:pt>
                <c:pt idx="104091" formatCode="0.00E+00">
                  <c:v>-2.9126400000000002E-3</c:v>
                </c:pt>
                <c:pt idx="104092" formatCode="0.00E+00">
                  <c:v>-2.7378699999999999E-3</c:v>
                </c:pt>
                <c:pt idx="104093" formatCode="0.00E+00">
                  <c:v>-2.5620899999999999E-3</c:v>
                </c:pt>
                <c:pt idx="104094" formatCode="0.00E+00">
                  <c:v>-2.3853899999999998E-3</c:v>
                </c:pt>
                <c:pt idx="104095" formatCode="0.00E+00">
                  <c:v>-2.2078699999999998E-3</c:v>
                </c:pt>
                <c:pt idx="104096" formatCode="0.00E+00">
                  <c:v>-2.0296200000000002E-3</c:v>
                </c:pt>
                <c:pt idx="104097" formatCode="0.00E+00">
                  <c:v>-1.85075E-3</c:v>
                </c:pt>
                <c:pt idx="104098" formatCode="0.00E+00">
                  <c:v>-1.67133E-3</c:v>
                </c:pt>
                <c:pt idx="104099" formatCode="0.00E+00">
                  <c:v>-1.4914800000000001E-3</c:v>
                </c:pt>
                <c:pt idx="104100" formatCode="0.00E+00">
                  <c:v>-1.3112600000000001E-3</c:v>
                </c:pt>
                <c:pt idx="104101" formatCode="0.00E+00">
                  <c:v>-1.1307800000000001E-3</c:v>
                </c:pt>
                <c:pt idx="104102" formatCode="0.00E+00">
                  <c:v>-9.5013200000000002E-4</c:v>
                </c:pt>
                <c:pt idx="104103" formatCode="0.00E+00">
                  <c:v>-7.6939200000000004E-4</c:v>
                </c:pt>
                <c:pt idx="104104" formatCode="0.00E+00">
                  <c:v>-5.8865100000000004E-4</c:v>
                </c:pt>
                <c:pt idx="104105" formatCode="0.00E+00">
                  <c:v>-4.07997E-4</c:v>
                </c:pt>
                <c:pt idx="104106" formatCode="0.00E+00">
                  <c:v>-2.2751299999999999E-4</c:v>
                </c:pt>
                <c:pt idx="104107" formatCode="0.00E+00">
                  <c:v>-4.7282800000000001E-5</c:v>
                </c:pt>
                <c:pt idx="104108" formatCode="0.00E+00">
                  <c:v>1.3260999999999999E-4</c:v>
                </c:pt>
                <c:pt idx="104109" formatCode="0.00E+00">
                  <c:v>3.12083E-4</c:v>
                </c:pt>
                <c:pt idx="104110" formatCode="0.00E+00">
                  <c:v>4.9105600000000002E-4</c:v>
                </c:pt>
                <c:pt idx="104111" formatCode="0.00E+00">
                  <c:v>6.69448E-4</c:v>
                </c:pt>
                <c:pt idx="104112" formatCode="0.00E+00">
                  <c:v>8.4718100000000002E-4</c:v>
                </c:pt>
                <c:pt idx="104113" formatCode="0.00E+00">
                  <c:v>1.02418E-3</c:v>
                </c:pt>
                <c:pt idx="104114" formatCode="0.00E+00">
                  <c:v>1.20035E-3</c:v>
                </c:pt>
                <c:pt idx="104115" formatCode="0.00E+00">
                  <c:v>1.37564E-3</c:v>
                </c:pt>
                <c:pt idx="104116" formatCode="0.00E+00">
                  <c:v>1.54995E-3</c:v>
                </c:pt>
                <c:pt idx="104117" formatCode="0.00E+00">
                  <c:v>1.7232300000000001E-3</c:v>
                </c:pt>
                <c:pt idx="104118" formatCode="0.00E+00">
                  <c:v>1.8953799999999999E-3</c:v>
                </c:pt>
                <c:pt idx="104119" formatCode="0.00E+00">
                  <c:v>2.0663399999999998E-3</c:v>
                </c:pt>
                <c:pt idx="104120" formatCode="0.00E+00">
                  <c:v>2.23603E-3</c:v>
                </c:pt>
                <c:pt idx="104121" formatCode="0.00E+00">
                  <c:v>2.4043799999999998E-3</c:v>
                </c:pt>
                <c:pt idx="104122" formatCode="0.00E+00">
                  <c:v>2.5713099999999998E-3</c:v>
                </c:pt>
                <c:pt idx="104123" formatCode="0.00E+00">
                  <c:v>2.73676E-3</c:v>
                </c:pt>
                <c:pt idx="104124" formatCode="0.00E+00">
                  <c:v>2.9006599999999998E-3</c:v>
                </c:pt>
                <c:pt idx="104125" formatCode="0.00E+00">
                  <c:v>3.0629199999999998E-3</c:v>
                </c:pt>
                <c:pt idx="104126" formatCode="0.00E+00">
                  <c:v>3.2234899999999999E-3</c:v>
                </c:pt>
                <c:pt idx="104127" formatCode="0.00E+00">
                  <c:v>3.38229E-3</c:v>
                </c:pt>
                <c:pt idx="104128" formatCode="0.00E+00">
                  <c:v>3.5392499999999999E-3</c:v>
                </c:pt>
                <c:pt idx="104129" formatCode="0.00E+00">
                  <c:v>3.6943000000000002E-3</c:v>
                </c:pt>
                <c:pt idx="104130" formatCode="0.00E+00">
                  <c:v>3.8473700000000001E-3</c:v>
                </c:pt>
                <c:pt idx="104131" formatCode="0.00E+00">
                  <c:v>3.9983900000000001E-3</c:v>
                </c:pt>
                <c:pt idx="104132" formatCode="0.00E+00">
                  <c:v>4.1472899999999997E-3</c:v>
                </c:pt>
                <c:pt idx="104133" formatCode="0.00E+00">
                  <c:v>4.29401E-3</c:v>
                </c:pt>
                <c:pt idx="104134" formatCode="0.00E+00">
                  <c:v>4.4384699999999999E-3</c:v>
                </c:pt>
                <c:pt idx="104135" formatCode="0.00E+00">
                  <c:v>4.5806099999999997E-3</c:v>
                </c:pt>
                <c:pt idx="104136" formatCode="0.00E+00">
                  <c:v>4.7203599999999998E-3</c:v>
                </c:pt>
                <c:pt idx="104137" formatCode="0.00E+00">
                  <c:v>4.8576499999999998E-3</c:v>
                </c:pt>
                <c:pt idx="104138" formatCode="0.00E+00">
                  <c:v>4.9924000000000001E-3</c:v>
                </c:pt>
                <c:pt idx="104139" formatCode="0.00E+00">
                  <c:v>5.1245600000000002E-3</c:v>
                </c:pt>
                <c:pt idx="104140" formatCode="0.00E+00">
                  <c:v>5.2540599999999996E-3</c:v>
                </c:pt>
                <c:pt idx="104141" formatCode="0.00E+00">
                  <c:v>5.3808199999999997E-3</c:v>
                </c:pt>
                <c:pt idx="104142" formatCode="0.00E+00">
                  <c:v>5.5047899999999999E-3</c:v>
                </c:pt>
                <c:pt idx="104143" formatCode="0.00E+00">
                  <c:v>5.6258799999999998E-3</c:v>
                </c:pt>
                <c:pt idx="104144" formatCode="0.00E+00">
                  <c:v>5.7440399999999997E-3</c:v>
                </c:pt>
                <c:pt idx="104145" formatCode="0.00E+00">
                  <c:v>5.8592000000000002E-3</c:v>
                </c:pt>
                <c:pt idx="104146" formatCode="0.00E+00">
                  <c:v>5.9712899999999998E-3</c:v>
                </c:pt>
                <c:pt idx="104147" formatCode="0.00E+00">
                  <c:v>6.0802399999999998E-3</c:v>
                </c:pt>
                <c:pt idx="104148" formatCode="0.00E+00">
                  <c:v>6.1859899999999997E-3</c:v>
                </c:pt>
                <c:pt idx="104149" formatCode="0.00E+00">
                  <c:v>6.28847E-3</c:v>
                </c:pt>
                <c:pt idx="104150" formatCode="0.00E+00">
                  <c:v>6.3876100000000002E-3</c:v>
                </c:pt>
                <c:pt idx="104151" formatCode="0.00E+00">
                  <c:v>6.4833499999999997E-3</c:v>
                </c:pt>
                <c:pt idx="104152" formatCode="0.00E+00">
                  <c:v>6.5756299999999998E-3</c:v>
                </c:pt>
                <c:pt idx="104153" formatCode="0.00E+00">
                  <c:v>6.6643700000000002E-3</c:v>
                </c:pt>
                <c:pt idx="104154" formatCode="0.00E+00">
                  <c:v>6.7495200000000002E-3</c:v>
                </c:pt>
                <c:pt idx="104155" formatCode="0.00E+00">
                  <c:v>6.8310000000000003E-3</c:v>
                </c:pt>
                <c:pt idx="104156" formatCode="0.00E+00">
                  <c:v>6.9087599999999999E-3</c:v>
                </c:pt>
                <c:pt idx="104157" formatCode="0.00E+00">
                  <c:v>6.9827300000000004E-3</c:v>
                </c:pt>
                <c:pt idx="104158" formatCode="0.00E+00">
                  <c:v>7.0528600000000002E-3</c:v>
                </c:pt>
                <c:pt idx="104159" formatCode="0.00E+00">
                  <c:v>7.1190699999999999E-3</c:v>
                </c:pt>
                <c:pt idx="104160" formatCode="0.00E+00">
                  <c:v>7.1812999999999998E-3</c:v>
                </c:pt>
                <c:pt idx="104161" formatCode="0.00E+00">
                  <c:v>7.2395100000000002E-3</c:v>
                </c:pt>
                <c:pt idx="104162" formatCode="0.00E+00">
                  <c:v>7.2936199999999998E-3</c:v>
                </c:pt>
                <c:pt idx="104163" formatCode="0.00E+00">
                  <c:v>7.3435699999999998E-3</c:v>
                </c:pt>
                <c:pt idx="104164" formatCode="0.00E+00">
                  <c:v>7.3893199999999996E-3</c:v>
                </c:pt>
                <c:pt idx="104165" formatCode="0.00E+00">
                  <c:v>7.4308100000000004E-3</c:v>
                </c:pt>
                <c:pt idx="104166" formatCode="0.00E+00">
                  <c:v>7.4679799999999999E-3</c:v>
                </c:pt>
                <c:pt idx="104167" formatCode="0.00E+00">
                  <c:v>7.5007700000000004E-3</c:v>
                </c:pt>
                <c:pt idx="104168" formatCode="0.00E+00">
                  <c:v>7.5291400000000001E-3</c:v>
                </c:pt>
                <c:pt idx="104169" formatCode="0.00E+00">
                  <c:v>7.5530299999999996E-3</c:v>
                </c:pt>
                <c:pt idx="104170" formatCode="0.00E+00">
                  <c:v>7.5724E-3</c:v>
                </c:pt>
                <c:pt idx="104171" formatCode="0.00E+00">
                  <c:v>7.5871899999999997E-3</c:v>
                </c:pt>
                <c:pt idx="104172" formatCode="0.00E+00">
                  <c:v>7.59737E-3</c:v>
                </c:pt>
                <c:pt idx="104173" formatCode="0.00E+00">
                  <c:v>7.6028800000000002E-3</c:v>
                </c:pt>
                <c:pt idx="104174" formatCode="0.00E+00">
                  <c:v>7.6036899999999998E-3</c:v>
                </c:pt>
                <c:pt idx="104175" formatCode="0.00E+00">
                  <c:v>7.5997499999999997E-3</c:v>
                </c:pt>
                <c:pt idx="104176" formatCode="0.00E+00">
                  <c:v>7.5910400000000003E-3</c:v>
                </c:pt>
                <c:pt idx="104177" formatCode="0.00E+00">
                  <c:v>7.5775E-3</c:v>
                </c:pt>
                <c:pt idx="104178" formatCode="0.00E+00">
                  <c:v>7.55911E-3</c:v>
                </c:pt>
                <c:pt idx="104179" formatCode="0.00E+00">
                  <c:v>7.5358400000000002E-3</c:v>
                </c:pt>
                <c:pt idx="104180" formatCode="0.00E+00">
                  <c:v>7.5076500000000003E-3</c:v>
                </c:pt>
                <c:pt idx="104181" formatCode="0.00E+00">
                  <c:v>7.4745300000000001E-3</c:v>
                </c:pt>
                <c:pt idx="104182" formatCode="0.00E+00">
                  <c:v>7.4364599999999998E-3</c:v>
                </c:pt>
                <c:pt idx="104183" formatCode="0.00E+00">
                  <c:v>7.3933999999999996E-3</c:v>
                </c:pt>
                <c:pt idx="104184" formatCode="0.00E+00">
                  <c:v>7.3453399999999997E-3</c:v>
                </c:pt>
                <c:pt idx="104185" formatCode="0.00E+00">
                  <c:v>7.29227E-3</c:v>
                </c:pt>
                <c:pt idx="104186" formatCode="0.00E+00">
                  <c:v>7.2341799999999998E-3</c:v>
                </c:pt>
                <c:pt idx="104187" formatCode="0.00E+00">
                  <c:v>7.1710599999999999E-3</c:v>
                </c:pt>
                <c:pt idx="104188" formatCode="0.00E+00">
                  <c:v>7.1029099999999996E-3</c:v>
                </c:pt>
                <c:pt idx="104189" formatCode="0.00E+00">
                  <c:v>7.0297199999999997E-3</c:v>
                </c:pt>
                <c:pt idx="104190" formatCode="0.00E+00">
                  <c:v>6.9514900000000003E-3</c:v>
                </c:pt>
                <c:pt idx="104191" formatCode="0.00E+00">
                  <c:v>6.8682400000000003E-3</c:v>
                </c:pt>
                <c:pt idx="104192" formatCode="0.00E+00">
                  <c:v>6.7799599999999998E-3</c:v>
                </c:pt>
                <c:pt idx="104193" formatCode="0.00E+00">
                  <c:v>6.6866900000000003E-3</c:v>
                </c:pt>
                <c:pt idx="104194" formatCode="0.00E+00">
                  <c:v>6.5884200000000002E-3</c:v>
                </c:pt>
                <c:pt idx="104195" formatCode="0.00E+00">
                  <c:v>6.4851900000000001E-3</c:v>
                </c:pt>
                <c:pt idx="104196" formatCode="0.00E+00">
                  <c:v>6.3770199999999997E-3</c:v>
                </c:pt>
                <c:pt idx="104197" formatCode="0.00E+00">
                  <c:v>6.26393E-3</c:v>
                </c:pt>
                <c:pt idx="104198" formatCode="0.00E+00">
                  <c:v>6.1459599999999998E-3</c:v>
                </c:pt>
                <c:pt idx="104199" formatCode="0.00E+00">
                  <c:v>6.0231499999999997E-3</c:v>
                </c:pt>
                <c:pt idx="104200" formatCode="0.00E+00">
                  <c:v>5.8955400000000003E-3</c:v>
                </c:pt>
                <c:pt idx="104201" formatCode="0.00E+00">
                  <c:v>5.7631699999999998E-3</c:v>
                </c:pt>
                <c:pt idx="104202" formatCode="0.00E+00">
                  <c:v>5.6260900000000003E-3</c:v>
                </c:pt>
                <c:pt idx="104203" formatCode="0.00E+00">
                  <c:v>5.4843699999999997E-3</c:v>
                </c:pt>
                <c:pt idx="104204" formatCode="0.00E+00">
                  <c:v>5.3380500000000004E-3</c:v>
                </c:pt>
                <c:pt idx="104205" formatCode="0.00E+00">
                  <c:v>5.1872100000000003E-3</c:v>
                </c:pt>
                <c:pt idx="104206" formatCode="0.00E+00">
                  <c:v>5.0318999999999997E-3</c:v>
                </c:pt>
                <c:pt idx="104207" formatCode="0.00E+00">
                  <c:v>4.8722000000000001E-3</c:v>
                </c:pt>
                <c:pt idx="104208" formatCode="0.00E+00">
                  <c:v>4.7082000000000001E-3</c:v>
                </c:pt>
                <c:pt idx="104209" formatCode="0.00E+00">
                  <c:v>4.53996E-3</c:v>
                </c:pt>
                <c:pt idx="104210" formatCode="0.00E+00">
                  <c:v>4.3675700000000003E-3</c:v>
                </c:pt>
                <c:pt idx="104211" formatCode="0.00E+00">
                  <c:v>4.1911300000000004E-3</c:v>
                </c:pt>
                <c:pt idx="104212" formatCode="0.00E+00">
                  <c:v>4.0107299999999997E-3</c:v>
                </c:pt>
                <c:pt idx="104213" formatCode="0.00E+00">
                  <c:v>3.8264699999999998E-3</c:v>
                </c:pt>
                <c:pt idx="104214" formatCode="0.00E+00">
                  <c:v>3.6384500000000001E-3</c:v>
                </c:pt>
                <c:pt idx="104215" formatCode="0.00E+00">
                  <c:v>3.44678E-3</c:v>
                </c:pt>
                <c:pt idx="104216" formatCode="0.00E+00">
                  <c:v>3.25158E-3</c:v>
                </c:pt>
                <c:pt idx="104217" formatCode="0.00E+00">
                  <c:v>3.05296E-3</c:v>
                </c:pt>
                <c:pt idx="104218" formatCode="0.00E+00">
                  <c:v>2.85104E-3</c:v>
                </c:pt>
                <c:pt idx="104219" formatCode="0.00E+00">
                  <c:v>2.6459399999999998E-3</c:v>
                </c:pt>
                <c:pt idx="104220" formatCode="0.00E+00">
                  <c:v>2.4378099999999999E-3</c:v>
                </c:pt>
                <c:pt idx="104221" formatCode="0.00E+00">
                  <c:v>2.2267599999999999E-3</c:v>
                </c:pt>
                <c:pt idx="104222" formatCode="0.00E+00">
                  <c:v>2.0129499999999999E-3</c:v>
                </c:pt>
                <c:pt idx="104223" formatCode="0.00E+00">
                  <c:v>1.7965100000000001E-3</c:v>
                </c:pt>
                <c:pt idx="104224" formatCode="0.00E+00">
                  <c:v>1.57759E-3</c:v>
                </c:pt>
                <c:pt idx="104225" formatCode="0.00E+00">
                  <c:v>1.35633E-3</c:v>
                </c:pt>
                <c:pt idx="104226" formatCode="0.00E+00">
                  <c:v>1.1329000000000001E-3</c:v>
                </c:pt>
                <c:pt idx="104227" formatCode="0.00E+00">
                  <c:v>9.07452E-4</c:v>
                </c:pt>
                <c:pt idx="104228" formatCode="0.00E+00">
                  <c:v>6.8014099999999999E-4</c:v>
                </c:pt>
                <c:pt idx="104229" formatCode="0.00E+00">
                  <c:v>4.51137E-4</c:v>
                </c:pt>
                <c:pt idx="104230" formatCode="0.00E+00">
                  <c:v>2.2060600000000001E-4</c:v>
                </c:pt>
                <c:pt idx="104231" formatCode="0.00E+00">
                  <c:v>-1.12812E-5</c:v>
                </c:pt>
                <c:pt idx="104232" formatCode="0.00E+00">
                  <c:v>-2.4435E-4</c:v>
                </c:pt>
                <c:pt idx="104233" formatCode="0.00E+00">
                  <c:v>-4.7842300000000001E-4</c:v>
                </c:pt>
                <c:pt idx="104234" formatCode="0.00E+00">
                  <c:v>-7.1332000000000003E-4</c:v>
                </c:pt>
                <c:pt idx="104235" formatCode="0.00E+00">
                  <c:v>-9.4886000000000005E-4</c:v>
                </c:pt>
                <c:pt idx="104236" formatCode="0.00E+00">
                  <c:v>-1.18486E-3</c:v>
                </c:pt>
                <c:pt idx="104237" formatCode="0.00E+00">
                  <c:v>-1.42113E-3</c:v>
                </c:pt>
                <c:pt idx="104238" formatCode="0.00E+00">
                  <c:v>-1.6574700000000001E-3</c:v>
                </c:pt>
                <c:pt idx="104239" formatCode="0.00E+00">
                  <c:v>-1.8937100000000001E-3</c:v>
                </c:pt>
                <c:pt idx="104240" formatCode="0.00E+00">
                  <c:v>-2.1296499999999999E-3</c:v>
                </c:pt>
                <c:pt idx="104241" formatCode="0.00E+00">
                  <c:v>-2.3650899999999998E-3</c:v>
                </c:pt>
                <c:pt idx="104242" formatCode="0.00E+00">
                  <c:v>-2.59983E-3</c:v>
                </c:pt>
                <c:pt idx="104243" formatCode="0.00E+00">
                  <c:v>-2.8336799999999999E-3</c:v>
                </c:pt>
                <c:pt idx="104244" formatCode="0.00E+00">
                  <c:v>-3.0664400000000001E-3</c:v>
                </c:pt>
                <c:pt idx="104245" formatCode="0.00E+00">
                  <c:v>-3.2979099999999998E-3</c:v>
                </c:pt>
                <c:pt idx="104246" formatCode="0.00E+00">
                  <c:v>-3.5278900000000001E-3</c:v>
                </c:pt>
                <c:pt idx="104247" formatCode="0.00E+00">
                  <c:v>-3.75618E-3</c:v>
                </c:pt>
                <c:pt idx="104248" formatCode="0.00E+00">
                  <c:v>-3.9825800000000003E-3</c:v>
                </c:pt>
                <c:pt idx="104249" formatCode="0.00E+00">
                  <c:v>-4.2068899999999996E-3</c:v>
                </c:pt>
                <c:pt idx="104250" formatCode="0.00E+00">
                  <c:v>-4.4289100000000003E-3</c:v>
                </c:pt>
                <c:pt idx="104251" formatCode="0.00E+00">
                  <c:v>-4.6484300000000003E-3</c:v>
                </c:pt>
                <c:pt idx="104252" formatCode="0.00E+00">
                  <c:v>-4.8652599999999997E-3</c:v>
                </c:pt>
                <c:pt idx="104253" formatCode="0.00E+00">
                  <c:v>-5.0791999999999999E-3</c:v>
                </c:pt>
                <c:pt idx="104254" formatCode="0.00E+00">
                  <c:v>-5.2900500000000001E-3</c:v>
                </c:pt>
                <c:pt idx="104255" formatCode="0.00E+00">
                  <c:v>-5.4976199999999999E-3</c:v>
                </c:pt>
                <c:pt idx="104256" formatCode="0.00E+00">
                  <c:v>-5.7017099999999996E-3</c:v>
                </c:pt>
                <c:pt idx="104257" formatCode="0.00E+00">
                  <c:v>-5.9021200000000003E-3</c:v>
                </c:pt>
                <c:pt idx="104258" formatCode="0.00E+00">
                  <c:v>-6.0986699999999996E-3</c:v>
                </c:pt>
                <c:pt idx="104259" formatCode="0.00E+00">
                  <c:v>-6.2911599999999996E-3</c:v>
                </c:pt>
                <c:pt idx="104260" formatCode="0.00E+00">
                  <c:v>-6.4794099999999997E-3</c:v>
                </c:pt>
                <c:pt idx="104261" formatCode="0.00E+00">
                  <c:v>-6.66324E-3</c:v>
                </c:pt>
                <c:pt idx="104262" formatCode="0.00E+00">
                  <c:v>-6.8424599999999999E-3</c:v>
                </c:pt>
                <c:pt idx="104263" formatCode="0.00E+00">
                  <c:v>-7.0168899999999996E-3</c:v>
                </c:pt>
                <c:pt idx="104264" formatCode="0.00E+00">
                  <c:v>-7.1863600000000001E-3</c:v>
                </c:pt>
                <c:pt idx="104265" formatCode="0.00E+00">
                  <c:v>-7.3506999999999999E-3</c:v>
                </c:pt>
                <c:pt idx="104266" formatCode="0.00E+00">
                  <c:v>-7.50974E-3</c:v>
                </c:pt>
                <c:pt idx="104267" formatCode="0.00E+00">
                  <c:v>-7.6633099999999996E-3</c:v>
                </c:pt>
                <c:pt idx="104268" formatCode="0.00E+00">
                  <c:v>-7.8112499999999996E-3</c:v>
                </c:pt>
                <c:pt idx="104269" formatCode="0.00E+00">
                  <c:v>-7.9534099999999993E-3</c:v>
                </c:pt>
                <c:pt idx="104270" formatCode="0.00E+00">
                  <c:v>-8.0896400000000004E-3</c:v>
                </c:pt>
                <c:pt idx="104271" formatCode="0.00E+00">
                  <c:v>-8.2197799999999994E-3</c:v>
                </c:pt>
                <c:pt idx="104272" formatCode="0.00E+00">
                  <c:v>-8.3437000000000008E-3</c:v>
                </c:pt>
                <c:pt idx="104273" formatCode="0.00E+00">
                  <c:v>-8.46126E-3</c:v>
                </c:pt>
                <c:pt idx="104274" formatCode="0.00E+00">
                  <c:v>-8.5723299999999995E-3</c:v>
                </c:pt>
                <c:pt idx="104275" formatCode="0.00E+00">
                  <c:v>-8.6767800000000003E-3</c:v>
                </c:pt>
                <c:pt idx="104276" formatCode="0.00E+00">
                  <c:v>-8.7744899999999994E-3</c:v>
                </c:pt>
                <c:pt idx="104277" formatCode="0.00E+00">
                  <c:v>-8.8653399999999993E-3</c:v>
                </c:pt>
                <c:pt idx="104278" formatCode="0.00E+00">
                  <c:v>-8.9492300000000007E-3</c:v>
                </c:pt>
                <c:pt idx="104279" formatCode="0.00E+00">
                  <c:v>-9.0260500000000007E-3</c:v>
                </c:pt>
                <c:pt idx="104280" formatCode="0.00E+00">
                  <c:v>-9.0957E-3</c:v>
                </c:pt>
                <c:pt idx="104281" formatCode="0.00E+00">
                  <c:v>-9.1581000000000006E-3</c:v>
                </c:pt>
                <c:pt idx="104282" formatCode="0.00E+00">
                  <c:v>-9.2131599999999998E-3</c:v>
                </c:pt>
                <c:pt idx="104283" formatCode="0.00E+00">
                  <c:v>-9.2607999999999996E-3</c:v>
                </c:pt>
                <c:pt idx="104284" formatCode="0.00E+00">
                  <c:v>-9.3009500000000005E-3</c:v>
                </c:pt>
                <c:pt idx="104285" formatCode="0.00E+00">
                  <c:v>-9.3335499999999995E-3</c:v>
                </c:pt>
                <c:pt idx="104286" formatCode="0.00E+00">
                  <c:v>-9.3585400000000003E-3</c:v>
                </c:pt>
                <c:pt idx="104287" formatCode="0.00E+00">
                  <c:v>-9.3758599999999997E-3</c:v>
                </c:pt>
                <c:pt idx="104288" formatCode="0.00E+00">
                  <c:v>-9.3854799999999999E-3</c:v>
                </c:pt>
                <c:pt idx="104289" formatCode="0.00E+00">
                  <c:v>-9.3873700000000008E-3</c:v>
                </c:pt>
                <c:pt idx="104290" formatCode="0.00E+00">
                  <c:v>-9.3814799999999993E-3</c:v>
                </c:pt>
                <c:pt idx="104291" formatCode="0.00E+00">
                  <c:v>-9.3678100000000007E-3</c:v>
                </c:pt>
                <c:pt idx="104292" formatCode="0.00E+00">
                  <c:v>-9.3463299999999999E-3</c:v>
                </c:pt>
                <c:pt idx="104293" formatCode="0.00E+00">
                  <c:v>-9.3170500000000003E-3</c:v>
                </c:pt>
                <c:pt idx="104294" formatCode="0.00E+00">
                  <c:v>-9.2799500000000004E-3</c:v>
                </c:pt>
                <c:pt idx="104295" formatCode="0.00E+00">
                  <c:v>-9.2350599999999998E-3</c:v>
                </c:pt>
                <c:pt idx="104296" formatCode="0.00E+00">
                  <c:v>-9.1823800000000004E-3</c:v>
                </c:pt>
                <c:pt idx="104297" formatCode="0.00E+00">
                  <c:v>-9.1219500000000002E-3</c:v>
                </c:pt>
                <c:pt idx="104298" formatCode="0.00E+00">
                  <c:v>-9.0537800000000009E-3</c:v>
                </c:pt>
                <c:pt idx="104299" formatCode="0.00E+00">
                  <c:v>-8.9779300000000003E-3</c:v>
                </c:pt>
                <c:pt idx="104300" formatCode="0.00E+00">
                  <c:v>-8.89444E-3</c:v>
                </c:pt>
                <c:pt idx="104301" formatCode="0.00E+00">
                  <c:v>-8.8033599999999997E-3</c:v>
                </c:pt>
                <c:pt idx="104302" formatCode="0.00E+00">
                  <c:v>-8.7047500000000007E-3</c:v>
                </c:pt>
                <c:pt idx="104303" formatCode="0.00E+00">
                  <c:v>-8.5986900000000008E-3</c:v>
                </c:pt>
                <c:pt idx="104304" formatCode="0.00E+00">
                  <c:v>-8.4852399999999998E-3</c:v>
                </c:pt>
                <c:pt idx="104305" formatCode="0.00E+00">
                  <c:v>-8.3645000000000004E-3</c:v>
                </c:pt>
                <c:pt idx="104306" formatCode="0.00E+00">
                  <c:v>-8.2365600000000004E-3</c:v>
                </c:pt>
                <c:pt idx="104307" formatCode="0.00E+00">
                  <c:v>-8.1015099999999993E-3</c:v>
                </c:pt>
                <c:pt idx="104308" formatCode="0.00E+00">
                  <c:v>-7.9594599999999998E-3</c:v>
                </c:pt>
                <c:pt idx="104309" formatCode="0.00E+00">
                  <c:v>-7.8105199999999996E-3</c:v>
                </c:pt>
                <c:pt idx="104310" formatCode="0.00E+00">
                  <c:v>-7.6548099999999997E-3</c:v>
                </c:pt>
                <c:pt idx="104311" formatCode="0.00E+00">
                  <c:v>-7.4924600000000003E-3</c:v>
                </c:pt>
                <c:pt idx="104312" formatCode="0.00E+00">
                  <c:v>-7.3236100000000004E-3</c:v>
                </c:pt>
                <c:pt idx="104313" formatCode="0.00E+00">
                  <c:v>-7.1483800000000002E-3</c:v>
                </c:pt>
                <c:pt idx="104314" formatCode="0.00E+00">
                  <c:v>-6.9669399999999996E-3</c:v>
                </c:pt>
                <c:pt idx="104315" formatCode="0.00E+00">
                  <c:v>-6.7794200000000004E-3</c:v>
                </c:pt>
                <c:pt idx="104316" formatCode="0.00E+00">
                  <c:v>-6.5859899999999999E-3</c:v>
                </c:pt>
                <c:pt idx="104317" formatCode="0.00E+00">
                  <c:v>-6.3868199999999997E-3</c:v>
                </c:pt>
                <c:pt idx="104318" formatCode="0.00E+00">
                  <c:v>-6.1820800000000004E-3</c:v>
                </c:pt>
                <c:pt idx="104319" formatCode="0.00E+00">
                  <c:v>-5.9719300000000003E-3</c:v>
                </c:pt>
                <c:pt idx="104320" formatCode="0.00E+00">
                  <c:v>-5.7565699999999999E-3</c:v>
                </c:pt>
                <c:pt idx="104321" formatCode="0.00E+00">
                  <c:v>-5.5361799999999999E-3</c:v>
                </c:pt>
                <c:pt idx="104322" formatCode="0.00E+00">
                  <c:v>-5.31096E-3</c:v>
                </c:pt>
                <c:pt idx="104323" formatCode="0.00E+00">
                  <c:v>-5.0810899999999999E-3</c:v>
                </c:pt>
                <c:pt idx="104324" formatCode="0.00E+00">
                  <c:v>-4.8467900000000001E-3</c:v>
                </c:pt>
                <c:pt idx="104325" formatCode="0.00E+00">
                  <c:v>-4.6082600000000003E-3</c:v>
                </c:pt>
                <c:pt idx="104326" formatCode="0.00E+00">
                  <c:v>-4.3657100000000001E-3</c:v>
                </c:pt>
                <c:pt idx="104327" formatCode="0.00E+00">
                  <c:v>-4.1193499999999999E-3</c:v>
                </c:pt>
                <c:pt idx="104328" formatCode="0.00E+00">
                  <c:v>-3.8694100000000002E-3</c:v>
                </c:pt>
                <c:pt idx="104329" formatCode="0.00E+00">
                  <c:v>-3.6161100000000001E-3</c:v>
                </c:pt>
                <c:pt idx="104330" formatCode="0.00E+00">
                  <c:v>-3.35966E-3</c:v>
                </c:pt>
                <c:pt idx="104331" formatCode="0.00E+00">
                  <c:v>-3.1003099999999998E-3</c:v>
                </c:pt>
                <c:pt idx="104332" formatCode="0.00E+00">
                  <c:v>-2.8382899999999998E-3</c:v>
                </c:pt>
                <c:pt idx="104333" formatCode="0.00E+00">
                  <c:v>-2.5738200000000001E-3</c:v>
                </c:pt>
                <c:pt idx="104334" formatCode="0.00E+00">
                  <c:v>-2.30715E-3</c:v>
                </c:pt>
                <c:pt idx="104335" formatCode="0.00E+00">
                  <c:v>-2.0385099999999999E-3</c:v>
                </c:pt>
                <c:pt idx="104336" formatCode="0.00E+00">
                  <c:v>-1.7681400000000001E-3</c:v>
                </c:pt>
                <c:pt idx="104337" formatCode="0.00E+00">
                  <c:v>-1.4963000000000001E-3</c:v>
                </c:pt>
                <c:pt idx="104338" formatCode="0.00E+00">
                  <c:v>-1.2232199999999999E-3</c:v>
                </c:pt>
                <c:pt idx="104339" formatCode="0.00E+00">
                  <c:v>-9.4914100000000003E-4</c:v>
                </c:pt>
                <c:pt idx="104340" formatCode="0.00E+00">
                  <c:v>-6.7431999999999995E-4</c:v>
                </c:pt>
                <c:pt idx="104341" formatCode="0.00E+00">
                  <c:v>-3.9899899999999998E-4</c:v>
                </c:pt>
                <c:pt idx="104342" formatCode="0.00E+00">
                  <c:v>-1.2342599999999999E-4</c:v>
                </c:pt>
                <c:pt idx="104343" formatCode="0.00E+00">
                  <c:v>1.5215199999999999E-4</c:v>
                </c:pt>
                <c:pt idx="104344" formatCode="0.00E+00">
                  <c:v>4.2748800000000001E-4</c:v>
                </c:pt>
                <c:pt idx="104345" formatCode="0.00E+00">
                  <c:v>7.02335E-4</c:v>
                </c:pt>
                <c:pt idx="104346" formatCode="0.00E+00">
                  <c:v>9.7644799999999999E-4</c:v>
                </c:pt>
                <c:pt idx="104347" formatCode="0.00E+00">
                  <c:v>1.2495799999999999E-3</c:v>
                </c:pt>
                <c:pt idx="104348" formatCode="0.00E+00">
                  <c:v>1.5214899999999999E-3</c:v>
                </c:pt>
                <c:pt idx="104349" formatCode="0.00E+00">
                  <c:v>1.7919399999999999E-3</c:v>
                </c:pt>
                <c:pt idx="104350" formatCode="0.00E+00">
                  <c:v>2.0606800000000001E-3</c:v>
                </c:pt>
                <c:pt idx="104351" formatCode="0.00E+00">
                  <c:v>2.3274699999999999E-3</c:v>
                </c:pt>
                <c:pt idx="104352" formatCode="0.00E+00">
                  <c:v>2.59209E-3</c:v>
                </c:pt>
                <c:pt idx="104353" formatCode="0.00E+00">
                  <c:v>2.8542799999999998E-3</c:v>
                </c:pt>
                <c:pt idx="104354" formatCode="0.00E+00">
                  <c:v>3.1138400000000001E-3</c:v>
                </c:pt>
                <c:pt idx="104355" formatCode="0.00E+00">
                  <c:v>3.3705200000000001E-3</c:v>
                </c:pt>
                <c:pt idx="104356" formatCode="0.00E+00">
                  <c:v>3.6240999999999999E-3</c:v>
                </c:pt>
                <c:pt idx="104357" formatCode="0.00E+00">
                  <c:v>3.8743599999999999E-3</c:v>
                </c:pt>
                <c:pt idx="104358" formatCode="0.00E+00">
                  <c:v>4.1210800000000001E-3</c:v>
                </c:pt>
                <c:pt idx="104359" formatCode="0.00E+00">
                  <c:v>4.3640399999999996E-3</c:v>
                </c:pt>
                <c:pt idx="104360" formatCode="0.00E+00">
                  <c:v>4.60305E-3</c:v>
                </c:pt>
                <c:pt idx="104361" formatCode="0.00E+00">
                  <c:v>4.8378800000000001E-3</c:v>
                </c:pt>
                <c:pt idx="104362" formatCode="0.00E+00">
                  <c:v>5.0683500000000001E-3</c:v>
                </c:pt>
                <c:pt idx="104363" formatCode="0.00E+00">
                  <c:v>5.2942500000000003E-3</c:v>
                </c:pt>
                <c:pt idx="104364" formatCode="0.00E+00">
                  <c:v>5.5153900000000002E-3</c:v>
                </c:pt>
                <c:pt idx="104365" formatCode="0.00E+00">
                  <c:v>5.73158E-3</c:v>
                </c:pt>
                <c:pt idx="104366" formatCode="0.00E+00">
                  <c:v>5.9426499999999998E-3</c:v>
                </c:pt>
                <c:pt idx="104367" formatCode="0.00E+00">
                  <c:v>6.1484199999999999E-3</c:v>
                </c:pt>
                <c:pt idx="104368" formatCode="0.00E+00">
                  <c:v>6.3487200000000004E-3</c:v>
                </c:pt>
                <c:pt idx="104369" formatCode="0.00E+00">
                  <c:v>6.5433699999999997E-3</c:v>
                </c:pt>
                <c:pt idx="104370" formatCode="0.00E+00">
                  <c:v>6.7322299999999996E-3</c:v>
                </c:pt>
                <c:pt idx="104371" formatCode="0.00E+00">
                  <c:v>6.9151400000000002E-3</c:v>
                </c:pt>
                <c:pt idx="104372" formatCode="0.00E+00">
                  <c:v>7.0919599999999996E-3</c:v>
                </c:pt>
                <c:pt idx="104373" formatCode="0.00E+00">
                  <c:v>7.2625399999999996E-3</c:v>
                </c:pt>
                <c:pt idx="104374" formatCode="0.00E+00">
                  <c:v>7.4267500000000002E-3</c:v>
                </c:pt>
                <c:pt idx="104375" formatCode="0.00E+00">
                  <c:v>7.5844700000000003E-3</c:v>
                </c:pt>
                <c:pt idx="104376" formatCode="0.00E+00">
                  <c:v>7.7355699999999998E-3</c:v>
                </c:pt>
                <c:pt idx="104377" formatCode="0.00E+00">
                  <c:v>7.8799300000000003E-3</c:v>
                </c:pt>
                <c:pt idx="104378" formatCode="0.00E+00">
                  <c:v>8.0174600000000006E-3</c:v>
                </c:pt>
                <c:pt idx="104379" formatCode="0.00E+00">
                  <c:v>8.1480500000000004E-3</c:v>
                </c:pt>
                <c:pt idx="104380" formatCode="0.00E+00">
                  <c:v>8.2716100000000004E-3</c:v>
                </c:pt>
                <c:pt idx="104381" formatCode="0.00E+00">
                  <c:v>8.3880399999999994E-3</c:v>
                </c:pt>
                <c:pt idx="104382" formatCode="0.00E+00">
                  <c:v>8.4972899999999994E-3</c:v>
                </c:pt>
                <c:pt idx="104383" formatCode="0.00E+00">
                  <c:v>8.5992599999999992E-3</c:v>
                </c:pt>
                <c:pt idx="104384" formatCode="0.00E+00">
                  <c:v>8.6938999999999992E-3</c:v>
                </c:pt>
                <c:pt idx="104385" formatCode="0.00E+00">
                  <c:v>8.7811499999999997E-3</c:v>
                </c:pt>
                <c:pt idx="104386" formatCode="0.00E+00">
                  <c:v>8.8609499999999994E-3</c:v>
                </c:pt>
                <c:pt idx="104387" formatCode="0.00E+00">
                  <c:v>8.93328E-3</c:v>
                </c:pt>
                <c:pt idx="104388" formatCode="0.00E+00">
                  <c:v>8.9980800000000003E-3</c:v>
                </c:pt>
                <c:pt idx="104389" formatCode="0.00E+00">
                  <c:v>9.0553300000000003E-3</c:v>
                </c:pt>
                <c:pt idx="104390" formatCode="0.00E+00">
                  <c:v>9.1050100000000002E-3</c:v>
                </c:pt>
                <c:pt idx="104391" formatCode="0.00E+00">
                  <c:v>9.14711E-3</c:v>
                </c:pt>
                <c:pt idx="104392" formatCode="0.00E+00">
                  <c:v>9.1816099999999998E-3</c:v>
                </c:pt>
                <c:pt idx="104393" formatCode="0.00E+00">
                  <c:v>9.2085299999999995E-3</c:v>
                </c:pt>
                <c:pt idx="104394" formatCode="0.00E+00">
                  <c:v>9.2278599999999992E-3</c:v>
                </c:pt>
                <c:pt idx="104395" formatCode="0.00E+00">
                  <c:v>9.2396100000000005E-3</c:v>
                </c:pt>
                <c:pt idx="104396" formatCode="0.00E+00">
                  <c:v>9.2438199999999998E-3</c:v>
                </c:pt>
                <c:pt idx="104397" formatCode="0.00E+00">
                  <c:v>9.2405100000000004E-3</c:v>
                </c:pt>
                <c:pt idx="104398" formatCode="0.00E+00">
                  <c:v>9.2297200000000003E-3</c:v>
                </c:pt>
                <c:pt idx="104399" formatCode="0.00E+00">
                  <c:v>9.2114799999999993E-3</c:v>
                </c:pt>
                <c:pt idx="104400" formatCode="0.00E+00">
                  <c:v>9.1858400000000007E-3</c:v>
                </c:pt>
                <c:pt idx="104401" formatCode="0.00E+00">
                  <c:v>9.1528600000000005E-3</c:v>
                </c:pt>
                <c:pt idx="104402" formatCode="0.00E+00">
                  <c:v>9.1126100000000002E-3</c:v>
                </c:pt>
                <c:pt idx="104403" formatCode="0.00E+00">
                  <c:v>9.0651399999999993E-3</c:v>
                </c:pt>
                <c:pt idx="104404" formatCode="0.00E+00">
                  <c:v>9.0105299999999992E-3</c:v>
                </c:pt>
                <c:pt idx="104405" formatCode="0.00E+00">
                  <c:v>8.9488699999999994E-3</c:v>
                </c:pt>
                <c:pt idx="104406" formatCode="0.00E+00">
                  <c:v>8.8802299999999994E-3</c:v>
                </c:pt>
                <c:pt idx="104407" formatCode="0.00E+00">
                  <c:v>8.8047200000000003E-3</c:v>
                </c:pt>
                <c:pt idx="104408" formatCode="0.00E+00">
                  <c:v>8.7224199999999998E-3</c:v>
                </c:pt>
                <c:pt idx="104409" formatCode="0.00E+00">
                  <c:v>8.6334399999999992E-3</c:v>
                </c:pt>
                <c:pt idx="104410" formatCode="0.00E+00">
                  <c:v>8.5378899999999994E-3</c:v>
                </c:pt>
                <c:pt idx="104411" formatCode="0.00E+00">
                  <c:v>8.4358899999999997E-3</c:v>
                </c:pt>
                <c:pt idx="104412" formatCode="0.00E+00">
                  <c:v>8.3275499999999995E-3</c:v>
                </c:pt>
                <c:pt idx="104413" formatCode="0.00E+00">
                  <c:v>8.2129899999999999E-3</c:v>
                </c:pt>
                <c:pt idx="104414" formatCode="0.00E+00">
                  <c:v>8.0923499999999999E-3</c:v>
                </c:pt>
                <c:pt idx="104415" formatCode="0.00E+00">
                  <c:v>7.9657500000000006E-3</c:v>
                </c:pt>
                <c:pt idx="104416" formatCode="0.00E+00">
                  <c:v>7.8333399999999994E-3</c:v>
                </c:pt>
                <c:pt idx="104417" formatCode="0.00E+00">
                  <c:v>7.6952599999999998E-3</c:v>
                </c:pt>
                <c:pt idx="104418" formatCode="0.00E+00">
                  <c:v>7.55165E-3</c:v>
                </c:pt>
                <c:pt idx="104419" formatCode="0.00E+00">
                  <c:v>7.4026600000000001E-3</c:v>
                </c:pt>
                <c:pt idx="104420" formatCode="0.00E+00">
                  <c:v>7.24845E-3</c:v>
                </c:pt>
                <c:pt idx="104421" formatCode="0.00E+00">
                  <c:v>7.0891699999999997E-3</c:v>
                </c:pt>
                <c:pt idx="104422" formatCode="0.00E+00">
                  <c:v>6.9249799999999999E-3</c:v>
                </c:pt>
                <c:pt idx="104423" formatCode="0.00E+00">
                  <c:v>6.7560500000000004E-3</c:v>
                </c:pt>
                <c:pt idx="104424" formatCode="0.00E+00">
                  <c:v>6.5825399999999996E-3</c:v>
                </c:pt>
                <c:pt idx="104425" formatCode="0.00E+00">
                  <c:v>6.4046199999999998E-3</c:v>
                </c:pt>
                <c:pt idx="104426" formatCode="0.00E+00">
                  <c:v>6.22246E-3</c:v>
                </c:pt>
                <c:pt idx="104427" formatCode="0.00E+00">
                  <c:v>6.03624E-3</c:v>
                </c:pt>
                <c:pt idx="104428" formatCode="0.00E+00">
                  <c:v>5.8461299999999997E-3</c:v>
                </c:pt>
                <c:pt idx="104429" formatCode="0.00E+00">
                  <c:v>5.6523199999999997E-3</c:v>
                </c:pt>
                <c:pt idx="104430" formatCode="0.00E+00">
                  <c:v>5.45497E-3</c:v>
                </c:pt>
                <c:pt idx="104431" formatCode="0.00E+00">
                  <c:v>5.2542700000000001E-3</c:v>
                </c:pt>
                <c:pt idx="104432" formatCode="0.00E+00">
                  <c:v>5.0504E-3</c:v>
                </c:pt>
                <c:pt idx="104433" formatCode="0.00E+00">
                  <c:v>4.8435500000000003E-3</c:v>
                </c:pt>
                <c:pt idx="104434" formatCode="0.00E+00">
                  <c:v>4.6338999999999998E-3</c:v>
                </c:pt>
                <c:pt idx="104435" formatCode="0.00E+00">
                  <c:v>4.4216400000000001E-3</c:v>
                </c:pt>
                <c:pt idx="104436" formatCode="0.00E+00">
                  <c:v>4.2069500000000001E-3</c:v>
                </c:pt>
                <c:pt idx="104437" formatCode="0.00E+00">
                  <c:v>3.9900200000000004E-3</c:v>
                </c:pt>
                <c:pt idx="104438" formatCode="0.00E+00">
                  <c:v>3.7710299999999999E-3</c:v>
                </c:pt>
                <c:pt idx="104439" formatCode="0.00E+00">
                  <c:v>3.55018E-3</c:v>
                </c:pt>
                <c:pt idx="104440" formatCode="0.00E+00">
                  <c:v>3.3276400000000002E-3</c:v>
                </c:pt>
                <c:pt idx="104441" formatCode="0.00E+00">
                  <c:v>3.1036100000000001E-3</c:v>
                </c:pt>
                <c:pt idx="104442" formatCode="0.00E+00">
                  <c:v>2.87827E-3</c:v>
                </c:pt>
                <c:pt idx="104443" formatCode="0.00E+00">
                  <c:v>2.6518000000000002E-3</c:v>
                </c:pt>
                <c:pt idx="104444" formatCode="0.00E+00">
                  <c:v>2.4243899999999998E-3</c:v>
                </c:pt>
                <c:pt idx="104445" formatCode="0.00E+00">
                  <c:v>2.19622E-3</c:v>
                </c:pt>
                <c:pt idx="104446" formatCode="0.00E+00">
                  <c:v>1.9674699999999998E-3</c:v>
                </c:pt>
                <c:pt idx="104447" formatCode="0.00E+00">
                  <c:v>1.73833E-3</c:v>
                </c:pt>
                <c:pt idx="104448" formatCode="0.00E+00">
                  <c:v>1.5089700000000001E-3</c:v>
                </c:pt>
                <c:pt idx="104449" formatCode="0.00E+00">
                  <c:v>1.27958E-3</c:v>
                </c:pt>
                <c:pt idx="104450" formatCode="0.00E+00">
                  <c:v>1.05031E-3</c:v>
                </c:pt>
                <c:pt idx="104451" formatCode="0.00E+00">
                  <c:v>8.2136299999999998E-4</c:v>
                </c:pt>
                <c:pt idx="104452" formatCode="0.00E+00">
                  <c:v>5.9289300000000004E-4</c:v>
                </c:pt>
                <c:pt idx="104453" formatCode="0.00E+00">
                  <c:v>3.6507400000000001E-4</c:v>
                </c:pt>
                <c:pt idx="104454" formatCode="0.00E+00">
                  <c:v>1.3807399999999999E-4</c:v>
                </c:pt>
                <c:pt idx="104455" formatCode="0.00E+00">
                  <c:v>-8.7942700000000001E-5</c:v>
                </c:pt>
                <c:pt idx="104456" formatCode="0.00E+00">
                  <c:v>-3.1281400000000002E-4</c:v>
                </c:pt>
                <c:pt idx="104457" formatCode="0.00E+00">
                  <c:v>-5.3638000000000004E-4</c:v>
                </c:pt>
                <c:pt idx="104458" formatCode="0.00E+00">
                  <c:v>-7.5848400000000002E-4</c:v>
                </c:pt>
                <c:pt idx="104459" formatCode="0.00E+00">
                  <c:v>-9.7897099999999992E-4</c:v>
                </c:pt>
                <c:pt idx="104460" formatCode="0.00E+00">
                  <c:v>-1.19769E-3</c:v>
                </c:pt>
                <c:pt idx="104461" formatCode="0.00E+00">
                  <c:v>-1.4145E-3</c:v>
                </c:pt>
                <c:pt idx="104462" formatCode="0.00E+00">
                  <c:v>-1.6292399999999999E-3</c:v>
                </c:pt>
                <c:pt idx="104463" formatCode="0.00E+00">
                  <c:v>-1.8417799999999999E-3</c:v>
                </c:pt>
                <c:pt idx="104464" formatCode="0.00E+00">
                  <c:v>-2.0519800000000001E-3</c:v>
                </c:pt>
                <c:pt idx="104465" formatCode="0.00E+00">
                  <c:v>-2.2597099999999998E-3</c:v>
                </c:pt>
                <c:pt idx="104466" formatCode="0.00E+00">
                  <c:v>-2.4648199999999999E-3</c:v>
                </c:pt>
                <c:pt idx="104467" formatCode="0.00E+00">
                  <c:v>-2.6672100000000002E-3</c:v>
                </c:pt>
                <c:pt idx="104468" formatCode="0.00E+00">
                  <c:v>-2.8667300000000001E-3</c:v>
                </c:pt>
                <c:pt idx="104469" formatCode="0.00E+00">
                  <c:v>-3.0632699999999999E-3</c:v>
                </c:pt>
                <c:pt idx="104470" formatCode="0.00E+00">
                  <c:v>-3.2567099999999999E-3</c:v>
                </c:pt>
                <c:pt idx="104471" formatCode="0.00E+00">
                  <c:v>-3.44693E-3</c:v>
                </c:pt>
                <c:pt idx="104472" formatCode="0.00E+00">
                  <c:v>-3.6338299999999998E-3</c:v>
                </c:pt>
                <c:pt idx="104473" formatCode="0.00E+00">
                  <c:v>-3.81731E-3</c:v>
                </c:pt>
                <c:pt idx="104474" formatCode="0.00E+00">
                  <c:v>-3.99724E-3</c:v>
                </c:pt>
                <c:pt idx="104475" formatCode="0.00E+00">
                  <c:v>-4.1735499999999998E-3</c:v>
                </c:pt>
                <c:pt idx="104476" formatCode="0.00E+00">
                  <c:v>-4.3461300000000001E-3</c:v>
                </c:pt>
                <c:pt idx="104477" formatCode="0.00E+00">
                  <c:v>-4.5148899999999997E-3</c:v>
                </c:pt>
                <c:pt idx="104478" formatCode="0.00E+00">
                  <c:v>-4.6797499999999999E-3</c:v>
                </c:pt>
                <c:pt idx="104479" formatCode="0.00E+00">
                  <c:v>-4.8406100000000004E-3</c:v>
                </c:pt>
                <c:pt idx="104480" formatCode="0.00E+00">
                  <c:v>-4.9974099999999999E-3</c:v>
                </c:pt>
                <c:pt idx="104481" formatCode="0.00E+00">
                  <c:v>-5.1500499999999998E-3</c:v>
                </c:pt>
                <c:pt idx="104482" formatCode="0.00E+00">
                  <c:v>-5.2984800000000004E-3</c:v>
                </c:pt>
                <c:pt idx="104483" formatCode="0.00E+00">
                  <c:v>-5.4426199999999996E-3</c:v>
                </c:pt>
                <c:pt idx="104484" formatCode="0.00E+00">
                  <c:v>-5.5824000000000004E-3</c:v>
                </c:pt>
                <c:pt idx="104485" formatCode="0.00E+00">
                  <c:v>-5.7177699999999996E-3</c:v>
                </c:pt>
                <c:pt idx="104486" formatCode="0.00E+00">
                  <c:v>-5.8486700000000003E-3</c:v>
                </c:pt>
                <c:pt idx="104487" formatCode="0.00E+00">
                  <c:v>-5.97504E-3</c:v>
                </c:pt>
                <c:pt idx="104488" formatCode="0.00E+00">
                  <c:v>-6.0968300000000001E-3</c:v>
                </c:pt>
                <c:pt idx="104489" formatCode="0.00E+00">
                  <c:v>-6.2139999999999999E-3</c:v>
                </c:pt>
                <c:pt idx="104490" formatCode="0.00E+00">
                  <c:v>-6.3264999999999997E-3</c:v>
                </c:pt>
                <c:pt idx="104491" formatCode="0.00E+00">
                  <c:v>-6.4342999999999996E-3</c:v>
                </c:pt>
                <c:pt idx="104492" formatCode="0.00E+00">
                  <c:v>-6.5373499999999999E-3</c:v>
                </c:pt>
                <c:pt idx="104493" formatCode="0.00E+00">
                  <c:v>-6.6356200000000001E-3</c:v>
                </c:pt>
                <c:pt idx="104494" formatCode="0.00E+00">
                  <c:v>-6.7290900000000001E-3</c:v>
                </c:pt>
                <c:pt idx="104495" formatCode="0.00E+00">
                  <c:v>-6.8177200000000002E-3</c:v>
                </c:pt>
                <c:pt idx="104496" formatCode="0.00E+00">
                  <c:v>-6.9014999999999996E-3</c:v>
                </c:pt>
                <c:pt idx="104497" formatCode="0.00E+00">
                  <c:v>-6.9804000000000003E-3</c:v>
                </c:pt>
                <c:pt idx="104498" formatCode="0.00E+00">
                  <c:v>-7.0544099999999997E-3</c:v>
                </c:pt>
                <c:pt idx="104499" formatCode="0.00E+00">
                  <c:v>-7.1235200000000004E-3</c:v>
                </c:pt>
                <c:pt idx="104500" formatCode="0.00E+00">
                  <c:v>-7.1877099999999999E-3</c:v>
                </c:pt>
                <c:pt idx="104501" formatCode="0.00E+00">
                  <c:v>-7.2469700000000001E-3</c:v>
                </c:pt>
                <c:pt idx="104502" formatCode="0.00E+00">
                  <c:v>-7.3013100000000001E-3</c:v>
                </c:pt>
                <c:pt idx="104503" formatCode="0.00E+00">
                  <c:v>-7.3507099999999999E-3</c:v>
                </c:pt>
                <c:pt idx="104504" formatCode="0.00E+00">
                  <c:v>-7.3951900000000003E-3</c:v>
                </c:pt>
                <c:pt idx="104505" formatCode="0.00E+00">
                  <c:v>-7.4347399999999996E-3</c:v>
                </c:pt>
                <c:pt idx="104506" formatCode="0.00E+00">
                  <c:v>-7.4693700000000003E-3</c:v>
                </c:pt>
                <c:pt idx="104507" formatCode="0.00E+00">
                  <c:v>-7.4990899999999999E-3</c:v>
                </c:pt>
                <c:pt idx="104508" formatCode="0.00E+00">
                  <c:v>-7.52391E-3</c:v>
                </c:pt>
                <c:pt idx="104509" formatCode="0.00E+00">
                  <c:v>-7.5438500000000004E-3</c:v>
                </c:pt>
                <c:pt idx="104510" formatCode="0.00E+00">
                  <c:v>-7.5589100000000003E-3</c:v>
                </c:pt>
                <c:pt idx="104511" formatCode="0.00E+00">
                  <c:v>-7.5691300000000003E-3</c:v>
                </c:pt>
                <c:pt idx="104512" formatCode="0.00E+00">
                  <c:v>-7.5745300000000003E-3</c:v>
                </c:pt>
                <c:pt idx="104513" formatCode="0.00E+00">
                  <c:v>-7.5751100000000004E-3</c:v>
                </c:pt>
                <c:pt idx="104514" formatCode="0.00E+00">
                  <c:v>-7.5709200000000001E-3</c:v>
                </c:pt>
                <c:pt idx="104515" formatCode="0.00E+00">
                  <c:v>-7.5619700000000003E-3</c:v>
                </c:pt>
                <c:pt idx="104516" formatCode="0.00E+00">
                  <c:v>-7.5483099999999999E-3</c:v>
                </c:pt>
                <c:pt idx="104517" formatCode="0.00E+00">
                  <c:v>-7.5299499999999997E-3</c:v>
                </c:pt>
                <c:pt idx="104518" formatCode="0.00E+00">
                  <c:v>-7.5069400000000001E-3</c:v>
                </c:pt>
                <c:pt idx="104519" formatCode="0.00E+00">
                  <c:v>-7.4793100000000003E-3</c:v>
                </c:pt>
                <c:pt idx="104520" formatCode="0.00E+00">
                  <c:v>-7.44709E-3</c:v>
                </c:pt>
                <c:pt idx="104521" formatCode="0.00E+00">
                  <c:v>-7.4103299999999997E-3</c:v>
                </c:pt>
                <c:pt idx="104522" formatCode="0.00E+00">
                  <c:v>-7.3690700000000001E-3</c:v>
                </c:pt>
                <c:pt idx="104523" formatCode="0.00E+00">
                  <c:v>-7.3233400000000002E-3</c:v>
                </c:pt>
                <c:pt idx="104524" formatCode="0.00E+00">
                  <c:v>-7.2732099999999996E-3</c:v>
                </c:pt>
                <c:pt idx="104525" formatCode="0.00E+00">
                  <c:v>-7.2186999999999998E-3</c:v>
                </c:pt>
                <c:pt idx="104526" formatCode="0.00E+00">
                  <c:v>-7.1598599999999997E-3</c:v>
                </c:pt>
                <c:pt idx="104527" formatCode="0.00E+00">
                  <c:v>-7.0967599999999997E-3</c:v>
                </c:pt>
                <c:pt idx="104528" formatCode="0.00E+00">
                  <c:v>-7.0294299999999997E-3</c:v>
                </c:pt>
                <c:pt idx="104529" formatCode="0.00E+00">
                  <c:v>-6.9579300000000002E-3</c:v>
                </c:pt>
                <c:pt idx="104530" formatCode="0.00E+00">
                  <c:v>-6.8823199999999999E-3</c:v>
                </c:pt>
                <c:pt idx="104531" formatCode="0.00E+00">
                  <c:v>-6.8026400000000004E-3</c:v>
                </c:pt>
                <c:pt idx="104532" formatCode="0.00E+00">
                  <c:v>-6.7189499999999996E-3</c:v>
                </c:pt>
                <c:pt idx="104533" formatCode="0.00E+00">
                  <c:v>-6.6313099999999996E-3</c:v>
                </c:pt>
                <c:pt idx="104534" formatCode="0.00E+00">
                  <c:v>-6.5397900000000002E-3</c:v>
                </c:pt>
                <c:pt idx="104535" formatCode="0.00E+00">
                  <c:v>-6.4444300000000001E-3</c:v>
                </c:pt>
                <c:pt idx="104536" formatCode="0.00E+00">
                  <c:v>-6.3452999999999999E-3</c:v>
                </c:pt>
                <c:pt idx="104537" formatCode="0.00E+00">
                  <c:v>-6.24247E-3</c:v>
                </c:pt>
                <c:pt idx="104538" formatCode="0.00E+00">
                  <c:v>-6.13599E-3</c:v>
                </c:pt>
                <c:pt idx="104539" formatCode="0.00E+00">
                  <c:v>-6.0259299999999997E-3</c:v>
                </c:pt>
                <c:pt idx="104540" formatCode="0.00E+00">
                  <c:v>-5.9123600000000002E-3</c:v>
                </c:pt>
                <c:pt idx="104541" formatCode="0.00E+00">
                  <c:v>-5.7953400000000004E-3</c:v>
                </c:pt>
                <c:pt idx="104542" formatCode="0.00E+00">
                  <c:v>-5.6749499999999998E-3</c:v>
                </c:pt>
                <c:pt idx="104543" formatCode="0.00E+00">
                  <c:v>-5.5512399999999998E-3</c:v>
                </c:pt>
                <c:pt idx="104544" formatCode="0.00E+00">
                  <c:v>-5.4243E-3</c:v>
                </c:pt>
                <c:pt idx="104545" formatCode="0.00E+00">
                  <c:v>-5.2941899999999998E-3</c:v>
                </c:pt>
                <c:pt idx="104546" formatCode="0.00E+00">
                  <c:v>-5.1609799999999999E-3</c:v>
                </c:pt>
                <c:pt idx="104547" formatCode="0.00E+00">
                  <c:v>-5.0247599999999996E-3</c:v>
                </c:pt>
                <c:pt idx="104548" formatCode="0.00E+00">
                  <c:v>-4.8855799999999996E-3</c:v>
                </c:pt>
                <c:pt idx="104549" formatCode="0.00E+00">
                  <c:v>-4.7435400000000001E-3</c:v>
                </c:pt>
                <c:pt idx="104550" formatCode="0.00E+00">
                  <c:v>-4.5986999999999998E-3</c:v>
                </c:pt>
                <c:pt idx="104551" formatCode="0.00E+00">
                  <c:v>-4.4511400000000001E-3</c:v>
                </c:pt>
                <c:pt idx="104552" formatCode="0.00E+00">
                  <c:v>-4.3009399999999996E-3</c:v>
                </c:pt>
                <c:pt idx="104553" formatCode="0.00E+00">
                  <c:v>-4.1481900000000004E-3</c:v>
                </c:pt>
                <c:pt idx="104554" formatCode="0.00E+00">
                  <c:v>-3.9929600000000003E-3</c:v>
                </c:pt>
                <c:pt idx="104555" formatCode="0.00E+00">
                  <c:v>-3.8353300000000001E-3</c:v>
                </c:pt>
                <c:pt idx="104556" formatCode="0.00E+00">
                  <c:v>-3.6753900000000002E-3</c:v>
                </c:pt>
                <c:pt idx="104557" formatCode="0.00E+00">
                  <c:v>-3.5132200000000001E-3</c:v>
                </c:pt>
                <c:pt idx="104558" formatCode="0.00E+00">
                  <c:v>-3.3489100000000001E-3</c:v>
                </c:pt>
                <c:pt idx="104559" formatCode="0.00E+00">
                  <c:v>-3.1825400000000002E-3</c:v>
                </c:pt>
                <c:pt idx="104560" formatCode="0.00E+00">
                  <c:v>-3.0141999999999999E-3</c:v>
                </c:pt>
                <c:pt idx="104561" formatCode="0.00E+00">
                  <c:v>-2.8439799999999999E-3</c:v>
                </c:pt>
                <c:pt idx="104562" formatCode="0.00E+00">
                  <c:v>-2.6719700000000001E-3</c:v>
                </c:pt>
                <c:pt idx="104563" formatCode="0.00E+00">
                  <c:v>-2.49825E-3</c:v>
                </c:pt>
                <c:pt idx="104564" formatCode="0.00E+00">
                  <c:v>-2.32292E-3</c:v>
                </c:pt>
                <c:pt idx="104565" formatCode="0.00E+00">
                  <c:v>-2.1460699999999999E-3</c:v>
                </c:pt>
                <c:pt idx="104566" formatCode="0.00E+00">
                  <c:v>-1.9677900000000001E-3</c:v>
                </c:pt>
                <c:pt idx="104567" formatCode="0.00E+00">
                  <c:v>-1.7881800000000001E-3</c:v>
                </c:pt>
                <c:pt idx="104568" formatCode="0.00E+00">
                  <c:v>-1.6073400000000001E-3</c:v>
                </c:pt>
                <c:pt idx="104569" formatCode="0.00E+00">
                  <c:v>-1.4253600000000001E-3</c:v>
                </c:pt>
                <c:pt idx="104570" formatCode="0.00E+00">
                  <c:v>-1.24233E-3</c:v>
                </c:pt>
                <c:pt idx="104571" formatCode="0.00E+00">
                  <c:v>-1.0583599999999999E-3</c:v>
                </c:pt>
                <c:pt idx="104572" formatCode="0.00E+00">
                  <c:v>-8.7354800000000003E-4</c:v>
                </c:pt>
                <c:pt idx="104573" formatCode="0.00E+00">
                  <c:v>-6.8798999999999998E-4</c:v>
                </c:pt>
                <c:pt idx="104574" formatCode="0.00E+00">
                  <c:v>-5.0178899999999999E-4</c:v>
                </c:pt>
                <c:pt idx="104575" formatCode="0.00E+00">
                  <c:v>-3.1504800000000001E-4</c:v>
                </c:pt>
                <c:pt idx="104576" formatCode="0.00E+00">
                  <c:v>-1.2787000000000001E-4</c:v>
                </c:pt>
                <c:pt idx="104577" formatCode="0.00E+00">
                  <c:v>5.9640299999999999E-5</c:v>
                </c:pt>
                <c:pt idx="104578" formatCode="0.00E+00">
                  <c:v>2.4737799999999998E-4</c:v>
                </c:pt>
                <c:pt idx="104579" formatCode="0.00E+00">
                  <c:v>4.3523800000000001E-4</c:v>
                </c:pt>
                <c:pt idx="104580" formatCode="0.00E+00">
                  <c:v>6.2311099999999998E-4</c:v>
                </c:pt>
                <c:pt idx="104581" formatCode="0.00E+00">
                  <c:v>8.1089200000000001E-4</c:v>
                </c:pt>
                <c:pt idx="104582" formatCode="0.00E+00">
                  <c:v>9.9847099999999991E-4</c:v>
                </c:pt>
                <c:pt idx="104583" formatCode="0.00E+00">
                  <c:v>1.18574E-3</c:v>
                </c:pt>
                <c:pt idx="104584" formatCode="0.00E+00">
                  <c:v>1.37258E-3</c:v>
                </c:pt>
                <c:pt idx="104585" formatCode="0.00E+00">
                  <c:v>1.5589E-3</c:v>
                </c:pt>
                <c:pt idx="104586" formatCode="0.00E+00">
                  <c:v>1.74457E-3</c:v>
                </c:pt>
                <c:pt idx="104587" formatCode="0.00E+00">
                  <c:v>1.9294900000000001E-3</c:v>
                </c:pt>
                <c:pt idx="104588" formatCode="0.00E+00">
                  <c:v>2.1135300000000002E-3</c:v>
                </c:pt>
                <c:pt idx="104589" formatCode="0.00E+00">
                  <c:v>2.2966000000000002E-3</c:v>
                </c:pt>
                <c:pt idx="104590" formatCode="0.00E+00">
                  <c:v>2.4785699999999998E-3</c:v>
                </c:pt>
                <c:pt idx="104591" formatCode="0.00E+00">
                  <c:v>2.6593300000000001E-3</c:v>
                </c:pt>
                <c:pt idx="104592" formatCode="0.00E+00">
                  <c:v>2.83877E-3</c:v>
                </c:pt>
                <c:pt idx="104593" formatCode="0.00E+00">
                  <c:v>3.0167700000000002E-3</c:v>
                </c:pt>
                <c:pt idx="104594" formatCode="0.00E+00">
                  <c:v>3.1932200000000001E-3</c:v>
                </c:pt>
                <c:pt idx="104595" formatCode="0.00E+00">
                  <c:v>3.3679999999999999E-3</c:v>
                </c:pt>
                <c:pt idx="104596" formatCode="0.00E+00">
                  <c:v>3.5409899999999999E-3</c:v>
                </c:pt>
                <c:pt idx="104597" formatCode="0.00E+00">
                  <c:v>3.7120899999999999E-3</c:v>
                </c:pt>
                <c:pt idx="104598" formatCode="0.00E+00">
                  <c:v>3.8811700000000002E-3</c:v>
                </c:pt>
                <c:pt idx="104599" formatCode="0.00E+00">
                  <c:v>4.0481199999999997E-3</c:v>
                </c:pt>
                <c:pt idx="104600" formatCode="0.00E+00">
                  <c:v>4.2128299999999999E-3</c:v>
                </c:pt>
                <c:pt idx="104601" formatCode="0.00E+00">
                  <c:v>4.3751700000000003E-3</c:v>
                </c:pt>
                <c:pt idx="104602" formatCode="0.00E+00">
                  <c:v>4.5350399999999997E-3</c:v>
                </c:pt>
                <c:pt idx="104603" formatCode="0.00E+00">
                  <c:v>4.6923199999999998E-3</c:v>
                </c:pt>
                <c:pt idx="104604" formatCode="0.00E+00">
                  <c:v>4.8469000000000003E-3</c:v>
                </c:pt>
                <c:pt idx="104605" formatCode="0.00E+00">
                  <c:v>4.9986600000000003E-3</c:v>
                </c:pt>
                <c:pt idx="104606" formatCode="0.00E+00">
                  <c:v>5.1475000000000002E-3</c:v>
                </c:pt>
                <c:pt idx="104607" formatCode="0.00E+00">
                  <c:v>5.29329E-3</c:v>
                </c:pt>
                <c:pt idx="104608" formatCode="0.00E+00">
                  <c:v>5.4359300000000003E-3</c:v>
                </c:pt>
                <c:pt idx="104609" formatCode="0.00E+00">
                  <c:v>5.57531E-3</c:v>
                </c:pt>
                <c:pt idx="104610" formatCode="0.00E+00">
                  <c:v>5.7113199999999998E-3</c:v>
                </c:pt>
                <c:pt idx="104611" formatCode="0.00E+00">
                  <c:v>5.8438600000000002E-3</c:v>
                </c:pt>
                <c:pt idx="104612" formatCode="0.00E+00">
                  <c:v>5.9728100000000003E-3</c:v>
                </c:pt>
                <c:pt idx="104613" formatCode="0.00E+00">
                  <c:v>6.0980699999999997E-3</c:v>
                </c:pt>
                <c:pt idx="104614" formatCode="0.00E+00">
                  <c:v>6.21953E-3</c:v>
                </c:pt>
                <c:pt idx="104615" formatCode="0.00E+00">
                  <c:v>6.3371E-3</c:v>
                </c:pt>
                <c:pt idx="104616" formatCode="0.00E+00">
                  <c:v>6.4506800000000003E-3</c:v>
                </c:pt>
                <c:pt idx="104617" formatCode="0.00E+00">
                  <c:v>6.5601599999999998E-3</c:v>
                </c:pt>
                <c:pt idx="104618" formatCode="0.00E+00">
                  <c:v>6.6654499999999998E-3</c:v>
                </c:pt>
                <c:pt idx="104619" formatCode="0.00E+00">
                  <c:v>6.7664500000000002E-3</c:v>
                </c:pt>
                <c:pt idx="104620" formatCode="0.00E+00">
                  <c:v>6.8630799999999997E-3</c:v>
                </c:pt>
                <c:pt idx="104621" formatCode="0.00E+00">
                  <c:v>6.9552399999999997E-3</c:v>
                </c:pt>
                <c:pt idx="104622" formatCode="0.00E+00">
                  <c:v>7.0428299999999999E-3</c:v>
                </c:pt>
                <c:pt idx="104623" formatCode="0.00E+00">
                  <c:v>7.1257899999999999E-3</c:v>
                </c:pt>
                <c:pt idx="104624" formatCode="0.00E+00">
                  <c:v>7.2040200000000002E-3</c:v>
                </c:pt>
                <c:pt idx="104625" formatCode="0.00E+00">
                  <c:v>7.2774399999999996E-3</c:v>
                </c:pt>
                <c:pt idx="104626" formatCode="0.00E+00">
                  <c:v>7.3459700000000003E-3</c:v>
                </c:pt>
                <c:pt idx="104627" formatCode="0.00E+00">
                  <c:v>7.40955E-3</c:v>
                </c:pt>
                <c:pt idx="104628" formatCode="0.00E+00">
                  <c:v>7.4680900000000001E-3</c:v>
                </c:pt>
                <c:pt idx="104629" formatCode="0.00E+00">
                  <c:v>7.5215400000000002E-3</c:v>
                </c:pt>
                <c:pt idx="104630" formatCode="0.00E+00">
                  <c:v>7.5698099999999997E-3</c:v>
                </c:pt>
                <c:pt idx="104631" formatCode="0.00E+00">
                  <c:v>7.6128599999999999E-3</c:v>
                </c:pt>
                <c:pt idx="104632" formatCode="0.00E+00">
                  <c:v>7.6506200000000003E-3</c:v>
                </c:pt>
                <c:pt idx="104633" formatCode="0.00E+00">
                  <c:v>7.6830400000000004E-3</c:v>
                </c:pt>
                <c:pt idx="104634" formatCode="0.00E+00">
                  <c:v>7.7100500000000004E-3</c:v>
                </c:pt>
                <c:pt idx="104635" formatCode="0.00E+00">
                  <c:v>7.7316299999999998E-3</c:v>
                </c:pt>
                <c:pt idx="104636" formatCode="0.00E+00">
                  <c:v>7.7477199999999996E-3</c:v>
                </c:pt>
                <c:pt idx="104637" formatCode="0.00E+00">
                  <c:v>7.7582700000000003E-3</c:v>
                </c:pt>
                <c:pt idx="104638" formatCode="0.00E+00">
                  <c:v>7.7632600000000001E-3</c:v>
                </c:pt>
                <c:pt idx="104639" formatCode="0.00E+00">
                  <c:v>7.7626500000000003E-3</c:v>
                </c:pt>
                <c:pt idx="104640" formatCode="0.00E+00">
                  <c:v>7.75642E-3</c:v>
                </c:pt>
                <c:pt idx="104641" formatCode="0.00E+00">
                  <c:v>7.7445300000000003E-3</c:v>
                </c:pt>
                <c:pt idx="104642" formatCode="0.00E+00">
                  <c:v>7.7269599999999997E-3</c:v>
                </c:pt>
                <c:pt idx="104643" formatCode="0.00E+00">
                  <c:v>7.7037099999999999E-3</c:v>
                </c:pt>
                <c:pt idx="104644" formatCode="0.00E+00">
                  <c:v>7.6747600000000001E-3</c:v>
                </c:pt>
                <c:pt idx="104645" formatCode="0.00E+00">
                  <c:v>7.6401100000000003E-3</c:v>
                </c:pt>
                <c:pt idx="104646" formatCode="0.00E+00">
                  <c:v>7.5997399999999998E-3</c:v>
                </c:pt>
                <c:pt idx="104647" formatCode="0.00E+00">
                  <c:v>7.5536700000000002E-3</c:v>
                </c:pt>
                <c:pt idx="104648" formatCode="0.00E+00">
                  <c:v>7.5018899999999998E-3</c:v>
                </c:pt>
                <c:pt idx="104649" formatCode="0.00E+00">
                  <c:v>7.4444300000000001E-3</c:v>
                </c:pt>
                <c:pt idx="104650" formatCode="0.00E+00">
                  <c:v>7.3812900000000004E-3</c:v>
                </c:pt>
                <c:pt idx="104651" formatCode="0.00E+00">
                  <c:v>7.3125100000000004E-3</c:v>
                </c:pt>
                <c:pt idx="104652" formatCode="0.00E+00">
                  <c:v>7.23809E-3</c:v>
                </c:pt>
                <c:pt idx="104653" formatCode="0.00E+00">
                  <c:v>7.1580799999999998E-3</c:v>
                </c:pt>
                <c:pt idx="104654" formatCode="0.00E+00">
                  <c:v>7.0725199999999997E-3</c:v>
                </c:pt>
                <c:pt idx="104655" formatCode="0.00E+00">
                  <c:v>6.9814300000000003E-3</c:v>
                </c:pt>
                <c:pt idx="104656" formatCode="0.00E+00">
                  <c:v>6.8848700000000004E-3</c:v>
                </c:pt>
                <c:pt idx="104657" formatCode="0.00E+00">
                  <c:v>6.7828799999999998E-3</c:v>
                </c:pt>
                <c:pt idx="104658" formatCode="0.00E+00">
                  <c:v>6.6755199999999999E-3</c:v>
                </c:pt>
                <c:pt idx="104659" formatCode="0.00E+00">
                  <c:v>6.5628600000000002E-3</c:v>
                </c:pt>
                <c:pt idx="104660" formatCode="0.00E+00">
                  <c:v>6.4449499999999996E-3</c:v>
                </c:pt>
                <c:pt idx="104661" formatCode="0.00E+00">
                  <c:v>6.3218600000000003E-3</c:v>
                </c:pt>
                <c:pt idx="104662" formatCode="0.00E+00">
                  <c:v>6.1936700000000001E-3</c:v>
                </c:pt>
                <c:pt idx="104663" formatCode="0.00E+00">
                  <c:v>6.0604700000000001E-3</c:v>
                </c:pt>
                <c:pt idx="104664" formatCode="0.00E+00">
                  <c:v>5.92232E-3</c:v>
                </c:pt>
                <c:pt idx="104665" formatCode="0.00E+00">
                  <c:v>5.7793300000000001E-3</c:v>
                </c:pt>
                <c:pt idx="104666" formatCode="0.00E+00">
                  <c:v>5.6315799999999997E-3</c:v>
                </c:pt>
                <c:pt idx="104667" formatCode="0.00E+00">
                  <c:v>5.4791700000000002E-3</c:v>
                </c:pt>
                <c:pt idx="104668" formatCode="0.00E+00">
                  <c:v>5.3222199999999999E-3</c:v>
                </c:pt>
                <c:pt idx="104669" formatCode="0.00E+00">
                  <c:v>5.1608100000000001E-3</c:v>
                </c:pt>
                <c:pt idx="104670" formatCode="0.00E+00">
                  <c:v>4.9950699999999999E-3</c:v>
                </c:pt>
                <c:pt idx="104671" formatCode="0.00E+00">
                  <c:v>4.8251099999999996E-3</c:v>
                </c:pt>
                <c:pt idx="104672" formatCode="0.00E+00">
                  <c:v>4.6510600000000003E-3</c:v>
                </c:pt>
                <c:pt idx="104673" formatCode="0.00E+00">
                  <c:v>4.4730300000000002E-3</c:v>
                </c:pt>
                <c:pt idx="104674" formatCode="0.00E+00">
                  <c:v>4.2911599999999996E-3</c:v>
                </c:pt>
                <c:pt idx="104675" formatCode="0.00E+00">
                  <c:v>4.1055700000000002E-3</c:v>
                </c:pt>
                <c:pt idx="104676" formatCode="0.00E+00">
                  <c:v>3.9164200000000003E-3</c:v>
                </c:pt>
                <c:pt idx="104677" formatCode="0.00E+00">
                  <c:v>3.72383E-3</c:v>
                </c:pt>
                <c:pt idx="104678" formatCode="0.00E+00">
                  <c:v>3.5279500000000002E-3</c:v>
                </c:pt>
                <c:pt idx="104679" formatCode="0.00E+00">
                  <c:v>3.3289299999999999E-3</c:v>
                </c:pt>
                <c:pt idx="104680" formatCode="0.00E+00">
                  <c:v>3.12693E-3</c:v>
                </c:pt>
                <c:pt idx="104681" formatCode="0.00E+00">
                  <c:v>2.92209E-3</c:v>
                </c:pt>
                <c:pt idx="104682" formatCode="0.00E+00">
                  <c:v>2.7145799999999999E-3</c:v>
                </c:pt>
                <c:pt idx="104683" formatCode="0.00E+00">
                  <c:v>2.5045599999999999E-3</c:v>
                </c:pt>
                <c:pt idx="104684" formatCode="0.00E+00">
                  <c:v>2.2921899999999999E-3</c:v>
                </c:pt>
                <c:pt idx="104685" formatCode="0.00E+00">
                  <c:v>2.07764E-3</c:v>
                </c:pt>
                <c:pt idx="104686" formatCode="0.00E+00">
                  <c:v>1.86107E-3</c:v>
                </c:pt>
                <c:pt idx="104687" formatCode="0.00E+00">
                  <c:v>1.6426800000000001E-3</c:v>
                </c:pt>
                <c:pt idx="104688" formatCode="0.00E+00">
                  <c:v>1.4226099999999999E-3</c:v>
                </c:pt>
                <c:pt idx="104689" formatCode="0.00E+00">
                  <c:v>1.20107E-3</c:v>
                </c:pt>
                <c:pt idx="104690" formatCode="0.00E+00">
                  <c:v>9.7821900000000001E-4</c:v>
                </c:pt>
                <c:pt idx="104691" formatCode="0.00E+00">
                  <c:v>7.5424499999999996E-4</c:v>
                </c:pt>
                <c:pt idx="104692" formatCode="0.00E+00">
                  <c:v>5.2932999999999995E-4</c:v>
                </c:pt>
                <c:pt idx="104693" formatCode="0.00E+00">
                  <c:v>3.0365999999999998E-4</c:v>
                </c:pt>
                <c:pt idx="104694" formatCode="0.00E+00">
                  <c:v>7.7418900000000005E-5</c:v>
                </c:pt>
                <c:pt idx="104695" formatCode="0.00E+00">
                  <c:v>-1.4920499999999999E-4</c:v>
                </c:pt>
                <c:pt idx="104696" formatCode="0.00E+00">
                  <c:v>-3.76022E-4</c:v>
                </c:pt>
                <c:pt idx="104697" formatCode="0.00E+00">
                  <c:v>-6.0284499999999997E-4</c:v>
                </c:pt>
                <c:pt idx="104698" formatCode="0.00E+00">
                  <c:v>-8.29483E-4</c:v>
                </c:pt>
                <c:pt idx="104699" formatCode="0.00E+00">
                  <c:v>-1.05575E-3</c:v>
                </c:pt>
                <c:pt idx="104700" formatCode="0.00E+00">
                  <c:v>-1.28144E-3</c:v>
                </c:pt>
                <c:pt idx="104701" formatCode="0.00E+00">
                  <c:v>-1.50639E-3</c:v>
                </c:pt>
                <c:pt idx="104702" formatCode="0.00E+00">
                  <c:v>-1.7303799999999999E-3</c:v>
                </c:pt>
                <c:pt idx="104703" formatCode="0.00E+00">
                  <c:v>-1.9532400000000002E-3</c:v>
                </c:pt>
                <c:pt idx="104704" formatCode="0.00E+00">
                  <c:v>-2.1747699999999999E-3</c:v>
                </c:pt>
                <c:pt idx="104705" formatCode="0.00E+00">
                  <c:v>-2.39478E-3</c:v>
                </c:pt>
                <c:pt idx="104706" formatCode="0.00E+00">
                  <c:v>-2.6130900000000002E-3</c:v>
                </c:pt>
                <c:pt idx="104707" formatCode="0.00E+00">
                  <c:v>-2.8295099999999999E-3</c:v>
                </c:pt>
                <c:pt idx="104708" formatCode="0.00E+00">
                  <c:v>-3.0438499999999999E-3</c:v>
                </c:pt>
                <c:pt idx="104709" formatCode="0.00E+00">
                  <c:v>-3.2559300000000002E-3</c:v>
                </c:pt>
                <c:pt idx="104710" formatCode="0.00E+00">
                  <c:v>-3.4655699999999998E-3</c:v>
                </c:pt>
                <c:pt idx="104711" formatCode="0.00E+00">
                  <c:v>-3.67257E-3</c:v>
                </c:pt>
                <c:pt idx="104712" formatCode="0.00E+00">
                  <c:v>-3.8767799999999998E-3</c:v>
                </c:pt>
                <c:pt idx="104713" formatCode="0.00E+00">
                  <c:v>-4.078E-3</c:v>
                </c:pt>
                <c:pt idx="104714" formatCode="0.00E+00">
                  <c:v>-4.2760599999999999E-3</c:v>
                </c:pt>
                <c:pt idx="104715" formatCode="0.00E+00">
                  <c:v>-4.4707899999999997E-3</c:v>
                </c:pt>
                <c:pt idx="104716" formatCode="0.00E+00">
                  <c:v>-4.6620300000000002E-3</c:v>
                </c:pt>
                <c:pt idx="104717" formatCode="0.00E+00">
                  <c:v>-4.8495999999999999E-3</c:v>
                </c:pt>
                <c:pt idx="104718" formatCode="0.00E+00">
                  <c:v>-5.0333399999999999E-3</c:v>
                </c:pt>
                <c:pt idx="104719" formatCode="0.00E+00">
                  <c:v>-5.2131E-3</c:v>
                </c:pt>
                <c:pt idx="104720" formatCode="0.00E+00">
                  <c:v>-5.3887099999999997E-3</c:v>
                </c:pt>
                <c:pt idx="104721" formatCode="0.00E+00">
                  <c:v>-5.5600199999999997E-3</c:v>
                </c:pt>
                <c:pt idx="104722" formatCode="0.00E+00">
                  <c:v>-5.7268800000000002E-3</c:v>
                </c:pt>
                <c:pt idx="104723" formatCode="0.00E+00">
                  <c:v>-5.8891600000000001E-3</c:v>
                </c:pt>
                <c:pt idx="104724" formatCode="0.00E+00">
                  <c:v>-6.0467000000000003E-3</c:v>
                </c:pt>
                <c:pt idx="104725" formatCode="0.00E+00">
                  <c:v>-6.1993700000000001E-3</c:v>
                </c:pt>
                <c:pt idx="104726" formatCode="0.00E+00">
                  <c:v>-6.34703E-3</c:v>
                </c:pt>
                <c:pt idx="104727" formatCode="0.00E+00">
                  <c:v>-6.4895700000000001E-3</c:v>
                </c:pt>
                <c:pt idx="104728" formatCode="0.00E+00">
                  <c:v>-6.6268500000000001E-3</c:v>
                </c:pt>
                <c:pt idx="104729" formatCode="0.00E+00">
                  <c:v>-6.75875E-3</c:v>
                </c:pt>
                <c:pt idx="104730" formatCode="0.00E+00">
                  <c:v>-6.8851700000000004E-3</c:v>
                </c:pt>
                <c:pt idx="104731" formatCode="0.00E+00">
                  <c:v>-7.0059900000000001E-3</c:v>
                </c:pt>
                <c:pt idx="104732" formatCode="0.00E+00">
                  <c:v>-7.1211099999999999E-3</c:v>
                </c:pt>
                <c:pt idx="104733" formatCode="0.00E+00">
                  <c:v>-7.2304300000000004E-3</c:v>
                </c:pt>
                <c:pt idx="104734" formatCode="0.00E+00">
                  <c:v>-7.3338600000000002E-3</c:v>
                </c:pt>
                <c:pt idx="104735" formatCode="0.00E+00">
                  <c:v>-7.43131E-3</c:v>
                </c:pt>
                <c:pt idx="104736" formatCode="0.00E+00">
                  <c:v>-7.5227000000000002E-3</c:v>
                </c:pt>
                <c:pt idx="104737" formatCode="0.00E+00">
                  <c:v>-7.6079399999999997E-3</c:v>
                </c:pt>
                <c:pt idx="104738" formatCode="0.00E+00">
                  <c:v>-7.6869800000000004E-3</c:v>
                </c:pt>
                <c:pt idx="104739" formatCode="0.00E+00">
                  <c:v>-7.7597400000000002E-3</c:v>
                </c:pt>
                <c:pt idx="104740" formatCode="0.00E+00">
                  <c:v>-7.8261600000000004E-3</c:v>
                </c:pt>
                <c:pt idx="104741" formatCode="0.00E+00">
                  <c:v>-7.8861999999999995E-3</c:v>
                </c:pt>
                <c:pt idx="104742" formatCode="0.00E+00">
                  <c:v>-7.9398000000000003E-3</c:v>
                </c:pt>
                <c:pt idx="104743" formatCode="0.00E+00">
                  <c:v>-7.9869199999999998E-3</c:v>
                </c:pt>
                <c:pt idx="104744" formatCode="0.00E+00">
                  <c:v>-8.0275299999999997E-3</c:v>
                </c:pt>
                <c:pt idx="104745" formatCode="0.00E+00">
                  <c:v>-8.0616000000000004E-3</c:v>
                </c:pt>
                <c:pt idx="104746" formatCode="0.00E+00">
                  <c:v>-8.0890900000000002E-3</c:v>
                </c:pt>
                <c:pt idx="104747" formatCode="0.00E+00">
                  <c:v>-8.1100100000000008E-3</c:v>
                </c:pt>
                <c:pt idx="104748" formatCode="0.00E+00">
                  <c:v>-8.1243300000000008E-3</c:v>
                </c:pt>
                <c:pt idx="104749" formatCode="0.00E+00">
                  <c:v>-8.1320400000000001E-3</c:v>
                </c:pt>
                <c:pt idx="104750" formatCode="0.00E+00">
                  <c:v>-8.1331600000000004E-3</c:v>
                </c:pt>
                <c:pt idx="104751" formatCode="0.00E+00">
                  <c:v>-8.12768E-3</c:v>
                </c:pt>
                <c:pt idx="104752" formatCode="0.00E+00">
                  <c:v>-8.1156300000000004E-3</c:v>
                </c:pt>
                <c:pt idx="104753" formatCode="0.00E+00">
                  <c:v>-8.09701E-3</c:v>
                </c:pt>
                <c:pt idx="104754" formatCode="0.00E+00">
                  <c:v>-8.0718600000000001E-3</c:v>
                </c:pt>
                <c:pt idx="104755" formatCode="0.00E+00">
                  <c:v>-8.0402000000000008E-3</c:v>
                </c:pt>
                <c:pt idx="104756" formatCode="0.00E+00">
                  <c:v>-8.00207E-3</c:v>
                </c:pt>
                <c:pt idx="104757" formatCode="0.00E+00">
                  <c:v>-7.9575199999999992E-3</c:v>
                </c:pt>
                <c:pt idx="104758" formatCode="0.00E+00">
                  <c:v>-7.9065999999999997E-3</c:v>
                </c:pt>
                <c:pt idx="104759" formatCode="0.00E+00">
                  <c:v>-7.8493499999999997E-3</c:v>
                </c:pt>
                <c:pt idx="104760" formatCode="0.00E+00">
                  <c:v>-7.7858399999999996E-3</c:v>
                </c:pt>
                <c:pt idx="104761" formatCode="0.00E+00">
                  <c:v>-7.7161399999999998E-3</c:v>
                </c:pt>
                <c:pt idx="104762" formatCode="0.00E+00">
                  <c:v>-7.64031E-3</c:v>
                </c:pt>
                <c:pt idx="104763" formatCode="0.00E+00">
                  <c:v>-7.5584299999999997E-3</c:v>
                </c:pt>
                <c:pt idx="104764" formatCode="0.00E+00">
                  <c:v>-7.4706E-3</c:v>
                </c:pt>
                <c:pt idx="104765" formatCode="0.00E+00">
                  <c:v>-7.3768799999999997E-3</c:v>
                </c:pt>
                <c:pt idx="104766" formatCode="0.00E+00">
                  <c:v>-7.27738E-3</c:v>
                </c:pt>
                <c:pt idx="104767" formatCode="0.00E+00">
                  <c:v>-7.1721900000000002E-3</c:v>
                </c:pt>
                <c:pt idx="104768" formatCode="0.00E+00">
                  <c:v>-7.0614199999999997E-3</c:v>
                </c:pt>
                <c:pt idx="104769" formatCode="0.00E+00">
                  <c:v>-6.9451799999999996E-3</c:v>
                </c:pt>
                <c:pt idx="104770" formatCode="0.00E+00">
                  <c:v>-6.8235700000000002E-3</c:v>
                </c:pt>
                <c:pt idx="104771" formatCode="0.00E+00">
                  <c:v>-6.6967099999999998E-3</c:v>
                </c:pt>
                <c:pt idx="104772" formatCode="0.00E+00">
                  <c:v>-6.5647300000000004E-3</c:v>
                </c:pt>
                <c:pt idx="104773" formatCode="0.00E+00">
                  <c:v>-6.4277500000000003E-3</c:v>
                </c:pt>
                <c:pt idx="104774" formatCode="0.00E+00">
                  <c:v>-6.2858999999999996E-3</c:v>
                </c:pt>
                <c:pt idx="104775" formatCode="0.00E+00">
                  <c:v>-6.1393200000000002E-3</c:v>
                </c:pt>
                <c:pt idx="104776" formatCode="0.00E+00">
                  <c:v>-5.9881300000000004E-3</c:v>
                </c:pt>
                <c:pt idx="104777" formatCode="0.00E+00">
                  <c:v>-5.8324900000000001E-3</c:v>
                </c:pt>
                <c:pt idx="104778" formatCode="0.00E+00">
                  <c:v>-5.6725400000000002E-3</c:v>
                </c:pt>
                <c:pt idx="104779" formatCode="0.00E+00">
                  <c:v>-5.5084299999999999E-3</c:v>
                </c:pt>
                <c:pt idx="104780" formatCode="0.00E+00">
                  <c:v>-5.3403000000000001E-3</c:v>
                </c:pt>
                <c:pt idx="104781" formatCode="0.00E+00">
                  <c:v>-5.1683199999999997E-3</c:v>
                </c:pt>
                <c:pt idx="104782" formatCode="0.00E+00">
                  <c:v>-4.9926299999999996E-3</c:v>
                </c:pt>
                <c:pt idx="104783" formatCode="0.00E+00">
                  <c:v>-4.8134099999999997E-3</c:v>
                </c:pt>
                <c:pt idx="104784" formatCode="0.00E+00">
                  <c:v>-4.63081E-3</c:v>
                </c:pt>
                <c:pt idx="104785" formatCode="0.00E+00">
                  <c:v>-4.4450000000000002E-3</c:v>
                </c:pt>
                <c:pt idx="104786" formatCode="0.00E+00">
                  <c:v>-4.2561500000000002E-3</c:v>
                </c:pt>
                <c:pt idx="104787" formatCode="0.00E+00">
                  <c:v>-4.06442E-3</c:v>
                </c:pt>
                <c:pt idx="104788" formatCode="0.00E+00">
                  <c:v>-3.8699899999999998E-3</c:v>
                </c:pt>
                <c:pt idx="104789" formatCode="0.00E+00">
                  <c:v>-3.6730299999999999E-3</c:v>
                </c:pt>
                <c:pt idx="104790" formatCode="0.00E+00">
                  <c:v>-3.4737100000000001E-3</c:v>
                </c:pt>
                <c:pt idx="104791" formatCode="0.00E+00">
                  <c:v>-3.2722200000000002E-3</c:v>
                </c:pt>
                <c:pt idx="104792" formatCode="0.00E+00">
                  <c:v>-3.0687100000000001E-3</c:v>
                </c:pt>
                <c:pt idx="104793" formatCode="0.00E+00">
                  <c:v>-2.8633899999999999E-3</c:v>
                </c:pt>
                <c:pt idx="104794" formatCode="0.00E+00">
                  <c:v>-2.65642E-3</c:v>
                </c:pt>
                <c:pt idx="104795" formatCode="0.00E+00">
                  <c:v>-2.4479699999999998E-3</c:v>
                </c:pt>
                <c:pt idx="104796" formatCode="0.00E+00">
                  <c:v>-2.2382399999999998E-3</c:v>
                </c:pt>
                <c:pt idx="104797" formatCode="0.00E+00">
                  <c:v>-2.0274099999999999E-3</c:v>
                </c:pt>
                <c:pt idx="104798" formatCode="0.00E+00">
                  <c:v>-1.8156400000000001E-3</c:v>
                </c:pt>
                <c:pt idx="104799" formatCode="0.00E+00">
                  <c:v>-1.60312E-3</c:v>
                </c:pt>
                <c:pt idx="104800" formatCode="0.00E+00">
                  <c:v>-1.39003E-3</c:v>
                </c:pt>
                <c:pt idx="104801" formatCode="0.00E+00">
                  <c:v>-1.1765499999999999E-3</c:v>
                </c:pt>
                <c:pt idx="104802" formatCode="0.00E+00">
                  <c:v>-9.6285399999999997E-4</c:v>
                </c:pt>
                <c:pt idx="104803" formatCode="0.00E+00">
                  <c:v>-7.4912199999999996E-4</c:v>
                </c:pt>
                <c:pt idx="104804" formatCode="0.00E+00">
                  <c:v>-5.3552899999999997E-4</c:v>
                </c:pt>
                <c:pt idx="104805" formatCode="0.00E+00">
                  <c:v>-3.2225100000000002E-4</c:v>
                </c:pt>
                <c:pt idx="104806" formatCode="0.00E+00">
                  <c:v>-1.09461E-4</c:v>
                </c:pt>
                <c:pt idx="104807" formatCode="0.00E+00">
                  <c:v>1.02669E-4</c:v>
                </c:pt>
                <c:pt idx="104808" formatCode="0.00E+00">
                  <c:v>3.1396800000000003E-4</c:v>
                </c:pt>
                <c:pt idx="104809" formatCode="0.00E+00">
                  <c:v>5.2426800000000004E-4</c:v>
                </c:pt>
                <c:pt idx="104810" formatCode="0.00E+00">
                  <c:v>7.3340199999999997E-4</c:v>
                </c:pt>
                <c:pt idx="104811" formatCode="0.00E+00">
                  <c:v>9.4120499999999997E-4</c:v>
                </c:pt>
                <c:pt idx="104812" formatCode="0.00E+00">
                  <c:v>1.14751E-3</c:v>
                </c:pt>
                <c:pt idx="104813" formatCode="0.00E+00">
                  <c:v>1.35217E-3</c:v>
                </c:pt>
                <c:pt idx="104814" formatCode="0.00E+00">
                  <c:v>1.5550200000000001E-3</c:v>
                </c:pt>
                <c:pt idx="104815" formatCode="0.00E+00">
                  <c:v>1.7558999999999999E-3</c:v>
                </c:pt>
                <c:pt idx="104816" formatCode="0.00E+00">
                  <c:v>1.95466E-3</c:v>
                </c:pt>
                <c:pt idx="104817" formatCode="0.00E+00">
                  <c:v>2.1511500000000001E-3</c:v>
                </c:pt>
                <c:pt idx="104818" formatCode="0.00E+00">
                  <c:v>2.3452400000000002E-3</c:v>
                </c:pt>
                <c:pt idx="104819" formatCode="0.00E+00">
                  <c:v>2.5367599999999999E-3</c:v>
                </c:pt>
                <c:pt idx="104820" formatCode="0.00E+00">
                  <c:v>2.72559E-3</c:v>
                </c:pt>
                <c:pt idx="104821" formatCode="0.00E+00">
                  <c:v>2.9115899999999999E-3</c:v>
                </c:pt>
                <c:pt idx="104822" formatCode="0.00E+00">
                  <c:v>3.0946200000000002E-3</c:v>
                </c:pt>
                <c:pt idx="104823" formatCode="0.00E+00">
                  <c:v>3.2745600000000001E-3</c:v>
                </c:pt>
                <c:pt idx="104824" formatCode="0.00E+00">
                  <c:v>3.4512700000000002E-3</c:v>
                </c:pt>
                <c:pt idx="104825" formatCode="0.00E+00">
                  <c:v>3.6246400000000002E-3</c:v>
                </c:pt>
                <c:pt idx="104826" formatCode="0.00E+00">
                  <c:v>3.7945499999999998E-3</c:v>
                </c:pt>
                <c:pt idx="104827" formatCode="0.00E+00">
                  <c:v>3.96088E-3</c:v>
                </c:pt>
                <c:pt idx="104828" formatCode="0.00E+00">
                  <c:v>4.1235300000000003E-3</c:v>
                </c:pt>
                <c:pt idx="104829" formatCode="0.00E+00">
                  <c:v>4.2823799999999997E-3</c:v>
                </c:pt>
                <c:pt idx="104830" formatCode="0.00E+00">
                  <c:v>4.4373299999999997E-3</c:v>
                </c:pt>
                <c:pt idx="104831" formatCode="0.00E+00">
                  <c:v>4.5882900000000001E-3</c:v>
                </c:pt>
                <c:pt idx="104832" formatCode="0.00E+00">
                  <c:v>4.7351600000000004E-3</c:v>
                </c:pt>
                <c:pt idx="104833" formatCode="0.00E+00">
                  <c:v>4.8778500000000004E-3</c:v>
                </c:pt>
                <c:pt idx="104834" formatCode="0.00E+00">
                  <c:v>5.0162699999999998E-3</c:v>
                </c:pt>
                <c:pt idx="104835" formatCode="0.00E+00">
                  <c:v>5.1503499999999997E-3</c:v>
                </c:pt>
                <c:pt idx="104836" formatCode="0.00E+00">
                  <c:v>5.28E-3</c:v>
                </c:pt>
                <c:pt idx="104837" formatCode="0.00E+00">
                  <c:v>5.4051500000000001E-3</c:v>
                </c:pt>
                <c:pt idx="104838" formatCode="0.00E+00">
                  <c:v>5.5257400000000003E-3</c:v>
                </c:pt>
                <c:pt idx="104839" formatCode="0.00E+00">
                  <c:v>5.6416900000000004E-3</c:v>
                </c:pt>
                <c:pt idx="104840" formatCode="0.00E+00">
                  <c:v>5.7529499999999997E-3</c:v>
                </c:pt>
                <c:pt idx="104841" formatCode="0.00E+00">
                  <c:v>5.8594600000000004E-3</c:v>
                </c:pt>
                <c:pt idx="104842" formatCode="0.00E+00">
                  <c:v>5.96118E-3</c:v>
                </c:pt>
                <c:pt idx="104843" formatCode="0.00E+00">
                  <c:v>6.0580399999999998E-3</c:v>
                </c:pt>
                <c:pt idx="104844" formatCode="0.00E+00">
                  <c:v>6.15002E-3</c:v>
                </c:pt>
                <c:pt idx="104845" formatCode="0.00E+00">
                  <c:v>6.2370699999999999E-3</c:v>
                </c:pt>
                <c:pt idx="104846" formatCode="0.00E+00">
                  <c:v>6.3191599999999999E-3</c:v>
                </c:pt>
                <c:pt idx="104847" formatCode="0.00E+00">
                  <c:v>6.39625E-3</c:v>
                </c:pt>
                <c:pt idx="104848" formatCode="0.00E+00">
                  <c:v>6.4683300000000004E-3</c:v>
                </c:pt>
                <c:pt idx="104849" formatCode="0.00E+00">
                  <c:v>6.5353599999999996E-3</c:v>
                </c:pt>
                <c:pt idx="104850" formatCode="0.00E+00">
                  <c:v>6.5973400000000001E-3</c:v>
                </c:pt>
                <c:pt idx="104851" formatCode="0.00E+00">
                  <c:v>6.6542499999999996E-3</c:v>
                </c:pt>
                <c:pt idx="104852" formatCode="0.00E+00">
                  <c:v>6.7060799999999997E-3</c:v>
                </c:pt>
                <c:pt idx="104853" formatCode="0.00E+00">
                  <c:v>6.7528299999999996E-3</c:v>
                </c:pt>
                <c:pt idx="104854" formatCode="0.00E+00">
                  <c:v>6.7944900000000003E-3</c:v>
                </c:pt>
                <c:pt idx="104855" formatCode="0.00E+00">
                  <c:v>6.8310699999999999E-3</c:v>
                </c:pt>
                <c:pt idx="104856" formatCode="0.00E+00">
                  <c:v>6.8625700000000001E-3</c:v>
                </c:pt>
                <c:pt idx="104857" formatCode="0.00E+00">
                  <c:v>6.8890000000000002E-3</c:v>
                </c:pt>
                <c:pt idx="104858" formatCode="0.00E+00">
                  <c:v>6.9103899999999998E-3</c:v>
                </c:pt>
                <c:pt idx="104859" formatCode="0.00E+00">
                  <c:v>6.9267399999999998E-3</c:v>
                </c:pt>
                <c:pt idx="104860" formatCode="0.00E+00">
                  <c:v>6.9380800000000001E-3</c:v>
                </c:pt>
                <c:pt idx="104861" formatCode="0.00E+00">
                  <c:v>6.9444299999999997E-3</c:v>
                </c:pt>
                <c:pt idx="104862" formatCode="0.00E+00">
                  <c:v>6.9458200000000001E-3</c:v>
                </c:pt>
                <c:pt idx="104863" formatCode="0.00E+00">
                  <c:v>6.9422800000000003E-3</c:v>
                </c:pt>
                <c:pt idx="104864" formatCode="0.00E+00">
                  <c:v>6.9338500000000001E-3</c:v>
                </c:pt>
                <c:pt idx="104865" formatCode="0.00E+00">
                  <c:v>6.92057E-3</c:v>
                </c:pt>
                <c:pt idx="104866" formatCode="0.00E+00">
                  <c:v>6.9024799999999999E-3</c:v>
                </c:pt>
                <c:pt idx="104867" formatCode="0.00E+00">
                  <c:v>6.8796200000000004E-3</c:v>
                </c:pt>
                <c:pt idx="104868" formatCode="0.00E+00">
                  <c:v>6.8520500000000002E-3</c:v>
                </c:pt>
                <c:pt idx="104869" formatCode="0.00E+00">
                  <c:v>6.8198E-3</c:v>
                </c:pt>
                <c:pt idx="104870" formatCode="0.00E+00">
                  <c:v>6.7829400000000003E-3</c:v>
                </c:pt>
                <c:pt idx="104871" formatCode="0.00E+00">
                  <c:v>6.74152E-3</c:v>
                </c:pt>
                <c:pt idx="104872" formatCode="0.00E+00">
                  <c:v>6.6956000000000003E-3</c:v>
                </c:pt>
                <c:pt idx="104873" formatCode="0.00E+00">
                  <c:v>6.6452400000000002E-3</c:v>
                </c:pt>
                <c:pt idx="104874" formatCode="0.00E+00">
                  <c:v>6.5905E-3</c:v>
                </c:pt>
                <c:pt idx="104875" formatCode="0.00E+00">
                  <c:v>6.5314600000000002E-3</c:v>
                </c:pt>
                <c:pt idx="104876" formatCode="0.00E+00">
                  <c:v>6.4681699999999996E-3</c:v>
                </c:pt>
                <c:pt idx="104877" formatCode="0.00E+00">
                  <c:v>6.4007100000000004E-3</c:v>
                </c:pt>
                <c:pt idx="104878" formatCode="0.00E+00">
                  <c:v>6.3291600000000003E-3</c:v>
                </c:pt>
                <c:pt idx="104879" formatCode="0.00E+00">
                  <c:v>6.2535799999999999E-3</c:v>
                </c:pt>
                <c:pt idx="104880" formatCode="0.00E+00">
                  <c:v>6.1740600000000003E-3</c:v>
                </c:pt>
                <c:pt idx="104881" formatCode="0.00E+00">
                  <c:v>6.0906700000000003E-3</c:v>
                </c:pt>
                <c:pt idx="104882" formatCode="0.00E+00">
                  <c:v>6.0034900000000002E-3</c:v>
                </c:pt>
                <c:pt idx="104883" formatCode="0.00E+00">
                  <c:v>5.9125999999999996E-3</c:v>
                </c:pt>
                <c:pt idx="104884" formatCode="0.00E+00">
                  <c:v>5.8180999999999997E-3</c:v>
                </c:pt>
                <c:pt idx="104885" formatCode="0.00E+00">
                  <c:v>5.72005E-3</c:v>
                </c:pt>
                <c:pt idx="104886" formatCode="0.00E+00">
                  <c:v>5.6185599999999999E-3</c:v>
                </c:pt>
                <c:pt idx="104887" formatCode="0.00E+00">
                  <c:v>5.5136999999999999E-3</c:v>
                </c:pt>
                <c:pt idx="104888" formatCode="0.00E+00">
                  <c:v>5.4055700000000002E-3</c:v>
                </c:pt>
                <c:pt idx="104889" formatCode="0.00E+00">
                  <c:v>5.2942500000000003E-3</c:v>
                </c:pt>
                <c:pt idx="104890" formatCode="0.00E+00">
                  <c:v>5.1798399999999998E-3</c:v>
                </c:pt>
                <c:pt idx="104891" formatCode="0.00E+00">
                  <c:v>5.0624299999999997E-3</c:v>
                </c:pt>
                <c:pt idx="104892" formatCode="0.00E+00">
                  <c:v>4.9421100000000004E-3</c:v>
                </c:pt>
                <c:pt idx="104893" formatCode="0.00E+00">
                  <c:v>4.8189699999999997E-3</c:v>
                </c:pt>
                <c:pt idx="104894" formatCode="0.00E+00">
                  <c:v>4.6931200000000003E-3</c:v>
                </c:pt>
                <c:pt idx="104895" formatCode="0.00E+00">
                  <c:v>4.56464E-3</c:v>
                </c:pt>
                <c:pt idx="104896" formatCode="0.00E+00">
                  <c:v>4.43363E-3</c:v>
                </c:pt>
                <c:pt idx="104897" formatCode="0.00E+00">
                  <c:v>4.3001899999999997E-3</c:v>
                </c:pt>
                <c:pt idx="104898" formatCode="0.00E+00">
                  <c:v>4.1644100000000003E-3</c:v>
                </c:pt>
                <c:pt idx="104899" formatCode="0.00E+00">
                  <c:v>4.0264000000000003E-3</c:v>
                </c:pt>
                <c:pt idx="104900" formatCode="0.00E+00">
                  <c:v>3.8862499999999999E-3</c:v>
                </c:pt>
                <c:pt idx="104901" formatCode="0.00E+00">
                  <c:v>3.7440500000000001E-3</c:v>
                </c:pt>
                <c:pt idx="104902" formatCode="0.00E+00">
                  <c:v>3.5999199999999999E-3</c:v>
                </c:pt>
                <c:pt idx="104903" formatCode="0.00E+00">
                  <c:v>3.45393E-3</c:v>
                </c:pt>
                <c:pt idx="104904" formatCode="0.00E+00">
                  <c:v>3.3062E-3</c:v>
                </c:pt>
                <c:pt idx="104905" formatCode="0.00E+00">
                  <c:v>3.1568199999999999E-3</c:v>
                </c:pt>
                <c:pt idx="104906" formatCode="0.00E+00">
                  <c:v>3.0059000000000002E-3</c:v>
                </c:pt>
                <c:pt idx="104907" formatCode="0.00E+00">
                  <c:v>2.85352E-3</c:v>
                </c:pt>
                <c:pt idx="104908" formatCode="0.00E+00">
                  <c:v>2.6997900000000001E-3</c:v>
                </c:pt>
                <c:pt idx="104909" formatCode="0.00E+00">
                  <c:v>2.5448100000000002E-3</c:v>
                </c:pt>
                <c:pt idx="104910" formatCode="0.00E+00">
                  <c:v>2.3886699999999999E-3</c:v>
                </c:pt>
                <c:pt idx="104911" formatCode="0.00E+00">
                  <c:v>2.2314700000000002E-3</c:v>
                </c:pt>
                <c:pt idx="104912" formatCode="0.00E+00">
                  <c:v>2.07332E-3</c:v>
                </c:pt>
                <c:pt idx="104913" formatCode="0.00E+00">
                  <c:v>1.9143000000000001E-3</c:v>
                </c:pt>
                <c:pt idx="104914" formatCode="0.00E+00">
                  <c:v>1.7545200000000001E-3</c:v>
                </c:pt>
                <c:pt idx="104915" formatCode="0.00E+00">
                  <c:v>1.5940699999999999E-3</c:v>
                </c:pt>
                <c:pt idx="104916" formatCode="0.00E+00">
                  <c:v>1.4330600000000001E-3</c:v>
                </c:pt>
                <c:pt idx="104917" formatCode="0.00E+00">
                  <c:v>1.2715599999999999E-3</c:v>
                </c:pt>
                <c:pt idx="104918" formatCode="0.00E+00">
                  <c:v>1.10969E-3</c:v>
                </c:pt>
                <c:pt idx="104919" formatCode="0.00E+00">
                  <c:v>9.4753600000000002E-4</c:v>
                </c:pt>
                <c:pt idx="104920" formatCode="0.00E+00">
                  <c:v>7.8519199999999999E-4</c:v>
                </c:pt>
                <c:pt idx="104921" formatCode="0.00E+00">
                  <c:v>6.2275299999999998E-4</c:v>
                </c:pt>
                <c:pt idx="104922" formatCode="0.00E+00">
                  <c:v>4.6031400000000002E-4</c:v>
                </c:pt>
                <c:pt idx="104923" formatCode="0.00E+00">
                  <c:v>2.9796599999999999E-4</c:v>
                </c:pt>
                <c:pt idx="104924" formatCode="0.00E+00">
                  <c:v>1.3580299999999999E-4</c:v>
                </c:pt>
                <c:pt idx="104925" formatCode="0.00E+00">
                  <c:v>-2.6083599999999999E-5</c:v>
                </c:pt>
                <c:pt idx="104926" formatCode="0.00E+00">
                  <c:v>-1.8760200000000001E-4</c:v>
                </c:pt>
                <c:pt idx="104927" formatCode="0.00E+00">
                  <c:v>-3.4866200000000002E-4</c:v>
                </c:pt>
                <c:pt idx="104928" formatCode="0.00E+00">
                  <c:v>-5.0917400000000004E-4</c:v>
                </c:pt>
                <c:pt idx="104929" formatCode="0.00E+00">
                  <c:v>-6.6904699999999998E-4</c:v>
                </c:pt>
                <c:pt idx="104930" formatCode="0.00E+00">
                  <c:v>-8.2819399999999998E-4</c:v>
                </c:pt>
                <c:pt idx="104931" formatCode="0.00E+00">
                  <c:v>-9.8652599999999994E-4</c:v>
                </c:pt>
                <c:pt idx="104932" formatCode="0.00E+00">
                  <c:v>-1.1439600000000001E-3</c:v>
                </c:pt>
                <c:pt idx="104933" formatCode="0.00E+00">
                  <c:v>-1.3004E-3</c:v>
                </c:pt>
                <c:pt idx="104934" formatCode="0.00E+00">
                  <c:v>-1.4557699999999999E-3</c:v>
                </c:pt>
                <c:pt idx="104935" formatCode="0.00E+00">
                  <c:v>-1.60998E-3</c:v>
                </c:pt>
                <c:pt idx="104936" formatCode="0.00E+00">
                  <c:v>-1.7629399999999999E-3</c:v>
                </c:pt>
                <c:pt idx="104937" formatCode="0.00E+00">
                  <c:v>-1.9145799999999999E-3</c:v>
                </c:pt>
                <c:pt idx="104938" formatCode="0.00E+00">
                  <c:v>-2.0648099999999998E-3</c:v>
                </c:pt>
                <c:pt idx="104939" formatCode="0.00E+00">
                  <c:v>-2.21354E-3</c:v>
                </c:pt>
                <c:pt idx="104940" formatCode="0.00E+00">
                  <c:v>-2.3607099999999998E-3</c:v>
                </c:pt>
                <c:pt idx="104941" formatCode="0.00E+00">
                  <c:v>-2.50622E-3</c:v>
                </c:pt>
                <c:pt idx="104942" formatCode="0.00E+00">
                  <c:v>-2.65E-3</c:v>
                </c:pt>
                <c:pt idx="104943" formatCode="0.00E+00">
                  <c:v>-2.79196E-3</c:v>
                </c:pt>
                <c:pt idx="104944" formatCode="0.00E+00">
                  <c:v>-2.9320399999999999E-3</c:v>
                </c:pt>
                <c:pt idx="104945" formatCode="0.00E+00">
                  <c:v>-3.0701499999999998E-3</c:v>
                </c:pt>
                <c:pt idx="104946" formatCode="0.00E+00">
                  <c:v>-3.2062200000000001E-3</c:v>
                </c:pt>
                <c:pt idx="104947" formatCode="0.00E+00">
                  <c:v>-3.3401799999999999E-3</c:v>
                </c:pt>
                <c:pt idx="104948" formatCode="0.00E+00">
                  <c:v>-3.4719400000000002E-3</c:v>
                </c:pt>
                <c:pt idx="104949" formatCode="0.00E+00">
                  <c:v>-3.60144E-3</c:v>
                </c:pt>
                <c:pt idx="104950" formatCode="0.00E+00">
                  <c:v>-3.7285899999999999E-3</c:v>
                </c:pt>
                <c:pt idx="104951" formatCode="0.00E+00">
                  <c:v>-3.8533500000000002E-3</c:v>
                </c:pt>
                <c:pt idx="104952" formatCode="0.00E+00">
                  <c:v>-3.97562E-3</c:v>
                </c:pt>
                <c:pt idx="104953" formatCode="0.00E+00">
                  <c:v>-4.0953400000000003E-3</c:v>
                </c:pt>
                <c:pt idx="104954" formatCode="0.00E+00">
                  <c:v>-4.2124500000000004E-3</c:v>
                </c:pt>
                <c:pt idx="104955" formatCode="0.00E+00">
                  <c:v>-4.32687E-3</c:v>
                </c:pt>
                <c:pt idx="104956" formatCode="0.00E+00">
                  <c:v>-4.4385400000000004E-3</c:v>
                </c:pt>
                <c:pt idx="104957" formatCode="0.00E+00">
                  <c:v>-4.5474000000000001E-3</c:v>
                </c:pt>
                <c:pt idx="104958" formatCode="0.00E+00">
                  <c:v>-4.6533800000000004E-3</c:v>
                </c:pt>
                <c:pt idx="104959" formatCode="0.00E+00">
                  <c:v>-4.75641E-3</c:v>
                </c:pt>
                <c:pt idx="104960" formatCode="0.00E+00">
                  <c:v>-4.8564400000000001E-3</c:v>
                </c:pt>
                <c:pt idx="104961" formatCode="0.00E+00">
                  <c:v>-4.9534000000000002E-3</c:v>
                </c:pt>
                <c:pt idx="104962" formatCode="0.00E+00">
                  <c:v>-5.0472399999999997E-3</c:v>
                </c:pt>
                <c:pt idx="104963" formatCode="0.00E+00">
                  <c:v>-5.13789E-3</c:v>
                </c:pt>
                <c:pt idx="104964" formatCode="0.00E+00">
                  <c:v>-5.2253000000000004E-3</c:v>
                </c:pt>
                <c:pt idx="104965" formatCode="0.00E+00">
                  <c:v>-5.3094199999999996E-3</c:v>
                </c:pt>
                <c:pt idx="104966" formatCode="0.00E+00">
                  <c:v>-5.3901900000000004E-3</c:v>
                </c:pt>
                <c:pt idx="104967" formatCode="0.00E+00">
                  <c:v>-5.4675499999999998E-3</c:v>
                </c:pt>
                <c:pt idx="104968" formatCode="0.00E+00">
                  <c:v>-5.5414599999999998E-3</c:v>
                </c:pt>
                <c:pt idx="104969" formatCode="0.00E+00">
                  <c:v>-5.6118599999999998E-3</c:v>
                </c:pt>
                <c:pt idx="104970" formatCode="0.00E+00">
                  <c:v>-5.67871E-3</c:v>
                </c:pt>
                <c:pt idx="104971" formatCode="0.00E+00">
                  <c:v>-5.7419599999999999E-3</c:v>
                </c:pt>
                <c:pt idx="104972" formatCode="0.00E+00">
                  <c:v>-5.8015599999999999E-3</c:v>
                </c:pt>
                <c:pt idx="104973" formatCode="0.00E+00">
                  <c:v>-5.8574600000000001E-3</c:v>
                </c:pt>
                <c:pt idx="104974" formatCode="0.00E+00">
                  <c:v>-5.9096399999999999E-3</c:v>
                </c:pt>
                <c:pt idx="104975" formatCode="0.00E+00">
                  <c:v>-5.9580400000000004E-3</c:v>
                </c:pt>
                <c:pt idx="104976" formatCode="0.00E+00">
                  <c:v>-6.0026300000000001E-3</c:v>
                </c:pt>
                <c:pt idx="104977" formatCode="0.00E+00">
                  <c:v>-6.0433700000000002E-3</c:v>
                </c:pt>
                <c:pt idx="104978" formatCode="0.00E+00">
                  <c:v>-6.0802199999999999E-3</c:v>
                </c:pt>
                <c:pt idx="104979" formatCode="0.00E+00">
                  <c:v>-6.1131500000000004E-3</c:v>
                </c:pt>
                <c:pt idx="104980" formatCode="0.00E+00">
                  <c:v>-6.14213E-3</c:v>
                </c:pt>
                <c:pt idx="104981" formatCode="0.00E+00">
                  <c:v>-6.1671299999999998E-3</c:v>
                </c:pt>
                <c:pt idx="104982" formatCode="0.00E+00">
                  <c:v>-6.1881200000000001E-3</c:v>
                </c:pt>
                <c:pt idx="104983" formatCode="0.00E+00">
                  <c:v>-6.20507E-3</c:v>
                </c:pt>
                <c:pt idx="104984" formatCode="0.00E+00">
                  <c:v>-6.2179699999999997E-3</c:v>
                </c:pt>
                <c:pt idx="104985" formatCode="0.00E+00">
                  <c:v>-6.2267900000000003E-3</c:v>
                </c:pt>
                <c:pt idx="104986" formatCode="0.00E+00">
                  <c:v>-6.23151E-3</c:v>
                </c:pt>
                <c:pt idx="104987" formatCode="0.00E+00">
                  <c:v>-6.2321099999999999E-3</c:v>
                </c:pt>
                <c:pt idx="104988" formatCode="0.00E+00">
                  <c:v>-6.2285700000000001E-3</c:v>
                </c:pt>
                <c:pt idx="104989" formatCode="0.00E+00">
                  <c:v>-6.2208999999999997E-3</c:v>
                </c:pt>
                <c:pt idx="104990" formatCode="0.00E+00">
                  <c:v>-6.2090699999999997E-3</c:v>
                </c:pt>
                <c:pt idx="104991" formatCode="0.00E+00">
                  <c:v>-6.1930700000000002E-3</c:v>
                </c:pt>
                <c:pt idx="104992" formatCode="0.00E+00">
                  <c:v>-6.1729100000000002E-3</c:v>
                </c:pt>
                <c:pt idx="104993" formatCode="0.00E+00">
                  <c:v>-6.1485799999999998E-3</c:v>
                </c:pt>
                <c:pt idx="104994" formatCode="0.00E+00">
                  <c:v>-6.12007E-3</c:v>
                </c:pt>
                <c:pt idx="104995" formatCode="0.00E+00">
                  <c:v>-6.0873999999999998E-3</c:v>
                </c:pt>
                <c:pt idx="104996" formatCode="0.00E+00">
                  <c:v>-6.05056E-3</c:v>
                </c:pt>
                <c:pt idx="104997" formatCode="0.00E+00">
                  <c:v>-6.0095599999999997E-3</c:v>
                </c:pt>
                <c:pt idx="104998" formatCode="0.00E+00">
                  <c:v>-5.9644199999999998E-3</c:v>
                </c:pt>
                <c:pt idx="104999" formatCode="0.00E+00">
                  <c:v>-5.9151400000000002E-3</c:v>
                </c:pt>
                <c:pt idx="105000" formatCode="0.00E+00">
                  <c:v>-5.8617399999999998E-3</c:v>
                </c:pt>
                <c:pt idx="105001" formatCode="0.00E+00">
                  <c:v>-5.8042399999999996E-3</c:v>
                </c:pt>
                <c:pt idx="105002" formatCode="0.00E+00">
                  <c:v>-5.7426700000000001E-3</c:v>
                </c:pt>
                <c:pt idx="105003" formatCode="0.00E+00">
                  <c:v>-5.6770299999999996E-3</c:v>
                </c:pt>
                <c:pt idx="105004" formatCode="0.00E+00">
                  <c:v>-5.6073700000000004E-3</c:v>
                </c:pt>
                <c:pt idx="105005" formatCode="0.00E+00">
                  <c:v>-5.5336999999999999E-3</c:v>
                </c:pt>
                <c:pt idx="105006" formatCode="0.00E+00">
                  <c:v>-5.4560700000000004E-3</c:v>
                </c:pt>
                <c:pt idx="105007" formatCode="0.00E+00">
                  <c:v>-5.3745099999999999E-3</c:v>
                </c:pt>
                <c:pt idx="105008" formatCode="0.00E+00">
                  <c:v>-5.2890599999999999E-3</c:v>
                </c:pt>
                <c:pt idx="105009" formatCode="0.00E+00">
                  <c:v>-5.1997600000000003E-3</c:v>
                </c:pt>
                <c:pt idx="105010" formatCode="0.00E+00">
                  <c:v>-5.10664E-3</c:v>
                </c:pt>
                <c:pt idx="105011" formatCode="0.00E+00">
                  <c:v>-5.0097800000000001E-3</c:v>
                </c:pt>
                <c:pt idx="105012" formatCode="0.00E+00">
                  <c:v>-4.9091999999999998E-3</c:v>
                </c:pt>
                <c:pt idx="105013" formatCode="0.00E+00">
                  <c:v>-4.8049700000000004E-3</c:v>
                </c:pt>
                <c:pt idx="105014" formatCode="0.00E+00">
                  <c:v>-4.6971399999999998E-3</c:v>
                </c:pt>
                <c:pt idx="105015" formatCode="0.00E+00">
                  <c:v>-4.5857700000000003E-3</c:v>
                </c:pt>
                <c:pt idx="105016" formatCode="0.00E+00">
                  <c:v>-4.4709299999999997E-3</c:v>
                </c:pt>
                <c:pt idx="105017" formatCode="0.00E+00">
                  <c:v>-4.3526800000000003E-3</c:v>
                </c:pt>
                <c:pt idx="105018" formatCode="0.00E+00">
                  <c:v>-4.2310799999999999E-3</c:v>
                </c:pt>
                <c:pt idx="105019" formatCode="0.00E+00">
                  <c:v>-4.1062199999999998E-3</c:v>
                </c:pt>
                <c:pt idx="105020" formatCode="0.00E+00">
                  <c:v>-3.9781599999999997E-3</c:v>
                </c:pt>
                <c:pt idx="105021" formatCode="0.00E+00">
                  <c:v>-3.8469899999999998E-3</c:v>
                </c:pt>
                <c:pt idx="105022" formatCode="0.00E+00">
                  <c:v>-3.7127800000000002E-3</c:v>
                </c:pt>
                <c:pt idx="105023" formatCode="0.00E+00">
                  <c:v>-3.5756199999999998E-3</c:v>
                </c:pt>
                <c:pt idx="105024" formatCode="0.00E+00">
                  <c:v>-3.4355900000000001E-3</c:v>
                </c:pt>
                <c:pt idx="105025" formatCode="0.00E+00">
                  <c:v>-3.2927899999999999E-3</c:v>
                </c:pt>
                <c:pt idx="105026" formatCode="0.00E+00">
                  <c:v>-3.1473E-3</c:v>
                </c:pt>
                <c:pt idx="105027" formatCode="0.00E+00">
                  <c:v>-2.9992199999999999E-3</c:v>
                </c:pt>
                <c:pt idx="105028" formatCode="0.00E+00">
                  <c:v>-2.8486499999999999E-3</c:v>
                </c:pt>
                <c:pt idx="105029" formatCode="0.00E+00">
                  <c:v>-2.6956900000000002E-3</c:v>
                </c:pt>
                <c:pt idx="105030" formatCode="0.00E+00">
                  <c:v>-2.5404300000000002E-3</c:v>
                </c:pt>
                <c:pt idx="105031" formatCode="0.00E+00">
                  <c:v>-2.3830000000000001E-3</c:v>
                </c:pt>
                <c:pt idx="105032" formatCode="0.00E+00">
                  <c:v>-2.2234899999999998E-3</c:v>
                </c:pt>
                <c:pt idx="105033" formatCode="0.00E+00">
                  <c:v>-2.06201E-3</c:v>
                </c:pt>
                <c:pt idx="105034" formatCode="0.00E+00">
                  <c:v>-1.89868E-3</c:v>
                </c:pt>
                <c:pt idx="105035" formatCode="0.00E+00">
                  <c:v>-1.73361E-3</c:v>
                </c:pt>
                <c:pt idx="105036" formatCode="0.00E+00">
                  <c:v>-1.5669200000000001E-3</c:v>
                </c:pt>
                <c:pt idx="105037" formatCode="0.00E+00">
                  <c:v>-1.3987299999999999E-3</c:v>
                </c:pt>
                <c:pt idx="105038" formatCode="0.00E+00">
                  <c:v>-1.22915E-3</c:v>
                </c:pt>
                <c:pt idx="105039" formatCode="0.00E+00">
                  <c:v>-1.0583299999999999E-3</c:v>
                </c:pt>
                <c:pt idx="105040" formatCode="0.00E+00">
                  <c:v>-8.8636800000000001E-4</c:v>
                </c:pt>
                <c:pt idx="105041" formatCode="0.00E+00">
                  <c:v>-7.1340499999999996E-4</c:v>
                </c:pt>
                <c:pt idx="105042" formatCode="0.00E+00">
                  <c:v>-5.39566E-4</c:v>
                </c:pt>
                <c:pt idx="105043" formatCode="0.00E+00">
                  <c:v>-3.6498299999999998E-4</c:v>
                </c:pt>
                <c:pt idx="105044" formatCode="0.00E+00">
                  <c:v>-1.89786E-4</c:v>
                </c:pt>
                <c:pt idx="105045" formatCode="0.00E+00">
                  <c:v>-1.4110100000000001E-5</c:v>
                </c:pt>
                <c:pt idx="105046" formatCode="0.00E+00">
                  <c:v>1.6191099999999999E-4</c:v>
                </c:pt>
                <c:pt idx="105047" formatCode="0.00E+00">
                  <c:v>3.38143E-4</c:v>
                </c:pt>
                <c:pt idx="105048" formatCode="0.00E+00">
                  <c:v>5.14446E-4</c:v>
                </c:pt>
                <c:pt idx="105049" formatCode="0.00E+00">
                  <c:v>6.9068500000000002E-4</c:v>
                </c:pt>
                <c:pt idx="105050" formatCode="0.00E+00">
                  <c:v>8.6671999999999997E-4</c:v>
                </c:pt>
                <c:pt idx="105051" formatCode="0.00E+00">
                  <c:v>1.0424099999999999E-3</c:v>
                </c:pt>
                <c:pt idx="105052" formatCode="0.00E+00">
                  <c:v>1.21762E-3</c:v>
                </c:pt>
                <c:pt idx="105053" formatCode="0.00E+00">
                  <c:v>1.3922100000000001E-3</c:v>
                </c:pt>
                <c:pt idx="105054" formatCode="0.00E+00">
                  <c:v>1.5660299999999999E-3</c:v>
                </c:pt>
                <c:pt idx="105055" formatCode="0.00E+00">
                  <c:v>1.73895E-3</c:v>
                </c:pt>
                <c:pt idx="105056" formatCode="0.00E+00">
                  <c:v>1.9108199999999999E-3</c:v>
                </c:pt>
                <c:pt idx="105057" formatCode="0.00E+00">
                  <c:v>2.08151E-3</c:v>
                </c:pt>
                <c:pt idx="105058" formatCode="0.00E+00">
                  <c:v>2.2508699999999999E-3</c:v>
                </c:pt>
                <c:pt idx="105059" formatCode="0.00E+00">
                  <c:v>2.4187599999999998E-3</c:v>
                </c:pt>
                <c:pt idx="105060" formatCode="0.00E+00">
                  <c:v>2.5850399999999998E-3</c:v>
                </c:pt>
                <c:pt idx="105061" formatCode="0.00E+00">
                  <c:v>2.7495800000000002E-3</c:v>
                </c:pt>
                <c:pt idx="105062" formatCode="0.00E+00">
                  <c:v>2.91224E-3</c:v>
                </c:pt>
                <c:pt idx="105063" formatCode="0.00E+00">
                  <c:v>3.0728700000000001E-3</c:v>
                </c:pt>
                <c:pt idx="105064" formatCode="0.00E+00">
                  <c:v>3.2313400000000001E-3</c:v>
                </c:pt>
                <c:pt idx="105065" formatCode="0.00E+00">
                  <c:v>3.3875200000000002E-3</c:v>
                </c:pt>
                <c:pt idx="105066" formatCode="0.00E+00">
                  <c:v>3.54127E-3</c:v>
                </c:pt>
                <c:pt idx="105067" formatCode="0.00E+00">
                  <c:v>3.6924599999999998E-3</c:v>
                </c:pt>
                <c:pt idx="105068" formatCode="0.00E+00">
                  <c:v>3.84096E-3</c:v>
                </c:pt>
                <c:pt idx="105069" formatCode="0.00E+00">
                  <c:v>3.9866399999999996E-3</c:v>
                </c:pt>
                <c:pt idx="105070" formatCode="0.00E+00">
                  <c:v>4.1293700000000003E-3</c:v>
                </c:pt>
                <c:pt idx="105071" formatCode="0.00E+00">
                  <c:v>4.26903E-3</c:v>
                </c:pt>
                <c:pt idx="105072" formatCode="0.00E+00">
                  <c:v>4.4054799999999998E-3</c:v>
                </c:pt>
                <c:pt idx="105073" formatCode="0.00E+00">
                  <c:v>4.5386300000000001E-3</c:v>
                </c:pt>
                <c:pt idx="105074" formatCode="0.00E+00">
                  <c:v>4.66833E-3</c:v>
                </c:pt>
                <c:pt idx="105075" formatCode="0.00E+00">
                  <c:v>4.7944800000000003E-3</c:v>
                </c:pt>
                <c:pt idx="105076" formatCode="0.00E+00">
                  <c:v>4.9169699999999997E-3</c:v>
                </c:pt>
                <c:pt idx="105077" formatCode="0.00E+00">
                  <c:v>5.0356799999999998E-3</c:v>
                </c:pt>
                <c:pt idx="105078" formatCode="0.00E+00">
                  <c:v>5.1504999999999997E-3</c:v>
                </c:pt>
                <c:pt idx="105079" formatCode="0.00E+00">
                  <c:v>5.2613399999999998E-3</c:v>
                </c:pt>
                <c:pt idx="105080" formatCode="0.00E+00">
                  <c:v>5.3680899999999998E-3</c:v>
                </c:pt>
                <c:pt idx="105081" formatCode="0.00E+00">
                  <c:v>5.4706499999999996E-3</c:v>
                </c:pt>
                <c:pt idx="105082" formatCode="0.00E+00">
                  <c:v>5.5689199999999998E-3</c:v>
                </c:pt>
                <c:pt idx="105083" formatCode="0.00E+00">
                  <c:v>5.6628199999999998E-3</c:v>
                </c:pt>
                <c:pt idx="105084" formatCode="0.00E+00">
                  <c:v>5.7522700000000003E-3</c:v>
                </c:pt>
                <c:pt idx="105085" formatCode="0.00E+00">
                  <c:v>5.8371600000000001E-3</c:v>
                </c:pt>
                <c:pt idx="105086" formatCode="0.00E+00">
                  <c:v>5.9174300000000004E-3</c:v>
                </c:pt>
                <c:pt idx="105087" formatCode="0.00E+00">
                  <c:v>5.9930000000000001E-3</c:v>
                </c:pt>
                <c:pt idx="105088" formatCode="0.00E+00">
                  <c:v>6.0638000000000003E-3</c:v>
                </c:pt>
                <c:pt idx="105089" formatCode="0.00E+00">
                  <c:v>6.1297599999999997E-3</c:v>
                </c:pt>
                <c:pt idx="105090" formatCode="0.00E+00">
                  <c:v>6.1908099999999997E-3</c:v>
                </c:pt>
                <c:pt idx="105091" formatCode="0.00E+00">
                  <c:v>6.2468999999999997E-3</c:v>
                </c:pt>
                <c:pt idx="105092" formatCode="0.00E+00">
                  <c:v>6.2979799999999999E-3</c:v>
                </c:pt>
                <c:pt idx="105093" formatCode="0.00E+00">
                  <c:v>6.3439799999999999E-3</c:v>
                </c:pt>
                <c:pt idx="105094" formatCode="0.00E+00">
                  <c:v>6.38487E-3</c:v>
                </c:pt>
                <c:pt idx="105095" formatCode="0.00E+00">
                  <c:v>6.4206000000000003E-3</c:v>
                </c:pt>
                <c:pt idx="105096" formatCode="0.00E+00">
                  <c:v>6.4511400000000002E-3</c:v>
                </c:pt>
                <c:pt idx="105097" formatCode="0.00E+00">
                  <c:v>6.4764499999999999E-3</c:v>
                </c:pt>
                <c:pt idx="105098" formatCode="0.00E+00">
                  <c:v>6.4965200000000004E-3</c:v>
                </c:pt>
                <c:pt idx="105099" formatCode="0.00E+00">
                  <c:v>6.5113100000000002E-3</c:v>
                </c:pt>
                <c:pt idx="105100" formatCode="0.00E+00">
                  <c:v>6.5208100000000001E-3</c:v>
                </c:pt>
                <c:pt idx="105101" formatCode="0.00E+00">
                  <c:v>6.5250000000000004E-3</c:v>
                </c:pt>
                <c:pt idx="105102" formatCode="0.00E+00">
                  <c:v>6.5238800000000001E-3</c:v>
                </c:pt>
                <c:pt idx="105103" formatCode="0.00E+00">
                  <c:v>6.5174500000000002E-3</c:v>
                </c:pt>
                <c:pt idx="105104" formatCode="0.00E+00">
                  <c:v>6.5056999999999997E-3</c:v>
                </c:pt>
                <c:pt idx="105105" formatCode="0.00E+00">
                  <c:v>6.4886500000000003E-3</c:v>
                </c:pt>
                <c:pt idx="105106" formatCode="0.00E+00">
                  <c:v>6.4663000000000003E-3</c:v>
                </c:pt>
                <c:pt idx="105107" formatCode="0.00E+00">
                  <c:v>6.4386799999999996E-3</c:v>
                </c:pt>
                <c:pt idx="105108" formatCode="0.00E+00">
                  <c:v>6.4057999999999997E-3</c:v>
                </c:pt>
                <c:pt idx="105109" formatCode="0.00E+00">
                  <c:v>6.3676999999999996E-3</c:v>
                </c:pt>
                <c:pt idx="105110" formatCode="0.00E+00">
                  <c:v>6.3244E-3</c:v>
                </c:pt>
                <c:pt idx="105111" formatCode="0.00E+00">
                  <c:v>6.2759299999999999E-3</c:v>
                </c:pt>
                <c:pt idx="105112" formatCode="0.00E+00">
                  <c:v>6.2223599999999997E-3</c:v>
                </c:pt>
                <c:pt idx="105113" formatCode="0.00E+00">
                  <c:v>6.1637100000000002E-3</c:v>
                </c:pt>
                <c:pt idx="105114" formatCode="0.00E+00">
                  <c:v>6.1000400000000001E-3</c:v>
                </c:pt>
                <c:pt idx="105115" formatCode="0.00E+00">
                  <c:v>6.0314000000000001E-3</c:v>
                </c:pt>
                <c:pt idx="105116" formatCode="0.00E+00">
                  <c:v>5.9578599999999997E-3</c:v>
                </c:pt>
                <c:pt idx="105117" formatCode="0.00E+00">
                  <c:v>5.8794900000000002E-3</c:v>
                </c:pt>
                <c:pt idx="105118" formatCode="0.00E+00">
                  <c:v>5.7963499999999996E-3</c:v>
                </c:pt>
                <c:pt idx="105119" formatCode="0.00E+00">
                  <c:v>5.70851E-3</c:v>
                </c:pt>
                <c:pt idx="105120" formatCode="0.00E+00">
                  <c:v>5.61606E-3</c:v>
                </c:pt>
                <c:pt idx="105121" formatCode="0.00E+00">
                  <c:v>5.51908E-3</c:v>
                </c:pt>
                <c:pt idx="105122" formatCode="0.00E+00">
                  <c:v>5.4176500000000004E-3</c:v>
                </c:pt>
                <c:pt idx="105123" formatCode="0.00E+00">
                  <c:v>5.3118799999999997E-3</c:v>
                </c:pt>
                <c:pt idx="105124" formatCode="0.00E+00">
                  <c:v>5.2018500000000001E-3</c:v>
                </c:pt>
                <c:pt idx="105125" formatCode="0.00E+00">
                  <c:v>5.0876599999999999E-3</c:v>
                </c:pt>
                <c:pt idx="105126" formatCode="0.00E+00">
                  <c:v>4.9694300000000004E-3</c:v>
                </c:pt>
                <c:pt idx="105127" formatCode="0.00E+00">
                  <c:v>4.84725E-3</c:v>
                </c:pt>
                <c:pt idx="105128" formatCode="0.00E+00">
                  <c:v>4.7212299999999999E-3</c:v>
                </c:pt>
                <c:pt idx="105129" formatCode="0.00E+00">
                  <c:v>4.59151E-3</c:v>
                </c:pt>
                <c:pt idx="105130" formatCode="0.00E+00">
                  <c:v>4.45818E-3</c:v>
                </c:pt>
                <c:pt idx="105131" formatCode="0.00E+00">
                  <c:v>4.3213799999999997E-3</c:v>
                </c:pt>
                <c:pt idx="105132" formatCode="0.00E+00">
                  <c:v>4.1812200000000002E-3</c:v>
                </c:pt>
                <c:pt idx="105133" formatCode="0.00E+00">
                  <c:v>4.0378499999999999E-3</c:v>
                </c:pt>
                <c:pt idx="105134" formatCode="0.00E+00">
                  <c:v>3.8913799999999998E-3</c:v>
                </c:pt>
                <c:pt idx="105135" formatCode="0.00E+00">
                  <c:v>3.74195E-3</c:v>
                </c:pt>
                <c:pt idx="105136" formatCode="0.00E+00">
                  <c:v>3.5897099999999999E-3</c:v>
                </c:pt>
                <c:pt idx="105137" formatCode="0.00E+00">
                  <c:v>3.4347800000000001E-3</c:v>
                </c:pt>
                <c:pt idx="105138" formatCode="0.00E+00">
                  <c:v>3.2773099999999999E-3</c:v>
                </c:pt>
                <c:pt idx="105139" formatCode="0.00E+00">
                  <c:v>3.1174499999999999E-3</c:v>
                </c:pt>
                <c:pt idx="105140" formatCode="0.00E+00">
                  <c:v>2.9553299999999999E-3</c:v>
                </c:pt>
                <c:pt idx="105141" formatCode="0.00E+00">
                  <c:v>2.7911099999999999E-3</c:v>
                </c:pt>
                <c:pt idx="105142" formatCode="0.00E+00">
                  <c:v>2.6249400000000001E-3</c:v>
                </c:pt>
                <c:pt idx="105143" formatCode="0.00E+00">
                  <c:v>2.4569700000000002E-3</c:v>
                </c:pt>
                <c:pt idx="105144" formatCode="0.00E+00">
                  <c:v>2.2873400000000001E-3</c:v>
                </c:pt>
                <c:pt idx="105145" formatCode="0.00E+00">
                  <c:v>2.1162199999999998E-3</c:v>
                </c:pt>
                <c:pt idx="105146" formatCode="0.00E+00">
                  <c:v>1.9437600000000001E-3</c:v>
                </c:pt>
                <c:pt idx="105147" formatCode="0.00E+00">
                  <c:v>1.77012E-3</c:v>
                </c:pt>
                <c:pt idx="105148" formatCode="0.00E+00">
                  <c:v>1.59545E-3</c:v>
                </c:pt>
                <c:pt idx="105149" formatCode="0.00E+00">
                  <c:v>1.4199E-3</c:v>
                </c:pt>
                <c:pt idx="105150" formatCode="0.00E+00">
                  <c:v>1.2436400000000001E-3</c:v>
                </c:pt>
                <c:pt idx="105151" formatCode="0.00E+00">
                  <c:v>1.0668299999999999E-3</c:v>
                </c:pt>
                <c:pt idx="105152" formatCode="0.00E+00">
                  <c:v>8.8961900000000002E-4</c:v>
                </c:pt>
                <c:pt idx="105153" formatCode="0.00E+00">
                  <c:v>7.1216900000000002E-4</c:v>
                </c:pt>
                <c:pt idx="105154" formatCode="0.00E+00">
                  <c:v>5.3463800000000004E-4</c:v>
                </c:pt>
                <c:pt idx="105155" formatCode="0.00E+00">
                  <c:v>3.5718300000000001E-4</c:v>
                </c:pt>
                <c:pt idx="105156" formatCode="0.00E+00">
                  <c:v>1.7996099999999999E-4</c:v>
                </c:pt>
                <c:pt idx="105157" formatCode="0.00E+00">
                  <c:v>3.1273999999999999E-6</c:v>
                </c:pt>
                <c:pt idx="105158" formatCode="0.00E+00">
                  <c:v>-1.7316099999999999E-4</c:v>
                </c:pt>
                <c:pt idx="105159" formatCode="0.00E+00">
                  <c:v>-3.4875200000000002E-4</c:v>
                </c:pt>
                <c:pt idx="105160" formatCode="0.00E+00">
                  <c:v>-5.2349000000000004E-4</c:v>
                </c:pt>
                <c:pt idx="105161" formatCode="0.00E+00">
                  <c:v>-6.9722600000000001E-4</c:v>
                </c:pt>
                <c:pt idx="105162" formatCode="0.00E+00">
                  <c:v>-8.6980800000000002E-4</c:v>
                </c:pt>
                <c:pt idx="105163" formatCode="0.00E+00">
                  <c:v>-1.0410899999999999E-3</c:v>
                </c:pt>
                <c:pt idx="105164" formatCode="0.00E+00">
                  <c:v>-1.2109200000000001E-3</c:v>
                </c:pt>
                <c:pt idx="105165" formatCode="0.00E+00">
                  <c:v>-1.3791599999999999E-3</c:v>
                </c:pt>
                <c:pt idx="105166" formatCode="0.00E+00">
                  <c:v>-1.5456599999999999E-3</c:v>
                </c:pt>
                <c:pt idx="105167" formatCode="0.00E+00">
                  <c:v>-1.7102899999999999E-3</c:v>
                </c:pt>
                <c:pt idx="105168" formatCode="0.00E+00">
                  <c:v>-1.8729E-3</c:v>
                </c:pt>
                <c:pt idx="105169" formatCode="0.00E+00">
                  <c:v>-2.0333700000000001E-3</c:v>
                </c:pt>
                <c:pt idx="105170" formatCode="0.00E+00">
                  <c:v>-2.19155E-3</c:v>
                </c:pt>
                <c:pt idx="105171" formatCode="0.00E+00">
                  <c:v>-2.34732E-3</c:v>
                </c:pt>
                <c:pt idx="105172" formatCode="0.00E+00">
                  <c:v>-2.5005499999999998E-3</c:v>
                </c:pt>
                <c:pt idx="105173" formatCode="0.00E+00">
                  <c:v>-2.6511199999999999E-3</c:v>
                </c:pt>
                <c:pt idx="105174" formatCode="0.00E+00">
                  <c:v>-2.7989099999999999E-3</c:v>
                </c:pt>
                <c:pt idx="105175" formatCode="0.00E+00">
                  <c:v>-2.9437999999999999E-3</c:v>
                </c:pt>
                <c:pt idx="105176" formatCode="0.00E+00">
                  <c:v>-3.08567E-3</c:v>
                </c:pt>
                <c:pt idx="105177" formatCode="0.00E+00">
                  <c:v>-3.22442E-3</c:v>
                </c:pt>
                <c:pt idx="105178" formatCode="0.00E+00">
                  <c:v>-3.3599300000000001E-3</c:v>
                </c:pt>
                <c:pt idx="105179" formatCode="0.00E+00">
                  <c:v>-3.4921100000000001E-3</c:v>
                </c:pt>
                <c:pt idx="105180" formatCode="0.00E+00">
                  <c:v>-3.6208600000000001E-3</c:v>
                </c:pt>
                <c:pt idx="105181" formatCode="0.00E+00">
                  <c:v>-3.7460700000000002E-3</c:v>
                </c:pt>
                <c:pt idx="105182" formatCode="0.00E+00">
                  <c:v>-3.8676600000000002E-3</c:v>
                </c:pt>
                <c:pt idx="105183" formatCode="0.00E+00">
                  <c:v>-3.9855400000000001E-3</c:v>
                </c:pt>
                <c:pt idx="105184" formatCode="0.00E+00">
                  <c:v>-4.0996299999999999E-3</c:v>
                </c:pt>
                <c:pt idx="105185" formatCode="0.00E+00">
                  <c:v>-4.2098400000000003E-3</c:v>
                </c:pt>
                <c:pt idx="105186" formatCode="0.00E+00">
                  <c:v>-4.3161099999999997E-3</c:v>
                </c:pt>
                <c:pt idx="105187" formatCode="0.00E+00">
                  <c:v>-4.4183499999999997E-3</c:v>
                </c:pt>
                <c:pt idx="105188" formatCode="0.00E+00">
                  <c:v>-4.5165099999999996E-3</c:v>
                </c:pt>
                <c:pt idx="105189" formatCode="0.00E+00">
                  <c:v>-4.6105199999999999E-3</c:v>
                </c:pt>
                <c:pt idx="105190" formatCode="0.00E+00">
                  <c:v>-4.70032E-3</c:v>
                </c:pt>
                <c:pt idx="105191" formatCode="0.00E+00">
                  <c:v>-4.7858600000000003E-3</c:v>
                </c:pt>
                <c:pt idx="105192" formatCode="0.00E+00">
                  <c:v>-4.8671000000000001E-3</c:v>
                </c:pt>
                <c:pt idx="105193" formatCode="0.00E+00">
                  <c:v>-4.9439699999999998E-3</c:v>
                </c:pt>
                <c:pt idx="105194" formatCode="0.00E+00">
                  <c:v>-5.0164500000000004E-3</c:v>
                </c:pt>
                <c:pt idx="105195" formatCode="0.00E+00">
                  <c:v>-5.0845100000000004E-3</c:v>
                </c:pt>
                <c:pt idx="105196" formatCode="0.00E+00">
                  <c:v>-5.1481000000000001E-3</c:v>
                </c:pt>
                <c:pt idx="105197" formatCode="0.00E+00">
                  <c:v>-5.2072000000000004E-3</c:v>
                </c:pt>
                <c:pt idx="105198" formatCode="0.00E+00">
                  <c:v>-5.2617799999999998E-3</c:v>
                </c:pt>
                <c:pt idx="105199" formatCode="0.00E+00">
                  <c:v>-5.31184E-3</c:v>
                </c:pt>
                <c:pt idx="105200" formatCode="0.00E+00">
                  <c:v>-5.3573600000000002E-3</c:v>
                </c:pt>
                <c:pt idx="105201" formatCode="0.00E+00">
                  <c:v>-5.3983199999999999E-3</c:v>
                </c:pt>
                <c:pt idx="105202" formatCode="0.00E+00">
                  <c:v>-5.4347299999999996E-3</c:v>
                </c:pt>
                <c:pt idx="105203" formatCode="0.00E+00">
                  <c:v>-5.4665900000000003E-3</c:v>
                </c:pt>
                <c:pt idx="105204" formatCode="0.00E+00">
                  <c:v>-5.4938799999999996E-3</c:v>
                </c:pt>
                <c:pt idx="105205" formatCode="0.00E+00">
                  <c:v>-5.5166399999999997E-3</c:v>
                </c:pt>
                <c:pt idx="105206" formatCode="0.00E+00">
                  <c:v>-5.53486E-3</c:v>
                </c:pt>
                <c:pt idx="105207" formatCode="0.00E+00">
                  <c:v>-5.5485700000000001E-3</c:v>
                </c:pt>
                <c:pt idx="105208" formatCode="0.00E+00">
                  <c:v>-5.55778E-3</c:v>
                </c:pt>
                <c:pt idx="105209" formatCode="0.00E+00">
                  <c:v>-5.5625199999999996E-3</c:v>
                </c:pt>
                <c:pt idx="105210" formatCode="0.00E+00">
                  <c:v>-5.5628300000000004E-3</c:v>
                </c:pt>
                <c:pt idx="105211" formatCode="0.00E+00">
                  <c:v>-5.5587199999999996E-3</c:v>
                </c:pt>
                <c:pt idx="105212" formatCode="0.00E+00">
                  <c:v>-5.5502499999999996E-3</c:v>
                </c:pt>
                <c:pt idx="105213" formatCode="0.00E+00">
                  <c:v>-5.5374400000000002E-3</c:v>
                </c:pt>
                <c:pt idx="105214" formatCode="0.00E+00">
                  <c:v>-5.5203500000000003E-3</c:v>
                </c:pt>
                <c:pt idx="105215" formatCode="0.00E+00">
                  <c:v>-5.4990200000000003E-3</c:v>
                </c:pt>
                <c:pt idx="105216" formatCode="0.00E+00">
                  <c:v>-5.4735000000000001E-3</c:v>
                </c:pt>
                <c:pt idx="105217" formatCode="0.00E+00">
                  <c:v>-5.4438400000000001E-3</c:v>
                </c:pt>
                <c:pt idx="105218" formatCode="0.00E+00">
                  <c:v>-5.41012E-3</c:v>
                </c:pt>
                <c:pt idx="105219" formatCode="0.00E+00">
                  <c:v>-5.3723800000000004E-3</c:v>
                </c:pt>
                <c:pt idx="105220" formatCode="0.00E+00">
                  <c:v>-5.3306899999999999E-3</c:v>
                </c:pt>
                <c:pt idx="105221" formatCode="0.00E+00">
                  <c:v>-5.28511E-3</c:v>
                </c:pt>
                <c:pt idx="105222" formatCode="0.00E+00">
                  <c:v>-5.2357300000000001E-3</c:v>
                </c:pt>
                <c:pt idx="105223" formatCode="0.00E+00">
                  <c:v>-5.1826099999999998E-3</c:v>
                </c:pt>
                <c:pt idx="105224" formatCode="0.00E+00">
                  <c:v>-5.1258199999999997E-3</c:v>
                </c:pt>
                <c:pt idx="105225" formatCode="0.00E+00">
                  <c:v>-5.0654599999999999E-3</c:v>
                </c:pt>
                <c:pt idx="105226" formatCode="0.00E+00">
                  <c:v>-5.0015800000000003E-3</c:v>
                </c:pt>
                <c:pt idx="105227" formatCode="0.00E+00">
                  <c:v>-4.93429E-3</c:v>
                </c:pt>
                <c:pt idx="105228" formatCode="0.00E+00">
                  <c:v>-4.8636599999999997E-3</c:v>
                </c:pt>
                <c:pt idx="105229" formatCode="0.00E+00">
                  <c:v>-4.7897900000000004E-3</c:v>
                </c:pt>
                <c:pt idx="105230" formatCode="0.00E+00">
                  <c:v>-4.7127599999999999E-3</c:v>
                </c:pt>
                <c:pt idx="105231" formatCode="0.00E+00">
                  <c:v>-4.6326600000000002E-3</c:v>
                </c:pt>
                <c:pt idx="105232" formatCode="0.00E+00">
                  <c:v>-4.5495900000000001E-3</c:v>
                </c:pt>
                <c:pt idx="105233" formatCode="0.00E+00">
                  <c:v>-4.4636399999999996E-3</c:v>
                </c:pt>
                <c:pt idx="105234" formatCode="0.00E+00">
                  <c:v>-4.3749100000000001E-3</c:v>
                </c:pt>
                <c:pt idx="105235" formatCode="0.00E+00">
                  <c:v>-4.28349E-3</c:v>
                </c:pt>
                <c:pt idx="105236" formatCode="0.00E+00">
                  <c:v>-4.1894899999999997E-3</c:v>
                </c:pt>
                <c:pt idx="105237" formatCode="0.00E+00">
                  <c:v>-4.0930000000000003E-3</c:v>
                </c:pt>
                <c:pt idx="105238" formatCode="0.00E+00">
                  <c:v>-3.9941300000000002E-3</c:v>
                </c:pt>
                <c:pt idx="105239" formatCode="0.00E+00">
                  <c:v>-3.8929799999999999E-3</c:v>
                </c:pt>
                <c:pt idx="105240" formatCode="0.00E+00">
                  <c:v>-3.7896499999999999E-3</c:v>
                </c:pt>
                <c:pt idx="105241" formatCode="0.00E+00">
                  <c:v>-3.6842400000000001E-3</c:v>
                </c:pt>
                <c:pt idx="105242" formatCode="0.00E+00">
                  <c:v>-3.5768599999999998E-3</c:v>
                </c:pt>
                <c:pt idx="105243" formatCode="0.00E+00">
                  <c:v>-3.4676099999999999E-3</c:v>
                </c:pt>
                <c:pt idx="105244" formatCode="0.00E+00">
                  <c:v>-3.3565999999999999E-3</c:v>
                </c:pt>
                <c:pt idx="105245" formatCode="0.00E+00">
                  <c:v>-3.2439299999999999E-3</c:v>
                </c:pt>
                <c:pt idx="105246" formatCode="0.00E+00">
                  <c:v>-3.12971E-3</c:v>
                </c:pt>
                <c:pt idx="105247" formatCode="0.00E+00">
                  <c:v>-3.0140399999999999E-3</c:v>
                </c:pt>
                <c:pt idx="105248" formatCode="0.00E+00">
                  <c:v>-2.8970200000000002E-3</c:v>
                </c:pt>
                <c:pt idx="105249" formatCode="0.00E+00">
                  <c:v>-2.7787699999999999E-3</c:v>
                </c:pt>
                <c:pt idx="105250" formatCode="0.00E+00">
                  <c:v>-2.6593799999999998E-3</c:v>
                </c:pt>
                <c:pt idx="105251" formatCode="0.00E+00">
                  <c:v>-2.5389499999999999E-3</c:v>
                </c:pt>
                <c:pt idx="105252" formatCode="0.00E+00">
                  <c:v>-2.4175999999999998E-3</c:v>
                </c:pt>
                <c:pt idx="105253" formatCode="0.00E+00">
                  <c:v>-2.2954300000000002E-3</c:v>
                </c:pt>
                <c:pt idx="105254" formatCode="0.00E+00">
                  <c:v>-2.1725199999999998E-3</c:v>
                </c:pt>
                <c:pt idx="105255" formatCode="0.00E+00">
                  <c:v>-2.049E-3</c:v>
                </c:pt>
                <c:pt idx="105256" formatCode="0.00E+00">
                  <c:v>-1.9249499999999999E-3</c:v>
                </c:pt>
                <c:pt idx="105257" formatCode="0.00E+00">
                  <c:v>-1.80047E-3</c:v>
                </c:pt>
                <c:pt idx="105258" formatCode="0.00E+00">
                  <c:v>-1.67566E-3</c:v>
                </c:pt>
                <c:pt idx="105259" formatCode="0.00E+00">
                  <c:v>-1.5506300000000001E-3</c:v>
                </c:pt>
                <c:pt idx="105260" formatCode="0.00E+00">
                  <c:v>-1.42545E-3</c:v>
                </c:pt>
                <c:pt idx="105261" formatCode="0.00E+00">
                  <c:v>-1.3002300000000001E-3</c:v>
                </c:pt>
                <c:pt idx="105262" formatCode="0.00E+00">
                  <c:v>-1.1750700000000001E-3</c:v>
                </c:pt>
                <c:pt idx="105263" formatCode="0.00E+00">
                  <c:v>-1.0500399999999999E-3</c:v>
                </c:pt>
                <c:pt idx="105264" formatCode="0.00E+00">
                  <c:v>-9.2523799999999999E-4</c:v>
                </c:pt>
                <c:pt idx="105265" formatCode="0.00E+00">
                  <c:v>-8.0075600000000002E-4</c:v>
                </c:pt>
                <c:pt idx="105266" formatCode="0.00E+00">
                  <c:v>-6.7667699999999999E-4</c:v>
                </c:pt>
                <c:pt idx="105267" formatCode="0.00E+00">
                  <c:v>-5.5308500000000003E-4</c:v>
                </c:pt>
                <c:pt idx="105268" formatCode="0.00E+00">
                  <c:v>-4.3006199999999999E-4</c:v>
                </c:pt>
                <c:pt idx="105269" formatCode="0.00E+00">
                  <c:v>-3.0769E-4</c:v>
                </c:pt>
                <c:pt idx="105270" formatCode="0.00E+00">
                  <c:v>-1.86047E-4</c:v>
                </c:pt>
                <c:pt idx="105271" formatCode="0.00E+00">
                  <c:v>-6.5209600000000007E-5</c:v>
                </c:pt>
                <c:pt idx="105272" formatCode="0.00E+00">
                  <c:v>5.4747000000000003E-5</c:v>
                </c:pt>
                <c:pt idx="105273" formatCode="0.00E+00">
                  <c:v>1.7374999999999999E-4</c:v>
                </c:pt>
                <c:pt idx="105274" formatCode="0.00E+00">
                  <c:v>2.91728E-4</c:v>
                </c:pt>
                <c:pt idx="105275" formatCode="0.00E+00">
                  <c:v>4.08613E-4</c:v>
                </c:pt>
                <c:pt idx="105276" formatCode="0.00E+00">
                  <c:v>5.2433700000000005E-4</c:v>
                </c:pt>
                <c:pt idx="105277" formatCode="0.00E+00">
                  <c:v>6.3883600000000005E-4</c:v>
                </c:pt>
                <c:pt idx="105278" formatCode="0.00E+00">
                  <c:v>7.5204700000000005E-4</c:v>
                </c:pt>
                <c:pt idx="105279" formatCode="0.00E+00">
                  <c:v>8.6390900000000005E-4</c:v>
                </c:pt>
                <c:pt idx="105280" formatCode="0.00E+00">
                  <c:v>9.7436500000000004E-4</c:v>
                </c:pt>
                <c:pt idx="105281" formatCode="0.00E+00">
                  <c:v>1.08336E-3</c:v>
                </c:pt>
                <c:pt idx="105282" formatCode="0.00E+00">
                  <c:v>1.1908299999999999E-3</c:v>
                </c:pt>
                <c:pt idx="105283" formatCode="0.00E+00">
                  <c:v>1.2967300000000001E-3</c:v>
                </c:pt>
                <c:pt idx="105284" formatCode="0.00E+00">
                  <c:v>1.40102E-3</c:v>
                </c:pt>
                <c:pt idx="105285" formatCode="0.00E+00">
                  <c:v>1.5036299999999999E-3</c:v>
                </c:pt>
                <c:pt idx="105286" formatCode="0.00E+00">
                  <c:v>1.6045300000000001E-3</c:v>
                </c:pt>
                <c:pt idx="105287" formatCode="0.00E+00">
                  <c:v>1.70367E-3</c:v>
                </c:pt>
                <c:pt idx="105288" formatCode="0.00E+00">
                  <c:v>1.80102E-3</c:v>
                </c:pt>
                <c:pt idx="105289" formatCode="0.00E+00">
                  <c:v>1.8965200000000001E-3</c:v>
                </c:pt>
                <c:pt idx="105290" formatCode="0.00E+00">
                  <c:v>1.9901400000000001E-3</c:v>
                </c:pt>
                <c:pt idx="105291" formatCode="0.00E+00">
                  <c:v>2.0818500000000001E-3</c:v>
                </c:pt>
                <c:pt idx="105292" formatCode="0.00E+00">
                  <c:v>2.17162E-3</c:v>
                </c:pt>
                <c:pt idx="105293" formatCode="0.00E+00">
                  <c:v>2.2594E-3</c:v>
                </c:pt>
                <c:pt idx="105294" formatCode="0.00E+00">
                  <c:v>2.3451700000000002E-3</c:v>
                </c:pt>
                <c:pt idx="105295" formatCode="0.00E+00">
                  <c:v>2.4289099999999998E-3</c:v>
                </c:pt>
                <c:pt idx="105296" formatCode="0.00E+00">
                  <c:v>2.5105800000000001E-3</c:v>
                </c:pt>
                <c:pt idx="105297" formatCode="0.00E+00">
                  <c:v>2.5901700000000001E-3</c:v>
                </c:pt>
                <c:pt idx="105298" formatCode="0.00E+00">
                  <c:v>2.6676400000000002E-3</c:v>
                </c:pt>
                <c:pt idx="105299" formatCode="0.00E+00">
                  <c:v>2.74297E-3</c:v>
                </c:pt>
                <c:pt idx="105300" formatCode="0.00E+00">
                  <c:v>2.8161599999999998E-3</c:v>
                </c:pt>
                <c:pt idx="105301" formatCode="0.00E+00">
                  <c:v>2.88718E-3</c:v>
                </c:pt>
                <c:pt idx="105302" formatCode="0.00E+00">
                  <c:v>2.9559999999999999E-3</c:v>
                </c:pt>
                <c:pt idx="105303" formatCode="0.00E+00">
                  <c:v>3.0226300000000001E-3</c:v>
                </c:pt>
                <c:pt idx="105304" formatCode="0.00E+00">
                  <c:v>3.0870400000000001E-3</c:v>
                </c:pt>
                <c:pt idx="105305" formatCode="0.00E+00">
                  <c:v>3.1492299999999998E-3</c:v>
                </c:pt>
                <c:pt idx="105306" formatCode="0.00E+00">
                  <c:v>3.2091799999999998E-3</c:v>
                </c:pt>
                <c:pt idx="105307" formatCode="0.00E+00">
                  <c:v>3.2668799999999998E-3</c:v>
                </c:pt>
                <c:pt idx="105308" formatCode="0.00E+00">
                  <c:v>3.3223300000000001E-3</c:v>
                </c:pt>
                <c:pt idx="105309" formatCode="0.00E+00">
                  <c:v>3.3755199999999999E-3</c:v>
                </c:pt>
                <c:pt idx="105310" formatCode="0.00E+00">
                  <c:v>3.4264500000000002E-3</c:v>
                </c:pt>
                <c:pt idx="105311" formatCode="0.00E+00">
                  <c:v>3.4751000000000001E-3</c:v>
                </c:pt>
                <c:pt idx="105312" formatCode="0.00E+00">
                  <c:v>3.52148E-3</c:v>
                </c:pt>
                <c:pt idx="105313" formatCode="0.00E+00">
                  <c:v>3.56559E-3</c:v>
                </c:pt>
                <c:pt idx="105314" formatCode="0.00E+00">
                  <c:v>3.6074200000000001E-3</c:v>
                </c:pt>
                <c:pt idx="105315" formatCode="0.00E+00">
                  <c:v>3.6469800000000002E-3</c:v>
                </c:pt>
                <c:pt idx="105316" formatCode="0.00E+00">
                  <c:v>3.68426E-3</c:v>
                </c:pt>
                <c:pt idx="105317" formatCode="0.00E+00">
                  <c:v>3.7192700000000002E-3</c:v>
                </c:pt>
                <c:pt idx="105318" formatCode="0.00E+00">
                  <c:v>3.7520100000000001E-3</c:v>
                </c:pt>
                <c:pt idx="105319" formatCode="0.00E+00">
                  <c:v>3.7824899999999999E-3</c:v>
                </c:pt>
                <c:pt idx="105320" formatCode="0.00E+00">
                  <c:v>3.8107000000000002E-3</c:v>
                </c:pt>
                <c:pt idx="105321" formatCode="0.00E+00">
                  <c:v>3.83665E-3</c:v>
                </c:pt>
                <c:pt idx="105322" formatCode="0.00E+00">
                  <c:v>3.8603600000000002E-3</c:v>
                </c:pt>
                <c:pt idx="105323" formatCode="0.00E+00">
                  <c:v>3.8818099999999999E-3</c:v>
                </c:pt>
                <c:pt idx="105324" formatCode="0.00E+00">
                  <c:v>3.9010300000000002E-3</c:v>
                </c:pt>
                <c:pt idx="105325" formatCode="0.00E+00">
                  <c:v>3.9180200000000004E-3</c:v>
                </c:pt>
                <c:pt idx="105326" formatCode="0.00E+00">
                  <c:v>3.9327800000000003E-3</c:v>
                </c:pt>
                <c:pt idx="105327" formatCode="0.00E+00">
                  <c:v>3.9453300000000004E-3</c:v>
                </c:pt>
                <c:pt idx="105328" formatCode="0.00E+00">
                  <c:v>3.9556699999999997E-3</c:v>
                </c:pt>
                <c:pt idx="105329" formatCode="0.00E+00">
                  <c:v>3.9638099999999999E-3</c:v>
                </c:pt>
                <c:pt idx="105330" formatCode="0.00E+00">
                  <c:v>3.9697700000000001E-3</c:v>
                </c:pt>
                <c:pt idx="105331" formatCode="0.00E+00">
                  <c:v>3.9735500000000002E-3</c:v>
                </c:pt>
                <c:pt idx="105332" formatCode="0.00E+00">
                  <c:v>3.9751700000000001E-3</c:v>
                </c:pt>
                <c:pt idx="105333" formatCode="0.00E+00">
                  <c:v>3.9746199999999999E-3</c:v>
                </c:pt>
                <c:pt idx="105334" formatCode="0.00E+00">
                  <c:v>3.9719300000000003E-3</c:v>
                </c:pt>
                <c:pt idx="105335" formatCode="0.00E+00">
                  <c:v>3.9671100000000003E-3</c:v>
                </c:pt>
                <c:pt idx="105336" formatCode="0.00E+00">
                  <c:v>3.9601699999999998E-3</c:v>
                </c:pt>
                <c:pt idx="105337" formatCode="0.00E+00">
                  <c:v>3.9511099999999999E-3</c:v>
                </c:pt>
                <c:pt idx="105338" formatCode="0.00E+00">
                  <c:v>3.9399600000000002E-3</c:v>
                </c:pt>
                <c:pt idx="105339" formatCode="0.00E+00">
                  <c:v>3.9267199999999999E-3</c:v>
                </c:pt>
                <c:pt idx="105340" formatCode="0.00E+00">
                  <c:v>3.9113999999999998E-3</c:v>
                </c:pt>
                <c:pt idx="105341" formatCode="0.00E+00">
                  <c:v>3.8940300000000001E-3</c:v>
                </c:pt>
                <c:pt idx="105342" formatCode="0.00E+00">
                  <c:v>3.8746000000000002E-3</c:v>
                </c:pt>
                <c:pt idx="105343" formatCode="0.00E+00">
                  <c:v>3.8531500000000001E-3</c:v>
                </c:pt>
                <c:pt idx="105344" formatCode="0.00E+00">
                  <c:v>3.8296699999999999E-3</c:v>
                </c:pt>
                <c:pt idx="105345" formatCode="0.00E+00">
                  <c:v>3.8041799999999999E-3</c:v>
                </c:pt>
                <c:pt idx="105346" formatCode="0.00E+00">
                  <c:v>3.7767E-3</c:v>
                </c:pt>
                <c:pt idx="105347" formatCode="0.00E+00">
                  <c:v>3.7472400000000002E-3</c:v>
                </c:pt>
                <c:pt idx="105348" formatCode="0.00E+00">
                  <c:v>3.7158099999999999E-3</c:v>
                </c:pt>
                <c:pt idx="105349" formatCode="0.00E+00">
                  <c:v>3.68243E-3</c:v>
                </c:pt>
                <c:pt idx="105350" formatCode="0.00E+00">
                  <c:v>3.6471099999999998E-3</c:v>
                </c:pt>
                <c:pt idx="105351" formatCode="0.00E+00">
                  <c:v>3.6098800000000002E-3</c:v>
                </c:pt>
                <c:pt idx="105352" formatCode="0.00E+00">
                  <c:v>3.5707299999999998E-3</c:v>
                </c:pt>
                <c:pt idx="105353" formatCode="0.00E+00">
                  <c:v>3.5297000000000002E-3</c:v>
                </c:pt>
                <c:pt idx="105354" formatCode="0.00E+00">
                  <c:v>3.48679E-3</c:v>
                </c:pt>
                <c:pt idx="105355" formatCode="0.00E+00">
                  <c:v>3.44203E-3</c:v>
                </c:pt>
                <c:pt idx="105356" formatCode="0.00E+00">
                  <c:v>3.3954200000000001E-3</c:v>
                </c:pt>
                <c:pt idx="105357" formatCode="0.00E+00">
                  <c:v>3.3469900000000002E-3</c:v>
                </c:pt>
                <c:pt idx="105358" formatCode="0.00E+00">
                  <c:v>3.2967500000000002E-3</c:v>
                </c:pt>
                <c:pt idx="105359" formatCode="0.00E+00">
                  <c:v>3.24472E-3</c:v>
                </c:pt>
                <c:pt idx="105360" formatCode="0.00E+00">
                  <c:v>3.1909199999999999E-3</c:v>
                </c:pt>
                <c:pt idx="105361" formatCode="0.00E+00">
                  <c:v>3.1353700000000002E-3</c:v>
                </c:pt>
                <c:pt idx="105362" formatCode="0.00E+00">
                  <c:v>3.0780899999999999E-3</c:v>
                </c:pt>
                <c:pt idx="105363" formatCode="0.00E+00">
                  <c:v>3.0190899999999999E-3</c:v>
                </c:pt>
                <c:pt idx="105364" formatCode="0.00E+00">
                  <c:v>2.9583999999999999E-3</c:v>
                </c:pt>
                <c:pt idx="105365" formatCode="0.00E+00">
                  <c:v>2.8960399999999999E-3</c:v>
                </c:pt>
                <c:pt idx="105366" formatCode="0.00E+00">
                  <c:v>2.8320300000000001E-3</c:v>
                </c:pt>
                <c:pt idx="105367" formatCode="0.00E+00">
                  <c:v>2.7663900000000001E-3</c:v>
                </c:pt>
                <c:pt idx="105368" formatCode="0.00E+00">
                  <c:v>2.6991699999999999E-3</c:v>
                </c:pt>
                <c:pt idx="105369" formatCode="0.00E+00">
                  <c:v>2.6303699999999999E-3</c:v>
                </c:pt>
                <c:pt idx="105370" formatCode="0.00E+00">
                  <c:v>2.5600100000000002E-3</c:v>
                </c:pt>
                <c:pt idx="105371" formatCode="0.00E+00">
                  <c:v>2.4880700000000002E-3</c:v>
                </c:pt>
                <c:pt idx="105372" formatCode="0.00E+00">
                  <c:v>2.4145999999999998E-3</c:v>
                </c:pt>
                <c:pt idx="105373" formatCode="0.00E+00">
                  <c:v>2.3397000000000001E-3</c:v>
                </c:pt>
                <c:pt idx="105374" formatCode="0.00E+00">
                  <c:v>2.26356E-3</c:v>
                </c:pt>
                <c:pt idx="105375" formatCode="0.00E+00">
                  <c:v>2.18644E-3</c:v>
                </c:pt>
                <c:pt idx="105376" formatCode="0.00E+00">
                  <c:v>2.10853E-3</c:v>
                </c:pt>
                <c:pt idx="105377" formatCode="0.00E+00">
                  <c:v>2.0298E-3</c:v>
                </c:pt>
                <c:pt idx="105378" formatCode="0.00E+00">
                  <c:v>1.9500699999999999E-3</c:v>
                </c:pt>
                <c:pt idx="105379" formatCode="0.00E+00">
                  <c:v>1.8691300000000001E-3</c:v>
                </c:pt>
                <c:pt idx="105380" formatCode="0.00E+00">
                  <c:v>1.7868599999999999E-3</c:v>
                </c:pt>
                <c:pt idx="105381" formatCode="0.00E+00">
                  <c:v>1.70312E-3</c:v>
                </c:pt>
                <c:pt idx="105382" formatCode="0.00E+00">
                  <c:v>1.6178E-3</c:v>
                </c:pt>
                <c:pt idx="105383" formatCode="0.00E+00">
                  <c:v>1.53078E-3</c:v>
                </c:pt>
                <c:pt idx="105384" formatCode="0.00E+00">
                  <c:v>1.44203E-3</c:v>
                </c:pt>
                <c:pt idx="105385" formatCode="0.00E+00">
                  <c:v>1.35155E-3</c:v>
                </c:pt>
                <c:pt idx="105386" formatCode="0.00E+00">
                  <c:v>1.25925E-3</c:v>
                </c:pt>
                <c:pt idx="105387" formatCode="0.00E+00">
                  <c:v>1.16486E-3</c:v>
                </c:pt>
                <c:pt idx="105388" formatCode="0.00E+00">
                  <c:v>1.06829E-3</c:v>
                </c:pt>
                <c:pt idx="105389" formatCode="0.00E+00">
                  <c:v>9.6971100000000005E-4</c:v>
                </c:pt>
                <c:pt idx="105390" formatCode="0.00E+00">
                  <c:v>8.6915400000000002E-4</c:v>
                </c:pt>
                <c:pt idx="105391" formatCode="0.00E+00">
                  <c:v>7.6634399999999997E-4</c:v>
                </c:pt>
                <c:pt idx="105392" formatCode="0.00E+00">
                  <c:v>6.61143E-4</c:v>
                </c:pt>
                <c:pt idx="105393" formatCode="0.00E+00">
                  <c:v>5.5358000000000002E-4</c:v>
                </c:pt>
                <c:pt idx="105394" formatCode="0.00E+00">
                  <c:v>4.4356799999999998E-4</c:v>
                </c:pt>
                <c:pt idx="105395" formatCode="0.00E+00">
                  <c:v>3.3094100000000002E-4</c:v>
                </c:pt>
                <c:pt idx="105396" formatCode="0.00E+00">
                  <c:v>2.15916E-4</c:v>
                </c:pt>
                <c:pt idx="105397" formatCode="0.00E+00">
                  <c:v>9.9208699999999998E-5</c:v>
                </c:pt>
                <c:pt idx="105398" formatCode="0.00E+00">
                  <c:v>-1.8958300000000001E-5</c:v>
                </c:pt>
                <c:pt idx="105399" formatCode="0.00E+00">
                  <c:v>-1.3917199999999999E-4</c:v>
                </c:pt>
                <c:pt idx="105400" formatCode="0.00E+00">
                  <c:v>-2.6179799999999999E-4</c:v>
                </c:pt>
                <c:pt idx="105401" formatCode="0.00E+00">
                  <c:v>-3.8682000000000001E-4</c:v>
                </c:pt>
                <c:pt idx="105402" formatCode="0.00E+00">
                  <c:v>-5.1429399999999999E-4</c:v>
                </c:pt>
                <c:pt idx="105403" formatCode="0.00E+00">
                  <c:v>-6.4394099999999998E-4</c:v>
                </c:pt>
                <c:pt idx="105404" formatCode="0.00E+00">
                  <c:v>-7.7510000000000003E-4</c:v>
                </c:pt>
                <c:pt idx="105405" formatCode="0.00E+00">
                  <c:v>-9.0739300000000005E-4</c:v>
                </c:pt>
                <c:pt idx="105406" formatCode="0.00E+00">
                  <c:v>-1.04104E-3</c:v>
                </c:pt>
                <c:pt idx="105407" formatCode="0.00E+00">
                  <c:v>-1.17668E-3</c:v>
                </c:pt>
                <c:pt idx="105408" formatCode="0.00E+00">
                  <c:v>-1.3146399999999999E-3</c:v>
                </c:pt>
                <c:pt idx="105409" formatCode="0.00E+00">
                  <c:v>-1.45462E-3</c:v>
                </c:pt>
                <c:pt idx="105410" formatCode="0.00E+00">
                  <c:v>-1.5964E-3</c:v>
                </c:pt>
                <c:pt idx="105411" formatCode="0.00E+00">
                  <c:v>-1.74014E-3</c:v>
                </c:pt>
                <c:pt idx="105412" formatCode="0.00E+00">
                  <c:v>-1.8858799999999999E-3</c:v>
                </c:pt>
                <c:pt idx="105413" formatCode="0.00E+00">
                  <c:v>-2.03353E-3</c:v>
                </c:pt>
                <c:pt idx="105414" formatCode="0.00E+00">
                  <c:v>-2.1831200000000002E-3</c:v>
                </c:pt>
                <c:pt idx="105415" formatCode="0.00E+00">
                  <c:v>-2.3344699999999999E-3</c:v>
                </c:pt>
                <c:pt idx="105416" formatCode="0.00E+00">
                  <c:v>-2.4876099999999999E-3</c:v>
                </c:pt>
                <c:pt idx="105417" formatCode="0.00E+00">
                  <c:v>-2.64307E-3</c:v>
                </c:pt>
                <c:pt idx="105418" formatCode="0.00E+00">
                  <c:v>-2.8006099999999998E-3</c:v>
                </c:pt>
                <c:pt idx="105419" formatCode="0.00E+00">
                  <c:v>-2.9590599999999999E-3</c:v>
                </c:pt>
                <c:pt idx="105420" formatCode="0.00E+00">
                  <c:v>-3.1182200000000001E-3</c:v>
                </c:pt>
                <c:pt idx="105421" formatCode="0.00E+00">
                  <c:v>-3.2802500000000002E-3</c:v>
                </c:pt>
                <c:pt idx="105422" formatCode="0.00E+00">
                  <c:v>-3.4483700000000001E-3</c:v>
                </c:pt>
                <c:pt idx="105423" formatCode="0.00E+00">
                  <c:v>-3.6230699999999999E-3</c:v>
                </c:pt>
                <c:pt idx="105424" formatCode="0.00E+00">
                  <c:v>-3.8007900000000001E-3</c:v>
                </c:pt>
                <c:pt idx="105425" formatCode="0.00E+00">
                  <c:v>-3.97766E-3</c:v>
                </c:pt>
                <c:pt idx="105426" formatCode="0.00E+00">
                  <c:v>-4.1523699999999998E-3</c:v>
                </c:pt>
                <c:pt idx="105427" formatCode="0.00E+00">
                  <c:v>-4.32542E-3</c:v>
                </c:pt>
                <c:pt idx="105428" formatCode="0.00E+00">
                  <c:v>-4.4971000000000004E-3</c:v>
                </c:pt>
                <c:pt idx="105429" formatCode="0.00E+00">
                  <c:v>-4.66703E-3</c:v>
                </c:pt>
                <c:pt idx="105430" formatCode="0.00E+00">
                  <c:v>-4.8351100000000001E-3</c:v>
                </c:pt>
                <c:pt idx="105431" formatCode="0.00E+00">
                  <c:v>-5.0017000000000004E-3</c:v>
                </c:pt>
                <c:pt idx="105432" formatCode="0.00E+00">
                  <c:v>-5.1670400000000003E-3</c:v>
                </c:pt>
                <c:pt idx="105433" formatCode="0.00E+00">
                  <c:v>-5.3311299999999999E-3</c:v>
                </c:pt>
                <c:pt idx="105434" formatCode="0.00E+00">
                  <c:v>-5.4943400000000003E-3</c:v>
                </c:pt>
                <c:pt idx="105435" formatCode="0.00E+00">
                  <c:v>-5.6575599999999998E-3</c:v>
                </c:pt>
                <c:pt idx="105436" formatCode="0.00E+00">
                  <c:v>-5.8218300000000001E-3</c:v>
                </c:pt>
                <c:pt idx="105437" formatCode="0.00E+00">
                  <c:v>-5.98805E-3</c:v>
                </c:pt>
                <c:pt idx="105438" formatCode="0.00E+00">
                  <c:v>-6.1565999999999999E-3</c:v>
                </c:pt>
                <c:pt idx="105439" formatCode="0.00E+00">
                  <c:v>-6.3277100000000003E-3</c:v>
                </c:pt>
                <c:pt idx="105440" formatCode="0.00E+00">
                  <c:v>-6.5017800000000004E-3</c:v>
                </c:pt>
                <c:pt idx="105441" formatCode="0.00E+00">
                  <c:v>-6.6791000000000003E-3</c:v>
                </c:pt>
                <c:pt idx="105442" formatCode="0.00E+00">
                  <c:v>-6.8591499999999996E-3</c:v>
                </c:pt>
                <c:pt idx="105443" formatCode="0.00E+00">
                  <c:v>-7.0402499999999996E-3</c:v>
                </c:pt>
                <c:pt idx="105444" formatCode="0.00E+00">
                  <c:v>-7.2201699999999997E-3</c:v>
                </c:pt>
                <c:pt idx="105445" formatCode="0.00E+00">
                  <c:v>-7.3982300000000004E-3</c:v>
                </c:pt>
                <c:pt idx="105446" formatCode="0.00E+00">
                  <c:v>-7.5765199999999998E-3</c:v>
                </c:pt>
                <c:pt idx="105447" formatCode="0.00E+00">
                  <c:v>-7.7582099999999998E-3</c:v>
                </c:pt>
                <c:pt idx="105448" formatCode="0.00E+00">
                  <c:v>-7.9452199999999994E-3</c:v>
                </c:pt>
                <c:pt idx="105449" formatCode="0.00E+00">
                  <c:v>-8.1378400000000004E-3</c:v>
                </c:pt>
                <c:pt idx="105450" formatCode="0.00E+00">
                  <c:v>-8.3354699999999993E-3</c:v>
                </c:pt>
                <c:pt idx="105451" formatCode="0.00E+00">
                  <c:v>-8.5367499999999992E-3</c:v>
                </c:pt>
                <c:pt idx="105452" formatCode="0.00E+00">
                  <c:v>-8.7388499999999994E-3</c:v>
                </c:pt>
                <c:pt idx="105453" formatCode="0.00E+00">
                  <c:v>-8.9380699999999993E-3</c:v>
                </c:pt>
                <c:pt idx="105454" formatCode="0.00E+00">
                  <c:v>-9.1323199999999993E-3</c:v>
                </c:pt>
                <c:pt idx="105455" formatCode="0.00E+00">
                  <c:v>-9.3232699999999998E-3</c:v>
                </c:pt>
                <c:pt idx="105456" formatCode="0.00E+00">
                  <c:v>-9.5143399999999996E-3</c:v>
                </c:pt>
                <c:pt idx="105457" formatCode="0.00E+00">
                  <c:v>-9.7062099999999998E-3</c:v>
                </c:pt>
                <c:pt idx="105458" formatCode="0.00E+00">
                  <c:v>-9.8966999999999996E-3</c:v>
                </c:pt>
                <c:pt idx="105459">
                  <c:v>-1.0084600000000001E-2</c:v>
                </c:pt>
                <c:pt idx="105460">
                  <c:v>-1.02714E-2</c:v>
                </c:pt>
                <c:pt idx="105461">
                  <c:v>-1.04589E-2</c:v>
                </c:pt>
                <c:pt idx="105462">
                  <c:v>-1.06471E-2</c:v>
                </c:pt>
                <c:pt idx="105463">
                  <c:v>-1.08342E-2</c:v>
                </c:pt>
                <c:pt idx="105464">
                  <c:v>-1.1018500000000001E-2</c:v>
                </c:pt>
                <c:pt idx="105465">
                  <c:v>-1.12E-2</c:v>
                </c:pt>
                <c:pt idx="105466">
                  <c:v>-1.1378299999999999E-2</c:v>
                </c:pt>
                <c:pt idx="105467">
                  <c:v>-1.1552700000000001E-2</c:v>
                </c:pt>
                <c:pt idx="105468">
                  <c:v>-1.1722099999999999E-2</c:v>
                </c:pt>
                <c:pt idx="105469">
                  <c:v>-1.18864E-2</c:v>
                </c:pt>
                <c:pt idx="105470">
                  <c:v>-1.2047E-2</c:v>
                </c:pt>
                <c:pt idx="105471">
                  <c:v>-1.2206699999999999E-2</c:v>
                </c:pt>
                <c:pt idx="105472">
                  <c:v>-1.23675E-2</c:v>
                </c:pt>
                <c:pt idx="105473">
                  <c:v>-1.25291E-2</c:v>
                </c:pt>
                <c:pt idx="105474">
                  <c:v>-1.2690099999999999E-2</c:v>
                </c:pt>
                <c:pt idx="105475">
                  <c:v>-1.28498E-2</c:v>
                </c:pt>
                <c:pt idx="105476">
                  <c:v>-1.3008799999999999E-2</c:v>
                </c:pt>
                <c:pt idx="105477">
                  <c:v>-1.31691E-2</c:v>
                </c:pt>
                <c:pt idx="105478">
                  <c:v>-1.3332500000000001E-2</c:v>
                </c:pt>
                <c:pt idx="105479">
                  <c:v>-1.34988E-2</c:v>
                </c:pt>
                <c:pt idx="105480">
                  <c:v>-1.3667800000000001E-2</c:v>
                </c:pt>
                <c:pt idx="105481">
                  <c:v>-1.38418E-2</c:v>
                </c:pt>
                <c:pt idx="105482">
                  <c:v>-1.4023900000000001E-2</c:v>
                </c:pt>
                <c:pt idx="105483">
                  <c:v>-1.42165E-2</c:v>
                </c:pt>
                <c:pt idx="105484">
                  <c:v>-1.4422600000000001E-2</c:v>
                </c:pt>
                <c:pt idx="105485">
                  <c:v>-1.4644799999999999E-2</c:v>
                </c:pt>
                <c:pt idx="105486">
                  <c:v>-1.48831E-2</c:v>
                </c:pt>
                <c:pt idx="105487">
                  <c:v>-1.5134399999999999E-2</c:v>
                </c:pt>
                <c:pt idx="105488">
                  <c:v>-1.5396699999999999E-2</c:v>
                </c:pt>
                <c:pt idx="105489">
                  <c:v>-1.5671600000000001E-2</c:v>
                </c:pt>
                <c:pt idx="105490">
                  <c:v>-1.5960999999999999E-2</c:v>
                </c:pt>
                <c:pt idx="105491">
                  <c:v>-1.6263900000000001E-2</c:v>
                </c:pt>
                <c:pt idx="105492">
                  <c:v>-1.6577399999999999E-2</c:v>
                </c:pt>
                <c:pt idx="105493">
                  <c:v>-1.6899999999999998E-2</c:v>
                </c:pt>
                <c:pt idx="105494">
                  <c:v>-1.72328E-2</c:v>
                </c:pt>
                <c:pt idx="105495">
                  <c:v>-1.7577800000000001E-2</c:v>
                </c:pt>
                <c:pt idx="105496">
                  <c:v>-1.7936199999999999E-2</c:v>
                </c:pt>
                <c:pt idx="105497">
                  <c:v>-1.8308000000000001E-2</c:v>
                </c:pt>
                <c:pt idx="105498">
                  <c:v>-1.8693399999999999E-2</c:v>
                </c:pt>
                <c:pt idx="105499">
                  <c:v>-1.90934E-2</c:v>
                </c:pt>
                <c:pt idx="105500">
                  <c:v>-1.9508299999999999E-2</c:v>
                </c:pt>
                <c:pt idx="105501">
                  <c:v>-1.9936300000000001E-2</c:v>
                </c:pt>
                <c:pt idx="105502">
                  <c:v>-2.0375399999999998E-2</c:v>
                </c:pt>
                <c:pt idx="105503">
                  <c:v>-2.08261E-2</c:v>
                </c:pt>
                <c:pt idx="105504">
                  <c:v>-2.1289599999999999E-2</c:v>
                </c:pt>
                <c:pt idx="105505">
                  <c:v>-2.1765E-2</c:v>
                </c:pt>
                <c:pt idx="105506">
                  <c:v>-2.2248799999999999E-2</c:v>
                </c:pt>
                <c:pt idx="105507">
                  <c:v>-2.2738899999999999E-2</c:v>
                </c:pt>
                <c:pt idx="105508">
                  <c:v>-2.3238000000000002E-2</c:v>
                </c:pt>
                <c:pt idx="105509">
                  <c:v>-2.3751899999999999E-2</c:v>
                </c:pt>
                <c:pt idx="105510">
                  <c:v>-2.4284199999999999E-2</c:v>
                </c:pt>
                <c:pt idx="105511">
                  <c:v>-2.4833000000000001E-2</c:v>
                </c:pt>
                <c:pt idx="105512">
                  <c:v>-2.5394300000000002E-2</c:v>
                </c:pt>
                <c:pt idx="105513">
                  <c:v>-2.59677E-2</c:v>
                </c:pt>
                <c:pt idx="105514">
                  <c:v>-2.6555499999999999E-2</c:v>
                </c:pt>
                <c:pt idx="105515">
                  <c:v>-2.7158100000000001E-2</c:v>
                </c:pt>
                <c:pt idx="105516">
                  <c:v>-2.7772600000000001E-2</c:v>
                </c:pt>
                <c:pt idx="105517">
                  <c:v>-2.8395699999999999E-2</c:v>
                </c:pt>
                <c:pt idx="105518">
                  <c:v>-2.90266E-2</c:v>
                </c:pt>
                <c:pt idx="105519">
                  <c:v>-2.9664200000000002E-2</c:v>
                </c:pt>
                <c:pt idx="105520">
                  <c:v>-3.0305499999999999E-2</c:v>
                </c:pt>
                <c:pt idx="105521">
                  <c:v>-3.0948699999999999E-2</c:v>
                </c:pt>
                <c:pt idx="105522">
                  <c:v>-3.1598000000000001E-2</c:v>
                </c:pt>
                <c:pt idx="105523">
                  <c:v>-3.2259000000000003E-2</c:v>
                </c:pt>
                <c:pt idx="105524">
                  <c:v>-3.2931599999999998E-2</c:v>
                </c:pt>
                <c:pt idx="105525">
                  <c:v>-3.3610000000000001E-2</c:v>
                </c:pt>
                <c:pt idx="105526">
                  <c:v>-3.4290000000000001E-2</c:v>
                </c:pt>
                <c:pt idx="105527">
                  <c:v>-3.4972099999999999E-2</c:v>
                </c:pt>
                <c:pt idx="105528">
                  <c:v>-3.5658099999999998E-2</c:v>
                </c:pt>
                <c:pt idx="105529">
                  <c:v>-3.6348999999999999E-2</c:v>
                </c:pt>
                <c:pt idx="105530">
                  <c:v>-3.7045099999999997E-2</c:v>
                </c:pt>
                <c:pt idx="105531">
                  <c:v>-3.7743600000000002E-2</c:v>
                </c:pt>
                <c:pt idx="105532">
                  <c:v>-3.84409E-2</c:v>
                </c:pt>
                <c:pt idx="105533">
                  <c:v>-3.9137199999999997E-2</c:v>
                </c:pt>
                <c:pt idx="105534">
                  <c:v>-3.9836499999999997E-2</c:v>
                </c:pt>
                <c:pt idx="105535">
                  <c:v>-4.0541399999999998E-2</c:v>
                </c:pt>
                <c:pt idx="105536">
                  <c:v>-4.1250200000000001E-2</c:v>
                </c:pt>
                <c:pt idx="105537">
                  <c:v>-4.1960900000000002E-2</c:v>
                </c:pt>
                <c:pt idx="105538">
                  <c:v>-4.2673000000000003E-2</c:v>
                </c:pt>
                <c:pt idx="105539">
                  <c:v>-4.3386800000000003E-2</c:v>
                </c:pt>
                <c:pt idx="105540">
                  <c:v>-4.4100199999999999E-2</c:v>
                </c:pt>
                <c:pt idx="105541">
                  <c:v>-4.4809799999999997E-2</c:v>
                </c:pt>
                <c:pt idx="105542">
                  <c:v>-4.5513900000000003E-2</c:v>
                </c:pt>
                <c:pt idx="105543">
                  <c:v>-4.6215399999999997E-2</c:v>
                </c:pt>
                <c:pt idx="105544">
                  <c:v>-4.6917500000000001E-2</c:v>
                </c:pt>
                <c:pt idx="105545">
                  <c:v>-4.7618800000000003E-2</c:v>
                </c:pt>
                <c:pt idx="105546">
                  <c:v>-4.8315799999999999E-2</c:v>
                </c:pt>
                <c:pt idx="105547">
                  <c:v>-4.9007500000000002E-2</c:v>
                </c:pt>
                <c:pt idx="105548">
                  <c:v>-4.9694299999999997E-2</c:v>
                </c:pt>
                <c:pt idx="105549">
                  <c:v>-5.0375200000000002E-2</c:v>
                </c:pt>
                <c:pt idx="105550">
                  <c:v>-5.1047500000000003E-2</c:v>
                </c:pt>
                <c:pt idx="105551">
                  <c:v>-5.1711800000000002E-2</c:v>
                </c:pt>
                <c:pt idx="105552">
                  <c:v>-5.2373299999999998E-2</c:v>
                </c:pt>
                <c:pt idx="105553">
                  <c:v>-5.3036100000000003E-2</c:v>
                </c:pt>
                <c:pt idx="105554">
                  <c:v>-5.3698799999999998E-2</c:v>
                </c:pt>
                <c:pt idx="105555">
                  <c:v>-5.4356300000000003E-2</c:v>
                </c:pt>
                <c:pt idx="105556">
                  <c:v>-5.5004200000000003E-2</c:v>
                </c:pt>
                <c:pt idx="105557">
                  <c:v>-5.5640799999999997E-2</c:v>
                </c:pt>
                <c:pt idx="105558">
                  <c:v>-5.6268199999999997E-2</c:v>
                </c:pt>
                <c:pt idx="105559">
                  <c:v>-5.6890000000000003E-2</c:v>
                </c:pt>
                <c:pt idx="105560">
                  <c:v>-5.7504100000000002E-2</c:v>
                </c:pt>
                <c:pt idx="105561">
                  <c:v>-5.8102300000000003E-2</c:v>
                </c:pt>
                <c:pt idx="105562">
                  <c:v>-5.8679599999999998E-2</c:v>
                </c:pt>
                <c:pt idx="105563">
                  <c:v>-5.9237699999999997E-2</c:v>
                </c:pt>
                <c:pt idx="105564">
                  <c:v>-5.9780199999999999E-2</c:v>
                </c:pt>
                <c:pt idx="105565">
                  <c:v>-6.0309399999999999E-2</c:v>
                </c:pt>
                <c:pt idx="105566">
                  <c:v>-6.0824499999999997E-2</c:v>
                </c:pt>
                <c:pt idx="105567">
                  <c:v>-6.1324200000000002E-2</c:v>
                </c:pt>
                <c:pt idx="105568">
                  <c:v>-6.1806100000000003E-2</c:v>
                </c:pt>
                <c:pt idx="105569">
                  <c:v>-6.22652E-2</c:v>
                </c:pt>
                <c:pt idx="105570">
                  <c:v>-6.2696699999999994E-2</c:v>
                </c:pt>
                <c:pt idx="105571">
                  <c:v>-6.3103099999999995E-2</c:v>
                </c:pt>
                <c:pt idx="105572">
                  <c:v>-6.3493499999999994E-2</c:v>
                </c:pt>
                <c:pt idx="105573">
                  <c:v>-6.3872999999999999E-2</c:v>
                </c:pt>
                <c:pt idx="105574">
                  <c:v>-6.4239500000000005E-2</c:v>
                </c:pt>
                <c:pt idx="105575">
                  <c:v>-6.4591899999999994E-2</c:v>
                </c:pt>
                <c:pt idx="105576">
                  <c:v>-6.4932000000000004E-2</c:v>
                </c:pt>
                <c:pt idx="105577">
                  <c:v>-6.5260499999999999E-2</c:v>
                </c:pt>
                <c:pt idx="105578">
                  <c:v>-6.5574300000000002E-2</c:v>
                </c:pt>
                <c:pt idx="105579">
                  <c:v>-6.5868899999999994E-2</c:v>
                </c:pt>
                <c:pt idx="105580">
                  <c:v>-6.6142699999999999E-2</c:v>
                </c:pt>
                <c:pt idx="105581">
                  <c:v>-6.6397300000000006E-2</c:v>
                </c:pt>
                <c:pt idx="105582">
                  <c:v>-6.6635100000000003E-2</c:v>
                </c:pt>
                <c:pt idx="105583">
                  <c:v>-6.6859299999999997E-2</c:v>
                </c:pt>
                <c:pt idx="105584">
                  <c:v>-6.7075200000000001E-2</c:v>
                </c:pt>
                <c:pt idx="105585">
                  <c:v>-6.7287399999999997E-2</c:v>
                </c:pt>
                <c:pt idx="105586">
                  <c:v>-6.7498799999999998E-2</c:v>
                </c:pt>
                <c:pt idx="105587">
                  <c:v>-6.7709199999999997E-2</c:v>
                </c:pt>
                <c:pt idx="105588">
                  <c:v>-6.7915000000000003E-2</c:v>
                </c:pt>
                <c:pt idx="105589">
                  <c:v>-6.8110799999999999E-2</c:v>
                </c:pt>
                <c:pt idx="105590">
                  <c:v>-6.8293699999999999E-2</c:v>
                </c:pt>
                <c:pt idx="105591">
                  <c:v>-6.8463999999999997E-2</c:v>
                </c:pt>
                <c:pt idx="105592">
                  <c:v>-6.8621199999999993E-2</c:v>
                </c:pt>
                <c:pt idx="105593">
                  <c:v>-6.8761199999999995E-2</c:v>
                </c:pt>
                <c:pt idx="105594">
                  <c:v>-6.8881700000000004E-2</c:v>
                </c:pt>
                <c:pt idx="105595">
                  <c:v>-6.8985099999999994E-2</c:v>
                </c:pt>
                <c:pt idx="105596">
                  <c:v>-6.9078399999999998E-2</c:v>
                </c:pt>
                <c:pt idx="105597">
                  <c:v>-6.9167500000000007E-2</c:v>
                </c:pt>
                <c:pt idx="105598">
                  <c:v>-6.9255800000000006E-2</c:v>
                </c:pt>
                <c:pt idx="105599">
                  <c:v>-6.9346199999999997E-2</c:v>
                </c:pt>
                <c:pt idx="105600">
                  <c:v>-6.9441600000000006E-2</c:v>
                </c:pt>
                <c:pt idx="105601">
                  <c:v>-6.9543800000000003E-2</c:v>
                </c:pt>
                <c:pt idx="105602">
                  <c:v>-6.9652800000000001E-2</c:v>
                </c:pt>
                <c:pt idx="105603">
                  <c:v>-6.9768899999999995E-2</c:v>
                </c:pt>
                <c:pt idx="105604">
                  <c:v>-6.98936E-2</c:v>
                </c:pt>
                <c:pt idx="105605">
                  <c:v>-7.0028999999999994E-2</c:v>
                </c:pt>
                <c:pt idx="105606">
                  <c:v>-7.0177500000000004E-2</c:v>
                </c:pt>
                <c:pt idx="105607">
                  <c:v>-7.0339899999999997E-2</c:v>
                </c:pt>
                <c:pt idx="105608">
                  <c:v>-7.0511900000000002E-2</c:v>
                </c:pt>
                <c:pt idx="105609">
                  <c:v>-7.0690699999999995E-2</c:v>
                </c:pt>
                <c:pt idx="105610">
                  <c:v>-7.0881200000000005E-2</c:v>
                </c:pt>
                <c:pt idx="105611">
                  <c:v>-7.1089899999999998E-2</c:v>
                </c:pt>
                <c:pt idx="105612">
                  <c:v>-7.1316299999999999E-2</c:v>
                </c:pt>
                <c:pt idx="105613">
                  <c:v>-7.1554900000000005E-2</c:v>
                </c:pt>
                <c:pt idx="105614">
                  <c:v>-7.1801599999999993E-2</c:v>
                </c:pt>
                <c:pt idx="105615">
                  <c:v>-7.2057200000000002E-2</c:v>
                </c:pt>
                <c:pt idx="105616">
                  <c:v>-7.2325100000000003E-2</c:v>
                </c:pt>
                <c:pt idx="105617">
                  <c:v>-7.2605600000000006E-2</c:v>
                </c:pt>
                <c:pt idx="105618">
                  <c:v>-7.2895500000000002E-2</c:v>
                </c:pt>
                <c:pt idx="105619">
                  <c:v>-7.31908E-2</c:v>
                </c:pt>
                <c:pt idx="105620">
                  <c:v>-7.3489200000000005E-2</c:v>
                </c:pt>
                <c:pt idx="105621">
                  <c:v>-7.3789800000000003E-2</c:v>
                </c:pt>
                <c:pt idx="105622">
                  <c:v>-7.4087799999999995E-2</c:v>
                </c:pt>
                <c:pt idx="105623">
                  <c:v>-7.4375899999999995E-2</c:v>
                </c:pt>
                <c:pt idx="105624">
                  <c:v>-7.4652999999999997E-2</c:v>
                </c:pt>
                <c:pt idx="105625">
                  <c:v>-7.4924299999999999E-2</c:v>
                </c:pt>
                <c:pt idx="105626">
                  <c:v>-7.5197E-2</c:v>
                </c:pt>
                <c:pt idx="105627">
                  <c:v>-7.5477600000000006E-2</c:v>
                </c:pt>
                <c:pt idx="105628">
                  <c:v>-7.5769699999999995E-2</c:v>
                </c:pt>
                <c:pt idx="105629">
                  <c:v>-7.6073299999999996E-2</c:v>
                </c:pt>
                <c:pt idx="105630">
                  <c:v>-7.6388399999999995E-2</c:v>
                </c:pt>
                <c:pt idx="105631">
                  <c:v>-7.6717300000000002E-2</c:v>
                </c:pt>
                <c:pt idx="105632">
                  <c:v>-7.7062500000000006E-2</c:v>
                </c:pt>
                <c:pt idx="105633">
                  <c:v>-7.7425400000000005E-2</c:v>
                </c:pt>
                <c:pt idx="105634">
                  <c:v>-7.7805100000000002E-2</c:v>
                </c:pt>
                <c:pt idx="105635">
                  <c:v>-7.81974E-2</c:v>
                </c:pt>
                <c:pt idx="105636">
                  <c:v>-7.8596799999999994E-2</c:v>
                </c:pt>
                <c:pt idx="105637">
                  <c:v>-7.9002900000000001E-2</c:v>
                </c:pt>
                <c:pt idx="105638">
                  <c:v>-7.9420299999999999E-2</c:v>
                </c:pt>
                <c:pt idx="105639">
                  <c:v>-7.9852599999999996E-2</c:v>
                </c:pt>
                <c:pt idx="105640">
                  <c:v>-8.0299599999999999E-2</c:v>
                </c:pt>
                <c:pt idx="105641">
                  <c:v>-8.0756599999999998E-2</c:v>
                </c:pt>
                <c:pt idx="105642">
                  <c:v>-8.1216499999999997E-2</c:v>
                </c:pt>
                <c:pt idx="105643">
                  <c:v>-8.1674800000000006E-2</c:v>
                </c:pt>
                <c:pt idx="105644">
                  <c:v>-8.2131499999999996E-2</c:v>
                </c:pt>
                <c:pt idx="105645">
                  <c:v>-8.2586300000000001E-2</c:v>
                </c:pt>
                <c:pt idx="105646">
                  <c:v>-8.3037600000000003E-2</c:v>
                </c:pt>
                <c:pt idx="105647">
                  <c:v>-8.3485699999999996E-2</c:v>
                </c:pt>
                <c:pt idx="105648">
                  <c:v>-8.3933499999999994E-2</c:v>
                </c:pt>
                <c:pt idx="105649">
                  <c:v>-8.4383700000000006E-2</c:v>
                </c:pt>
                <c:pt idx="105650">
                  <c:v>-8.4837200000000001E-2</c:v>
                </c:pt>
                <c:pt idx="105651">
                  <c:v>-8.52932E-2</c:v>
                </c:pt>
                <c:pt idx="105652">
                  <c:v>-8.57512E-2</c:v>
                </c:pt>
                <c:pt idx="105653">
                  <c:v>-8.6209400000000005E-2</c:v>
                </c:pt>
                <c:pt idx="105654">
                  <c:v>-8.6667099999999997E-2</c:v>
                </c:pt>
                <c:pt idx="105655">
                  <c:v>-8.71281E-2</c:v>
                </c:pt>
                <c:pt idx="105656">
                  <c:v>-8.7593000000000004E-2</c:v>
                </c:pt>
                <c:pt idx="105657">
                  <c:v>-8.8055700000000001E-2</c:v>
                </c:pt>
                <c:pt idx="105658">
                  <c:v>-8.8513700000000001E-2</c:v>
                </c:pt>
                <c:pt idx="105659">
                  <c:v>-8.8974200000000003E-2</c:v>
                </c:pt>
                <c:pt idx="105660">
                  <c:v>-8.9445399999999994E-2</c:v>
                </c:pt>
                <c:pt idx="105661">
                  <c:v>-8.9929499999999996E-2</c:v>
                </c:pt>
                <c:pt idx="105662">
                  <c:v>-9.0429499999999996E-2</c:v>
                </c:pt>
                <c:pt idx="105663">
                  <c:v>-9.0952400000000003E-2</c:v>
                </c:pt>
                <c:pt idx="105664">
                  <c:v>-9.14996E-2</c:v>
                </c:pt>
                <c:pt idx="105665">
                  <c:v>-9.2067099999999999E-2</c:v>
                </c:pt>
                <c:pt idx="105666">
                  <c:v>-9.2649400000000007E-2</c:v>
                </c:pt>
                <c:pt idx="105667">
                  <c:v>-9.3243599999999996E-2</c:v>
                </c:pt>
                <c:pt idx="105668">
                  <c:v>-9.3847200000000006E-2</c:v>
                </c:pt>
                <c:pt idx="105669">
                  <c:v>-9.4455200000000003E-2</c:v>
                </c:pt>
                <c:pt idx="105670">
                  <c:v>-9.5067399999999996E-2</c:v>
                </c:pt>
                <c:pt idx="105671">
                  <c:v>-9.5690899999999995E-2</c:v>
                </c:pt>
                <c:pt idx="105672">
                  <c:v>-9.6332000000000001E-2</c:v>
                </c:pt>
                <c:pt idx="105673">
                  <c:v>-9.6992900000000007E-2</c:v>
                </c:pt>
                <c:pt idx="105674">
                  <c:v>-9.7673999999999997E-2</c:v>
                </c:pt>
                <c:pt idx="105675">
                  <c:v>-9.8374199999999995E-2</c:v>
                </c:pt>
                <c:pt idx="105676">
                  <c:v>-9.9089899999999995E-2</c:v>
                </c:pt>
                <c:pt idx="105677">
                  <c:v>-9.9818299999999999E-2</c:v>
                </c:pt>
                <c:pt idx="105678">
                  <c:v>-0.10056</c:v>
                </c:pt>
                <c:pt idx="105679">
                  <c:v>-0.101316</c:v>
                </c:pt>
                <c:pt idx="105680">
                  <c:v>-0.102088</c:v>
                </c:pt>
                <c:pt idx="105681">
                  <c:v>-0.102878</c:v>
                </c:pt>
                <c:pt idx="105682">
                  <c:v>-0.103687</c:v>
                </c:pt>
                <c:pt idx="105683">
                  <c:v>-0.104517</c:v>
                </c:pt>
                <c:pt idx="105684">
                  <c:v>-0.10537299999999999</c:v>
                </c:pt>
                <c:pt idx="105685">
                  <c:v>-0.106257</c:v>
                </c:pt>
                <c:pt idx="105686">
                  <c:v>-0.107166</c:v>
                </c:pt>
                <c:pt idx="105687">
                  <c:v>-0.108101</c:v>
                </c:pt>
                <c:pt idx="105688">
                  <c:v>-0.109059</c:v>
                </c:pt>
                <c:pt idx="105689">
                  <c:v>-0.110045</c:v>
                </c:pt>
                <c:pt idx="105690">
                  <c:v>-0.111058</c:v>
                </c:pt>
                <c:pt idx="105691">
                  <c:v>-0.11210000000000001</c:v>
                </c:pt>
                <c:pt idx="105692">
                  <c:v>-0.113166</c:v>
                </c:pt>
                <c:pt idx="105693">
                  <c:v>-0.11425399999999999</c:v>
                </c:pt>
                <c:pt idx="105694">
                  <c:v>-0.115369</c:v>
                </c:pt>
                <c:pt idx="105695">
                  <c:v>-0.11651499999999999</c:v>
                </c:pt>
                <c:pt idx="105696">
                  <c:v>-0.117692</c:v>
                </c:pt>
                <c:pt idx="105697">
                  <c:v>-0.118899</c:v>
                </c:pt>
                <c:pt idx="105698">
                  <c:v>-0.12013799999999999</c:v>
                </c:pt>
                <c:pt idx="105699">
                  <c:v>-0.12141299999999999</c:v>
                </c:pt>
                <c:pt idx="105700">
                  <c:v>-0.12272</c:v>
                </c:pt>
                <c:pt idx="105701">
                  <c:v>-0.124057</c:v>
                </c:pt>
                <c:pt idx="105702">
                  <c:v>-0.125421</c:v>
                </c:pt>
                <c:pt idx="105703">
                  <c:v>-0.12681100000000001</c:v>
                </c:pt>
                <c:pt idx="105704">
                  <c:v>-0.128224</c:v>
                </c:pt>
                <c:pt idx="105705">
                  <c:v>-0.12965599999999999</c:v>
                </c:pt>
                <c:pt idx="105706">
                  <c:v>-0.131109</c:v>
                </c:pt>
                <c:pt idx="105707">
                  <c:v>-0.13258600000000001</c:v>
                </c:pt>
                <c:pt idx="105708">
                  <c:v>-0.13408700000000001</c:v>
                </c:pt>
                <c:pt idx="105709">
                  <c:v>-0.135604</c:v>
                </c:pt>
                <c:pt idx="105710">
                  <c:v>-0.13712299999999999</c:v>
                </c:pt>
                <c:pt idx="105711">
                  <c:v>-0.13863400000000001</c:v>
                </c:pt>
                <c:pt idx="105712">
                  <c:v>-0.14013700000000001</c:v>
                </c:pt>
                <c:pt idx="105713">
                  <c:v>-0.14163000000000001</c:v>
                </c:pt>
                <c:pt idx="105714">
                  <c:v>-0.143119</c:v>
                </c:pt>
                <c:pt idx="105715">
                  <c:v>-0.14461099999999999</c:v>
                </c:pt>
                <c:pt idx="105716">
                  <c:v>-0.14610600000000001</c:v>
                </c:pt>
                <c:pt idx="105717">
                  <c:v>-0.14760100000000001</c:v>
                </c:pt>
                <c:pt idx="105718">
                  <c:v>-0.14909800000000001</c:v>
                </c:pt>
                <c:pt idx="105719">
                  <c:v>-0.15060200000000001</c:v>
                </c:pt>
                <c:pt idx="105720">
                  <c:v>-0.152119</c:v>
                </c:pt>
                <c:pt idx="105721">
                  <c:v>-0.15365599999999999</c:v>
                </c:pt>
                <c:pt idx="105722">
                  <c:v>-0.15521399999999999</c:v>
                </c:pt>
                <c:pt idx="105723">
                  <c:v>-0.15679599999999999</c:v>
                </c:pt>
                <c:pt idx="105724">
                  <c:v>-0.15840000000000001</c:v>
                </c:pt>
                <c:pt idx="105725">
                  <c:v>-0.160027</c:v>
                </c:pt>
                <c:pt idx="105726">
                  <c:v>-0.16167500000000001</c:v>
                </c:pt>
                <c:pt idx="105727">
                  <c:v>-0.16333600000000001</c:v>
                </c:pt>
                <c:pt idx="105728">
                  <c:v>-0.164996</c:v>
                </c:pt>
                <c:pt idx="105729">
                  <c:v>-0.16664399999999999</c:v>
                </c:pt>
                <c:pt idx="105730">
                  <c:v>-0.16827</c:v>
                </c:pt>
                <c:pt idx="105731">
                  <c:v>-0.169873</c:v>
                </c:pt>
                <c:pt idx="105732">
                  <c:v>-0.17144799999999999</c:v>
                </c:pt>
                <c:pt idx="105733">
                  <c:v>-0.172989</c:v>
                </c:pt>
                <c:pt idx="105734">
                  <c:v>-0.174483</c:v>
                </c:pt>
                <c:pt idx="105735">
                  <c:v>-0.175931</c:v>
                </c:pt>
                <c:pt idx="105736">
                  <c:v>-0.177343</c:v>
                </c:pt>
                <c:pt idx="105737">
                  <c:v>-0.178728</c:v>
                </c:pt>
                <c:pt idx="105738">
                  <c:v>-0.180087</c:v>
                </c:pt>
                <c:pt idx="105739">
                  <c:v>-0.18141699999999999</c:v>
                </c:pt>
                <c:pt idx="105740">
                  <c:v>-0.18271599999999999</c:v>
                </c:pt>
                <c:pt idx="105741">
                  <c:v>-0.183979</c:v>
                </c:pt>
                <c:pt idx="105742">
                  <c:v>-0.185198</c:v>
                </c:pt>
                <c:pt idx="105743">
                  <c:v>-0.18637400000000001</c:v>
                </c:pt>
                <c:pt idx="105744">
                  <c:v>-0.18751000000000001</c:v>
                </c:pt>
                <c:pt idx="105745">
                  <c:v>-0.188606</c:v>
                </c:pt>
                <c:pt idx="105746">
                  <c:v>-0.189667</c:v>
                </c:pt>
                <c:pt idx="105747">
                  <c:v>-0.19069800000000001</c:v>
                </c:pt>
                <c:pt idx="105748">
                  <c:v>-0.19170699999999999</c:v>
                </c:pt>
                <c:pt idx="105749">
                  <c:v>-0.19269900000000001</c:v>
                </c:pt>
                <c:pt idx="105750">
                  <c:v>-0.19367799999999999</c:v>
                </c:pt>
                <c:pt idx="105751">
                  <c:v>-0.19464600000000001</c:v>
                </c:pt>
                <c:pt idx="105752">
                  <c:v>-0.195607</c:v>
                </c:pt>
                <c:pt idx="105753">
                  <c:v>-0.19655700000000001</c:v>
                </c:pt>
                <c:pt idx="105754">
                  <c:v>-0.19748599999999999</c:v>
                </c:pt>
                <c:pt idx="105755">
                  <c:v>-0.19838900000000001</c:v>
                </c:pt>
                <c:pt idx="105756">
                  <c:v>-0.199268</c:v>
                </c:pt>
                <c:pt idx="105757">
                  <c:v>-0.200126</c:v>
                </c:pt>
                <c:pt idx="105758">
                  <c:v>-0.200963</c:v>
                </c:pt>
                <c:pt idx="105759">
                  <c:v>-0.20178699999999999</c:v>
                </c:pt>
                <c:pt idx="105760">
                  <c:v>-0.2026</c:v>
                </c:pt>
                <c:pt idx="105761">
                  <c:v>-0.20339399999999999</c:v>
                </c:pt>
                <c:pt idx="105762">
                  <c:v>-0.20416000000000001</c:v>
                </c:pt>
                <c:pt idx="105763">
                  <c:v>-0.204897</c:v>
                </c:pt>
                <c:pt idx="105764">
                  <c:v>-0.20561199999999999</c:v>
                </c:pt>
                <c:pt idx="105765">
                  <c:v>-0.206312</c:v>
                </c:pt>
                <c:pt idx="105766">
                  <c:v>-0.20699699999999999</c:v>
                </c:pt>
                <c:pt idx="105767">
                  <c:v>-0.20766899999999999</c:v>
                </c:pt>
                <c:pt idx="105768">
                  <c:v>-0.20833099999999999</c:v>
                </c:pt>
                <c:pt idx="105769">
                  <c:v>-0.20898600000000001</c:v>
                </c:pt>
                <c:pt idx="105770">
                  <c:v>-0.20963399999999999</c:v>
                </c:pt>
                <c:pt idx="105771">
                  <c:v>-0.210282</c:v>
                </c:pt>
                <c:pt idx="105772">
                  <c:v>-0.21093500000000001</c:v>
                </c:pt>
                <c:pt idx="105773">
                  <c:v>-0.211591</c:v>
                </c:pt>
                <c:pt idx="105774">
                  <c:v>-0.21224199999999999</c:v>
                </c:pt>
                <c:pt idx="105775">
                  <c:v>-0.21288599999999999</c:v>
                </c:pt>
                <c:pt idx="105776">
                  <c:v>-0.21352699999999999</c:v>
                </c:pt>
                <c:pt idx="105777">
                  <c:v>-0.21416499999999999</c:v>
                </c:pt>
                <c:pt idx="105778">
                  <c:v>-0.21479699999999999</c:v>
                </c:pt>
                <c:pt idx="105779">
                  <c:v>-0.215417</c:v>
                </c:pt>
                <c:pt idx="105780">
                  <c:v>-0.21601600000000001</c:v>
                </c:pt>
                <c:pt idx="105781">
                  <c:v>-0.21659</c:v>
                </c:pt>
                <c:pt idx="105782">
                  <c:v>-0.217144</c:v>
                </c:pt>
                <c:pt idx="105783">
                  <c:v>-0.21768399999999999</c:v>
                </c:pt>
                <c:pt idx="105784">
                  <c:v>-0.21821199999999999</c:v>
                </c:pt>
                <c:pt idx="105785">
                  <c:v>-0.21873100000000001</c:v>
                </c:pt>
                <c:pt idx="105786">
                  <c:v>-0.219245</c:v>
                </c:pt>
                <c:pt idx="105787">
                  <c:v>-0.21975800000000001</c:v>
                </c:pt>
                <c:pt idx="105788">
                  <c:v>-0.22027099999999999</c:v>
                </c:pt>
                <c:pt idx="105789">
                  <c:v>-0.22078900000000001</c:v>
                </c:pt>
                <c:pt idx="105790">
                  <c:v>-0.221307</c:v>
                </c:pt>
                <c:pt idx="105791">
                  <c:v>-0.22181899999999999</c:v>
                </c:pt>
                <c:pt idx="105792">
                  <c:v>-0.22232099999999999</c:v>
                </c:pt>
                <c:pt idx="105793">
                  <c:v>-0.22281999999999999</c:v>
                </c:pt>
                <c:pt idx="105794">
                  <c:v>-0.22331599999999999</c:v>
                </c:pt>
                <c:pt idx="105795">
                  <c:v>-0.223806</c:v>
                </c:pt>
                <c:pt idx="105796">
                  <c:v>-0.22428899999999999</c:v>
                </c:pt>
                <c:pt idx="105797">
                  <c:v>-0.22476199999999999</c:v>
                </c:pt>
                <c:pt idx="105798">
                  <c:v>-0.22522</c:v>
                </c:pt>
                <c:pt idx="105799">
                  <c:v>-0.225659</c:v>
                </c:pt>
                <c:pt idx="105800">
                  <c:v>-0.22606999999999999</c:v>
                </c:pt>
                <c:pt idx="105801">
                  <c:v>-0.22644600000000001</c:v>
                </c:pt>
                <c:pt idx="105802">
                  <c:v>-0.22678699999999999</c:v>
                </c:pt>
                <c:pt idx="105803">
                  <c:v>-0.22709599999999999</c:v>
                </c:pt>
                <c:pt idx="105804">
                  <c:v>-0.227378</c:v>
                </c:pt>
                <c:pt idx="105805">
                  <c:v>-0.22763600000000001</c:v>
                </c:pt>
                <c:pt idx="105806">
                  <c:v>-0.22787499999999999</c:v>
                </c:pt>
                <c:pt idx="105807">
                  <c:v>-0.228104</c:v>
                </c:pt>
                <c:pt idx="105808">
                  <c:v>-0.22833500000000001</c:v>
                </c:pt>
                <c:pt idx="105809">
                  <c:v>-0.228573</c:v>
                </c:pt>
                <c:pt idx="105810">
                  <c:v>-0.228821</c:v>
                </c:pt>
                <c:pt idx="105811">
                  <c:v>-0.229073</c:v>
                </c:pt>
                <c:pt idx="105812">
                  <c:v>-0.22931799999999999</c:v>
                </c:pt>
                <c:pt idx="105813">
                  <c:v>-0.229547</c:v>
                </c:pt>
                <c:pt idx="105814">
                  <c:v>-0.22975699999999999</c:v>
                </c:pt>
                <c:pt idx="105815">
                  <c:v>-0.229961</c:v>
                </c:pt>
                <c:pt idx="105816">
                  <c:v>-0.23017299999999999</c:v>
                </c:pt>
                <c:pt idx="105817">
                  <c:v>-0.23039899999999999</c:v>
                </c:pt>
                <c:pt idx="105818">
                  <c:v>-0.230626</c:v>
                </c:pt>
                <c:pt idx="105819">
                  <c:v>-0.23083799999999999</c:v>
                </c:pt>
                <c:pt idx="105820">
                  <c:v>-0.23102</c:v>
                </c:pt>
                <c:pt idx="105821">
                  <c:v>-0.23116700000000001</c:v>
                </c:pt>
                <c:pt idx="105822">
                  <c:v>-0.23127300000000001</c:v>
                </c:pt>
                <c:pt idx="105823">
                  <c:v>-0.23133100000000001</c:v>
                </c:pt>
                <c:pt idx="105824">
                  <c:v>-0.23133600000000001</c:v>
                </c:pt>
                <c:pt idx="105825">
                  <c:v>-0.231298</c:v>
                </c:pt>
                <c:pt idx="105826">
                  <c:v>-0.23122999999999999</c:v>
                </c:pt>
                <c:pt idx="105827">
                  <c:v>-0.23114499999999999</c:v>
                </c:pt>
                <c:pt idx="105828">
                  <c:v>-0.231047</c:v>
                </c:pt>
                <c:pt idx="105829">
                  <c:v>-0.230936</c:v>
                </c:pt>
                <c:pt idx="105830">
                  <c:v>-0.23080300000000001</c:v>
                </c:pt>
                <c:pt idx="105831">
                  <c:v>-0.23064200000000001</c:v>
                </c:pt>
                <c:pt idx="105832">
                  <c:v>-0.23044999999999999</c:v>
                </c:pt>
                <c:pt idx="105833">
                  <c:v>-0.23023099999999999</c:v>
                </c:pt>
                <c:pt idx="105834">
                  <c:v>-0.229986</c:v>
                </c:pt>
                <c:pt idx="105835">
                  <c:v>-0.229714</c:v>
                </c:pt>
                <c:pt idx="105836">
                  <c:v>-0.22941800000000001</c:v>
                </c:pt>
                <c:pt idx="105837">
                  <c:v>-0.229099</c:v>
                </c:pt>
                <c:pt idx="105838">
                  <c:v>-0.22875899999999999</c:v>
                </c:pt>
                <c:pt idx="105839">
                  <c:v>-0.22839499999999999</c:v>
                </c:pt>
                <c:pt idx="105840">
                  <c:v>-0.22800300000000001</c:v>
                </c:pt>
                <c:pt idx="105841">
                  <c:v>-0.227575</c:v>
                </c:pt>
                <c:pt idx="105842">
                  <c:v>-0.227105</c:v>
                </c:pt>
                <c:pt idx="105843">
                  <c:v>-0.22659499999999999</c:v>
                </c:pt>
                <c:pt idx="105844">
                  <c:v>-0.226049</c:v>
                </c:pt>
                <c:pt idx="105845">
                  <c:v>-0.225465</c:v>
                </c:pt>
                <c:pt idx="105846">
                  <c:v>-0.22484100000000001</c:v>
                </c:pt>
                <c:pt idx="105847">
                  <c:v>-0.22416900000000001</c:v>
                </c:pt>
                <c:pt idx="105848">
                  <c:v>-0.22344</c:v>
                </c:pt>
                <c:pt idx="105849">
                  <c:v>-0.22265499999999999</c:v>
                </c:pt>
                <c:pt idx="105850">
                  <c:v>-0.22182499999999999</c:v>
                </c:pt>
                <c:pt idx="105851">
                  <c:v>-0.22096399999999999</c:v>
                </c:pt>
                <c:pt idx="105852">
                  <c:v>-0.220079</c:v>
                </c:pt>
                <c:pt idx="105853">
                  <c:v>-0.219167</c:v>
                </c:pt>
                <c:pt idx="105854">
                  <c:v>-0.21822900000000001</c:v>
                </c:pt>
                <c:pt idx="105855">
                  <c:v>-0.21726500000000001</c:v>
                </c:pt>
                <c:pt idx="105856">
                  <c:v>-0.216276</c:v>
                </c:pt>
                <c:pt idx="105857">
                  <c:v>-0.215254</c:v>
                </c:pt>
                <c:pt idx="105858">
                  <c:v>-0.214201</c:v>
                </c:pt>
                <c:pt idx="105859">
                  <c:v>-0.21312800000000001</c:v>
                </c:pt>
                <c:pt idx="105860">
                  <c:v>-0.21204999999999999</c:v>
                </c:pt>
                <c:pt idx="105861">
                  <c:v>-0.21097199999999999</c:v>
                </c:pt>
                <c:pt idx="105862">
                  <c:v>-0.20988999999999999</c:v>
                </c:pt>
                <c:pt idx="105863">
                  <c:v>-0.20879900000000001</c:v>
                </c:pt>
                <c:pt idx="105864">
                  <c:v>-0.20768700000000001</c:v>
                </c:pt>
                <c:pt idx="105865">
                  <c:v>-0.20654800000000001</c:v>
                </c:pt>
                <c:pt idx="105866">
                  <c:v>-0.20538300000000001</c:v>
                </c:pt>
                <c:pt idx="105867">
                  <c:v>-0.20419599999999999</c:v>
                </c:pt>
                <c:pt idx="105868">
                  <c:v>-0.20299</c:v>
                </c:pt>
                <c:pt idx="105869">
                  <c:v>-0.201769</c:v>
                </c:pt>
                <c:pt idx="105870">
                  <c:v>-0.20053599999999999</c:v>
                </c:pt>
                <c:pt idx="105871">
                  <c:v>-0.199298</c:v>
                </c:pt>
                <c:pt idx="105872">
                  <c:v>-0.19806199999999999</c:v>
                </c:pt>
                <c:pt idx="105873">
                  <c:v>-0.19683600000000001</c:v>
                </c:pt>
                <c:pt idx="105874">
                  <c:v>-0.19562199999999999</c:v>
                </c:pt>
                <c:pt idx="105875">
                  <c:v>-0.19442000000000001</c:v>
                </c:pt>
                <c:pt idx="105876">
                  <c:v>-0.19322400000000001</c:v>
                </c:pt>
                <c:pt idx="105877">
                  <c:v>-0.19203500000000001</c:v>
                </c:pt>
                <c:pt idx="105878">
                  <c:v>-0.190857</c:v>
                </c:pt>
                <c:pt idx="105879">
                  <c:v>-0.18970100000000001</c:v>
                </c:pt>
                <c:pt idx="105880">
                  <c:v>-0.18857599999999999</c:v>
                </c:pt>
                <c:pt idx="105881">
                  <c:v>-0.18748300000000001</c:v>
                </c:pt>
                <c:pt idx="105882">
                  <c:v>-0.186418</c:v>
                </c:pt>
                <c:pt idx="105883">
                  <c:v>-0.18537999999999999</c:v>
                </c:pt>
                <c:pt idx="105884">
                  <c:v>-0.184365</c:v>
                </c:pt>
                <c:pt idx="105885">
                  <c:v>-0.18337300000000001</c:v>
                </c:pt>
                <c:pt idx="105886">
                  <c:v>-0.18240799999999999</c:v>
                </c:pt>
                <c:pt idx="105887">
                  <c:v>-0.18148</c:v>
                </c:pt>
                <c:pt idx="105888">
                  <c:v>-0.18059800000000001</c:v>
                </c:pt>
                <c:pt idx="105889">
                  <c:v>-0.179759</c:v>
                </c:pt>
                <c:pt idx="105890">
                  <c:v>-0.17896400000000001</c:v>
                </c:pt>
                <c:pt idx="105891">
                  <c:v>-0.17822399999999999</c:v>
                </c:pt>
                <c:pt idx="105892">
                  <c:v>-0.17754700000000001</c:v>
                </c:pt>
                <c:pt idx="105893">
                  <c:v>-0.176927</c:v>
                </c:pt>
                <c:pt idx="105894">
                  <c:v>-0.17635700000000001</c:v>
                </c:pt>
                <c:pt idx="105895">
                  <c:v>-0.17583499999999999</c:v>
                </c:pt>
                <c:pt idx="105896">
                  <c:v>-0.175368</c:v>
                </c:pt>
                <c:pt idx="105897">
                  <c:v>-0.174951</c:v>
                </c:pt>
                <c:pt idx="105898">
                  <c:v>-0.174571</c:v>
                </c:pt>
                <c:pt idx="105899">
                  <c:v>-0.17422399999999999</c:v>
                </c:pt>
                <c:pt idx="105900">
                  <c:v>-0.17390900000000001</c:v>
                </c:pt>
                <c:pt idx="105901">
                  <c:v>-0.173624</c:v>
                </c:pt>
                <c:pt idx="105902">
                  <c:v>-0.173372</c:v>
                </c:pt>
                <c:pt idx="105903">
                  <c:v>-0.17316899999999999</c:v>
                </c:pt>
                <c:pt idx="105904">
                  <c:v>-0.17303199999999999</c:v>
                </c:pt>
                <c:pt idx="105905">
                  <c:v>-0.17296400000000001</c:v>
                </c:pt>
                <c:pt idx="105906">
                  <c:v>-0.172955</c:v>
                </c:pt>
                <c:pt idx="105907">
                  <c:v>-0.17299</c:v>
                </c:pt>
                <c:pt idx="105908">
                  <c:v>-0.17306299999999999</c:v>
                </c:pt>
                <c:pt idx="105909">
                  <c:v>-0.173178</c:v>
                </c:pt>
                <c:pt idx="105910">
                  <c:v>-0.17333599999999999</c:v>
                </c:pt>
                <c:pt idx="105911">
                  <c:v>-0.173537</c:v>
                </c:pt>
                <c:pt idx="105912">
                  <c:v>-0.173791</c:v>
                </c:pt>
                <c:pt idx="105913">
                  <c:v>-0.17411399999999999</c:v>
                </c:pt>
                <c:pt idx="105914">
                  <c:v>-0.174512</c:v>
                </c:pt>
                <c:pt idx="105915">
                  <c:v>-0.17497799999999999</c:v>
                </c:pt>
                <c:pt idx="105916">
                  <c:v>-0.17550399999999999</c:v>
                </c:pt>
                <c:pt idx="105917">
                  <c:v>-0.17608099999999999</c:v>
                </c:pt>
                <c:pt idx="105918">
                  <c:v>-0.176706</c:v>
                </c:pt>
                <c:pt idx="105919">
                  <c:v>-0.17738200000000001</c:v>
                </c:pt>
                <c:pt idx="105920">
                  <c:v>-0.17810799999999999</c:v>
                </c:pt>
                <c:pt idx="105921">
                  <c:v>-0.17888000000000001</c:v>
                </c:pt>
                <c:pt idx="105922">
                  <c:v>-0.17969599999999999</c:v>
                </c:pt>
                <c:pt idx="105923">
                  <c:v>-0.180561</c:v>
                </c:pt>
                <c:pt idx="105924">
                  <c:v>-0.18148400000000001</c:v>
                </c:pt>
                <c:pt idx="105925">
                  <c:v>-0.18246100000000001</c:v>
                </c:pt>
                <c:pt idx="105926">
                  <c:v>-0.18348100000000001</c:v>
                </c:pt>
                <c:pt idx="105927">
                  <c:v>-0.184535</c:v>
                </c:pt>
                <c:pt idx="105928">
                  <c:v>-0.185614</c:v>
                </c:pt>
                <c:pt idx="105929">
                  <c:v>-0.18671199999999999</c:v>
                </c:pt>
                <c:pt idx="105930">
                  <c:v>-0.187829</c:v>
                </c:pt>
                <c:pt idx="105931">
                  <c:v>-0.188969</c:v>
                </c:pt>
                <c:pt idx="105932">
                  <c:v>-0.19014</c:v>
                </c:pt>
                <c:pt idx="105933">
                  <c:v>-0.19135199999999999</c:v>
                </c:pt>
                <c:pt idx="105934">
                  <c:v>-0.192604</c:v>
                </c:pt>
                <c:pt idx="105935">
                  <c:v>-0.19388900000000001</c:v>
                </c:pt>
                <c:pt idx="105936">
                  <c:v>-0.19520399999999999</c:v>
                </c:pt>
                <c:pt idx="105937">
                  <c:v>-0.19656199999999999</c:v>
                </c:pt>
                <c:pt idx="105938">
                  <c:v>-0.19797699999999999</c:v>
                </c:pt>
                <c:pt idx="105939">
                  <c:v>-0.19945399999999999</c:v>
                </c:pt>
                <c:pt idx="105940">
                  <c:v>-0.20099</c:v>
                </c:pt>
                <c:pt idx="105941">
                  <c:v>-0.20258399999999999</c:v>
                </c:pt>
                <c:pt idx="105942">
                  <c:v>-0.204236</c:v>
                </c:pt>
                <c:pt idx="105943">
                  <c:v>-0.20594100000000001</c:v>
                </c:pt>
                <c:pt idx="105944">
                  <c:v>-0.20768400000000001</c:v>
                </c:pt>
                <c:pt idx="105945">
                  <c:v>-0.209452</c:v>
                </c:pt>
                <c:pt idx="105946">
                  <c:v>-0.21124200000000001</c:v>
                </c:pt>
                <c:pt idx="105947">
                  <c:v>-0.21306</c:v>
                </c:pt>
                <c:pt idx="105948">
                  <c:v>-0.21490500000000001</c:v>
                </c:pt>
                <c:pt idx="105949">
                  <c:v>-0.216776</c:v>
                </c:pt>
                <c:pt idx="105950">
                  <c:v>-0.218664</c:v>
                </c:pt>
                <c:pt idx="105951">
                  <c:v>-0.220558</c:v>
                </c:pt>
                <c:pt idx="105952">
                  <c:v>-0.22245200000000001</c:v>
                </c:pt>
                <c:pt idx="105953">
                  <c:v>-0.22434799999999999</c:v>
                </c:pt>
                <c:pt idx="105954">
                  <c:v>-0.22625400000000001</c:v>
                </c:pt>
                <c:pt idx="105955">
                  <c:v>-0.22817899999999999</c:v>
                </c:pt>
                <c:pt idx="105956">
                  <c:v>-0.230131</c:v>
                </c:pt>
                <c:pt idx="105957">
                  <c:v>-0.23211200000000001</c:v>
                </c:pt>
                <c:pt idx="105958">
                  <c:v>-0.23411999999999999</c:v>
                </c:pt>
                <c:pt idx="105959">
                  <c:v>-0.236148</c:v>
                </c:pt>
                <c:pt idx="105960">
                  <c:v>-0.23819299999999999</c:v>
                </c:pt>
                <c:pt idx="105961">
                  <c:v>-0.24024999999999999</c:v>
                </c:pt>
                <c:pt idx="105962">
                  <c:v>-0.24230499999999999</c:v>
                </c:pt>
                <c:pt idx="105963">
                  <c:v>-0.24435299999999999</c:v>
                </c:pt>
                <c:pt idx="105964">
                  <c:v>-0.246397</c:v>
                </c:pt>
                <c:pt idx="105965">
                  <c:v>-0.248449</c:v>
                </c:pt>
                <c:pt idx="105966">
                  <c:v>-0.25051299999999999</c:v>
                </c:pt>
                <c:pt idx="105967">
                  <c:v>-0.25257800000000002</c:v>
                </c:pt>
                <c:pt idx="105968">
                  <c:v>-0.25463999999999998</c:v>
                </c:pt>
                <c:pt idx="105969">
                  <c:v>-0.25670100000000001</c:v>
                </c:pt>
                <c:pt idx="105970">
                  <c:v>-0.25876399999999999</c:v>
                </c:pt>
                <c:pt idx="105971">
                  <c:v>-0.26082899999999998</c:v>
                </c:pt>
                <c:pt idx="105972">
                  <c:v>-0.26289200000000001</c:v>
                </c:pt>
                <c:pt idx="105973">
                  <c:v>-0.264955</c:v>
                </c:pt>
                <c:pt idx="105974">
                  <c:v>-0.26701999999999998</c:v>
                </c:pt>
                <c:pt idx="105975">
                  <c:v>-0.26908100000000001</c:v>
                </c:pt>
                <c:pt idx="105976">
                  <c:v>-0.27112999999999998</c:v>
                </c:pt>
                <c:pt idx="105977">
                  <c:v>-0.27316600000000002</c:v>
                </c:pt>
                <c:pt idx="105978">
                  <c:v>-0.27518300000000001</c:v>
                </c:pt>
                <c:pt idx="105979">
                  <c:v>-0.27718100000000001</c:v>
                </c:pt>
                <c:pt idx="105980">
                  <c:v>-0.27916200000000002</c:v>
                </c:pt>
                <c:pt idx="105981">
                  <c:v>-0.28112900000000002</c:v>
                </c:pt>
                <c:pt idx="105982">
                  <c:v>-0.28308299999999997</c:v>
                </c:pt>
                <c:pt idx="105983">
                  <c:v>-0.28502100000000002</c:v>
                </c:pt>
                <c:pt idx="105984">
                  <c:v>-0.28693800000000003</c:v>
                </c:pt>
                <c:pt idx="105985">
                  <c:v>-0.288827</c:v>
                </c:pt>
                <c:pt idx="105986">
                  <c:v>-0.290682</c:v>
                </c:pt>
                <c:pt idx="105987">
                  <c:v>-0.29249700000000001</c:v>
                </c:pt>
                <c:pt idx="105988">
                  <c:v>-0.29426000000000002</c:v>
                </c:pt>
                <c:pt idx="105989">
                  <c:v>-0.29596699999999998</c:v>
                </c:pt>
                <c:pt idx="105990">
                  <c:v>-0.29761900000000002</c:v>
                </c:pt>
                <c:pt idx="105991">
                  <c:v>-0.29921599999999998</c:v>
                </c:pt>
                <c:pt idx="105992">
                  <c:v>-0.30075200000000002</c:v>
                </c:pt>
                <c:pt idx="105993">
                  <c:v>-0.30222100000000002</c:v>
                </c:pt>
                <c:pt idx="105994">
                  <c:v>-0.30362699999999998</c:v>
                </c:pt>
                <c:pt idx="105995">
                  <c:v>-0.304977</c:v>
                </c:pt>
                <c:pt idx="105996">
                  <c:v>-0.30627700000000002</c:v>
                </c:pt>
                <c:pt idx="105997">
                  <c:v>-0.30753200000000003</c:v>
                </c:pt>
                <c:pt idx="105998">
                  <c:v>-0.30874800000000002</c:v>
                </c:pt>
                <c:pt idx="105999">
                  <c:v>-0.309921</c:v>
                </c:pt>
                <c:pt idx="106000">
                  <c:v>-0.31104700000000002</c:v>
                </c:pt>
                <c:pt idx="106001">
                  <c:v>-0.31213200000000002</c:v>
                </c:pt>
                <c:pt idx="106002">
                  <c:v>-0.31317099999999998</c:v>
                </c:pt>
                <c:pt idx="106003">
                  <c:v>-0.31411800000000001</c:v>
                </c:pt>
                <c:pt idx="106004">
                  <c:v>-0.31496000000000002</c:v>
                </c:pt>
                <c:pt idx="106005">
                  <c:v>-0.31575399999999998</c:v>
                </c:pt>
                <c:pt idx="106006">
                  <c:v>-0.31651400000000002</c:v>
                </c:pt>
                <c:pt idx="106007">
                  <c:v>-0.31720500000000001</c:v>
                </c:pt>
                <c:pt idx="106008">
                  <c:v>-0.31782500000000002</c:v>
                </c:pt>
                <c:pt idx="106009">
                  <c:v>-0.31838300000000003</c:v>
                </c:pt>
                <c:pt idx="106010">
                  <c:v>-0.31887399999999999</c:v>
                </c:pt>
                <c:pt idx="106011">
                  <c:v>-0.31928800000000002</c:v>
                </c:pt>
                <c:pt idx="106012">
                  <c:v>-0.31961800000000001</c:v>
                </c:pt>
                <c:pt idx="106013">
                  <c:v>-0.31986799999999999</c:v>
                </c:pt>
                <c:pt idx="106014">
                  <c:v>-0.32004199999999999</c:v>
                </c:pt>
                <c:pt idx="106015">
                  <c:v>-0.32014599999999999</c:v>
                </c:pt>
                <c:pt idx="106016">
                  <c:v>-0.32018200000000002</c:v>
                </c:pt>
                <c:pt idx="106017">
                  <c:v>-0.32014300000000001</c:v>
                </c:pt>
                <c:pt idx="106018">
                  <c:v>-0.320023</c:v>
                </c:pt>
                <c:pt idx="106019">
                  <c:v>-0.319822</c:v>
                </c:pt>
                <c:pt idx="106020">
                  <c:v>-0.31954399999999999</c:v>
                </c:pt>
                <c:pt idx="106021">
                  <c:v>-0.31919599999999998</c:v>
                </c:pt>
                <c:pt idx="106022">
                  <c:v>-0.31878400000000001</c:v>
                </c:pt>
                <c:pt idx="106023">
                  <c:v>-0.31831399999999999</c:v>
                </c:pt>
                <c:pt idx="106024">
                  <c:v>-0.31779499999999999</c:v>
                </c:pt>
                <c:pt idx="106025">
                  <c:v>-0.31722699999999998</c:v>
                </c:pt>
                <c:pt idx="106026">
                  <c:v>-0.31661299999999998</c:v>
                </c:pt>
                <c:pt idx="106027">
                  <c:v>-0.31595099999999998</c:v>
                </c:pt>
                <c:pt idx="106028">
                  <c:v>-0.31523200000000001</c:v>
                </c:pt>
                <c:pt idx="106029">
                  <c:v>-0.314444</c:v>
                </c:pt>
                <c:pt idx="106030">
                  <c:v>-0.31358599999999998</c:v>
                </c:pt>
                <c:pt idx="106031">
                  <c:v>-0.312666</c:v>
                </c:pt>
                <c:pt idx="106032">
                  <c:v>-0.31169000000000002</c:v>
                </c:pt>
                <c:pt idx="106033">
                  <c:v>-0.31065100000000001</c:v>
                </c:pt>
                <c:pt idx="106034">
                  <c:v>-0.30954900000000002</c:v>
                </c:pt>
                <c:pt idx="106035">
                  <c:v>-0.30838399999999999</c:v>
                </c:pt>
                <c:pt idx="106036">
                  <c:v>-0.30714799999999998</c:v>
                </c:pt>
                <c:pt idx="106037">
                  <c:v>-0.30583500000000002</c:v>
                </c:pt>
                <c:pt idx="106038">
                  <c:v>-0.30444500000000002</c:v>
                </c:pt>
                <c:pt idx="106039">
                  <c:v>-0.30298399999999998</c:v>
                </c:pt>
                <c:pt idx="106040">
                  <c:v>-0.30145699999999997</c:v>
                </c:pt>
                <c:pt idx="106041">
                  <c:v>-0.29986099999999999</c:v>
                </c:pt>
                <c:pt idx="106042">
                  <c:v>-0.29819899999999999</c:v>
                </c:pt>
                <c:pt idx="106043">
                  <c:v>-0.29647600000000002</c:v>
                </c:pt>
                <c:pt idx="106044">
                  <c:v>-0.29469299999999998</c:v>
                </c:pt>
                <c:pt idx="106045">
                  <c:v>-0.29285</c:v>
                </c:pt>
                <c:pt idx="106046">
                  <c:v>-0.29094799999999998</c:v>
                </c:pt>
                <c:pt idx="106047">
                  <c:v>-0.288993</c:v>
                </c:pt>
                <c:pt idx="106048">
                  <c:v>-0.28698699999999999</c:v>
                </c:pt>
                <c:pt idx="106049">
                  <c:v>-0.28492499999999998</c:v>
                </c:pt>
                <c:pt idx="106050">
                  <c:v>-0.282804</c:v>
                </c:pt>
                <c:pt idx="106051">
                  <c:v>-0.28062399999999998</c:v>
                </c:pt>
                <c:pt idx="106052">
                  <c:v>-0.27838299999999999</c:v>
                </c:pt>
                <c:pt idx="106053">
                  <c:v>-0.27607700000000002</c:v>
                </c:pt>
                <c:pt idx="106054">
                  <c:v>-0.27371000000000001</c:v>
                </c:pt>
                <c:pt idx="106055">
                  <c:v>-0.27128799999999997</c:v>
                </c:pt>
                <c:pt idx="106056">
                  <c:v>-0.26882099999999998</c:v>
                </c:pt>
                <c:pt idx="106057">
                  <c:v>-0.266316</c:v>
                </c:pt>
                <c:pt idx="106058">
                  <c:v>-0.26377600000000001</c:v>
                </c:pt>
                <c:pt idx="106059">
                  <c:v>-0.26119900000000001</c:v>
                </c:pt>
                <c:pt idx="106060">
                  <c:v>-0.25858700000000001</c:v>
                </c:pt>
                <c:pt idx="106061">
                  <c:v>-0.255942</c:v>
                </c:pt>
                <c:pt idx="106062">
                  <c:v>-0.25326700000000002</c:v>
                </c:pt>
                <c:pt idx="106063">
                  <c:v>-0.250558</c:v>
                </c:pt>
                <c:pt idx="106064">
                  <c:v>-0.24781400000000001</c:v>
                </c:pt>
                <c:pt idx="106065">
                  <c:v>-0.245031</c:v>
                </c:pt>
                <c:pt idx="106066">
                  <c:v>-0.24221100000000001</c:v>
                </c:pt>
                <c:pt idx="106067">
                  <c:v>-0.23936099999999999</c:v>
                </c:pt>
                <c:pt idx="106068">
                  <c:v>-0.236487</c:v>
                </c:pt>
                <c:pt idx="106069">
                  <c:v>-0.23358200000000001</c:v>
                </c:pt>
                <c:pt idx="106070">
                  <c:v>-0.230631</c:v>
                </c:pt>
                <c:pt idx="106071">
                  <c:v>-0.227629</c:v>
                </c:pt>
                <c:pt idx="106072">
                  <c:v>-0.224579</c:v>
                </c:pt>
                <c:pt idx="106073">
                  <c:v>-0.22148799999999999</c:v>
                </c:pt>
                <c:pt idx="106074">
                  <c:v>-0.21836900000000001</c:v>
                </c:pt>
                <c:pt idx="106075">
                  <c:v>-0.21523500000000001</c:v>
                </c:pt>
                <c:pt idx="106076">
                  <c:v>-0.212094</c:v>
                </c:pt>
                <c:pt idx="106077">
                  <c:v>-0.20893900000000001</c:v>
                </c:pt>
                <c:pt idx="106078">
                  <c:v>-0.20576800000000001</c:v>
                </c:pt>
                <c:pt idx="106079">
                  <c:v>-0.202595</c:v>
                </c:pt>
                <c:pt idx="106080">
                  <c:v>-0.19942799999999999</c:v>
                </c:pt>
                <c:pt idx="106081">
                  <c:v>-0.19627</c:v>
                </c:pt>
                <c:pt idx="106082">
                  <c:v>-0.193129</c:v>
                </c:pt>
                <c:pt idx="106083">
                  <c:v>-0.19001799999999999</c:v>
                </c:pt>
                <c:pt idx="106084">
                  <c:v>-0.186944</c:v>
                </c:pt>
                <c:pt idx="106085">
                  <c:v>-0.18390400000000001</c:v>
                </c:pt>
                <c:pt idx="106086">
                  <c:v>-0.180894</c:v>
                </c:pt>
                <c:pt idx="106087">
                  <c:v>-0.17790800000000001</c:v>
                </c:pt>
                <c:pt idx="106088">
                  <c:v>-0.17494399999999999</c:v>
                </c:pt>
                <c:pt idx="106089">
                  <c:v>-0.17200799999999999</c:v>
                </c:pt>
                <c:pt idx="106090">
                  <c:v>-0.16908300000000001</c:v>
                </c:pt>
                <c:pt idx="106091">
                  <c:v>-0.166133</c:v>
                </c:pt>
                <c:pt idx="106092">
                  <c:v>-0.16319900000000001</c:v>
                </c:pt>
                <c:pt idx="106093">
                  <c:v>-0.160334</c:v>
                </c:pt>
                <c:pt idx="106094">
                  <c:v>-0.15751000000000001</c:v>
                </c:pt>
                <c:pt idx="106095">
                  <c:v>-0.154692</c:v>
                </c:pt>
                <c:pt idx="106096">
                  <c:v>-0.151893</c:v>
                </c:pt>
                <c:pt idx="106097">
                  <c:v>-0.14912400000000001</c:v>
                </c:pt>
                <c:pt idx="106098">
                  <c:v>-0.14638300000000001</c:v>
                </c:pt>
                <c:pt idx="106099">
                  <c:v>-0.14366999999999999</c:v>
                </c:pt>
                <c:pt idx="106100">
                  <c:v>-0.14099200000000001</c:v>
                </c:pt>
                <c:pt idx="106101">
                  <c:v>-0.13836000000000001</c:v>
                </c:pt>
                <c:pt idx="106102">
                  <c:v>-0.13577800000000001</c:v>
                </c:pt>
                <c:pt idx="106103">
                  <c:v>-0.13325100000000001</c:v>
                </c:pt>
                <c:pt idx="106104">
                  <c:v>-0.13078200000000001</c:v>
                </c:pt>
                <c:pt idx="106105">
                  <c:v>-0.12837200000000001</c:v>
                </c:pt>
                <c:pt idx="106106">
                  <c:v>-0.126024</c:v>
                </c:pt>
                <c:pt idx="106107">
                  <c:v>-0.12374599999999999</c:v>
                </c:pt>
                <c:pt idx="106108">
                  <c:v>-0.121545</c:v>
                </c:pt>
                <c:pt idx="106109">
                  <c:v>-0.119431</c:v>
                </c:pt>
                <c:pt idx="106110">
                  <c:v>-0.117407</c:v>
                </c:pt>
                <c:pt idx="106111">
                  <c:v>-0.11547499999999999</c:v>
                </c:pt>
                <c:pt idx="106112">
                  <c:v>-0.113631</c:v>
                </c:pt>
                <c:pt idx="106113">
                  <c:v>-0.111868</c:v>
                </c:pt>
                <c:pt idx="106114">
                  <c:v>-0.11018</c:v>
                </c:pt>
                <c:pt idx="106115">
                  <c:v>-0.108557</c:v>
                </c:pt>
                <c:pt idx="106116">
                  <c:v>-0.10699599999999999</c:v>
                </c:pt>
                <c:pt idx="106117">
                  <c:v>-0.10549600000000001</c:v>
                </c:pt>
                <c:pt idx="106118">
                  <c:v>-0.104058</c:v>
                </c:pt>
                <c:pt idx="106119">
                  <c:v>-0.102686</c:v>
                </c:pt>
                <c:pt idx="106120">
                  <c:v>-0.101383</c:v>
                </c:pt>
                <c:pt idx="106121">
                  <c:v>-0.100148</c:v>
                </c:pt>
                <c:pt idx="106122">
                  <c:v>-9.8967299999999994E-2</c:v>
                </c:pt>
                <c:pt idx="106123">
                  <c:v>-9.7827999999999998E-2</c:v>
                </c:pt>
                <c:pt idx="106124">
                  <c:v>-9.6734700000000007E-2</c:v>
                </c:pt>
                <c:pt idx="106125">
                  <c:v>-9.5700099999999996E-2</c:v>
                </c:pt>
                <c:pt idx="106126">
                  <c:v>-9.4732800000000006E-2</c:v>
                </c:pt>
                <c:pt idx="106127">
                  <c:v>-9.3836900000000001E-2</c:v>
                </c:pt>
                <c:pt idx="106128">
                  <c:v>-9.3016600000000005E-2</c:v>
                </c:pt>
                <c:pt idx="106129">
                  <c:v>-9.2277799999999993E-2</c:v>
                </c:pt>
                <c:pt idx="106130">
                  <c:v>-9.1623599999999999E-2</c:v>
                </c:pt>
                <c:pt idx="106131">
                  <c:v>-9.1050800000000001E-2</c:v>
                </c:pt>
                <c:pt idx="106132">
                  <c:v>-9.0553599999999998E-2</c:v>
                </c:pt>
                <c:pt idx="106133">
                  <c:v>-9.0127299999999994E-2</c:v>
                </c:pt>
                <c:pt idx="106134">
                  <c:v>-8.9771100000000006E-2</c:v>
                </c:pt>
                <c:pt idx="106135">
                  <c:v>-8.9487800000000006E-2</c:v>
                </c:pt>
                <c:pt idx="106136">
                  <c:v>-8.9279600000000001E-2</c:v>
                </c:pt>
                <c:pt idx="106137">
                  <c:v>-8.9145500000000003E-2</c:v>
                </c:pt>
                <c:pt idx="106138">
                  <c:v>-8.90793E-2</c:v>
                </c:pt>
                <c:pt idx="106139">
                  <c:v>-8.9071899999999996E-2</c:v>
                </c:pt>
                <c:pt idx="106140">
                  <c:v>-8.9117399999999999E-2</c:v>
                </c:pt>
                <c:pt idx="106141">
                  <c:v>-8.9216299999999998E-2</c:v>
                </c:pt>
                <c:pt idx="106142">
                  <c:v>-8.9372400000000005E-2</c:v>
                </c:pt>
                <c:pt idx="106143">
                  <c:v>-8.95899E-2</c:v>
                </c:pt>
                <c:pt idx="106144">
                  <c:v>-8.9875099999999999E-2</c:v>
                </c:pt>
                <c:pt idx="106145">
                  <c:v>-9.0232300000000001E-2</c:v>
                </c:pt>
                <c:pt idx="106146">
                  <c:v>-9.0659299999999998E-2</c:v>
                </c:pt>
                <c:pt idx="106147">
                  <c:v>-9.1153600000000001E-2</c:v>
                </c:pt>
                <c:pt idx="106148">
                  <c:v>-9.1716300000000001E-2</c:v>
                </c:pt>
                <c:pt idx="106149">
                  <c:v>-9.2343400000000006E-2</c:v>
                </c:pt>
                <c:pt idx="106150">
                  <c:v>-9.3024200000000001E-2</c:v>
                </c:pt>
                <c:pt idx="106151">
                  <c:v>-9.3750600000000003E-2</c:v>
                </c:pt>
                <c:pt idx="106152">
                  <c:v>-9.4523200000000002E-2</c:v>
                </c:pt>
                <c:pt idx="106153">
                  <c:v>-9.5348100000000005E-2</c:v>
                </c:pt>
                <c:pt idx="106154">
                  <c:v>-9.6230700000000002E-2</c:v>
                </c:pt>
                <c:pt idx="106155">
                  <c:v>-9.7174099999999999E-2</c:v>
                </c:pt>
                <c:pt idx="106156">
                  <c:v>-9.8175399999999996E-2</c:v>
                </c:pt>
                <c:pt idx="106157">
                  <c:v>-9.9226300000000003E-2</c:v>
                </c:pt>
                <c:pt idx="106158">
                  <c:v>-0.10032099999999999</c:v>
                </c:pt>
                <c:pt idx="106159">
                  <c:v>-0.101463</c:v>
                </c:pt>
                <c:pt idx="106160">
                  <c:v>-0.102656</c:v>
                </c:pt>
                <c:pt idx="106161">
                  <c:v>-0.10390099999999999</c:v>
                </c:pt>
                <c:pt idx="106162">
                  <c:v>-0.105201</c:v>
                </c:pt>
                <c:pt idx="106163">
                  <c:v>-0.106557</c:v>
                </c:pt>
                <c:pt idx="106164">
                  <c:v>-0.107969</c:v>
                </c:pt>
                <c:pt idx="106165">
                  <c:v>-0.10943</c:v>
                </c:pt>
                <c:pt idx="106166">
                  <c:v>-0.11093699999999999</c:v>
                </c:pt>
                <c:pt idx="106167">
                  <c:v>-0.112497</c:v>
                </c:pt>
                <c:pt idx="106168">
                  <c:v>-0.11411300000000001</c:v>
                </c:pt>
                <c:pt idx="106169">
                  <c:v>-0.115784</c:v>
                </c:pt>
                <c:pt idx="106170">
                  <c:v>-0.117505</c:v>
                </c:pt>
                <c:pt idx="106171">
                  <c:v>-0.119269</c:v>
                </c:pt>
                <c:pt idx="106172">
                  <c:v>-0.121068</c:v>
                </c:pt>
                <c:pt idx="106173">
                  <c:v>-0.12289600000000001</c:v>
                </c:pt>
                <c:pt idx="106174">
                  <c:v>-0.124749</c:v>
                </c:pt>
                <c:pt idx="106175">
                  <c:v>-0.12662300000000001</c:v>
                </c:pt>
                <c:pt idx="106176">
                  <c:v>-0.12851499999999999</c:v>
                </c:pt>
                <c:pt idx="106177">
                  <c:v>-0.13042400000000001</c:v>
                </c:pt>
                <c:pt idx="106178">
                  <c:v>-0.132351</c:v>
                </c:pt>
                <c:pt idx="106179">
                  <c:v>-0.134296</c:v>
                </c:pt>
                <c:pt idx="106180">
                  <c:v>-0.13625899999999999</c:v>
                </c:pt>
                <c:pt idx="106181">
                  <c:v>-0.138234</c:v>
                </c:pt>
                <c:pt idx="106182">
                  <c:v>-0.14021600000000001</c:v>
                </c:pt>
                <c:pt idx="106183">
                  <c:v>-0.142204</c:v>
                </c:pt>
                <c:pt idx="106184">
                  <c:v>-0.14419799999999999</c:v>
                </c:pt>
                <c:pt idx="106185">
                  <c:v>-0.14619399999999999</c:v>
                </c:pt>
                <c:pt idx="106186">
                  <c:v>-0.14819199999999999</c:v>
                </c:pt>
                <c:pt idx="106187">
                  <c:v>-0.15019199999999999</c:v>
                </c:pt>
                <c:pt idx="106188">
                  <c:v>-0.152195</c:v>
                </c:pt>
                <c:pt idx="106189">
                  <c:v>-0.15420700000000001</c:v>
                </c:pt>
                <c:pt idx="106190">
                  <c:v>-0.156225</c:v>
                </c:pt>
                <c:pt idx="106191">
                  <c:v>-0.158248</c:v>
                </c:pt>
                <c:pt idx="106192">
                  <c:v>-0.160276</c:v>
                </c:pt>
                <c:pt idx="106193">
                  <c:v>-0.16231400000000001</c:v>
                </c:pt>
                <c:pt idx="106194">
                  <c:v>-0.16435900000000001</c:v>
                </c:pt>
                <c:pt idx="106195">
                  <c:v>-0.166411</c:v>
                </c:pt>
                <c:pt idx="106196">
                  <c:v>-0.168464</c:v>
                </c:pt>
                <c:pt idx="106197">
                  <c:v>-0.170518</c:v>
                </c:pt>
                <c:pt idx="106198">
                  <c:v>-0.172569</c:v>
                </c:pt>
                <c:pt idx="106199">
                  <c:v>-0.17461299999999999</c:v>
                </c:pt>
                <c:pt idx="106200">
                  <c:v>-0.176647</c:v>
                </c:pt>
                <c:pt idx="106201">
                  <c:v>-0.17866799999999999</c:v>
                </c:pt>
                <c:pt idx="106202">
                  <c:v>-0.180672</c:v>
                </c:pt>
                <c:pt idx="106203">
                  <c:v>-0.18265799999999999</c:v>
                </c:pt>
                <c:pt idx="106204">
                  <c:v>-0.18462300000000001</c:v>
                </c:pt>
                <c:pt idx="106205">
                  <c:v>-0.18656200000000001</c:v>
                </c:pt>
                <c:pt idx="106206">
                  <c:v>-0.188471</c:v>
                </c:pt>
                <c:pt idx="106207">
                  <c:v>-0.19034899999999999</c:v>
                </c:pt>
                <c:pt idx="106208">
                  <c:v>-0.19220100000000001</c:v>
                </c:pt>
                <c:pt idx="106209">
                  <c:v>-0.19402900000000001</c:v>
                </c:pt>
                <c:pt idx="106210">
                  <c:v>-0.19583200000000001</c:v>
                </c:pt>
                <c:pt idx="106211">
                  <c:v>-0.19761100000000001</c:v>
                </c:pt>
                <c:pt idx="106212">
                  <c:v>-0.19936400000000001</c:v>
                </c:pt>
                <c:pt idx="106213">
                  <c:v>-0.20109299999999999</c:v>
                </c:pt>
                <c:pt idx="106214">
                  <c:v>-0.202793</c:v>
                </c:pt>
                <c:pt idx="106215">
                  <c:v>-0.204461</c:v>
                </c:pt>
                <c:pt idx="106216">
                  <c:v>-0.206091</c:v>
                </c:pt>
                <c:pt idx="106217">
                  <c:v>-0.20768400000000001</c:v>
                </c:pt>
                <c:pt idx="106218">
                  <c:v>-0.20924200000000001</c:v>
                </c:pt>
                <c:pt idx="106219">
                  <c:v>-0.21076300000000001</c:v>
                </c:pt>
                <c:pt idx="106220">
                  <c:v>-0.21224399999999999</c:v>
                </c:pt>
                <c:pt idx="106221">
                  <c:v>-0.21367900000000001</c:v>
                </c:pt>
                <c:pt idx="106222">
                  <c:v>-0.21506900000000001</c:v>
                </c:pt>
                <c:pt idx="106223">
                  <c:v>-0.216415</c:v>
                </c:pt>
                <c:pt idx="106224">
                  <c:v>-0.21771399999999999</c:v>
                </c:pt>
                <c:pt idx="106225">
                  <c:v>-0.21895899999999999</c:v>
                </c:pt>
                <c:pt idx="106226">
                  <c:v>-0.22014700000000001</c:v>
                </c:pt>
                <c:pt idx="106227">
                  <c:v>-0.221273</c:v>
                </c:pt>
                <c:pt idx="106228">
                  <c:v>-0.222334</c:v>
                </c:pt>
                <c:pt idx="106229">
                  <c:v>-0.223329</c:v>
                </c:pt>
                <c:pt idx="106230">
                  <c:v>-0.22425899999999999</c:v>
                </c:pt>
                <c:pt idx="106231">
                  <c:v>-0.22512799999999999</c:v>
                </c:pt>
                <c:pt idx="106232">
                  <c:v>-0.22593199999999999</c:v>
                </c:pt>
                <c:pt idx="106233">
                  <c:v>-0.22666900000000001</c:v>
                </c:pt>
                <c:pt idx="106234">
                  <c:v>-0.22733500000000001</c:v>
                </c:pt>
                <c:pt idx="106235">
                  <c:v>-0.22792899999999999</c:v>
                </c:pt>
                <c:pt idx="106236">
                  <c:v>-0.22844600000000001</c:v>
                </c:pt>
                <c:pt idx="106237">
                  <c:v>-0.228882</c:v>
                </c:pt>
                <c:pt idx="106238">
                  <c:v>-0.22923399999999999</c:v>
                </c:pt>
                <c:pt idx="106239">
                  <c:v>-0.22950200000000001</c:v>
                </c:pt>
                <c:pt idx="106240">
                  <c:v>-0.229686</c:v>
                </c:pt>
                <c:pt idx="106241">
                  <c:v>-0.229791</c:v>
                </c:pt>
                <c:pt idx="106242">
                  <c:v>-0.229819</c:v>
                </c:pt>
                <c:pt idx="106243">
                  <c:v>-0.229771</c:v>
                </c:pt>
                <c:pt idx="106244">
                  <c:v>-0.22964799999999999</c:v>
                </c:pt>
                <c:pt idx="106245">
                  <c:v>-0.22945099999999999</c:v>
                </c:pt>
                <c:pt idx="106246">
                  <c:v>-0.22917499999999999</c:v>
                </c:pt>
                <c:pt idx="106247">
                  <c:v>-0.22881699999999999</c:v>
                </c:pt>
                <c:pt idx="106248">
                  <c:v>-0.228376</c:v>
                </c:pt>
                <c:pt idx="106249">
                  <c:v>-0.227853</c:v>
                </c:pt>
                <c:pt idx="106250">
                  <c:v>-0.227246</c:v>
                </c:pt>
                <c:pt idx="106251">
                  <c:v>-0.226551</c:v>
                </c:pt>
                <c:pt idx="106252">
                  <c:v>-0.22576499999999999</c:v>
                </c:pt>
                <c:pt idx="106253">
                  <c:v>-0.224885</c:v>
                </c:pt>
                <c:pt idx="106254">
                  <c:v>-0.22391</c:v>
                </c:pt>
                <c:pt idx="106255">
                  <c:v>-0.22284100000000001</c:v>
                </c:pt>
                <c:pt idx="106256">
                  <c:v>-0.22167899999999999</c:v>
                </c:pt>
                <c:pt idx="106257">
                  <c:v>-0.22042200000000001</c:v>
                </c:pt>
                <c:pt idx="106258">
                  <c:v>-0.21906400000000001</c:v>
                </c:pt>
                <c:pt idx="106259">
                  <c:v>-0.21760599999999999</c:v>
                </c:pt>
                <c:pt idx="106260">
                  <c:v>-0.216054</c:v>
                </c:pt>
                <c:pt idx="106261">
                  <c:v>-0.214418</c:v>
                </c:pt>
                <c:pt idx="106262">
                  <c:v>-0.212699</c:v>
                </c:pt>
                <c:pt idx="106263">
                  <c:v>-0.2109</c:v>
                </c:pt>
                <c:pt idx="106264">
                  <c:v>-0.20902100000000001</c:v>
                </c:pt>
                <c:pt idx="106265">
                  <c:v>-0.207063</c:v>
                </c:pt>
                <c:pt idx="106266">
                  <c:v>-0.20503199999999999</c:v>
                </c:pt>
                <c:pt idx="106267">
                  <c:v>-0.202928</c:v>
                </c:pt>
                <c:pt idx="106268">
                  <c:v>-0.20074600000000001</c:v>
                </c:pt>
                <c:pt idx="106269">
                  <c:v>-0.198486</c:v>
                </c:pt>
                <c:pt idx="106270">
                  <c:v>-0.19615299999999999</c:v>
                </c:pt>
                <c:pt idx="106271">
                  <c:v>-0.19375300000000001</c:v>
                </c:pt>
                <c:pt idx="106272">
                  <c:v>-0.19128800000000001</c:v>
                </c:pt>
                <c:pt idx="106273">
                  <c:v>-0.18875700000000001</c:v>
                </c:pt>
                <c:pt idx="106274">
                  <c:v>-0.18615899999999999</c:v>
                </c:pt>
                <c:pt idx="106275">
                  <c:v>-0.18349299999999999</c:v>
                </c:pt>
                <c:pt idx="106276">
                  <c:v>-0.18076800000000001</c:v>
                </c:pt>
                <c:pt idx="106277">
                  <c:v>-0.177979</c:v>
                </c:pt>
                <c:pt idx="106278">
                  <c:v>-0.17507200000000001</c:v>
                </c:pt>
                <c:pt idx="106279">
                  <c:v>-0.17202999999999999</c:v>
                </c:pt>
                <c:pt idx="106280">
                  <c:v>-0.16892099999999999</c:v>
                </c:pt>
                <c:pt idx="106281">
                  <c:v>-0.165767</c:v>
                </c:pt>
                <c:pt idx="106282">
                  <c:v>-0.16253500000000001</c:v>
                </c:pt>
                <c:pt idx="106283">
                  <c:v>-0.15922600000000001</c:v>
                </c:pt>
                <c:pt idx="106284">
                  <c:v>-0.155862</c:v>
                </c:pt>
                <c:pt idx="106285">
                  <c:v>-0.15245</c:v>
                </c:pt>
                <c:pt idx="106286">
                  <c:v>-0.14898900000000001</c:v>
                </c:pt>
                <c:pt idx="106287">
                  <c:v>-0.14547499999999999</c:v>
                </c:pt>
                <c:pt idx="106288">
                  <c:v>-0.14190800000000001</c:v>
                </c:pt>
                <c:pt idx="106289">
                  <c:v>-0.138291</c:v>
                </c:pt>
                <c:pt idx="106290">
                  <c:v>-0.134629</c:v>
                </c:pt>
                <c:pt idx="106291">
                  <c:v>-0.13092699999999999</c:v>
                </c:pt>
                <c:pt idx="106292">
                  <c:v>-0.127189</c:v>
                </c:pt>
                <c:pt idx="106293">
                  <c:v>-0.123417</c:v>
                </c:pt>
                <c:pt idx="106294">
                  <c:v>-0.119619</c:v>
                </c:pt>
                <c:pt idx="106295">
                  <c:v>-0.11580500000000001</c:v>
                </c:pt>
                <c:pt idx="106296">
                  <c:v>-0.11198</c:v>
                </c:pt>
                <c:pt idx="106297">
                  <c:v>-0.108151</c:v>
                </c:pt>
                <c:pt idx="106298">
                  <c:v>-0.10432</c:v>
                </c:pt>
                <c:pt idx="106299">
                  <c:v>-0.10048600000000001</c:v>
                </c:pt>
                <c:pt idx="106300">
                  <c:v>-9.6648399999999995E-2</c:v>
                </c:pt>
                <c:pt idx="106301">
                  <c:v>-9.2807799999999996E-2</c:v>
                </c:pt>
                <c:pt idx="106302">
                  <c:v>-8.8966400000000001E-2</c:v>
                </c:pt>
                <c:pt idx="106303">
                  <c:v>-8.5126400000000005E-2</c:v>
                </c:pt>
                <c:pt idx="106304">
                  <c:v>-8.1287499999999999E-2</c:v>
                </c:pt>
                <c:pt idx="106305">
                  <c:v>-7.7450599999999994E-2</c:v>
                </c:pt>
                <c:pt idx="106306">
                  <c:v>-7.3618299999999998E-2</c:v>
                </c:pt>
                <c:pt idx="106307">
                  <c:v>-6.9791599999999995E-2</c:v>
                </c:pt>
                <c:pt idx="106308">
                  <c:v>-6.5972799999999998E-2</c:v>
                </c:pt>
                <c:pt idx="106309">
                  <c:v>-6.2163499999999997E-2</c:v>
                </c:pt>
                <c:pt idx="106310">
                  <c:v>-5.8361999999999997E-2</c:v>
                </c:pt>
                <c:pt idx="106311">
                  <c:v>-5.4569100000000002E-2</c:v>
                </c:pt>
                <c:pt idx="106312">
                  <c:v>-5.0789800000000003E-2</c:v>
                </c:pt>
                <c:pt idx="106313">
                  <c:v>-4.7028599999999997E-2</c:v>
                </c:pt>
                <c:pt idx="106314">
                  <c:v>-4.32904E-2</c:v>
                </c:pt>
                <c:pt idx="106315">
                  <c:v>-3.95801E-2</c:v>
                </c:pt>
                <c:pt idx="106316">
                  <c:v>-3.5901200000000001E-2</c:v>
                </c:pt>
                <c:pt idx="106317">
                  <c:v>-3.2256E-2</c:v>
                </c:pt>
                <c:pt idx="106318">
                  <c:v>-2.86468E-2</c:v>
                </c:pt>
                <c:pt idx="106319">
                  <c:v>-2.5076000000000001E-2</c:v>
                </c:pt>
                <c:pt idx="106320">
                  <c:v>-2.1546200000000001E-2</c:v>
                </c:pt>
                <c:pt idx="106321">
                  <c:v>-1.80593E-2</c:v>
                </c:pt>
                <c:pt idx="106322">
                  <c:v>-1.46169E-2</c:v>
                </c:pt>
                <c:pt idx="106323">
                  <c:v>-1.12202E-2</c:v>
                </c:pt>
                <c:pt idx="106324" formatCode="0.00E+00">
                  <c:v>-7.8702100000000007E-3</c:v>
                </c:pt>
                <c:pt idx="106325" formatCode="0.00E+00">
                  <c:v>-4.56814E-3</c:v>
                </c:pt>
                <c:pt idx="106326" formatCode="0.00E+00">
                  <c:v>-1.3147600000000001E-3</c:v>
                </c:pt>
                <c:pt idx="106327" formatCode="0.00E+00">
                  <c:v>1.89043E-3</c:v>
                </c:pt>
                <c:pt idx="106328" formatCode="0.00E+00">
                  <c:v>5.0486999999999997E-3</c:v>
                </c:pt>
                <c:pt idx="106329" formatCode="0.00E+00">
                  <c:v>8.1593099999999995E-3</c:v>
                </c:pt>
                <c:pt idx="106330">
                  <c:v>1.1217899999999999E-2</c:v>
                </c:pt>
                <c:pt idx="106331">
                  <c:v>1.42185E-2</c:v>
                </c:pt>
                <c:pt idx="106332">
                  <c:v>1.71568E-2</c:v>
                </c:pt>
                <c:pt idx="106333">
                  <c:v>2.0030699999999999E-2</c:v>
                </c:pt>
                <c:pt idx="106334">
                  <c:v>2.2838399999999998E-2</c:v>
                </c:pt>
                <c:pt idx="106335">
                  <c:v>2.5577200000000001E-2</c:v>
                </c:pt>
                <c:pt idx="106336">
                  <c:v>2.82449E-2</c:v>
                </c:pt>
                <c:pt idx="106337">
                  <c:v>3.0841199999999999E-2</c:v>
                </c:pt>
                <c:pt idx="106338">
                  <c:v>3.3366800000000002E-2</c:v>
                </c:pt>
                <c:pt idx="106339">
                  <c:v>3.5821199999999997E-2</c:v>
                </c:pt>
                <c:pt idx="106340">
                  <c:v>3.8201400000000003E-2</c:v>
                </c:pt>
                <c:pt idx="106341">
                  <c:v>4.0503499999999998E-2</c:v>
                </c:pt>
                <c:pt idx="106342">
                  <c:v>4.2724100000000001E-2</c:v>
                </c:pt>
                <c:pt idx="106343">
                  <c:v>4.4861400000000003E-2</c:v>
                </c:pt>
                <c:pt idx="106344">
                  <c:v>4.6918700000000001E-2</c:v>
                </c:pt>
                <c:pt idx="106345">
                  <c:v>4.8901899999999998E-2</c:v>
                </c:pt>
                <c:pt idx="106346">
                  <c:v>5.0813400000000002E-2</c:v>
                </c:pt>
                <c:pt idx="106347">
                  <c:v>5.2651200000000002E-2</c:v>
                </c:pt>
                <c:pt idx="106348">
                  <c:v>5.4412500000000003E-2</c:v>
                </c:pt>
                <c:pt idx="106349">
                  <c:v>5.6095300000000001E-2</c:v>
                </c:pt>
                <c:pt idx="106350">
                  <c:v>5.7695099999999999E-2</c:v>
                </c:pt>
                <c:pt idx="106351">
                  <c:v>5.9207900000000001E-2</c:v>
                </c:pt>
                <c:pt idx="106352">
                  <c:v>6.0637499999999997E-2</c:v>
                </c:pt>
                <c:pt idx="106353">
                  <c:v>6.19906E-2</c:v>
                </c:pt>
                <c:pt idx="106354">
                  <c:v>6.3266299999999998E-2</c:v>
                </c:pt>
                <c:pt idx="106355">
                  <c:v>6.4456799999999995E-2</c:v>
                </c:pt>
                <c:pt idx="106356">
                  <c:v>6.5555100000000005E-2</c:v>
                </c:pt>
                <c:pt idx="106357">
                  <c:v>6.6556699999999996E-2</c:v>
                </c:pt>
                <c:pt idx="106358">
                  <c:v>6.74622E-2</c:v>
                </c:pt>
                <c:pt idx="106359">
                  <c:v>6.8275199999999994E-2</c:v>
                </c:pt>
                <c:pt idx="106360">
                  <c:v>6.8999000000000005E-2</c:v>
                </c:pt>
                <c:pt idx="106361">
                  <c:v>6.9635299999999997E-2</c:v>
                </c:pt>
                <c:pt idx="106362">
                  <c:v>7.0185499999999998E-2</c:v>
                </c:pt>
                <c:pt idx="106363">
                  <c:v>7.0648500000000003E-2</c:v>
                </c:pt>
                <c:pt idx="106364">
                  <c:v>7.1022299999999997E-2</c:v>
                </c:pt>
                <c:pt idx="106365">
                  <c:v>7.1303599999999995E-2</c:v>
                </c:pt>
                <c:pt idx="106366">
                  <c:v>7.1489200000000003E-2</c:v>
                </c:pt>
                <c:pt idx="106367">
                  <c:v>7.1577399999999999E-2</c:v>
                </c:pt>
                <c:pt idx="106368">
                  <c:v>7.1569900000000006E-2</c:v>
                </c:pt>
                <c:pt idx="106369">
                  <c:v>7.1468199999999996E-2</c:v>
                </c:pt>
                <c:pt idx="106370">
                  <c:v>7.1270899999999998E-2</c:v>
                </c:pt>
                <c:pt idx="106371">
                  <c:v>7.0979100000000003E-2</c:v>
                </c:pt>
                <c:pt idx="106372">
                  <c:v>7.05982E-2</c:v>
                </c:pt>
                <c:pt idx="106373">
                  <c:v>7.0131100000000002E-2</c:v>
                </c:pt>
                <c:pt idx="106374">
                  <c:v>6.9577899999999998E-2</c:v>
                </c:pt>
                <c:pt idx="106375">
                  <c:v>6.8937499999999999E-2</c:v>
                </c:pt>
                <c:pt idx="106376">
                  <c:v>6.8209000000000006E-2</c:v>
                </c:pt>
                <c:pt idx="106377">
                  <c:v>6.7392999999999995E-2</c:v>
                </c:pt>
                <c:pt idx="106378">
                  <c:v>6.6492099999999998E-2</c:v>
                </c:pt>
                <c:pt idx="106379">
                  <c:v>6.5507599999999999E-2</c:v>
                </c:pt>
                <c:pt idx="106380">
                  <c:v>6.4439899999999994E-2</c:v>
                </c:pt>
                <c:pt idx="106381">
                  <c:v>6.3289700000000004E-2</c:v>
                </c:pt>
                <c:pt idx="106382">
                  <c:v>6.2058000000000002E-2</c:v>
                </c:pt>
                <c:pt idx="106383">
                  <c:v>6.0745100000000003E-2</c:v>
                </c:pt>
                <c:pt idx="106384">
                  <c:v>5.9351800000000003E-2</c:v>
                </c:pt>
                <c:pt idx="106385">
                  <c:v>5.7879699999999999E-2</c:v>
                </c:pt>
                <c:pt idx="106386">
                  <c:v>5.6329999999999998E-2</c:v>
                </c:pt>
                <c:pt idx="106387">
                  <c:v>5.4704900000000001E-2</c:v>
                </c:pt>
                <c:pt idx="106388">
                  <c:v>5.3007800000000001E-2</c:v>
                </c:pt>
                <c:pt idx="106389">
                  <c:v>5.1242999999999997E-2</c:v>
                </c:pt>
                <c:pt idx="106390">
                  <c:v>4.9415000000000001E-2</c:v>
                </c:pt>
                <c:pt idx="106391">
                  <c:v>4.7525600000000001E-2</c:v>
                </c:pt>
                <c:pt idx="106392">
                  <c:v>4.5575699999999997E-2</c:v>
                </c:pt>
                <c:pt idx="106393">
                  <c:v>4.3567700000000001E-2</c:v>
                </c:pt>
                <c:pt idx="106394">
                  <c:v>4.1502999999999998E-2</c:v>
                </c:pt>
                <c:pt idx="106395">
                  <c:v>3.9382599999999997E-2</c:v>
                </c:pt>
                <c:pt idx="106396">
                  <c:v>3.7207400000000002E-2</c:v>
                </c:pt>
                <c:pt idx="106397">
                  <c:v>3.4980700000000003E-2</c:v>
                </c:pt>
                <c:pt idx="106398">
                  <c:v>3.2706499999999999E-2</c:v>
                </c:pt>
                <c:pt idx="106399">
                  <c:v>3.0388700000000001E-2</c:v>
                </c:pt>
                <c:pt idx="106400">
                  <c:v>2.8030900000000001E-2</c:v>
                </c:pt>
                <c:pt idx="106401">
                  <c:v>2.5637400000000001E-2</c:v>
                </c:pt>
                <c:pt idx="106402">
                  <c:v>2.3212099999999999E-2</c:v>
                </c:pt>
                <c:pt idx="106403">
                  <c:v>2.0756799999999999E-2</c:v>
                </c:pt>
                <c:pt idx="106404">
                  <c:v>1.82714E-2</c:v>
                </c:pt>
                <c:pt idx="106405">
                  <c:v>1.57565E-2</c:v>
                </c:pt>
                <c:pt idx="106406">
                  <c:v>1.3213900000000001E-2</c:v>
                </c:pt>
                <c:pt idx="106407">
                  <c:v>1.0645399999999999E-2</c:v>
                </c:pt>
                <c:pt idx="106408" formatCode="0.00E+00">
                  <c:v>8.0533700000000007E-3</c:v>
                </c:pt>
                <c:pt idx="106409" formatCode="0.00E+00">
                  <c:v>5.4397400000000002E-3</c:v>
                </c:pt>
                <c:pt idx="106410" formatCode="0.00E+00">
                  <c:v>2.8056700000000001E-3</c:v>
                </c:pt>
                <c:pt idx="106411" formatCode="0.00E+00">
                  <c:v>1.52948E-4</c:v>
                </c:pt>
                <c:pt idx="106412" formatCode="0.00E+00">
                  <c:v>-2.51461E-3</c:v>
                </c:pt>
                <c:pt idx="106413" formatCode="0.00E+00">
                  <c:v>-5.1926300000000002E-3</c:v>
                </c:pt>
                <c:pt idx="106414" formatCode="0.00E+00">
                  <c:v>-7.8773799999999998E-3</c:v>
                </c:pt>
                <c:pt idx="106415">
                  <c:v>-1.05659E-2</c:v>
                </c:pt>
                <c:pt idx="106416">
                  <c:v>-1.3255599999999999E-2</c:v>
                </c:pt>
                <c:pt idx="106417">
                  <c:v>-1.5943599999999999E-2</c:v>
                </c:pt>
                <c:pt idx="106418">
                  <c:v>-1.8627399999999999E-2</c:v>
                </c:pt>
                <c:pt idx="106419">
                  <c:v>-2.1304E-2</c:v>
                </c:pt>
                <c:pt idx="106420">
                  <c:v>-2.3970100000000001E-2</c:v>
                </c:pt>
                <c:pt idx="106421">
                  <c:v>-2.66225E-2</c:v>
                </c:pt>
                <c:pt idx="106422">
                  <c:v>-2.9259199999999999E-2</c:v>
                </c:pt>
                <c:pt idx="106423">
                  <c:v>-3.1878499999999997E-2</c:v>
                </c:pt>
                <c:pt idx="106424">
                  <c:v>-3.4478000000000002E-2</c:v>
                </c:pt>
                <c:pt idx="106425">
                  <c:v>-3.70546E-2</c:v>
                </c:pt>
                <c:pt idx="106426">
                  <c:v>-3.9604899999999998E-2</c:v>
                </c:pt>
                <c:pt idx="106427">
                  <c:v>-4.2125900000000001E-2</c:v>
                </c:pt>
                <c:pt idx="106428">
                  <c:v>-4.46154E-2</c:v>
                </c:pt>
                <c:pt idx="106429">
                  <c:v>-4.7071300000000003E-2</c:v>
                </c:pt>
                <c:pt idx="106430">
                  <c:v>-4.9490699999999999E-2</c:v>
                </c:pt>
                <c:pt idx="106431">
                  <c:v>-5.1869800000000001E-2</c:v>
                </c:pt>
                <c:pt idx="106432">
                  <c:v>-5.4205499999999997E-2</c:v>
                </c:pt>
                <c:pt idx="106433">
                  <c:v>-5.6495099999999999E-2</c:v>
                </c:pt>
                <c:pt idx="106434">
                  <c:v>-5.8736099999999999E-2</c:v>
                </c:pt>
                <c:pt idx="106435">
                  <c:v>-6.0926300000000003E-2</c:v>
                </c:pt>
                <c:pt idx="106436">
                  <c:v>-6.3063499999999995E-2</c:v>
                </c:pt>
                <c:pt idx="106437">
                  <c:v>-6.5146700000000002E-2</c:v>
                </c:pt>
                <c:pt idx="106438">
                  <c:v>-6.7175100000000001E-2</c:v>
                </c:pt>
                <c:pt idx="106439">
                  <c:v>-6.9146600000000003E-2</c:v>
                </c:pt>
                <c:pt idx="106440">
                  <c:v>-7.1058499999999997E-2</c:v>
                </c:pt>
                <c:pt idx="106441">
                  <c:v>-7.2909000000000002E-2</c:v>
                </c:pt>
                <c:pt idx="106442">
                  <c:v>-7.4697100000000002E-2</c:v>
                </c:pt>
                <c:pt idx="106443">
                  <c:v>-7.6421500000000003E-2</c:v>
                </c:pt>
                <c:pt idx="106444">
                  <c:v>-7.8079599999999999E-2</c:v>
                </c:pt>
                <c:pt idx="106445">
                  <c:v>-7.9667699999999994E-2</c:v>
                </c:pt>
                <c:pt idx="106446">
                  <c:v>-8.1183900000000003E-2</c:v>
                </c:pt>
                <c:pt idx="106447">
                  <c:v>-8.2628999999999994E-2</c:v>
                </c:pt>
                <c:pt idx="106448">
                  <c:v>-8.4002599999999997E-2</c:v>
                </c:pt>
                <c:pt idx="106449">
                  <c:v>-8.5301199999999994E-2</c:v>
                </c:pt>
                <c:pt idx="106450">
                  <c:v>-8.6520299999999994E-2</c:v>
                </c:pt>
                <c:pt idx="106451">
                  <c:v>-8.7656700000000004E-2</c:v>
                </c:pt>
                <c:pt idx="106452">
                  <c:v>-8.8709300000000005E-2</c:v>
                </c:pt>
                <c:pt idx="106453">
                  <c:v>-8.9677699999999999E-2</c:v>
                </c:pt>
                <c:pt idx="106454">
                  <c:v>-9.0561199999999994E-2</c:v>
                </c:pt>
                <c:pt idx="106455">
                  <c:v>-9.1359099999999999E-2</c:v>
                </c:pt>
                <c:pt idx="106456">
                  <c:v>-9.2071899999999998E-2</c:v>
                </c:pt>
                <c:pt idx="106457">
                  <c:v>-9.2699500000000004E-2</c:v>
                </c:pt>
                <c:pt idx="106458">
                  <c:v>-9.3241599999999994E-2</c:v>
                </c:pt>
                <c:pt idx="106459">
                  <c:v>-9.3697799999999998E-2</c:v>
                </c:pt>
                <c:pt idx="106460">
                  <c:v>-9.4067600000000001E-2</c:v>
                </c:pt>
                <c:pt idx="106461">
                  <c:v>-9.4350000000000003E-2</c:v>
                </c:pt>
                <c:pt idx="106462">
                  <c:v>-9.4543600000000005E-2</c:v>
                </c:pt>
                <c:pt idx="106463">
                  <c:v>-9.4646599999999997E-2</c:v>
                </c:pt>
                <c:pt idx="106464">
                  <c:v>-9.4657599999999995E-2</c:v>
                </c:pt>
                <c:pt idx="106465">
                  <c:v>-9.4575300000000001E-2</c:v>
                </c:pt>
                <c:pt idx="106466">
                  <c:v>-9.4399200000000003E-2</c:v>
                </c:pt>
                <c:pt idx="106467">
                  <c:v>-9.4128900000000001E-2</c:v>
                </c:pt>
                <c:pt idx="106468">
                  <c:v>-9.3764399999999998E-2</c:v>
                </c:pt>
                <c:pt idx="106469">
                  <c:v>-9.3306899999999998E-2</c:v>
                </c:pt>
                <c:pt idx="106470">
                  <c:v>-9.2759599999999998E-2</c:v>
                </c:pt>
                <c:pt idx="106471">
                  <c:v>-9.2124700000000004E-2</c:v>
                </c:pt>
                <c:pt idx="106472">
                  <c:v>-9.1401999999999997E-2</c:v>
                </c:pt>
                <c:pt idx="106473">
                  <c:v>-9.0590699999999996E-2</c:v>
                </c:pt>
                <c:pt idx="106474">
                  <c:v>-8.9690000000000006E-2</c:v>
                </c:pt>
                <c:pt idx="106475">
                  <c:v>-8.8699700000000006E-2</c:v>
                </c:pt>
                <c:pt idx="106476">
                  <c:v>-8.7620600000000007E-2</c:v>
                </c:pt>
                <c:pt idx="106477">
                  <c:v>-8.6454000000000003E-2</c:v>
                </c:pt>
                <c:pt idx="106478">
                  <c:v>-8.5200399999999996E-2</c:v>
                </c:pt>
                <c:pt idx="106479">
                  <c:v>-8.3859100000000006E-2</c:v>
                </c:pt>
                <c:pt idx="106480">
                  <c:v>-8.2428699999999994E-2</c:v>
                </c:pt>
                <c:pt idx="106481">
                  <c:v>-8.0910099999999999E-2</c:v>
                </c:pt>
                <c:pt idx="106482">
                  <c:v>-7.9305899999999999E-2</c:v>
                </c:pt>
                <c:pt idx="106483">
                  <c:v>-7.7618699999999999E-2</c:v>
                </c:pt>
                <c:pt idx="106484">
                  <c:v>-7.5850000000000001E-2</c:v>
                </c:pt>
                <c:pt idx="106485">
                  <c:v>-7.40006E-2</c:v>
                </c:pt>
                <c:pt idx="106486">
                  <c:v>-7.20721E-2</c:v>
                </c:pt>
                <c:pt idx="106487">
                  <c:v>-7.0066100000000006E-2</c:v>
                </c:pt>
                <c:pt idx="106488">
                  <c:v>-6.7983399999999999E-2</c:v>
                </c:pt>
                <c:pt idx="106489">
                  <c:v>-6.5823999999999994E-2</c:v>
                </c:pt>
                <c:pt idx="106490">
                  <c:v>-6.35883E-2</c:v>
                </c:pt>
                <c:pt idx="106491">
                  <c:v>-6.1277199999999997E-2</c:v>
                </c:pt>
                <c:pt idx="106492">
                  <c:v>-5.8892600000000003E-2</c:v>
                </c:pt>
                <c:pt idx="106493">
                  <c:v>-5.6436699999999999E-2</c:v>
                </c:pt>
                <c:pt idx="106494">
                  <c:v>-5.3911899999999999E-2</c:v>
                </c:pt>
                <c:pt idx="106495">
                  <c:v>-5.1320999999999999E-2</c:v>
                </c:pt>
                <c:pt idx="106496">
                  <c:v>-4.8666500000000001E-2</c:v>
                </c:pt>
                <c:pt idx="106497">
                  <c:v>-4.5949700000000003E-2</c:v>
                </c:pt>
                <c:pt idx="106498">
                  <c:v>-4.3171599999999997E-2</c:v>
                </c:pt>
                <c:pt idx="106499">
                  <c:v>-4.0334200000000001E-2</c:v>
                </c:pt>
                <c:pt idx="106500">
                  <c:v>-3.7439399999999998E-2</c:v>
                </c:pt>
                <c:pt idx="106501">
                  <c:v>-3.4489199999999998E-2</c:v>
                </c:pt>
                <c:pt idx="106502">
                  <c:v>-3.1485100000000002E-2</c:v>
                </c:pt>
                <c:pt idx="106503">
                  <c:v>-2.8428700000000001E-2</c:v>
                </c:pt>
                <c:pt idx="106504">
                  <c:v>-2.5321799999999998E-2</c:v>
                </c:pt>
                <c:pt idx="106505">
                  <c:v>-2.2166399999999999E-2</c:v>
                </c:pt>
                <c:pt idx="106506">
                  <c:v>-1.8964499999999999E-2</c:v>
                </c:pt>
                <c:pt idx="106507">
                  <c:v>-1.5718300000000001E-2</c:v>
                </c:pt>
                <c:pt idx="106508">
                  <c:v>-1.2429600000000001E-2</c:v>
                </c:pt>
                <c:pt idx="106509" formatCode="0.00E+00">
                  <c:v>-9.1003799999999999E-3</c:v>
                </c:pt>
                <c:pt idx="106510" formatCode="0.00E+00">
                  <c:v>-5.7334500000000002E-3</c:v>
                </c:pt>
                <c:pt idx="106511" formatCode="0.00E+00">
                  <c:v>-2.3329399999999999E-3</c:v>
                </c:pt>
                <c:pt idx="106512" formatCode="0.00E+00">
                  <c:v>1.09727E-3</c:v>
                </c:pt>
                <c:pt idx="106513" formatCode="0.00E+00">
                  <c:v>4.5546099999999997E-3</c:v>
                </c:pt>
                <c:pt idx="106514" formatCode="0.00E+00">
                  <c:v>8.0371699999999997E-3</c:v>
                </c:pt>
                <c:pt idx="106515">
                  <c:v>1.15426E-2</c:v>
                </c:pt>
                <c:pt idx="106516">
                  <c:v>1.5068700000000001E-2</c:v>
                </c:pt>
                <c:pt idx="106517">
                  <c:v>1.86138E-2</c:v>
                </c:pt>
                <c:pt idx="106518">
                  <c:v>2.2176700000000001E-2</c:v>
                </c:pt>
                <c:pt idx="106519">
                  <c:v>2.57551E-2</c:v>
                </c:pt>
                <c:pt idx="106520">
                  <c:v>2.9346000000000001E-2</c:v>
                </c:pt>
                <c:pt idx="106521">
                  <c:v>3.2946499999999997E-2</c:v>
                </c:pt>
                <c:pt idx="106522">
                  <c:v>3.6554700000000002E-2</c:v>
                </c:pt>
                <c:pt idx="106523">
                  <c:v>4.0169299999999998E-2</c:v>
                </c:pt>
                <c:pt idx="106524">
                  <c:v>4.3788399999999998E-2</c:v>
                </c:pt>
                <c:pt idx="106525">
                  <c:v>4.7409100000000003E-2</c:v>
                </c:pt>
                <c:pt idx="106526">
                  <c:v>5.1028799999999999E-2</c:v>
                </c:pt>
                <c:pt idx="106527">
                  <c:v>5.4645600000000003E-2</c:v>
                </c:pt>
                <c:pt idx="106528">
                  <c:v>5.8256200000000001E-2</c:v>
                </c:pt>
                <c:pt idx="106529">
                  <c:v>6.1856300000000003E-2</c:v>
                </c:pt>
                <c:pt idx="106530">
                  <c:v>6.54415E-2</c:v>
                </c:pt>
                <c:pt idx="106531">
                  <c:v>6.9009600000000004E-2</c:v>
                </c:pt>
                <c:pt idx="106532">
                  <c:v>7.2558399999999995E-2</c:v>
                </c:pt>
                <c:pt idx="106533">
                  <c:v>7.6086000000000001E-2</c:v>
                </c:pt>
                <c:pt idx="106534">
                  <c:v>7.9590300000000003E-2</c:v>
                </c:pt>
                <c:pt idx="106535">
                  <c:v>8.3068699999999995E-2</c:v>
                </c:pt>
                <c:pt idx="106536">
                  <c:v>8.6518200000000003E-2</c:v>
                </c:pt>
                <c:pt idx="106537">
                  <c:v>8.99364E-2</c:v>
                </c:pt>
                <c:pt idx="106538">
                  <c:v>9.3321799999999996E-2</c:v>
                </c:pt>
                <c:pt idx="106539">
                  <c:v>9.6671999999999994E-2</c:v>
                </c:pt>
                <c:pt idx="106540">
                  <c:v>9.9983900000000001E-2</c:v>
                </c:pt>
                <c:pt idx="106541">
                  <c:v>0.103255</c:v>
                </c:pt>
                <c:pt idx="106542">
                  <c:v>0.106484</c:v>
                </c:pt>
                <c:pt idx="106543">
                  <c:v>0.10967</c:v>
                </c:pt>
                <c:pt idx="106544">
                  <c:v>0.11281099999999999</c:v>
                </c:pt>
                <c:pt idx="106545">
                  <c:v>0.11590300000000001</c:v>
                </c:pt>
                <c:pt idx="106546">
                  <c:v>0.118946</c:v>
                </c:pt>
                <c:pt idx="106547">
                  <c:v>0.121937</c:v>
                </c:pt>
                <c:pt idx="106548">
                  <c:v>0.124874</c:v>
                </c:pt>
                <c:pt idx="106549">
                  <c:v>0.12775400000000001</c:v>
                </c:pt>
                <c:pt idx="106550">
                  <c:v>0.130576</c:v>
                </c:pt>
                <c:pt idx="106551">
                  <c:v>0.13333800000000001</c:v>
                </c:pt>
                <c:pt idx="106552">
                  <c:v>0.13603699999999999</c:v>
                </c:pt>
                <c:pt idx="106553">
                  <c:v>0.13867199999999999</c:v>
                </c:pt>
                <c:pt idx="106554">
                  <c:v>0.14124100000000001</c:v>
                </c:pt>
                <c:pt idx="106555">
                  <c:v>0.14374300000000001</c:v>
                </c:pt>
                <c:pt idx="106556">
                  <c:v>0.146176</c:v>
                </c:pt>
                <c:pt idx="106557">
                  <c:v>0.148539</c:v>
                </c:pt>
                <c:pt idx="106558">
                  <c:v>0.15082999999999999</c:v>
                </c:pt>
                <c:pt idx="106559">
                  <c:v>0.15304499999999999</c:v>
                </c:pt>
                <c:pt idx="106560">
                  <c:v>0.15518399999999999</c:v>
                </c:pt>
                <c:pt idx="106561">
                  <c:v>0.157246</c:v>
                </c:pt>
                <c:pt idx="106562">
                  <c:v>0.15923000000000001</c:v>
                </c:pt>
                <c:pt idx="106563">
                  <c:v>0.161134</c:v>
                </c:pt>
                <c:pt idx="106564">
                  <c:v>0.16295599999999999</c:v>
                </c:pt>
                <c:pt idx="106565">
                  <c:v>0.16469400000000001</c:v>
                </c:pt>
                <c:pt idx="106566">
                  <c:v>0.16634599999999999</c:v>
                </c:pt>
                <c:pt idx="106567">
                  <c:v>0.16791300000000001</c:v>
                </c:pt>
                <c:pt idx="106568">
                  <c:v>0.16939499999999999</c:v>
                </c:pt>
                <c:pt idx="106569">
                  <c:v>0.170793</c:v>
                </c:pt>
                <c:pt idx="106570">
                  <c:v>0.17210400000000001</c:v>
                </c:pt>
                <c:pt idx="106571">
                  <c:v>0.17332700000000001</c:v>
                </c:pt>
                <c:pt idx="106572">
                  <c:v>0.174461</c:v>
                </c:pt>
                <c:pt idx="106573">
                  <c:v>0.17550499999999999</c:v>
                </c:pt>
                <c:pt idx="106574">
                  <c:v>0.176458</c:v>
                </c:pt>
                <c:pt idx="106575">
                  <c:v>0.177319</c:v>
                </c:pt>
                <c:pt idx="106576">
                  <c:v>0.178087</c:v>
                </c:pt>
                <c:pt idx="106577">
                  <c:v>0.17876400000000001</c:v>
                </c:pt>
                <c:pt idx="106578">
                  <c:v>0.17935000000000001</c:v>
                </c:pt>
                <c:pt idx="106579">
                  <c:v>0.17984700000000001</c:v>
                </c:pt>
                <c:pt idx="106580">
                  <c:v>0.180255</c:v>
                </c:pt>
                <c:pt idx="106581">
                  <c:v>0.18057400000000001</c:v>
                </c:pt>
                <c:pt idx="106582">
                  <c:v>0.18080399999999999</c:v>
                </c:pt>
                <c:pt idx="106583">
                  <c:v>0.18094299999999999</c:v>
                </c:pt>
                <c:pt idx="106584">
                  <c:v>0.18099299999999999</c:v>
                </c:pt>
                <c:pt idx="106585">
                  <c:v>0.180952</c:v>
                </c:pt>
                <c:pt idx="106586">
                  <c:v>0.18082200000000001</c:v>
                </c:pt>
                <c:pt idx="106587">
                  <c:v>0.18060399999999999</c:v>
                </c:pt>
                <c:pt idx="106588">
                  <c:v>0.18029700000000001</c:v>
                </c:pt>
                <c:pt idx="106589">
                  <c:v>0.17990200000000001</c:v>
                </c:pt>
                <c:pt idx="106590">
                  <c:v>0.17941799999999999</c:v>
                </c:pt>
                <c:pt idx="106591">
                  <c:v>0.178846</c:v>
                </c:pt>
                <c:pt idx="106592">
                  <c:v>0.17818600000000001</c:v>
                </c:pt>
                <c:pt idx="106593">
                  <c:v>0.17743700000000001</c:v>
                </c:pt>
                <c:pt idx="106594">
                  <c:v>0.17660300000000001</c:v>
                </c:pt>
                <c:pt idx="106595">
                  <c:v>0.17568300000000001</c:v>
                </c:pt>
                <c:pt idx="106596">
                  <c:v>0.174679</c:v>
                </c:pt>
                <c:pt idx="106597">
                  <c:v>0.173591</c:v>
                </c:pt>
                <c:pt idx="106598">
                  <c:v>0.17242199999999999</c:v>
                </c:pt>
                <c:pt idx="106599">
                  <c:v>0.17117199999999999</c:v>
                </c:pt>
                <c:pt idx="106600">
                  <c:v>0.16984399999999999</c:v>
                </c:pt>
                <c:pt idx="106601">
                  <c:v>0.16843900000000001</c:v>
                </c:pt>
                <c:pt idx="106602">
                  <c:v>0.166959</c:v>
                </c:pt>
                <c:pt idx="106603">
                  <c:v>0.16540299999999999</c:v>
                </c:pt>
                <c:pt idx="106604">
                  <c:v>0.163771</c:v>
                </c:pt>
                <c:pt idx="106605">
                  <c:v>0.16206400000000001</c:v>
                </c:pt>
                <c:pt idx="106606">
                  <c:v>0.16028500000000001</c:v>
                </c:pt>
                <c:pt idx="106607">
                  <c:v>0.15843699999999999</c:v>
                </c:pt>
                <c:pt idx="106608">
                  <c:v>0.15652199999999999</c:v>
                </c:pt>
                <c:pt idx="106609">
                  <c:v>0.15454300000000001</c:v>
                </c:pt>
                <c:pt idx="106610">
                  <c:v>0.152501</c:v>
                </c:pt>
                <c:pt idx="106611">
                  <c:v>0.150398</c:v>
                </c:pt>
                <c:pt idx="106612">
                  <c:v>0.148234</c:v>
                </c:pt>
                <c:pt idx="106613">
                  <c:v>0.146011</c:v>
                </c:pt>
                <c:pt idx="106614">
                  <c:v>0.143731</c:v>
                </c:pt>
                <c:pt idx="106615">
                  <c:v>0.14139499999999999</c:v>
                </c:pt>
                <c:pt idx="106616">
                  <c:v>0.13900199999999999</c:v>
                </c:pt>
                <c:pt idx="106617">
                  <c:v>0.13655600000000001</c:v>
                </c:pt>
                <c:pt idx="106618">
                  <c:v>0.13405900000000001</c:v>
                </c:pt>
                <c:pt idx="106619">
                  <c:v>0.13151299999999999</c:v>
                </c:pt>
                <c:pt idx="106620">
                  <c:v>0.12892300000000001</c:v>
                </c:pt>
                <c:pt idx="106621">
                  <c:v>0.12629099999999999</c:v>
                </c:pt>
                <c:pt idx="106622">
                  <c:v>0.123622</c:v>
                </c:pt>
                <c:pt idx="106623">
                  <c:v>0.120918</c:v>
                </c:pt>
                <c:pt idx="106624">
                  <c:v>0.11818099999999999</c:v>
                </c:pt>
                <c:pt idx="106625">
                  <c:v>0.115411</c:v>
                </c:pt>
                <c:pt idx="106626">
                  <c:v>0.112611</c:v>
                </c:pt>
                <c:pt idx="106627">
                  <c:v>0.109782</c:v>
                </c:pt>
                <c:pt idx="106628">
                  <c:v>0.10692699999999999</c:v>
                </c:pt>
                <c:pt idx="106629">
                  <c:v>0.104049</c:v>
                </c:pt>
                <c:pt idx="106630">
                  <c:v>0.101151</c:v>
                </c:pt>
                <c:pt idx="106631">
                  <c:v>9.8235600000000006E-2</c:v>
                </c:pt>
                <c:pt idx="106632">
                  <c:v>9.5305000000000001E-2</c:v>
                </c:pt>
                <c:pt idx="106633">
                  <c:v>9.2360800000000007E-2</c:v>
                </c:pt>
                <c:pt idx="106634">
                  <c:v>8.9405399999999996E-2</c:v>
                </c:pt>
                <c:pt idx="106635">
                  <c:v>8.6441900000000002E-2</c:v>
                </c:pt>
                <c:pt idx="106636">
                  <c:v>8.3473900000000004E-2</c:v>
                </c:pt>
                <c:pt idx="106637">
                  <c:v>8.0504500000000007E-2</c:v>
                </c:pt>
                <c:pt idx="106638">
                  <c:v>7.75367E-2</c:v>
                </c:pt>
                <c:pt idx="106639">
                  <c:v>7.4572600000000003E-2</c:v>
                </c:pt>
                <c:pt idx="106640">
                  <c:v>7.1614800000000006E-2</c:v>
                </c:pt>
                <c:pt idx="106641">
                  <c:v>6.8666000000000005E-2</c:v>
                </c:pt>
                <c:pt idx="106642">
                  <c:v>6.5728300000000003E-2</c:v>
                </c:pt>
                <c:pt idx="106643">
                  <c:v>6.2803100000000001E-2</c:v>
                </c:pt>
                <c:pt idx="106644">
                  <c:v>5.9892099999999997E-2</c:v>
                </c:pt>
                <c:pt idx="106645">
                  <c:v>5.69975E-2</c:v>
                </c:pt>
                <c:pt idx="106646">
                  <c:v>5.41209E-2</c:v>
                </c:pt>
                <c:pt idx="106647">
                  <c:v>5.12646E-2</c:v>
                </c:pt>
                <c:pt idx="106648">
                  <c:v>4.8431799999999997E-2</c:v>
                </c:pt>
                <c:pt idx="106649">
                  <c:v>4.5625499999999999E-2</c:v>
                </c:pt>
                <c:pt idx="106650">
                  <c:v>4.2847499999999997E-2</c:v>
                </c:pt>
                <c:pt idx="106651">
                  <c:v>4.0099599999999999E-2</c:v>
                </c:pt>
                <c:pt idx="106652">
                  <c:v>3.7385599999999998E-2</c:v>
                </c:pt>
                <c:pt idx="106653">
                  <c:v>3.4709700000000003E-2</c:v>
                </c:pt>
                <c:pt idx="106654">
                  <c:v>3.2074800000000001E-2</c:v>
                </c:pt>
                <c:pt idx="106655">
                  <c:v>2.94839E-2</c:v>
                </c:pt>
                <c:pt idx="106656">
                  <c:v>2.6939500000000002E-2</c:v>
                </c:pt>
                <c:pt idx="106657">
                  <c:v>2.4441899999999999E-2</c:v>
                </c:pt>
                <c:pt idx="106658">
                  <c:v>2.19904E-2</c:v>
                </c:pt>
                <c:pt idx="106659">
                  <c:v>1.9586800000000001E-2</c:v>
                </c:pt>
                <c:pt idx="106660">
                  <c:v>1.7234900000000001E-2</c:v>
                </c:pt>
                <c:pt idx="106661">
                  <c:v>1.49377E-2</c:v>
                </c:pt>
                <c:pt idx="106662">
                  <c:v>1.26973E-2</c:v>
                </c:pt>
                <c:pt idx="106663">
                  <c:v>1.0515999999999999E-2</c:v>
                </c:pt>
                <c:pt idx="106664" formatCode="0.00E+00">
                  <c:v>8.3961499999999998E-3</c:v>
                </c:pt>
                <c:pt idx="106665" formatCode="0.00E+00">
                  <c:v>6.3404400000000001E-3</c:v>
                </c:pt>
                <c:pt idx="106666" formatCode="0.00E+00">
                  <c:v>4.3512300000000002E-3</c:v>
                </c:pt>
                <c:pt idx="106667" formatCode="0.00E+00">
                  <c:v>2.4307199999999999E-3</c:v>
                </c:pt>
                <c:pt idx="106668" formatCode="0.00E+00">
                  <c:v>5.8104599999999999E-4</c:v>
                </c:pt>
                <c:pt idx="106669" formatCode="0.00E+00">
                  <c:v>-1.19589E-3</c:v>
                </c:pt>
                <c:pt idx="106670" formatCode="0.00E+00">
                  <c:v>-2.8987399999999999E-3</c:v>
                </c:pt>
                <c:pt idx="106671" formatCode="0.00E+00">
                  <c:v>-4.5267800000000002E-3</c:v>
                </c:pt>
                <c:pt idx="106672" formatCode="0.00E+00">
                  <c:v>-6.07903E-3</c:v>
                </c:pt>
                <c:pt idx="106673" formatCode="0.00E+00">
                  <c:v>-7.5540599999999996E-3</c:v>
                </c:pt>
                <c:pt idx="106674" formatCode="0.00E+00">
                  <c:v>-8.9504600000000004E-3</c:v>
                </c:pt>
                <c:pt idx="106675">
                  <c:v>-1.02667E-2</c:v>
                </c:pt>
                <c:pt idx="106676">
                  <c:v>-1.1501300000000001E-2</c:v>
                </c:pt>
                <c:pt idx="106677">
                  <c:v>-1.26529E-2</c:v>
                </c:pt>
                <c:pt idx="106678">
                  <c:v>-1.3719800000000001E-2</c:v>
                </c:pt>
                <c:pt idx="106679">
                  <c:v>-1.4700599999999999E-2</c:v>
                </c:pt>
                <c:pt idx="106680">
                  <c:v>-1.5594500000000001E-2</c:v>
                </c:pt>
                <c:pt idx="106681">
                  <c:v>-1.64014E-2</c:v>
                </c:pt>
                <c:pt idx="106682">
                  <c:v>-1.7121399999999998E-2</c:v>
                </c:pt>
                <c:pt idx="106683">
                  <c:v>-1.7754300000000001E-2</c:v>
                </c:pt>
                <c:pt idx="106684">
                  <c:v>-1.8299300000000001E-2</c:v>
                </c:pt>
                <c:pt idx="106685">
                  <c:v>-1.8755500000000001E-2</c:v>
                </c:pt>
                <c:pt idx="106686">
                  <c:v>-1.9122199999999999E-2</c:v>
                </c:pt>
                <c:pt idx="106687">
                  <c:v>-1.93983E-2</c:v>
                </c:pt>
                <c:pt idx="106688">
                  <c:v>-1.9582499999999999E-2</c:v>
                </c:pt>
                <c:pt idx="106689">
                  <c:v>-1.96735E-2</c:v>
                </c:pt>
                <c:pt idx="106690">
                  <c:v>-1.96706E-2</c:v>
                </c:pt>
                <c:pt idx="106691">
                  <c:v>-1.9573199999999999E-2</c:v>
                </c:pt>
                <c:pt idx="106692">
                  <c:v>-1.93814E-2</c:v>
                </c:pt>
                <c:pt idx="106693">
                  <c:v>-1.90952E-2</c:v>
                </c:pt>
                <c:pt idx="106694">
                  <c:v>-1.8714499999999998E-2</c:v>
                </c:pt>
                <c:pt idx="106695">
                  <c:v>-1.82387E-2</c:v>
                </c:pt>
                <c:pt idx="106696">
                  <c:v>-1.7666899999999999E-2</c:v>
                </c:pt>
                <c:pt idx="106697">
                  <c:v>-1.6999400000000001E-2</c:v>
                </c:pt>
                <c:pt idx="106698">
                  <c:v>-1.6238099999999998E-2</c:v>
                </c:pt>
                <c:pt idx="106699">
                  <c:v>-1.5385100000000001E-2</c:v>
                </c:pt>
                <c:pt idx="106700">
                  <c:v>-1.4441900000000001E-2</c:v>
                </c:pt>
                <c:pt idx="106701">
                  <c:v>-1.34091E-2</c:v>
                </c:pt>
                <c:pt idx="106702">
                  <c:v>-1.22874E-2</c:v>
                </c:pt>
                <c:pt idx="106703">
                  <c:v>-1.1077500000000001E-2</c:v>
                </c:pt>
                <c:pt idx="106704" formatCode="0.00E+00">
                  <c:v>-9.7797000000000005E-3</c:v>
                </c:pt>
                <c:pt idx="106705" formatCode="0.00E+00">
                  <c:v>-8.3939900000000005E-3</c:v>
                </c:pt>
                <c:pt idx="106706" formatCode="0.00E+00">
                  <c:v>-6.9215700000000002E-3</c:v>
                </c:pt>
                <c:pt idx="106707" formatCode="0.00E+00">
                  <c:v>-5.36455E-3</c:v>
                </c:pt>
                <c:pt idx="106708" formatCode="0.00E+00">
                  <c:v>-3.7246200000000001E-3</c:v>
                </c:pt>
                <c:pt idx="106709" formatCode="0.00E+00">
                  <c:v>-2.0024999999999999E-3</c:v>
                </c:pt>
                <c:pt idx="106710" formatCode="0.00E+00">
                  <c:v>-1.9846299999999999E-4</c:v>
                </c:pt>
                <c:pt idx="106711" formatCode="0.00E+00">
                  <c:v>1.68703E-3</c:v>
                </c:pt>
                <c:pt idx="106712" formatCode="0.00E+00">
                  <c:v>3.65242E-3</c:v>
                </c:pt>
                <c:pt idx="106713" formatCode="0.00E+00">
                  <c:v>5.69551E-3</c:v>
                </c:pt>
                <c:pt idx="106714" formatCode="0.00E+00">
                  <c:v>7.8148499999999999E-3</c:v>
                </c:pt>
                <c:pt idx="106715">
                  <c:v>1.0008700000000001E-2</c:v>
                </c:pt>
                <c:pt idx="106716">
                  <c:v>1.22737E-2</c:v>
                </c:pt>
                <c:pt idx="106717">
                  <c:v>1.46061E-2</c:v>
                </c:pt>
                <c:pt idx="106718">
                  <c:v>1.7003399999999998E-2</c:v>
                </c:pt>
                <c:pt idx="106719">
                  <c:v>1.9463600000000001E-2</c:v>
                </c:pt>
                <c:pt idx="106720">
                  <c:v>2.19846E-2</c:v>
                </c:pt>
                <c:pt idx="106721">
                  <c:v>2.4563399999999999E-2</c:v>
                </c:pt>
                <c:pt idx="106722">
                  <c:v>2.71968E-2</c:v>
                </c:pt>
                <c:pt idx="106723">
                  <c:v>2.9881600000000001E-2</c:v>
                </c:pt>
                <c:pt idx="106724">
                  <c:v>3.2615699999999997E-2</c:v>
                </c:pt>
                <c:pt idx="106725">
                  <c:v>3.5398100000000002E-2</c:v>
                </c:pt>
                <c:pt idx="106726">
                  <c:v>3.8227200000000003E-2</c:v>
                </c:pt>
                <c:pt idx="106727">
                  <c:v>4.1100600000000001E-2</c:v>
                </c:pt>
                <c:pt idx="106728">
                  <c:v>4.4015600000000002E-2</c:v>
                </c:pt>
                <c:pt idx="106729">
                  <c:v>4.6969900000000002E-2</c:v>
                </c:pt>
                <c:pt idx="106730">
                  <c:v>4.9960499999999998E-2</c:v>
                </c:pt>
                <c:pt idx="106731">
                  <c:v>5.2984799999999999E-2</c:v>
                </c:pt>
                <c:pt idx="106732">
                  <c:v>5.6040199999999998E-2</c:v>
                </c:pt>
                <c:pt idx="106733">
                  <c:v>5.9123500000000002E-2</c:v>
                </c:pt>
                <c:pt idx="106734">
                  <c:v>6.2231099999999998E-2</c:v>
                </c:pt>
                <c:pt idx="106735">
                  <c:v>6.5359700000000007E-2</c:v>
                </c:pt>
                <c:pt idx="106736">
                  <c:v>6.85056E-2</c:v>
                </c:pt>
                <c:pt idx="106737">
                  <c:v>7.1664800000000001E-2</c:v>
                </c:pt>
                <c:pt idx="106738">
                  <c:v>7.4834100000000001E-2</c:v>
                </c:pt>
                <c:pt idx="106739">
                  <c:v>7.8010899999999994E-2</c:v>
                </c:pt>
                <c:pt idx="106740">
                  <c:v>8.1192299999999995E-2</c:v>
                </c:pt>
                <c:pt idx="106741">
                  <c:v>8.4374699999999997E-2</c:v>
                </c:pt>
                <c:pt idx="106742">
                  <c:v>8.7554800000000002E-2</c:v>
                </c:pt>
                <c:pt idx="106743">
                  <c:v>9.0729799999999999E-2</c:v>
                </c:pt>
                <c:pt idx="106744">
                  <c:v>9.3896900000000005E-2</c:v>
                </c:pt>
                <c:pt idx="106745">
                  <c:v>9.7053E-2</c:v>
                </c:pt>
                <c:pt idx="106746">
                  <c:v>0.10019400000000001</c:v>
                </c:pt>
                <c:pt idx="106747">
                  <c:v>0.10331700000000001</c:v>
                </c:pt>
                <c:pt idx="106748">
                  <c:v>0.106417</c:v>
                </c:pt>
                <c:pt idx="106749">
                  <c:v>0.10949299999999999</c:v>
                </c:pt>
                <c:pt idx="106750">
                  <c:v>0.112541</c:v>
                </c:pt>
                <c:pt idx="106751">
                  <c:v>0.11555799999999999</c:v>
                </c:pt>
                <c:pt idx="106752">
                  <c:v>0.11854000000000001</c:v>
                </c:pt>
                <c:pt idx="106753">
                  <c:v>0.12148299999999999</c:v>
                </c:pt>
                <c:pt idx="106754">
                  <c:v>0.12438399999999999</c:v>
                </c:pt>
                <c:pt idx="106755">
                  <c:v>0.127244</c:v>
                </c:pt>
                <c:pt idx="106756">
                  <c:v>0.13006000000000001</c:v>
                </c:pt>
                <c:pt idx="106757">
                  <c:v>0.13283</c:v>
                </c:pt>
                <c:pt idx="106758">
                  <c:v>0.135549</c:v>
                </c:pt>
                <c:pt idx="106759">
                  <c:v>0.13821600000000001</c:v>
                </c:pt>
                <c:pt idx="106760">
                  <c:v>0.14082700000000001</c:v>
                </c:pt>
                <c:pt idx="106761">
                  <c:v>0.14337800000000001</c:v>
                </c:pt>
                <c:pt idx="106762">
                  <c:v>0.145867</c:v>
                </c:pt>
                <c:pt idx="106763">
                  <c:v>0.14829200000000001</c:v>
                </c:pt>
                <c:pt idx="106764">
                  <c:v>0.15065000000000001</c:v>
                </c:pt>
                <c:pt idx="106765">
                  <c:v>0.152943</c:v>
                </c:pt>
                <c:pt idx="106766">
                  <c:v>0.155168</c:v>
                </c:pt>
                <c:pt idx="106767">
                  <c:v>0.15732399999999999</c:v>
                </c:pt>
                <c:pt idx="106768">
                  <c:v>0.159409</c:v>
                </c:pt>
                <c:pt idx="106769">
                  <c:v>0.16142200000000001</c:v>
                </c:pt>
                <c:pt idx="106770">
                  <c:v>0.16336000000000001</c:v>
                </c:pt>
                <c:pt idx="106771">
                  <c:v>0.16522300000000001</c:v>
                </c:pt>
                <c:pt idx="106772">
                  <c:v>0.16700799999999999</c:v>
                </c:pt>
                <c:pt idx="106773">
                  <c:v>0.168714</c:v>
                </c:pt>
                <c:pt idx="106774">
                  <c:v>0.17033999999999999</c:v>
                </c:pt>
                <c:pt idx="106775">
                  <c:v>0.17188500000000001</c:v>
                </c:pt>
                <c:pt idx="106776">
                  <c:v>0.173348</c:v>
                </c:pt>
                <c:pt idx="106777">
                  <c:v>0.17472799999999999</c:v>
                </c:pt>
                <c:pt idx="106778">
                  <c:v>0.17602300000000001</c:v>
                </c:pt>
                <c:pt idx="106779">
                  <c:v>0.177234</c:v>
                </c:pt>
                <c:pt idx="106780">
                  <c:v>0.17835999999999999</c:v>
                </c:pt>
                <c:pt idx="106781">
                  <c:v>0.179399</c:v>
                </c:pt>
                <c:pt idx="106782">
                  <c:v>0.18035100000000001</c:v>
                </c:pt>
                <c:pt idx="106783">
                  <c:v>0.18121599999999999</c:v>
                </c:pt>
                <c:pt idx="106784">
                  <c:v>0.18199299999999999</c:v>
                </c:pt>
                <c:pt idx="106785">
                  <c:v>0.18268400000000001</c:v>
                </c:pt>
                <c:pt idx="106786">
                  <c:v>0.18328800000000001</c:v>
                </c:pt>
                <c:pt idx="106787">
                  <c:v>0.183805</c:v>
                </c:pt>
                <c:pt idx="106788">
                  <c:v>0.18423600000000001</c:v>
                </c:pt>
                <c:pt idx="106789">
                  <c:v>0.184581</c:v>
                </c:pt>
                <c:pt idx="106790">
                  <c:v>0.18484100000000001</c:v>
                </c:pt>
                <c:pt idx="106791">
                  <c:v>0.18501600000000001</c:v>
                </c:pt>
                <c:pt idx="106792">
                  <c:v>0.18510699999999999</c:v>
                </c:pt>
                <c:pt idx="106793">
                  <c:v>0.185114</c:v>
                </c:pt>
                <c:pt idx="106794">
                  <c:v>0.18504000000000001</c:v>
                </c:pt>
                <c:pt idx="106795">
                  <c:v>0.184887</c:v>
                </c:pt>
                <c:pt idx="106796">
                  <c:v>0.18465500000000001</c:v>
                </c:pt>
                <c:pt idx="106797">
                  <c:v>0.18434700000000001</c:v>
                </c:pt>
                <c:pt idx="106798">
                  <c:v>0.18396399999999999</c:v>
                </c:pt>
                <c:pt idx="106799">
                  <c:v>0.183506</c:v>
                </c:pt>
                <c:pt idx="106800">
                  <c:v>0.182974</c:v>
                </c:pt>
                <c:pt idx="106801">
                  <c:v>0.18237</c:v>
                </c:pt>
                <c:pt idx="106802">
                  <c:v>0.18169399999999999</c:v>
                </c:pt>
                <c:pt idx="106803">
                  <c:v>0.180947</c:v>
                </c:pt>
                <c:pt idx="106804">
                  <c:v>0.18013199999999999</c:v>
                </c:pt>
                <c:pt idx="106805">
                  <c:v>0.17924899999999999</c:v>
                </c:pt>
                <c:pt idx="106806">
                  <c:v>0.17829999999999999</c:v>
                </c:pt>
                <c:pt idx="106807">
                  <c:v>0.177286</c:v>
                </c:pt>
                <c:pt idx="106808">
                  <c:v>0.17621200000000001</c:v>
                </c:pt>
                <c:pt idx="106809">
                  <c:v>0.17507900000000001</c:v>
                </c:pt>
                <c:pt idx="106810">
                  <c:v>0.17389099999999999</c:v>
                </c:pt>
                <c:pt idx="106811">
                  <c:v>0.172649</c:v>
                </c:pt>
                <c:pt idx="106812">
                  <c:v>0.17135500000000001</c:v>
                </c:pt>
                <c:pt idx="106813">
                  <c:v>0.170011</c:v>
                </c:pt>
                <c:pt idx="106814">
                  <c:v>0.16861999999999999</c:v>
                </c:pt>
                <c:pt idx="106815">
                  <c:v>0.167181</c:v>
                </c:pt>
                <c:pt idx="106816">
                  <c:v>0.16569999999999999</c:v>
                </c:pt>
                <c:pt idx="106817">
                  <c:v>0.16417699999999999</c:v>
                </c:pt>
                <c:pt idx="106818">
                  <c:v>0.16261600000000001</c:v>
                </c:pt>
                <c:pt idx="106819">
                  <c:v>0.161019</c:v>
                </c:pt>
                <c:pt idx="106820">
                  <c:v>0.159386</c:v>
                </c:pt>
                <c:pt idx="106821">
                  <c:v>0.157721</c:v>
                </c:pt>
                <c:pt idx="106822">
                  <c:v>0.156025</c:v>
                </c:pt>
                <c:pt idx="106823">
                  <c:v>0.15430199999999999</c:v>
                </c:pt>
                <c:pt idx="106824">
                  <c:v>0.15255299999999999</c:v>
                </c:pt>
                <c:pt idx="106825">
                  <c:v>0.15078</c:v>
                </c:pt>
                <c:pt idx="106826">
                  <c:v>0.14898500000000001</c:v>
                </c:pt>
                <c:pt idx="106827">
                  <c:v>0.14717</c:v>
                </c:pt>
                <c:pt idx="106828">
                  <c:v>0.14533799999999999</c:v>
                </c:pt>
                <c:pt idx="106829">
                  <c:v>0.14349200000000001</c:v>
                </c:pt>
                <c:pt idx="106830">
                  <c:v>0.14163400000000001</c:v>
                </c:pt>
                <c:pt idx="106831">
                  <c:v>0.139766</c:v>
                </c:pt>
                <c:pt idx="106832">
                  <c:v>0.13789000000000001</c:v>
                </c:pt>
                <c:pt idx="106833">
                  <c:v>0.13600799999999999</c:v>
                </c:pt>
                <c:pt idx="106834">
                  <c:v>0.13412099999999999</c:v>
                </c:pt>
                <c:pt idx="106835">
                  <c:v>0.13223299999999999</c:v>
                </c:pt>
                <c:pt idx="106836">
                  <c:v>0.13034499999999999</c:v>
                </c:pt>
                <c:pt idx="106837">
                  <c:v>0.12845999999999999</c:v>
                </c:pt>
                <c:pt idx="106838">
                  <c:v>0.126578</c:v>
                </c:pt>
                <c:pt idx="106839">
                  <c:v>0.12470199999999999</c:v>
                </c:pt>
                <c:pt idx="106840">
                  <c:v>0.122832</c:v>
                </c:pt>
                <c:pt idx="106841">
                  <c:v>0.120972</c:v>
                </c:pt>
                <c:pt idx="106842">
                  <c:v>0.11912399999999999</c:v>
                </c:pt>
                <c:pt idx="106843">
                  <c:v>0.11729100000000001</c:v>
                </c:pt>
                <c:pt idx="106844">
                  <c:v>0.11547499999999999</c:v>
                </c:pt>
                <c:pt idx="106845">
                  <c:v>0.113677</c:v>
                </c:pt>
                <c:pt idx="106846">
                  <c:v>0.111898</c:v>
                </c:pt>
                <c:pt idx="106847">
                  <c:v>0.110141</c:v>
                </c:pt>
                <c:pt idx="106848">
                  <c:v>0.108407</c:v>
                </c:pt>
                <c:pt idx="106849">
                  <c:v>0.106698</c:v>
                </c:pt>
                <c:pt idx="106850">
                  <c:v>0.105016</c:v>
                </c:pt>
                <c:pt idx="106851">
                  <c:v>0.10335999999999999</c:v>
                </c:pt>
                <c:pt idx="106852">
                  <c:v>0.101733</c:v>
                </c:pt>
                <c:pt idx="106853">
                  <c:v>0.100137</c:v>
                </c:pt>
                <c:pt idx="106854">
                  <c:v>9.8571900000000004E-2</c:v>
                </c:pt>
                <c:pt idx="106855">
                  <c:v>9.7040199999999993E-2</c:v>
                </c:pt>
                <c:pt idx="106856">
                  <c:v>9.5543699999999995E-2</c:v>
                </c:pt>
                <c:pt idx="106857">
                  <c:v>9.4084500000000001E-2</c:v>
                </c:pt>
                <c:pt idx="106858">
                  <c:v>9.2663999999999996E-2</c:v>
                </c:pt>
                <c:pt idx="106859">
                  <c:v>9.1282600000000005E-2</c:v>
                </c:pt>
                <c:pt idx="106860">
                  <c:v>8.9940099999999995E-2</c:v>
                </c:pt>
                <c:pt idx="106861">
                  <c:v>8.8636199999999998E-2</c:v>
                </c:pt>
                <c:pt idx="106862">
                  <c:v>8.7370799999999998E-2</c:v>
                </c:pt>
                <c:pt idx="106863">
                  <c:v>8.6143999999999998E-2</c:v>
                </c:pt>
                <c:pt idx="106864">
                  <c:v>8.4956199999999996E-2</c:v>
                </c:pt>
                <c:pt idx="106865">
                  <c:v>8.3808499999999994E-2</c:v>
                </c:pt>
                <c:pt idx="106866">
                  <c:v>8.2702399999999995E-2</c:v>
                </c:pt>
                <c:pt idx="106867">
                  <c:v>8.1638299999999997E-2</c:v>
                </c:pt>
                <c:pt idx="106868">
                  <c:v>8.0615300000000001E-2</c:v>
                </c:pt>
                <c:pt idx="106869">
                  <c:v>7.9632599999999998E-2</c:v>
                </c:pt>
                <c:pt idx="106870">
                  <c:v>7.8690300000000005E-2</c:v>
                </c:pt>
                <c:pt idx="106871">
                  <c:v>7.7789300000000006E-2</c:v>
                </c:pt>
                <c:pt idx="106872">
                  <c:v>7.6930399999999996E-2</c:v>
                </c:pt>
                <c:pt idx="106873">
                  <c:v>7.6113899999999998E-2</c:v>
                </c:pt>
                <c:pt idx="106874">
                  <c:v>7.5340599999999994E-2</c:v>
                </c:pt>
                <c:pt idx="106875">
                  <c:v>7.4610899999999994E-2</c:v>
                </c:pt>
                <c:pt idx="106876">
                  <c:v>7.3924799999999999E-2</c:v>
                </c:pt>
                <c:pt idx="106877">
                  <c:v>7.3281700000000005E-2</c:v>
                </c:pt>
                <c:pt idx="106878">
                  <c:v>7.2681200000000001E-2</c:v>
                </c:pt>
                <c:pt idx="106879">
                  <c:v>7.2122900000000004E-2</c:v>
                </c:pt>
                <c:pt idx="106880">
                  <c:v>7.1606799999999998E-2</c:v>
                </c:pt>
                <c:pt idx="106881">
                  <c:v>7.1133699999999994E-2</c:v>
                </c:pt>
                <c:pt idx="106882">
                  <c:v>7.0705100000000007E-2</c:v>
                </c:pt>
                <c:pt idx="106883">
                  <c:v>7.0321800000000004E-2</c:v>
                </c:pt>
                <c:pt idx="106884">
                  <c:v>6.9982100000000005E-2</c:v>
                </c:pt>
                <c:pt idx="106885">
                  <c:v>6.9683700000000001E-2</c:v>
                </c:pt>
                <c:pt idx="106886">
                  <c:v>6.9425299999999995E-2</c:v>
                </c:pt>
                <c:pt idx="106887">
                  <c:v>6.9205699999999995E-2</c:v>
                </c:pt>
                <c:pt idx="106888">
                  <c:v>6.9023200000000007E-2</c:v>
                </c:pt>
                <c:pt idx="106889">
                  <c:v>6.8875900000000004E-2</c:v>
                </c:pt>
                <c:pt idx="106890">
                  <c:v>6.8762599999999993E-2</c:v>
                </c:pt>
                <c:pt idx="106891">
                  <c:v>6.8681800000000001E-2</c:v>
                </c:pt>
                <c:pt idx="106892">
                  <c:v>6.8631700000000004E-2</c:v>
                </c:pt>
                <c:pt idx="106893">
                  <c:v>6.86108E-2</c:v>
                </c:pt>
                <c:pt idx="106894">
                  <c:v>6.8617899999999996E-2</c:v>
                </c:pt>
                <c:pt idx="106895">
                  <c:v>6.8651500000000004E-2</c:v>
                </c:pt>
                <c:pt idx="106896">
                  <c:v>6.8709599999999996E-2</c:v>
                </c:pt>
                <c:pt idx="106897">
                  <c:v>6.8790500000000004E-2</c:v>
                </c:pt>
                <c:pt idx="106898">
                  <c:v>6.8892300000000004E-2</c:v>
                </c:pt>
                <c:pt idx="106899">
                  <c:v>6.9013599999999994E-2</c:v>
                </c:pt>
                <c:pt idx="106900">
                  <c:v>6.9153199999999998E-2</c:v>
                </c:pt>
                <c:pt idx="106901">
                  <c:v>6.9309399999999993E-2</c:v>
                </c:pt>
                <c:pt idx="106902">
                  <c:v>6.9480600000000003E-2</c:v>
                </c:pt>
                <c:pt idx="106903">
                  <c:v>6.9665299999999999E-2</c:v>
                </c:pt>
                <c:pt idx="106904">
                  <c:v>6.9862199999999999E-2</c:v>
                </c:pt>
                <c:pt idx="106905">
                  <c:v>7.0069199999999998E-2</c:v>
                </c:pt>
                <c:pt idx="106906">
                  <c:v>7.0284299999999994E-2</c:v>
                </c:pt>
                <c:pt idx="106907">
                  <c:v>7.0505300000000007E-2</c:v>
                </c:pt>
                <c:pt idx="106908">
                  <c:v>7.0730299999999996E-2</c:v>
                </c:pt>
                <c:pt idx="106909">
                  <c:v>7.0957500000000007E-2</c:v>
                </c:pt>
                <c:pt idx="106910">
                  <c:v>7.1184600000000001E-2</c:v>
                </c:pt>
                <c:pt idx="106911">
                  <c:v>7.1409700000000007E-2</c:v>
                </c:pt>
                <c:pt idx="106912">
                  <c:v>7.16305E-2</c:v>
                </c:pt>
                <c:pt idx="106913">
                  <c:v>7.1845199999999998E-2</c:v>
                </c:pt>
                <c:pt idx="106914">
                  <c:v>7.2052000000000005E-2</c:v>
                </c:pt>
                <c:pt idx="106915">
                  <c:v>7.2248999999999994E-2</c:v>
                </c:pt>
                <c:pt idx="106916">
                  <c:v>7.2434600000000002E-2</c:v>
                </c:pt>
                <c:pt idx="106917">
                  <c:v>7.2606400000000001E-2</c:v>
                </c:pt>
                <c:pt idx="106918">
                  <c:v>7.2762199999999999E-2</c:v>
                </c:pt>
                <c:pt idx="106919">
                  <c:v>7.2900400000000004E-2</c:v>
                </c:pt>
                <c:pt idx="106920">
                  <c:v>7.3019399999999998E-2</c:v>
                </c:pt>
                <c:pt idx="106921">
                  <c:v>7.3117699999999994E-2</c:v>
                </c:pt>
                <c:pt idx="106922">
                  <c:v>7.3193300000000003E-2</c:v>
                </c:pt>
                <c:pt idx="106923">
                  <c:v>7.3244799999999999E-2</c:v>
                </c:pt>
                <c:pt idx="106924">
                  <c:v>7.3271199999999995E-2</c:v>
                </c:pt>
                <c:pt idx="106925">
                  <c:v>7.3271199999999995E-2</c:v>
                </c:pt>
                <c:pt idx="106926">
                  <c:v>7.32434E-2</c:v>
                </c:pt>
                <c:pt idx="106927">
                  <c:v>7.3186200000000007E-2</c:v>
                </c:pt>
                <c:pt idx="106928">
                  <c:v>7.3097999999999996E-2</c:v>
                </c:pt>
                <c:pt idx="106929">
                  <c:v>7.2977399999999998E-2</c:v>
                </c:pt>
                <c:pt idx="106930">
                  <c:v>7.2824299999999995E-2</c:v>
                </c:pt>
                <c:pt idx="106931">
                  <c:v>7.2638300000000003E-2</c:v>
                </c:pt>
                <c:pt idx="106932">
                  <c:v>7.24186E-2</c:v>
                </c:pt>
                <c:pt idx="106933">
                  <c:v>7.2164599999999995E-2</c:v>
                </c:pt>
                <c:pt idx="106934">
                  <c:v>7.1875900000000006E-2</c:v>
                </c:pt>
                <c:pt idx="106935">
                  <c:v>7.1552000000000004E-2</c:v>
                </c:pt>
                <c:pt idx="106936">
                  <c:v>7.1192500000000006E-2</c:v>
                </c:pt>
                <c:pt idx="106937">
                  <c:v>7.0797100000000002E-2</c:v>
                </c:pt>
                <c:pt idx="106938">
                  <c:v>7.0365800000000006E-2</c:v>
                </c:pt>
                <c:pt idx="106939">
                  <c:v>6.9898600000000005E-2</c:v>
                </c:pt>
                <c:pt idx="106940">
                  <c:v>6.9395499999999999E-2</c:v>
                </c:pt>
                <c:pt idx="106941">
                  <c:v>6.8856500000000001E-2</c:v>
                </c:pt>
                <c:pt idx="106942">
                  <c:v>6.8281700000000001E-2</c:v>
                </c:pt>
                <c:pt idx="106943">
                  <c:v>6.7672099999999999E-2</c:v>
                </c:pt>
                <c:pt idx="106944">
                  <c:v>6.7028500000000005E-2</c:v>
                </c:pt>
                <c:pt idx="106945">
                  <c:v>6.63522E-2</c:v>
                </c:pt>
                <c:pt idx="106946">
                  <c:v>6.5643900000000005E-2</c:v>
                </c:pt>
                <c:pt idx="106947">
                  <c:v>6.4904699999999996E-2</c:v>
                </c:pt>
                <c:pt idx="106948">
                  <c:v>6.4135300000000006E-2</c:v>
                </c:pt>
                <c:pt idx="106949">
                  <c:v>6.3336600000000007E-2</c:v>
                </c:pt>
                <c:pt idx="106950">
                  <c:v>6.2509499999999996E-2</c:v>
                </c:pt>
                <c:pt idx="106951">
                  <c:v>6.1655700000000001E-2</c:v>
                </c:pt>
                <c:pt idx="106952">
                  <c:v>6.0776900000000002E-2</c:v>
                </c:pt>
                <c:pt idx="106953">
                  <c:v>5.9875600000000001E-2</c:v>
                </c:pt>
                <c:pt idx="106954">
                  <c:v>5.8953699999999998E-2</c:v>
                </c:pt>
                <c:pt idx="106955">
                  <c:v>5.80127E-2</c:v>
                </c:pt>
                <c:pt idx="106956">
                  <c:v>5.7053399999999997E-2</c:v>
                </c:pt>
                <c:pt idx="106957">
                  <c:v>5.6077299999999997E-2</c:v>
                </c:pt>
                <c:pt idx="106958">
                  <c:v>5.5086700000000002E-2</c:v>
                </c:pt>
                <c:pt idx="106959">
                  <c:v>5.4084399999999998E-2</c:v>
                </c:pt>
                <c:pt idx="106960">
                  <c:v>5.30727E-2</c:v>
                </c:pt>
                <c:pt idx="106961">
                  <c:v>5.20539E-2</c:v>
                </c:pt>
                <c:pt idx="106962">
                  <c:v>5.1030899999999997E-2</c:v>
                </c:pt>
                <c:pt idx="106963">
                  <c:v>5.0006500000000002E-2</c:v>
                </c:pt>
                <c:pt idx="106964">
                  <c:v>4.8982900000000003E-2</c:v>
                </c:pt>
                <c:pt idx="106965">
                  <c:v>4.7961900000000002E-2</c:v>
                </c:pt>
                <c:pt idx="106966">
                  <c:v>4.6945800000000003E-2</c:v>
                </c:pt>
                <c:pt idx="106967">
                  <c:v>4.5937400000000003E-2</c:v>
                </c:pt>
                <c:pt idx="106968">
                  <c:v>4.4940399999999998E-2</c:v>
                </c:pt>
                <c:pt idx="106969">
                  <c:v>4.3959600000000001E-2</c:v>
                </c:pt>
                <c:pt idx="106970">
                  <c:v>4.2999000000000002E-2</c:v>
                </c:pt>
                <c:pt idx="106971">
                  <c:v>4.2059699999999998E-2</c:v>
                </c:pt>
                <c:pt idx="106972">
                  <c:v>4.1141799999999999E-2</c:v>
                </c:pt>
                <c:pt idx="106973">
                  <c:v>4.0247100000000001E-2</c:v>
                </c:pt>
                <c:pt idx="106974">
                  <c:v>3.9378700000000003E-2</c:v>
                </c:pt>
                <c:pt idx="106975">
                  <c:v>3.8539200000000003E-2</c:v>
                </c:pt>
                <c:pt idx="106976">
                  <c:v>3.7730300000000001E-2</c:v>
                </c:pt>
                <c:pt idx="106977">
                  <c:v>3.69542E-2</c:v>
                </c:pt>
                <c:pt idx="106978">
                  <c:v>3.6213299999999997E-2</c:v>
                </c:pt>
                <c:pt idx="106979">
                  <c:v>3.551E-2</c:v>
                </c:pt>
                <c:pt idx="106980">
                  <c:v>3.4846099999999998E-2</c:v>
                </c:pt>
                <c:pt idx="106981">
                  <c:v>3.4223299999999998E-2</c:v>
                </c:pt>
                <c:pt idx="106982">
                  <c:v>3.3643199999999998E-2</c:v>
                </c:pt>
                <c:pt idx="106983">
                  <c:v>3.3107600000000001E-2</c:v>
                </c:pt>
                <c:pt idx="106984">
                  <c:v>3.2618000000000001E-2</c:v>
                </c:pt>
                <c:pt idx="106985">
                  <c:v>3.2176200000000002E-2</c:v>
                </c:pt>
                <c:pt idx="106986">
                  <c:v>3.1784399999999997E-2</c:v>
                </c:pt>
                <c:pt idx="106987">
                  <c:v>3.1444699999999999E-2</c:v>
                </c:pt>
                <c:pt idx="106988">
                  <c:v>3.1158600000000002E-2</c:v>
                </c:pt>
                <c:pt idx="106989">
                  <c:v>3.0927099999999999E-2</c:v>
                </c:pt>
                <c:pt idx="106990">
                  <c:v>3.0751799999999999E-2</c:v>
                </c:pt>
                <c:pt idx="106991">
                  <c:v>3.0634499999999999E-2</c:v>
                </c:pt>
                <c:pt idx="106992">
                  <c:v>3.0577400000000001E-2</c:v>
                </c:pt>
                <c:pt idx="106993">
                  <c:v>3.05817E-2</c:v>
                </c:pt>
                <c:pt idx="106994">
                  <c:v>3.06483E-2</c:v>
                </c:pt>
                <c:pt idx="106995">
                  <c:v>3.07779E-2</c:v>
                </c:pt>
                <c:pt idx="106996">
                  <c:v>3.0971599999999998E-2</c:v>
                </c:pt>
                <c:pt idx="106997">
                  <c:v>3.1230399999999998E-2</c:v>
                </c:pt>
                <c:pt idx="106998">
                  <c:v>3.1555E-2</c:v>
                </c:pt>
                <c:pt idx="106999">
                  <c:v>3.1945800000000003E-2</c:v>
                </c:pt>
                <c:pt idx="107000">
                  <c:v>3.24032E-2</c:v>
                </c:pt>
                <c:pt idx="107001">
                  <c:v>3.2927400000000003E-2</c:v>
                </c:pt>
                <c:pt idx="107002">
                  <c:v>3.3518300000000001E-2</c:v>
                </c:pt>
                <c:pt idx="107003">
                  <c:v>3.4175900000000002E-2</c:v>
                </c:pt>
                <c:pt idx="107004">
                  <c:v>3.4900199999999999E-2</c:v>
                </c:pt>
                <c:pt idx="107005">
                  <c:v>3.5690699999999999E-2</c:v>
                </c:pt>
                <c:pt idx="107006">
                  <c:v>3.6547000000000003E-2</c:v>
                </c:pt>
                <c:pt idx="107007">
                  <c:v>3.7468599999999998E-2</c:v>
                </c:pt>
                <c:pt idx="107008">
                  <c:v>3.8454599999999999E-2</c:v>
                </c:pt>
                <c:pt idx="107009">
                  <c:v>3.9503900000000002E-2</c:v>
                </c:pt>
                <c:pt idx="107010">
                  <c:v>4.0615199999999997E-2</c:v>
                </c:pt>
                <c:pt idx="107011">
                  <c:v>4.1787100000000001E-2</c:v>
                </c:pt>
                <c:pt idx="107012">
                  <c:v>4.3018500000000001E-2</c:v>
                </c:pt>
                <c:pt idx="107013">
                  <c:v>4.4307699999999998E-2</c:v>
                </c:pt>
                <c:pt idx="107014">
                  <c:v>4.56535E-2</c:v>
                </c:pt>
                <c:pt idx="107015">
                  <c:v>4.7054499999999999E-2</c:v>
                </c:pt>
                <c:pt idx="107016">
                  <c:v>4.8508799999999998E-2</c:v>
                </c:pt>
                <c:pt idx="107017">
                  <c:v>5.0014200000000002E-2</c:v>
                </c:pt>
                <c:pt idx="107018">
                  <c:v>5.1568700000000002E-2</c:v>
                </c:pt>
                <c:pt idx="107019">
                  <c:v>5.3170799999999997E-2</c:v>
                </c:pt>
                <c:pt idx="107020">
                  <c:v>5.4818899999999997E-2</c:v>
                </c:pt>
                <c:pt idx="107021">
                  <c:v>5.65108E-2</c:v>
                </c:pt>
                <c:pt idx="107022">
                  <c:v>5.8243999999999997E-2</c:v>
                </c:pt>
                <c:pt idx="107023">
                  <c:v>6.0015800000000001E-2</c:v>
                </c:pt>
                <c:pt idx="107024">
                  <c:v>6.1823799999999998E-2</c:v>
                </c:pt>
                <c:pt idx="107025">
                  <c:v>6.3665299999999994E-2</c:v>
                </c:pt>
                <c:pt idx="107026">
                  <c:v>6.5537399999999996E-2</c:v>
                </c:pt>
                <c:pt idx="107027">
                  <c:v>6.7437399999999995E-2</c:v>
                </c:pt>
                <c:pt idx="107028">
                  <c:v>6.9362400000000005E-2</c:v>
                </c:pt>
                <c:pt idx="107029">
                  <c:v>7.1309800000000007E-2</c:v>
                </c:pt>
                <c:pt idx="107030">
                  <c:v>7.3277099999999998E-2</c:v>
                </c:pt>
                <c:pt idx="107031">
                  <c:v>7.5261700000000001E-2</c:v>
                </c:pt>
                <c:pt idx="107032">
                  <c:v>7.7260499999999996E-2</c:v>
                </c:pt>
                <c:pt idx="107033">
                  <c:v>7.9270499999999994E-2</c:v>
                </c:pt>
                <c:pt idx="107034">
                  <c:v>8.1288100000000002E-2</c:v>
                </c:pt>
                <c:pt idx="107035">
                  <c:v>8.3310300000000004E-2</c:v>
                </c:pt>
                <c:pt idx="107036">
                  <c:v>8.5334099999999996E-2</c:v>
                </c:pt>
                <c:pt idx="107037">
                  <c:v>8.7356400000000001E-2</c:v>
                </c:pt>
                <c:pt idx="107038">
                  <c:v>8.9374400000000007E-2</c:v>
                </c:pt>
                <c:pt idx="107039">
                  <c:v>9.1385499999999995E-2</c:v>
                </c:pt>
                <c:pt idx="107040">
                  <c:v>9.3387399999999995E-2</c:v>
                </c:pt>
                <c:pt idx="107041">
                  <c:v>9.5377400000000001E-2</c:v>
                </c:pt>
                <c:pt idx="107042">
                  <c:v>9.7352499999999995E-2</c:v>
                </c:pt>
                <c:pt idx="107043">
                  <c:v>9.9309499999999995E-2</c:v>
                </c:pt>
                <c:pt idx="107044">
                  <c:v>0.101245</c:v>
                </c:pt>
                <c:pt idx="107045">
                  <c:v>0.103157</c:v>
                </c:pt>
                <c:pt idx="107046">
                  <c:v>0.105041</c:v>
                </c:pt>
                <c:pt idx="107047">
                  <c:v>0.106896</c:v>
                </c:pt>
                <c:pt idx="107048">
                  <c:v>0.10871699999999999</c:v>
                </c:pt>
                <c:pt idx="107049">
                  <c:v>0.110501</c:v>
                </c:pt>
                <c:pt idx="107050">
                  <c:v>0.112246</c:v>
                </c:pt>
                <c:pt idx="107051">
                  <c:v>0.11394799999999999</c:v>
                </c:pt>
                <c:pt idx="107052">
                  <c:v>0.115606</c:v>
                </c:pt>
                <c:pt idx="107053">
                  <c:v>0.117217</c:v>
                </c:pt>
                <c:pt idx="107054">
                  <c:v>0.11877699999999999</c:v>
                </c:pt>
                <c:pt idx="107055">
                  <c:v>0.120286</c:v>
                </c:pt>
                <c:pt idx="107056">
                  <c:v>0.121739</c:v>
                </c:pt>
                <c:pt idx="107057">
                  <c:v>0.12313499999999999</c:v>
                </c:pt>
                <c:pt idx="107058">
                  <c:v>0.124471</c:v>
                </c:pt>
                <c:pt idx="107059">
                  <c:v>0.125745</c:v>
                </c:pt>
                <c:pt idx="107060">
                  <c:v>0.12695500000000001</c:v>
                </c:pt>
                <c:pt idx="107061">
                  <c:v>0.12809999999999999</c:v>
                </c:pt>
                <c:pt idx="107062">
                  <c:v>0.12917799999999999</c:v>
                </c:pt>
                <c:pt idx="107063">
                  <c:v>0.130187</c:v>
                </c:pt>
                <c:pt idx="107064">
                  <c:v>0.13112599999999999</c:v>
                </c:pt>
                <c:pt idx="107065">
                  <c:v>0.131993</c:v>
                </c:pt>
                <c:pt idx="107066">
                  <c:v>0.13278699999999999</c:v>
                </c:pt>
                <c:pt idx="107067">
                  <c:v>0.13350799999999999</c:v>
                </c:pt>
                <c:pt idx="107068">
                  <c:v>0.134154</c:v>
                </c:pt>
                <c:pt idx="107069">
                  <c:v>0.13472400000000001</c:v>
                </c:pt>
                <c:pt idx="107070">
                  <c:v>0.135216</c:v>
                </c:pt>
                <c:pt idx="107071">
                  <c:v>0.135631</c:v>
                </c:pt>
                <c:pt idx="107072">
                  <c:v>0.13596800000000001</c:v>
                </c:pt>
                <c:pt idx="107073">
                  <c:v>0.13622600000000001</c:v>
                </c:pt>
                <c:pt idx="107074">
                  <c:v>0.136405</c:v>
                </c:pt>
                <c:pt idx="107075">
                  <c:v>0.13650399999999999</c:v>
                </c:pt>
                <c:pt idx="107076">
                  <c:v>0.136522</c:v>
                </c:pt>
                <c:pt idx="107077">
                  <c:v>0.136459</c:v>
                </c:pt>
                <c:pt idx="107078">
                  <c:v>0.13631499999999999</c:v>
                </c:pt>
                <c:pt idx="107079">
                  <c:v>0.13609099999999999</c:v>
                </c:pt>
                <c:pt idx="107080">
                  <c:v>0.13578499999999999</c:v>
                </c:pt>
                <c:pt idx="107081">
                  <c:v>0.13539899999999999</c:v>
                </c:pt>
                <c:pt idx="107082">
                  <c:v>0.134934</c:v>
                </c:pt>
                <c:pt idx="107083">
                  <c:v>0.13438700000000001</c:v>
                </c:pt>
                <c:pt idx="107084">
                  <c:v>0.13376099999999999</c:v>
                </c:pt>
                <c:pt idx="107085">
                  <c:v>0.13305500000000001</c:v>
                </c:pt>
                <c:pt idx="107086">
                  <c:v>0.13227</c:v>
                </c:pt>
                <c:pt idx="107087">
                  <c:v>0.131408</c:v>
                </c:pt>
                <c:pt idx="107088">
                  <c:v>0.130469</c:v>
                </c:pt>
                <c:pt idx="107089">
                  <c:v>0.12945599999999999</c:v>
                </c:pt>
                <c:pt idx="107090">
                  <c:v>0.12836900000000001</c:v>
                </c:pt>
                <c:pt idx="107091">
                  <c:v>0.12720899999999999</c:v>
                </c:pt>
                <c:pt idx="107092">
                  <c:v>0.12597800000000001</c:v>
                </c:pt>
                <c:pt idx="107093">
                  <c:v>0.124677</c:v>
                </c:pt>
                <c:pt idx="107094">
                  <c:v>0.123308</c:v>
                </c:pt>
                <c:pt idx="107095">
                  <c:v>0.12187000000000001</c:v>
                </c:pt>
                <c:pt idx="107096">
                  <c:v>0.120366</c:v>
                </c:pt>
                <c:pt idx="107097">
                  <c:v>0.118797</c:v>
                </c:pt>
                <c:pt idx="107098">
                  <c:v>0.11716500000000001</c:v>
                </c:pt>
                <c:pt idx="107099">
                  <c:v>0.11547200000000001</c:v>
                </c:pt>
                <c:pt idx="107100">
                  <c:v>0.113718</c:v>
                </c:pt>
                <c:pt idx="107101">
                  <c:v>0.11190600000000001</c:v>
                </c:pt>
                <c:pt idx="107102">
                  <c:v>0.110037</c:v>
                </c:pt>
                <c:pt idx="107103">
                  <c:v>0.108115</c:v>
                </c:pt>
                <c:pt idx="107104">
                  <c:v>0.106141</c:v>
                </c:pt>
                <c:pt idx="107105">
                  <c:v>0.104116</c:v>
                </c:pt>
                <c:pt idx="107106">
                  <c:v>0.10204299999999999</c:v>
                </c:pt>
                <c:pt idx="107107">
                  <c:v>9.9924100000000002E-2</c:v>
                </c:pt>
                <c:pt idx="107108">
                  <c:v>9.7761500000000001E-2</c:v>
                </c:pt>
                <c:pt idx="107109">
                  <c:v>9.5558199999999996E-2</c:v>
                </c:pt>
                <c:pt idx="107110">
                  <c:v>9.3316399999999994E-2</c:v>
                </c:pt>
                <c:pt idx="107111">
                  <c:v>9.1038599999999997E-2</c:v>
                </c:pt>
                <c:pt idx="107112">
                  <c:v>8.8727200000000006E-2</c:v>
                </c:pt>
                <c:pt idx="107113">
                  <c:v>8.6384199999999994E-2</c:v>
                </c:pt>
                <c:pt idx="107114">
                  <c:v>8.40119E-2</c:v>
                </c:pt>
                <c:pt idx="107115">
                  <c:v>8.1612100000000007E-2</c:v>
                </c:pt>
                <c:pt idx="107116">
                  <c:v>7.9187099999999996E-2</c:v>
                </c:pt>
                <c:pt idx="107117">
                  <c:v>7.67399E-2</c:v>
                </c:pt>
                <c:pt idx="107118">
                  <c:v>7.4274000000000007E-2</c:v>
                </c:pt>
                <c:pt idx="107119">
                  <c:v>7.1791999999999995E-2</c:v>
                </c:pt>
                <c:pt idx="107120">
                  <c:v>6.9296499999999997E-2</c:v>
                </c:pt>
                <c:pt idx="107121">
                  <c:v>6.67904E-2</c:v>
                </c:pt>
                <c:pt idx="107122">
                  <c:v>6.4276299999999995E-2</c:v>
                </c:pt>
                <c:pt idx="107123">
                  <c:v>6.1756900000000003E-2</c:v>
                </c:pt>
                <c:pt idx="107124">
                  <c:v>5.92349E-2</c:v>
                </c:pt>
                <c:pt idx="107125">
                  <c:v>5.6712600000000002E-2</c:v>
                </c:pt>
                <c:pt idx="107126">
                  <c:v>5.41926E-2</c:v>
                </c:pt>
                <c:pt idx="107127">
                  <c:v>5.1676899999999998E-2</c:v>
                </c:pt>
                <c:pt idx="107128">
                  <c:v>4.9167799999999998E-2</c:v>
                </c:pt>
                <c:pt idx="107129">
                  <c:v>4.6667500000000001E-2</c:v>
                </c:pt>
                <c:pt idx="107130">
                  <c:v>4.4178700000000001E-2</c:v>
                </c:pt>
                <c:pt idx="107131">
                  <c:v>4.1703999999999998E-2</c:v>
                </c:pt>
                <c:pt idx="107132">
                  <c:v>3.9246299999999998E-2</c:v>
                </c:pt>
                <c:pt idx="107133">
                  <c:v>3.6807899999999998E-2</c:v>
                </c:pt>
                <c:pt idx="107134">
                  <c:v>3.4391199999999997E-2</c:v>
                </c:pt>
                <c:pt idx="107135">
                  <c:v>3.1998400000000003E-2</c:v>
                </c:pt>
                <c:pt idx="107136">
                  <c:v>2.9631299999999999E-2</c:v>
                </c:pt>
                <c:pt idx="107137">
                  <c:v>2.7291699999999999E-2</c:v>
                </c:pt>
                <c:pt idx="107138">
                  <c:v>2.4982000000000001E-2</c:v>
                </c:pt>
                <c:pt idx="107139">
                  <c:v>2.27038E-2</c:v>
                </c:pt>
                <c:pt idx="107140">
                  <c:v>2.0458799999999999E-2</c:v>
                </c:pt>
                <c:pt idx="107141">
                  <c:v>1.8249399999999999E-2</c:v>
                </c:pt>
                <c:pt idx="107142">
                  <c:v>1.60777E-2</c:v>
                </c:pt>
                <c:pt idx="107143">
                  <c:v>1.39452E-2</c:v>
                </c:pt>
                <c:pt idx="107144">
                  <c:v>1.18531E-2</c:v>
                </c:pt>
                <c:pt idx="107145" formatCode="0.00E+00">
                  <c:v>9.8031300000000002E-3</c:v>
                </c:pt>
                <c:pt idx="107146" formatCode="0.00E+00">
                  <c:v>7.79731E-3</c:v>
                </c:pt>
                <c:pt idx="107147" formatCode="0.00E+00">
                  <c:v>5.83762E-3</c:v>
                </c:pt>
                <c:pt idx="107148" formatCode="0.00E+00">
                  <c:v>3.92582E-3</c:v>
                </c:pt>
                <c:pt idx="107149" formatCode="0.00E+00">
                  <c:v>2.0637899999999998E-3</c:v>
                </c:pt>
                <c:pt idx="107150" formatCode="0.00E+00">
                  <c:v>2.5332499999999999E-4</c:v>
                </c:pt>
                <c:pt idx="107151" formatCode="0.00E+00">
                  <c:v>-1.5042E-3</c:v>
                </c:pt>
                <c:pt idx="107152" formatCode="0.00E+00">
                  <c:v>-3.2078599999999999E-3</c:v>
                </c:pt>
                <c:pt idx="107153" formatCode="0.00E+00">
                  <c:v>-4.8569199999999998E-3</c:v>
                </c:pt>
                <c:pt idx="107154" formatCode="0.00E+00">
                  <c:v>-6.4502200000000004E-3</c:v>
                </c:pt>
                <c:pt idx="107155" formatCode="0.00E+00">
                  <c:v>-7.9859000000000006E-3</c:v>
                </c:pt>
                <c:pt idx="107156" formatCode="0.00E+00">
                  <c:v>-9.4615199999999993E-3</c:v>
                </c:pt>
                <c:pt idx="107157">
                  <c:v>-1.0874399999999999E-2</c:v>
                </c:pt>
                <c:pt idx="107158">
                  <c:v>-1.22232E-2</c:v>
                </c:pt>
                <c:pt idx="107159">
                  <c:v>-1.35091E-2</c:v>
                </c:pt>
                <c:pt idx="107160">
                  <c:v>-1.4733700000000001E-2</c:v>
                </c:pt>
                <c:pt idx="107161">
                  <c:v>-1.58966E-2</c:v>
                </c:pt>
                <c:pt idx="107162">
                  <c:v>-1.69973E-2</c:v>
                </c:pt>
                <c:pt idx="107163">
                  <c:v>-1.8035900000000001E-2</c:v>
                </c:pt>
                <c:pt idx="107164">
                  <c:v>-1.9012399999999999E-2</c:v>
                </c:pt>
                <c:pt idx="107165">
                  <c:v>-1.9927E-2</c:v>
                </c:pt>
                <c:pt idx="107166">
                  <c:v>-2.0779499999999999E-2</c:v>
                </c:pt>
                <c:pt idx="107167">
                  <c:v>-2.1570499999999999E-2</c:v>
                </c:pt>
                <c:pt idx="107168">
                  <c:v>-2.2300400000000001E-2</c:v>
                </c:pt>
                <c:pt idx="107169">
                  <c:v>-2.29696E-2</c:v>
                </c:pt>
                <c:pt idx="107170">
                  <c:v>-2.3578600000000002E-2</c:v>
                </c:pt>
                <c:pt idx="107171">
                  <c:v>-2.4128500000000001E-2</c:v>
                </c:pt>
                <c:pt idx="107172">
                  <c:v>-2.4620099999999999E-2</c:v>
                </c:pt>
                <c:pt idx="107173">
                  <c:v>-2.5054199999999999E-2</c:v>
                </c:pt>
                <c:pt idx="107174">
                  <c:v>-2.5431499999999999E-2</c:v>
                </c:pt>
                <c:pt idx="107175">
                  <c:v>-2.57527E-2</c:v>
                </c:pt>
                <c:pt idx="107176">
                  <c:v>-2.60191E-2</c:v>
                </c:pt>
                <c:pt idx="107177">
                  <c:v>-2.6231899999999999E-2</c:v>
                </c:pt>
                <c:pt idx="107178">
                  <c:v>-2.63918E-2</c:v>
                </c:pt>
                <c:pt idx="107179">
                  <c:v>-2.6499399999999999E-2</c:v>
                </c:pt>
                <c:pt idx="107180">
                  <c:v>-2.6555800000000001E-2</c:v>
                </c:pt>
                <c:pt idx="107181">
                  <c:v>-2.65623E-2</c:v>
                </c:pt>
                <c:pt idx="107182">
                  <c:v>-2.6520100000000001E-2</c:v>
                </c:pt>
                <c:pt idx="107183">
                  <c:v>-2.6430700000000001E-2</c:v>
                </c:pt>
                <c:pt idx="107184">
                  <c:v>-2.6295300000000001E-2</c:v>
                </c:pt>
                <c:pt idx="107185">
                  <c:v>-2.6115599999999999E-2</c:v>
                </c:pt>
                <c:pt idx="107186">
                  <c:v>-2.5893300000000001E-2</c:v>
                </c:pt>
                <c:pt idx="107187">
                  <c:v>-2.5630400000000001E-2</c:v>
                </c:pt>
                <c:pt idx="107188">
                  <c:v>-2.5328699999999999E-2</c:v>
                </c:pt>
                <c:pt idx="107189">
                  <c:v>-2.49897E-2</c:v>
                </c:pt>
                <c:pt idx="107190">
                  <c:v>-2.4615399999999999E-2</c:v>
                </c:pt>
                <c:pt idx="107191">
                  <c:v>-2.4207800000000002E-2</c:v>
                </c:pt>
                <c:pt idx="107192">
                  <c:v>-2.3769100000000001E-2</c:v>
                </c:pt>
                <c:pt idx="107193">
                  <c:v>-2.33013E-2</c:v>
                </c:pt>
                <c:pt idx="107194">
                  <c:v>-2.28059E-2</c:v>
                </c:pt>
                <c:pt idx="107195">
                  <c:v>-2.22848E-2</c:v>
                </c:pt>
                <c:pt idx="107196">
                  <c:v>-2.1740499999999999E-2</c:v>
                </c:pt>
                <c:pt idx="107197">
                  <c:v>-2.1174999999999999E-2</c:v>
                </c:pt>
                <c:pt idx="107198">
                  <c:v>-2.05901E-2</c:v>
                </c:pt>
                <c:pt idx="107199">
                  <c:v>-1.9987399999999999E-2</c:v>
                </c:pt>
                <c:pt idx="107200">
                  <c:v>-1.9368400000000001E-2</c:v>
                </c:pt>
                <c:pt idx="107201">
                  <c:v>-1.8735000000000002E-2</c:v>
                </c:pt>
                <c:pt idx="107202">
                  <c:v>-1.8089299999999999E-2</c:v>
                </c:pt>
                <c:pt idx="107203">
                  <c:v>-1.7433199999999999E-2</c:v>
                </c:pt>
                <c:pt idx="107204">
                  <c:v>-1.67689E-2</c:v>
                </c:pt>
                <c:pt idx="107205">
                  <c:v>-1.6098299999999999E-2</c:v>
                </c:pt>
                <c:pt idx="107206">
                  <c:v>-1.54231E-2</c:v>
                </c:pt>
                <c:pt idx="107207">
                  <c:v>-1.4744999999999999E-2</c:v>
                </c:pt>
                <c:pt idx="107208">
                  <c:v>-1.4065599999999999E-2</c:v>
                </c:pt>
                <c:pt idx="107209">
                  <c:v>-1.33867E-2</c:v>
                </c:pt>
                <c:pt idx="107210">
                  <c:v>-1.27102E-2</c:v>
                </c:pt>
                <c:pt idx="107211">
                  <c:v>-1.20378E-2</c:v>
                </c:pt>
                <c:pt idx="107212">
                  <c:v>-1.13709E-2</c:v>
                </c:pt>
                <c:pt idx="107213">
                  <c:v>-1.0710900000000001E-2</c:v>
                </c:pt>
                <c:pt idx="107214">
                  <c:v>-1.0059200000000001E-2</c:v>
                </c:pt>
                <c:pt idx="107215" formatCode="0.00E+00">
                  <c:v>-9.4172800000000001E-3</c:v>
                </c:pt>
                <c:pt idx="107216" formatCode="0.00E+00">
                  <c:v>-8.78666E-3</c:v>
                </c:pt>
                <c:pt idx="107217" formatCode="0.00E+00">
                  <c:v>-8.1684800000000005E-3</c:v>
                </c:pt>
                <c:pt idx="107218" formatCode="0.00E+00">
                  <c:v>-7.5637500000000002E-3</c:v>
                </c:pt>
                <c:pt idx="107219" formatCode="0.00E+00">
                  <c:v>-6.97359E-3</c:v>
                </c:pt>
                <c:pt idx="107220" formatCode="0.00E+00">
                  <c:v>-6.3990999999999996E-3</c:v>
                </c:pt>
                <c:pt idx="107221" formatCode="0.00E+00">
                  <c:v>-5.8412999999999998E-3</c:v>
                </c:pt>
                <c:pt idx="107222" formatCode="0.00E+00">
                  <c:v>-5.3009499999999996E-3</c:v>
                </c:pt>
                <c:pt idx="107223" formatCode="0.00E+00">
                  <c:v>-4.7786599999999997E-3</c:v>
                </c:pt>
                <c:pt idx="107224" formatCode="0.00E+00">
                  <c:v>-4.2752299999999997E-3</c:v>
                </c:pt>
                <c:pt idx="107225" formatCode="0.00E+00">
                  <c:v>-3.7914200000000002E-3</c:v>
                </c:pt>
                <c:pt idx="107226" formatCode="0.00E+00">
                  <c:v>-3.3274400000000001E-3</c:v>
                </c:pt>
                <c:pt idx="107227" formatCode="0.00E+00">
                  <c:v>-2.8830800000000001E-3</c:v>
                </c:pt>
                <c:pt idx="107228" formatCode="0.00E+00">
                  <c:v>-2.4581199999999998E-3</c:v>
                </c:pt>
                <c:pt idx="107229" formatCode="0.00E+00">
                  <c:v>-2.05265E-3</c:v>
                </c:pt>
                <c:pt idx="107230" formatCode="0.00E+00">
                  <c:v>-1.66712E-3</c:v>
                </c:pt>
                <c:pt idx="107231" formatCode="0.00E+00">
                  <c:v>-1.30204E-3</c:v>
                </c:pt>
                <c:pt idx="107232" formatCode="0.00E+00">
                  <c:v>-9.57561E-4</c:v>
                </c:pt>
                <c:pt idx="107233" formatCode="0.00E+00">
                  <c:v>-6.3341700000000005E-4</c:v>
                </c:pt>
                <c:pt idx="107234" formatCode="0.00E+00">
                  <c:v>-3.2921300000000002E-4</c:v>
                </c:pt>
                <c:pt idx="107235" formatCode="0.00E+00">
                  <c:v>-4.4749300000000002E-5</c:v>
                </c:pt>
                <c:pt idx="107236" formatCode="0.00E+00">
                  <c:v>2.20115E-4</c:v>
                </c:pt>
                <c:pt idx="107237" formatCode="0.00E+00">
                  <c:v>4.6579599999999998E-4</c:v>
                </c:pt>
                <c:pt idx="107238" formatCode="0.00E+00">
                  <c:v>6.9288399999999995E-4</c:v>
                </c:pt>
                <c:pt idx="107239" formatCode="0.00E+00">
                  <c:v>9.0194199999999998E-4</c:v>
                </c:pt>
                <c:pt idx="107240" formatCode="0.00E+00">
                  <c:v>1.0935700000000001E-3</c:v>
                </c:pt>
                <c:pt idx="107241" formatCode="0.00E+00">
                  <c:v>1.2683099999999999E-3</c:v>
                </c:pt>
                <c:pt idx="107242" formatCode="0.00E+00">
                  <c:v>1.4268E-3</c:v>
                </c:pt>
                <c:pt idx="107243" formatCode="0.00E+00">
                  <c:v>1.5700899999999999E-3</c:v>
                </c:pt>
                <c:pt idx="107244" formatCode="0.00E+00">
                  <c:v>1.69937E-3</c:v>
                </c:pt>
                <c:pt idx="107245" formatCode="0.00E+00">
                  <c:v>1.81566E-3</c:v>
                </c:pt>
                <c:pt idx="107246" formatCode="0.00E+00">
                  <c:v>1.91971E-3</c:v>
                </c:pt>
                <c:pt idx="107247" formatCode="0.00E+00">
                  <c:v>2.0124000000000001E-3</c:v>
                </c:pt>
                <c:pt idx="107248" formatCode="0.00E+00">
                  <c:v>2.0950999999999999E-3</c:v>
                </c:pt>
                <c:pt idx="107249" formatCode="0.00E+00">
                  <c:v>2.1693200000000002E-3</c:v>
                </c:pt>
                <c:pt idx="107250" formatCode="0.00E+00">
                  <c:v>2.2363600000000002E-3</c:v>
                </c:pt>
                <c:pt idx="107251" formatCode="0.00E+00">
                  <c:v>2.29737E-3</c:v>
                </c:pt>
                <c:pt idx="107252" formatCode="0.00E+00">
                  <c:v>2.3535299999999999E-3</c:v>
                </c:pt>
                <c:pt idx="107253" formatCode="0.00E+00">
                  <c:v>2.4062599999999999E-3</c:v>
                </c:pt>
                <c:pt idx="107254" formatCode="0.00E+00">
                  <c:v>2.457E-3</c:v>
                </c:pt>
                <c:pt idx="107255" formatCode="0.00E+00">
                  <c:v>2.50695E-3</c:v>
                </c:pt>
                <c:pt idx="107256" formatCode="0.00E+00">
                  <c:v>2.5571399999999998E-3</c:v>
                </c:pt>
                <c:pt idx="107257" formatCode="0.00E+00">
                  <c:v>2.6086799999999999E-3</c:v>
                </c:pt>
                <c:pt idx="107258" formatCode="0.00E+00">
                  <c:v>2.6626900000000001E-3</c:v>
                </c:pt>
                <c:pt idx="107259" formatCode="0.00E+00">
                  <c:v>2.7204299999999998E-3</c:v>
                </c:pt>
                <c:pt idx="107260" formatCode="0.00E+00">
                  <c:v>2.7835300000000002E-3</c:v>
                </c:pt>
                <c:pt idx="107261" formatCode="0.00E+00">
                  <c:v>2.8537300000000001E-3</c:v>
                </c:pt>
                <c:pt idx="107262" formatCode="0.00E+00">
                  <c:v>2.93261E-3</c:v>
                </c:pt>
                <c:pt idx="107263" formatCode="0.00E+00">
                  <c:v>3.02156E-3</c:v>
                </c:pt>
                <c:pt idx="107264" formatCode="0.00E+00">
                  <c:v>3.1219500000000001E-3</c:v>
                </c:pt>
                <c:pt idx="107265" formatCode="0.00E+00">
                  <c:v>3.2352100000000001E-3</c:v>
                </c:pt>
                <c:pt idx="107266" formatCode="0.00E+00">
                  <c:v>3.3629200000000001E-3</c:v>
                </c:pt>
                <c:pt idx="107267" formatCode="0.00E+00">
                  <c:v>3.50681E-3</c:v>
                </c:pt>
                <c:pt idx="107268" formatCode="0.00E+00">
                  <c:v>3.6684299999999999E-3</c:v>
                </c:pt>
                <c:pt idx="107269" formatCode="0.00E+00">
                  <c:v>3.8487899999999999E-3</c:v>
                </c:pt>
                <c:pt idx="107270" formatCode="0.00E+00">
                  <c:v>4.0487600000000002E-3</c:v>
                </c:pt>
                <c:pt idx="107271" formatCode="0.00E+00">
                  <c:v>4.2695299999999997E-3</c:v>
                </c:pt>
                <c:pt idx="107272" formatCode="0.00E+00">
                  <c:v>4.51251E-3</c:v>
                </c:pt>
                <c:pt idx="107273" formatCode="0.00E+00">
                  <c:v>4.77904E-3</c:v>
                </c:pt>
                <c:pt idx="107274" formatCode="0.00E+00">
                  <c:v>5.0705200000000002E-3</c:v>
                </c:pt>
                <c:pt idx="107275" formatCode="0.00E+00">
                  <c:v>5.38822E-3</c:v>
                </c:pt>
                <c:pt idx="107276" formatCode="0.00E+00">
                  <c:v>5.7329499999999997E-3</c:v>
                </c:pt>
                <c:pt idx="107277" formatCode="0.00E+00">
                  <c:v>6.10547E-3</c:v>
                </c:pt>
                <c:pt idx="107278" formatCode="0.00E+00">
                  <c:v>6.50682E-3</c:v>
                </c:pt>
                <c:pt idx="107279" formatCode="0.00E+00">
                  <c:v>6.9381900000000003E-3</c:v>
                </c:pt>
                <c:pt idx="107280" formatCode="0.00E+00">
                  <c:v>7.4005800000000004E-3</c:v>
                </c:pt>
                <c:pt idx="107281" formatCode="0.00E+00">
                  <c:v>7.8946499999999996E-3</c:v>
                </c:pt>
                <c:pt idx="107282" formatCode="0.00E+00">
                  <c:v>8.4210199999999995E-3</c:v>
                </c:pt>
                <c:pt idx="107283" formatCode="0.00E+00">
                  <c:v>8.9804800000000008E-3</c:v>
                </c:pt>
                <c:pt idx="107284" formatCode="0.00E+00">
                  <c:v>9.5736499999999995E-3</c:v>
                </c:pt>
                <c:pt idx="107285">
                  <c:v>1.0200799999999999E-2</c:v>
                </c:pt>
                <c:pt idx="107286">
                  <c:v>1.08621E-2</c:v>
                </c:pt>
                <c:pt idx="107287">
                  <c:v>1.1557400000000001E-2</c:v>
                </c:pt>
                <c:pt idx="107288">
                  <c:v>1.22871E-2</c:v>
                </c:pt>
                <c:pt idx="107289">
                  <c:v>1.3051200000000001E-2</c:v>
                </c:pt>
                <c:pt idx="107290">
                  <c:v>1.38499E-2</c:v>
                </c:pt>
                <c:pt idx="107291">
                  <c:v>1.4683099999999999E-2</c:v>
                </c:pt>
                <c:pt idx="107292">
                  <c:v>1.55505E-2</c:v>
                </c:pt>
                <c:pt idx="107293">
                  <c:v>1.6451899999999998E-2</c:v>
                </c:pt>
                <c:pt idx="107294">
                  <c:v>1.7387E-2</c:v>
                </c:pt>
                <c:pt idx="107295">
                  <c:v>1.83556E-2</c:v>
                </c:pt>
                <c:pt idx="107296">
                  <c:v>1.93574E-2</c:v>
                </c:pt>
                <c:pt idx="107297">
                  <c:v>2.0392E-2</c:v>
                </c:pt>
                <c:pt idx="107298">
                  <c:v>2.1458700000000001E-2</c:v>
                </c:pt>
                <c:pt idx="107299">
                  <c:v>2.2556699999999999E-2</c:v>
                </c:pt>
                <c:pt idx="107300">
                  <c:v>2.36852E-2</c:v>
                </c:pt>
                <c:pt idx="107301">
                  <c:v>2.4842900000000001E-2</c:v>
                </c:pt>
                <c:pt idx="107302">
                  <c:v>2.6028800000000001E-2</c:v>
                </c:pt>
                <c:pt idx="107303">
                  <c:v>2.7241600000000001E-2</c:v>
                </c:pt>
                <c:pt idx="107304">
                  <c:v>2.8480200000000001E-2</c:v>
                </c:pt>
                <c:pt idx="107305">
                  <c:v>2.97434E-2</c:v>
                </c:pt>
                <c:pt idx="107306">
                  <c:v>3.1029899999999999E-2</c:v>
                </c:pt>
                <c:pt idx="107307">
                  <c:v>3.23383E-2</c:v>
                </c:pt>
                <c:pt idx="107308">
                  <c:v>3.3667299999999997E-2</c:v>
                </c:pt>
                <c:pt idx="107309">
                  <c:v>3.5015200000000003E-2</c:v>
                </c:pt>
                <c:pt idx="107310">
                  <c:v>3.6380099999999999E-2</c:v>
                </c:pt>
                <c:pt idx="107311">
                  <c:v>3.7760200000000001E-2</c:v>
                </c:pt>
                <c:pt idx="107312">
                  <c:v>3.9153899999999998E-2</c:v>
                </c:pt>
                <c:pt idx="107313">
                  <c:v>4.0559199999999997E-2</c:v>
                </c:pt>
                <c:pt idx="107314">
                  <c:v>4.1973999999999997E-2</c:v>
                </c:pt>
                <c:pt idx="107315">
                  <c:v>4.33961E-2</c:v>
                </c:pt>
                <c:pt idx="107316">
                  <c:v>4.4823500000000002E-2</c:v>
                </c:pt>
                <c:pt idx="107317">
                  <c:v>4.6254099999999999E-2</c:v>
                </c:pt>
                <c:pt idx="107318">
                  <c:v>4.7685699999999998E-2</c:v>
                </c:pt>
                <c:pt idx="107319">
                  <c:v>4.9116E-2</c:v>
                </c:pt>
                <c:pt idx="107320">
                  <c:v>5.05426E-2</c:v>
                </c:pt>
                <c:pt idx="107321">
                  <c:v>5.1962899999999999E-2</c:v>
                </c:pt>
                <c:pt idx="107322">
                  <c:v>5.3374699999999997E-2</c:v>
                </c:pt>
                <c:pt idx="107323">
                  <c:v>5.4775499999999998E-2</c:v>
                </c:pt>
                <c:pt idx="107324">
                  <c:v>5.6162799999999999E-2</c:v>
                </c:pt>
                <c:pt idx="107325">
                  <c:v>5.7534200000000001E-2</c:v>
                </c:pt>
                <c:pt idx="107326">
                  <c:v>5.8887099999999998E-2</c:v>
                </c:pt>
                <c:pt idx="107327">
                  <c:v>6.0218899999999999E-2</c:v>
                </c:pt>
                <c:pt idx="107328">
                  <c:v>6.1526699999999997E-2</c:v>
                </c:pt>
                <c:pt idx="107329">
                  <c:v>6.2808100000000006E-2</c:v>
                </c:pt>
                <c:pt idx="107330">
                  <c:v>6.4060599999999995E-2</c:v>
                </c:pt>
                <c:pt idx="107331">
                  <c:v>6.5281599999999995E-2</c:v>
                </c:pt>
                <c:pt idx="107332">
                  <c:v>6.6468600000000003E-2</c:v>
                </c:pt>
                <c:pt idx="107333">
                  <c:v>6.7618999999999999E-2</c:v>
                </c:pt>
                <c:pt idx="107334">
                  <c:v>6.8730299999999994E-2</c:v>
                </c:pt>
                <c:pt idx="107335">
                  <c:v>6.9800100000000004E-2</c:v>
                </c:pt>
                <c:pt idx="107336">
                  <c:v>7.0825899999999997E-2</c:v>
                </c:pt>
                <c:pt idx="107337">
                  <c:v>7.18052E-2</c:v>
                </c:pt>
                <c:pt idx="107338">
                  <c:v>7.2735400000000006E-2</c:v>
                </c:pt>
                <c:pt idx="107339">
                  <c:v>7.3614399999999997E-2</c:v>
                </c:pt>
                <c:pt idx="107340">
                  <c:v>7.44398E-2</c:v>
                </c:pt>
                <c:pt idx="107341">
                  <c:v>7.5209399999999996E-2</c:v>
                </c:pt>
                <c:pt idx="107342">
                  <c:v>7.5921000000000002E-2</c:v>
                </c:pt>
                <c:pt idx="107343">
                  <c:v>7.6572500000000002E-2</c:v>
                </c:pt>
                <c:pt idx="107344">
                  <c:v>7.7161900000000005E-2</c:v>
                </c:pt>
                <c:pt idx="107345">
                  <c:v>7.7687099999999995E-2</c:v>
                </c:pt>
                <c:pt idx="107346">
                  <c:v>7.8146199999999999E-2</c:v>
                </c:pt>
                <c:pt idx="107347">
                  <c:v>7.8537200000000001E-2</c:v>
                </c:pt>
                <c:pt idx="107348">
                  <c:v>7.8858300000000006E-2</c:v>
                </c:pt>
                <c:pt idx="107349">
                  <c:v>7.9107800000000006E-2</c:v>
                </c:pt>
                <c:pt idx="107350">
                  <c:v>7.9284099999999996E-2</c:v>
                </c:pt>
                <c:pt idx="107351">
                  <c:v>7.9385700000000003E-2</c:v>
                </c:pt>
                <c:pt idx="107352">
                  <c:v>7.9411200000000001E-2</c:v>
                </c:pt>
                <c:pt idx="107353">
                  <c:v>7.9359299999999994E-2</c:v>
                </c:pt>
                <c:pt idx="107354">
                  <c:v>7.9228499999999993E-2</c:v>
                </c:pt>
                <c:pt idx="107355">
                  <c:v>7.9017599999999993E-2</c:v>
                </c:pt>
                <c:pt idx="107356">
                  <c:v>7.8725900000000001E-2</c:v>
                </c:pt>
                <c:pt idx="107357">
                  <c:v>7.8352400000000003E-2</c:v>
                </c:pt>
                <c:pt idx="107358">
                  <c:v>7.7896300000000002E-2</c:v>
                </c:pt>
                <c:pt idx="107359">
                  <c:v>7.7356900000000006E-2</c:v>
                </c:pt>
                <c:pt idx="107360">
                  <c:v>7.6733599999999999E-2</c:v>
                </c:pt>
                <c:pt idx="107361">
                  <c:v>7.6026200000000002E-2</c:v>
                </c:pt>
                <c:pt idx="107362">
                  <c:v>7.5234099999999998E-2</c:v>
                </c:pt>
                <c:pt idx="107363">
                  <c:v>7.4357300000000001E-2</c:v>
                </c:pt>
                <c:pt idx="107364">
                  <c:v>7.3395600000000005E-2</c:v>
                </c:pt>
                <c:pt idx="107365">
                  <c:v>7.2349200000000002E-2</c:v>
                </c:pt>
                <c:pt idx="107366">
                  <c:v>7.1218199999999995E-2</c:v>
                </c:pt>
                <c:pt idx="107367">
                  <c:v>7.0002800000000004E-2</c:v>
                </c:pt>
                <c:pt idx="107368">
                  <c:v>6.8703700000000006E-2</c:v>
                </c:pt>
                <c:pt idx="107369">
                  <c:v>6.7321199999999998E-2</c:v>
                </c:pt>
                <c:pt idx="107370">
                  <c:v>6.5856200000000004E-2</c:v>
                </c:pt>
                <c:pt idx="107371">
                  <c:v>6.4309199999999997E-2</c:v>
                </c:pt>
                <c:pt idx="107372">
                  <c:v>6.2681399999999998E-2</c:v>
                </c:pt>
                <c:pt idx="107373">
                  <c:v>6.0973699999999999E-2</c:v>
                </c:pt>
                <c:pt idx="107374">
                  <c:v>5.9187499999999997E-2</c:v>
                </c:pt>
                <c:pt idx="107375">
                  <c:v>5.7324100000000003E-2</c:v>
                </c:pt>
                <c:pt idx="107376">
                  <c:v>5.5384900000000001E-2</c:v>
                </c:pt>
                <c:pt idx="107377">
                  <c:v>5.3371599999999998E-2</c:v>
                </c:pt>
                <c:pt idx="107378">
                  <c:v>5.1285900000000002E-2</c:v>
                </c:pt>
                <c:pt idx="107379">
                  <c:v>4.9129600000000002E-2</c:v>
                </c:pt>
                <c:pt idx="107380">
                  <c:v>4.6904599999999998E-2</c:v>
                </c:pt>
                <c:pt idx="107381">
                  <c:v>4.4613100000000003E-2</c:v>
                </c:pt>
                <c:pt idx="107382">
                  <c:v>4.2257099999999999E-2</c:v>
                </c:pt>
                <c:pt idx="107383">
                  <c:v>3.9839199999999998E-2</c:v>
                </c:pt>
                <c:pt idx="107384">
                  <c:v>3.7361600000000002E-2</c:v>
                </c:pt>
                <c:pt idx="107385">
                  <c:v>3.4826999999999997E-2</c:v>
                </c:pt>
                <c:pt idx="107386">
                  <c:v>3.22379E-2</c:v>
                </c:pt>
                <c:pt idx="107387">
                  <c:v>2.9597100000000001E-2</c:v>
                </c:pt>
                <c:pt idx="107388">
                  <c:v>2.6907299999999999E-2</c:v>
                </c:pt>
                <c:pt idx="107389">
                  <c:v>2.4171499999999999E-2</c:v>
                </c:pt>
                <c:pt idx="107390">
                  <c:v>2.1392700000000001E-2</c:v>
                </c:pt>
                <c:pt idx="107391">
                  <c:v>1.8574E-2</c:v>
                </c:pt>
                <c:pt idx="107392">
                  <c:v>1.57184E-2</c:v>
                </c:pt>
                <c:pt idx="107393">
                  <c:v>1.28293E-2</c:v>
                </c:pt>
                <c:pt idx="107394" formatCode="0.00E+00">
                  <c:v>9.9098199999999997E-3</c:v>
                </c:pt>
                <c:pt idx="107395" formatCode="0.00E+00">
                  <c:v>6.9634400000000004E-3</c:v>
                </c:pt>
                <c:pt idx="107396" formatCode="0.00E+00">
                  <c:v>3.9935400000000003E-3</c:v>
                </c:pt>
                <c:pt idx="107397" formatCode="0.00E+00">
                  <c:v>1.00358E-3</c:v>
                </c:pt>
                <c:pt idx="107398" formatCode="0.00E+00">
                  <c:v>-2.00293E-3</c:v>
                </c:pt>
                <c:pt idx="107399" formatCode="0.00E+00">
                  <c:v>-5.0224099999999997E-3</c:v>
                </c:pt>
                <c:pt idx="107400" formatCode="0.00E+00">
                  <c:v>-8.0512599999999993E-3</c:v>
                </c:pt>
                <c:pt idx="107401">
                  <c:v>-1.1085899999999999E-2</c:v>
                </c:pt>
                <c:pt idx="107402">
                  <c:v>-1.4123E-2</c:v>
                </c:pt>
                <c:pt idx="107403">
                  <c:v>-1.7158699999999999E-2</c:v>
                </c:pt>
                <c:pt idx="107404">
                  <c:v>-2.0189599999999999E-2</c:v>
                </c:pt>
                <c:pt idx="107405">
                  <c:v>-2.3212E-2</c:v>
                </c:pt>
                <c:pt idx="107406">
                  <c:v>-2.6221999999999999E-2</c:v>
                </c:pt>
                <c:pt idx="107407">
                  <c:v>-2.9216200000000001E-2</c:v>
                </c:pt>
                <c:pt idx="107408">
                  <c:v>-3.2190700000000003E-2</c:v>
                </c:pt>
                <c:pt idx="107409">
                  <c:v>-3.5142E-2</c:v>
                </c:pt>
                <c:pt idx="107410">
                  <c:v>-3.80664E-2</c:v>
                </c:pt>
                <c:pt idx="107411">
                  <c:v>-4.0960200000000002E-2</c:v>
                </c:pt>
                <c:pt idx="107412">
                  <c:v>-4.3819799999999999E-2</c:v>
                </c:pt>
                <c:pt idx="107413">
                  <c:v>-4.6641799999999997E-2</c:v>
                </c:pt>
                <c:pt idx="107414">
                  <c:v>-4.9422399999999998E-2</c:v>
                </c:pt>
                <c:pt idx="107415">
                  <c:v>-5.2158299999999998E-2</c:v>
                </c:pt>
                <c:pt idx="107416">
                  <c:v>-5.4845999999999999E-2</c:v>
                </c:pt>
                <c:pt idx="107417">
                  <c:v>-5.7481999999999998E-2</c:v>
                </c:pt>
                <c:pt idx="107418">
                  <c:v>-6.0063100000000001E-2</c:v>
                </c:pt>
                <c:pt idx="107419">
                  <c:v>-6.2586000000000003E-2</c:v>
                </c:pt>
                <c:pt idx="107420">
                  <c:v>-6.5047400000000005E-2</c:v>
                </c:pt>
                <c:pt idx="107421">
                  <c:v>-6.7444199999999996E-2</c:v>
                </c:pt>
                <c:pt idx="107422">
                  <c:v>-6.9773399999999999E-2</c:v>
                </c:pt>
                <c:pt idx="107423">
                  <c:v>-7.2031999999999999E-2</c:v>
                </c:pt>
                <c:pt idx="107424">
                  <c:v>-7.4217099999999994E-2</c:v>
                </c:pt>
                <c:pt idx="107425">
                  <c:v>-7.6325900000000002E-2</c:v>
                </c:pt>
                <c:pt idx="107426">
                  <c:v>-7.83557E-2</c:v>
                </c:pt>
                <c:pt idx="107427">
                  <c:v>-8.0303899999999998E-2</c:v>
                </c:pt>
                <c:pt idx="107428">
                  <c:v>-8.2167900000000002E-2</c:v>
                </c:pt>
                <c:pt idx="107429">
                  <c:v>-8.3945500000000006E-2</c:v>
                </c:pt>
                <c:pt idx="107430">
                  <c:v>-8.5634199999999994E-2</c:v>
                </c:pt>
                <c:pt idx="107431">
                  <c:v>-8.7232000000000004E-2</c:v>
                </c:pt>
                <c:pt idx="107432">
                  <c:v>-8.8736800000000005E-2</c:v>
                </c:pt>
                <c:pt idx="107433">
                  <c:v>-9.0146699999999996E-2</c:v>
                </c:pt>
                <c:pt idx="107434">
                  <c:v>-9.1459799999999994E-2</c:v>
                </c:pt>
                <c:pt idx="107435">
                  <c:v>-9.2674500000000007E-2</c:v>
                </c:pt>
                <c:pt idx="107436">
                  <c:v>-9.3789200000000003E-2</c:v>
                </c:pt>
                <c:pt idx="107437">
                  <c:v>-9.4802600000000001E-2</c:v>
                </c:pt>
                <c:pt idx="107438">
                  <c:v>-9.5713300000000001E-2</c:v>
                </c:pt>
                <c:pt idx="107439">
                  <c:v>-9.6520099999999998E-2</c:v>
                </c:pt>
                <c:pt idx="107440">
                  <c:v>-9.7222199999999995E-2</c:v>
                </c:pt>
                <c:pt idx="107441">
                  <c:v>-9.7818600000000006E-2</c:v>
                </c:pt>
                <c:pt idx="107442">
                  <c:v>-9.8308499999999993E-2</c:v>
                </c:pt>
                <c:pt idx="107443">
                  <c:v>-9.8691500000000001E-2</c:v>
                </c:pt>
                <c:pt idx="107444">
                  <c:v>-9.8966999999999999E-2</c:v>
                </c:pt>
                <c:pt idx="107445">
                  <c:v>-9.9134700000000006E-2</c:v>
                </c:pt>
                <c:pt idx="107446">
                  <c:v>-9.9194500000000005E-2</c:v>
                </c:pt>
                <c:pt idx="107447">
                  <c:v>-9.9146499999999999E-2</c:v>
                </c:pt>
                <c:pt idx="107448">
                  <c:v>-9.8990599999999998E-2</c:v>
                </c:pt>
                <c:pt idx="107449">
                  <c:v>-9.8727200000000001E-2</c:v>
                </c:pt>
                <c:pt idx="107450">
                  <c:v>-9.8356700000000005E-2</c:v>
                </c:pt>
                <c:pt idx="107451">
                  <c:v>-9.78797E-2</c:v>
                </c:pt>
                <c:pt idx="107452">
                  <c:v>-9.7296900000000006E-2</c:v>
                </c:pt>
                <c:pt idx="107453">
                  <c:v>-9.6609E-2</c:v>
                </c:pt>
                <c:pt idx="107454">
                  <c:v>-9.5817200000000005E-2</c:v>
                </c:pt>
                <c:pt idx="107455">
                  <c:v>-9.4922500000000007E-2</c:v>
                </c:pt>
                <c:pt idx="107456">
                  <c:v>-9.3926099999999998E-2</c:v>
                </c:pt>
                <c:pt idx="107457">
                  <c:v>-9.2829499999999995E-2</c:v>
                </c:pt>
                <c:pt idx="107458">
                  <c:v>-9.1634199999999999E-2</c:v>
                </c:pt>
                <c:pt idx="107459">
                  <c:v>-9.0341699999999997E-2</c:v>
                </c:pt>
                <c:pt idx="107460">
                  <c:v>-8.8954000000000005E-2</c:v>
                </c:pt>
                <c:pt idx="107461">
                  <c:v>-8.7472900000000006E-2</c:v>
                </c:pt>
                <c:pt idx="107462">
                  <c:v>-8.5900500000000005E-2</c:v>
                </c:pt>
                <c:pt idx="107463">
                  <c:v>-8.4238800000000003E-2</c:v>
                </c:pt>
                <c:pt idx="107464">
                  <c:v>-8.2490099999999997E-2</c:v>
                </c:pt>
                <c:pt idx="107465">
                  <c:v>-8.0656800000000001E-2</c:v>
                </c:pt>
                <c:pt idx="107466">
                  <c:v>-7.8741400000000003E-2</c:v>
                </c:pt>
                <c:pt idx="107467">
                  <c:v>-7.6746400000000006E-2</c:v>
                </c:pt>
                <c:pt idx="107468">
                  <c:v>-7.4674500000000005E-2</c:v>
                </c:pt>
                <c:pt idx="107469">
                  <c:v>-7.2528499999999996E-2</c:v>
                </c:pt>
                <c:pt idx="107470">
                  <c:v>-7.0311200000000004E-2</c:v>
                </c:pt>
                <c:pt idx="107471">
                  <c:v>-6.8025699999999995E-2</c:v>
                </c:pt>
                <c:pt idx="107472">
                  <c:v>-6.5674899999999994E-2</c:v>
                </c:pt>
                <c:pt idx="107473">
                  <c:v>-6.3261899999999996E-2</c:v>
                </c:pt>
                <c:pt idx="107474">
                  <c:v>-6.0789900000000001E-2</c:v>
                </c:pt>
                <c:pt idx="107475">
                  <c:v>-5.8262099999999997E-2</c:v>
                </c:pt>
                <c:pt idx="107476">
                  <c:v>-5.5682000000000002E-2</c:v>
                </c:pt>
                <c:pt idx="107477">
                  <c:v>-5.3052799999999997E-2</c:v>
                </c:pt>
                <c:pt idx="107478">
                  <c:v>-5.0377900000000003E-2</c:v>
                </c:pt>
                <c:pt idx="107479">
                  <c:v>-4.7660899999999999E-2</c:v>
                </c:pt>
                <c:pt idx="107480">
                  <c:v>-4.4905300000000002E-2</c:v>
                </c:pt>
                <c:pt idx="107481">
                  <c:v>-4.2114499999999999E-2</c:v>
                </c:pt>
                <c:pt idx="107482">
                  <c:v>-3.9292199999999999E-2</c:v>
                </c:pt>
                <c:pt idx="107483">
                  <c:v>-3.6442000000000002E-2</c:v>
                </c:pt>
                <c:pt idx="107484">
                  <c:v>-3.3567399999999997E-2</c:v>
                </c:pt>
                <c:pt idx="107485">
                  <c:v>-3.06723E-2</c:v>
                </c:pt>
                <c:pt idx="107486">
                  <c:v>-2.7760099999999999E-2</c:v>
                </c:pt>
                <c:pt idx="107487">
                  <c:v>-2.4834499999999999E-2</c:v>
                </c:pt>
                <c:pt idx="107488">
                  <c:v>-2.18993E-2</c:v>
                </c:pt>
                <c:pt idx="107489">
                  <c:v>-1.8958099999999999E-2</c:v>
                </c:pt>
                <c:pt idx="107490">
                  <c:v>-1.6014400000000002E-2</c:v>
                </c:pt>
                <c:pt idx="107491">
                  <c:v>-1.3071899999999999E-2</c:v>
                </c:pt>
                <c:pt idx="107492">
                  <c:v>-1.0134300000000001E-2</c:v>
                </c:pt>
                <c:pt idx="107493" formatCode="0.00E+00">
                  <c:v>-7.2049999999999996E-3</c:v>
                </c:pt>
                <c:pt idx="107494" formatCode="0.00E+00">
                  <c:v>-4.2876399999999997E-3</c:v>
                </c:pt>
                <c:pt idx="107495" formatCode="0.00E+00">
                  <c:v>-1.3856999999999999E-3</c:v>
                </c:pt>
                <c:pt idx="107496" formatCode="0.00E+00">
                  <c:v>1.49737E-3</c:v>
                </c:pt>
                <c:pt idx="107497" formatCode="0.00E+00">
                  <c:v>4.3581699999999998E-3</c:v>
                </c:pt>
                <c:pt idx="107498" formatCode="0.00E+00">
                  <c:v>7.1933300000000004E-3</c:v>
                </c:pt>
                <c:pt idx="107499" formatCode="0.00E+00">
                  <c:v>9.9995599999999994E-3</c:v>
                </c:pt>
                <c:pt idx="107500">
                  <c:v>1.27736E-2</c:v>
                </c:pt>
                <c:pt idx="107501">
                  <c:v>1.55123E-2</c:v>
                </c:pt>
                <c:pt idx="107502">
                  <c:v>1.8212599999999999E-2</c:v>
                </c:pt>
                <c:pt idx="107503">
                  <c:v>2.0871399999999998E-2</c:v>
                </c:pt>
                <c:pt idx="107504">
                  <c:v>2.3485900000000001E-2</c:v>
                </c:pt>
                <c:pt idx="107505">
                  <c:v>2.6053E-2</c:v>
                </c:pt>
                <c:pt idx="107506">
                  <c:v>2.8570100000000001E-2</c:v>
                </c:pt>
                <c:pt idx="107507">
                  <c:v>3.10345E-2</c:v>
                </c:pt>
                <c:pt idx="107508">
                  <c:v>3.3443500000000001E-2</c:v>
                </c:pt>
                <c:pt idx="107509">
                  <c:v>3.5794800000000002E-2</c:v>
                </c:pt>
                <c:pt idx="107510">
                  <c:v>3.8085800000000003E-2</c:v>
                </c:pt>
                <c:pt idx="107511">
                  <c:v>4.0314299999999997E-2</c:v>
                </c:pt>
                <c:pt idx="107512">
                  <c:v>4.2478200000000001E-2</c:v>
                </c:pt>
                <c:pt idx="107513">
                  <c:v>4.4575299999999998E-2</c:v>
                </c:pt>
                <c:pt idx="107514">
                  <c:v>4.6603600000000002E-2</c:v>
                </c:pt>
                <c:pt idx="107515">
                  <c:v>4.8561399999999998E-2</c:v>
                </c:pt>
                <c:pt idx="107516">
                  <c:v>5.0446900000000003E-2</c:v>
                </c:pt>
                <c:pt idx="107517">
                  <c:v>5.2258499999999999E-2</c:v>
                </c:pt>
                <c:pt idx="107518">
                  <c:v>5.3994599999999997E-2</c:v>
                </c:pt>
                <c:pt idx="107519">
                  <c:v>5.5653899999999999E-2</c:v>
                </c:pt>
                <c:pt idx="107520">
                  <c:v>5.72352E-2</c:v>
                </c:pt>
                <c:pt idx="107521">
                  <c:v>5.8737200000000003E-2</c:v>
                </c:pt>
                <c:pt idx="107522">
                  <c:v>6.01591E-2</c:v>
                </c:pt>
                <c:pt idx="107523">
                  <c:v>6.14998E-2</c:v>
                </c:pt>
                <c:pt idx="107524">
                  <c:v>6.2758599999999998E-2</c:v>
                </c:pt>
                <c:pt idx="107525">
                  <c:v>6.3935000000000006E-2</c:v>
                </c:pt>
                <c:pt idx="107526">
                  <c:v>6.5028299999999997E-2</c:v>
                </c:pt>
                <c:pt idx="107527">
                  <c:v>6.6038100000000002E-2</c:v>
                </c:pt>
                <c:pt idx="107528">
                  <c:v>6.6964300000000004E-2</c:v>
                </c:pt>
                <c:pt idx="107529">
                  <c:v>6.7806599999999995E-2</c:v>
                </c:pt>
                <c:pt idx="107530">
                  <c:v>6.8565000000000001E-2</c:v>
                </c:pt>
                <c:pt idx="107531">
                  <c:v>6.9239599999999998E-2</c:v>
                </c:pt>
                <c:pt idx="107532">
                  <c:v>6.9830699999999996E-2</c:v>
                </c:pt>
                <c:pt idx="107533">
                  <c:v>7.0338499999999998E-2</c:v>
                </c:pt>
                <c:pt idx="107534">
                  <c:v>7.0763499999999993E-2</c:v>
                </c:pt>
                <c:pt idx="107535">
                  <c:v>7.1106299999999997E-2</c:v>
                </c:pt>
                <c:pt idx="107536">
                  <c:v>7.13675E-2</c:v>
                </c:pt>
                <c:pt idx="107537">
                  <c:v>7.1548E-2</c:v>
                </c:pt>
                <c:pt idx="107538">
                  <c:v>7.1648600000000007E-2</c:v>
                </c:pt>
                <c:pt idx="107539">
                  <c:v>7.1670300000000006E-2</c:v>
                </c:pt>
                <c:pt idx="107540">
                  <c:v>7.1614200000000003E-2</c:v>
                </c:pt>
                <c:pt idx="107541">
                  <c:v>7.1481500000000003E-2</c:v>
                </c:pt>
                <c:pt idx="107542">
                  <c:v>7.1273600000000006E-2</c:v>
                </c:pt>
                <c:pt idx="107543">
                  <c:v>7.0991799999999994E-2</c:v>
                </c:pt>
                <c:pt idx="107544">
                  <c:v>7.0637500000000006E-2</c:v>
                </c:pt>
                <c:pt idx="107545">
                  <c:v>7.0212499999999997E-2</c:v>
                </c:pt>
                <c:pt idx="107546">
                  <c:v>6.9718199999999994E-2</c:v>
                </c:pt>
                <c:pt idx="107547">
                  <c:v>6.9156599999999999E-2</c:v>
                </c:pt>
                <c:pt idx="107548">
                  <c:v>6.8529300000000001E-2</c:v>
                </c:pt>
                <c:pt idx="107549">
                  <c:v>6.7838200000000001E-2</c:v>
                </c:pt>
                <c:pt idx="107550">
                  <c:v>6.7085400000000003E-2</c:v>
                </c:pt>
                <c:pt idx="107551">
                  <c:v>6.6272800000000007E-2</c:v>
                </c:pt>
                <c:pt idx="107552">
                  <c:v>6.5402600000000005E-2</c:v>
                </c:pt>
                <c:pt idx="107553">
                  <c:v>6.4476699999999998E-2</c:v>
                </c:pt>
                <c:pt idx="107554">
                  <c:v>6.3497600000000001E-2</c:v>
                </c:pt>
                <c:pt idx="107555">
                  <c:v>6.2467300000000003E-2</c:v>
                </c:pt>
                <c:pt idx="107556">
                  <c:v>6.1388100000000001E-2</c:v>
                </c:pt>
                <c:pt idx="107557">
                  <c:v>6.0262400000000001E-2</c:v>
                </c:pt>
                <c:pt idx="107558">
                  <c:v>5.9092600000000002E-2</c:v>
                </c:pt>
                <c:pt idx="107559">
                  <c:v>5.7880899999999999E-2</c:v>
                </c:pt>
                <c:pt idx="107560">
                  <c:v>5.6629899999999997E-2</c:v>
                </c:pt>
                <c:pt idx="107561">
                  <c:v>5.5342000000000002E-2</c:v>
                </c:pt>
                <c:pt idx="107562">
                  <c:v>5.4019499999999998E-2</c:v>
                </c:pt>
                <c:pt idx="107563">
                  <c:v>5.2664999999999997E-2</c:v>
                </c:pt>
                <c:pt idx="107564">
                  <c:v>5.1281E-2</c:v>
                </c:pt>
                <c:pt idx="107565">
                  <c:v>4.9869900000000002E-2</c:v>
                </c:pt>
                <c:pt idx="107566">
                  <c:v>4.8434199999999997E-2</c:v>
                </c:pt>
                <c:pt idx="107567">
                  <c:v>4.6976299999999999E-2</c:v>
                </c:pt>
                <c:pt idx="107568">
                  <c:v>4.5498799999999999E-2</c:v>
                </c:pt>
                <c:pt idx="107569">
                  <c:v>4.4004000000000001E-2</c:v>
                </c:pt>
                <c:pt idx="107570">
                  <c:v>4.2494400000000002E-2</c:v>
                </c:pt>
                <c:pt idx="107571">
                  <c:v>4.0972399999999999E-2</c:v>
                </c:pt>
                <c:pt idx="107572">
                  <c:v>3.94404E-2</c:v>
                </c:pt>
                <c:pt idx="107573">
                  <c:v>3.7900700000000002E-2</c:v>
                </c:pt>
                <c:pt idx="107574">
                  <c:v>3.6355699999999998E-2</c:v>
                </c:pt>
                <c:pt idx="107575">
                  <c:v>3.4807600000000001E-2</c:v>
                </c:pt>
                <c:pt idx="107576">
                  <c:v>3.3258700000000002E-2</c:v>
                </c:pt>
                <c:pt idx="107577">
                  <c:v>3.1711099999999999E-2</c:v>
                </c:pt>
                <c:pt idx="107578">
                  <c:v>3.0167099999999999E-2</c:v>
                </c:pt>
                <c:pt idx="107579">
                  <c:v>2.8628600000000001E-2</c:v>
                </c:pt>
                <c:pt idx="107580">
                  <c:v>2.7097799999999998E-2</c:v>
                </c:pt>
                <c:pt idx="107581">
                  <c:v>2.5576700000000001E-2</c:v>
                </c:pt>
                <c:pt idx="107582">
                  <c:v>2.4067100000000001E-2</c:v>
                </c:pt>
                <c:pt idx="107583">
                  <c:v>2.2570900000000001E-2</c:v>
                </c:pt>
                <c:pt idx="107584">
                  <c:v>2.1089900000000002E-2</c:v>
                </c:pt>
                <c:pt idx="107585">
                  <c:v>1.9625900000000002E-2</c:v>
                </c:pt>
                <c:pt idx="107586">
                  <c:v>1.8180399999999999E-2</c:v>
                </c:pt>
                <c:pt idx="107587">
                  <c:v>1.6755200000000001E-2</c:v>
                </c:pt>
                <c:pt idx="107588">
                  <c:v>1.53516E-2</c:v>
                </c:pt>
                <c:pt idx="107589">
                  <c:v>1.39711E-2</c:v>
                </c:pt>
                <c:pt idx="107590">
                  <c:v>1.2615100000000001E-2</c:v>
                </c:pt>
                <c:pt idx="107591">
                  <c:v>1.1284799999999999E-2</c:v>
                </c:pt>
                <c:pt idx="107592" formatCode="0.00E+00">
                  <c:v>9.9815100000000007E-3</c:v>
                </c:pt>
                <c:pt idx="107593" formatCode="0.00E+00">
                  <c:v>8.7062300000000006E-3</c:v>
                </c:pt>
                <c:pt idx="107594" formatCode="0.00E+00">
                  <c:v>7.4600100000000004E-3</c:v>
                </c:pt>
                <c:pt idx="107595" formatCode="0.00E+00">
                  <c:v>6.2438199999999998E-3</c:v>
                </c:pt>
                <c:pt idx="107596" formatCode="0.00E+00">
                  <c:v>5.0584899999999997E-3</c:v>
                </c:pt>
                <c:pt idx="107597" formatCode="0.00E+00">
                  <c:v>3.9048099999999999E-3</c:v>
                </c:pt>
                <c:pt idx="107598" formatCode="0.00E+00">
                  <c:v>2.7834700000000001E-3</c:v>
                </c:pt>
                <c:pt idx="107599" formatCode="0.00E+00">
                  <c:v>1.69506E-3</c:v>
                </c:pt>
                <c:pt idx="107600" formatCode="0.00E+00">
                  <c:v>6.4011199999999997E-4</c:v>
                </c:pt>
                <c:pt idx="107601" formatCode="0.00E+00">
                  <c:v>-3.8095300000000001E-4</c:v>
                </c:pt>
                <c:pt idx="107602" formatCode="0.00E+00">
                  <c:v>-1.36779E-3</c:v>
                </c:pt>
                <c:pt idx="107603" formatCode="0.00E+00">
                  <c:v>-2.3201200000000002E-3</c:v>
                </c:pt>
                <c:pt idx="107604" formatCode="0.00E+00">
                  <c:v>-3.23778E-3</c:v>
                </c:pt>
                <c:pt idx="107605" formatCode="0.00E+00">
                  <c:v>-4.1206599999999999E-3</c:v>
                </c:pt>
                <c:pt idx="107606" formatCode="0.00E+00">
                  <c:v>-4.96876E-3</c:v>
                </c:pt>
                <c:pt idx="107607" formatCode="0.00E+00">
                  <c:v>-5.7821299999999999E-3</c:v>
                </c:pt>
                <c:pt idx="107608" formatCode="0.00E+00">
                  <c:v>-6.5609199999999996E-3</c:v>
                </c:pt>
                <c:pt idx="107609" formatCode="0.00E+00">
                  <c:v>-7.3053399999999996E-3</c:v>
                </c:pt>
                <c:pt idx="107610" formatCode="0.00E+00">
                  <c:v>-8.0157000000000006E-3</c:v>
                </c:pt>
                <c:pt idx="107611" formatCode="0.00E+00">
                  <c:v>-8.6923599999999997E-3</c:v>
                </c:pt>
                <c:pt idx="107612" formatCode="0.00E+00">
                  <c:v>-9.3357700000000002E-3</c:v>
                </c:pt>
                <c:pt idx="107613" formatCode="0.00E+00">
                  <c:v>-9.9464299999999992E-3</c:v>
                </c:pt>
                <c:pt idx="107614">
                  <c:v>-1.05249E-2</c:v>
                </c:pt>
                <c:pt idx="107615">
                  <c:v>-1.1071900000000001E-2</c:v>
                </c:pt>
                <c:pt idx="107616">
                  <c:v>-1.15881E-2</c:v>
                </c:pt>
                <c:pt idx="107617">
                  <c:v>-1.20742E-2</c:v>
                </c:pt>
                <c:pt idx="107618">
                  <c:v>-1.2531E-2</c:v>
                </c:pt>
                <c:pt idx="107619">
                  <c:v>-1.29596E-2</c:v>
                </c:pt>
                <c:pt idx="107620">
                  <c:v>-1.33607E-2</c:v>
                </c:pt>
                <c:pt idx="107621">
                  <c:v>-1.3735300000000001E-2</c:v>
                </c:pt>
                <c:pt idx="107622">
                  <c:v>-1.40845E-2</c:v>
                </c:pt>
                <c:pt idx="107623">
                  <c:v>-1.4409399999999999E-2</c:v>
                </c:pt>
                <c:pt idx="107624">
                  <c:v>-1.4711E-2</c:v>
                </c:pt>
                <c:pt idx="107625">
                  <c:v>-1.49905E-2</c:v>
                </c:pt>
                <c:pt idx="107626">
                  <c:v>-1.52491E-2</c:v>
                </c:pt>
                <c:pt idx="107627">
                  <c:v>-1.5487900000000001E-2</c:v>
                </c:pt>
                <c:pt idx="107628">
                  <c:v>-1.5708199999999999E-2</c:v>
                </c:pt>
                <c:pt idx="107629">
                  <c:v>-1.59112E-2</c:v>
                </c:pt>
                <c:pt idx="107630">
                  <c:v>-1.6098299999999999E-2</c:v>
                </c:pt>
                <c:pt idx="107631">
                  <c:v>-1.62706E-2</c:v>
                </c:pt>
                <c:pt idx="107632">
                  <c:v>-1.64294E-2</c:v>
                </c:pt>
                <c:pt idx="107633">
                  <c:v>-1.6576199999999999E-2</c:v>
                </c:pt>
                <c:pt idx="107634">
                  <c:v>-1.6712100000000001E-2</c:v>
                </c:pt>
                <c:pt idx="107635">
                  <c:v>-1.6838499999999999E-2</c:v>
                </c:pt>
                <c:pt idx="107636">
                  <c:v>-1.6956700000000002E-2</c:v>
                </c:pt>
                <c:pt idx="107637">
                  <c:v>-1.7068E-2</c:v>
                </c:pt>
                <c:pt idx="107638">
                  <c:v>-1.71737E-2</c:v>
                </c:pt>
                <c:pt idx="107639">
                  <c:v>-1.7274999999999999E-2</c:v>
                </c:pt>
                <c:pt idx="107640">
                  <c:v>-1.7373199999999998E-2</c:v>
                </c:pt>
                <c:pt idx="107641">
                  <c:v>-1.7469499999999999E-2</c:v>
                </c:pt>
                <c:pt idx="107642">
                  <c:v>-1.7565299999999999E-2</c:v>
                </c:pt>
                <c:pt idx="107643">
                  <c:v>-1.76615E-2</c:v>
                </c:pt>
                <c:pt idx="107644">
                  <c:v>-1.7759500000000001E-2</c:v>
                </c:pt>
                <c:pt idx="107645">
                  <c:v>-1.7860299999999999E-2</c:v>
                </c:pt>
                <c:pt idx="107646">
                  <c:v>-1.7964999999999998E-2</c:v>
                </c:pt>
                <c:pt idx="107647">
                  <c:v>-1.8074699999999999E-2</c:v>
                </c:pt>
                <c:pt idx="107648">
                  <c:v>-1.8190399999999999E-2</c:v>
                </c:pt>
                <c:pt idx="107649">
                  <c:v>-1.8313099999999999E-2</c:v>
                </c:pt>
                <c:pt idx="107650">
                  <c:v>-1.8443600000000001E-2</c:v>
                </c:pt>
                <c:pt idx="107651">
                  <c:v>-1.8582899999999999E-2</c:v>
                </c:pt>
                <c:pt idx="107652">
                  <c:v>-1.87318E-2</c:v>
                </c:pt>
                <c:pt idx="107653">
                  <c:v>-1.8891100000000001E-2</c:v>
                </c:pt>
                <c:pt idx="107654">
                  <c:v>-1.9061399999999999E-2</c:v>
                </c:pt>
                <c:pt idx="107655">
                  <c:v>-1.9243400000000001E-2</c:v>
                </c:pt>
                <c:pt idx="107656">
                  <c:v>-1.9437699999999999E-2</c:v>
                </c:pt>
                <c:pt idx="107657">
                  <c:v>-1.96449E-2</c:v>
                </c:pt>
                <c:pt idx="107658">
                  <c:v>-1.9865399999999998E-2</c:v>
                </c:pt>
                <c:pt idx="107659">
                  <c:v>-2.0099700000000002E-2</c:v>
                </c:pt>
                <c:pt idx="107660">
                  <c:v>-2.0348100000000001E-2</c:v>
                </c:pt>
                <c:pt idx="107661">
                  <c:v>-2.0610799999999999E-2</c:v>
                </c:pt>
                <c:pt idx="107662">
                  <c:v>-2.08881E-2</c:v>
                </c:pt>
                <c:pt idx="107663">
                  <c:v>-2.11801E-2</c:v>
                </c:pt>
                <c:pt idx="107664">
                  <c:v>-2.14869E-2</c:v>
                </c:pt>
                <c:pt idx="107665">
                  <c:v>-2.1808500000000001E-2</c:v>
                </c:pt>
                <c:pt idx="107666">
                  <c:v>-2.2144899999999999E-2</c:v>
                </c:pt>
                <c:pt idx="107667">
                  <c:v>-2.2495899999999999E-2</c:v>
                </c:pt>
                <c:pt idx="107668">
                  <c:v>-2.2861300000000001E-2</c:v>
                </c:pt>
                <c:pt idx="107669">
                  <c:v>-2.3240799999999999E-2</c:v>
                </c:pt>
                <c:pt idx="107670">
                  <c:v>-2.3634100000000002E-2</c:v>
                </c:pt>
                <c:pt idx="107671">
                  <c:v>-2.40409E-2</c:v>
                </c:pt>
                <c:pt idx="107672">
                  <c:v>-2.44605E-2</c:v>
                </c:pt>
                <c:pt idx="107673">
                  <c:v>-2.4892500000000001E-2</c:v>
                </c:pt>
                <c:pt idx="107674">
                  <c:v>-2.5336299999999999E-2</c:v>
                </c:pt>
                <c:pt idx="107675">
                  <c:v>-2.57912E-2</c:v>
                </c:pt>
                <c:pt idx="107676">
                  <c:v>-2.6256399999999999E-2</c:v>
                </c:pt>
                <c:pt idx="107677">
                  <c:v>-2.67312E-2</c:v>
                </c:pt>
                <c:pt idx="107678">
                  <c:v>-2.7214700000000001E-2</c:v>
                </c:pt>
                <c:pt idx="107679">
                  <c:v>-2.7705899999999999E-2</c:v>
                </c:pt>
                <c:pt idx="107680">
                  <c:v>-2.8204E-2</c:v>
                </c:pt>
                <c:pt idx="107681">
                  <c:v>-2.8707799999999999E-2</c:v>
                </c:pt>
                <c:pt idx="107682">
                  <c:v>-2.9216300000000001E-2</c:v>
                </c:pt>
                <c:pt idx="107683">
                  <c:v>-2.9728299999999999E-2</c:v>
                </c:pt>
                <c:pt idx="107684">
                  <c:v>-3.0242700000000001E-2</c:v>
                </c:pt>
                <c:pt idx="107685">
                  <c:v>-3.0758199999999999E-2</c:v>
                </c:pt>
                <c:pt idx="107686">
                  <c:v>-3.1273599999999999E-2</c:v>
                </c:pt>
                <c:pt idx="107687">
                  <c:v>-3.1787500000000003E-2</c:v>
                </c:pt>
                <c:pt idx="107688">
                  <c:v>-3.2298599999999997E-2</c:v>
                </c:pt>
                <c:pt idx="107689">
                  <c:v>-3.2805500000000001E-2</c:v>
                </c:pt>
                <c:pt idx="107690">
                  <c:v>-3.3306799999999998E-2</c:v>
                </c:pt>
                <c:pt idx="107691">
                  <c:v>-3.3800999999999998E-2</c:v>
                </c:pt>
                <c:pt idx="107692">
                  <c:v>-3.42866E-2</c:v>
                </c:pt>
                <c:pt idx="107693">
                  <c:v>-3.4762300000000003E-2</c:v>
                </c:pt>
                <c:pt idx="107694">
                  <c:v>-3.5226300000000002E-2</c:v>
                </c:pt>
                <c:pt idx="107695">
                  <c:v>-3.5677199999999999E-2</c:v>
                </c:pt>
                <c:pt idx="107696">
                  <c:v>-3.61135E-2</c:v>
                </c:pt>
                <c:pt idx="107697">
                  <c:v>-3.6533599999999999E-2</c:v>
                </c:pt>
                <c:pt idx="107698">
                  <c:v>-3.6935999999999997E-2</c:v>
                </c:pt>
                <c:pt idx="107699">
                  <c:v>-3.7318999999999998E-2</c:v>
                </c:pt>
                <c:pt idx="107700">
                  <c:v>-3.7681100000000002E-2</c:v>
                </c:pt>
                <c:pt idx="107701">
                  <c:v>-3.80208E-2</c:v>
                </c:pt>
                <c:pt idx="107702">
                  <c:v>-3.8336599999999998E-2</c:v>
                </c:pt>
                <c:pt idx="107703">
                  <c:v>-3.8626800000000003E-2</c:v>
                </c:pt>
                <c:pt idx="107704">
                  <c:v>-3.8889899999999998E-2</c:v>
                </c:pt>
                <c:pt idx="107705">
                  <c:v>-3.9124600000000002E-2</c:v>
                </c:pt>
                <c:pt idx="107706">
                  <c:v>-3.9329200000000002E-2</c:v>
                </c:pt>
                <c:pt idx="107707">
                  <c:v>-3.95024E-2</c:v>
                </c:pt>
                <c:pt idx="107708">
                  <c:v>-3.9642700000000003E-2</c:v>
                </c:pt>
                <c:pt idx="107709">
                  <c:v>-3.9748699999999998E-2</c:v>
                </c:pt>
                <c:pt idx="107710">
                  <c:v>-3.9819199999999999E-2</c:v>
                </c:pt>
                <c:pt idx="107711">
                  <c:v>-3.9852699999999998E-2</c:v>
                </c:pt>
                <c:pt idx="107712">
                  <c:v>-3.9848099999999997E-2</c:v>
                </c:pt>
                <c:pt idx="107713">
                  <c:v>-3.9803999999999999E-2</c:v>
                </c:pt>
                <c:pt idx="107714">
                  <c:v>-3.9719499999999998E-2</c:v>
                </c:pt>
                <c:pt idx="107715">
                  <c:v>-3.9593200000000002E-2</c:v>
                </c:pt>
                <c:pt idx="107716">
                  <c:v>-3.9424300000000002E-2</c:v>
                </c:pt>
                <c:pt idx="107717">
                  <c:v>-3.9211599999999999E-2</c:v>
                </c:pt>
                <c:pt idx="107718">
                  <c:v>-3.8954299999999997E-2</c:v>
                </c:pt>
                <c:pt idx="107719">
                  <c:v>-3.8651499999999998E-2</c:v>
                </c:pt>
                <c:pt idx="107720">
                  <c:v>-3.83024E-2</c:v>
                </c:pt>
                <c:pt idx="107721">
                  <c:v>-3.7906200000000001E-2</c:v>
                </c:pt>
                <c:pt idx="107722">
                  <c:v>-3.74624E-2</c:v>
                </c:pt>
                <c:pt idx="107723">
                  <c:v>-3.6970299999999998E-2</c:v>
                </c:pt>
                <c:pt idx="107724">
                  <c:v>-3.6429400000000001E-2</c:v>
                </c:pt>
                <c:pt idx="107725">
                  <c:v>-3.58394E-2</c:v>
                </c:pt>
                <c:pt idx="107726">
                  <c:v>-3.5199800000000003E-2</c:v>
                </c:pt>
                <c:pt idx="107727">
                  <c:v>-3.4510399999999997E-2</c:v>
                </c:pt>
                <c:pt idx="107728">
                  <c:v>-3.3771000000000002E-2</c:v>
                </c:pt>
                <c:pt idx="107729">
                  <c:v>-3.29816E-2</c:v>
                </c:pt>
                <c:pt idx="107730">
                  <c:v>-3.21421E-2</c:v>
                </c:pt>
                <c:pt idx="107731">
                  <c:v>-3.1252700000000001E-2</c:v>
                </c:pt>
                <c:pt idx="107732">
                  <c:v>-3.0313400000000001E-2</c:v>
                </c:pt>
                <c:pt idx="107733">
                  <c:v>-2.9324699999999999E-2</c:v>
                </c:pt>
                <c:pt idx="107734">
                  <c:v>-2.8286700000000001E-2</c:v>
                </c:pt>
                <c:pt idx="107735">
                  <c:v>-2.7199999999999998E-2</c:v>
                </c:pt>
                <c:pt idx="107736">
                  <c:v>-2.60652E-2</c:v>
                </c:pt>
                <c:pt idx="107737">
                  <c:v>-2.4882700000000001E-2</c:v>
                </c:pt>
                <c:pt idx="107738">
                  <c:v>-2.3653500000000001E-2</c:v>
                </c:pt>
                <c:pt idx="107739">
                  <c:v>-2.2378200000000001E-2</c:v>
                </c:pt>
                <c:pt idx="107740">
                  <c:v>-2.1057800000000002E-2</c:v>
                </c:pt>
                <c:pt idx="107741">
                  <c:v>-1.9693200000000001E-2</c:v>
                </c:pt>
                <c:pt idx="107742">
                  <c:v>-1.8285599999999999E-2</c:v>
                </c:pt>
                <c:pt idx="107743">
                  <c:v>-1.6836199999999999E-2</c:v>
                </c:pt>
                <c:pt idx="107744">
                  <c:v>-1.53461E-2</c:v>
                </c:pt>
                <c:pt idx="107745">
                  <c:v>-1.3816699999999999E-2</c:v>
                </c:pt>
                <c:pt idx="107746">
                  <c:v>-1.22495E-2</c:v>
                </c:pt>
                <c:pt idx="107747">
                  <c:v>-1.0645999999999999E-2</c:v>
                </c:pt>
                <c:pt idx="107748" formatCode="0.00E+00">
                  <c:v>-9.0077300000000003E-3</c:v>
                </c:pt>
                <c:pt idx="107749" formatCode="0.00E+00">
                  <c:v>-7.3363899999999999E-3</c:v>
                </c:pt>
                <c:pt idx="107750" formatCode="0.00E+00">
                  <c:v>-5.6337399999999999E-3</c:v>
                </c:pt>
                <c:pt idx="107751" formatCode="0.00E+00">
                  <c:v>-3.90158E-3</c:v>
                </c:pt>
                <c:pt idx="107752" formatCode="0.00E+00">
                  <c:v>-2.1418399999999999E-3</c:v>
                </c:pt>
                <c:pt idx="107753" formatCode="0.00E+00">
                  <c:v>-3.5645700000000002E-4</c:v>
                </c:pt>
                <c:pt idx="107754" formatCode="0.00E+00">
                  <c:v>1.4525199999999999E-3</c:v>
                </c:pt>
                <c:pt idx="107755" formatCode="0.00E+00">
                  <c:v>3.28299E-3</c:v>
                </c:pt>
                <c:pt idx="107756" formatCode="0.00E+00">
                  <c:v>5.1327999999999999E-3</c:v>
                </c:pt>
                <c:pt idx="107757" formatCode="0.00E+00">
                  <c:v>6.99973E-3</c:v>
                </c:pt>
                <c:pt idx="107758" formatCode="0.00E+00">
                  <c:v>8.8815000000000005E-3</c:v>
                </c:pt>
                <c:pt idx="107759">
                  <c:v>1.07758E-2</c:v>
                </c:pt>
                <c:pt idx="107760">
                  <c:v>1.2680200000000001E-2</c:v>
                </c:pt>
                <c:pt idx="107761">
                  <c:v>1.45924E-2</c:v>
                </c:pt>
                <c:pt idx="107762">
                  <c:v>1.6509900000000001E-2</c:v>
                </c:pt>
                <c:pt idx="107763">
                  <c:v>1.8430100000000001E-2</c:v>
                </c:pt>
                <c:pt idx="107764">
                  <c:v>2.03506E-2</c:v>
                </c:pt>
                <c:pt idx="107765">
                  <c:v>2.2268699999999999E-2</c:v>
                </c:pt>
                <c:pt idx="107766">
                  <c:v>2.4181999999999999E-2</c:v>
                </c:pt>
                <c:pt idx="107767">
                  <c:v>2.6087800000000001E-2</c:v>
                </c:pt>
                <c:pt idx="107768">
                  <c:v>2.7983399999999999E-2</c:v>
                </c:pt>
                <c:pt idx="107769">
                  <c:v>2.9866299999999998E-2</c:v>
                </c:pt>
                <c:pt idx="107770">
                  <c:v>3.17338E-2</c:v>
                </c:pt>
                <c:pt idx="107771">
                  <c:v>3.3583300000000003E-2</c:v>
                </c:pt>
                <c:pt idx="107772">
                  <c:v>3.5411999999999999E-2</c:v>
                </c:pt>
                <c:pt idx="107773">
                  <c:v>3.7217399999999998E-2</c:v>
                </c:pt>
                <c:pt idx="107774">
                  <c:v>3.8996900000000001E-2</c:v>
                </c:pt>
                <c:pt idx="107775">
                  <c:v>4.0747699999999998E-2</c:v>
                </c:pt>
                <c:pt idx="107776">
                  <c:v>4.2467400000000002E-2</c:v>
                </c:pt>
                <c:pt idx="107777">
                  <c:v>4.4153299999999999E-2</c:v>
                </c:pt>
                <c:pt idx="107778">
                  <c:v>4.5802799999999998E-2</c:v>
                </c:pt>
                <c:pt idx="107779">
                  <c:v>4.74136E-2</c:v>
                </c:pt>
                <c:pt idx="107780">
                  <c:v>4.8982900000000003E-2</c:v>
                </c:pt>
                <c:pt idx="107781">
                  <c:v>5.0508499999999998E-2</c:v>
                </c:pt>
                <c:pt idx="107782">
                  <c:v>5.1987899999999997E-2</c:v>
                </c:pt>
                <c:pt idx="107783">
                  <c:v>5.34187E-2</c:v>
                </c:pt>
                <c:pt idx="107784">
                  <c:v>5.4798699999999999E-2</c:v>
                </c:pt>
                <c:pt idx="107785">
                  <c:v>5.6125599999999998E-2</c:v>
                </c:pt>
                <c:pt idx="107786">
                  <c:v>5.7397200000000002E-2</c:v>
                </c:pt>
                <c:pt idx="107787">
                  <c:v>5.8611400000000001E-2</c:v>
                </c:pt>
                <c:pt idx="107788">
                  <c:v>5.9766100000000003E-2</c:v>
                </c:pt>
                <c:pt idx="107789">
                  <c:v>6.0859400000000001E-2</c:v>
                </c:pt>
                <c:pt idx="107790">
                  <c:v>6.1889300000000001E-2</c:v>
                </c:pt>
                <c:pt idx="107791">
                  <c:v>6.2853999999999993E-2</c:v>
                </c:pt>
                <c:pt idx="107792">
                  <c:v>6.3751799999999997E-2</c:v>
                </c:pt>
                <c:pt idx="107793">
                  <c:v>6.4581E-2</c:v>
                </c:pt>
                <c:pt idx="107794">
                  <c:v>6.5339999999999995E-2</c:v>
                </c:pt>
                <c:pt idx="107795">
                  <c:v>6.60274E-2</c:v>
                </c:pt>
                <c:pt idx="107796">
                  <c:v>6.6641699999999998E-2</c:v>
                </c:pt>
                <c:pt idx="107797">
                  <c:v>6.7181699999999997E-2</c:v>
                </c:pt>
                <c:pt idx="107798">
                  <c:v>6.7646200000000004E-2</c:v>
                </c:pt>
                <c:pt idx="107799">
                  <c:v>6.8033999999999997E-2</c:v>
                </c:pt>
                <c:pt idx="107800">
                  <c:v>6.83444E-2</c:v>
                </c:pt>
                <c:pt idx="107801">
                  <c:v>6.8576200000000004E-2</c:v>
                </c:pt>
                <c:pt idx="107802">
                  <c:v>6.8728800000000007E-2</c:v>
                </c:pt>
                <c:pt idx="107803">
                  <c:v>6.8801600000000004E-2</c:v>
                </c:pt>
                <c:pt idx="107804">
                  <c:v>6.8793900000000005E-2</c:v>
                </c:pt>
                <c:pt idx="107805">
                  <c:v>6.87054E-2</c:v>
                </c:pt>
                <c:pt idx="107806">
                  <c:v>6.8535700000000005E-2</c:v>
                </c:pt>
                <c:pt idx="107807">
                  <c:v>6.8284700000000004E-2</c:v>
                </c:pt>
                <c:pt idx="107808">
                  <c:v>6.7952200000000004E-2</c:v>
                </c:pt>
                <c:pt idx="107809">
                  <c:v>6.7538399999999998E-2</c:v>
                </c:pt>
                <c:pt idx="107810">
                  <c:v>6.7043199999999997E-2</c:v>
                </c:pt>
                <c:pt idx="107811">
                  <c:v>6.6467100000000001E-2</c:v>
                </c:pt>
                <c:pt idx="107812">
                  <c:v>6.5810400000000005E-2</c:v>
                </c:pt>
                <c:pt idx="107813">
                  <c:v>6.5073699999999998E-2</c:v>
                </c:pt>
                <c:pt idx="107814">
                  <c:v>6.4257499999999995E-2</c:v>
                </c:pt>
                <c:pt idx="107815">
                  <c:v>6.3362500000000002E-2</c:v>
                </c:pt>
                <c:pt idx="107816">
                  <c:v>6.2389800000000002E-2</c:v>
                </c:pt>
                <c:pt idx="107817">
                  <c:v>6.1340100000000002E-2</c:v>
                </c:pt>
                <c:pt idx="107818">
                  <c:v>6.0214700000000003E-2</c:v>
                </c:pt>
                <c:pt idx="107819">
                  <c:v>5.9014700000000003E-2</c:v>
                </c:pt>
                <c:pt idx="107820">
                  <c:v>5.7741500000000001E-2</c:v>
                </c:pt>
                <c:pt idx="107821">
                  <c:v>5.6396399999999999E-2</c:v>
                </c:pt>
                <c:pt idx="107822">
                  <c:v>5.4981000000000002E-2</c:v>
                </c:pt>
                <c:pt idx="107823">
                  <c:v>5.3497000000000003E-2</c:v>
                </c:pt>
                <c:pt idx="107824">
                  <c:v>5.1946100000000002E-2</c:v>
                </c:pt>
                <c:pt idx="107825">
                  <c:v>5.0330100000000003E-2</c:v>
                </c:pt>
                <c:pt idx="107826">
                  <c:v>4.8651100000000003E-2</c:v>
                </c:pt>
                <c:pt idx="107827">
                  <c:v>4.6910899999999998E-2</c:v>
                </c:pt>
                <c:pt idx="107828">
                  <c:v>4.5111900000000003E-2</c:v>
                </c:pt>
                <c:pt idx="107829">
                  <c:v>4.3256099999999999E-2</c:v>
                </c:pt>
                <c:pt idx="107830">
                  <c:v>4.1346000000000001E-2</c:v>
                </c:pt>
                <c:pt idx="107831">
                  <c:v>3.9384000000000002E-2</c:v>
                </c:pt>
                <c:pt idx="107832">
                  <c:v>3.73724E-2</c:v>
                </c:pt>
                <c:pt idx="107833">
                  <c:v>3.5313900000000002E-2</c:v>
                </c:pt>
                <c:pt idx="107834">
                  <c:v>3.32111E-2</c:v>
                </c:pt>
                <c:pt idx="107835">
                  <c:v>3.1066799999999999E-2</c:v>
                </c:pt>
                <c:pt idx="107836">
                  <c:v>2.8883599999999999E-2</c:v>
                </c:pt>
                <c:pt idx="107837">
                  <c:v>2.6664500000000001E-2</c:v>
                </c:pt>
                <c:pt idx="107838">
                  <c:v>2.4412199999999998E-2</c:v>
                </c:pt>
                <c:pt idx="107839">
                  <c:v>2.2129800000000002E-2</c:v>
                </c:pt>
                <c:pt idx="107840">
                  <c:v>1.98202E-2</c:v>
                </c:pt>
                <c:pt idx="107841">
                  <c:v>1.7486499999999999E-2</c:v>
                </c:pt>
                <c:pt idx="107842">
                  <c:v>1.5131800000000001E-2</c:v>
                </c:pt>
                <c:pt idx="107843">
                  <c:v>1.2759100000000001E-2</c:v>
                </c:pt>
                <c:pt idx="107844">
                  <c:v>1.03716E-2</c:v>
                </c:pt>
                <c:pt idx="107845" formatCode="0.00E+00">
                  <c:v>7.9724199999999992E-3</c:v>
                </c:pt>
                <c:pt idx="107846" formatCode="0.00E+00">
                  <c:v>5.5648099999999999E-3</c:v>
                </c:pt>
                <c:pt idx="107847" formatCode="0.00E+00">
                  <c:v>3.1519500000000002E-3</c:v>
                </c:pt>
                <c:pt idx="107848" formatCode="0.00E+00">
                  <c:v>7.3703600000000005E-4</c:v>
                </c:pt>
                <c:pt idx="107849" formatCode="0.00E+00">
                  <c:v>-1.6766999999999999E-3</c:v>
                </c:pt>
                <c:pt idx="107850" formatCode="0.00E+00">
                  <c:v>-4.0860499999999999E-3</c:v>
                </c:pt>
                <c:pt idx="107851" formatCode="0.00E+00">
                  <c:v>-6.4878000000000002E-3</c:v>
                </c:pt>
                <c:pt idx="107852" formatCode="0.00E+00">
                  <c:v>-8.8787299999999996E-3</c:v>
                </c:pt>
                <c:pt idx="107853">
                  <c:v>-1.12557E-2</c:v>
                </c:pt>
                <c:pt idx="107854">
                  <c:v>-1.36154E-2</c:v>
                </c:pt>
                <c:pt idx="107855">
                  <c:v>-1.5954900000000001E-2</c:v>
                </c:pt>
                <c:pt idx="107856">
                  <c:v>-1.82708E-2</c:v>
                </c:pt>
                <c:pt idx="107857">
                  <c:v>-2.05603E-2</c:v>
                </c:pt>
                <c:pt idx="107858">
                  <c:v>-2.2820199999999999E-2</c:v>
                </c:pt>
                <c:pt idx="107859">
                  <c:v>-2.50475E-2</c:v>
                </c:pt>
                <c:pt idx="107860">
                  <c:v>-2.7239200000000002E-2</c:v>
                </c:pt>
                <c:pt idx="107861">
                  <c:v>-2.9392499999999998E-2</c:v>
                </c:pt>
                <c:pt idx="107862">
                  <c:v>-3.1504499999999998E-2</c:v>
                </c:pt>
                <c:pt idx="107863">
                  <c:v>-3.3572400000000002E-2</c:v>
                </c:pt>
                <c:pt idx="107864">
                  <c:v>-3.5593399999999997E-2</c:v>
                </c:pt>
                <c:pt idx="107865">
                  <c:v>-3.7565000000000001E-2</c:v>
                </c:pt>
                <c:pt idx="107866">
                  <c:v>-3.9484600000000002E-2</c:v>
                </c:pt>
                <c:pt idx="107867">
                  <c:v>-4.1349499999999997E-2</c:v>
                </c:pt>
                <c:pt idx="107868">
                  <c:v>-4.3157500000000001E-2</c:v>
                </c:pt>
                <c:pt idx="107869">
                  <c:v>-4.49062E-2</c:v>
                </c:pt>
                <c:pt idx="107870">
                  <c:v>-4.6593299999999997E-2</c:v>
                </c:pt>
                <c:pt idx="107871">
                  <c:v>-4.8216599999999998E-2</c:v>
                </c:pt>
                <c:pt idx="107872">
                  <c:v>-4.9774199999999998E-2</c:v>
                </c:pt>
                <c:pt idx="107873">
                  <c:v>-5.1263999999999997E-2</c:v>
                </c:pt>
                <c:pt idx="107874">
                  <c:v>-5.2684099999999998E-2</c:v>
                </c:pt>
                <c:pt idx="107875">
                  <c:v>-5.4032900000000002E-2</c:v>
                </c:pt>
                <c:pt idx="107876">
                  <c:v>-5.5308700000000002E-2</c:v>
                </c:pt>
                <c:pt idx="107877">
                  <c:v>-5.6509900000000002E-2</c:v>
                </c:pt>
                <c:pt idx="107878">
                  <c:v>-5.7635100000000002E-2</c:v>
                </c:pt>
                <c:pt idx="107879">
                  <c:v>-5.8682999999999999E-2</c:v>
                </c:pt>
                <c:pt idx="107880">
                  <c:v>-5.9652299999999998E-2</c:v>
                </c:pt>
                <c:pt idx="107881">
                  <c:v>-6.0541999999999999E-2</c:v>
                </c:pt>
                <c:pt idx="107882">
                  <c:v>-6.1351200000000002E-2</c:v>
                </c:pt>
                <c:pt idx="107883">
                  <c:v>-6.2078899999999999E-2</c:v>
                </c:pt>
                <c:pt idx="107884">
                  <c:v>-6.2724500000000002E-2</c:v>
                </c:pt>
                <c:pt idx="107885">
                  <c:v>-6.3287399999999994E-2</c:v>
                </c:pt>
                <c:pt idx="107886">
                  <c:v>-6.3767000000000004E-2</c:v>
                </c:pt>
                <c:pt idx="107887">
                  <c:v>-6.4163100000000001E-2</c:v>
                </c:pt>
                <c:pt idx="107888">
                  <c:v>-6.4475299999999999E-2</c:v>
                </c:pt>
                <c:pt idx="107889">
                  <c:v>-6.4703700000000003E-2</c:v>
                </c:pt>
                <c:pt idx="107890">
                  <c:v>-6.4848199999999995E-2</c:v>
                </c:pt>
                <c:pt idx="107891">
                  <c:v>-6.4908900000000005E-2</c:v>
                </c:pt>
                <c:pt idx="107892">
                  <c:v>-6.4886100000000002E-2</c:v>
                </c:pt>
                <c:pt idx="107893">
                  <c:v>-6.4780199999999996E-2</c:v>
                </c:pt>
                <c:pt idx="107894">
                  <c:v>-6.4591800000000005E-2</c:v>
                </c:pt>
                <c:pt idx="107895">
                  <c:v>-6.4321400000000001E-2</c:v>
                </c:pt>
                <c:pt idx="107896">
                  <c:v>-6.3969799999999993E-2</c:v>
                </c:pt>
                <c:pt idx="107897">
                  <c:v>-6.3537800000000005E-2</c:v>
                </c:pt>
                <c:pt idx="107898">
                  <c:v>-6.3026600000000002E-2</c:v>
                </c:pt>
                <c:pt idx="107899">
                  <c:v>-6.2437100000000002E-2</c:v>
                </c:pt>
                <c:pt idx="107900">
                  <c:v>-6.1770499999999999E-2</c:v>
                </c:pt>
                <c:pt idx="107901">
                  <c:v>-6.1028300000000001E-2</c:v>
                </c:pt>
                <c:pt idx="107902">
                  <c:v>-6.0211800000000003E-2</c:v>
                </c:pt>
                <c:pt idx="107903">
                  <c:v>-5.9322600000000003E-2</c:v>
                </c:pt>
                <c:pt idx="107904">
                  <c:v>-5.8362299999999999E-2</c:v>
                </c:pt>
                <c:pt idx="107905">
                  <c:v>-5.73327E-2</c:v>
                </c:pt>
                <c:pt idx="107906">
                  <c:v>-5.6235599999999997E-2</c:v>
                </c:pt>
                <c:pt idx="107907">
                  <c:v>-5.5072900000000001E-2</c:v>
                </c:pt>
                <c:pt idx="107908">
                  <c:v>-5.3846699999999997E-2</c:v>
                </c:pt>
                <c:pt idx="107909">
                  <c:v>-5.2559000000000002E-2</c:v>
                </c:pt>
                <c:pt idx="107910">
                  <c:v>-5.1212199999999999E-2</c:v>
                </c:pt>
                <c:pt idx="107911">
                  <c:v>-4.9808400000000003E-2</c:v>
                </c:pt>
                <c:pt idx="107912">
                  <c:v>-4.8349999999999997E-2</c:v>
                </c:pt>
                <c:pt idx="107913">
                  <c:v>-4.6839400000000003E-2</c:v>
                </c:pt>
                <c:pt idx="107914">
                  <c:v>-4.5279199999999999E-2</c:v>
                </c:pt>
                <c:pt idx="107915">
                  <c:v>-4.3671799999999997E-2</c:v>
                </c:pt>
                <c:pt idx="107916">
                  <c:v>-4.2020000000000002E-2</c:v>
                </c:pt>
                <c:pt idx="107917">
                  <c:v>-4.0326300000000002E-2</c:v>
                </c:pt>
                <c:pt idx="107918">
                  <c:v>-3.8593599999999999E-2</c:v>
                </c:pt>
                <c:pt idx="107919">
                  <c:v>-3.6824500000000003E-2</c:v>
                </c:pt>
                <c:pt idx="107920">
                  <c:v>-3.5021900000000002E-2</c:v>
                </c:pt>
                <c:pt idx="107921">
                  <c:v>-3.3188599999999999E-2</c:v>
                </c:pt>
                <c:pt idx="107922">
                  <c:v>-3.1327599999999997E-2</c:v>
                </c:pt>
                <c:pt idx="107923">
                  <c:v>-2.9441700000000001E-2</c:v>
                </c:pt>
                <c:pt idx="107924">
                  <c:v>-2.7533800000000001E-2</c:v>
                </c:pt>
                <c:pt idx="107925">
                  <c:v>-2.5607000000000001E-2</c:v>
                </c:pt>
                <c:pt idx="107926">
                  <c:v>-2.36641E-2</c:v>
                </c:pt>
                <c:pt idx="107927">
                  <c:v>-2.17082E-2</c:v>
                </c:pt>
                <c:pt idx="107928">
                  <c:v>-1.9742200000000001E-2</c:v>
                </c:pt>
                <c:pt idx="107929">
                  <c:v>-1.7769099999999999E-2</c:v>
                </c:pt>
                <c:pt idx="107930">
                  <c:v>-1.5791900000000001E-2</c:v>
                </c:pt>
                <c:pt idx="107931">
                  <c:v>-1.3813499999999999E-2</c:v>
                </c:pt>
                <c:pt idx="107932">
                  <c:v>-1.1836899999999999E-2</c:v>
                </c:pt>
                <c:pt idx="107933" formatCode="0.00E+00">
                  <c:v>-9.8649600000000007E-3</c:v>
                </c:pt>
                <c:pt idx="107934" formatCode="0.00E+00">
                  <c:v>-7.9006200000000006E-3</c:v>
                </c:pt>
                <c:pt idx="107935" formatCode="0.00E+00">
                  <c:v>-5.9467399999999998E-3</c:v>
                </c:pt>
                <c:pt idx="107936" formatCode="0.00E+00">
                  <c:v>-4.0061599999999999E-3</c:v>
                </c:pt>
                <c:pt idx="107937" formatCode="0.00E+00">
                  <c:v>-2.0816599999999999E-3</c:v>
                </c:pt>
                <c:pt idx="107938" formatCode="0.00E+00">
                  <c:v>-1.7600600000000001E-4</c:v>
                </c:pt>
                <c:pt idx="107939" formatCode="0.00E+00">
                  <c:v>1.7080999999999999E-3</c:v>
                </c:pt>
                <c:pt idx="107940" formatCode="0.00E+00">
                  <c:v>3.568E-3</c:v>
                </c:pt>
                <c:pt idx="107941" formatCode="0.00E+00">
                  <c:v>5.4010999999999998E-3</c:v>
                </c:pt>
                <c:pt idx="107942" formatCode="0.00E+00">
                  <c:v>7.2048700000000004E-3</c:v>
                </c:pt>
                <c:pt idx="107943" formatCode="0.00E+00">
                  <c:v>8.97681E-3</c:v>
                </c:pt>
                <c:pt idx="107944">
                  <c:v>1.07145E-2</c:v>
                </c:pt>
                <c:pt idx="107945">
                  <c:v>1.24157E-2</c:v>
                </c:pt>
                <c:pt idx="107946">
                  <c:v>1.4078E-2</c:v>
                </c:pt>
                <c:pt idx="107947">
                  <c:v>1.5699399999999999E-2</c:v>
                </c:pt>
                <c:pt idx="107948">
                  <c:v>1.7277600000000001E-2</c:v>
                </c:pt>
                <c:pt idx="107949">
                  <c:v>1.88107E-2</c:v>
                </c:pt>
                <c:pt idx="107950">
                  <c:v>2.0296700000000001E-2</c:v>
                </c:pt>
                <c:pt idx="107951">
                  <c:v>2.1733800000000001E-2</c:v>
                </c:pt>
                <c:pt idx="107952">
                  <c:v>2.31202E-2</c:v>
                </c:pt>
                <c:pt idx="107953">
                  <c:v>2.4454400000000001E-2</c:v>
                </c:pt>
                <c:pt idx="107954">
                  <c:v>2.57346E-2</c:v>
                </c:pt>
                <c:pt idx="107955">
                  <c:v>2.69596E-2</c:v>
                </c:pt>
                <c:pt idx="107956">
                  <c:v>2.8127800000000001E-2</c:v>
                </c:pt>
                <c:pt idx="107957">
                  <c:v>2.92381E-2</c:v>
                </c:pt>
                <c:pt idx="107958">
                  <c:v>3.0289400000000001E-2</c:v>
                </c:pt>
                <c:pt idx="107959">
                  <c:v>3.12804E-2</c:v>
                </c:pt>
                <c:pt idx="107960">
                  <c:v>3.2210500000000003E-2</c:v>
                </c:pt>
                <c:pt idx="107961">
                  <c:v>3.30786E-2</c:v>
                </c:pt>
                <c:pt idx="107962">
                  <c:v>3.38841E-2</c:v>
                </c:pt>
                <c:pt idx="107963">
                  <c:v>3.4626400000000002E-2</c:v>
                </c:pt>
                <c:pt idx="107964">
                  <c:v>3.5305000000000003E-2</c:v>
                </c:pt>
                <c:pt idx="107965">
                  <c:v>3.5919399999999997E-2</c:v>
                </c:pt>
                <c:pt idx="107966">
                  <c:v>3.6469500000000002E-2</c:v>
                </c:pt>
                <c:pt idx="107967">
                  <c:v>3.6955000000000002E-2</c:v>
                </c:pt>
                <c:pt idx="107968">
                  <c:v>3.7375899999999997E-2</c:v>
                </c:pt>
                <c:pt idx="107969">
                  <c:v>3.77322E-2</c:v>
                </c:pt>
                <c:pt idx="107970">
                  <c:v>3.8024200000000001E-2</c:v>
                </c:pt>
                <c:pt idx="107971">
                  <c:v>3.8252000000000001E-2</c:v>
                </c:pt>
                <c:pt idx="107972">
                  <c:v>3.8416100000000002E-2</c:v>
                </c:pt>
                <c:pt idx="107973">
                  <c:v>3.85169E-2</c:v>
                </c:pt>
                <c:pt idx="107974">
                  <c:v>3.8554999999999999E-2</c:v>
                </c:pt>
                <c:pt idx="107975">
                  <c:v>3.8531099999999999E-2</c:v>
                </c:pt>
                <c:pt idx="107976">
                  <c:v>3.8446000000000001E-2</c:v>
                </c:pt>
                <c:pt idx="107977">
                  <c:v>3.8300599999999997E-2</c:v>
                </c:pt>
                <c:pt idx="107978">
                  <c:v>3.8095799999999999E-2</c:v>
                </c:pt>
                <c:pt idx="107979">
                  <c:v>3.78328E-2</c:v>
                </c:pt>
                <c:pt idx="107980">
                  <c:v>3.7512799999999999E-2</c:v>
                </c:pt>
                <c:pt idx="107981">
                  <c:v>3.71369E-2</c:v>
                </c:pt>
                <c:pt idx="107982">
                  <c:v>3.6706500000000003E-2</c:v>
                </c:pt>
                <c:pt idx="107983">
                  <c:v>3.6223100000000001E-2</c:v>
                </c:pt>
                <c:pt idx="107984">
                  <c:v>3.5688200000000003E-2</c:v>
                </c:pt>
                <c:pt idx="107985">
                  <c:v>3.5103299999999997E-2</c:v>
                </c:pt>
                <c:pt idx="107986">
                  <c:v>3.4470199999999999E-2</c:v>
                </c:pt>
                <c:pt idx="107987">
                  <c:v>3.3790500000000001E-2</c:v>
                </c:pt>
                <c:pt idx="107988">
                  <c:v>3.3066100000000001E-2</c:v>
                </c:pt>
                <c:pt idx="107989">
                  <c:v>3.2298899999999998E-2</c:v>
                </c:pt>
                <c:pt idx="107990">
                  <c:v>3.1490700000000003E-2</c:v>
                </c:pt>
                <c:pt idx="107991">
                  <c:v>3.06436E-2</c:v>
                </c:pt>
                <c:pt idx="107992">
                  <c:v>2.9759600000000001E-2</c:v>
                </c:pt>
                <c:pt idx="107993">
                  <c:v>2.88407E-2</c:v>
                </c:pt>
                <c:pt idx="107994">
                  <c:v>2.7889199999999999E-2</c:v>
                </c:pt>
                <c:pt idx="107995">
                  <c:v>2.6907199999999999E-2</c:v>
                </c:pt>
                <c:pt idx="107996">
                  <c:v>2.5896800000000001E-2</c:v>
                </c:pt>
                <c:pt idx="107997">
                  <c:v>2.4860400000000001E-2</c:v>
                </c:pt>
                <c:pt idx="107998">
                  <c:v>2.3800200000000001E-2</c:v>
                </c:pt>
                <c:pt idx="107999">
                  <c:v>2.2718499999999999E-2</c:v>
                </c:pt>
                <c:pt idx="108000">
                  <c:v>2.1617600000000001E-2</c:v>
                </c:pt>
                <c:pt idx="108001">
                  <c:v>2.0499900000000001E-2</c:v>
                </c:pt>
                <c:pt idx="108002">
                  <c:v>1.9367599999999999E-2</c:v>
                </c:pt>
                <c:pt idx="108003">
                  <c:v>1.8223199999999998E-2</c:v>
                </c:pt>
                <c:pt idx="108004">
                  <c:v>1.7069000000000001E-2</c:v>
                </c:pt>
                <c:pt idx="108005">
                  <c:v>1.59072E-2</c:v>
                </c:pt>
                <c:pt idx="108006">
                  <c:v>1.4740400000000001E-2</c:v>
                </c:pt>
                <c:pt idx="108007">
                  <c:v>1.35707E-2</c:v>
                </c:pt>
                <c:pt idx="108008">
                  <c:v>1.2400599999999999E-2</c:v>
                </c:pt>
                <c:pt idx="108009">
                  <c:v>1.1232199999999999E-2</c:v>
                </c:pt>
                <c:pt idx="108010">
                  <c:v>1.0067899999999999E-2</c:v>
                </c:pt>
                <c:pt idx="108011" formatCode="0.00E+00">
                  <c:v>8.9099499999999998E-3</c:v>
                </c:pt>
                <c:pt idx="108012" formatCode="0.00E+00">
                  <c:v>7.7605299999999999E-3</c:v>
                </c:pt>
                <c:pt idx="108013" formatCode="0.00E+00">
                  <c:v>6.6218199999999996E-3</c:v>
                </c:pt>
                <c:pt idx="108014" formatCode="0.00E+00">
                  <c:v>5.4959700000000002E-3</c:v>
                </c:pt>
                <c:pt idx="108015" formatCode="0.00E+00">
                  <c:v>4.3850800000000004E-3</c:v>
                </c:pt>
                <c:pt idx="108016" formatCode="0.00E+00">
                  <c:v>3.2911899999999998E-3</c:v>
                </c:pt>
                <c:pt idx="108017" formatCode="0.00E+00">
                  <c:v>2.21631E-3</c:v>
                </c:pt>
                <c:pt idx="108018" formatCode="0.00E+00">
                  <c:v>1.1623899999999999E-3</c:v>
                </c:pt>
                <c:pt idx="108019" formatCode="0.00E+00">
                  <c:v>1.31316E-4</c:v>
                </c:pt>
                <c:pt idx="108020" formatCode="0.00E+00">
                  <c:v>-8.7507800000000005E-4</c:v>
                </c:pt>
                <c:pt idx="108021" formatCode="0.00E+00">
                  <c:v>-1.85502E-3</c:v>
                </c:pt>
                <c:pt idx="108022" formatCode="0.00E+00">
                  <c:v>-2.8068199999999998E-3</c:v>
                </c:pt>
                <c:pt idx="108023" formatCode="0.00E+00">
                  <c:v>-3.7288299999999998E-3</c:v>
                </c:pt>
                <c:pt idx="108024" formatCode="0.00E+00">
                  <c:v>-4.6195000000000003E-3</c:v>
                </c:pt>
                <c:pt idx="108025" formatCode="0.00E+00">
                  <c:v>-5.4773299999999999E-3</c:v>
                </c:pt>
                <c:pt idx="108026" formatCode="0.00E+00">
                  <c:v>-6.3009199999999998E-3</c:v>
                </c:pt>
                <c:pt idx="108027" formatCode="0.00E+00">
                  <c:v>-7.0889300000000002E-3</c:v>
                </c:pt>
                <c:pt idx="108028" formatCode="0.00E+00">
                  <c:v>-7.8401300000000007E-3</c:v>
                </c:pt>
                <c:pt idx="108029" formatCode="0.00E+00">
                  <c:v>-8.5533199999999997E-3</c:v>
                </c:pt>
                <c:pt idx="108030" formatCode="0.00E+00">
                  <c:v>-9.2274499999999999E-3</c:v>
                </c:pt>
                <c:pt idx="108031" formatCode="0.00E+00">
                  <c:v>-9.8615000000000005E-3</c:v>
                </c:pt>
                <c:pt idx="108032">
                  <c:v>-1.04546E-2</c:v>
                </c:pt>
                <c:pt idx="108033">
                  <c:v>-1.1005900000000001E-2</c:v>
                </c:pt>
                <c:pt idx="108034">
                  <c:v>-1.15146E-2</c:v>
                </c:pt>
                <c:pt idx="108035">
                  <c:v>-1.19802E-2</c:v>
                </c:pt>
                <c:pt idx="108036">
                  <c:v>-1.2402099999999999E-2</c:v>
                </c:pt>
                <c:pt idx="108037">
                  <c:v>-1.27799E-2</c:v>
                </c:pt>
                <c:pt idx="108038">
                  <c:v>-1.3113100000000001E-2</c:v>
                </c:pt>
                <c:pt idx="108039">
                  <c:v>-1.34015E-2</c:v>
                </c:pt>
                <c:pt idx="108040">
                  <c:v>-1.36451E-2</c:v>
                </c:pt>
                <c:pt idx="108041">
                  <c:v>-1.38435E-2</c:v>
                </c:pt>
                <c:pt idx="108042">
                  <c:v>-1.3997000000000001E-2</c:v>
                </c:pt>
                <c:pt idx="108043">
                  <c:v>-1.4105599999999999E-2</c:v>
                </c:pt>
                <c:pt idx="108044">
                  <c:v>-1.41695E-2</c:v>
                </c:pt>
                <c:pt idx="108045">
                  <c:v>-1.4189E-2</c:v>
                </c:pt>
                <c:pt idx="108046">
                  <c:v>-1.41645E-2</c:v>
                </c:pt>
                <c:pt idx="108047">
                  <c:v>-1.40965E-2</c:v>
                </c:pt>
                <c:pt idx="108048">
                  <c:v>-1.39854E-2</c:v>
                </c:pt>
                <c:pt idx="108049">
                  <c:v>-1.38321E-2</c:v>
                </c:pt>
                <c:pt idx="108050">
                  <c:v>-1.36372E-2</c:v>
                </c:pt>
                <c:pt idx="108051">
                  <c:v>-1.34015E-2</c:v>
                </c:pt>
                <c:pt idx="108052">
                  <c:v>-1.3125899999999999E-2</c:v>
                </c:pt>
                <c:pt idx="108053">
                  <c:v>-1.2811400000000001E-2</c:v>
                </c:pt>
                <c:pt idx="108054">
                  <c:v>-1.2459100000000001E-2</c:v>
                </c:pt>
                <c:pt idx="108055">
                  <c:v>-1.20701E-2</c:v>
                </c:pt>
                <c:pt idx="108056">
                  <c:v>-1.1645600000000001E-2</c:v>
                </c:pt>
                <c:pt idx="108057">
                  <c:v>-1.11868E-2</c:v>
                </c:pt>
                <c:pt idx="108058">
                  <c:v>-1.06952E-2</c:v>
                </c:pt>
                <c:pt idx="108059">
                  <c:v>-1.01721E-2</c:v>
                </c:pt>
                <c:pt idx="108060" formatCode="0.00E+00">
                  <c:v>-9.6190200000000007E-3</c:v>
                </c:pt>
                <c:pt idx="108061" formatCode="0.00E+00">
                  <c:v>-9.0374300000000008E-3</c:v>
                </c:pt>
                <c:pt idx="108062" formatCode="0.00E+00">
                  <c:v>-8.4289299999999994E-3</c:v>
                </c:pt>
                <c:pt idx="108063" formatCode="0.00E+00">
                  <c:v>-7.7951599999999998E-3</c:v>
                </c:pt>
                <c:pt idx="108064" formatCode="0.00E+00">
                  <c:v>-7.1377999999999997E-3</c:v>
                </c:pt>
                <c:pt idx="108065" formatCode="0.00E+00">
                  <c:v>-6.4585700000000003E-3</c:v>
                </c:pt>
                <c:pt idx="108066" formatCode="0.00E+00">
                  <c:v>-5.7592399999999997E-3</c:v>
                </c:pt>
                <c:pt idx="108067" formatCode="0.00E+00">
                  <c:v>-5.0416200000000001E-3</c:v>
                </c:pt>
                <c:pt idx="108068" formatCode="0.00E+00">
                  <c:v>-4.3075400000000003E-3</c:v>
                </c:pt>
                <c:pt idx="108069" formatCode="0.00E+00">
                  <c:v>-3.55887E-3</c:v>
                </c:pt>
                <c:pt idx="108070" formatCode="0.00E+00">
                  <c:v>-2.79751E-3</c:v>
                </c:pt>
                <c:pt idx="108071" formatCode="0.00E+00">
                  <c:v>-2.0253799999999998E-3</c:v>
                </c:pt>
                <c:pt idx="108072" formatCode="0.00E+00">
                  <c:v>-1.24441E-3</c:v>
                </c:pt>
                <c:pt idx="108073" formatCode="0.00E+00">
                  <c:v>-4.56556E-4</c:v>
                </c:pt>
                <c:pt idx="108074" formatCode="0.00E+00">
                  <c:v>3.3621699999999998E-4</c:v>
                </c:pt>
                <c:pt idx="108075" formatCode="0.00E+00">
                  <c:v>1.1319399999999999E-3</c:v>
                </c:pt>
                <c:pt idx="108076" formatCode="0.00E+00">
                  <c:v>1.9286399999999999E-3</c:v>
                </c:pt>
                <c:pt idx="108077" formatCode="0.00E+00">
                  <c:v>2.72434E-3</c:v>
                </c:pt>
                <c:pt idx="108078" formatCode="0.00E+00">
                  <c:v>3.5170700000000002E-3</c:v>
                </c:pt>
                <c:pt idx="108079" formatCode="0.00E+00">
                  <c:v>4.3048799999999996E-3</c:v>
                </c:pt>
                <c:pt idx="108080" formatCode="0.00E+00">
                  <c:v>5.0858199999999996E-3</c:v>
                </c:pt>
                <c:pt idx="108081" formatCode="0.00E+00">
                  <c:v>5.8579499999999998E-3</c:v>
                </c:pt>
                <c:pt idx="108082" formatCode="0.00E+00">
                  <c:v>6.6193700000000003E-3</c:v>
                </c:pt>
                <c:pt idx="108083" formatCode="0.00E+00">
                  <c:v>7.3681900000000002E-3</c:v>
                </c:pt>
                <c:pt idx="108084" formatCode="0.00E+00">
                  <c:v>8.1025400000000001E-3</c:v>
                </c:pt>
                <c:pt idx="108085" formatCode="0.00E+00">
                  <c:v>8.8205999999999996E-3</c:v>
                </c:pt>
                <c:pt idx="108086" formatCode="0.00E+00">
                  <c:v>9.5205900000000006E-3</c:v>
                </c:pt>
                <c:pt idx="108087">
                  <c:v>1.02007E-2</c:v>
                </c:pt>
                <c:pt idx="108088">
                  <c:v>1.0859300000000001E-2</c:v>
                </c:pt>
                <c:pt idx="108089">
                  <c:v>1.14947E-2</c:v>
                </c:pt>
                <c:pt idx="108090">
                  <c:v>1.2105299999999999E-2</c:v>
                </c:pt>
                <c:pt idx="108091">
                  <c:v>1.26894E-2</c:v>
                </c:pt>
                <c:pt idx="108092">
                  <c:v>1.32456E-2</c:v>
                </c:pt>
                <c:pt idx="108093">
                  <c:v>1.37725E-2</c:v>
                </c:pt>
                <c:pt idx="108094">
                  <c:v>1.4268599999999999E-2</c:v>
                </c:pt>
                <c:pt idx="108095">
                  <c:v>1.47326E-2</c:v>
                </c:pt>
                <c:pt idx="108096">
                  <c:v>1.5163299999999999E-2</c:v>
                </c:pt>
                <c:pt idx="108097">
                  <c:v>1.5559399999999999E-2</c:v>
                </c:pt>
                <c:pt idx="108098">
                  <c:v>1.5919900000000001E-2</c:v>
                </c:pt>
                <c:pt idx="108099">
                  <c:v>1.62436E-2</c:v>
                </c:pt>
                <c:pt idx="108100">
                  <c:v>1.6529700000000001E-2</c:v>
                </c:pt>
                <c:pt idx="108101">
                  <c:v>1.67771E-2</c:v>
                </c:pt>
                <c:pt idx="108102">
                  <c:v>1.69851E-2</c:v>
                </c:pt>
                <c:pt idx="108103">
                  <c:v>1.7153000000000002E-2</c:v>
                </c:pt>
                <c:pt idx="108104">
                  <c:v>1.72801E-2</c:v>
                </c:pt>
                <c:pt idx="108105">
                  <c:v>1.73659E-2</c:v>
                </c:pt>
                <c:pt idx="108106">
                  <c:v>1.74097E-2</c:v>
                </c:pt>
                <c:pt idx="108107">
                  <c:v>1.7411300000000001E-2</c:v>
                </c:pt>
                <c:pt idx="108108">
                  <c:v>1.7370400000000001E-2</c:v>
                </c:pt>
                <c:pt idx="108109">
                  <c:v>1.7286599999999999E-2</c:v>
                </c:pt>
                <c:pt idx="108110">
                  <c:v>1.7159899999999999E-2</c:v>
                </c:pt>
                <c:pt idx="108111">
                  <c:v>1.69902E-2</c:v>
                </c:pt>
                <c:pt idx="108112">
                  <c:v>1.6777500000000001E-2</c:v>
                </c:pt>
                <c:pt idx="108113">
                  <c:v>1.6521999999999998E-2</c:v>
                </c:pt>
                <c:pt idx="108114">
                  <c:v>1.6223999999999999E-2</c:v>
                </c:pt>
                <c:pt idx="108115">
                  <c:v>1.5883600000000001E-2</c:v>
                </c:pt>
                <c:pt idx="108116">
                  <c:v>1.55012E-2</c:v>
                </c:pt>
                <c:pt idx="108117">
                  <c:v>1.5077500000000001E-2</c:v>
                </c:pt>
                <c:pt idx="108118">
                  <c:v>1.46129E-2</c:v>
                </c:pt>
                <c:pt idx="108119">
                  <c:v>1.4108000000000001E-2</c:v>
                </c:pt>
                <c:pt idx="108120">
                  <c:v>1.35636E-2</c:v>
                </c:pt>
                <c:pt idx="108121">
                  <c:v>1.29806E-2</c:v>
                </c:pt>
                <c:pt idx="108122">
                  <c:v>1.2359800000000001E-2</c:v>
                </c:pt>
                <c:pt idx="108123">
                  <c:v>1.17021E-2</c:v>
                </c:pt>
                <c:pt idx="108124">
                  <c:v>1.10087E-2</c:v>
                </c:pt>
                <c:pt idx="108125">
                  <c:v>1.02807E-2</c:v>
                </c:pt>
                <c:pt idx="108126" formatCode="0.00E+00">
                  <c:v>9.5192200000000001E-3</c:v>
                </c:pt>
                <c:pt idx="108127" formatCode="0.00E+00">
                  <c:v>8.7256E-3</c:v>
                </c:pt>
                <c:pt idx="108128" formatCode="0.00E+00">
                  <c:v>7.9011800000000007E-3</c:v>
                </c:pt>
                <c:pt idx="108129" formatCode="0.00E+00">
                  <c:v>7.04735E-3</c:v>
                </c:pt>
                <c:pt idx="108130" formatCode="0.00E+00">
                  <c:v>6.1656100000000002E-3</c:v>
                </c:pt>
                <c:pt idx="108131" formatCode="0.00E+00">
                  <c:v>5.2574700000000002E-3</c:v>
                </c:pt>
                <c:pt idx="108132" formatCode="0.00E+00">
                  <c:v>4.32454E-3</c:v>
                </c:pt>
                <c:pt idx="108133" formatCode="0.00E+00">
                  <c:v>3.3684700000000001E-3</c:v>
                </c:pt>
                <c:pt idx="108134" formatCode="0.00E+00">
                  <c:v>2.3909600000000001E-3</c:v>
                </c:pt>
                <c:pt idx="108135" formatCode="0.00E+00">
                  <c:v>1.3937699999999999E-3</c:v>
                </c:pt>
                <c:pt idx="108136" formatCode="0.00E+00">
                  <c:v>3.7868899999999998E-4</c:v>
                </c:pt>
                <c:pt idx="108137" formatCode="0.00E+00">
                  <c:v>-6.5243600000000005E-4</c:v>
                </c:pt>
                <c:pt idx="108138" formatCode="0.00E+00">
                  <c:v>-1.69772E-3</c:v>
                </c:pt>
                <c:pt idx="108139" formatCode="0.00E+00">
                  <c:v>-2.7552499999999999E-3</c:v>
                </c:pt>
                <c:pt idx="108140" formatCode="0.00E+00">
                  <c:v>-3.82308E-3</c:v>
                </c:pt>
                <c:pt idx="108141" formatCode="0.00E+00">
                  <c:v>-4.8992200000000001E-3</c:v>
                </c:pt>
                <c:pt idx="108142" formatCode="0.00E+00">
                  <c:v>-5.9816699999999997E-3</c:v>
                </c:pt>
                <c:pt idx="108143" formatCode="0.00E+00">
                  <c:v>-7.0683999999999999E-3</c:v>
                </c:pt>
                <c:pt idx="108144" formatCode="0.00E+00">
                  <c:v>-8.1573700000000006E-3</c:v>
                </c:pt>
                <c:pt idx="108145" formatCode="0.00E+00">
                  <c:v>-9.2465199999999994E-3</c:v>
                </c:pt>
                <c:pt idx="108146">
                  <c:v>-1.0333800000000001E-2</c:v>
                </c:pt>
                <c:pt idx="108147">
                  <c:v>-1.1417099999999999E-2</c:v>
                </c:pt>
                <c:pt idx="108148">
                  <c:v>-1.2494399999999999E-2</c:v>
                </c:pt>
                <c:pt idx="108149">
                  <c:v>-1.3563499999999999E-2</c:v>
                </c:pt>
                <c:pt idx="108150">
                  <c:v>-1.46225E-2</c:v>
                </c:pt>
                <c:pt idx="108151">
                  <c:v>-1.5669300000000001E-2</c:v>
                </c:pt>
                <c:pt idx="108152">
                  <c:v>-1.6701799999999999E-2</c:v>
                </c:pt>
                <c:pt idx="108153">
                  <c:v>-1.7717900000000002E-2</c:v>
                </c:pt>
                <c:pt idx="108154">
                  <c:v>-1.8715800000000001E-2</c:v>
                </c:pt>
                <c:pt idx="108155">
                  <c:v>-1.96933E-2</c:v>
                </c:pt>
                <c:pt idx="108156">
                  <c:v>-2.06486E-2</c:v>
                </c:pt>
                <c:pt idx="108157">
                  <c:v>-2.15797E-2</c:v>
                </c:pt>
                <c:pt idx="108158">
                  <c:v>-2.2484799999999999E-2</c:v>
                </c:pt>
                <c:pt idx="108159">
                  <c:v>-2.3361900000000001E-2</c:v>
                </c:pt>
                <c:pt idx="108160">
                  <c:v>-2.42093E-2</c:v>
                </c:pt>
                <c:pt idx="108161">
                  <c:v>-2.50253E-2</c:v>
                </c:pt>
                <c:pt idx="108162">
                  <c:v>-2.58081E-2</c:v>
                </c:pt>
                <c:pt idx="108163">
                  <c:v>-2.6556E-2</c:v>
                </c:pt>
                <c:pt idx="108164">
                  <c:v>-2.72675E-2</c:v>
                </c:pt>
                <c:pt idx="108165">
                  <c:v>-2.79411E-2</c:v>
                </c:pt>
                <c:pt idx="108166">
                  <c:v>-2.8575199999999999E-2</c:v>
                </c:pt>
                <c:pt idx="108167">
                  <c:v>-2.91685E-2</c:v>
                </c:pt>
                <c:pt idx="108168">
                  <c:v>-2.9719499999999999E-2</c:v>
                </c:pt>
                <c:pt idx="108169">
                  <c:v>-3.02271E-2</c:v>
                </c:pt>
                <c:pt idx="108170">
                  <c:v>-3.0690100000000001E-2</c:v>
                </c:pt>
                <c:pt idx="108171">
                  <c:v>-3.1107200000000002E-2</c:v>
                </c:pt>
                <c:pt idx="108172">
                  <c:v>-3.1477499999999999E-2</c:v>
                </c:pt>
                <c:pt idx="108173">
                  <c:v>-3.1800099999999998E-2</c:v>
                </c:pt>
                <c:pt idx="108174">
                  <c:v>-3.2073900000000002E-2</c:v>
                </c:pt>
                <c:pt idx="108175">
                  <c:v>-3.2298300000000002E-2</c:v>
                </c:pt>
                <c:pt idx="108176">
                  <c:v>-3.2472500000000001E-2</c:v>
                </c:pt>
                <c:pt idx="108177">
                  <c:v>-3.2595899999999997E-2</c:v>
                </c:pt>
                <c:pt idx="108178">
                  <c:v>-3.26679E-2</c:v>
                </c:pt>
                <c:pt idx="108179">
                  <c:v>-3.2688099999999998E-2</c:v>
                </c:pt>
                <c:pt idx="108180">
                  <c:v>-3.2656200000000003E-2</c:v>
                </c:pt>
                <c:pt idx="108181">
                  <c:v>-3.2571799999999998E-2</c:v>
                </c:pt>
                <c:pt idx="108182">
                  <c:v>-3.24348E-2</c:v>
                </c:pt>
                <c:pt idx="108183">
                  <c:v>-3.2245099999999999E-2</c:v>
                </c:pt>
                <c:pt idx="108184">
                  <c:v>-3.2002799999999998E-2</c:v>
                </c:pt>
                <c:pt idx="108185">
                  <c:v>-3.1707899999999997E-2</c:v>
                </c:pt>
                <c:pt idx="108186">
                  <c:v>-3.1360600000000002E-2</c:v>
                </c:pt>
                <c:pt idx="108187">
                  <c:v>-3.0961300000000001E-2</c:v>
                </c:pt>
                <c:pt idx="108188">
                  <c:v>-3.0510200000000001E-2</c:v>
                </c:pt>
                <c:pt idx="108189">
                  <c:v>-3.0008E-2</c:v>
                </c:pt>
                <c:pt idx="108190">
                  <c:v>-2.9455100000000001E-2</c:v>
                </c:pt>
                <c:pt idx="108191">
                  <c:v>-2.8852200000000001E-2</c:v>
                </c:pt>
                <c:pt idx="108192">
                  <c:v>-2.8200099999999999E-2</c:v>
                </c:pt>
                <c:pt idx="108193">
                  <c:v>-2.7499599999999999E-2</c:v>
                </c:pt>
                <c:pt idx="108194">
                  <c:v>-2.67516E-2</c:v>
                </c:pt>
                <c:pt idx="108195">
                  <c:v>-2.59571E-2</c:v>
                </c:pt>
                <c:pt idx="108196">
                  <c:v>-2.5117299999999999E-2</c:v>
                </c:pt>
                <c:pt idx="108197">
                  <c:v>-2.4233299999999999E-2</c:v>
                </c:pt>
                <c:pt idx="108198">
                  <c:v>-2.3306500000000001E-2</c:v>
                </c:pt>
                <c:pt idx="108199">
                  <c:v>-2.2338E-2</c:v>
                </c:pt>
                <c:pt idx="108200">
                  <c:v>-2.1329399999999998E-2</c:v>
                </c:pt>
                <c:pt idx="108201">
                  <c:v>-2.0282100000000001E-2</c:v>
                </c:pt>
                <c:pt idx="108202">
                  <c:v>-1.9197800000000001E-2</c:v>
                </c:pt>
                <c:pt idx="108203">
                  <c:v>-1.8078E-2</c:v>
                </c:pt>
                <c:pt idx="108204">
                  <c:v>-1.6924399999999999E-2</c:v>
                </c:pt>
                <c:pt idx="108205">
                  <c:v>-1.5738800000000001E-2</c:v>
                </c:pt>
                <c:pt idx="108206">
                  <c:v>-1.4523100000000001E-2</c:v>
                </c:pt>
                <c:pt idx="108207">
                  <c:v>-1.32791E-2</c:v>
                </c:pt>
                <c:pt idx="108208">
                  <c:v>-1.20088E-2</c:v>
                </c:pt>
                <c:pt idx="108209">
                  <c:v>-1.0714100000000001E-2</c:v>
                </c:pt>
                <c:pt idx="108210" formatCode="0.00E+00">
                  <c:v>-9.3971499999999999E-3</c:v>
                </c:pt>
                <c:pt idx="108211" formatCode="0.00E+00">
                  <c:v>-8.0599499999999998E-3</c:v>
                </c:pt>
                <c:pt idx="108212" formatCode="0.00E+00">
                  <c:v>-6.7046500000000004E-3</c:v>
                </c:pt>
                <c:pt idx="108213" formatCode="0.00E+00">
                  <c:v>-5.3334200000000002E-3</c:v>
                </c:pt>
                <c:pt idx="108214" formatCode="0.00E+00">
                  <c:v>-3.9484400000000001E-3</c:v>
                </c:pt>
                <c:pt idx="108215" formatCode="0.00E+00">
                  <c:v>-2.5519599999999998E-3</c:v>
                </c:pt>
                <c:pt idx="108216" formatCode="0.00E+00">
                  <c:v>-1.1462099999999999E-3</c:v>
                </c:pt>
                <c:pt idx="108217" formatCode="0.00E+00">
                  <c:v>2.6652400000000003E-4</c:v>
                </c:pt>
                <c:pt idx="108218" formatCode="0.00E+00">
                  <c:v>1.68395E-3</c:v>
                </c:pt>
                <c:pt idx="108219" formatCode="0.00E+00">
                  <c:v>3.1037600000000001E-3</c:v>
                </c:pt>
                <c:pt idx="108220" formatCode="0.00E+00">
                  <c:v>4.5236399999999998E-3</c:v>
                </c:pt>
                <c:pt idx="108221" formatCode="0.00E+00">
                  <c:v>5.9412700000000002E-3</c:v>
                </c:pt>
                <c:pt idx="108222" formatCode="0.00E+00">
                  <c:v>7.3543100000000002E-3</c:v>
                </c:pt>
                <c:pt idx="108223" formatCode="0.00E+00">
                  <c:v>8.7604399999999995E-3</c:v>
                </c:pt>
                <c:pt idx="108224">
                  <c:v>1.0157299999999999E-2</c:v>
                </c:pt>
                <c:pt idx="108225">
                  <c:v>1.1542699999999999E-2</c:v>
                </c:pt>
                <c:pt idx="108226">
                  <c:v>1.29143E-2</c:v>
                </c:pt>
                <c:pt idx="108227">
                  <c:v>1.42697E-2</c:v>
                </c:pt>
                <c:pt idx="108228">
                  <c:v>1.5606800000000001E-2</c:v>
                </c:pt>
                <c:pt idx="108229">
                  <c:v>1.6923199999999999E-2</c:v>
                </c:pt>
                <c:pt idx="108230">
                  <c:v>1.8216900000000001E-2</c:v>
                </c:pt>
                <c:pt idx="108231">
                  <c:v>1.9485599999999999E-2</c:v>
                </c:pt>
                <c:pt idx="108232">
                  <c:v>2.0727300000000001E-2</c:v>
                </c:pt>
                <c:pt idx="108233">
                  <c:v>2.1939699999999999E-2</c:v>
                </c:pt>
                <c:pt idx="108234">
                  <c:v>2.31209E-2</c:v>
                </c:pt>
                <c:pt idx="108235">
                  <c:v>2.42689E-2</c:v>
                </c:pt>
                <c:pt idx="108236">
                  <c:v>2.53817E-2</c:v>
                </c:pt>
                <c:pt idx="108237">
                  <c:v>2.6457499999999998E-2</c:v>
                </c:pt>
                <c:pt idx="108238">
                  <c:v>2.7494399999999999E-2</c:v>
                </c:pt>
                <c:pt idx="108239">
                  <c:v>2.8490600000000001E-2</c:v>
                </c:pt>
                <c:pt idx="108240">
                  <c:v>2.9444499999999998E-2</c:v>
                </c:pt>
                <c:pt idx="108241">
                  <c:v>3.03544E-2</c:v>
                </c:pt>
                <c:pt idx="108242">
                  <c:v>3.1218699999999999E-2</c:v>
                </c:pt>
                <c:pt idx="108243">
                  <c:v>3.2035899999999999E-2</c:v>
                </c:pt>
                <c:pt idx="108244">
                  <c:v>3.2804699999999999E-2</c:v>
                </c:pt>
                <c:pt idx="108245">
                  <c:v>3.3523699999999997E-2</c:v>
                </c:pt>
                <c:pt idx="108246">
                  <c:v>3.4191600000000003E-2</c:v>
                </c:pt>
                <c:pt idx="108247">
                  <c:v>3.4807299999999999E-2</c:v>
                </c:pt>
                <c:pt idx="108248">
                  <c:v>3.5369699999999997E-2</c:v>
                </c:pt>
                <c:pt idx="108249">
                  <c:v>3.5877800000000001E-2</c:v>
                </c:pt>
                <c:pt idx="108250">
                  <c:v>3.6330599999999998E-2</c:v>
                </c:pt>
                <c:pt idx="108251">
                  <c:v>3.67274E-2</c:v>
                </c:pt>
                <c:pt idx="108252">
                  <c:v>3.70674E-2</c:v>
                </c:pt>
                <c:pt idx="108253">
                  <c:v>3.7350000000000001E-2</c:v>
                </c:pt>
                <c:pt idx="108254">
                  <c:v>3.7574700000000003E-2</c:v>
                </c:pt>
                <c:pt idx="108255">
                  <c:v>3.7740999999999997E-2</c:v>
                </c:pt>
                <c:pt idx="108256">
                  <c:v>3.78485E-2</c:v>
                </c:pt>
                <c:pt idx="108257">
                  <c:v>3.7897100000000003E-2</c:v>
                </c:pt>
                <c:pt idx="108258">
                  <c:v>3.7886599999999999E-2</c:v>
                </c:pt>
                <c:pt idx="108259">
                  <c:v>3.7816900000000001E-2</c:v>
                </c:pt>
                <c:pt idx="108260">
                  <c:v>3.7687999999999999E-2</c:v>
                </c:pt>
                <c:pt idx="108261">
                  <c:v>3.7500199999999997E-2</c:v>
                </c:pt>
                <c:pt idx="108262">
                  <c:v>3.7253700000000001E-2</c:v>
                </c:pt>
                <c:pt idx="108263">
                  <c:v>3.6948799999999997E-2</c:v>
                </c:pt>
                <c:pt idx="108264">
                  <c:v>3.6586E-2</c:v>
                </c:pt>
                <c:pt idx="108265">
                  <c:v>3.6165700000000002E-2</c:v>
                </c:pt>
                <c:pt idx="108266">
                  <c:v>3.5688699999999997E-2</c:v>
                </c:pt>
                <c:pt idx="108267">
                  <c:v>3.5155600000000002E-2</c:v>
                </c:pt>
                <c:pt idx="108268">
                  <c:v>3.4567399999999998E-2</c:v>
                </c:pt>
                <c:pt idx="108269">
                  <c:v>3.3924799999999998E-2</c:v>
                </c:pt>
                <c:pt idx="108270">
                  <c:v>3.3228899999999999E-2</c:v>
                </c:pt>
                <c:pt idx="108271">
                  <c:v>3.24809E-2</c:v>
                </c:pt>
                <c:pt idx="108272">
                  <c:v>3.1681800000000003E-2</c:v>
                </c:pt>
                <c:pt idx="108273">
                  <c:v>3.0833099999999999E-2</c:v>
                </c:pt>
                <c:pt idx="108274">
                  <c:v>2.9935900000000001E-2</c:v>
                </c:pt>
                <c:pt idx="108275">
                  <c:v>2.8991800000000002E-2</c:v>
                </c:pt>
                <c:pt idx="108276">
                  <c:v>2.8002300000000001E-2</c:v>
                </c:pt>
                <c:pt idx="108277">
                  <c:v>2.6968900000000001E-2</c:v>
                </c:pt>
                <c:pt idx="108278">
                  <c:v>2.58934E-2</c:v>
                </c:pt>
                <c:pt idx="108279">
                  <c:v>2.4777500000000001E-2</c:v>
                </c:pt>
                <c:pt idx="108280">
                  <c:v>2.3622899999999999E-2</c:v>
                </c:pt>
                <c:pt idx="108281">
                  <c:v>2.24315E-2</c:v>
                </c:pt>
                <c:pt idx="108282">
                  <c:v>2.1205399999999999E-2</c:v>
                </c:pt>
                <c:pt idx="108283">
                  <c:v>1.99464E-2</c:v>
                </c:pt>
                <c:pt idx="108284">
                  <c:v>1.8656599999999999E-2</c:v>
                </c:pt>
                <c:pt idx="108285">
                  <c:v>1.7338200000000002E-2</c:v>
                </c:pt>
                <c:pt idx="108286">
                  <c:v>1.5993199999999999E-2</c:v>
                </c:pt>
                <c:pt idx="108287">
                  <c:v>1.4623799999999999E-2</c:v>
                </c:pt>
                <c:pt idx="108288">
                  <c:v>1.32324E-2</c:v>
                </c:pt>
                <c:pt idx="108289">
                  <c:v>1.1821099999999999E-2</c:v>
                </c:pt>
                <c:pt idx="108290">
                  <c:v>1.0392200000000001E-2</c:v>
                </c:pt>
                <c:pt idx="108291" formatCode="0.00E+00">
                  <c:v>8.9482099999999998E-3</c:v>
                </c:pt>
                <c:pt idx="108292" formatCode="0.00E+00">
                  <c:v>7.4913200000000001E-3</c:v>
                </c:pt>
                <c:pt idx="108293" formatCode="0.00E+00">
                  <c:v>6.0239600000000001E-3</c:v>
                </c:pt>
                <c:pt idx="108294" formatCode="0.00E+00">
                  <c:v>4.5485400000000002E-3</c:v>
                </c:pt>
                <c:pt idx="108295" formatCode="0.00E+00">
                  <c:v>3.0674700000000001E-3</c:v>
                </c:pt>
                <c:pt idx="108296" formatCode="0.00E+00">
                  <c:v>1.5831599999999999E-3</c:v>
                </c:pt>
                <c:pt idx="108297" formatCode="0.00E+00">
                  <c:v>9.8053499999999999E-5</c:v>
                </c:pt>
                <c:pt idx="108298" formatCode="0.00E+00">
                  <c:v>-1.38543E-3</c:v>
                </c:pt>
                <c:pt idx="108299" formatCode="0.00E+00">
                  <c:v>-2.8648599999999999E-3</c:v>
                </c:pt>
                <c:pt idx="108300" formatCode="0.00E+00">
                  <c:v>-4.33782E-3</c:v>
                </c:pt>
                <c:pt idx="108301" formatCode="0.00E+00">
                  <c:v>-5.8018999999999996E-3</c:v>
                </c:pt>
                <c:pt idx="108302" formatCode="0.00E+00">
                  <c:v>-7.2547100000000002E-3</c:v>
                </c:pt>
                <c:pt idx="108303" formatCode="0.00E+00">
                  <c:v>-8.6938599999999994E-3</c:v>
                </c:pt>
                <c:pt idx="108304">
                  <c:v>-1.0116999999999999E-2</c:v>
                </c:pt>
                <c:pt idx="108305">
                  <c:v>-1.15218E-2</c:v>
                </c:pt>
                <c:pt idx="108306">
                  <c:v>-1.2906000000000001E-2</c:v>
                </c:pt>
                <c:pt idx="108307">
                  <c:v>-1.42674E-2</c:v>
                </c:pt>
                <c:pt idx="108308">
                  <c:v>-1.56036E-2</c:v>
                </c:pt>
                <c:pt idx="108309">
                  <c:v>-1.69125E-2</c:v>
                </c:pt>
                <c:pt idx="108310">
                  <c:v>-1.8192099999999999E-2</c:v>
                </c:pt>
                <c:pt idx="108311">
                  <c:v>-1.9440099999999998E-2</c:v>
                </c:pt>
                <c:pt idx="108312">
                  <c:v>-2.0654599999999999E-2</c:v>
                </c:pt>
                <c:pt idx="108313">
                  <c:v>-2.1833600000000002E-2</c:v>
                </c:pt>
                <c:pt idx="108314">
                  <c:v>-2.2975200000000001E-2</c:v>
                </c:pt>
                <c:pt idx="108315">
                  <c:v>-2.4077500000000002E-2</c:v>
                </c:pt>
                <c:pt idx="108316">
                  <c:v>-2.51387E-2</c:v>
                </c:pt>
                <c:pt idx="108317">
                  <c:v>-2.6157199999999999E-2</c:v>
                </c:pt>
                <c:pt idx="108318">
                  <c:v>-2.7131300000000001E-2</c:v>
                </c:pt>
                <c:pt idx="108319">
                  <c:v>-2.8059299999999999E-2</c:v>
                </c:pt>
                <c:pt idx="108320">
                  <c:v>-2.8939900000000001E-2</c:v>
                </c:pt>
                <c:pt idx="108321">
                  <c:v>-2.9771599999999999E-2</c:v>
                </c:pt>
                <c:pt idx="108322">
                  <c:v>-3.05531E-2</c:v>
                </c:pt>
                <c:pt idx="108323">
                  <c:v>-3.1283100000000001E-2</c:v>
                </c:pt>
                <c:pt idx="108324">
                  <c:v>-3.1960500000000003E-2</c:v>
                </c:pt>
                <c:pt idx="108325">
                  <c:v>-3.2584099999999998E-2</c:v>
                </c:pt>
                <c:pt idx="108326">
                  <c:v>-3.3153099999999998E-2</c:v>
                </c:pt>
                <c:pt idx="108327">
                  <c:v>-3.3666500000000002E-2</c:v>
                </c:pt>
                <c:pt idx="108328">
                  <c:v>-3.4123500000000001E-2</c:v>
                </c:pt>
                <c:pt idx="108329">
                  <c:v>-3.4523400000000003E-2</c:v>
                </c:pt>
                <c:pt idx="108330">
                  <c:v>-3.4865599999999997E-2</c:v>
                </c:pt>
                <c:pt idx="108331">
                  <c:v>-3.5149600000000003E-2</c:v>
                </c:pt>
                <c:pt idx="108332">
                  <c:v>-3.5374999999999997E-2</c:v>
                </c:pt>
                <c:pt idx="108333">
                  <c:v>-3.5541400000000001E-2</c:v>
                </c:pt>
                <c:pt idx="108334">
                  <c:v>-3.5648699999999998E-2</c:v>
                </c:pt>
                <c:pt idx="108335">
                  <c:v>-3.5696699999999998E-2</c:v>
                </c:pt>
                <c:pt idx="108336">
                  <c:v>-3.5685399999999999E-2</c:v>
                </c:pt>
                <c:pt idx="108337">
                  <c:v>-3.5614899999999998E-2</c:v>
                </c:pt>
                <c:pt idx="108338">
                  <c:v>-3.5485299999999997E-2</c:v>
                </c:pt>
                <c:pt idx="108339">
                  <c:v>-3.5297000000000002E-2</c:v>
                </c:pt>
                <c:pt idx="108340">
                  <c:v>-3.5050199999999997E-2</c:v>
                </c:pt>
                <c:pt idx="108341">
                  <c:v>-3.4745499999999999E-2</c:v>
                </c:pt>
                <c:pt idx="108342">
                  <c:v>-3.4383400000000001E-2</c:v>
                </c:pt>
                <c:pt idx="108343">
                  <c:v>-3.3964599999999998E-2</c:v>
                </c:pt>
                <c:pt idx="108344">
                  <c:v>-3.34898E-2</c:v>
                </c:pt>
                <c:pt idx="108345">
                  <c:v>-3.29599E-2</c:v>
                </c:pt>
                <c:pt idx="108346">
                  <c:v>-3.2375800000000003E-2</c:v>
                </c:pt>
                <c:pt idx="108347">
                  <c:v>-3.1738500000000003E-2</c:v>
                </c:pt>
                <c:pt idx="108348">
                  <c:v>-3.1049199999999999E-2</c:v>
                </c:pt>
                <c:pt idx="108349">
                  <c:v>-3.0308999999999999E-2</c:v>
                </c:pt>
                <c:pt idx="108350">
                  <c:v>-2.9519299999999998E-2</c:v>
                </c:pt>
                <c:pt idx="108351">
                  <c:v>-2.86813E-2</c:v>
                </c:pt>
                <c:pt idx="108352">
                  <c:v>-2.7796600000000001E-2</c:v>
                </c:pt>
                <c:pt idx="108353">
                  <c:v>-2.6866600000000001E-2</c:v>
                </c:pt>
                <c:pt idx="108354">
                  <c:v>-2.58929E-2</c:v>
                </c:pt>
                <c:pt idx="108355">
                  <c:v>-2.4877300000000001E-2</c:v>
                </c:pt>
                <c:pt idx="108356">
                  <c:v>-2.38213E-2</c:v>
                </c:pt>
                <c:pt idx="108357">
                  <c:v>-2.2726900000000001E-2</c:v>
                </c:pt>
                <c:pt idx="108358">
                  <c:v>-2.1595900000000001E-2</c:v>
                </c:pt>
                <c:pt idx="108359">
                  <c:v>-2.04301E-2</c:v>
                </c:pt>
                <c:pt idx="108360">
                  <c:v>-1.9231600000000001E-2</c:v>
                </c:pt>
                <c:pt idx="108361">
                  <c:v>-1.8002400000000002E-2</c:v>
                </c:pt>
                <c:pt idx="108362">
                  <c:v>-1.6744599999999998E-2</c:v>
                </c:pt>
                <c:pt idx="108363">
                  <c:v>-1.54602E-2</c:v>
                </c:pt>
                <c:pt idx="108364">
                  <c:v>-1.4151499999999999E-2</c:v>
                </c:pt>
                <c:pt idx="108365">
                  <c:v>-1.28206E-2</c:v>
                </c:pt>
                <c:pt idx="108366">
                  <c:v>-1.1469699999999999E-2</c:v>
                </c:pt>
                <c:pt idx="108367">
                  <c:v>-1.0101199999999999E-2</c:v>
                </c:pt>
                <c:pt idx="108368" formatCode="0.00E+00">
                  <c:v>-8.7172299999999994E-3</c:v>
                </c:pt>
                <c:pt idx="108369" formatCode="0.00E+00">
                  <c:v>-7.3202099999999997E-3</c:v>
                </c:pt>
                <c:pt idx="108370" formatCode="0.00E+00">
                  <c:v>-5.9124299999999998E-3</c:v>
                </c:pt>
                <c:pt idx="108371" formatCode="0.00E+00">
                  <c:v>-4.4962400000000003E-3</c:v>
                </c:pt>
                <c:pt idx="108372" formatCode="0.00E+00">
                  <c:v>-3.07399E-3</c:v>
                </c:pt>
                <c:pt idx="108373" formatCode="0.00E+00">
                  <c:v>-1.6480399999999999E-3</c:v>
                </c:pt>
                <c:pt idx="108374" formatCode="0.00E+00">
                  <c:v>-2.20757E-4</c:v>
                </c:pt>
                <c:pt idx="108375" formatCode="0.00E+00">
                  <c:v>1.2055E-3</c:v>
                </c:pt>
                <c:pt idx="108376" formatCode="0.00E+00">
                  <c:v>2.6283700000000001E-3</c:v>
                </c:pt>
                <c:pt idx="108377" formatCode="0.00E+00">
                  <c:v>4.0455100000000004E-3</c:v>
                </c:pt>
                <c:pt idx="108378" formatCode="0.00E+00">
                  <c:v>5.4545799999999997E-3</c:v>
                </c:pt>
                <c:pt idx="108379" formatCode="0.00E+00">
                  <c:v>6.8532699999999998E-3</c:v>
                </c:pt>
                <c:pt idx="108380" formatCode="0.00E+00">
                  <c:v>8.23926E-3</c:v>
                </c:pt>
                <c:pt idx="108381" formatCode="0.00E+00">
                  <c:v>9.6103000000000004E-3</c:v>
                </c:pt>
                <c:pt idx="108382">
                  <c:v>1.0964099999999999E-2</c:v>
                </c:pt>
                <c:pt idx="108383">
                  <c:v>1.22985E-2</c:v>
                </c:pt>
                <c:pt idx="108384">
                  <c:v>1.3611399999999999E-2</c:v>
                </c:pt>
                <c:pt idx="108385">
                  <c:v>1.4900399999999999E-2</c:v>
                </c:pt>
                <c:pt idx="108386">
                  <c:v>1.61637E-2</c:v>
                </c:pt>
                <c:pt idx="108387">
                  <c:v>1.7399100000000001E-2</c:v>
                </c:pt>
                <c:pt idx="108388">
                  <c:v>1.86045E-2</c:v>
                </c:pt>
                <c:pt idx="108389">
                  <c:v>1.9778199999999999E-2</c:v>
                </c:pt>
                <c:pt idx="108390">
                  <c:v>2.0918099999999999E-2</c:v>
                </c:pt>
                <c:pt idx="108391">
                  <c:v>2.20225E-2</c:v>
                </c:pt>
                <c:pt idx="108392">
                  <c:v>2.3089599999999998E-2</c:v>
                </c:pt>
                <c:pt idx="108393">
                  <c:v>2.4117599999999999E-2</c:v>
                </c:pt>
                <c:pt idx="108394">
                  <c:v>2.5104999999999999E-2</c:v>
                </c:pt>
                <c:pt idx="108395">
                  <c:v>2.60501E-2</c:v>
                </c:pt>
                <c:pt idx="108396">
                  <c:v>2.6951599999999999E-2</c:v>
                </c:pt>
                <c:pt idx="108397">
                  <c:v>2.7807800000000001E-2</c:v>
                </c:pt>
                <c:pt idx="108398">
                  <c:v>2.86176E-2</c:v>
                </c:pt>
                <c:pt idx="108399">
                  <c:v>2.9379599999999999E-2</c:v>
                </c:pt>
                <c:pt idx="108400">
                  <c:v>3.00927E-2</c:v>
                </c:pt>
                <c:pt idx="108401">
                  <c:v>3.07558E-2</c:v>
                </c:pt>
                <c:pt idx="108402">
                  <c:v>3.1367800000000001E-2</c:v>
                </c:pt>
                <c:pt idx="108403">
                  <c:v>3.1927799999999999E-2</c:v>
                </c:pt>
                <c:pt idx="108404">
                  <c:v>3.2435100000000001E-2</c:v>
                </c:pt>
                <c:pt idx="108405">
                  <c:v>3.2888800000000003E-2</c:v>
                </c:pt>
                <c:pt idx="108406">
                  <c:v>3.3288199999999997E-2</c:v>
                </c:pt>
                <c:pt idx="108407">
                  <c:v>3.36329E-2</c:v>
                </c:pt>
                <c:pt idx="108408">
                  <c:v>3.3922300000000002E-2</c:v>
                </c:pt>
                <c:pt idx="108409">
                  <c:v>3.4155999999999999E-2</c:v>
                </c:pt>
                <c:pt idx="108410">
                  <c:v>3.4333799999999998E-2</c:v>
                </c:pt>
                <c:pt idx="108411">
                  <c:v>3.44555E-2</c:v>
                </c:pt>
                <c:pt idx="108412">
                  <c:v>3.45209E-2</c:v>
                </c:pt>
                <c:pt idx="108413">
                  <c:v>3.4529999999999998E-2</c:v>
                </c:pt>
                <c:pt idx="108414">
                  <c:v>3.4483E-2</c:v>
                </c:pt>
                <c:pt idx="108415">
                  <c:v>3.4380000000000001E-2</c:v>
                </c:pt>
                <c:pt idx="108416">
                  <c:v>3.42212E-2</c:v>
                </c:pt>
                <c:pt idx="108417">
                  <c:v>3.4007000000000003E-2</c:v>
                </c:pt>
                <c:pt idx="108418">
                  <c:v>3.3737900000000001E-2</c:v>
                </c:pt>
                <c:pt idx="108419">
                  <c:v>3.3414399999999997E-2</c:v>
                </c:pt>
                <c:pt idx="108420">
                  <c:v>3.3037200000000003E-2</c:v>
                </c:pt>
                <c:pt idx="108421">
                  <c:v>3.2606799999999998E-2</c:v>
                </c:pt>
                <c:pt idx="108422">
                  <c:v>3.2124199999999999E-2</c:v>
                </c:pt>
                <c:pt idx="108423">
                  <c:v>3.1590199999999999E-2</c:v>
                </c:pt>
                <c:pt idx="108424">
                  <c:v>3.10058E-2</c:v>
                </c:pt>
                <c:pt idx="108425">
                  <c:v>3.0372099999999999E-2</c:v>
                </c:pt>
                <c:pt idx="108426">
                  <c:v>2.9690000000000001E-2</c:v>
                </c:pt>
                <c:pt idx="108427">
                  <c:v>2.8961000000000001E-2</c:v>
                </c:pt>
                <c:pt idx="108428">
                  <c:v>2.8186200000000002E-2</c:v>
                </c:pt>
                <c:pt idx="108429">
                  <c:v>2.73669E-2</c:v>
                </c:pt>
                <c:pt idx="108430">
                  <c:v>2.6504699999999999E-2</c:v>
                </c:pt>
                <c:pt idx="108431">
                  <c:v>2.5600999999999999E-2</c:v>
                </c:pt>
                <c:pt idx="108432">
                  <c:v>2.46573E-2</c:v>
                </c:pt>
                <c:pt idx="108433">
                  <c:v>2.36752E-2</c:v>
                </c:pt>
                <c:pt idx="108434">
                  <c:v>2.26565E-2</c:v>
                </c:pt>
                <c:pt idx="108435">
                  <c:v>2.1602799999999998E-2</c:v>
                </c:pt>
                <c:pt idx="108436">
                  <c:v>2.05159E-2</c:v>
                </c:pt>
                <c:pt idx="108437">
                  <c:v>1.93977E-2</c:v>
                </c:pt>
                <c:pt idx="108438">
                  <c:v>1.8249999999999999E-2</c:v>
                </c:pt>
                <c:pt idx="108439">
                  <c:v>1.7074700000000002E-2</c:v>
                </c:pt>
                <c:pt idx="108440">
                  <c:v>1.58739E-2</c:v>
                </c:pt>
                <c:pt idx="108441">
                  <c:v>1.4649499999999999E-2</c:v>
                </c:pt>
                <c:pt idx="108442">
                  <c:v>1.34035E-2</c:v>
                </c:pt>
                <c:pt idx="108443">
                  <c:v>1.21379E-2</c:v>
                </c:pt>
                <c:pt idx="108444">
                  <c:v>1.0855E-2</c:v>
                </c:pt>
                <c:pt idx="108445" formatCode="0.00E+00">
                  <c:v>9.5566999999999996E-3</c:v>
                </c:pt>
                <c:pt idx="108446" formatCode="0.00E+00">
                  <c:v>8.2452099999999993E-3</c:v>
                </c:pt>
                <c:pt idx="108447" formatCode="0.00E+00">
                  <c:v>6.9226599999999998E-3</c:v>
                </c:pt>
                <c:pt idx="108448" formatCode="0.00E+00">
                  <c:v>5.5911900000000002E-3</c:v>
                </c:pt>
                <c:pt idx="108449" formatCode="0.00E+00">
                  <c:v>4.2529600000000001E-3</c:v>
                </c:pt>
                <c:pt idx="108450" formatCode="0.00E+00">
                  <c:v>2.9101299999999999E-3</c:v>
                </c:pt>
                <c:pt idx="108451" formatCode="0.00E+00">
                  <c:v>1.56488E-3</c:v>
                </c:pt>
                <c:pt idx="108452" formatCode="0.00E+00">
                  <c:v>2.19347E-4</c:v>
                </c:pt>
                <c:pt idx="108453" formatCode="0.00E+00">
                  <c:v>-1.1243099999999999E-3</c:v>
                </c:pt>
                <c:pt idx="108454" formatCode="0.00E+00">
                  <c:v>-2.46394E-3</c:v>
                </c:pt>
                <c:pt idx="108455" formatCode="0.00E+00">
                  <c:v>-3.7974200000000001E-3</c:v>
                </c:pt>
                <c:pt idx="108456" formatCode="0.00E+00">
                  <c:v>-5.1226400000000004E-3</c:v>
                </c:pt>
                <c:pt idx="108457" formatCode="0.00E+00">
                  <c:v>-6.4375099999999996E-3</c:v>
                </c:pt>
                <c:pt idx="108458" formatCode="0.00E+00">
                  <c:v>-7.7399599999999997E-3</c:v>
                </c:pt>
                <c:pt idx="108459" formatCode="0.00E+00">
                  <c:v>-9.0279699999999997E-3</c:v>
                </c:pt>
                <c:pt idx="108460">
                  <c:v>-1.02995E-2</c:v>
                </c:pt>
                <c:pt idx="108461">
                  <c:v>-1.15526E-2</c:v>
                </c:pt>
                <c:pt idx="108462">
                  <c:v>-1.2785400000000001E-2</c:v>
                </c:pt>
                <c:pt idx="108463">
                  <c:v>-1.3995799999999999E-2</c:v>
                </c:pt>
                <c:pt idx="108464">
                  <c:v>-1.51822E-2</c:v>
                </c:pt>
                <c:pt idx="108465">
                  <c:v>-1.6342700000000002E-2</c:v>
                </c:pt>
                <c:pt idx="108466">
                  <c:v>-1.7475500000000001E-2</c:v>
                </c:pt>
                <c:pt idx="108467">
                  <c:v>-1.8578899999999999E-2</c:v>
                </c:pt>
                <c:pt idx="108468">
                  <c:v>-1.96513E-2</c:v>
                </c:pt>
                <c:pt idx="108469">
                  <c:v>-2.06911E-2</c:v>
                </c:pt>
                <c:pt idx="108470">
                  <c:v>-2.1696799999999999E-2</c:v>
                </c:pt>
                <c:pt idx="108471">
                  <c:v>-2.2666800000000001E-2</c:v>
                </c:pt>
                <c:pt idx="108472">
                  <c:v>-2.35999E-2</c:v>
                </c:pt>
                <c:pt idx="108473">
                  <c:v>-2.4494599999999998E-2</c:v>
                </c:pt>
                <c:pt idx="108474">
                  <c:v>-2.5349699999999999E-2</c:v>
                </c:pt>
                <c:pt idx="108475">
                  <c:v>-2.6164E-2</c:v>
                </c:pt>
                <c:pt idx="108476">
                  <c:v>-2.6936399999999999E-2</c:v>
                </c:pt>
                <c:pt idx="108477">
                  <c:v>-2.7665800000000001E-2</c:v>
                </c:pt>
                <c:pt idx="108478">
                  <c:v>-2.8351299999999999E-2</c:v>
                </c:pt>
                <c:pt idx="108479">
                  <c:v>-2.8991900000000001E-2</c:v>
                </c:pt>
                <c:pt idx="108480">
                  <c:v>-2.95868E-2</c:v>
                </c:pt>
                <c:pt idx="108481">
                  <c:v>-3.01353E-2</c:v>
                </c:pt>
                <c:pt idx="108482">
                  <c:v>-3.0636799999999999E-2</c:v>
                </c:pt>
                <c:pt idx="108483">
                  <c:v>-3.1090599999999999E-2</c:v>
                </c:pt>
                <c:pt idx="108484">
                  <c:v>-3.1496200000000002E-2</c:v>
                </c:pt>
                <c:pt idx="108485">
                  <c:v>-3.1853300000000001E-2</c:v>
                </c:pt>
                <c:pt idx="108486">
                  <c:v>-3.21614E-2</c:v>
                </c:pt>
                <c:pt idx="108487">
                  <c:v>-3.2420400000000002E-2</c:v>
                </c:pt>
                <c:pt idx="108488">
                  <c:v>-3.2629999999999999E-2</c:v>
                </c:pt>
                <c:pt idx="108489">
                  <c:v>-3.2790199999999999E-2</c:v>
                </c:pt>
                <c:pt idx="108490">
                  <c:v>-3.2901E-2</c:v>
                </c:pt>
                <c:pt idx="108491">
                  <c:v>-3.2962400000000003E-2</c:v>
                </c:pt>
                <c:pt idx="108492">
                  <c:v>-3.29746E-2</c:v>
                </c:pt>
                <c:pt idx="108493">
                  <c:v>-3.2937800000000003E-2</c:v>
                </c:pt>
                <c:pt idx="108494">
                  <c:v>-3.2852399999999997E-2</c:v>
                </c:pt>
                <c:pt idx="108495">
                  <c:v>-3.2718700000000003E-2</c:v>
                </c:pt>
                <c:pt idx="108496">
                  <c:v>-3.2537200000000002E-2</c:v>
                </c:pt>
                <c:pt idx="108497">
                  <c:v>-3.2308400000000001E-2</c:v>
                </c:pt>
                <c:pt idx="108498">
                  <c:v>-3.2032999999999999E-2</c:v>
                </c:pt>
                <c:pt idx="108499">
                  <c:v>-3.1711700000000002E-2</c:v>
                </c:pt>
                <c:pt idx="108500">
                  <c:v>-3.1345199999999997E-2</c:v>
                </c:pt>
                <c:pt idx="108501">
                  <c:v>-3.0934400000000001E-2</c:v>
                </c:pt>
                <c:pt idx="108502">
                  <c:v>-3.04801E-2</c:v>
                </c:pt>
                <c:pt idx="108503">
                  <c:v>-2.99834E-2</c:v>
                </c:pt>
                <c:pt idx="108504">
                  <c:v>-2.9445300000000001E-2</c:v>
                </c:pt>
                <c:pt idx="108505">
                  <c:v>-2.8866900000000001E-2</c:v>
                </c:pt>
                <c:pt idx="108506">
                  <c:v>-2.8249300000000001E-2</c:v>
                </c:pt>
                <c:pt idx="108507">
                  <c:v>-2.7593800000000002E-2</c:v>
                </c:pt>
                <c:pt idx="108508">
                  <c:v>-2.6901600000000001E-2</c:v>
                </c:pt>
                <c:pt idx="108509">
                  <c:v>-2.6174099999999999E-2</c:v>
                </c:pt>
                <c:pt idx="108510">
                  <c:v>-2.54126E-2</c:v>
                </c:pt>
                <c:pt idx="108511">
                  <c:v>-2.46187E-2</c:v>
                </c:pt>
                <c:pt idx="108512">
                  <c:v>-2.3793600000000002E-2</c:v>
                </c:pt>
                <c:pt idx="108513">
                  <c:v>-2.2939000000000001E-2</c:v>
                </c:pt>
                <c:pt idx="108514">
                  <c:v>-2.20564E-2</c:v>
                </c:pt>
                <c:pt idx="108515">
                  <c:v>-2.11474E-2</c:v>
                </c:pt>
                <c:pt idx="108516">
                  <c:v>-2.0213700000000001E-2</c:v>
                </c:pt>
                <c:pt idx="108517">
                  <c:v>-1.9256700000000002E-2</c:v>
                </c:pt>
                <c:pt idx="108518">
                  <c:v>-1.82784E-2</c:v>
                </c:pt>
                <c:pt idx="108519">
                  <c:v>-1.7280299999999998E-2</c:v>
                </c:pt>
                <c:pt idx="108520">
                  <c:v>-1.6264199999999999E-2</c:v>
                </c:pt>
                <c:pt idx="108521">
                  <c:v>-1.52318E-2</c:v>
                </c:pt>
                <c:pt idx="108522">
                  <c:v>-1.41849E-2</c:v>
                </c:pt>
                <c:pt idx="108523">
                  <c:v>-1.31252E-2</c:v>
                </c:pt>
                <c:pt idx="108524">
                  <c:v>-1.20546E-2</c:v>
                </c:pt>
                <c:pt idx="108525">
                  <c:v>-1.09748E-2</c:v>
                </c:pt>
                <c:pt idx="108526" formatCode="0.00E+00">
                  <c:v>-9.8876399999999996E-3</c:v>
                </c:pt>
                <c:pt idx="108527" formatCode="0.00E+00">
                  <c:v>-8.7948499999999999E-3</c:v>
                </c:pt>
                <c:pt idx="108528" formatCode="0.00E+00">
                  <c:v>-7.6982500000000002E-3</c:v>
                </c:pt>
                <c:pt idx="108529" formatCode="0.00E+00">
                  <c:v>-6.5995999999999997E-3</c:v>
                </c:pt>
                <c:pt idx="108530" formatCode="0.00E+00">
                  <c:v>-5.50068E-3</c:v>
                </c:pt>
                <c:pt idx="108531" formatCode="0.00E+00">
                  <c:v>-4.4032300000000002E-3</c:v>
                </c:pt>
                <c:pt idx="108532" formatCode="0.00E+00">
                  <c:v>-3.3089899999999999E-3</c:v>
                </c:pt>
                <c:pt idx="108533" formatCode="0.00E+00">
                  <c:v>-2.2196899999999999E-3</c:v>
                </c:pt>
                <c:pt idx="108534" formatCode="0.00E+00">
                  <c:v>-1.1370099999999999E-3</c:v>
                </c:pt>
                <c:pt idx="108535" formatCode="0.00E+00">
                  <c:v>-6.2626999999999995E-5</c:v>
                </c:pt>
                <c:pt idx="108536" formatCode="0.00E+00">
                  <c:v>1.0018099999999999E-3</c:v>
                </c:pt>
                <c:pt idx="108537" formatCode="0.00E+00">
                  <c:v>2.0547E-3</c:v>
                </c:pt>
                <c:pt idx="108538" formatCode="0.00E+00">
                  <c:v>3.0944599999999998E-3</c:v>
                </c:pt>
                <c:pt idx="108539" formatCode="0.00E+00">
                  <c:v>4.1195299999999997E-3</c:v>
                </c:pt>
                <c:pt idx="108540" formatCode="0.00E+00">
                  <c:v>5.1284299999999998E-3</c:v>
                </c:pt>
                <c:pt idx="108541" formatCode="0.00E+00">
                  <c:v>6.1196699999999998E-3</c:v>
                </c:pt>
                <c:pt idx="108542" formatCode="0.00E+00">
                  <c:v>7.0918500000000002E-3</c:v>
                </c:pt>
                <c:pt idx="108543" formatCode="0.00E+00">
                  <c:v>8.0435699999999999E-3</c:v>
                </c:pt>
                <c:pt idx="108544" formatCode="0.00E+00">
                  <c:v>8.9735200000000005E-3</c:v>
                </c:pt>
                <c:pt idx="108545" formatCode="0.00E+00">
                  <c:v>9.8804099999999992E-3</c:v>
                </c:pt>
                <c:pt idx="108546">
                  <c:v>1.0763E-2</c:v>
                </c:pt>
                <c:pt idx="108547">
                  <c:v>1.1620200000000001E-2</c:v>
                </c:pt>
                <c:pt idx="108548">
                  <c:v>1.24507E-2</c:v>
                </c:pt>
                <c:pt idx="108549">
                  <c:v>1.3253600000000001E-2</c:v>
                </c:pt>
                <c:pt idx="108550">
                  <c:v>1.4027899999999999E-2</c:v>
                </c:pt>
                <c:pt idx="108551">
                  <c:v>1.4772499999999999E-2</c:v>
                </c:pt>
                <c:pt idx="108552">
                  <c:v>1.5486700000000001E-2</c:v>
                </c:pt>
                <c:pt idx="108553">
                  <c:v>1.6169599999999999E-2</c:v>
                </c:pt>
                <c:pt idx="108554">
                  <c:v>1.6820399999999999E-2</c:v>
                </c:pt>
                <c:pt idx="108555">
                  <c:v>1.74384E-2</c:v>
                </c:pt>
                <c:pt idx="108556">
                  <c:v>1.8023000000000001E-2</c:v>
                </c:pt>
                <c:pt idx="108557">
                  <c:v>1.8573699999999999E-2</c:v>
                </c:pt>
                <c:pt idx="108558">
                  <c:v>1.90899E-2</c:v>
                </c:pt>
                <c:pt idx="108559">
                  <c:v>1.95712E-2</c:v>
                </c:pt>
                <c:pt idx="108560">
                  <c:v>2.0017199999999999E-2</c:v>
                </c:pt>
                <c:pt idx="108561">
                  <c:v>2.04277E-2</c:v>
                </c:pt>
                <c:pt idx="108562">
                  <c:v>2.0802399999999999E-2</c:v>
                </c:pt>
                <c:pt idx="108563">
                  <c:v>2.1141099999999999E-2</c:v>
                </c:pt>
                <c:pt idx="108564">
                  <c:v>2.1443799999999999E-2</c:v>
                </c:pt>
                <c:pt idx="108565">
                  <c:v>2.1710400000000001E-2</c:v>
                </c:pt>
                <c:pt idx="108566">
                  <c:v>2.1940899999999999E-2</c:v>
                </c:pt>
                <c:pt idx="108567">
                  <c:v>2.21354E-2</c:v>
                </c:pt>
                <c:pt idx="108568">
                  <c:v>2.22942E-2</c:v>
                </c:pt>
                <c:pt idx="108569">
                  <c:v>2.2417400000000001E-2</c:v>
                </c:pt>
                <c:pt idx="108570">
                  <c:v>2.2505299999999999E-2</c:v>
                </c:pt>
                <c:pt idx="108571">
                  <c:v>2.25583E-2</c:v>
                </c:pt>
                <c:pt idx="108572">
                  <c:v>2.2576800000000001E-2</c:v>
                </c:pt>
                <c:pt idx="108573">
                  <c:v>2.2561299999999999E-2</c:v>
                </c:pt>
                <c:pt idx="108574">
                  <c:v>2.25122E-2</c:v>
                </c:pt>
                <c:pt idx="108575">
                  <c:v>2.24303E-2</c:v>
                </c:pt>
                <c:pt idx="108576">
                  <c:v>2.2316099999999998E-2</c:v>
                </c:pt>
                <c:pt idx="108577">
                  <c:v>2.21703E-2</c:v>
                </c:pt>
                <c:pt idx="108578">
                  <c:v>2.1993599999999999E-2</c:v>
                </c:pt>
                <c:pt idx="108579">
                  <c:v>2.1787000000000001E-2</c:v>
                </c:pt>
                <c:pt idx="108580">
                  <c:v>2.15512E-2</c:v>
                </c:pt>
                <c:pt idx="108581">
                  <c:v>2.12871E-2</c:v>
                </c:pt>
                <c:pt idx="108582">
                  <c:v>2.09956E-2</c:v>
                </c:pt>
                <c:pt idx="108583">
                  <c:v>2.06778E-2</c:v>
                </c:pt>
                <c:pt idx="108584">
                  <c:v>2.0334600000000001E-2</c:v>
                </c:pt>
                <c:pt idx="108585">
                  <c:v>1.9967200000000001E-2</c:v>
                </c:pt>
                <c:pt idx="108586">
                  <c:v>1.95766E-2</c:v>
                </c:pt>
                <c:pt idx="108587">
                  <c:v>1.9163800000000002E-2</c:v>
                </c:pt>
                <c:pt idx="108588">
                  <c:v>1.8730199999999999E-2</c:v>
                </c:pt>
                <c:pt idx="108589">
                  <c:v>1.8276799999999999E-2</c:v>
                </c:pt>
                <c:pt idx="108590">
                  <c:v>1.7804899999999999E-2</c:v>
                </c:pt>
                <c:pt idx="108591">
                  <c:v>1.73157E-2</c:v>
                </c:pt>
                <c:pt idx="108592">
                  <c:v>1.6810499999999999E-2</c:v>
                </c:pt>
                <c:pt idx="108593">
                  <c:v>1.62904E-2</c:v>
                </c:pt>
                <c:pt idx="108594">
                  <c:v>1.5756900000000001E-2</c:v>
                </c:pt>
                <c:pt idx="108595">
                  <c:v>1.52111E-2</c:v>
                </c:pt>
                <c:pt idx="108596">
                  <c:v>1.4654500000000001E-2</c:v>
                </c:pt>
                <c:pt idx="108597">
                  <c:v>1.40882E-2</c:v>
                </c:pt>
                <c:pt idx="108598">
                  <c:v>1.3513600000000001E-2</c:v>
                </c:pt>
                <c:pt idx="108599">
                  <c:v>1.29321E-2</c:v>
                </c:pt>
                <c:pt idx="108600">
                  <c:v>1.2344900000000001E-2</c:v>
                </c:pt>
                <c:pt idx="108601">
                  <c:v>1.17533E-2</c:v>
                </c:pt>
                <c:pt idx="108602">
                  <c:v>1.1158700000000001E-2</c:v>
                </c:pt>
                <c:pt idx="108603">
                  <c:v>1.05623E-2</c:v>
                </c:pt>
                <c:pt idx="108604" formatCode="0.00E+00">
                  <c:v>9.9654600000000006E-3</c:v>
                </c:pt>
                <c:pt idx="108605" formatCode="0.00E+00">
                  <c:v>9.3693800000000001E-3</c:v>
                </c:pt>
                <c:pt idx="108606" formatCode="0.00E+00">
                  <c:v>8.7753299999999996E-3</c:v>
                </c:pt>
                <c:pt idx="108607" formatCode="0.00E+00">
                  <c:v>8.1845400000000006E-3</c:v>
                </c:pt>
                <c:pt idx="108608" formatCode="0.00E+00">
                  <c:v>7.5982100000000002E-3</c:v>
                </c:pt>
                <c:pt idx="108609" formatCode="0.00E+00">
                  <c:v>7.0175300000000001E-3</c:v>
                </c:pt>
                <c:pt idx="108610" formatCode="0.00E+00">
                  <c:v>6.4436500000000004E-3</c:v>
                </c:pt>
                <c:pt idx="108611" formatCode="0.00E+00">
                  <c:v>5.8777100000000004E-3</c:v>
                </c:pt>
                <c:pt idx="108612" formatCode="0.00E+00">
                  <c:v>5.3207899999999997E-3</c:v>
                </c:pt>
                <c:pt idx="108613" formatCode="0.00E+00">
                  <c:v>4.7739699999999998E-3</c:v>
                </c:pt>
                <c:pt idx="108614" formatCode="0.00E+00">
                  <c:v>4.2382699999999997E-3</c:v>
                </c:pt>
                <c:pt idx="108615" formatCode="0.00E+00">
                  <c:v>3.7146800000000002E-3</c:v>
                </c:pt>
                <c:pt idx="108616" formatCode="0.00E+00">
                  <c:v>3.2041499999999998E-3</c:v>
                </c:pt>
                <c:pt idx="108617" formatCode="0.00E+00">
                  <c:v>2.7076100000000001E-3</c:v>
                </c:pt>
                <c:pt idx="108618" formatCode="0.00E+00">
                  <c:v>2.2259100000000002E-3</c:v>
                </c:pt>
                <c:pt idx="108619" formatCode="0.00E+00">
                  <c:v>1.7598799999999999E-3</c:v>
                </c:pt>
                <c:pt idx="108620" formatCode="0.00E+00">
                  <c:v>1.31032E-3</c:v>
                </c:pt>
                <c:pt idx="108621" formatCode="0.00E+00">
                  <c:v>8.77939E-4</c:v>
                </c:pt>
                <c:pt idx="108622" formatCode="0.00E+00">
                  <c:v>4.6343900000000001E-4</c:v>
                </c:pt>
                <c:pt idx="108623" formatCode="0.00E+00">
                  <c:v>6.7453900000000001E-5</c:v>
                </c:pt>
                <c:pt idx="108624" formatCode="0.00E+00">
                  <c:v>-3.0942900000000001E-4</c:v>
                </c:pt>
                <c:pt idx="108625" formatCode="0.00E+00">
                  <c:v>-6.6667500000000004E-4</c:v>
                </c:pt>
                <c:pt idx="108626" formatCode="0.00E+00">
                  <c:v>-1.0038E-3</c:v>
                </c:pt>
                <c:pt idx="108627" formatCode="0.00E+00">
                  <c:v>-1.32037E-3</c:v>
                </c:pt>
                <c:pt idx="108628" formatCode="0.00E+00">
                  <c:v>-1.61601E-3</c:v>
                </c:pt>
                <c:pt idx="108629" formatCode="0.00E+00">
                  <c:v>-1.8904E-3</c:v>
                </c:pt>
                <c:pt idx="108630" formatCode="0.00E+00">
                  <c:v>-2.1432600000000001E-3</c:v>
                </c:pt>
                <c:pt idx="108631" formatCode="0.00E+00">
                  <c:v>-2.3743900000000001E-3</c:v>
                </c:pt>
                <c:pt idx="108632" formatCode="0.00E+00">
                  <c:v>-2.58362E-3</c:v>
                </c:pt>
                <c:pt idx="108633" formatCode="0.00E+00">
                  <c:v>-2.77086E-3</c:v>
                </c:pt>
                <c:pt idx="108634" formatCode="0.00E+00">
                  <c:v>-2.93604E-3</c:v>
                </c:pt>
                <c:pt idx="108635" formatCode="0.00E+00">
                  <c:v>-3.0791799999999999E-3</c:v>
                </c:pt>
                <c:pt idx="108636" formatCode="0.00E+00">
                  <c:v>-3.2003399999999999E-3</c:v>
                </c:pt>
                <c:pt idx="108637" formatCode="0.00E+00">
                  <c:v>-3.29963E-3</c:v>
                </c:pt>
                <c:pt idx="108638" formatCode="0.00E+00">
                  <c:v>-3.3772199999999998E-3</c:v>
                </c:pt>
                <c:pt idx="108639" formatCode="0.00E+00">
                  <c:v>-3.4333300000000001E-3</c:v>
                </c:pt>
                <c:pt idx="108640" formatCode="0.00E+00">
                  <c:v>-3.46825E-3</c:v>
                </c:pt>
                <c:pt idx="108641" formatCode="0.00E+00">
                  <c:v>-3.4822799999999999E-3</c:v>
                </c:pt>
                <c:pt idx="108642" formatCode="0.00E+00">
                  <c:v>-3.4758200000000001E-3</c:v>
                </c:pt>
                <c:pt idx="108643" formatCode="0.00E+00">
                  <c:v>-3.4492899999999998E-3</c:v>
                </c:pt>
                <c:pt idx="108644" formatCode="0.00E+00">
                  <c:v>-3.4031700000000001E-3</c:v>
                </c:pt>
                <c:pt idx="108645" formatCode="0.00E+00">
                  <c:v>-3.33797E-3</c:v>
                </c:pt>
                <c:pt idx="108646" formatCode="0.00E+00">
                  <c:v>-3.2542700000000001E-3</c:v>
                </c:pt>
                <c:pt idx="108647" formatCode="0.00E+00">
                  <c:v>-3.1526900000000001E-3</c:v>
                </c:pt>
                <c:pt idx="108648" formatCode="0.00E+00">
                  <c:v>-3.0338700000000001E-3</c:v>
                </c:pt>
                <c:pt idx="108649" formatCode="0.00E+00">
                  <c:v>-2.8985299999999999E-3</c:v>
                </c:pt>
                <c:pt idx="108650" formatCode="0.00E+00">
                  <c:v>-2.7474000000000001E-3</c:v>
                </c:pt>
                <c:pt idx="108651" formatCode="0.00E+00">
                  <c:v>-2.5812600000000002E-3</c:v>
                </c:pt>
                <c:pt idx="108652" formatCode="0.00E+00">
                  <c:v>-2.40092E-3</c:v>
                </c:pt>
                <c:pt idx="108653" formatCode="0.00E+00">
                  <c:v>-2.2072400000000001E-3</c:v>
                </c:pt>
                <c:pt idx="108654" formatCode="0.00E+00">
                  <c:v>-2.0010900000000001E-3</c:v>
                </c:pt>
                <c:pt idx="108655" formatCode="0.00E+00">
                  <c:v>-1.7834000000000001E-3</c:v>
                </c:pt>
                <c:pt idx="108656" formatCode="0.00E+00">
                  <c:v>-1.5551E-3</c:v>
                </c:pt>
                <c:pt idx="108657" formatCode="0.00E+00">
                  <c:v>-1.3171599999999999E-3</c:v>
                </c:pt>
                <c:pt idx="108658" formatCode="0.00E+00">
                  <c:v>-1.07058E-3</c:v>
                </c:pt>
                <c:pt idx="108659" formatCode="0.00E+00">
                  <c:v>-8.1636399999999998E-4</c:v>
                </c:pt>
                <c:pt idx="108660" formatCode="0.00E+00">
                  <c:v>-5.5555399999999999E-4</c:v>
                </c:pt>
                <c:pt idx="108661" formatCode="0.00E+00">
                  <c:v>-2.8919999999999998E-4</c:v>
                </c:pt>
                <c:pt idx="108662" formatCode="0.00E+00">
                  <c:v>-1.8368799999999999E-5</c:v>
                </c:pt>
                <c:pt idx="108663" formatCode="0.00E+00">
                  <c:v>2.5585899999999999E-4</c:v>
                </c:pt>
                <c:pt idx="108664" formatCode="0.00E+00">
                  <c:v>5.3239300000000004E-4</c:v>
                </c:pt>
                <c:pt idx="108665" formatCode="0.00E+00">
                  <c:v>8.1013500000000002E-4</c:v>
                </c:pt>
                <c:pt idx="108666" formatCode="0.00E+00">
                  <c:v>1.0879799999999999E-3</c:v>
                </c:pt>
                <c:pt idx="108667" formatCode="0.00E+00">
                  <c:v>1.36483E-3</c:v>
                </c:pt>
                <c:pt idx="108668" formatCode="0.00E+00">
                  <c:v>1.6395699999999999E-3</c:v>
                </c:pt>
                <c:pt idx="108669" formatCode="0.00E+00">
                  <c:v>1.9111E-3</c:v>
                </c:pt>
                <c:pt idx="108670" formatCode="0.00E+00">
                  <c:v>2.1783100000000001E-3</c:v>
                </c:pt>
                <c:pt idx="108671" formatCode="0.00E+00">
                  <c:v>2.44012E-3</c:v>
                </c:pt>
                <c:pt idx="108672" formatCode="0.00E+00">
                  <c:v>2.6954399999999999E-3</c:v>
                </c:pt>
                <c:pt idx="108673" formatCode="0.00E+00">
                  <c:v>2.9432099999999999E-3</c:v>
                </c:pt>
                <c:pt idx="108674" formatCode="0.00E+00">
                  <c:v>3.18235E-3</c:v>
                </c:pt>
                <c:pt idx="108675" formatCode="0.00E+00">
                  <c:v>3.4118400000000002E-3</c:v>
                </c:pt>
                <c:pt idx="108676" formatCode="0.00E+00">
                  <c:v>3.63065E-3</c:v>
                </c:pt>
                <c:pt idx="108677" formatCode="0.00E+00">
                  <c:v>3.8377900000000002E-3</c:v>
                </c:pt>
                <c:pt idx="108678" formatCode="0.00E+00">
                  <c:v>4.0322700000000001E-3</c:v>
                </c:pt>
                <c:pt idx="108679" formatCode="0.00E+00">
                  <c:v>4.2131399999999998E-3</c:v>
                </c:pt>
                <c:pt idx="108680" formatCode="0.00E+00">
                  <c:v>4.3794899999999998E-3</c:v>
                </c:pt>
                <c:pt idx="108681" formatCode="0.00E+00">
                  <c:v>4.5304200000000003E-3</c:v>
                </c:pt>
                <c:pt idx="108682" formatCode="0.00E+00">
                  <c:v>4.6650800000000003E-3</c:v>
                </c:pt>
                <c:pt idx="108683" formatCode="0.00E+00">
                  <c:v>4.7826300000000004E-3</c:v>
                </c:pt>
                <c:pt idx="108684" formatCode="0.00E+00">
                  <c:v>4.8822900000000001E-3</c:v>
                </c:pt>
                <c:pt idx="108685" formatCode="0.00E+00">
                  <c:v>4.9633100000000003E-3</c:v>
                </c:pt>
                <c:pt idx="108686" formatCode="0.00E+00">
                  <c:v>5.0249800000000001E-3</c:v>
                </c:pt>
                <c:pt idx="108687" formatCode="0.00E+00">
                  <c:v>5.0666299999999999E-3</c:v>
                </c:pt>
                <c:pt idx="108688" formatCode="0.00E+00">
                  <c:v>5.08764E-3</c:v>
                </c:pt>
                <c:pt idx="108689" formatCode="0.00E+00">
                  <c:v>5.0874099999999997E-3</c:v>
                </c:pt>
                <c:pt idx="108690" formatCode="0.00E+00">
                  <c:v>5.0654300000000001E-3</c:v>
                </c:pt>
                <c:pt idx="108691" formatCode="0.00E+00">
                  <c:v>5.0212E-3</c:v>
                </c:pt>
                <c:pt idx="108692" formatCode="0.00E+00">
                  <c:v>4.9542900000000001E-3</c:v>
                </c:pt>
                <c:pt idx="108693" formatCode="0.00E+00">
                  <c:v>4.8643100000000002E-3</c:v>
                </c:pt>
                <c:pt idx="108694" formatCode="0.00E+00">
                  <c:v>4.7509199999999996E-3</c:v>
                </c:pt>
                <c:pt idx="108695" formatCode="0.00E+00">
                  <c:v>4.6138500000000001E-3</c:v>
                </c:pt>
                <c:pt idx="108696" formatCode="0.00E+00">
                  <c:v>4.4528500000000004E-3</c:v>
                </c:pt>
                <c:pt idx="108697" formatCode="0.00E+00">
                  <c:v>4.2677499999999998E-3</c:v>
                </c:pt>
                <c:pt idx="108698" formatCode="0.00E+00">
                  <c:v>4.05844E-3</c:v>
                </c:pt>
                <c:pt idx="108699" formatCode="0.00E+00">
                  <c:v>3.8248499999999999E-3</c:v>
                </c:pt>
                <c:pt idx="108700" formatCode="0.00E+00">
                  <c:v>3.5669600000000001E-3</c:v>
                </c:pt>
                <c:pt idx="108701" formatCode="0.00E+00">
                  <c:v>3.2848199999999999E-3</c:v>
                </c:pt>
                <c:pt idx="108702" formatCode="0.00E+00">
                  <c:v>2.97854E-3</c:v>
                </c:pt>
                <c:pt idx="108703" formatCode="0.00E+00">
                  <c:v>2.6482699999999999E-3</c:v>
                </c:pt>
                <c:pt idx="108704" formatCode="0.00E+00">
                  <c:v>2.29422E-3</c:v>
                </c:pt>
                <c:pt idx="108705" formatCode="0.00E+00">
                  <c:v>1.9166700000000001E-3</c:v>
                </c:pt>
                <c:pt idx="108706" formatCode="0.00E+00">
                  <c:v>1.5159500000000001E-3</c:v>
                </c:pt>
                <c:pt idx="108707" formatCode="0.00E+00">
                  <c:v>1.0924400000000001E-3</c:v>
                </c:pt>
                <c:pt idx="108708" formatCode="0.00E+00">
                  <c:v>6.4656900000000005E-4</c:v>
                </c:pt>
                <c:pt idx="108709" formatCode="0.00E+00">
                  <c:v>1.7884199999999999E-4</c:v>
                </c:pt>
                <c:pt idx="108710" formatCode="0.00E+00">
                  <c:v>-3.1019700000000001E-4</c:v>
                </c:pt>
                <c:pt idx="108711" formatCode="0.00E+00">
                  <c:v>-8.1994700000000002E-4</c:v>
                </c:pt>
                <c:pt idx="108712" formatCode="0.00E+00">
                  <c:v>-1.34975E-3</c:v>
                </c:pt>
                <c:pt idx="108713" formatCode="0.00E+00">
                  <c:v>-1.89891E-3</c:v>
                </c:pt>
                <c:pt idx="108714" formatCode="0.00E+00">
                  <c:v>-2.4666599999999999E-3</c:v>
                </c:pt>
                <c:pt idx="108715" formatCode="0.00E+00">
                  <c:v>-3.0522100000000001E-3</c:v>
                </c:pt>
                <c:pt idx="108716" formatCode="0.00E+00">
                  <c:v>-3.6546899999999999E-3</c:v>
                </c:pt>
                <c:pt idx="108717" formatCode="0.00E+00">
                  <c:v>-4.2731999999999996E-3</c:v>
                </c:pt>
                <c:pt idx="108718" formatCode="0.00E+00">
                  <c:v>-4.9068100000000002E-3</c:v>
                </c:pt>
                <c:pt idx="108719" formatCode="0.00E+00">
                  <c:v>-5.5545200000000003E-3</c:v>
                </c:pt>
                <c:pt idx="108720" formatCode="0.00E+00">
                  <c:v>-6.2153E-3</c:v>
                </c:pt>
                <c:pt idx="108721" formatCode="0.00E+00">
                  <c:v>-6.8880699999999996E-3</c:v>
                </c:pt>
                <c:pt idx="108722" formatCode="0.00E+00">
                  <c:v>-7.5717400000000004E-3</c:v>
                </c:pt>
                <c:pt idx="108723" formatCode="0.00E+00">
                  <c:v>-8.2651500000000006E-3</c:v>
                </c:pt>
                <c:pt idx="108724" formatCode="0.00E+00">
                  <c:v>-8.9671200000000003E-3</c:v>
                </c:pt>
                <c:pt idx="108725" formatCode="0.00E+00">
                  <c:v>-9.6764399999999997E-3</c:v>
                </c:pt>
                <c:pt idx="108726">
                  <c:v>-1.0391900000000001E-2</c:v>
                </c:pt>
                <c:pt idx="108727">
                  <c:v>-1.11121E-2</c:v>
                </c:pt>
                <c:pt idx="108728">
                  <c:v>-1.18359E-2</c:v>
                </c:pt>
                <c:pt idx="108729">
                  <c:v>-1.2561900000000001E-2</c:v>
                </c:pt>
                <c:pt idx="108730">
                  <c:v>-1.32888E-2</c:v>
                </c:pt>
                <c:pt idx="108731">
                  <c:v>-1.40152E-2</c:v>
                </c:pt>
                <c:pt idx="108732">
                  <c:v>-1.47397E-2</c:v>
                </c:pt>
                <c:pt idx="108733">
                  <c:v>-1.5461000000000001E-2</c:v>
                </c:pt>
                <c:pt idx="108734">
                  <c:v>-1.61776E-2</c:v>
                </c:pt>
                <c:pt idx="108735">
                  <c:v>-1.68881E-2</c:v>
                </c:pt>
                <c:pt idx="108736">
                  <c:v>-1.7591099999999998E-2</c:v>
                </c:pt>
                <c:pt idx="108737">
                  <c:v>-1.8285200000000001E-2</c:v>
                </c:pt>
                <c:pt idx="108738">
                  <c:v>-1.8969E-2</c:v>
                </c:pt>
                <c:pt idx="108739">
                  <c:v>-1.9641100000000002E-2</c:v>
                </c:pt>
                <c:pt idx="108740">
                  <c:v>-2.0299999999999999E-2</c:v>
                </c:pt>
                <c:pt idx="108741">
                  <c:v>-2.0944299999999999E-2</c:v>
                </c:pt>
                <c:pt idx="108742">
                  <c:v>-2.1572600000000001E-2</c:v>
                </c:pt>
                <c:pt idx="108743">
                  <c:v>-2.2183600000000001E-2</c:v>
                </c:pt>
                <c:pt idx="108744">
                  <c:v>-2.2775799999999999E-2</c:v>
                </c:pt>
                <c:pt idx="108745">
                  <c:v>-2.3348000000000001E-2</c:v>
                </c:pt>
                <c:pt idx="108746">
                  <c:v>-2.3898800000000001E-2</c:v>
                </c:pt>
                <c:pt idx="108747">
                  <c:v>-2.4426900000000001E-2</c:v>
                </c:pt>
                <c:pt idx="108748">
                  <c:v>-2.4930899999999999E-2</c:v>
                </c:pt>
                <c:pt idx="108749">
                  <c:v>-2.54098E-2</c:v>
                </c:pt>
                <c:pt idx="108750">
                  <c:v>-2.5862099999999999E-2</c:v>
                </c:pt>
                <c:pt idx="108751">
                  <c:v>-2.6286799999999999E-2</c:v>
                </c:pt>
                <c:pt idx="108752">
                  <c:v>-2.66827E-2</c:v>
                </c:pt>
                <c:pt idx="108753">
                  <c:v>-2.7048599999999999E-2</c:v>
                </c:pt>
                <c:pt idx="108754">
                  <c:v>-2.7383500000000002E-2</c:v>
                </c:pt>
                <c:pt idx="108755">
                  <c:v>-2.76864E-2</c:v>
                </c:pt>
                <c:pt idx="108756">
                  <c:v>-2.79562E-2</c:v>
                </c:pt>
                <c:pt idx="108757">
                  <c:v>-2.8192100000000001E-2</c:v>
                </c:pt>
                <c:pt idx="108758">
                  <c:v>-2.8393100000000001E-2</c:v>
                </c:pt>
                <c:pt idx="108759">
                  <c:v>-2.8558400000000001E-2</c:v>
                </c:pt>
                <c:pt idx="108760">
                  <c:v>-2.86872E-2</c:v>
                </c:pt>
                <c:pt idx="108761">
                  <c:v>-2.8778700000000001E-2</c:v>
                </c:pt>
                <c:pt idx="108762">
                  <c:v>-2.8832300000000002E-2</c:v>
                </c:pt>
                <c:pt idx="108763">
                  <c:v>-2.8847299999999999E-2</c:v>
                </c:pt>
                <c:pt idx="108764">
                  <c:v>-2.88233E-2</c:v>
                </c:pt>
                <c:pt idx="108765">
                  <c:v>-2.87596E-2</c:v>
                </c:pt>
                <c:pt idx="108766">
                  <c:v>-2.8655799999999999E-2</c:v>
                </c:pt>
                <c:pt idx="108767">
                  <c:v>-2.8511600000000002E-2</c:v>
                </c:pt>
                <c:pt idx="108768">
                  <c:v>-2.83266E-2</c:v>
                </c:pt>
                <c:pt idx="108769">
                  <c:v>-2.81006E-2</c:v>
                </c:pt>
                <c:pt idx="108770">
                  <c:v>-2.7833400000000001E-2</c:v>
                </c:pt>
                <c:pt idx="108771">
                  <c:v>-2.7524799999999999E-2</c:v>
                </c:pt>
                <c:pt idx="108772">
                  <c:v>-2.7174899999999998E-2</c:v>
                </c:pt>
                <c:pt idx="108773">
                  <c:v>-2.6783600000000001E-2</c:v>
                </c:pt>
                <c:pt idx="108774">
                  <c:v>-2.6350999999999999E-2</c:v>
                </c:pt>
                <c:pt idx="108775">
                  <c:v>-2.58772E-2</c:v>
                </c:pt>
                <c:pt idx="108776">
                  <c:v>-2.53625E-2</c:v>
                </c:pt>
                <c:pt idx="108777">
                  <c:v>-2.4807099999999999E-2</c:v>
                </c:pt>
                <c:pt idx="108778">
                  <c:v>-2.4211400000000001E-2</c:v>
                </c:pt>
                <c:pt idx="108779">
                  <c:v>-2.35759E-2</c:v>
                </c:pt>
                <c:pt idx="108780">
                  <c:v>-2.2900899999999998E-2</c:v>
                </c:pt>
                <c:pt idx="108781">
                  <c:v>-2.2187200000000001E-2</c:v>
                </c:pt>
                <c:pt idx="108782">
                  <c:v>-2.1435099999999999E-2</c:v>
                </c:pt>
                <c:pt idx="108783">
                  <c:v>-2.06456E-2</c:v>
                </c:pt>
                <c:pt idx="108784">
                  <c:v>-1.9819300000000001E-2</c:v>
                </c:pt>
                <c:pt idx="108785">
                  <c:v>-1.8956899999999999E-2</c:v>
                </c:pt>
                <c:pt idx="108786">
                  <c:v>-1.8059499999999999E-2</c:v>
                </c:pt>
                <c:pt idx="108787">
                  <c:v>-1.7128000000000001E-2</c:v>
                </c:pt>
                <c:pt idx="108788">
                  <c:v>-1.6163299999999999E-2</c:v>
                </c:pt>
                <c:pt idx="108789">
                  <c:v>-1.5166499999999999E-2</c:v>
                </c:pt>
                <c:pt idx="108790">
                  <c:v>-1.4138700000000001E-2</c:v>
                </c:pt>
                <c:pt idx="108791">
                  <c:v>-1.30811E-2</c:v>
                </c:pt>
                <c:pt idx="108792">
                  <c:v>-1.1995E-2</c:v>
                </c:pt>
                <c:pt idx="108793">
                  <c:v>-1.0881500000000001E-2</c:v>
                </c:pt>
                <c:pt idx="108794" formatCode="0.00E+00">
                  <c:v>-9.74211E-3</c:v>
                </c:pt>
                <c:pt idx="108795" formatCode="0.00E+00">
                  <c:v>-8.5781399999999997E-3</c:v>
                </c:pt>
                <c:pt idx="108796" formatCode="0.00E+00">
                  <c:v>-7.3910299999999998E-3</c:v>
                </c:pt>
                <c:pt idx="108797" formatCode="0.00E+00">
                  <c:v>-6.1822500000000002E-3</c:v>
                </c:pt>
                <c:pt idx="108798" formatCode="0.00E+00">
                  <c:v>-4.9533099999999998E-3</c:v>
                </c:pt>
                <c:pt idx="108799" formatCode="0.00E+00">
                  <c:v>-3.7057800000000001E-3</c:v>
                </c:pt>
                <c:pt idx="108800" formatCode="0.00E+00">
                  <c:v>-2.4412499999999998E-3</c:v>
                </c:pt>
                <c:pt idx="108801" formatCode="0.00E+00">
                  <c:v>-1.16136E-3</c:v>
                </c:pt>
                <c:pt idx="108802" formatCode="0.00E+00">
                  <c:v>1.3223600000000001E-4</c:v>
                </c:pt>
                <c:pt idx="108803" formatCode="0.00E+00">
                  <c:v>1.43783E-3</c:v>
                </c:pt>
                <c:pt idx="108804" formatCode="0.00E+00">
                  <c:v>2.7537099999999999E-3</c:v>
                </c:pt>
                <c:pt idx="108805" formatCode="0.00E+00">
                  <c:v>4.0781200000000002E-3</c:v>
                </c:pt>
                <c:pt idx="108806" formatCode="0.00E+00">
                  <c:v>5.4092899999999998E-3</c:v>
                </c:pt>
                <c:pt idx="108807" formatCode="0.00E+00">
                  <c:v>6.7454200000000002E-3</c:v>
                </c:pt>
                <c:pt idx="108808" formatCode="0.00E+00">
                  <c:v>8.0847100000000002E-3</c:v>
                </c:pt>
                <c:pt idx="108809" formatCode="0.00E+00">
                  <c:v>9.4253300000000009E-3</c:v>
                </c:pt>
                <c:pt idx="108810">
                  <c:v>1.07654E-2</c:v>
                </c:pt>
                <c:pt idx="108811">
                  <c:v>1.21032E-2</c:v>
                </c:pt>
                <c:pt idx="108812">
                  <c:v>1.34368E-2</c:v>
                </c:pt>
                <c:pt idx="108813">
                  <c:v>1.4764299999999999E-2</c:v>
                </c:pt>
                <c:pt idx="108814">
                  <c:v>1.6083900000000002E-2</c:v>
                </c:pt>
                <c:pt idx="108815">
                  <c:v>1.7393700000000002E-2</c:v>
                </c:pt>
                <c:pt idx="108816">
                  <c:v>1.8692E-2</c:v>
                </c:pt>
                <c:pt idx="108817">
                  <c:v>1.9976799999999999E-2</c:v>
                </c:pt>
                <c:pt idx="108818">
                  <c:v>2.1246399999999999E-2</c:v>
                </c:pt>
                <c:pt idx="108819">
                  <c:v>2.2498799999999999E-2</c:v>
                </c:pt>
                <c:pt idx="108820">
                  <c:v>2.37325E-2</c:v>
                </c:pt>
                <c:pt idx="108821">
                  <c:v>2.4945499999999999E-2</c:v>
                </c:pt>
                <c:pt idx="108822">
                  <c:v>2.6136099999999999E-2</c:v>
                </c:pt>
                <c:pt idx="108823">
                  <c:v>2.73026E-2</c:v>
                </c:pt>
                <c:pt idx="108824">
                  <c:v>2.8443300000000001E-2</c:v>
                </c:pt>
                <c:pt idx="108825">
                  <c:v>2.9556599999999999E-2</c:v>
                </c:pt>
                <c:pt idx="108826">
                  <c:v>3.0640799999999999E-2</c:v>
                </c:pt>
                <c:pt idx="108827">
                  <c:v>3.1694300000000002E-2</c:v>
                </c:pt>
                <c:pt idx="108828">
                  <c:v>3.2715599999999997E-2</c:v>
                </c:pt>
                <c:pt idx="108829">
                  <c:v>3.37031E-2</c:v>
                </c:pt>
                <c:pt idx="108830">
                  <c:v>3.4655499999999999E-2</c:v>
                </c:pt>
                <c:pt idx="108831">
                  <c:v>3.5571199999999997E-2</c:v>
                </c:pt>
                <c:pt idx="108832">
                  <c:v>3.6449000000000002E-2</c:v>
                </c:pt>
                <c:pt idx="108833">
                  <c:v>3.7287399999999998E-2</c:v>
                </c:pt>
                <c:pt idx="108834">
                  <c:v>3.8085300000000002E-2</c:v>
                </c:pt>
                <c:pt idx="108835">
                  <c:v>3.8841399999999998E-2</c:v>
                </c:pt>
                <c:pt idx="108836">
                  <c:v>3.9554600000000002E-2</c:v>
                </c:pt>
                <c:pt idx="108837">
                  <c:v>4.0223700000000001E-2</c:v>
                </c:pt>
                <c:pt idx="108838">
                  <c:v>4.0847799999999997E-2</c:v>
                </c:pt>
                <c:pt idx="108839">
                  <c:v>4.1425900000000002E-2</c:v>
                </c:pt>
                <c:pt idx="108840">
                  <c:v>4.1957000000000001E-2</c:v>
                </c:pt>
                <c:pt idx="108841">
                  <c:v>4.24403E-2</c:v>
                </c:pt>
                <c:pt idx="108842">
                  <c:v>4.2875099999999999E-2</c:v>
                </c:pt>
                <c:pt idx="108843">
                  <c:v>4.3260600000000003E-2</c:v>
                </c:pt>
                <c:pt idx="108844">
                  <c:v>4.3596200000000002E-2</c:v>
                </c:pt>
                <c:pt idx="108845">
                  <c:v>4.3881400000000001E-2</c:v>
                </c:pt>
                <c:pt idx="108846">
                  <c:v>4.4115599999999998E-2</c:v>
                </c:pt>
                <c:pt idx="108847">
                  <c:v>4.4298499999999998E-2</c:v>
                </c:pt>
                <c:pt idx="108848">
                  <c:v>4.44296E-2</c:v>
                </c:pt>
                <c:pt idx="108849">
                  <c:v>4.4508699999999998E-2</c:v>
                </c:pt>
                <c:pt idx="108850">
                  <c:v>4.4535499999999999E-2</c:v>
                </c:pt>
                <c:pt idx="108851">
                  <c:v>4.4510099999999997E-2</c:v>
                </c:pt>
                <c:pt idx="108852">
                  <c:v>4.4432199999999998E-2</c:v>
                </c:pt>
                <c:pt idx="108853">
                  <c:v>4.4302000000000001E-2</c:v>
                </c:pt>
                <c:pt idx="108854">
                  <c:v>4.4119499999999999E-2</c:v>
                </c:pt>
                <c:pt idx="108855">
                  <c:v>4.3884800000000002E-2</c:v>
                </c:pt>
                <c:pt idx="108856">
                  <c:v>4.35983E-2</c:v>
                </c:pt>
                <c:pt idx="108857">
                  <c:v>4.3260199999999999E-2</c:v>
                </c:pt>
                <c:pt idx="108858">
                  <c:v>4.2870999999999999E-2</c:v>
                </c:pt>
                <c:pt idx="108859">
                  <c:v>4.2431000000000003E-2</c:v>
                </c:pt>
                <c:pt idx="108860">
                  <c:v>4.19408E-2</c:v>
                </c:pt>
                <c:pt idx="108861">
                  <c:v>4.1401100000000003E-2</c:v>
                </c:pt>
                <c:pt idx="108862">
                  <c:v>4.0812399999999999E-2</c:v>
                </c:pt>
                <c:pt idx="108863">
                  <c:v>4.0175500000000003E-2</c:v>
                </c:pt>
                <c:pt idx="108864">
                  <c:v>3.94913E-2</c:v>
                </c:pt>
                <c:pt idx="108865">
                  <c:v>3.8760599999999999E-2</c:v>
                </c:pt>
                <c:pt idx="108866">
                  <c:v>3.7984299999999999E-2</c:v>
                </c:pt>
                <c:pt idx="108867">
                  <c:v>3.7163500000000002E-2</c:v>
                </c:pt>
                <c:pt idx="108868">
                  <c:v>3.6299199999999997E-2</c:v>
                </c:pt>
                <c:pt idx="108869">
                  <c:v>3.53925E-2</c:v>
                </c:pt>
                <c:pt idx="108870">
                  <c:v>3.4444599999999999E-2</c:v>
                </c:pt>
                <c:pt idx="108871">
                  <c:v>3.3456800000000002E-2</c:v>
                </c:pt>
                <c:pt idx="108872">
                  <c:v>3.2430300000000002E-2</c:v>
                </c:pt>
                <c:pt idx="108873">
                  <c:v>3.1366499999999999E-2</c:v>
                </c:pt>
                <c:pt idx="108874">
                  <c:v>3.0266700000000001E-2</c:v>
                </c:pt>
                <c:pt idx="108875">
                  <c:v>2.9132499999999999E-2</c:v>
                </c:pt>
                <c:pt idx="108876">
                  <c:v>2.7965299999999998E-2</c:v>
                </c:pt>
                <c:pt idx="108877">
                  <c:v>2.6766600000000002E-2</c:v>
                </c:pt>
                <c:pt idx="108878">
                  <c:v>2.5538000000000002E-2</c:v>
                </c:pt>
                <c:pt idx="108879">
                  <c:v>2.42811E-2</c:v>
                </c:pt>
                <c:pt idx="108880">
                  <c:v>2.2997500000000001E-2</c:v>
                </c:pt>
                <c:pt idx="108881">
                  <c:v>2.1689E-2</c:v>
                </c:pt>
                <c:pt idx="108882">
                  <c:v>2.0357299999999998E-2</c:v>
                </c:pt>
                <c:pt idx="108883">
                  <c:v>1.9004E-2</c:v>
                </c:pt>
                <c:pt idx="108884">
                  <c:v>1.7631000000000001E-2</c:v>
                </c:pt>
                <c:pt idx="108885">
                  <c:v>1.6240000000000001E-2</c:v>
                </c:pt>
                <c:pt idx="108886">
                  <c:v>1.48328E-2</c:v>
                </c:pt>
                <c:pt idx="108887">
                  <c:v>1.3411299999999999E-2</c:v>
                </c:pt>
                <c:pt idx="108888">
                  <c:v>1.19772E-2</c:v>
                </c:pt>
                <c:pt idx="108889">
                  <c:v>1.05325E-2</c:v>
                </c:pt>
                <c:pt idx="108890" formatCode="0.00E+00">
                  <c:v>9.0789500000000006E-3</c:v>
                </c:pt>
                <c:pt idx="108891" formatCode="0.00E+00">
                  <c:v>7.6184499999999997E-3</c:v>
                </c:pt>
                <c:pt idx="108892" formatCode="0.00E+00">
                  <c:v>6.1528700000000004E-3</c:v>
                </c:pt>
                <c:pt idx="108893" formatCode="0.00E+00">
                  <c:v>4.6840500000000004E-3</c:v>
                </c:pt>
                <c:pt idx="108894" formatCode="0.00E+00">
                  <c:v>3.2138599999999998E-3</c:v>
                </c:pt>
                <c:pt idx="108895" formatCode="0.00E+00">
                  <c:v>1.7441500000000001E-3</c:v>
                </c:pt>
                <c:pt idx="108896" formatCode="0.00E+00">
                  <c:v>2.7676900000000001E-4</c:v>
                </c:pt>
                <c:pt idx="108897" formatCode="0.00E+00">
                  <c:v>-1.1864499999999999E-3</c:v>
                </c:pt>
                <c:pt idx="108898" formatCode="0.00E+00">
                  <c:v>-2.6436900000000002E-3</c:v>
                </c:pt>
                <c:pt idx="108899" formatCode="0.00E+00">
                  <c:v>-4.0931500000000003E-3</c:v>
                </c:pt>
                <c:pt idx="108900" formatCode="0.00E+00">
                  <c:v>-5.5330500000000003E-3</c:v>
                </c:pt>
                <c:pt idx="108901" formatCode="0.00E+00">
                  <c:v>-6.96161E-3</c:v>
                </c:pt>
                <c:pt idx="108902" formatCode="0.00E+00">
                  <c:v>-8.3771200000000001E-3</c:v>
                </c:pt>
                <c:pt idx="108903" formatCode="0.00E+00">
                  <c:v>-9.7778499999999994E-3</c:v>
                </c:pt>
                <c:pt idx="108904">
                  <c:v>-1.1162099999999999E-2</c:v>
                </c:pt>
                <c:pt idx="108905">
                  <c:v>-1.2528299999999999E-2</c:v>
                </c:pt>
                <c:pt idx="108906">
                  <c:v>-1.38748E-2</c:v>
                </c:pt>
                <c:pt idx="108907">
                  <c:v>-1.5199900000000001E-2</c:v>
                </c:pt>
                <c:pt idx="108908">
                  <c:v>-1.6502300000000001E-2</c:v>
                </c:pt>
                <c:pt idx="108909">
                  <c:v>-1.7780299999999999E-2</c:v>
                </c:pt>
                <c:pt idx="108910">
                  <c:v>-1.9032500000000001E-2</c:v>
                </c:pt>
                <c:pt idx="108911">
                  <c:v>-2.0257600000000001E-2</c:v>
                </c:pt>
                <c:pt idx="108912">
                  <c:v>-2.14541E-2</c:v>
                </c:pt>
                <c:pt idx="108913">
                  <c:v>-2.26208E-2</c:v>
                </c:pt>
                <c:pt idx="108914">
                  <c:v>-2.3756300000000001E-2</c:v>
                </c:pt>
                <c:pt idx="108915">
                  <c:v>-2.48595E-2</c:v>
                </c:pt>
                <c:pt idx="108916">
                  <c:v>-2.5929199999999999E-2</c:v>
                </c:pt>
                <c:pt idx="108917">
                  <c:v>-2.69643E-2</c:v>
                </c:pt>
                <c:pt idx="108918">
                  <c:v>-2.79638E-2</c:v>
                </c:pt>
                <c:pt idx="108919">
                  <c:v>-2.89267E-2</c:v>
                </c:pt>
                <c:pt idx="108920">
                  <c:v>-2.9852E-2</c:v>
                </c:pt>
                <c:pt idx="108921">
                  <c:v>-3.0738999999999999E-2</c:v>
                </c:pt>
                <c:pt idx="108922">
                  <c:v>-3.1586700000000002E-2</c:v>
                </c:pt>
                <c:pt idx="108923">
                  <c:v>-3.2394399999999997E-2</c:v>
                </c:pt>
                <c:pt idx="108924">
                  <c:v>-3.3161499999999997E-2</c:v>
                </c:pt>
                <c:pt idx="108925">
                  <c:v>-3.3887300000000002E-2</c:v>
                </c:pt>
                <c:pt idx="108926">
                  <c:v>-3.4571299999999999E-2</c:v>
                </c:pt>
                <c:pt idx="108927">
                  <c:v>-3.5213000000000001E-2</c:v>
                </c:pt>
                <c:pt idx="108928">
                  <c:v>-3.5811999999999997E-2</c:v>
                </c:pt>
                <c:pt idx="108929">
                  <c:v>-3.6367799999999999E-2</c:v>
                </c:pt>
                <c:pt idx="108930">
                  <c:v>-3.6880299999999998E-2</c:v>
                </c:pt>
                <c:pt idx="108931">
                  <c:v>-3.7349100000000003E-2</c:v>
                </c:pt>
                <c:pt idx="108932">
                  <c:v>-3.7774099999999998E-2</c:v>
                </c:pt>
                <c:pt idx="108933">
                  <c:v>-3.81552E-2</c:v>
                </c:pt>
                <c:pt idx="108934">
                  <c:v>-3.84923E-2</c:v>
                </c:pt>
                <c:pt idx="108935">
                  <c:v>-3.8785500000000001E-2</c:v>
                </c:pt>
                <c:pt idx="108936">
                  <c:v>-3.9034800000000001E-2</c:v>
                </c:pt>
                <c:pt idx="108937">
                  <c:v>-3.9240400000000002E-2</c:v>
                </c:pt>
                <c:pt idx="108938">
                  <c:v>-3.9402600000000003E-2</c:v>
                </c:pt>
                <c:pt idx="108939">
                  <c:v>-3.9521399999999998E-2</c:v>
                </c:pt>
                <c:pt idx="108940">
                  <c:v>-3.9597399999999998E-2</c:v>
                </c:pt>
                <c:pt idx="108941">
                  <c:v>-3.9630800000000001E-2</c:v>
                </c:pt>
                <c:pt idx="108942">
                  <c:v>-3.9622200000000003E-2</c:v>
                </c:pt>
                <c:pt idx="108943">
                  <c:v>-3.95719E-2</c:v>
                </c:pt>
                <c:pt idx="108944">
                  <c:v>-3.9480599999999998E-2</c:v>
                </c:pt>
                <c:pt idx="108945">
                  <c:v>-3.9348899999999999E-2</c:v>
                </c:pt>
                <c:pt idx="108946">
                  <c:v>-3.9177400000000001E-2</c:v>
                </c:pt>
                <c:pt idx="108947">
                  <c:v>-3.8966800000000003E-2</c:v>
                </c:pt>
                <c:pt idx="108948">
                  <c:v>-3.8717799999999997E-2</c:v>
                </c:pt>
                <c:pt idx="108949">
                  <c:v>-3.8431399999999998E-2</c:v>
                </c:pt>
                <c:pt idx="108950">
                  <c:v>-3.8108200000000002E-2</c:v>
                </c:pt>
                <c:pt idx="108951">
                  <c:v>-3.77493E-2</c:v>
                </c:pt>
                <c:pt idx="108952">
                  <c:v>-3.73555E-2</c:v>
                </c:pt>
                <c:pt idx="108953">
                  <c:v>-3.6927799999999997E-2</c:v>
                </c:pt>
                <c:pt idx="108954">
                  <c:v>-3.6467199999999998E-2</c:v>
                </c:pt>
                <c:pt idx="108955">
                  <c:v>-3.5974699999999998E-2</c:v>
                </c:pt>
                <c:pt idx="108956">
                  <c:v>-3.5451499999999997E-2</c:v>
                </c:pt>
                <c:pt idx="108957">
                  <c:v>-3.4898499999999999E-2</c:v>
                </c:pt>
                <c:pt idx="108958">
                  <c:v>-3.4317E-2</c:v>
                </c:pt>
                <c:pt idx="108959">
                  <c:v>-3.3708099999999998E-2</c:v>
                </c:pt>
                <c:pt idx="108960">
                  <c:v>-3.3072999999999998E-2</c:v>
                </c:pt>
                <c:pt idx="108961">
                  <c:v>-3.2412900000000001E-2</c:v>
                </c:pt>
                <c:pt idx="108962">
                  <c:v>-3.1728899999999997E-2</c:v>
                </c:pt>
                <c:pt idx="108963">
                  <c:v>-3.1022500000000001E-2</c:v>
                </c:pt>
                <c:pt idx="108964">
                  <c:v>-3.0294700000000001E-2</c:v>
                </c:pt>
                <c:pt idx="108965">
                  <c:v>-2.9546800000000002E-2</c:v>
                </c:pt>
                <c:pt idx="108966">
                  <c:v>-2.8780199999999999E-2</c:v>
                </c:pt>
                <c:pt idx="108967">
                  <c:v>-2.7996199999999999E-2</c:v>
                </c:pt>
                <c:pt idx="108968">
                  <c:v>-2.7195899999999999E-2</c:v>
                </c:pt>
                <c:pt idx="108969">
                  <c:v>-2.63807E-2</c:v>
                </c:pt>
                <c:pt idx="108970">
                  <c:v>-2.5551899999999999E-2</c:v>
                </c:pt>
                <c:pt idx="108971">
                  <c:v>-2.4710800000000002E-2</c:v>
                </c:pt>
                <c:pt idx="108972">
                  <c:v>-2.38587E-2</c:v>
                </c:pt>
                <c:pt idx="108973">
                  <c:v>-2.2996800000000001E-2</c:v>
                </c:pt>
                <c:pt idx="108974">
                  <c:v>-2.2126400000000001E-2</c:v>
                </c:pt>
                <c:pt idx="108975">
                  <c:v>-2.1248800000000002E-2</c:v>
                </c:pt>
                <c:pt idx="108976">
                  <c:v>-2.03652E-2</c:v>
                </c:pt>
                <c:pt idx="108977">
                  <c:v>-1.9476899999999998E-2</c:v>
                </c:pt>
                <c:pt idx="108978">
                  <c:v>-1.85851E-2</c:v>
                </c:pt>
                <c:pt idx="108979">
                  <c:v>-1.7690899999999999E-2</c:v>
                </c:pt>
                <c:pt idx="108980">
                  <c:v>-1.6795600000000001E-2</c:v>
                </c:pt>
                <c:pt idx="108981">
                  <c:v>-1.5900399999999999E-2</c:v>
                </c:pt>
                <c:pt idx="108982">
                  <c:v>-1.5006200000000001E-2</c:v>
                </c:pt>
                <c:pt idx="108983">
                  <c:v>-1.41143E-2</c:v>
                </c:pt>
                <c:pt idx="108984">
                  <c:v>-1.32257E-2</c:v>
                </c:pt>
                <c:pt idx="108985">
                  <c:v>-1.23415E-2</c:v>
                </c:pt>
                <c:pt idx="108986">
                  <c:v>-1.1462699999999999E-2</c:v>
                </c:pt>
                <c:pt idx="108987">
                  <c:v>-1.05903E-2</c:v>
                </c:pt>
                <c:pt idx="108988" formatCode="0.00E+00">
                  <c:v>-9.7251999999999998E-3</c:v>
                </c:pt>
                <c:pt idx="108989" formatCode="0.00E+00">
                  <c:v>-8.8683500000000005E-3</c:v>
                </c:pt>
                <c:pt idx="108990" formatCode="0.00E+00">
                  <c:v>-8.0206099999999992E-3</c:v>
                </c:pt>
                <c:pt idx="108991" formatCode="0.00E+00">
                  <c:v>-7.1828400000000002E-3</c:v>
                </c:pt>
                <c:pt idx="108992" formatCode="0.00E+00">
                  <c:v>-6.3558499999999997E-3</c:v>
                </c:pt>
                <c:pt idx="108993" formatCode="0.00E+00">
                  <c:v>-5.5403900000000001E-3</c:v>
                </c:pt>
                <c:pt idx="108994" formatCode="0.00E+00">
                  <c:v>-4.7371899999999996E-3</c:v>
                </c:pt>
                <c:pt idx="108995" formatCode="0.00E+00">
                  <c:v>-3.9469400000000003E-3</c:v>
                </c:pt>
                <c:pt idx="108996" formatCode="0.00E+00">
                  <c:v>-3.1702800000000001E-3</c:v>
                </c:pt>
                <c:pt idx="108997" formatCode="0.00E+00">
                  <c:v>-2.4077999999999999E-3</c:v>
                </c:pt>
                <c:pt idx="108998" formatCode="0.00E+00">
                  <c:v>-1.6600600000000001E-3</c:v>
                </c:pt>
                <c:pt idx="108999" formatCode="0.00E+00">
                  <c:v>-9.2757799999999997E-4</c:v>
                </c:pt>
                <c:pt idx="109000" formatCode="0.00E+00">
                  <c:v>-2.1082300000000001E-4</c:v>
                </c:pt>
                <c:pt idx="109001" formatCode="0.00E+00">
                  <c:v>4.8978100000000001E-4</c:v>
                </c:pt>
                <c:pt idx="109002" formatCode="0.00E+00">
                  <c:v>1.1738499999999999E-3</c:v>
                </c:pt>
                <c:pt idx="109003" formatCode="0.00E+00">
                  <c:v>1.8410500000000001E-3</c:v>
                </c:pt>
                <c:pt idx="109004" formatCode="0.00E+00">
                  <c:v>2.4910900000000001E-3</c:v>
                </c:pt>
                <c:pt idx="109005" formatCode="0.00E+00">
                  <c:v>3.12371E-3</c:v>
                </c:pt>
                <c:pt idx="109006" formatCode="0.00E+00">
                  <c:v>3.7387100000000001E-3</c:v>
                </c:pt>
                <c:pt idx="109007" formatCode="0.00E+00">
                  <c:v>4.3359399999999999E-3</c:v>
                </c:pt>
                <c:pt idx="109008" formatCode="0.00E+00">
                  <c:v>4.9152600000000003E-3</c:v>
                </c:pt>
                <c:pt idx="109009" formatCode="0.00E+00">
                  <c:v>5.4765999999999999E-3</c:v>
                </c:pt>
                <c:pt idx="109010" formatCode="0.00E+00">
                  <c:v>6.0199199999999998E-3</c:v>
                </c:pt>
                <c:pt idx="109011" formatCode="0.00E+00">
                  <c:v>6.5452399999999999E-3</c:v>
                </c:pt>
                <c:pt idx="109012" formatCode="0.00E+00">
                  <c:v>7.0526E-3</c:v>
                </c:pt>
                <c:pt idx="109013" formatCode="0.00E+00">
                  <c:v>7.5420799999999996E-3</c:v>
                </c:pt>
                <c:pt idx="109014" formatCode="0.00E+00">
                  <c:v>8.0138099999999997E-3</c:v>
                </c:pt>
                <c:pt idx="109015" formatCode="0.00E+00">
                  <c:v>8.4679600000000001E-3</c:v>
                </c:pt>
                <c:pt idx="109016" formatCode="0.00E+00">
                  <c:v>8.9047099999999997E-3</c:v>
                </c:pt>
                <c:pt idx="109017" formatCode="0.00E+00">
                  <c:v>9.3243200000000005E-3</c:v>
                </c:pt>
                <c:pt idx="109018" formatCode="0.00E+00">
                  <c:v>9.7270399999999993E-3</c:v>
                </c:pt>
                <c:pt idx="109019">
                  <c:v>1.0113199999999999E-2</c:v>
                </c:pt>
                <c:pt idx="109020">
                  <c:v>1.04831E-2</c:v>
                </c:pt>
                <c:pt idx="109021">
                  <c:v>1.0837100000000001E-2</c:v>
                </c:pt>
                <c:pt idx="109022">
                  <c:v>1.1175600000000001E-2</c:v>
                </c:pt>
                <c:pt idx="109023">
                  <c:v>1.14991E-2</c:v>
                </c:pt>
                <c:pt idx="109024">
                  <c:v>1.18079E-2</c:v>
                </c:pt>
                <c:pt idx="109025">
                  <c:v>1.21026E-2</c:v>
                </c:pt>
                <c:pt idx="109026">
                  <c:v>1.23836E-2</c:v>
                </c:pt>
                <c:pt idx="109027">
                  <c:v>1.26515E-2</c:v>
                </c:pt>
                <c:pt idx="109028">
                  <c:v>1.29068E-2</c:v>
                </c:pt>
                <c:pt idx="109029">
                  <c:v>1.315E-2</c:v>
                </c:pt>
                <c:pt idx="109030">
                  <c:v>1.3381799999999999E-2</c:v>
                </c:pt>
                <c:pt idx="109031">
                  <c:v>1.3602599999999999E-2</c:v>
                </c:pt>
                <c:pt idx="109032">
                  <c:v>1.38131E-2</c:v>
                </c:pt>
                <c:pt idx="109033">
                  <c:v>1.4013899999999999E-2</c:v>
                </c:pt>
                <c:pt idx="109034">
                  <c:v>1.42057E-2</c:v>
                </c:pt>
                <c:pt idx="109035">
                  <c:v>1.43889E-2</c:v>
                </c:pt>
                <c:pt idx="109036">
                  <c:v>1.4564300000000001E-2</c:v>
                </c:pt>
                <c:pt idx="109037">
                  <c:v>1.47324E-2</c:v>
                </c:pt>
                <c:pt idx="109038">
                  <c:v>1.4893999999999999E-2</c:v>
                </c:pt>
                <c:pt idx="109039">
                  <c:v>1.50496E-2</c:v>
                </c:pt>
                <c:pt idx="109040">
                  <c:v>1.5199799999999999E-2</c:v>
                </c:pt>
                <c:pt idx="109041">
                  <c:v>1.53452E-2</c:v>
                </c:pt>
                <c:pt idx="109042">
                  <c:v>1.54866E-2</c:v>
                </c:pt>
                <c:pt idx="109043">
                  <c:v>1.56244E-2</c:v>
                </c:pt>
                <c:pt idx="109044">
                  <c:v>1.57593E-2</c:v>
                </c:pt>
                <c:pt idx="109045">
                  <c:v>1.5891800000000001E-2</c:v>
                </c:pt>
                <c:pt idx="109046">
                  <c:v>1.6022600000000001E-2</c:v>
                </c:pt>
                <c:pt idx="109047">
                  <c:v>1.6152099999999999E-2</c:v>
                </c:pt>
                <c:pt idx="109048">
                  <c:v>1.6280900000000001E-2</c:v>
                </c:pt>
                <c:pt idx="109049">
                  <c:v>1.64096E-2</c:v>
                </c:pt>
                <c:pt idx="109050">
                  <c:v>1.6538500000000001E-2</c:v>
                </c:pt>
                <c:pt idx="109051">
                  <c:v>1.66683E-2</c:v>
                </c:pt>
                <c:pt idx="109052">
                  <c:v>1.67993E-2</c:v>
                </c:pt>
                <c:pt idx="109053">
                  <c:v>1.69319E-2</c:v>
                </c:pt>
                <c:pt idx="109054">
                  <c:v>1.7066600000000001E-2</c:v>
                </c:pt>
                <c:pt idx="109055">
                  <c:v>1.7203800000000002E-2</c:v>
                </c:pt>
                <c:pt idx="109056">
                  <c:v>1.7343799999999999E-2</c:v>
                </c:pt>
                <c:pt idx="109057">
                  <c:v>1.74868E-2</c:v>
                </c:pt>
                <c:pt idx="109058">
                  <c:v>1.7633300000000001E-2</c:v>
                </c:pt>
                <c:pt idx="109059">
                  <c:v>1.7783400000000001E-2</c:v>
                </c:pt>
                <c:pt idx="109060">
                  <c:v>1.79373E-2</c:v>
                </c:pt>
                <c:pt idx="109061">
                  <c:v>1.8095400000000001E-2</c:v>
                </c:pt>
                <c:pt idx="109062">
                  <c:v>1.8257599999999999E-2</c:v>
                </c:pt>
                <c:pt idx="109063">
                  <c:v>1.8424200000000002E-2</c:v>
                </c:pt>
                <c:pt idx="109064">
                  <c:v>1.8595199999999999E-2</c:v>
                </c:pt>
                <c:pt idx="109065">
                  <c:v>1.8770700000000001E-2</c:v>
                </c:pt>
                <c:pt idx="109066">
                  <c:v>1.8950600000000001E-2</c:v>
                </c:pt>
                <c:pt idx="109067">
                  <c:v>1.9135099999999999E-2</c:v>
                </c:pt>
                <c:pt idx="109068">
                  <c:v>1.9323900000000001E-2</c:v>
                </c:pt>
                <c:pt idx="109069">
                  <c:v>1.9517099999999999E-2</c:v>
                </c:pt>
                <c:pt idx="109070">
                  <c:v>1.97144E-2</c:v>
                </c:pt>
                <c:pt idx="109071">
                  <c:v>1.9915700000000001E-2</c:v>
                </c:pt>
                <c:pt idx="109072">
                  <c:v>2.0120900000000001E-2</c:v>
                </c:pt>
                <c:pt idx="109073">
                  <c:v>2.03296E-2</c:v>
                </c:pt>
                <c:pt idx="109074">
                  <c:v>2.05416E-2</c:v>
                </c:pt>
                <c:pt idx="109075">
                  <c:v>2.07566E-2</c:v>
                </c:pt>
                <c:pt idx="109076">
                  <c:v>2.0974099999999999E-2</c:v>
                </c:pt>
                <c:pt idx="109077">
                  <c:v>2.1194000000000001E-2</c:v>
                </c:pt>
                <c:pt idx="109078">
                  <c:v>2.14156E-2</c:v>
                </c:pt>
                <c:pt idx="109079">
                  <c:v>2.1638600000000001E-2</c:v>
                </c:pt>
                <c:pt idx="109080">
                  <c:v>2.18625E-2</c:v>
                </c:pt>
                <c:pt idx="109081">
                  <c:v>2.2086700000000001E-2</c:v>
                </c:pt>
                <c:pt idx="109082">
                  <c:v>2.2310799999999999E-2</c:v>
                </c:pt>
                <c:pt idx="109083">
                  <c:v>2.2533999999999998E-2</c:v>
                </c:pt>
                <c:pt idx="109084">
                  <c:v>2.2755999999999998E-2</c:v>
                </c:pt>
                <c:pt idx="109085">
                  <c:v>2.29759E-2</c:v>
                </c:pt>
                <c:pt idx="109086">
                  <c:v>2.3193100000000001E-2</c:v>
                </c:pt>
                <c:pt idx="109087">
                  <c:v>2.3407000000000001E-2</c:v>
                </c:pt>
                <c:pt idx="109088">
                  <c:v>2.36168E-2</c:v>
                </c:pt>
                <c:pt idx="109089">
                  <c:v>2.38219E-2</c:v>
                </c:pt>
                <c:pt idx="109090">
                  <c:v>2.4021399999999998E-2</c:v>
                </c:pt>
                <c:pt idx="109091">
                  <c:v>2.4214599999999999E-2</c:v>
                </c:pt>
                <c:pt idx="109092">
                  <c:v>2.4400700000000001E-2</c:v>
                </c:pt>
                <c:pt idx="109093">
                  <c:v>2.4578900000000001E-2</c:v>
                </c:pt>
                <c:pt idx="109094">
                  <c:v>2.4748300000000001E-2</c:v>
                </c:pt>
                <c:pt idx="109095">
                  <c:v>2.4908300000000001E-2</c:v>
                </c:pt>
                <c:pt idx="109096">
                  <c:v>2.5057800000000002E-2</c:v>
                </c:pt>
                <c:pt idx="109097">
                  <c:v>2.5196099999999999E-2</c:v>
                </c:pt>
                <c:pt idx="109098">
                  <c:v>2.5322299999999999E-2</c:v>
                </c:pt>
                <c:pt idx="109099">
                  <c:v>2.5435599999999999E-2</c:v>
                </c:pt>
                <c:pt idx="109100">
                  <c:v>2.5534999999999999E-2</c:v>
                </c:pt>
                <c:pt idx="109101">
                  <c:v>2.5619800000000002E-2</c:v>
                </c:pt>
                <c:pt idx="109102">
                  <c:v>2.5689099999999999E-2</c:v>
                </c:pt>
                <c:pt idx="109103">
                  <c:v>2.5742000000000001E-2</c:v>
                </c:pt>
                <c:pt idx="109104">
                  <c:v>2.5777700000000001E-2</c:v>
                </c:pt>
                <c:pt idx="109105">
                  <c:v>2.57953E-2</c:v>
                </c:pt>
                <c:pt idx="109106">
                  <c:v>2.5794000000000001E-2</c:v>
                </c:pt>
                <c:pt idx="109107">
                  <c:v>2.5772900000000001E-2</c:v>
                </c:pt>
                <c:pt idx="109108">
                  <c:v>2.5731400000000001E-2</c:v>
                </c:pt>
                <c:pt idx="109109">
                  <c:v>2.56685E-2</c:v>
                </c:pt>
                <c:pt idx="109110">
                  <c:v>2.5583499999999999E-2</c:v>
                </c:pt>
                <c:pt idx="109111">
                  <c:v>2.54757E-2</c:v>
                </c:pt>
                <c:pt idx="109112">
                  <c:v>2.53443E-2</c:v>
                </c:pt>
                <c:pt idx="109113">
                  <c:v>2.5188599999999998E-2</c:v>
                </c:pt>
                <c:pt idx="109114">
                  <c:v>2.5007999999999999E-2</c:v>
                </c:pt>
                <c:pt idx="109115">
                  <c:v>2.4801799999999999E-2</c:v>
                </c:pt>
                <c:pt idx="109116">
                  <c:v>2.4569299999999999E-2</c:v>
                </c:pt>
                <c:pt idx="109117">
                  <c:v>2.4309999999999998E-2</c:v>
                </c:pt>
                <c:pt idx="109118">
                  <c:v>2.40234E-2</c:v>
                </c:pt>
                <c:pt idx="109119">
                  <c:v>2.3708799999999999E-2</c:v>
                </c:pt>
                <c:pt idx="109120">
                  <c:v>2.3365899999999998E-2</c:v>
                </c:pt>
                <c:pt idx="109121">
                  <c:v>2.29941E-2</c:v>
                </c:pt>
                <c:pt idx="109122">
                  <c:v>2.2593100000000001E-2</c:v>
                </c:pt>
                <c:pt idx="109123">
                  <c:v>2.2162500000000002E-2</c:v>
                </c:pt>
                <c:pt idx="109124">
                  <c:v>2.1701999999999999E-2</c:v>
                </c:pt>
                <c:pt idx="109125">
                  <c:v>2.1211399999999998E-2</c:v>
                </c:pt>
                <c:pt idx="109126">
                  <c:v>2.0690299999999998E-2</c:v>
                </c:pt>
                <c:pt idx="109127">
                  <c:v>2.01386E-2</c:v>
                </c:pt>
                <c:pt idx="109128">
                  <c:v>1.95561E-2</c:v>
                </c:pt>
                <c:pt idx="109129">
                  <c:v>1.8942899999999999E-2</c:v>
                </c:pt>
                <c:pt idx="109130">
                  <c:v>1.82988E-2</c:v>
                </c:pt>
                <c:pt idx="109131">
                  <c:v>1.7623900000000001E-2</c:v>
                </c:pt>
                <c:pt idx="109132">
                  <c:v>1.6918200000000001E-2</c:v>
                </c:pt>
                <c:pt idx="109133">
                  <c:v>1.6181899999999999E-2</c:v>
                </c:pt>
                <c:pt idx="109134">
                  <c:v>1.5415099999999999E-2</c:v>
                </c:pt>
                <c:pt idx="109135">
                  <c:v>1.4618000000000001E-2</c:v>
                </c:pt>
                <c:pt idx="109136">
                  <c:v>1.3791100000000001E-2</c:v>
                </c:pt>
                <c:pt idx="109137">
                  <c:v>1.29345E-2</c:v>
                </c:pt>
                <c:pt idx="109138">
                  <c:v>1.2048700000000001E-2</c:v>
                </c:pt>
                <c:pt idx="109139">
                  <c:v>1.1134099999999999E-2</c:v>
                </c:pt>
                <c:pt idx="109140">
                  <c:v>1.01913E-2</c:v>
                </c:pt>
                <c:pt idx="109141" formatCode="0.00E+00">
                  <c:v>9.2208199999999994E-3</c:v>
                </c:pt>
                <c:pt idx="109142" formatCode="0.00E+00">
                  <c:v>8.2232199999999998E-3</c:v>
                </c:pt>
                <c:pt idx="109143" formatCode="0.00E+00">
                  <c:v>7.1992200000000001E-3</c:v>
                </c:pt>
                <c:pt idx="109144" formatCode="0.00E+00">
                  <c:v>6.1495400000000002E-3</c:v>
                </c:pt>
                <c:pt idx="109145" formatCode="0.00E+00">
                  <c:v>5.0749499999999999E-3</c:v>
                </c:pt>
                <c:pt idx="109146" formatCode="0.00E+00">
                  <c:v>3.9763000000000003E-3</c:v>
                </c:pt>
                <c:pt idx="109147" formatCode="0.00E+00">
                  <c:v>2.8544600000000001E-3</c:v>
                </c:pt>
                <c:pt idx="109148" formatCode="0.00E+00">
                  <c:v>1.7103699999999999E-3</c:v>
                </c:pt>
                <c:pt idx="109149" formatCode="0.00E+00">
                  <c:v>5.4503099999999997E-4</c:v>
                </c:pt>
                <c:pt idx="109150" formatCode="0.00E+00">
                  <c:v>-6.4052399999999995E-4</c:v>
                </c:pt>
                <c:pt idx="109151" formatCode="0.00E+00">
                  <c:v>-1.8452E-3</c:v>
                </c:pt>
                <c:pt idx="109152" formatCode="0.00E+00">
                  <c:v>-3.0678699999999999E-3</c:v>
                </c:pt>
                <c:pt idx="109153" formatCode="0.00E+00">
                  <c:v>-4.3073399999999998E-3</c:v>
                </c:pt>
                <c:pt idx="109154" formatCode="0.00E+00">
                  <c:v>-5.5623900000000004E-3</c:v>
                </c:pt>
                <c:pt idx="109155" formatCode="0.00E+00">
                  <c:v>-6.8317300000000003E-3</c:v>
                </c:pt>
                <c:pt idx="109156" formatCode="0.00E+00">
                  <c:v>-8.1140599999999993E-3</c:v>
                </c:pt>
                <c:pt idx="109157" formatCode="0.00E+00">
                  <c:v>-9.4080099999999996E-3</c:v>
                </c:pt>
                <c:pt idx="109158">
                  <c:v>-1.07122E-2</c:v>
                </c:pt>
                <c:pt idx="109159">
                  <c:v>-1.20252E-2</c:v>
                </c:pt>
                <c:pt idx="109160">
                  <c:v>-1.33455E-2</c:v>
                </c:pt>
                <c:pt idx="109161">
                  <c:v>-1.46716E-2</c:v>
                </c:pt>
                <c:pt idx="109162">
                  <c:v>-1.6001999999999999E-2</c:v>
                </c:pt>
                <c:pt idx="109163">
                  <c:v>-1.7335099999999999E-2</c:v>
                </c:pt>
                <c:pt idx="109164">
                  <c:v>-1.8669399999999999E-2</c:v>
                </c:pt>
                <c:pt idx="109165">
                  <c:v>-2.0003099999999999E-2</c:v>
                </c:pt>
                <c:pt idx="109166">
                  <c:v>-2.1334800000000001E-2</c:v>
                </c:pt>
                <c:pt idx="109167">
                  <c:v>-2.2662600000000001E-2</c:v>
                </c:pt>
                <c:pt idx="109168">
                  <c:v>-2.3984999999999999E-2</c:v>
                </c:pt>
                <c:pt idx="109169">
                  <c:v>-2.5300199999999998E-2</c:v>
                </c:pt>
                <c:pt idx="109170">
                  <c:v>-2.6606500000000002E-2</c:v>
                </c:pt>
                <c:pt idx="109171">
                  <c:v>-2.7902300000000001E-2</c:v>
                </c:pt>
                <c:pt idx="109172">
                  <c:v>-2.9185800000000001E-2</c:v>
                </c:pt>
                <c:pt idx="109173">
                  <c:v>-3.0455200000000002E-2</c:v>
                </c:pt>
                <c:pt idx="109174">
                  <c:v>-3.1708800000000002E-2</c:v>
                </c:pt>
                <c:pt idx="109175">
                  <c:v>-3.2944899999999999E-2</c:v>
                </c:pt>
                <c:pt idx="109176">
                  <c:v>-3.4161799999999999E-2</c:v>
                </c:pt>
                <c:pt idx="109177">
                  <c:v>-3.5357699999999999E-2</c:v>
                </c:pt>
                <c:pt idx="109178">
                  <c:v>-3.6530899999999998E-2</c:v>
                </c:pt>
                <c:pt idx="109179">
                  <c:v>-3.7679699999999997E-2</c:v>
                </c:pt>
                <c:pt idx="109180">
                  <c:v>-3.8802499999999997E-2</c:v>
                </c:pt>
                <c:pt idx="109181">
                  <c:v>-3.98974E-2</c:v>
                </c:pt>
                <c:pt idx="109182">
                  <c:v>-4.0962999999999999E-2</c:v>
                </c:pt>
                <c:pt idx="109183">
                  <c:v>-4.19975E-2</c:v>
                </c:pt>
                <c:pt idx="109184">
                  <c:v>-4.2999299999999997E-2</c:v>
                </c:pt>
                <c:pt idx="109185">
                  <c:v>-4.39668E-2</c:v>
                </c:pt>
                <c:pt idx="109186">
                  <c:v>-4.4898500000000001E-2</c:v>
                </c:pt>
                <c:pt idx="109187">
                  <c:v>-4.5792899999999997E-2</c:v>
                </c:pt>
                <c:pt idx="109188">
                  <c:v>-4.6648500000000002E-2</c:v>
                </c:pt>
                <c:pt idx="109189">
                  <c:v>-4.7463699999999998E-2</c:v>
                </c:pt>
                <c:pt idx="109190">
                  <c:v>-4.8237299999999997E-2</c:v>
                </c:pt>
                <c:pt idx="109191">
                  <c:v>-4.8967799999999999E-2</c:v>
                </c:pt>
                <c:pt idx="109192">
                  <c:v>-4.9653999999999997E-2</c:v>
                </c:pt>
                <c:pt idx="109193">
                  <c:v>-5.0294400000000003E-2</c:v>
                </c:pt>
                <c:pt idx="109194">
                  <c:v>-5.0888000000000003E-2</c:v>
                </c:pt>
                <c:pt idx="109195">
                  <c:v>-5.14335E-2</c:v>
                </c:pt>
                <c:pt idx="109196">
                  <c:v>-5.1929799999999998E-2</c:v>
                </c:pt>
                <c:pt idx="109197">
                  <c:v>-5.2375900000000003E-2</c:v>
                </c:pt>
                <c:pt idx="109198">
                  <c:v>-5.2770699999999997E-2</c:v>
                </c:pt>
                <c:pt idx="109199">
                  <c:v>-5.3113300000000002E-2</c:v>
                </c:pt>
                <c:pt idx="109200">
                  <c:v>-5.34028E-2</c:v>
                </c:pt>
                <c:pt idx="109201">
                  <c:v>-5.36383E-2</c:v>
                </c:pt>
                <c:pt idx="109202">
                  <c:v>-5.3819199999999998E-2</c:v>
                </c:pt>
                <c:pt idx="109203">
                  <c:v>-5.3944699999999998E-2</c:v>
                </c:pt>
                <c:pt idx="109204">
                  <c:v>-5.4014199999999998E-2</c:v>
                </c:pt>
                <c:pt idx="109205">
                  <c:v>-5.4027100000000002E-2</c:v>
                </c:pt>
                <c:pt idx="109206">
                  <c:v>-5.3983000000000003E-2</c:v>
                </c:pt>
                <c:pt idx="109207">
                  <c:v>-5.3881499999999999E-2</c:v>
                </c:pt>
                <c:pt idx="109208">
                  <c:v>-5.3722199999999998E-2</c:v>
                </c:pt>
                <c:pt idx="109209">
                  <c:v>-5.3504799999999998E-2</c:v>
                </c:pt>
                <c:pt idx="109210">
                  <c:v>-5.3229199999999997E-2</c:v>
                </c:pt>
                <c:pt idx="109211">
                  <c:v>-5.2895200000000003E-2</c:v>
                </c:pt>
                <c:pt idx="109212">
                  <c:v>-5.2502899999999998E-2</c:v>
                </c:pt>
                <c:pt idx="109213">
                  <c:v>-5.2052099999999997E-2</c:v>
                </c:pt>
                <c:pt idx="109214">
                  <c:v>-5.1543199999999997E-2</c:v>
                </c:pt>
                <c:pt idx="109215">
                  <c:v>-5.0976199999999999E-2</c:v>
                </c:pt>
                <c:pt idx="109216">
                  <c:v>-5.0351399999999998E-2</c:v>
                </c:pt>
                <c:pt idx="109217">
                  <c:v>-4.96693E-2</c:v>
                </c:pt>
                <c:pt idx="109218">
                  <c:v>-4.8930099999999997E-2</c:v>
                </c:pt>
                <c:pt idx="109219">
                  <c:v>-4.8134400000000001E-2</c:v>
                </c:pt>
                <c:pt idx="109220">
                  <c:v>-4.7282900000000003E-2</c:v>
                </c:pt>
                <c:pt idx="109221">
                  <c:v>-4.6376000000000001E-2</c:v>
                </c:pt>
                <c:pt idx="109222">
                  <c:v>-4.5414700000000002E-2</c:v>
                </c:pt>
                <c:pt idx="109223">
                  <c:v>-4.43997E-2</c:v>
                </c:pt>
                <c:pt idx="109224">
                  <c:v>-4.3331799999999997E-2</c:v>
                </c:pt>
                <c:pt idx="109225">
                  <c:v>-4.2212100000000002E-2</c:v>
                </c:pt>
                <c:pt idx="109226">
                  <c:v>-4.1041500000000002E-2</c:v>
                </c:pt>
                <c:pt idx="109227">
                  <c:v>-3.9821200000000001E-2</c:v>
                </c:pt>
                <c:pt idx="109228">
                  <c:v>-3.8552299999999998E-2</c:v>
                </c:pt>
                <c:pt idx="109229">
                  <c:v>-3.7236199999999997E-2</c:v>
                </c:pt>
                <c:pt idx="109230">
                  <c:v>-3.5874000000000003E-2</c:v>
                </c:pt>
                <c:pt idx="109231">
                  <c:v>-3.4467100000000001E-2</c:v>
                </c:pt>
                <c:pt idx="109232">
                  <c:v>-3.3017100000000001E-2</c:v>
                </c:pt>
                <c:pt idx="109233">
                  <c:v>-3.1525400000000002E-2</c:v>
                </c:pt>
                <c:pt idx="109234">
                  <c:v>-2.9993499999999999E-2</c:v>
                </c:pt>
                <c:pt idx="109235">
                  <c:v>-2.8423199999999999E-2</c:v>
                </c:pt>
                <c:pt idx="109236">
                  <c:v>-2.68159E-2</c:v>
                </c:pt>
                <c:pt idx="109237">
                  <c:v>-2.5173600000000001E-2</c:v>
                </c:pt>
                <c:pt idx="109238">
                  <c:v>-2.3498000000000002E-2</c:v>
                </c:pt>
                <c:pt idx="109239">
                  <c:v>-2.1790899999999998E-2</c:v>
                </c:pt>
                <c:pt idx="109240">
                  <c:v>-2.0054099999999998E-2</c:v>
                </c:pt>
                <c:pt idx="109241">
                  <c:v>-1.8289699999999999E-2</c:v>
                </c:pt>
                <c:pt idx="109242">
                  <c:v>-1.64995E-2</c:v>
                </c:pt>
                <c:pt idx="109243">
                  <c:v>-1.4685699999999999E-2</c:v>
                </c:pt>
                <c:pt idx="109244">
                  <c:v>-1.2850200000000001E-2</c:v>
                </c:pt>
                <c:pt idx="109245">
                  <c:v>-1.0995100000000001E-2</c:v>
                </c:pt>
                <c:pt idx="109246" formatCode="0.00E+00">
                  <c:v>-9.1224600000000006E-3</c:v>
                </c:pt>
                <c:pt idx="109247" formatCode="0.00E+00">
                  <c:v>-7.2345300000000003E-3</c:v>
                </c:pt>
                <c:pt idx="109248" formatCode="0.00E+00">
                  <c:v>-5.3334200000000002E-3</c:v>
                </c:pt>
                <c:pt idx="109249" formatCode="0.00E+00">
                  <c:v>-3.4213099999999999E-3</c:v>
                </c:pt>
                <c:pt idx="109250" formatCode="0.00E+00">
                  <c:v>-1.5004199999999999E-3</c:v>
                </c:pt>
                <c:pt idx="109251" formatCode="0.00E+00">
                  <c:v>4.27036E-4</c:v>
                </c:pt>
                <c:pt idx="109252" formatCode="0.00E+00">
                  <c:v>2.3588200000000002E-3</c:v>
                </c:pt>
                <c:pt idx="109253" formatCode="0.00E+00">
                  <c:v>4.2927E-3</c:v>
                </c:pt>
                <c:pt idx="109254" formatCode="0.00E+00">
                  <c:v>6.2264E-3</c:v>
                </c:pt>
                <c:pt idx="109255" formatCode="0.00E+00">
                  <c:v>8.1576800000000005E-3</c:v>
                </c:pt>
                <c:pt idx="109256">
                  <c:v>1.0084299999999999E-2</c:v>
                </c:pt>
                <c:pt idx="109257">
                  <c:v>1.20039E-2</c:v>
                </c:pt>
                <c:pt idx="109258">
                  <c:v>1.39144E-2</c:v>
                </c:pt>
                <c:pt idx="109259">
                  <c:v>1.5813399999999998E-2</c:v>
                </c:pt>
                <c:pt idx="109260">
                  <c:v>1.7698800000000001E-2</c:v>
                </c:pt>
                <c:pt idx="109261">
                  <c:v>1.95683E-2</c:v>
                </c:pt>
                <c:pt idx="109262">
                  <c:v>2.14197E-2</c:v>
                </c:pt>
                <c:pt idx="109263">
                  <c:v>2.3250799999999999E-2</c:v>
                </c:pt>
                <c:pt idx="109264">
                  <c:v>2.5059600000000001E-2</c:v>
                </c:pt>
                <c:pt idx="109265">
                  <c:v>2.6843800000000001E-2</c:v>
                </c:pt>
                <c:pt idx="109266">
                  <c:v>2.8601399999999999E-2</c:v>
                </c:pt>
                <c:pt idx="109267">
                  <c:v>3.0330300000000001E-2</c:v>
                </c:pt>
                <c:pt idx="109268">
                  <c:v>3.2028399999999999E-2</c:v>
                </c:pt>
                <c:pt idx="109269">
                  <c:v>3.3693899999999999E-2</c:v>
                </c:pt>
                <c:pt idx="109270">
                  <c:v>3.5324599999999998E-2</c:v>
                </c:pt>
                <c:pt idx="109271">
                  <c:v>3.6918800000000002E-2</c:v>
                </c:pt>
                <c:pt idx="109272">
                  <c:v>3.8474599999999998E-2</c:v>
                </c:pt>
                <c:pt idx="109273">
                  <c:v>3.9990100000000001E-2</c:v>
                </c:pt>
                <c:pt idx="109274">
                  <c:v>4.1463699999999999E-2</c:v>
                </c:pt>
                <c:pt idx="109275">
                  <c:v>4.2893500000000001E-2</c:v>
                </c:pt>
                <c:pt idx="109276">
                  <c:v>4.4277999999999998E-2</c:v>
                </c:pt>
                <c:pt idx="109277">
                  <c:v>4.5615599999999999E-2</c:v>
                </c:pt>
                <c:pt idx="109278">
                  <c:v>4.6904700000000001E-2</c:v>
                </c:pt>
                <c:pt idx="109279">
                  <c:v>4.81438E-2</c:v>
                </c:pt>
                <c:pt idx="109280">
                  <c:v>4.9331699999999999E-2</c:v>
                </c:pt>
                <c:pt idx="109281">
                  <c:v>5.0466799999999999E-2</c:v>
                </c:pt>
                <c:pt idx="109282">
                  <c:v>5.1548099999999999E-2</c:v>
                </c:pt>
                <c:pt idx="109283">
                  <c:v>5.2574200000000001E-2</c:v>
                </c:pt>
                <c:pt idx="109284">
                  <c:v>5.3544000000000001E-2</c:v>
                </c:pt>
                <c:pt idx="109285">
                  <c:v>5.4456600000000001E-2</c:v>
                </c:pt>
                <c:pt idx="109286">
                  <c:v>5.53108E-2</c:v>
                </c:pt>
                <c:pt idx="109287">
                  <c:v>5.61059E-2</c:v>
                </c:pt>
                <c:pt idx="109288">
                  <c:v>5.6841000000000003E-2</c:v>
                </c:pt>
                <c:pt idx="109289">
                  <c:v>5.7515299999999998E-2</c:v>
                </c:pt>
                <c:pt idx="109290">
                  <c:v>5.8128300000000001E-2</c:v>
                </c:pt>
                <c:pt idx="109291">
                  <c:v>5.8679200000000001E-2</c:v>
                </c:pt>
                <c:pt idx="109292">
                  <c:v>5.9167600000000001E-2</c:v>
                </c:pt>
                <c:pt idx="109293">
                  <c:v>5.9593E-2</c:v>
                </c:pt>
                <c:pt idx="109294">
                  <c:v>5.99552E-2</c:v>
                </c:pt>
                <c:pt idx="109295">
                  <c:v>6.0253800000000003E-2</c:v>
                </c:pt>
                <c:pt idx="109296">
                  <c:v>6.0488699999999999E-2</c:v>
                </c:pt>
                <c:pt idx="109297">
                  <c:v>6.0659699999999997E-2</c:v>
                </c:pt>
                <c:pt idx="109298">
                  <c:v>6.0766899999999999E-2</c:v>
                </c:pt>
                <c:pt idx="109299">
                  <c:v>6.0810200000000002E-2</c:v>
                </c:pt>
                <c:pt idx="109300">
                  <c:v>6.0789900000000001E-2</c:v>
                </c:pt>
                <c:pt idx="109301">
                  <c:v>6.0706200000000002E-2</c:v>
                </c:pt>
                <c:pt idx="109302">
                  <c:v>6.0559300000000003E-2</c:v>
                </c:pt>
                <c:pt idx="109303">
                  <c:v>6.0349699999999999E-2</c:v>
                </c:pt>
                <c:pt idx="109304">
                  <c:v>6.0077800000000001E-2</c:v>
                </c:pt>
                <c:pt idx="109305">
                  <c:v>5.9744100000000001E-2</c:v>
                </c:pt>
                <c:pt idx="109306">
                  <c:v>5.9349199999999998E-2</c:v>
                </c:pt>
                <c:pt idx="109307">
                  <c:v>5.8893899999999999E-2</c:v>
                </c:pt>
                <c:pt idx="109308">
                  <c:v>5.8378899999999997E-2</c:v>
                </c:pt>
                <c:pt idx="109309">
                  <c:v>5.7805099999999998E-2</c:v>
                </c:pt>
                <c:pt idx="109310">
                  <c:v>5.71732E-2</c:v>
                </c:pt>
                <c:pt idx="109311">
                  <c:v>5.6484399999999997E-2</c:v>
                </c:pt>
                <c:pt idx="109312">
                  <c:v>5.5739700000000003E-2</c:v>
                </c:pt>
                <c:pt idx="109313">
                  <c:v>5.4940099999999999E-2</c:v>
                </c:pt>
                <c:pt idx="109314">
                  <c:v>5.40869E-2</c:v>
                </c:pt>
                <c:pt idx="109315">
                  <c:v>5.3181199999999998E-2</c:v>
                </c:pt>
                <c:pt idx="109316">
                  <c:v>5.22245E-2</c:v>
                </c:pt>
                <c:pt idx="109317">
                  <c:v>5.1217899999999997E-2</c:v>
                </c:pt>
                <c:pt idx="109318">
                  <c:v>5.0163100000000002E-2</c:v>
                </c:pt>
                <c:pt idx="109319">
                  <c:v>4.9061300000000002E-2</c:v>
                </c:pt>
                <c:pt idx="109320">
                  <c:v>4.7914199999999997E-2</c:v>
                </c:pt>
                <c:pt idx="109321">
                  <c:v>4.6723199999999999E-2</c:v>
                </c:pt>
                <c:pt idx="109322">
                  <c:v>4.5490099999999999E-2</c:v>
                </c:pt>
                <c:pt idx="109323">
                  <c:v>4.4216499999999999E-2</c:v>
                </c:pt>
                <c:pt idx="109324">
                  <c:v>4.2903999999999998E-2</c:v>
                </c:pt>
                <c:pt idx="109325">
                  <c:v>4.1554500000000001E-2</c:v>
                </c:pt>
                <c:pt idx="109326">
                  <c:v>4.01696E-2</c:v>
                </c:pt>
                <c:pt idx="109327">
                  <c:v>3.87512E-2</c:v>
                </c:pt>
                <c:pt idx="109328">
                  <c:v>3.73012E-2</c:v>
                </c:pt>
                <c:pt idx="109329">
                  <c:v>3.58213E-2</c:v>
                </c:pt>
                <c:pt idx="109330">
                  <c:v>3.43136E-2</c:v>
                </c:pt>
                <c:pt idx="109331">
                  <c:v>3.2779900000000001E-2</c:v>
                </c:pt>
                <c:pt idx="109332">
                  <c:v>3.1222099999999999E-2</c:v>
                </c:pt>
                <c:pt idx="109333">
                  <c:v>2.96422E-2</c:v>
                </c:pt>
                <c:pt idx="109334">
                  <c:v>2.80422E-2</c:v>
                </c:pt>
                <c:pt idx="109335">
                  <c:v>2.6424E-2</c:v>
                </c:pt>
                <c:pt idx="109336">
                  <c:v>2.4789700000000001E-2</c:v>
                </c:pt>
                <c:pt idx="109337">
                  <c:v>2.3141200000000001E-2</c:v>
                </c:pt>
                <c:pt idx="109338">
                  <c:v>2.14805E-2</c:v>
                </c:pt>
                <c:pt idx="109339">
                  <c:v>1.98096E-2</c:v>
                </c:pt>
                <c:pt idx="109340">
                  <c:v>1.8130500000000001E-2</c:v>
                </c:pt>
                <c:pt idx="109341">
                  <c:v>1.6445100000000001E-2</c:v>
                </c:pt>
                <c:pt idx="109342">
                  <c:v>1.47555E-2</c:v>
                </c:pt>
                <c:pt idx="109343">
                  <c:v>1.3063699999999999E-2</c:v>
                </c:pt>
                <c:pt idx="109344">
                  <c:v>1.13714E-2</c:v>
                </c:pt>
                <c:pt idx="109345" formatCode="0.00E+00">
                  <c:v>9.6808199999999997E-3</c:v>
                </c:pt>
                <c:pt idx="109346" formatCode="0.00E+00">
                  <c:v>7.9936899999999995E-3</c:v>
                </c:pt>
                <c:pt idx="109347" formatCode="0.00E+00">
                  <c:v>6.3119500000000002E-3</c:v>
                </c:pt>
                <c:pt idx="109348" formatCode="0.00E+00">
                  <c:v>4.6374600000000004E-3</c:v>
                </c:pt>
                <c:pt idx="109349" formatCode="0.00E+00">
                  <c:v>2.9720599999999999E-3</c:v>
                </c:pt>
                <c:pt idx="109350" formatCode="0.00E+00">
                  <c:v>1.31756E-3</c:v>
                </c:pt>
                <c:pt idx="109351" formatCode="0.00E+00">
                  <c:v>-3.2427600000000002E-4</c:v>
                </c:pt>
                <c:pt idx="109352" formatCode="0.00E+00">
                  <c:v>-1.9517E-3</c:v>
                </c:pt>
                <c:pt idx="109353" formatCode="0.00E+00">
                  <c:v>-3.5630100000000001E-3</c:v>
                </c:pt>
                <c:pt idx="109354" formatCode="0.00E+00">
                  <c:v>-5.1565500000000002E-3</c:v>
                </c:pt>
                <c:pt idx="109355" formatCode="0.00E+00">
                  <c:v>-6.7306900000000001E-3</c:v>
                </c:pt>
                <c:pt idx="109356" formatCode="0.00E+00">
                  <c:v>-8.2838400000000006E-3</c:v>
                </c:pt>
                <c:pt idx="109357" formatCode="0.00E+00">
                  <c:v>-9.8144800000000004E-3</c:v>
                </c:pt>
                <c:pt idx="109358">
                  <c:v>-1.1321100000000001E-2</c:v>
                </c:pt>
                <c:pt idx="109359">
                  <c:v>-1.2802300000000001E-2</c:v>
                </c:pt>
                <c:pt idx="109360">
                  <c:v>-1.4256599999999999E-2</c:v>
                </c:pt>
                <c:pt idx="109361">
                  <c:v>-1.56828E-2</c:v>
                </c:pt>
                <c:pt idx="109362">
                  <c:v>-1.7079500000000001E-2</c:v>
                </c:pt>
                <c:pt idx="109363">
                  <c:v>-1.84455E-2</c:v>
                </c:pt>
                <c:pt idx="109364">
                  <c:v>-1.9779600000000001E-2</c:v>
                </c:pt>
                <c:pt idx="109365">
                  <c:v>-2.1080700000000001E-2</c:v>
                </c:pt>
                <c:pt idx="109366">
                  <c:v>-2.2347800000000001E-2</c:v>
                </c:pt>
                <c:pt idx="109367">
                  <c:v>-2.3579800000000001E-2</c:v>
                </c:pt>
                <c:pt idx="109368">
                  <c:v>-2.4775800000000001E-2</c:v>
                </c:pt>
                <c:pt idx="109369">
                  <c:v>-2.59349E-2</c:v>
                </c:pt>
                <c:pt idx="109370">
                  <c:v>-2.7056299999999998E-2</c:v>
                </c:pt>
                <c:pt idx="109371">
                  <c:v>-2.81392E-2</c:v>
                </c:pt>
                <c:pt idx="109372">
                  <c:v>-2.9182900000000001E-2</c:v>
                </c:pt>
                <c:pt idx="109373">
                  <c:v>-3.01868E-2</c:v>
                </c:pt>
                <c:pt idx="109374">
                  <c:v>-3.1150400000000002E-2</c:v>
                </c:pt>
                <c:pt idx="109375">
                  <c:v>-3.2072999999999997E-2</c:v>
                </c:pt>
                <c:pt idx="109376">
                  <c:v>-3.2954200000000003E-2</c:v>
                </c:pt>
                <c:pt idx="109377">
                  <c:v>-3.3793799999999999E-2</c:v>
                </c:pt>
                <c:pt idx="109378">
                  <c:v>-3.4591200000000003E-2</c:v>
                </c:pt>
                <c:pt idx="109379">
                  <c:v>-3.5346299999999997E-2</c:v>
                </c:pt>
                <c:pt idx="109380">
                  <c:v>-3.6058899999999998E-2</c:v>
                </c:pt>
                <c:pt idx="109381">
                  <c:v>-3.6728900000000002E-2</c:v>
                </c:pt>
                <c:pt idx="109382">
                  <c:v>-3.7356E-2</c:v>
                </c:pt>
                <c:pt idx="109383">
                  <c:v>-3.7940399999999999E-2</c:v>
                </c:pt>
                <c:pt idx="109384">
                  <c:v>-3.8482099999999998E-2</c:v>
                </c:pt>
                <c:pt idx="109385">
                  <c:v>-3.8981099999999998E-2</c:v>
                </c:pt>
                <c:pt idx="109386">
                  <c:v>-3.9437600000000003E-2</c:v>
                </c:pt>
                <c:pt idx="109387">
                  <c:v>-3.98518E-2</c:v>
                </c:pt>
                <c:pt idx="109388">
                  <c:v>-4.0224099999999999E-2</c:v>
                </c:pt>
                <c:pt idx="109389">
                  <c:v>-4.0554600000000003E-2</c:v>
                </c:pt>
                <c:pt idx="109390">
                  <c:v>-4.08438E-2</c:v>
                </c:pt>
                <c:pt idx="109391">
                  <c:v>-4.1092099999999999E-2</c:v>
                </c:pt>
                <c:pt idx="109392">
                  <c:v>-4.1300000000000003E-2</c:v>
                </c:pt>
                <c:pt idx="109393">
                  <c:v>-4.1467999999999998E-2</c:v>
                </c:pt>
                <c:pt idx="109394">
                  <c:v>-4.1596599999999997E-2</c:v>
                </c:pt>
                <c:pt idx="109395">
                  <c:v>-4.1686399999999998E-2</c:v>
                </c:pt>
                <c:pt idx="109396">
                  <c:v>-4.1738200000000003E-2</c:v>
                </c:pt>
                <c:pt idx="109397">
                  <c:v>-4.1752600000000001E-2</c:v>
                </c:pt>
                <c:pt idx="109398">
                  <c:v>-4.1730400000000001E-2</c:v>
                </c:pt>
                <c:pt idx="109399">
                  <c:v>-4.16722E-2</c:v>
                </c:pt>
                <c:pt idx="109400">
                  <c:v>-4.1578999999999998E-2</c:v>
                </c:pt>
                <c:pt idx="109401">
                  <c:v>-4.1451500000000002E-2</c:v>
                </c:pt>
                <c:pt idx="109402">
                  <c:v>-4.12907E-2</c:v>
                </c:pt>
                <c:pt idx="109403">
                  <c:v>-4.1097399999999999E-2</c:v>
                </c:pt>
                <c:pt idx="109404">
                  <c:v>-4.0872600000000002E-2</c:v>
                </c:pt>
                <c:pt idx="109405">
                  <c:v>-4.0617199999999999E-2</c:v>
                </c:pt>
                <c:pt idx="109406">
                  <c:v>-4.0332199999999999E-2</c:v>
                </c:pt>
                <c:pt idx="109407">
                  <c:v>-4.0018600000000001E-2</c:v>
                </c:pt>
                <c:pt idx="109408">
                  <c:v>-3.9677400000000002E-2</c:v>
                </c:pt>
                <c:pt idx="109409">
                  <c:v>-3.9309700000000003E-2</c:v>
                </c:pt>
                <c:pt idx="109410">
                  <c:v>-3.89165E-2</c:v>
                </c:pt>
                <c:pt idx="109411">
                  <c:v>-3.84988E-2</c:v>
                </c:pt>
                <c:pt idx="109412">
                  <c:v>-3.8057800000000003E-2</c:v>
                </c:pt>
                <c:pt idx="109413">
                  <c:v>-3.7594500000000003E-2</c:v>
                </c:pt>
                <c:pt idx="109414">
                  <c:v>-3.7109999999999997E-2</c:v>
                </c:pt>
                <c:pt idx="109415">
                  <c:v>-3.6605400000000003E-2</c:v>
                </c:pt>
                <c:pt idx="109416">
                  <c:v>-3.6081799999999997E-2</c:v>
                </c:pt>
                <c:pt idx="109417">
                  <c:v>-3.5540299999999997E-2</c:v>
                </c:pt>
                <c:pt idx="109418">
                  <c:v>-3.4981999999999999E-2</c:v>
                </c:pt>
                <c:pt idx="109419">
                  <c:v>-3.4408000000000001E-2</c:v>
                </c:pt>
                <c:pt idx="109420">
                  <c:v>-3.3819200000000001E-2</c:v>
                </c:pt>
                <c:pt idx="109421">
                  <c:v>-3.3216900000000001E-2</c:v>
                </c:pt>
                <c:pt idx="109422">
                  <c:v>-3.2602100000000002E-2</c:v>
                </c:pt>
                <c:pt idx="109423">
                  <c:v>-3.1975799999999999E-2</c:v>
                </c:pt>
                <c:pt idx="109424">
                  <c:v>-3.1339100000000002E-2</c:v>
                </c:pt>
                <c:pt idx="109425">
                  <c:v>-3.0692899999999999E-2</c:v>
                </c:pt>
                <c:pt idx="109426">
                  <c:v>-3.00384E-2</c:v>
                </c:pt>
                <c:pt idx="109427">
                  <c:v>-2.9376300000000001E-2</c:v>
                </c:pt>
                <c:pt idx="109428">
                  <c:v>-2.8707900000000001E-2</c:v>
                </c:pt>
                <c:pt idx="109429">
                  <c:v>-2.80339E-2</c:v>
                </c:pt>
                <c:pt idx="109430">
                  <c:v>-2.73552E-2</c:v>
                </c:pt>
                <c:pt idx="109431">
                  <c:v>-2.6672899999999999E-2</c:v>
                </c:pt>
                <c:pt idx="109432">
                  <c:v>-2.5987699999999999E-2</c:v>
                </c:pt>
                <c:pt idx="109433">
                  <c:v>-2.5300400000000001E-2</c:v>
                </c:pt>
                <c:pt idx="109434">
                  <c:v>-2.4611899999999999E-2</c:v>
                </c:pt>
                <c:pt idx="109435">
                  <c:v>-2.3923E-2</c:v>
                </c:pt>
                <c:pt idx="109436">
                  <c:v>-2.3234399999999999E-2</c:v>
                </c:pt>
                <c:pt idx="109437">
                  <c:v>-2.2546900000000002E-2</c:v>
                </c:pt>
                <c:pt idx="109438">
                  <c:v>-2.1860999999999998E-2</c:v>
                </c:pt>
                <c:pt idx="109439">
                  <c:v>-2.1177399999999999E-2</c:v>
                </c:pt>
                <c:pt idx="109440">
                  <c:v>-2.0496799999999999E-2</c:v>
                </c:pt>
                <c:pt idx="109441">
                  <c:v>-1.9819799999999999E-2</c:v>
                </c:pt>
                <c:pt idx="109442">
                  <c:v>-1.9146799999999999E-2</c:v>
                </c:pt>
                <c:pt idx="109443">
                  <c:v>-1.8478399999999999E-2</c:v>
                </c:pt>
                <c:pt idx="109444">
                  <c:v>-1.78151E-2</c:v>
                </c:pt>
                <c:pt idx="109445">
                  <c:v>-1.7157200000000001E-2</c:v>
                </c:pt>
                <c:pt idx="109446">
                  <c:v>-1.6505200000000001E-2</c:v>
                </c:pt>
                <c:pt idx="109447">
                  <c:v>-1.5859399999999999E-2</c:v>
                </c:pt>
                <c:pt idx="109448">
                  <c:v>-1.52202E-2</c:v>
                </c:pt>
                <c:pt idx="109449">
                  <c:v>-1.45878E-2</c:v>
                </c:pt>
                <c:pt idx="109450">
                  <c:v>-1.3962499999999999E-2</c:v>
                </c:pt>
                <c:pt idx="109451">
                  <c:v>-1.3344399999999999E-2</c:v>
                </c:pt>
                <c:pt idx="109452">
                  <c:v>-1.27338E-2</c:v>
                </c:pt>
                <c:pt idx="109453">
                  <c:v>-1.21309E-2</c:v>
                </c:pt>
                <c:pt idx="109454">
                  <c:v>-1.15356E-2</c:v>
                </c:pt>
                <c:pt idx="109455">
                  <c:v>-1.0947999999999999E-2</c:v>
                </c:pt>
                <c:pt idx="109456">
                  <c:v>-1.0368199999999999E-2</c:v>
                </c:pt>
                <c:pt idx="109457" formatCode="0.00E+00">
                  <c:v>-9.7962699999999993E-3</c:v>
                </c:pt>
                <c:pt idx="109458" formatCode="0.00E+00">
                  <c:v>-9.2320300000000004E-3</c:v>
                </c:pt>
                <c:pt idx="109459" formatCode="0.00E+00">
                  <c:v>-8.6754599999999994E-3</c:v>
                </c:pt>
                <c:pt idx="109460" formatCode="0.00E+00">
                  <c:v>-8.1264700000000002E-3</c:v>
                </c:pt>
                <c:pt idx="109461" formatCode="0.00E+00">
                  <c:v>-7.5849200000000002E-3</c:v>
                </c:pt>
                <c:pt idx="109462" formatCode="0.00E+00">
                  <c:v>-7.0506500000000003E-3</c:v>
                </c:pt>
                <c:pt idx="109463" formatCode="0.00E+00">
                  <c:v>-6.5234799999999999E-3</c:v>
                </c:pt>
                <c:pt idx="109464" formatCode="0.00E+00">
                  <c:v>-6.0031800000000003E-3</c:v>
                </c:pt>
                <c:pt idx="109465" formatCode="0.00E+00">
                  <c:v>-5.4895100000000004E-3</c:v>
                </c:pt>
                <c:pt idx="109466" formatCode="0.00E+00">
                  <c:v>-4.9822199999999999E-3</c:v>
                </c:pt>
                <c:pt idx="109467" formatCode="0.00E+00">
                  <c:v>-4.4810099999999997E-3</c:v>
                </c:pt>
                <c:pt idx="109468" formatCode="0.00E+00">
                  <c:v>-3.9855699999999999E-3</c:v>
                </c:pt>
                <c:pt idx="109469" formatCode="0.00E+00">
                  <c:v>-3.4955699999999999E-3</c:v>
                </c:pt>
                <c:pt idx="109470" formatCode="0.00E+00">
                  <c:v>-3.0106600000000001E-3</c:v>
                </c:pt>
                <c:pt idx="109471" formatCode="0.00E+00">
                  <c:v>-2.5304699999999999E-3</c:v>
                </c:pt>
                <c:pt idx="109472" formatCode="0.00E+00">
                  <c:v>-2.0546200000000001E-3</c:v>
                </c:pt>
                <c:pt idx="109473" formatCode="0.00E+00">
                  <c:v>-1.58271E-3</c:v>
                </c:pt>
                <c:pt idx="109474" formatCode="0.00E+00">
                  <c:v>-1.1143399999999999E-3</c:v>
                </c:pt>
                <c:pt idx="109475" formatCode="0.00E+00">
                  <c:v>-6.4908000000000001E-4</c:v>
                </c:pt>
                <c:pt idx="109476" formatCode="0.00E+00">
                  <c:v>-1.8650200000000001E-4</c:v>
                </c:pt>
                <c:pt idx="109477" formatCode="0.00E+00">
                  <c:v>2.7383099999999999E-4</c:v>
                </c:pt>
                <c:pt idx="109478" formatCode="0.00E+00">
                  <c:v>7.3236199999999997E-4</c:v>
                </c:pt>
                <c:pt idx="109479" formatCode="0.00E+00">
                  <c:v>1.18954E-3</c:v>
                </c:pt>
                <c:pt idx="109480" formatCode="0.00E+00">
                  <c:v>1.6458099999999999E-3</c:v>
                </c:pt>
                <c:pt idx="109481" formatCode="0.00E+00">
                  <c:v>2.1016199999999998E-3</c:v>
                </c:pt>
                <c:pt idx="109482" formatCode="0.00E+00">
                  <c:v>2.5574299999999999E-3</c:v>
                </c:pt>
                <c:pt idx="109483" formatCode="0.00E+00">
                  <c:v>3.0136899999999999E-3</c:v>
                </c:pt>
                <c:pt idx="109484" formatCode="0.00E+00">
                  <c:v>3.4708199999999999E-3</c:v>
                </c:pt>
                <c:pt idx="109485" formatCode="0.00E+00">
                  <c:v>3.9292800000000003E-3</c:v>
                </c:pt>
                <c:pt idx="109486" formatCode="0.00E+00">
                  <c:v>4.3894800000000003E-3</c:v>
                </c:pt>
                <c:pt idx="109487" formatCode="0.00E+00">
                  <c:v>4.8518500000000004E-3</c:v>
                </c:pt>
                <c:pt idx="109488" formatCode="0.00E+00">
                  <c:v>5.3167900000000001E-3</c:v>
                </c:pt>
                <c:pt idx="109489" formatCode="0.00E+00">
                  <c:v>5.7847000000000003E-3</c:v>
                </c:pt>
                <c:pt idx="109490" formatCode="0.00E+00">
                  <c:v>6.2559599999999996E-3</c:v>
                </c:pt>
                <c:pt idx="109491" formatCode="0.00E+00">
                  <c:v>6.7309400000000004E-3</c:v>
                </c:pt>
                <c:pt idx="109492" formatCode="0.00E+00">
                  <c:v>7.2099800000000004E-3</c:v>
                </c:pt>
                <c:pt idx="109493" formatCode="0.00E+00">
                  <c:v>7.6934000000000004E-3</c:v>
                </c:pt>
                <c:pt idx="109494" formatCode="0.00E+00">
                  <c:v>8.1815299999999994E-3</c:v>
                </c:pt>
                <c:pt idx="109495" formatCode="0.00E+00">
                  <c:v>8.6746299999999991E-3</c:v>
                </c:pt>
                <c:pt idx="109496" formatCode="0.00E+00">
                  <c:v>9.1729900000000007E-3</c:v>
                </c:pt>
                <c:pt idx="109497" formatCode="0.00E+00">
                  <c:v>9.6768300000000008E-3</c:v>
                </c:pt>
                <c:pt idx="109498">
                  <c:v>1.01864E-2</c:v>
                </c:pt>
                <c:pt idx="109499">
                  <c:v>1.0701799999999999E-2</c:v>
                </c:pt>
                <c:pt idx="109500">
                  <c:v>1.12233E-2</c:v>
                </c:pt>
                <c:pt idx="109501">
                  <c:v>1.17509E-2</c:v>
                </c:pt>
                <c:pt idx="109502">
                  <c:v>1.22848E-2</c:v>
                </c:pt>
                <c:pt idx="109503">
                  <c:v>1.2825100000000001E-2</c:v>
                </c:pt>
                <c:pt idx="109504">
                  <c:v>1.33717E-2</c:v>
                </c:pt>
                <c:pt idx="109505">
                  <c:v>1.39247E-2</c:v>
                </c:pt>
                <c:pt idx="109506">
                  <c:v>1.44841E-2</c:v>
                </c:pt>
                <c:pt idx="109507">
                  <c:v>1.50498E-2</c:v>
                </c:pt>
                <c:pt idx="109508">
                  <c:v>1.5621700000000001E-2</c:v>
                </c:pt>
                <c:pt idx="109509">
                  <c:v>1.6199600000000001E-2</c:v>
                </c:pt>
                <c:pt idx="109510">
                  <c:v>1.67834E-2</c:v>
                </c:pt>
                <c:pt idx="109511">
                  <c:v>1.73729E-2</c:v>
                </c:pt>
                <c:pt idx="109512">
                  <c:v>1.7967899999999998E-2</c:v>
                </c:pt>
                <c:pt idx="109513">
                  <c:v>1.8568100000000001E-2</c:v>
                </c:pt>
                <c:pt idx="109514">
                  <c:v>1.9173099999999998E-2</c:v>
                </c:pt>
                <c:pt idx="109515">
                  <c:v>1.97827E-2</c:v>
                </c:pt>
                <c:pt idx="109516">
                  <c:v>2.0396399999999999E-2</c:v>
                </c:pt>
                <c:pt idx="109517">
                  <c:v>2.1013799999999999E-2</c:v>
                </c:pt>
                <c:pt idx="109518">
                  <c:v>2.1634500000000001E-2</c:v>
                </c:pt>
                <c:pt idx="109519">
                  <c:v>2.2258E-2</c:v>
                </c:pt>
                <c:pt idx="109520">
                  <c:v>2.28837E-2</c:v>
                </c:pt>
                <c:pt idx="109521">
                  <c:v>2.3511199999999999E-2</c:v>
                </c:pt>
                <c:pt idx="109522">
                  <c:v>2.4139799999999999E-2</c:v>
                </c:pt>
                <c:pt idx="109523">
                  <c:v>2.4768800000000001E-2</c:v>
                </c:pt>
                <c:pt idx="109524">
                  <c:v>2.5397699999999999E-2</c:v>
                </c:pt>
                <c:pt idx="109525">
                  <c:v>2.6025699999999999E-2</c:v>
                </c:pt>
                <c:pt idx="109526">
                  <c:v>2.6652100000000001E-2</c:v>
                </c:pt>
                <c:pt idx="109527">
                  <c:v>2.72763E-2</c:v>
                </c:pt>
                <c:pt idx="109528">
                  <c:v>2.78973E-2</c:v>
                </c:pt>
                <c:pt idx="109529">
                  <c:v>2.8514399999999999E-2</c:v>
                </c:pt>
                <c:pt idx="109530">
                  <c:v>2.9126800000000001E-2</c:v>
                </c:pt>
                <c:pt idx="109531">
                  <c:v>2.9733599999999999E-2</c:v>
                </c:pt>
                <c:pt idx="109532">
                  <c:v>3.03339E-2</c:v>
                </c:pt>
                <c:pt idx="109533">
                  <c:v>3.09269E-2</c:v>
                </c:pt>
                <c:pt idx="109534">
                  <c:v>3.1511600000000001E-2</c:v>
                </c:pt>
                <c:pt idx="109535">
                  <c:v>3.20871E-2</c:v>
                </c:pt>
                <c:pt idx="109536">
                  <c:v>3.2652399999999998E-2</c:v>
                </c:pt>
                <c:pt idx="109537">
                  <c:v>3.3206600000000003E-2</c:v>
                </c:pt>
                <c:pt idx="109538">
                  <c:v>3.37487E-2</c:v>
                </c:pt>
                <c:pt idx="109539">
                  <c:v>3.4277599999999998E-2</c:v>
                </c:pt>
                <c:pt idx="109540">
                  <c:v>3.4792400000000001E-2</c:v>
                </c:pt>
                <c:pt idx="109541">
                  <c:v>3.5291999999999997E-2</c:v>
                </c:pt>
                <c:pt idx="109542">
                  <c:v>3.5775500000000002E-2</c:v>
                </c:pt>
                <c:pt idx="109543">
                  <c:v>3.6241700000000002E-2</c:v>
                </c:pt>
                <c:pt idx="109544">
                  <c:v>3.6689699999999999E-2</c:v>
                </c:pt>
                <c:pt idx="109545">
                  <c:v>3.7118499999999999E-2</c:v>
                </c:pt>
                <c:pt idx="109546">
                  <c:v>3.7526999999999998E-2</c:v>
                </c:pt>
                <c:pt idx="109547">
                  <c:v>3.7914099999999999E-2</c:v>
                </c:pt>
                <c:pt idx="109548">
                  <c:v>3.8279000000000001E-2</c:v>
                </c:pt>
                <c:pt idx="109549">
                  <c:v>3.8620399999999999E-2</c:v>
                </c:pt>
                <c:pt idx="109550">
                  <c:v>3.89375E-2</c:v>
                </c:pt>
                <c:pt idx="109551">
                  <c:v>3.9229199999999999E-2</c:v>
                </c:pt>
                <c:pt idx="109552">
                  <c:v>3.9494599999999998E-2</c:v>
                </c:pt>
                <c:pt idx="109553">
                  <c:v>3.9732700000000003E-2</c:v>
                </c:pt>
                <c:pt idx="109554">
                  <c:v>3.9942600000000002E-2</c:v>
                </c:pt>
                <c:pt idx="109555">
                  <c:v>4.0123300000000001E-2</c:v>
                </c:pt>
                <c:pt idx="109556">
                  <c:v>4.0273900000000001E-2</c:v>
                </c:pt>
                <c:pt idx="109557">
                  <c:v>4.0393499999999999E-2</c:v>
                </c:pt>
                <c:pt idx="109558">
                  <c:v>4.0481299999999998E-2</c:v>
                </c:pt>
                <c:pt idx="109559">
                  <c:v>4.0536500000000003E-2</c:v>
                </c:pt>
                <c:pt idx="109560">
                  <c:v>4.0558200000000003E-2</c:v>
                </c:pt>
                <c:pt idx="109561">
                  <c:v>4.0545699999999997E-2</c:v>
                </c:pt>
                <c:pt idx="109562">
                  <c:v>4.0498199999999998E-2</c:v>
                </c:pt>
                <c:pt idx="109563">
                  <c:v>4.0415100000000002E-2</c:v>
                </c:pt>
                <c:pt idx="109564">
                  <c:v>4.0295699999999997E-2</c:v>
                </c:pt>
                <c:pt idx="109565">
                  <c:v>4.0139399999999999E-2</c:v>
                </c:pt>
                <c:pt idx="109566">
                  <c:v>3.9945500000000002E-2</c:v>
                </c:pt>
                <c:pt idx="109567">
                  <c:v>3.9713600000000002E-2</c:v>
                </c:pt>
                <c:pt idx="109568">
                  <c:v>3.9443100000000002E-2</c:v>
                </c:pt>
                <c:pt idx="109569">
                  <c:v>3.9133599999999998E-2</c:v>
                </c:pt>
                <c:pt idx="109570">
                  <c:v>3.8784699999999998E-2</c:v>
                </c:pt>
                <c:pt idx="109571">
                  <c:v>3.8396100000000002E-2</c:v>
                </c:pt>
                <c:pt idx="109572">
                  <c:v>3.7967300000000002E-2</c:v>
                </c:pt>
                <c:pt idx="109573">
                  <c:v>3.7498299999999998E-2</c:v>
                </c:pt>
                <c:pt idx="109574">
                  <c:v>3.6988699999999999E-2</c:v>
                </c:pt>
                <c:pt idx="109575">
                  <c:v>3.6438400000000003E-2</c:v>
                </c:pt>
                <c:pt idx="109576">
                  <c:v>3.5847299999999999E-2</c:v>
                </c:pt>
                <c:pt idx="109577">
                  <c:v>3.5215400000000001E-2</c:v>
                </c:pt>
                <c:pt idx="109578">
                  <c:v>3.4542700000000003E-2</c:v>
                </c:pt>
                <c:pt idx="109579">
                  <c:v>3.3829199999999997E-2</c:v>
                </c:pt>
                <c:pt idx="109580">
                  <c:v>3.3075100000000003E-2</c:v>
                </c:pt>
                <c:pt idx="109581">
                  <c:v>3.22806E-2</c:v>
                </c:pt>
                <c:pt idx="109582">
                  <c:v>3.1445899999999999E-2</c:v>
                </c:pt>
                <c:pt idx="109583">
                  <c:v>3.0571299999999999E-2</c:v>
                </c:pt>
                <c:pt idx="109584">
                  <c:v>2.9657200000000002E-2</c:v>
                </c:pt>
                <c:pt idx="109585">
                  <c:v>2.8703900000000001E-2</c:v>
                </c:pt>
                <c:pt idx="109586">
                  <c:v>2.7712000000000001E-2</c:v>
                </c:pt>
                <c:pt idx="109587">
                  <c:v>2.6682000000000001E-2</c:v>
                </c:pt>
                <c:pt idx="109588">
                  <c:v>2.5614499999999998E-2</c:v>
                </c:pt>
                <c:pt idx="109589">
                  <c:v>2.4510199999999999E-2</c:v>
                </c:pt>
                <c:pt idx="109590">
                  <c:v>2.33697E-2</c:v>
                </c:pt>
                <c:pt idx="109591">
                  <c:v>2.2193899999999999E-2</c:v>
                </c:pt>
                <c:pt idx="109592">
                  <c:v>2.0983499999999999E-2</c:v>
                </c:pt>
                <c:pt idx="109593">
                  <c:v>1.97395E-2</c:v>
                </c:pt>
                <c:pt idx="109594">
                  <c:v>1.8462699999999999E-2</c:v>
                </c:pt>
                <c:pt idx="109595">
                  <c:v>1.7154300000000001E-2</c:v>
                </c:pt>
                <c:pt idx="109596">
                  <c:v>1.5815300000000001E-2</c:v>
                </c:pt>
                <c:pt idx="109597">
                  <c:v>1.44467E-2</c:v>
                </c:pt>
                <c:pt idx="109598">
                  <c:v>1.3049699999999999E-2</c:v>
                </c:pt>
                <c:pt idx="109599">
                  <c:v>1.16255E-2</c:v>
                </c:pt>
                <c:pt idx="109600">
                  <c:v>1.0175500000000001E-2</c:v>
                </c:pt>
                <c:pt idx="109601" formatCode="0.00E+00">
                  <c:v>8.7008599999999995E-3</c:v>
                </c:pt>
                <c:pt idx="109602" formatCode="0.00E+00">
                  <c:v>7.2030000000000002E-3</c:v>
                </c:pt>
                <c:pt idx="109603" formatCode="0.00E+00">
                  <c:v>5.6833200000000004E-3</c:v>
                </c:pt>
                <c:pt idx="109604" formatCode="0.00E+00">
                  <c:v>4.1432600000000002E-3</c:v>
                </c:pt>
                <c:pt idx="109605" formatCode="0.00E+00">
                  <c:v>2.5843300000000001E-3</c:v>
                </c:pt>
                <c:pt idx="109606" formatCode="0.00E+00">
                  <c:v>1.0080499999999999E-3</c:v>
                </c:pt>
                <c:pt idx="109607" formatCode="0.00E+00">
                  <c:v>-5.8400399999999995E-4</c:v>
                </c:pt>
                <c:pt idx="109608" formatCode="0.00E+00">
                  <c:v>-2.1902100000000002E-3</c:v>
                </c:pt>
                <c:pt idx="109609" formatCode="0.00E+00">
                  <c:v>-3.8089299999999999E-3</c:v>
                </c:pt>
                <c:pt idx="109610" formatCode="0.00E+00">
                  <c:v>-5.4384899999999998E-3</c:v>
                </c:pt>
                <c:pt idx="109611" formatCode="0.00E+00">
                  <c:v>-7.0771699999999998E-3</c:v>
                </c:pt>
                <c:pt idx="109612" formatCode="0.00E+00">
                  <c:v>-8.7232200000000003E-3</c:v>
                </c:pt>
                <c:pt idx="109613">
                  <c:v>-1.0374899999999999E-2</c:v>
                </c:pt>
                <c:pt idx="109614">
                  <c:v>-1.20304E-2</c:v>
                </c:pt>
                <c:pt idx="109615">
                  <c:v>-1.3687899999999999E-2</c:v>
                </c:pt>
                <c:pt idx="109616">
                  <c:v>-1.5345599999999999E-2</c:v>
                </c:pt>
                <c:pt idx="109617">
                  <c:v>-1.7001599999999999E-2</c:v>
                </c:pt>
                <c:pt idx="109618">
                  <c:v>-1.86541E-2</c:v>
                </c:pt>
                <c:pt idx="109619">
                  <c:v>-2.0301199999999998E-2</c:v>
                </c:pt>
                <c:pt idx="109620">
                  <c:v>-2.1940899999999999E-2</c:v>
                </c:pt>
                <c:pt idx="109621">
                  <c:v>-2.3571499999999999E-2</c:v>
                </c:pt>
                <c:pt idx="109622">
                  <c:v>-2.5191000000000002E-2</c:v>
                </c:pt>
                <c:pt idx="109623">
                  <c:v>-2.6797499999999998E-2</c:v>
                </c:pt>
                <c:pt idx="109624">
                  <c:v>-2.83891E-2</c:v>
                </c:pt>
                <c:pt idx="109625">
                  <c:v>-2.9963900000000002E-2</c:v>
                </c:pt>
                <c:pt idx="109626">
                  <c:v>-3.1520100000000002E-2</c:v>
                </c:pt>
                <c:pt idx="109627">
                  <c:v>-3.30557E-2</c:v>
                </c:pt>
                <c:pt idx="109628">
                  <c:v>-3.45689E-2</c:v>
                </c:pt>
                <c:pt idx="109629">
                  <c:v>-3.6057699999999998E-2</c:v>
                </c:pt>
                <c:pt idx="109630">
                  <c:v>-3.7520499999999998E-2</c:v>
                </c:pt>
                <c:pt idx="109631">
                  <c:v>-3.8955400000000001E-2</c:v>
                </c:pt>
                <c:pt idx="109632">
                  <c:v>-4.0360500000000001E-2</c:v>
                </c:pt>
                <c:pt idx="109633">
                  <c:v>-4.1734100000000003E-2</c:v>
                </c:pt>
                <c:pt idx="109634">
                  <c:v>-4.3074500000000002E-2</c:v>
                </c:pt>
                <c:pt idx="109635">
                  <c:v>-4.43799E-2</c:v>
                </c:pt>
                <c:pt idx="109636">
                  <c:v>-4.56487E-2</c:v>
                </c:pt>
                <c:pt idx="109637">
                  <c:v>-4.68791E-2</c:v>
                </c:pt>
                <c:pt idx="109638">
                  <c:v>-4.80697E-2</c:v>
                </c:pt>
                <c:pt idx="109639">
                  <c:v>-4.9218900000000003E-2</c:v>
                </c:pt>
                <c:pt idx="109640">
                  <c:v>-5.0325000000000002E-2</c:v>
                </c:pt>
                <c:pt idx="109641">
                  <c:v>-5.13867E-2</c:v>
                </c:pt>
                <c:pt idx="109642">
                  <c:v>-5.2402499999999998E-2</c:v>
                </c:pt>
                <c:pt idx="109643">
                  <c:v>-5.3371000000000002E-2</c:v>
                </c:pt>
                <c:pt idx="109644">
                  <c:v>-5.42908E-2</c:v>
                </c:pt>
                <c:pt idx="109645">
                  <c:v>-5.5160800000000003E-2</c:v>
                </c:pt>
                <c:pt idx="109646">
                  <c:v>-5.5979599999999997E-2</c:v>
                </c:pt>
                <c:pt idx="109647">
                  <c:v>-5.6746100000000001E-2</c:v>
                </c:pt>
                <c:pt idx="109648">
                  <c:v>-5.7459200000000002E-2</c:v>
                </c:pt>
                <c:pt idx="109649">
                  <c:v>-5.8117799999999997E-2</c:v>
                </c:pt>
                <c:pt idx="109650">
                  <c:v>-5.8720899999999999E-2</c:v>
                </c:pt>
                <c:pt idx="109651">
                  <c:v>-5.92677E-2</c:v>
                </c:pt>
                <c:pt idx="109652">
                  <c:v>-5.9757299999999999E-2</c:v>
                </c:pt>
                <c:pt idx="109653">
                  <c:v>-6.0188800000000001E-2</c:v>
                </c:pt>
                <c:pt idx="109654">
                  <c:v>-6.05616E-2</c:v>
                </c:pt>
                <c:pt idx="109655">
                  <c:v>-6.0874999999999999E-2</c:v>
                </c:pt>
                <c:pt idx="109656">
                  <c:v>-6.1128299999999997E-2</c:v>
                </c:pt>
                <c:pt idx="109657">
                  <c:v>-6.1321199999999999E-2</c:v>
                </c:pt>
                <c:pt idx="109658">
                  <c:v>-6.1453099999999997E-2</c:v>
                </c:pt>
                <c:pt idx="109659">
                  <c:v>-6.1523700000000001E-2</c:v>
                </c:pt>
                <c:pt idx="109660">
                  <c:v>-6.1532799999999999E-2</c:v>
                </c:pt>
                <c:pt idx="109661">
                  <c:v>-6.1479899999999997E-2</c:v>
                </c:pt>
                <c:pt idx="109662">
                  <c:v>-6.1365200000000002E-2</c:v>
                </c:pt>
                <c:pt idx="109663">
                  <c:v>-6.1188399999999997E-2</c:v>
                </c:pt>
                <c:pt idx="109664">
                  <c:v>-6.0949499999999997E-2</c:v>
                </c:pt>
                <c:pt idx="109665">
                  <c:v>-6.06487E-2</c:v>
                </c:pt>
                <c:pt idx="109666">
                  <c:v>-6.0286100000000002E-2</c:v>
                </c:pt>
                <c:pt idx="109667">
                  <c:v>-5.9861999999999999E-2</c:v>
                </c:pt>
                <c:pt idx="109668">
                  <c:v>-5.9376600000000002E-2</c:v>
                </c:pt>
                <c:pt idx="109669">
                  <c:v>-5.8830399999999998E-2</c:v>
                </c:pt>
                <c:pt idx="109670">
                  <c:v>-5.8223799999999999E-2</c:v>
                </c:pt>
                <c:pt idx="109671">
                  <c:v>-5.7557299999999999E-2</c:v>
                </c:pt>
                <c:pt idx="109672">
                  <c:v>-5.68315E-2</c:v>
                </c:pt>
                <c:pt idx="109673">
                  <c:v>-5.6047199999999998E-2</c:v>
                </c:pt>
                <c:pt idx="109674">
                  <c:v>-5.5204999999999997E-2</c:v>
                </c:pt>
                <c:pt idx="109675">
                  <c:v>-5.4305899999999997E-2</c:v>
                </c:pt>
                <c:pt idx="109676">
                  <c:v>-5.3350599999999998E-2</c:v>
                </c:pt>
                <c:pt idx="109677">
                  <c:v>-5.2340299999999999E-2</c:v>
                </c:pt>
                <c:pt idx="109678">
                  <c:v>-5.1275800000000003E-2</c:v>
                </c:pt>
                <c:pt idx="109679">
                  <c:v>-5.0158300000000003E-2</c:v>
                </c:pt>
                <c:pt idx="109680">
                  <c:v>-4.8988999999999998E-2</c:v>
                </c:pt>
                <c:pt idx="109681">
                  <c:v>-4.7769100000000002E-2</c:v>
                </c:pt>
                <c:pt idx="109682">
                  <c:v>-4.6499899999999997E-2</c:v>
                </c:pt>
                <c:pt idx="109683">
                  <c:v>-4.5182699999999999E-2</c:v>
                </c:pt>
                <c:pt idx="109684">
                  <c:v>-4.3818999999999997E-2</c:v>
                </c:pt>
                <c:pt idx="109685">
                  <c:v>-4.2410099999999999E-2</c:v>
                </c:pt>
                <c:pt idx="109686">
                  <c:v>-4.0957800000000003E-2</c:v>
                </c:pt>
                <c:pt idx="109687">
                  <c:v>-3.9463400000000003E-2</c:v>
                </c:pt>
                <c:pt idx="109688">
                  <c:v>-3.7928700000000003E-2</c:v>
                </c:pt>
                <c:pt idx="109689">
                  <c:v>-3.63553E-2</c:v>
                </c:pt>
                <c:pt idx="109690">
                  <c:v>-3.4744999999999998E-2</c:v>
                </c:pt>
                <c:pt idx="109691">
                  <c:v>-3.3099499999999997E-2</c:v>
                </c:pt>
                <c:pt idx="109692">
                  <c:v>-3.14206E-2</c:v>
                </c:pt>
                <c:pt idx="109693">
                  <c:v>-2.97101E-2</c:v>
                </c:pt>
                <c:pt idx="109694">
                  <c:v>-2.7970100000000001E-2</c:v>
                </c:pt>
                <c:pt idx="109695">
                  <c:v>-2.6202199999999998E-2</c:v>
                </c:pt>
                <c:pt idx="109696">
                  <c:v>-2.4408699999999998E-2</c:v>
                </c:pt>
                <c:pt idx="109697">
                  <c:v>-2.2591300000000002E-2</c:v>
                </c:pt>
                <c:pt idx="109698">
                  <c:v>-2.0752099999999999E-2</c:v>
                </c:pt>
                <c:pt idx="109699">
                  <c:v>-1.8893199999999999E-2</c:v>
                </c:pt>
                <c:pt idx="109700">
                  <c:v>-1.70166E-2</c:v>
                </c:pt>
                <c:pt idx="109701">
                  <c:v>-1.51244E-2</c:v>
                </c:pt>
                <c:pt idx="109702">
                  <c:v>-1.32186E-2</c:v>
                </c:pt>
                <c:pt idx="109703">
                  <c:v>-1.13014E-2</c:v>
                </c:pt>
                <c:pt idx="109704" formatCode="0.00E+00">
                  <c:v>-9.3748600000000005E-3</c:v>
                </c:pt>
                <c:pt idx="109705" formatCode="0.00E+00">
                  <c:v>-7.4411099999999999E-3</c:v>
                </c:pt>
                <c:pt idx="109706" formatCode="0.00E+00">
                  <c:v>-5.5022700000000001E-3</c:v>
                </c:pt>
                <c:pt idx="109707" formatCode="0.00E+00">
                  <c:v>-3.56048E-3</c:v>
                </c:pt>
                <c:pt idx="109708" formatCode="0.00E+00">
                  <c:v>-1.6178399999999999E-3</c:v>
                </c:pt>
                <c:pt idx="109709" formatCode="0.00E+00">
                  <c:v>3.2350899999999998E-4</c:v>
                </c:pt>
                <c:pt idx="109710" formatCode="0.00E+00">
                  <c:v>2.2614599999999999E-3</c:v>
                </c:pt>
                <c:pt idx="109711" formatCode="0.00E+00">
                  <c:v>4.1939100000000003E-3</c:v>
                </c:pt>
                <c:pt idx="109712" formatCode="0.00E+00">
                  <c:v>6.1187699999999999E-3</c:v>
                </c:pt>
                <c:pt idx="109713" formatCode="0.00E+00">
                  <c:v>8.0339499999999998E-3</c:v>
                </c:pt>
                <c:pt idx="109714" formatCode="0.00E+00">
                  <c:v>9.9373900000000008E-3</c:v>
                </c:pt>
                <c:pt idx="109715">
                  <c:v>1.18271E-2</c:v>
                </c:pt>
                <c:pt idx="109716">
                  <c:v>1.37009E-2</c:v>
                </c:pt>
                <c:pt idx="109717">
                  <c:v>1.5557E-2</c:v>
                </c:pt>
                <c:pt idx="109718">
                  <c:v>1.73934E-2</c:v>
                </c:pt>
                <c:pt idx="109719">
                  <c:v>1.9207999999999999E-2</c:v>
                </c:pt>
                <c:pt idx="109720">
                  <c:v>2.09991E-2</c:v>
                </c:pt>
                <c:pt idx="109721">
                  <c:v>2.2764699999999999E-2</c:v>
                </c:pt>
                <c:pt idx="109722">
                  <c:v>2.4503E-2</c:v>
                </c:pt>
                <c:pt idx="109723">
                  <c:v>2.6212200000000001E-2</c:v>
                </c:pt>
                <c:pt idx="109724">
                  <c:v>2.7890600000000002E-2</c:v>
                </c:pt>
                <c:pt idx="109725">
                  <c:v>2.95365E-2</c:v>
                </c:pt>
                <c:pt idx="109726">
                  <c:v>3.1148200000000001E-2</c:v>
                </c:pt>
                <c:pt idx="109727">
                  <c:v>3.2724099999999999E-2</c:v>
                </c:pt>
                <c:pt idx="109728">
                  <c:v>3.4262599999999997E-2</c:v>
                </c:pt>
                <c:pt idx="109729">
                  <c:v>3.5762200000000001E-2</c:v>
                </c:pt>
                <c:pt idx="109730">
                  <c:v>3.7221499999999998E-2</c:v>
                </c:pt>
                <c:pt idx="109731">
                  <c:v>3.8639100000000003E-2</c:v>
                </c:pt>
                <c:pt idx="109732">
                  <c:v>4.0013600000000003E-2</c:v>
                </c:pt>
                <c:pt idx="109733">
                  <c:v>4.13438E-2</c:v>
                </c:pt>
                <c:pt idx="109734">
                  <c:v>4.2628399999999997E-2</c:v>
                </c:pt>
                <c:pt idx="109735">
                  <c:v>4.3866200000000001E-2</c:v>
                </c:pt>
                <c:pt idx="109736">
                  <c:v>4.5056100000000002E-2</c:v>
                </c:pt>
                <c:pt idx="109737">
                  <c:v>4.6197200000000001E-2</c:v>
                </c:pt>
                <c:pt idx="109738">
                  <c:v>4.7288299999999998E-2</c:v>
                </c:pt>
                <c:pt idx="109739">
                  <c:v>4.8328700000000002E-2</c:v>
                </c:pt>
                <c:pt idx="109740">
                  <c:v>4.93175E-2</c:v>
                </c:pt>
                <c:pt idx="109741">
                  <c:v>5.0253800000000001E-2</c:v>
                </c:pt>
                <c:pt idx="109742">
                  <c:v>5.1137000000000002E-2</c:v>
                </c:pt>
                <c:pt idx="109743">
                  <c:v>5.1966499999999999E-2</c:v>
                </c:pt>
                <c:pt idx="109744">
                  <c:v>5.27416E-2</c:v>
                </c:pt>
                <c:pt idx="109745">
                  <c:v>5.3461799999999997E-2</c:v>
                </c:pt>
                <c:pt idx="109746">
                  <c:v>5.41267E-2</c:v>
                </c:pt>
                <c:pt idx="109747">
                  <c:v>5.4736E-2</c:v>
                </c:pt>
                <c:pt idx="109748">
                  <c:v>5.52893E-2</c:v>
                </c:pt>
                <c:pt idx="109749">
                  <c:v>5.57864E-2</c:v>
                </c:pt>
                <c:pt idx="109750">
                  <c:v>5.6227100000000002E-2</c:v>
                </c:pt>
                <c:pt idx="109751">
                  <c:v>5.6611399999999999E-2</c:v>
                </c:pt>
                <c:pt idx="109752">
                  <c:v>5.6939099999999999E-2</c:v>
                </c:pt>
                <c:pt idx="109753">
                  <c:v>5.7210400000000002E-2</c:v>
                </c:pt>
                <c:pt idx="109754">
                  <c:v>5.7425400000000001E-2</c:v>
                </c:pt>
                <c:pt idx="109755">
                  <c:v>5.7584099999999999E-2</c:v>
                </c:pt>
                <c:pt idx="109756">
                  <c:v>5.7687000000000002E-2</c:v>
                </c:pt>
                <c:pt idx="109757">
                  <c:v>5.7734099999999997E-2</c:v>
                </c:pt>
                <c:pt idx="109758">
                  <c:v>5.7726E-2</c:v>
                </c:pt>
                <c:pt idx="109759">
                  <c:v>5.7663100000000002E-2</c:v>
                </c:pt>
                <c:pt idx="109760">
                  <c:v>5.7545800000000001E-2</c:v>
                </c:pt>
                <c:pt idx="109761">
                  <c:v>5.7374599999999998E-2</c:v>
                </c:pt>
                <c:pt idx="109762">
                  <c:v>5.7150300000000001E-2</c:v>
                </c:pt>
                <c:pt idx="109763">
                  <c:v>5.6873399999999998E-2</c:v>
                </c:pt>
                <c:pt idx="109764">
                  <c:v>5.6544700000000003E-2</c:v>
                </c:pt>
                <c:pt idx="109765">
                  <c:v>5.6165E-2</c:v>
                </c:pt>
                <c:pt idx="109766">
                  <c:v>5.5735E-2</c:v>
                </c:pt>
                <c:pt idx="109767">
                  <c:v>5.5255699999999998E-2</c:v>
                </c:pt>
                <c:pt idx="109768">
                  <c:v>5.4727999999999999E-2</c:v>
                </c:pt>
                <c:pt idx="109769">
                  <c:v>5.4152899999999997E-2</c:v>
                </c:pt>
                <c:pt idx="109770">
                  <c:v>5.35314E-2</c:v>
                </c:pt>
                <c:pt idx="109771">
                  <c:v>5.2864500000000002E-2</c:v>
                </c:pt>
                <c:pt idx="109772">
                  <c:v>5.2153499999999998E-2</c:v>
                </c:pt>
                <c:pt idx="109773">
                  <c:v>5.1399399999999998E-2</c:v>
                </c:pt>
                <c:pt idx="109774">
                  <c:v>5.06034E-2</c:v>
                </c:pt>
                <c:pt idx="109775">
                  <c:v>4.97668E-2</c:v>
                </c:pt>
                <c:pt idx="109776">
                  <c:v>4.8890900000000001E-2</c:v>
                </c:pt>
                <c:pt idx="109777">
                  <c:v>4.79768E-2</c:v>
                </c:pt>
                <c:pt idx="109778">
                  <c:v>4.7025999999999998E-2</c:v>
                </c:pt>
                <c:pt idx="109779">
                  <c:v>4.6039799999999999E-2</c:v>
                </c:pt>
                <c:pt idx="109780">
                  <c:v>4.5019700000000003E-2</c:v>
                </c:pt>
                <c:pt idx="109781">
                  <c:v>4.3966900000000003E-2</c:v>
                </c:pt>
                <c:pt idx="109782">
                  <c:v>4.2882900000000002E-2</c:v>
                </c:pt>
                <c:pt idx="109783">
                  <c:v>4.1769199999999999E-2</c:v>
                </c:pt>
                <c:pt idx="109784">
                  <c:v>4.0627200000000002E-2</c:v>
                </c:pt>
                <c:pt idx="109785">
                  <c:v>3.9458500000000001E-2</c:v>
                </c:pt>
                <c:pt idx="109786">
                  <c:v>3.82645E-2</c:v>
                </c:pt>
                <c:pt idx="109787">
                  <c:v>3.7046599999999999E-2</c:v>
                </c:pt>
                <c:pt idx="109788">
                  <c:v>3.5806600000000001E-2</c:v>
                </c:pt>
                <c:pt idx="109789">
                  <c:v>3.4545699999999999E-2</c:v>
                </c:pt>
                <c:pt idx="109790">
                  <c:v>3.3265599999999999E-2</c:v>
                </c:pt>
                <c:pt idx="109791">
                  <c:v>3.1967799999999998E-2</c:v>
                </c:pt>
                <c:pt idx="109792">
                  <c:v>3.0653799999999998E-2</c:v>
                </c:pt>
                <c:pt idx="109793">
                  <c:v>2.9325199999999999E-2</c:v>
                </c:pt>
                <c:pt idx="109794">
                  <c:v>2.7983399999999999E-2</c:v>
                </c:pt>
                <c:pt idx="109795">
                  <c:v>2.6630000000000001E-2</c:v>
                </c:pt>
                <c:pt idx="109796">
                  <c:v>2.5266400000000001E-2</c:v>
                </c:pt>
                <c:pt idx="109797">
                  <c:v>2.3894200000000001E-2</c:v>
                </c:pt>
                <c:pt idx="109798">
                  <c:v>2.2514900000000001E-2</c:v>
                </c:pt>
                <c:pt idx="109799">
                  <c:v>2.11299E-2</c:v>
                </c:pt>
                <c:pt idx="109800">
                  <c:v>1.9740600000000001E-2</c:v>
                </c:pt>
                <c:pt idx="109801">
                  <c:v>1.83485E-2</c:v>
                </c:pt>
                <c:pt idx="109802">
                  <c:v>1.6955100000000001E-2</c:v>
                </c:pt>
                <c:pt idx="109803">
                  <c:v>1.55616E-2</c:v>
                </c:pt>
                <c:pt idx="109804">
                  <c:v>1.41695E-2</c:v>
                </c:pt>
                <c:pt idx="109805">
                  <c:v>1.2780100000000001E-2</c:v>
                </c:pt>
                <c:pt idx="109806">
                  <c:v>1.13948E-2</c:v>
                </c:pt>
                <c:pt idx="109807">
                  <c:v>1.00147E-2</c:v>
                </c:pt>
                <c:pt idx="109808" formatCode="0.00E+00">
                  <c:v>8.6412999999999993E-3</c:v>
                </c:pt>
                <c:pt idx="109809" formatCode="0.00E+00">
                  <c:v>7.2756899999999996E-3</c:v>
                </c:pt>
                <c:pt idx="109810" formatCode="0.00E+00">
                  <c:v>5.9191000000000001E-3</c:v>
                </c:pt>
                <c:pt idx="109811" formatCode="0.00E+00">
                  <c:v>4.5726999999999999E-3</c:v>
                </c:pt>
                <c:pt idx="109812" formatCode="0.00E+00">
                  <c:v>3.23763E-3</c:v>
                </c:pt>
                <c:pt idx="109813" formatCode="0.00E+00">
                  <c:v>1.9149900000000001E-3</c:v>
                </c:pt>
                <c:pt idx="109814" formatCode="0.00E+00">
                  <c:v>6.0584899999999999E-4</c:v>
                </c:pt>
                <c:pt idx="109815" formatCode="0.00E+00">
                  <c:v>-6.8877100000000002E-4</c:v>
                </c:pt>
                <c:pt idx="109816" formatCode="0.00E+00">
                  <c:v>-1.96788E-3</c:v>
                </c:pt>
                <c:pt idx="109817" formatCode="0.00E+00">
                  <c:v>-3.2305099999999998E-3</c:v>
                </c:pt>
                <c:pt idx="109818" formatCode="0.00E+00">
                  <c:v>-4.4757599999999996E-3</c:v>
                </c:pt>
                <c:pt idx="109819" formatCode="0.00E+00">
                  <c:v>-5.7027600000000003E-3</c:v>
                </c:pt>
                <c:pt idx="109820" formatCode="0.00E+00">
                  <c:v>-6.91065E-3</c:v>
                </c:pt>
                <c:pt idx="109821" formatCode="0.00E+00">
                  <c:v>-8.0986600000000006E-3</c:v>
                </c:pt>
                <c:pt idx="109822" formatCode="0.00E+00">
                  <c:v>-9.2660199999999998E-3</c:v>
                </c:pt>
                <c:pt idx="109823">
                  <c:v>-1.0411999999999999E-2</c:v>
                </c:pt>
                <c:pt idx="109824">
                  <c:v>-1.1535999999999999E-2</c:v>
                </c:pt>
                <c:pt idx="109825">
                  <c:v>-1.2637300000000001E-2</c:v>
                </c:pt>
                <c:pt idx="109826">
                  <c:v>-1.37153E-2</c:v>
                </c:pt>
                <c:pt idx="109827">
                  <c:v>-1.4769600000000001E-2</c:v>
                </c:pt>
                <c:pt idx="109828">
                  <c:v>-1.5799500000000001E-2</c:v>
                </c:pt>
                <c:pt idx="109829">
                  <c:v>-1.6804599999999999E-2</c:v>
                </c:pt>
                <c:pt idx="109830">
                  <c:v>-1.7784600000000001E-2</c:v>
                </c:pt>
                <c:pt idx="109831">
                  <c:v>-1.8738899999999999E-2</c:v>
                </c:pt>
                <c:pt idx="109832">
                  <c:v>-1.9667299999999999E-2</c:v>
                </c:pt>
                <c:pt idx="109833">
                  <c:v>-2.0569500000000001E-2</c:v>
                </c:pt>
                <c:pt idx="109834">
                  <c:v>-2.1445200000000001E-2</c:v>
                </c:pt>
                <c:pt idx="109835">
                  <c:v>-2.2294100000000001E-2</c:v>
                </c:pt>
                <c:pt idx="109836">
                  <c:v>-2.3116100000000001E-2</c:v>
                </c:pt>
                <c:pt idx="109837">
                  <c:v>-2.3911000000000002E-2</c:v>
                </c:pt>
                <c:pt idx="109838">
                  <c:v>-2.4678700000000001E-2</c:v>
                </c:pt>
                <c:pt idx="109839">
                  <c:v>-2.5419199999999999E-2</c:v>
                </c:pt>
                <c:pt idx="109840">
                  <c:v>-2.6132300000000001E-2</c:v>
                </c:pt>
                <c:pt idx="109841">
                  <c:v>-2.6818100000000001E-2</c:v>
                </c:pt>
                <c:pt idx="109842">
                  <c:v>-2.74766E-2</c:v>
                </c:pt>
                <c:pt idx="109843">
                  <c:v>-2.8107799999999999E-2</c:v>
                </c:pt>
                <c:pt idx="109844">
                  <c:v>-2.8711899999999999E-2</c:v>
                </c:pt>
                <c:pt idx="109845">
                  <c:v>-2.92889E-2</c:v>
                </c:pt>
                <c:pt idx="109846">
                  <c:v>-2.9839000000000001E-2</c:v>
                </c:pt>
                <c:pt idx="109847">
                  <c:v>-3.0362400000000001E-2</c:v>
                </c:pt>
                <c:pt idx="109848">
                  <c:v>-3.08592E-2</c:v>
                </c:pt>
                <c:pt idx="109849">
                  <c:v>-3.1329700000000002E-2</c:v>
                </c:pt>
                <c:pt idx="109850">
                  <c:v>-3.1774200000000002E-2</c:v>
                </c:pt>
                <c:pt idx="109851">
                  <c:v>-3.2192800000000001E-2</c:v>
                </c:pt>
                <c:pt idx="109852">
                  <c:v>-3.2585999999999997E-2</c:v>
                </c:pt>
                <c:pt idx="109853">
                  <c:v>-3.2953999999999997E-2</c:v>
                </c:pt>
                <c:pt idx="109854">
                  <c:v>-3.3297100000000003E-2</c:v>
                </c:pt>
                <c:pt idx="109855">
                  <c:v>-3.3615800000000001E-2</c:v>
                </c:pt>
                <c:pt idx="109856">
                  <c:v>-3.3910200000000001E-2</c:v>
                </c:pt>
                <c:pt idx="109857">
                  <c:v>-3.4181000000000003E-2</c:v>
                </c:pt>
                <c:pt idx="109858">
                  <c:v>-3.4428399999999998E-2</c:v>
                </c:pt>
                <c:pt idx="109859">
                  <c:v>-3.4652799999999997E-2</c:v>
                </c:pt>
                <c:pt idx="109860">
                  <c:v>-3.4854700000000002E-2</c:v>
                </c:pt>
                <c:pt idx="109861">
                  <c:v>-3.5034500000000003E-2</c:v>
                </c:pt>
                <c:pt idx="109862">
                  <c:v>-3.51927E-2</c:v>
                </c:pt>
                <c:pt idx="109863">
                  <c:v>-3.5329600000000003E-2</c:v>
                </c:pt>
                <c:pt idx="109864">
                  <c:v>-3.5445699999999997E-2</c:v>
                </c:pt>
                <c:pt idx="109865">
                  <c:v>-3.5541499999999997E-2</c:v>
                </c:pt>
                <c:pt idx="109866">
                  <c:v>-3.5617500000000003E-2</c:v>
                </c:pt>
                <c:pt idx="109867">
                  <c:v>-3.56741E-2</c:v>
                </c:pt>
                <c:pt idx="109868">
                  <c:v>-3.5711699999999999E-2</c:v>
                </c:pt>
                <c:pt idx="109869">
                  <c:v>-3.57308E-2</c:v>
                </c:pt>
                <c:pt idx="109870">
                  <c:v>-3.5732E-2</c:v>
                </c:pt>
                <c:pt idx="109871">
                  <c:v>-3.5715499999999997E-2</c:v>
                </c:pt>
                <c:pt idx="109872">
                  <c:v>-3.5681900000000003E-2</c:v>
                </c:pt>
                <c:pt idx="109873">
                  <c:v>-3.5631700000000002E-2</c:v>
                </c:pt>
                <c:pt idx="109874">
                  <c:v>-3.5565199999999998E-2</c:v>
                </c:pt>
                <c:pt idx="109875">
                  <c:v>-3.5482899999999998E-2</c:v>
                </c:pt>
                <c:pt idx="109876">
                  <c:v>-3.5385300000000001E-2</c:v>
                </c:pt>
                <c:pt idx="109877">
                  <c:v>-3.5272600000000001E-2</c:v>
                </c:pt>
                <c:pt idx="109878">
                  <c:v>-3.51454E-2</c:v>
                </c:pt>
                <c:pt idx="109879">
                  <c:v>-3.5004100000000003E-2</c:v>
                </c:pt>
                <c:pt idx="109880">
                  <c:v>-3.4848999999999998E-2</c:v>
                </c:pt>
                <c:pt idx="109881">
                  <c:v>-3.46804E-2</c:v>
                </c:pt>
                <c:pt idx="109882">
                  <c:v>-3.4498800000000003E-2</c:v>
                </c:pt>
                <c:pt idx="109883">
                  <c:v>-3.4304500000000002E-2</c:v>
                </c:pt>
                <c:pt idx="109884">
                  <c:v>-3.4097799999999998E-2</c:v>
                </c:pt>
                <c:pt idx="109885">
                  <c:v>-3.3879100000000002E-2</c:v>
                </c:pt>
                <c:pt idx="109886">
                  <c:v>-3.3648600000000001E-2</c:v>
                </c:pt>
                <c:pt idx="109887">
                  <c:v>-3.3406600000000002E-2</c:v>
                </c:pt>
                <c:pt idx="109888">
                  <c:v>-3.31534E-2</c:v>
                </c:pt>
                <c:pt idx="109889">
                  <c:v>-3.2889300000000003E-2</c:v>
                </c:pt>
                <c:pt idx="109890">
                  <c:v>-3.2614499999999998E-2</c:v>
                </c:pt>
                <c:pt idx="109891">
                  <c:v>-3.23291E-2</c:v>
                </c:pt>
                <c:pt idx="109892">
                  <c:v>-3.2033499999999999E-2</c:v>
                </c:pt>
                <c:pt idx="109893">
                  <c:v>-3.1727699999999998E-2</c:v>
                </c:pt>
                <c:pt idx="109894">
                  <c:v>-3.1412099999999998E-2</c:v>
                </c:pt>
                <c:pt idx="109895">
                  <c:v>-3.1086599999999999E-2</c:v>
                </c:pt>
                <c:pt idx="109896">
                  <c:v>-3.07516E-2</c:v>
                </c:pt>
                <c:pt idx="109897">
                  <c:v>-3.0406900000000001E-2</c:v>
                </c:pt>
                <c:pt idx="109898">
                  <c:v>-3.00529E-2</c:v>
                </c:pt>
                <c:pt idx="109899">
                  <c:v>-2.96896E-2</c:v>
                </c:pt>
                <c:pt idx="109900">
                  <c:v>-2.9316999999999999E-2</c:v>
                </c:pt>
                <c:pt idx="109901">
                  <c:v>-2.8935099999999998E-2</c:v>
                </c:pt>
                <c:pt idx="109902">
                  <c:v>-2.8544199999999999E-2</c:v>
                </c:pt>
                <c:pt idx="109903">
                  <c:v>-2.8144099999999998E-2</c:v>
                </c:pt>
                <c:pt idx="109904">
                  <c:v>-2.77349E-2</c:v>
                </c:pt>
                <c:pt idx="109905">
                  <c:v>-2.73166E-2</c:v>
                </c:pt>
                <c:pt idx="109906">
                  <c:v>-2.6889099999999999E-2</c:v>
                </c:pt>
                <c:pt idx="109907">
                  <c:v>-2.64525E-2</c:v>
                </c:pt>
                <c:pt idx="109908">
                  <c:v>-2.6006700000000001E-2</c:v>
                </c:pt>
                <c:pt idx="109909">
                  <c:v>-2.55517E-2</c:v>
                </c:pt>
                <c:pt idx="109910">
                  <c:v>-2.50873E-2</c:v>
                </c:pt>
                <c:pt idx="109911">
                  <c:v>-2.4613699999999999E-2</c:v>
                </c:pt>
                <c:pt idx="109912">
                  <c:v>-2.4130499999999999E-2</c:v>
                </c:pt>
                <c:pt idx="109913">
                  <c:v>-2.36379E-2</c:v>
                </c:pt>
                <c:pt idx="109914">
                  <c:v>-2.3135699999999999E-2</c:v>
                </c:pt>
                <c:pt idx="109915">
                  <c:v>-2.26237E-2</c:v>
                </c:pt>
                <c:pt idx="109916">
                  <c:v>-2.2102E-2</c:v>
                </c:pt>
                <c:pt idx="109917">
                  <c:v>-2.15704E-2</c:v>
                </c:pt>
                <c:pt idx="109918">
                  <c:v>-2.1028700000000001E-2</c:v>
                </c:pt>
                <c:pt idx="109919">
                  <c:v>-2.0476999999999999E-2</c:v>
                </c:pt>
                <c:pt idx="109920">
                  <c:v>-1.9914999999999999E-2</c:v>
                </c:pt>
                <c:pt idx="109921">
                  <c:v>-1.9342700000000001E-2</c:v>
                </c:pt>
                <c:pt idx="109922">
                  <c:v>-1.8759999999999999E-2</c:v>
                </c:pt>
                <c:pt idx="109923">
                  <c:v>-1.8166700000000001E-2</c:v>
                </c:pt>
                <c:pt idx="109924">
                  <c:v>-1.75628E-2</c:v>
                </c:pt>
                <c:pt idx="109925">
                  <c:v>-1.69482E-2</c:v>
                </c:pt>
                <c:pt idx="109926">
                  <c:v>-1.6322699999999999E-2</c:v>
                </c:pt>
                <c:pt idx="109927">
                  <c:v>-1.56863E-2</c:v>
                </c:pt>
                <c:pt idx="109928">
                  <c:v>-1.5038899999999999E-2</c:v>
                </c:pt>
                <c:pt idx="109929">
                  <c:v>-1.4380499999999999E-2</c:v>
                </c:pt>
                <c:pt idx="109930">
                  <c:v>-1.3710999999999999E-2</c:v>
                </c:pt>
                <c:pt idx="109931">
                  <c:v>-1.30303E-2</c:v>
                </c:pt>
                <c:pt idx="109932">
                  <c:v>-1.2338500000000001E-2</c:v>
                </c:pt>
                <c:pt idx="109933">
                  <c:v>-1.1635400000000001E-2</c:v>
                </c:pt>
                <c:pt idx="109934">
                  <c:v>-1.09211E-2</c:v>
                </c:pt>
                <c:pt idx="109935">
                  <c:v>-1.01957E-2</c:v>
                </c:pt>
                <c:pt idx="109936" formatCode="0.00E+00">
                  <c:v>-9.4589800000000005E-3</c:v>
                </c:pt>
                <c:pt idx="109937" formatCode="0.00E+00">
                  <c:v>-8.7111600000000008E-3</c:v>
                </c:pt>
                <c:pt idx="109938" formatCode="0.00E+00">
                  <c:v>-7.9522599999999992E-3</c:v>
                </c:pt>
                <c:pt idx="109939" formatCode="0.00E+00">
                  <c:v>-7.1823599999999996E-3</c:v>
                </c:pt>
                <c:pt idx="109940" formatCode="0.00E+00">
                  <c:v>-6.4015299999999999E-3</c:v>
                </c:pt>
                <c:pt idx="109941" formatCode="0.00E+00">
                  <c:v>-5.6099100000000001E-3</c:v>
                </c:pt>
                <c:pt idx="109942" formatCode="0.00E+00">
                  <c:v>-4.8076300000000002E-3</c:v>
                </c:pt>
                <c:pt idx="109943" formatCode="0.00E+00">
                  <c:v>-3.9948400000000004E-3</c:v>
                </c:pt>
                <c:pt idx="109944" formatCode="0.00E+00">
                  <c:v>-3.1717300000000002E-3</c:v>
                </c:pt>
                <c:pt idx="109945" formatCode="0.00E+00">
                  <c:v>-2.3384899999999999E-3</c:v>
                </c:pt>
                <c:pt idx="109946" formatCode="0.00E+00">
                  <c:v>-1.49536E-3</c:v>
                </c:pt>
                <c:pt idx="109947" formatCode="0.00E+00">
                  <c:v>-6.4257799999999999E-4</c:v>
                </c:pt>
                <c:pt idx="109948" formatCode="0.00E+00">
                  <c:v>2.19576E-4</c:v>
                </c:pt>
                <c:pt idx="109949" formatCode="0.00E+00">
                  <c:v>1.09081E-3</c:v>
                </c:pt>
                <c:pt idx="109950" formatCode="0.00E+00">
                  <c:v>1.97079E-3</c:v>
                </c:pt>
                <c:pt idx="109951" formatCode="0.00E+00">
                  <c:v>2.8591799999999998E-3</c:v>
                </c:pt>
                <c:pt idx="109952" formatCode="0.00E+00">
                  <c:v>3.7556E-3</c:v>
                </c:pt>
                <c:pt idx="109953" formatCode="0.00E+00">
                  <c:v>4.6596500000000004E-3</c:v>
                </c:pt>
                <c:pt idx="109954" formatCode="0.00E+00">
                  <c:v>5.5709000000000002E-3</c:v>
                </c:pt>
                <c:pt idx="109955" formatCode="0.00E+00">
                  <c:v>6.4889099999999996E-3</c:v>
                </c:pt>
                <c:pt idx="109956" formatCode="0.00E+00">
                  <c:v>7.4132E-3</c:v>
                </c:pt>
                <c:pt idx="109957" formatCode="0.00E+00">
                  <c:v>8.3432599999999999E-3</c:v>
                </c:pt>
                <c:pt idx="109958" formatCode="0.00E+00">
                  <c:v>9.2785699999999999E-3</c:v>
                </c:pt>
                <c:pt idx="109959">
                  <c:v>1.02186E-2</c:v>
                </c:pt>
                <c:pt idx="109960">
                  <c:v>1.1162699999999999E-2</c:v>
                </c:pt>
                <c:pt idx="109961">
                  <c:v>1.2110299999999999E-2</c:v>
                </c:pt>
                <c:pt idx="109962">
                  <c:v>1.3060799999999999E-2</c:v>
                </c:pt>
                <c:pt idx="109963">
                  <c:v>1.40135E-2</c:v>
                </c:pt>
                <c:pt idx="109964">
                  <c:v>1.49677E-2</c:v>
                </c:pt>
                <c:pt idx="109965">
                  <c:v>1.5922800000000001E-2</c:v>
                </c:pt>
                <c:pt idx="109966">
                  <c:v>1.6878000000000001E-2</c:v>
                </c:pt>
                <c:pt idx="109967">
                  <c:v>1.7832600000000001E-2</c:v>
                </c:pt>
                <c:pt idx="109968">
                  <c:v>1.8785699999999999E-2</c:v>
                </c:pt>
                <c:pt idx="109969">
                  <c:v>1.9736699999999999E-2</c:v>
                </c:pt>
                <c:pt idx="109970">
                  <c:v>2.0684600000000001E-2</c:v>
                </c:pt>
                <c:pt idx="109971">
                  <c:v>2.16288E-2</c:v>
                </c:pt>
                <c:pt idx="109972">
                  <c:v>2.25682E-2</c:v>
                </c:pt>
                <c:pt idx="109973">
                  <c:v>2.3502100000000001E-2</c:v>
                </c:pt>
                <c:pt idx="109974">
                  <c:v>2.4429599999999999E-2</c:v>
                </c:pt>
                <c:pt idx="109975">
                  <c:v>2.5349699999999999E-2</c:v>
                </c:pt>
                <c:pt idx="109976">
                  <c:v>2.62616E-2</c:v>
                </c:pt>
                <c:pt idx="109977">
                  <c:v>2.7164399999999998E-2</c:v>
                </c:pt>
                <c:pt idx="109978">
                  <c:v>2.8056999999999999E-2</c:v>
                </c:pt>
                <c:pt idx="109979">
                  <c:v>2.8938700000000001E-2</c:v>
                </c:pt>
                <c:pt idx="109980">
                  <c:v>2.9808299999999999E-2</c:v>
                </c:pt>
                <c:pt idx="109981">
                  <c:v>3.0664899999999998E-2</c:v>
                </c:pt>
                <c:pt idx="109982">
                  <c:v>3.15077E-2</c:v>
                </c:pt>
                <c:pt idx="109983">
                  <c:v>3.2335500000000003E-2</c:v>
                </c:pt>
                <c:pt idx="109984">
                  <c:v>3.31474E-2</c:v>
                </c:pt>
                <c:pt idx="109985">
                  <c:v>3.39425E-2</c:v>
                </c:pt>
                <c:pt idx="109986">
                  <c:v>3.4719699999999999E-2</c:v>
                </c:pt>
                <c:pt idx="109987">
                  <c:v>3.5478099999999999E-2</c:v>
                </c:pt>
                <c:pt idx="109988">
                  <c:v>3.6216699999999998E-2</c:v>
                </c:pt>
                <c:pt idx="109989">
                  <c:v>3.6934500000000002E-2</c:v>
                </c:pt>
                <c:pt idx="109990">
                  <c:v>3.7630499999999997E-2</c:v>
                </c:pt>
                <c:pt idx="109991">
                  <c:v>3.8303799999999999E-2</c:v>
                </c:pt>
                <c:pt idx="109992">
                  <c:v>3.8953399999999999E-2</c:v>
                </c:pt>
                <c:pt idx="109993">
                  <c:v>3.95784E-2</c:v>
                </c:pt>
                <c:pt idx="109994">
                  <c:v>4.01778E-2</c:v>
                </c:pt>
                <c:pt idx="109995">
                  <c:v>4.0750799999999997E-2</c:v>
                </c:pt>
                <c:pt idx="109996">
                  <c:v>4.1296300000000001E-2</c:v>
                </c:pt>
                <c:pt idx="109997">
                  <c:v>4.1813599999999999E-2</c:v>
                </c:pt>
                <c:pt idx="109998">
                  <c:v>4.2301699999999998E-2</c:v>
                </c:pt>
                <c:pt idx="109999">
                  <c:v>4.2759800000000001E-2</c:v>
                </c:pt>
                <c:pt idx="110000">
                  <c:v>4.3187000000000003E-2</c:v>
                </c:pt>
                <c:pt idx="110001">
                  <c:v>4.3582599999999999E-2</c:v>
                </c:pt>
                <c:pt idx="110002">
                  <c:v>4.39458E-2</c:v>
                </c:pt>
                <c:pt idx="110003">
                  <c:v>4.4275700000000001E-2</c:v>
                </c:pt>
                <c:pt idx="110004">
                  <c:v>4.4571699999999999E-2</c:v>
                </c:pt>
                <c:pt idx="110005">
                  <c:v>4.4833100000000001E-2</c:v>
                </c:pt>
                <c:pt idx="110006">
                  <c:v>4.5059200000000001E-2</c:v>
                </c:pt>
                <c:pt idx="110007">
                  <c:v>4.5249299999999999E-2</c:v>
                </c:pt>
                <c:pt idx="110008">
                  <c:v>4.54028E-2</c:v>
                </c:pt>
                <c:pt idx="110009">
                  <c:v>4.5519200000000003E-2</c:v>
                </c:pt>
                <c:pt idx="110010">
                  <c:v>4.5597899999999997E-2</c:v>
                </c:pt>
                <c:pt idx="110011">
                  <c:v>4.5638400000000003E-2</c:v>
                </c:pt>
                <c:pt idx="110012">
                  <c:v>4.5640300000000002E-2</c:v>
                </c:pt>
                <c:pt idx="110013">
                  <c:v>4.5602999999999998E-2</c:v>
                </c:pt>
                <c:pt idx="110014">
                  <c:v>4.5526299999999999E-2</c:v>
                </c:pt>
                <c:pt idx="110015">
                  <c:v>4.54098E-2</c:v>
                </c:pt>
                <c:pt idx="110016">
                  <c:v>4.5253099999999997E-2</c:v>
                </c:pt>
                <c:pt idx="110017">
                  <c:v>4.5056100000000002E-2</c:v>
                </c:pt>
                <c:pt idx="110018">
                  <c:v>4.4818400000000001E-2</c:v>
                </c:pt>
                <c:pt idx="110019">
                  <c:v>4.45399E-2</c:v>
                </c:pt>
                <c:pt idx="110020">
                  <c:v>4.4220599999999999E-2</c:v>
                </c:pt>
                <c:pt idx="110021">
                  <c:v>4.3860200000000002E-2</c:v>
                </c:pt>
                <c:pt idx="110022">
                  <c:v>4.3458799999999999E-2</c:v>
                </c:pt>
                <c:pt idx="110023">
                  <c:v>4.3016400000000003E-2</c:v>
                </c:pt>
                <c:pt idx="110024">
                  <c:v>4.2533099999999997E-2</c:v>
                </c:pt>
                <c:pt idx="110025">
                  <c:v>4.2008900000000002E-2</c:v>
                </c:pt>
                <c:pt idx="110026">
                  <c:v>4.1444000000000002E-2</c:v>
                </c:pt>
                <c:pt idx="110027">
                  <c:v>4.0838600000000003E-2</c:v>
                </c:pt>
                <c:pt idx="110028">
                  <c:v>4.0193E-2</c:v>
                </c:pt>
                <c:pt idx="110029">
                  <c:v>3.9507500000000001E-2</c:v>
                </c:pt>
                <c:pt idx="110030">
                  <c:v>3.8782400000000002E-2</c:v>
                </c:pt>
                <c:pt idx="110031">
                  <c:v>3.8018200000000002E-2</c:v>
                </c:pt>
                <c:pt idx="110032">
                  <c:v>3.7215199999999997E-2</c:v>
                </c:pt>
                <c:pt idx="110033">
                  <c:v>3.6373999999999997E-2</c:v>
                </c:pt>
                <c:pt idx="110034">
                  <c:v>3.5495199999999998E-2</c:v>
                </c:pt>
                <c:pt idx="110035">
                  <c:v>3.45793E-2</c:v>
                </c:pt>
                <c:pt idx="110036">
                  <c:v>3.3626999999999997E-2</c:v>
                </c:pt>
                <c:pt idx="110037">
                  <c:v>3.2639000000000001E-2</c:v>
                </c:pt>
                <c:pt idx="110038">
                  <c:v>3.1616100000000001E-2</c:v>
                </c:pt>
                <c:pt idx="110039">
                  <c:v>3.0558999999999999E-2</c:v>
                </c:pt>
                <c:pt idx="110040">
                  <c:v>2.9468500000000002E-2</c:v>
                </c:pt>
                <c:pt idx="110041">
                  <c:v>2.8345499999999999E-2</c:v>
                </c:pt>
                <c:pt idx="110042">
                  <c:v>2.7191099999999999E-2</c:v>
                </c:pt>
                <c:pt idx="110043">
                  <c:v>2.6006100000000001E-2</c:v>
                </c:pt>
                <c:pt idx="110044">
                  <c:v>2.4791500000000001E-2</c:v>
                </c:pt>
                <c:pt idx="110045">
                  <c:v>2.3548400000000001E-2</c:v>
                </c:pt>
                <c:pt idx="110046">
                  <c:v>2.2277999999999999E-2</c:v>
                </c:pt>
                <c:pt idx="110047">
                  <c:v>2.0981199999999998E-2</c:v>
                </c:pt>
                <c:pt idx="110048">
                  <c:v>1.96594E-2</c:v>
                </c:pt>
                <c:pt idx="110049">
                  <c:v>1.8313699999999999E-2</c:v>
                </c:pt>
                <c:pt idx="110050">
                  <c:v>1.6945399999999999E-2</c:v>
                </c:pt>
                <c:pt idx="110051">
                  <c:v>1.55557E-2</c:v>
                </c:pt>
                <c:pt idx="110052">
                  <c:v>1.4145899999999999E-2</c:v>
                </c:pt>
                <c:pt idx="110053">
                  <c:v>1.27175E-2</c:v>
                </c:pt>
                <c:pt idx="110054">
                  <c:v>1.1271700000000001E-2</c:v>
                </c:pt>
                <c:pt idx="110055" formatCode="0.00E+00">
                  <c:v>9.8100199999999992E-3</c:v>
                </c:pt>
                <c:pt idx="110056" formatCode="0.00E+00">
                  <c:v>8.3338200000000005E-3</c:v>
                </c:pt>
                <c:pt idx="110057" formatCode="0.00E+00">
                  <c:v>6.8445600000000004E-3</c:v>
                </c:pt>
                <c:pt idx="110058" formatCode="0.00E+00">
                  <c:v>5.3437199999999997E-3</c:v>
                </c:pt>
                <c:pt idx="110059" formatCode="0.00E+00">
                  <c:v>3.8327999999999999E-3</c:v>
                </c:pt>
                <c:pt idx="110060" formatCode="0.00E+00">
                  <c:v>2.3133099999999998E-3</c:v>
                </c:pt>
                <c:pt idx="110061" formatCode="0.00E+00">
                  <c:v>7.8678699999999995E-4</c:v>
                </c:pt>
                <c:pt idx="110062" formatCode="0.00E+00">
                  <c:v>-7.4522900000000003E-4</c:v>
                </c:pt>
                <c:pt idx="110063" formatCode="0.00E+00">
                  <c:v>-2.2811799999999998E-3</c:v>
                </c:pt>
                <c:pt idx="110064" formatCode="0.00E+00">
                  <c:v>-3.8194800000000001E-3</c:v>
                </c:pt>
                <c:pt idx="110065" formatCode="0.00E+00">
                  <c:v>-5.3585600000000001E-3</c:v>
                </c:pt>
                <c:pt idx="110066" formatCode="0.00E+00">
                  <c:v>-6.8968299999999996E-3</c:v>
                </c:pt>
                <c:pt idx="110067" formatCode="0.00E+00">
                  <c:v>-8.4326999999999996E-3</c:v>
                </c:pt>
                <c:pt idx="110068" formatCode="0.00E+00">
                  <c:v>-9.9645600000000008E-3</c:v>
                </c:pt>
                <c:pt idx="110069">
                  <c:v>-1.1490800000000001E-2</c:v>
                </c:pt>
                <c:pt idx="110070">
                  <c:v>-1.30099E-2</c:v>
                </c:pt>
                <c:pt idx="110071">
                  <c:v>-1.4520099999999999E-2</c:v>
                </c:pt>
                <c:pt idx="110072">
                  <c:v>-1.602E-2</c:v>
                </c:pt>
                <c:pt idx="110073">
                  <c:v>-1.75079E-2</c:v>
                </c:pt>
                <c:pt idx="110074">
                  <c:v>-1.8982300000000001E-2</c:v>
                </c:pt>
                <c:pt idx="110075">
                  <c:v>-2.0441600000000001E-2</c:v>
                </c:pt>
                <c:pt idx="110076">
                  <c:v>-2.1884199999999999E-2</c:v>
                </c:pt>
                <c:pt idx="110077">
                  <c:v>-2.3308599999999999E-2</c:v>
                </c:pt>
                <c:pt idx="110078">
                  <c:v>-2.4713300000000001E-2</c:v>
                </c:pt>
                <c:pt idx="110079">
                  <c:v>-2.60967E-2</c:v>
                </c:pt>
                <c:pt idx="110080">
                  <c:v>-2.7457499999999999E-2</c:v>
                </c:pt>
                <c:pt idx="110081">
                  <c:v>-2.8794199999999999E-2</c:v>
                </c:pt>
                <c:pt idx="110082">
                  <c:v>-3.0105199999999999E-2</c:v>
                </c:pt>
                <c:pt idx="110083">
                  <c:v>-3.1389300000000002E-2</c:v>
                </c:pt>
                <c:pt idx="110084">
                  <c:v>-3.2645100000000003E-2</c:v>
                </c:pt>
                <c:pt idx="110085">
                  <c:v>-3.3871100000000001E-2</c:v>
                </c:pt>
                <c:pt idx="110086">
                  <c:v>-3.5066199999999999E-2</c:v>
                </c:pt>
                <c:pt idx="110087">
                  <c:v>-3.6228900000000001E-2</c:v>
                </c:pt>
                <c:pt idx="110088">
                  <c:v>-3.7358200000000001E-2</c:v>
                </c:pt>
                <c:pt idx="110089">
                  <c:v>-3.8452699999999999E-2</c:v>
                </c:pt>
                <c:pt idx="110090">
                  <c:v>-3.9511299999999999E-2</c:v>
                </c:pt>
                <c:pt idx="110091">
                  <c:v>-4.0532800000000001E-2</c:v>
                </c:pt>
                <c:pt idx="110092">
                  <c:v>-4.1516299999999999E-2</c:v>
                </c:pt>
                <c:pt idx="110093">
                  <c:v>-4.2460600000000001E-2</c:v>
                </c:pt>
                <c:pt idx="110094">
                  <c:v>-4.3364800000000002E-2</c:v>
                </c:pt>
                <c:pt idx="110095">
                  <c:v>-4.4227900000000001E-2</c:v>
                </c:pt>
                <c:pt idx="110096">
                  <c:v>-4.5048999999999999E-2</c:v>
                </c:pt>
                <c:pt idx="110097">
                  <c:v>-4.5827199999999998E-2</c:v>
                </c:pt>
                <c:pt idx="110098">
                  <c:v>-4.65618E-2</c:v>
                </c:pt>
                <c:pt idx="110099">
                  <c:v>-4.7252000000000002E-2</c:v>
                </c:pt>
                <c:pt idx="110100">
                  <c:v>-4.7897099999999998E-2</c:v>
                </c:pt>
                <c:pt idx="110101">
                  <c:v>-4.8496400000000002E-2</c:v>
                </c:pt>
                <c:pt idx="110102">
                  <c:v>-4.9049299999999997E-2</c:v>
                </c:pt>
                <c:pt idx="110103">
                  <c:v>-4.9555399999999999E-2</c:v>
                </c:pt>
                <c:pt idx="110104">
                  <c:v>-5.0014000000000003E-2</c:v>
                </c:pt>
                <c:pt idx="110105">
                  <c:v>-5.0424900000000002E-2</c:v>
                </c:pt>
                <c:pt idx="110106">
                  <c:v>-5.0787499999999999E-2</c:v>
                </c:pt>
                <c:pt idx="110107">
                  <c:v>-5.1101599999999997E-2</c:v>
                </c:pt>
                <c:pt idx="110108">
                  <c:v>-5.13669E-2</c:v>
                </c:pt>
                <c:pt idx="110109">
                  <c:v>-5.1583200000000003E-2</c:v>
                </c:pt>
                <c:pt idx="110110">
                  <c:v>-5.1750400000000002E-2</c:v>
                </c:pt>
                <c:pt idx="110111">
                  <c:v>-5.1868299999999999E-2</c:v>
                </c:pt>
                <c:pt idx="110112">
                  <c:v>-5.1936900000000001E-2</c:v>
                </c:pt>
                <c:pt idx="110113">
                  <c:v>-5.1956299999999997E-2</c:v>
                </c:pt>
                <c:pt idx="110114">
                  <c:v>-5.1926399999999998E-2</c:v>
                </c:pt>
                <c:pt idx="110115">
                  <c:v>-5.1847499999999998E-2</c:v>
                </c:pt>
                <c:pt idx="110116">
                  <c:v>-5.17197E-2</c:v>
                </c:pt>
                <c:pt idx="110117">
                  <c:v>-5.15433E-2</c:v>
                </c:pt>
                <c:pt idx="110118">
                  <c:v>-5.1318500000000003E-2</c:v>
                </c:pt>
                <c:pt idx="110119">
                  <c:v>-5.1045800000000002E-2</c:v>
                </c:pt>
                <c:pt idx="110120">
                  <c:v>-5.07255E-2</c:v>
                </c:pt>
                <c:pt idx="110121">
                  <c:v>-5.0358E-2</c:v>
                </c:pt>
                <c:pt idx="110122">
                  <c:v>-4.9944000000000002E-2</c:v>
                </c:pt>
                <c:pt idx="110123">
                  <c:v>-4.9483899999999997E-2</c:v>
                </c:pt>
                <c:pt idx="110124">
                  <c:v>-4.8978399999999998E-2</c:v>
                </c:pt>
                <c:pt idx="110125">
                  <c:v>-4.8428100000000002E-2</c:v>
                </c:pt>
                <c:pt idx="110126">
                  <c:v>-4.7833800000000003E-2</c:v>
                </c:pt>
                <c:pt idx="110127">
                  <c:v>-4.7196200000000001E-2</c:v>
                </c:pt>
                <c:pt idx="110128">
                  <c:v>-4.6516200000000001E-2</c:v>
                </c:pt>
                <c:pt idx="110129">
                  <c:v>-4.5794599999999998E-2</c:v>
                </c:pt>
                <c:pt idx="110130">
                  <c:v>-4.5032200000000001E-2</c:v>
                </c:pt>
                <c:pt idx="110131">
                  <c:v>-4.4230100000000001E-2</c:v>
                </c:pt>
                <c:pt idx="110132">
                  <c:v>-4.3389200000000003E-2</c:v>
                </c:pt>
                <c:pt idx="110133">
                  <c:v>-4.2510600000000003E-2</c:v>
                </c:pt>
                <c:pt idx="110134">
                  <c:v>-4.1595300000000002E-2</c:v>
                </c:pt>
                <c:pt idx="110135">
                  <c:v>-4.0644399999999997E-2</c:v>
                </c:pt>
                <c:pt idx="110136">
                  <c:v>-3.9659E-2</c:v>
                </c:pt>
                <c:pt idx="110137">
                  <c:v>-3.8640399999999998E-2</c:v>
                </c:pt>
                <c:pt idx="110138">
                  <c:v>-3.7589699999999997E-2</c:v>
                </c:pt>
                <c:pt idx="110139">
                  <c:v>-3.6508199999999998E-2</c:v>
                </c:pt>
                <c:pt idx="110140">
                  <c:v>-3.5396999999999998E-2</c:v>
                </c:pt>
                <c:pt idx="110141">
                  <c:v>-3.4257599999999999E-2</c:v>
                </c:pt>
                <c:pt idx="110142">
                  <c:v>-3.3091299999999997E-2</c:v>
                </c:pt>
                <c:pt idx="110143">
                  <c:v>-3.1899299999999998E-2</c:v>
                </c:pt>
                <c:pt idx="110144">
                  <c:v>-3.0682999999999998E-2</c:v>
                </c:pt>
                <c:pt idx="110145">
                  <c:v>-2.9443799999999999E-2</c:v>
                </c:pt>
                <c:pt idx="110146">
                  <c:v>-2.8183099999999999E-2</c:v>
                </c:pt>
                <c:pt idx="110147">
                  <c:v>-2.6902300000000001E-2</c:v>
                </c:pt>
                <c:pt idx="110148">
                  <c:v>-2.5602900000000001E-2</c:v>
                </c:pt>
                <c:pt idx="110149">
                  <c:v>-2.4286200000000001E-2</c:v>
                </c:pt>
                <c:pt idx="110150">
                  <c:v>-2.29538E-2</c:v>
                </c:pt>
                <c:pt idx="110151">
                  <c:v>-2.1607100000000001E-2</c:v>
                </c:pt>
                <c:pt idx="110152">
                  <c:v>-2.0247500000000002E-2</c:v>
                </c:pt>
                <c:pt idx="110153">
                  <c:v>-1.8876500000000001E-2</c:v>
                </c:pt>
                <c:pt idx="110154">
                  <c:v>-1.74956E-2</c:v>
                </c:pt>
                <c:pt idx="110155">
                  <c:v>-1.61063E-2</c:v>
                </c:pt>
                <c:pt idx="110156">
                  <c:v>-1.4710000000000001E-2</c:v>
                </c:pt>
                <c:pt idx="110157">
                  <c:v>-1.3308199999999999E-2</c:v>
                </c:pt>
                <c:pt idx="110158">
                  <c:v>-1.1902299999999999E-2</c:v>
                </c:pt>
                <c:pt idx="110159">
                  <c:v>-1.0493799999999999E-2</c:v>
                </c:pt>
                <c:pt idx="110160" formatCode="0.00E+00">
                  <c:v>-9.0841800000000007E-3</c:v>
                </c:pt>
                <c:pt idx="110161" formatCode="0.00E+00">
                  <c:v>-7.6748299999999997E-3</c:v>
                </c:pt>
                <c:pt idx="110162" formatCode="0.00E+00">
                  <c:v>-6.2671799999999998E-3</c:v>
                </c:pt>
                <c:pt idx="110163" formatCode="0.00E+00">
                  <c:v>-4.8626399999999997E-3</c:v>
                </c:pt>
                <c:pt idx="110164" formatCode="0.00E+00">
                  <c:v>-3.4626000000000001E-3</c:v>
                </c:pt>
                <c:pt idx="110165" formatCode="0.00E+00">
                  <c:v>-2.0684200000000001E-3</c:v>
                </c:pt>
                <c:pt idx="110166" formatCode="0.00E+00">
                  <c:v>-6.8147200000000002E-4</c:v>
                </c:pt>
                <c:pt idx="110167" formatCode="0.00E+00">
                  <c:v>6.9691999999999996E-4</c:v>
                </c:pt>
                <c:pt idx="110168" formatCode="0.00E+00">
                  <c:v>2.06544E-3</c:v>
                </c:pt>
                <c:pt idx="110169" formatCode="0.00E+00">
                  <c:v>3.4228100000000001E-3</c:v>
                </c:pt>
                <c:pt idx="110170" formatCode="0.00E+00">
                  <c:v>4.7677600000000002E-3</c:v>
                </c:pt>
                <c:pt idx="110171" formatCode="0.00E+00">
                  <c:v>6.0990599999999999E-3</c:v>
                </c:pt>
                <c:pt idx="110172" formatCode="0.00E+00">
                  <c:v>7.4154900000000003E-3</c:v>
                </c:pt>
                <c:pt idx="110173" formatCode="0.00E+00">
                  <c:v>8.7158900000000004E-3</c:v>
                </c:pt>
                <c:pt idx="110174" formatCode="0.00E+00">
                  <c:v>9.9991100000000003E-3</c:v>
                </c:pt>
                <c:pt idx="110175">
                  <c:v>1.1264E-2</c:v>
                </c:pt>
                <c:pt idx="110176">
                  <c:v>1.2509599999999999E-2</c:v>
                </c:pt>
                <c:pt idx="110177">
                  <c:v>1.37346E-2</c:v>
                </c:pt>
                <c:pt idx="110178">
                  <c:v>1.49383E-2</c:v>
                </c:pt>
                <c:pt idx="110179">
                  <c:v>1.6119499999999998E-2</c:v>
                </c:pt>
                <c:pt idx="110180">
                  <c:v>1.7277399999999998E-2</c:v>
                </c:pt>
                <c:pt idx="110181">
                  <c:v>1.8411E-2</c:v>
                </c:pt>
                <c:pt idx="110182">
                  <c:v>1.9519399999999999E-2</c:v>
                </c:pt>
                <c:pt idx="110183">
                  <c:v>2.0601899999999999E-2</c:v>
                </c:pt>
                <c:pt idx="110184">
                  <c:v>2.1657699999999998E-2</c:v>
                </c:pt>
                <c:pt idx="110185">
                  <c:v>2.2685899999999998E-2</c:v>
                </c:pt>
                <c:pt idx="110186">
                  <c:v>2.3685999999999999E-2</c:v>
                </c:pt>
                <c:pt idx="110187">
                  <c:v>2.4657100000000001E-2</c:v>
                </c:pt>
                <c:pt idx="110188">
                  <c:v>2.5598800000000001E-2</c:v>
                </c:pt>
                <c:pt idx="110189">
                  <c:v>2.65104E-2</c:v>
                </c:pt>
                <c:pt idx="110190">
                  <c:v>2.73914E-2</c:v>
                </c:pt>
                <c:pt idx="110191">
                  <c:v>2.82413E-2</c:v>
                </c:pt>
                <c:pt idx="110192">
                  <c:v>2.9059600000000001E-2</c:v>
                </c:pt>
                <c:pt idx="110193">
                  <c:v>2.9846000000000001E-2</c:v>
                </c:pt>
                <c:pt idx="110194">
                  <c:v>3.0599899999999999E-2</c:v>
                </c:pt>
                <c:pt idx="110195">
                  <c:v>3.13212E-2</c:v>
                </c:pt>
                <c:pt idx="110196">
                  <c:v>3.2009500000000003E-2</c:v>
                </c:pt>
                <c:pt idx="110197">
                  <c:v>3.2664600000000002E-2</c:v>
                </c:pt>
                <c:pt idx="110198">
                  <c:v>3.3286299999999998E-2</c:v>
                </c:pt>
                <c:pt idx="110199">
                  <c:v>3.3874399999999999E-2</c:v>
                </c:pt>
                <c:pt idx="110200">
                  <c:v>3.4428800000000002E-2</c:v>
                </c:pt>
                <c:pt idx="110201">
                  <c:v>3.4949399999999999E-2</c:v>
                </c:pt>
                <c:pt idx="110202">
                  <c:v>3.5436099999999998E-2</c:v>
                </c:pt>
                <c:pt idx="110203">
                  <c:v>3.5888999999999997E-2</c:v>
                </c:pt>
                <c:pt idx="110204">
                  <c:v>3.6308100000000003E-2</c:v>
                </c:pt>
                <c:pt idx="110205">
                  <c:v>3.6693499999999997E-2</c:v>
                </c:pt>
                <c:pt idx="110206">
                  <c:v>3.70452E-2</c:v>
                </c:pt>
                <c:pt idx="110207">
                  <c:v>3.7363399999999998E-2</c:v>
                </c:pt>
                <c:pt idx="110208">
                  <c:v>3.7648300000000003E-2</c:v>
                </c:pt>
                <c:pt idx="110209">
                  <c:v>3.7900099999999999E-2</c:v>
                </c:pt>
                <c:pt idx="110210">
                  <c:v>3.8119100000000003E-2</c:v>
                </c:pt>
                <c:pt idx="110211">
                  <c:v>3.8305499999999999E-2</c:v>
                </c:pt>
                <c:pt idx="110212">
                  <c:v>3.8459699999999999E-2</c:v>
                </c:pt>
                <c:pt idx="110213">
                  <c:v>3.8581900000000002E-2</c:v>
                </c:pt>
                <c:pt idx="110214">
                  <c:v>3.8672600000000001E-2</c:v>
                </c:pt>
                <c:pt idx="110215">
                  <c:v>3.8732099999999998E-2</c:v>
                </c:pt>
                <c:pt idx="110216">
                  <c:v>3.8760900000000001E-2</c:v>
                </c:pt>
                <c:pt idx="110217">
                  <c:v>3.8759500000000002E-2</c:v>
                </c:pt>
                <c:pt idx="110218">
                  <c:v>3.8728199999999997E-2</c:v>
                </c:pt>
                <c:pt idx="110219">
                  <c:v>3.8667699999999999E-2</c:v>
                </c:pt>
                <c:pt idx="110220">
                  <c:v>3.8578399999999999E-2</c:v>
                </c:pt>
                <c:pt idx="110221">
                  <c:v>3.8460800000000003E-2</c:v>
                </c:pt>
                <c:pt idx="110222">
                  <c:v>3.8315599999999998E-2</c:v>
                </c:pt>
                <c:pt idx="110223">
                  <c:v>3.8143299999999998E-2</c:v>
                </c:pt>
                <c:pt idx="110224">
                  <c:v>3.7944600000000002E-2</c:v>
                </c:pt>
                <c:pt idx="110225">
                  <c:v>3.7719900000000001E-2</c:v>
                </c:pt>
                <c:pt idx="110226">
                  <c:v>3.7470099999999999E-2</c:v>
                </c:pt>
                <c:pt idx="110227">
                  <c:v>3.7195600000000002E-2</c:v>
                </c:pt>
                <c:pt idx="110228">
                  <c:v>3.6897300000000001E-2</c:v>
                </c:pt>
                <c:pt idx="110229">
                  <c:v>3.65756E-2</c:v>
                </c:pt>
                <c:pt idx="110230">
                  <c:v>3.6231399999999997E-2</c:v>
                </c:pt>
                <c:pt idx="110231">
                  <c:v>3.58652E-2</c:v>
                </c:pt>
                <c:pt idx="110232">
                  <c:v>3.54779E-2</c:v>
                </c:pt>
                <c:pt idx="110233">
                  <c:v>3.5069999999999997E-2</c:v>
                </c:pt>
                <c:pt idx="110234">
                  <c:v>3.4642300000000001E-2</c:v>
                </c:pt>
                <c:pt idx="110235">
                  <c:v>3.4195499999999997E-2</c:v>
                </c:pt>
                <c:pt idx="110236">
                  <c:v>3.3730299999999998E-2</c:v>
                </c:pt>
                <c:pt idx="110237">
                  <c:v>3.3247400000000003E-2</c:v>
                </c:pt>
                <c:pt idx="110238">
                  <c:v>3.2747600000000002E-2</c:v>
                </c:pt>
                <c:pt idx="110239">
                  <c:v>3.22314E-2</c:v>
                </c:pt>
                <c:pt idx="110240">
                  <c:v>3.1699699999999997E-2</c:v>
                </c:pt>
                <c:pt idx="110241">
                  <c:v>3.11531E-2</c:v>
                </c:pt>
                <c:pt idx="110242">
                  <c:v>3.0592399999999999E-2</c:v>
                </c:pt>
                <c:pt idx="110243">
                  <c:v>3.0018199999999998E-2</c:v>
                </c:pt>
                <c:pt idx="110244">
                  <c:v>2.9431100000000002E-2</c:v>
                </c:pt>
                <c:pt idx="110245">
                  <c:v>2.8832E-2</c:v>
                </c:pt>
                <c:pt idx="110246">
                  <c:v>2.8221400000000001E-2</c:v>
                </c:pt>
                <c:pt idx="110247">
                  <c:v>2.76E-2</c:v>
                </c:pt>
                <c:pt idx="110248">
                  <c:v>2.69684E-2</c:v>
                </c:pt>
                <c:pt idx="110249">
                  <c:v>2.6327300000000001E-2</c:v>
                </c:pt>
                <c:pt idx="110250">
                  <c:v>2.56774E-2</c:v>
                </c:pt>
                <c:pt idx="110251">
                  <c:v>2.5019199999999998E-2</c:v>
                </c:pt>
                <c:pt idx="110252">
                  <c:v>2.4353300000000001E-2</c:v>
                </c:pt>
                <c:pt idx="110253">
                  <c:v>2.3680400000000001E-2</c:v>
                </c:pt>
                <c:pt idx="110254">
                  <c:v>2.3000900000000001E-2</c:v>
                </c:pt>
                <c:pt idx="110255">
                  <c:v>2.2315499999999999E-2</c:v>
                </c:pt>
                <c:pt idx="110256">
                  <c:v>2.16247E-2</c:v>
                </c:pt>
                <c:pt idx="110257">
                  <c:v>2.0929E-2</c:v>
                </c:pt>
                <c:pt idx="110258">
                  <c:v>2.0228900000000001E-2</c:v>
                </c:pt>
                <c:pt idx="110259">
                  <c:v>1.9524900000000001E-2</c:v>
                </c:pt>
                <c:pt idx="110260">
                  <c:v>1.88176E-2</c:v>
                </c:pt>
                <c:pt idx="110261">
                  <c:v>1.81073E-2</c:v>
                </c:pt>
                <c:pt idx="110262">
                  <c:v>1.73945E-2</c:v>
                </c:pt>
                <c:pt idx="110263">
                  <c:v>1.6679599999999999E-2</c:v>
                </c:pt>
                <c:pt idx="110264">
                  <c:v>1.5963100000000001E-2</c:v>
                </c:pt>
                <c:pt idx="110265">
                  <c:v>1.52453E-2</c:v>
                </c:pt>
                <c:pt idx="110266">
                  <c:v>1.4526600000000001E-2</c:v>
                </c:pt>
                <c:pt idx="110267">
                  <c:v>1.3807399999999999E-2</c:v>
                </c:pt>
                <c:pt idx="110268">
                  <c:v>1.30879E-2</c:v>
                </c:pt>
                <c:pt idx="110269">
                  <c:v>1.23686E-2</c:v>
                </c:pt>
                <c:pt idx="110270">
                  <c:v>1.1649700000000001E-2</c:v>
                </c:pt>
                <c:pt idx="110271">
                  <c:v>1.09315E-2</c:v>
                </c:pt>
                <c:pt idx="110272">
                  <c:v>1.0214300000000001E-2</c:v>
                </c:pt>
                <c:pt idx="110273" formatCode="0.00E+00">
                  <c:v>9.4983700000000008E-3</c:v>
                </c:pt>
                <c:pt idx="110274" formatCode="0.00E+00">
                  <c:v>8.7838800000000009E-3</c:v>
                </c:pt>
                <c:pt idx="110275" formatCode="0.00E+00">
                  <c:v>8.0710799999999996E-3</c:v>
                </c:pt>
                <c:pt idx="110276" formatCode="0.00E+00">
                  <c:v>7.3601999999999999E-3</c:v>
                </c:pt>
                <c:pt idx="110277" formatCode="0.00E+00">
                  <c:v>6.65141E-3</c:v>
                </c:pt>
                <c:pt idx="110278" formatCode="0.00E+00">
                  <c:v>5.9449000000000004E-3</c:v>
                </c:pt>
                <c:pt idx="110279" formatCode="0.00E+00">
                  <c:v>5.2408300000000001E-3</c:v>
                </c:pt>
                <c:pt idx="110280" formatCode="0.00E+00">
                  <c:v>4.53937E-3</c:v>
                </c:pt>
                <c:pt idx="110281" formatCode="0.00E+00">
                  <c:v>3.8406299999999998E-3</c:v>
                </c:pt>
                <c:pt idx="110282" formatCode="0.00E+00">
                  <c:v>3.1447699999999999E-3</c:v>
                </c:pt>
                <c:pt idx="110283" formatCode="0.00E+00">
                  <c:v>2.45188E-3</c:v>
                </c:pt>
                <c:pt idx="110284" formatCode="0.00E+00">
                  <c:v>1.7620800000000001E-3</c:v>
                </c:pt>
                <c:pt idx="110285" formatCode="0.00E+00">
                  <c:v>1.0754600000000001E-3</c:v>
                </c:pt>
                <c:pt idx="110286" formatCode="0.00E+00">
                  <c:v>3.9210699999999999E-4</c:v>
                </c:pt>
                <c:pt idx="110287" formatCode="0.00E+00">
                  <c:v>-2.8789700000000001E-4</c:v>
                </c:pt>
                <c:pt idx="110288" formatCode="0.00E+00">
                  <c:v>-9.6448400000000004E-4</c:v>
                </c:pt>
                <c:pt idx="110289" formatCode="0.00E+00">
                  <c:v>-1.63759E-3</c:v>
                </c:pt>
                <c:pt idx="110290" formatCode="0.00E+00">
                  <c:v>-2.3071599999999999E-3</c:v>
                </c:pt>
                <c:pt idx="110291" formatCode="0.00E+00">
                  <c:v>-2.97314E-3</c:v>
                </c:pt>
                <c:pt idx="110292" formatCode="0.00E+00">
                  <c:v>-3.6354899999999999E-3</c:v>
                </c:pt>
                <c:pt idx="110293" formatCode="0.00E+00">
                  <c:v>-4.29416E-3</c:v>
                </c:pt>
                <c:pt idx="110294" formatCode="0.00E+00">
                  <c:v>-4.9491200000000004E-3</c:v>
                </c:pt>
                <c:pt idx="110295" formatCode="0.00E+00">
                  <c:v>-5.6003199999999998E-3</c:v>
                </c:pt>
                <c:pt idx="110296" formatCode="0.00E+00">
                  <c:v>-6.24773E-3</c:v>
                </c:pt>
                <c:pt idx="110297" formatCode="0.00E+00">
                  <c:v>-6.8913200000000003E-3</c:v>
                </c:pt>
                <c:pt idx="110298" formatCode="0.00E+00">
                  <c:v>-7.5310500000000001E-3</c:v>
                </c:pt>
                <c:pt idx="110299" formatCode="0.00E+00">
                  <c:v>-8.1668899999999996E-3</c:v>
                </c:pt>
                <c:pt idx="110300" formatCode="0.00E+00">
                  <c:v>-8.7988000000000007E-3</c:v>
                </c:pt>
                <c:pt idx="110301" formatCode="0.00E+00">
                  <c:v>-9.4267399999999994E-3</c:v>
                </c:pt>
                <c:pt idx="110302">
                  <c:v>-1.0050699999999999E-2</c:v>
                </c:pt>
                <c:pt idx="110303">
                  <c:v>-1.0670600000000001E-2</c:v>
                </c:pt>
                <c:pt idx="110304">
                  <c:v>-1.1286300000000001E-2</c:v>
                </c:pt>
                <c:pt idx="110305">
                  <c:v>-1.1897899999999999E-2</c:v>
                </c:pt>
                <c:pt idx="110306">
                  <c:v>-1.25053E-2</c:v>
                </c:pt>
                <c:pt idx="110307">
                  <c:v>-1.3108399999999999E-2</c:v>
                </c:pt>
                <c:pt idx="110308">
                  <c:v>-1.37071E-2</c:v>
                </c:pt>
                <c:pt idx="110309">
                  <c:v>-1.4301400000000001E-2</c:v>
                </c:pt>
                <c:pt idx="110310">
                  <c:v>-1.4891100000000001E-2</c:v>
                </c:pt>
                <c:pt idx="110311">
                  <c:v>-1.5476200000000001E-2</c:v>
                </c:pt>
                <c:pt idx="110312">
                  <c:v>-1.6056600000000001E-2</c:v>
                </c:pt>
                <c:pt idx="110313">
                  <c:v>-1.6632000000000001E-2</c:v>
                </c:pt>
                <c:pt idx="110314">
                  <c:v>-1.7202499999999999E-2</c:v>
                </c:pt>
                <c:pt idx="110315">
                  <c:v>-1.77679E-2</c:v>
                </c:pt>
                <c:pt idx="110316">
                  <c:v>-1.8327900000000001E-2</c:v>
                </c:pt>
                <c:pt idx="110317">
                  <c:v>-1.88825E-2</c:v>
                </c:pt>
                <c:pt idx="110318">
                  <c:v>-1.9431400000000001E-2</c:v>
                </c:pt>
                <c:pt idx="110319">
                  <c:v>-1.9974599999999999E-2</c:v>
                </c:pt>
                <c:pt idx="110320">
                  <c:v>-2.0511700000000001E-2</c:v>
                </c:pt>
                <c:pt idx="110321">
                  <c:v>-2.1042600000000002E-2</c:v>
                </c:pt>
                <c:pt idx="110322">
                  <c:v>-2.1566999999999999E-2</c:v>
                </c:pt>
                <c:pt idx="110323">
                  <c:v>-2.2084699999999999E-2</c:v>
                </c:pt>
                <c:pt idx="110324">
                  <c:v>-2.2595500000000001E-2</c:v>
                </c:pt>
                <c:pt idx="110325">
                  <c:v>-2.3099100000000001E-2</c:v>
                </c:pt>
                <c:pt idx="110326">
                  <c:v>-2.35952E-2</c:v>
                </c:pt>
                <c:pt idx="110327">
                  <c:v>-2.4083500000000001E-2</c:v>
                </c:pt>
                <c:pt idx="110328">
                  <c:v>-2.4563700000000001E-2</c:v>
                </c:pt>
                <c:pt idx="110329">
                  <c:v>-2.5035600000000002E-2</c:v>
                </c:pt>
                <c:pt idx="110330">
                  <c:v>-2.5498699999999999E-2</c:v>
                </c:pt>
                <c:pt idx="110331">
                  <c:v>-2.5952800000000002E-2</c:v>
                </c:pt>
                <c:pt idx="110332">
                  <c:v>-2.6397400000000001E-2</c:v>
                </c:pt>
                <c:pt idx="110333">
                  <c:v>-2.68323E-2</c:v>
                </c:pt>
                <c:pt idx="110334">
                  <c:v>-2.7257E-2</c:v>
                </c:pt>
                <c:pt idx="110335">
                  <c:v>-2.76712E-2</c:v>
                </c:pt>
                <c:pt idx="110336">
                  <c:v>-2.8074399999999999E-2</c:v>
                </c:pt>
                <c:pt idx="110337">
                  <c:v>-2.8466399999999999E-2</c:v>
                </c:pt>
                <c:pt idx="110338">
                  <c:v>-2.8846500000000001E-2</c:v>
                </c:pt>
                <c:pt idx="110339">
                  <c:v>-2.9214500000000001E-2</c:v>
                </c:pt>
                <c:pt idx="110340">
                  <c:v>-2.95699E-2</c:v>
                </c:pt>
                <c:pt idx="110341">
                  <c:v>-2.9912299999999999E-2</c:v>
                </c:pt>
                <c:pt idx="110342">
                  <c:v>-3.02411E-2</c:v>
                </c:pt>
                <c:pt idx="110343">
                  <c:v>-3.0556E-2</c:v>
                </c:pt>
                <c:pt idx="110344">
                  <c:v>-3.0856600000000001E-2</c:v>
                </c:pt>
                <c:pt idx="110345">
                  <c:v>-3.1142199999999998E-2</c:v>
                </c:pt>
                <c:pt idx="110346">
                  <c:v>-3.1412500000000003E-2</c:v>
                </c:pt>
                <c:pt idx="110347">
                  <c:v>-3.1667000000000001E-2</c:v>
                </c:pt>
                <c:pt idx="110348">
                  <c:v>-3.1905299999999998E-2</c:v>
                </c:pt>
                <c:pt idx="110349">
                  <c:v>-3.2126799999999997E-2</c:v>
                </c:pt>
                <c:pt idx="110350">
                  <c:v>-3.2331100000000002E-2</c:v>
                </c:pt>
                <c:pt idx="110351">
                  <c:v>-3.2517699999999997E-2</c:v>
                </c:pt>
                <c:pt idx="110352">
                  <c:v>-3.2686199999999999E-2</c:v>
                </c:pt>
                <c:pt idx="110353">
                  <c:v>-3.28361E-2</c:v>
                </c:pt>
                <c:pt idx="110354">
                  <c:v>-3.2966799999999997E-2</c:v>
                </c:pt>
                <c:pt idx="110355">
                  <c:v>-3.3078099999999999E-2</c:v>
                </c:pt>
                <c:pt idx="110356">
                  <c:v>-3.3169299999999999E-2</c:v>
                </c:pt>
                <c:pt idx="110357">
                  <c:v>-3.3240100000000002E-2</c:v>
                </c:pt>
                <c:pt idx="110358">
                  <c:v>-3.3290100000000003E-2</c:v>
                </c:pt>
                <c:pt idx="110359">
                  <c:v>-3.33187E-2</c:v>
                </c:pt>
                <c:pt idx="110360">
                  <c:v>-3.3325599999999997E-2</c:v>
                </c:pt>
                <c:pt idx="110361">
                  <c:v>-3.3310399999999997E-2</c:v>
                </c:pt>
                <c:pt idx="110362">
                  <c:v>-3.3272599999999999E-2</c:v>
                </c:pt>
                <c:pt idx="110363">
                  <c:v>-3.3211999999999998E-2</c:v>
                </c:pt>
                <c:pt idx="110364">
                  <c:v>-3.3128100000000001E-2</c:v>
                </c:pt>
                <c:pt idx="110365">
                  <c:v>-3.3020500000000001E-2</c:v>
                </c:pt>
                <c:pt idx="110366">
                  <c:v>-3.2889000000000002E-2</c:v>
                </c:pt>
                <c:pt idx="110367">
                  <c:v>-3.2733199999999997E-2</c:v>
                </c:pt>
                <c:pt idx="110368">
                  <c:v>-3.25528E-2</c:v>
                </c:pt>
                <c:pt idx="110369">
                  <c:v>-3.2347599999999997E-2</c:v>
                </c:pt>
                <c:pt idx="110370">
                  <c:v>-3.2117300000000001E-2</c:v>
                </c:pt>
                <c:pt idx="110371">
                  <c:v>-3.1861599999999997E-2</c:v>
                </c:pt>
                <c:pt idx="110372">
                  <c:v>-3.1580299999999999E-2</c:v>
                </c:pt>
                <c:pt idx="110373">
                  <c:v>-3.1273299999999997E-2</c:v>
                </c:pt>
                <c:pt idx="110374">
                  <c:v>-3.09403E-2</c:v>
                </c:pt>
                <c:pt idx="110375">
                  <c:v>-3.0581299999999999E-2</c:v>
                </c:pt>
                <c:pt idx="110376">
                  <c:v>-3.01961E-2</c:v>
                </c:pt>
                <c:pt idx="110377">
                  <c:v>-2.9784600000000001E-2</c:v>
                </c:pt>
                <c:pt idx="110378">
                  <c:v>-2.9346799999999999E-2</c:v>
                </c:pt>
                <c:pt idx="110379">
                  <c:v>-2.8882600000000001E-2</c:v>
                </c:pt>
                <c:pt idx="110380">
                  <c:v>-2.8392000000000001E-2</c:v>
                </c:pt>
                <c:pt idx="110381">
                  <c:v>-2.7875E-2</c:v>
                </c:pt>
                <c:pt idx="110382">
                  <c:v>-2.73318E-2</c:v>
                </c:pt>
                <c:pt idx="110383">
                  <c:v>-2.6762299999999999E-2</c:v>
                </c:pt>
                <c:pt idx="110384">
                  <c:v>-2.61668E-2</c:v>
                </c:pt>
                <c:pt idx="110385">
                  <c:v>-2.55453E-2</c:v>
                </c:pt>
                <c:pt idx="110386">
                  <c:v>-2.4898099999999999E-2</c:v>
                </c:pt>
                <c:pt idx="110387">
                  <c:v>-2.4225300000000002E-2</c:v>
                </c:pt>
                <c:pt idx="110388">
                  <c:v>-2.3527300000000001E-2</c:v>
                </c:pt>
                <c:pt idx="110389">
                  <c:v>-2.28042E-2</c:v>
                </c:pt>
                <c:pt idx="110390">
                  <c:v>-2.20564E-2</c:v>
                </c:pt>
                <c:pt idx="110391">
                  <c:v>-2.1284299999999999E-2</c:v>
                </c:pt>
                <c:pt idx="110392">
                  <c:v>-2.0488200000000002E-2</c:v>
                </c:pt>
                <c:pt idx="110393">
                  <c:v>-1.9668600000000001E-2</c:v>
                </c:pt>
                <c:pt idx="110394">
                  <c:v>-1.88259E-2</c:v>
                </c:pt>
                <c:pt idx="110395">
                  <c:v>-1.7960500000000001E-2</c:v>
                </c:pt>
                <c:pt idx="110396">
                  <c:v>-1.7073100000000001E-2</c:v>
                </c:pt>
                <c:pt idx="110397">
                  <c:v>-1.61642E-2</c:v>
                </c:pt>
                <c:pt idx="110398">
                  <c:v>-1.5234299999999999E-2</c:v>
                </c:pt>
                <c:pt idx="110399">
                  <c:v>-1.4284099999999999E-2</c:v>
                </c:pt>
                <c:pt idx="110400">
                  <c:v>-1.3314299999999999E-2</c:v>
                </c:pt>
                <c:pt idx="110401">
                  <c:v>-1.23254E-2</c:v>
                </c:pt>
                <c:pt idx="110402">
                  <c:v>-1.13183E-2</c:v>
                </c:pt>
                <c:pt idx="110403">
                  <c:v>-1.0293699999999999E-2</c:v>
                </c:pt>
                <c:pt idx="110404" formatCode="0.00E+00">
                  <c:v>-9.2523599999999994E-3</c:v>
                </c:pt>
                <c:pt idx="110405" formatCode="0.00E+00">
                  <c:v>-8.1951100000000002E-3</c:v>
                </c:pt>
                <c:pt idx="110406" formatCode="0.00E+00">
                  <c:v>-7.1227800000000004E-3</c:v>
                </c:pt>
                <c:pt idx="110407" formatCode="0.00E+00">
                  <c:v>-6.0362499999999999E-3</c:v>
                </c:pt>
                <c:pt idx="110408" formatCode="0.00E+00">
                  <c:v>-4.9364200000000004E-3</c:v>
                </c:pt>
                <c:pt idx="110409" formatCode="0.00E+00">
                  <c:v>-3.8242100000000002E-3</c:v>
                </c:pt>
                <c:pt idx="110410" formatCode="0.00E+00">
                  <c:v>-2.7005900000000001E-3</c:v>
                </c:pt>
                <c:pt idx="110411" formatCode="0.00E+00">
                  <c:v>-1.56653E-3</c:v>
                </c:pt>
                <c:pt idx="110412" formatCode="0.00E+00">
                  <c:v>-4.2303600000000001E-4</c:v>
                </c:pt>
                <c:pt idx="110413" formatCode="0.00E+00">
                  <c:v>7.28866E-4</c:v>
                </c:pt>
                <c:pt idx="110414" formatCode="0.00E+00">
                  <c:v>1.8881200000000001E-3</c:v>
                </c:pt>
                <c:pt idx="110415" formatCode="0.00E+00">
                  <c:v>3.0536600000000001E-3</c:v>
                </c:pt>
                <c:pt idx="110416" formatCode="0.00E+00">
                  <c:v>4.2243999999999997E-3</c:v>
                </c:pt>
                <c:pt idx="110417" formatCode="0.00E+00">
                  <c:v>5.3992099999999998E-3</c:v>
                </c:pt>
                <c:pt idx="110418" formatCode="0.00E+00">
                  <c:v>6.5769699999999997E-3</c:v>
                </c:pt>
                <c:pt idx="110419" formatCode="0.00E+00">
                  <c:v>7.7565300000000002E-3</c:v>
                </c:pt>
                <c:pt idx="110420" formatCode="0.00E+00">
                  <c:v>8.9367500000000002E-3</c:v>
                </c:pt>
                <c:pt idx="110421">
                  <c:v>1.0116399999999999E-2</c:v>
                </c:pt>
                <c:pt idx="110422">
                  <c:v>1.12944E-2</c:v>
                </c:pt>
                <c:pt idx="110423">
                  <c:v>1.24694E-2</c:v>
                </c:pt>
                <c:pt idx="110424">
                  <c:v>1.36404E-2</c:v>
                </c:pt>
                <c:pt idx="110425">
                  <c:v>1.4806E-2</c:v>
                </c:pt>
                <c:pt idx="110426">
                  <c:v>1.5965E-2</c:v>
                </c:pt>
                <c:pt idx="110427">
                  <c:v>1.7116300000000001E-2</c:v>
                </c:pt>
                <c:pt idx="110428">
                  <c:v>1.82585E-2</c:v>
                </c:pt>
                <c:pt idx="110429">
                  <c:v>1.9390600000000001E-2</c:v>
                </c:pt>
                <c:pt idx="110430">
                  <c:v>2.0511100000000001E-2</c:v>
                </c:pt>
                <c:pt idx="110431">
                  <c:v>2.1618999999999999E-2</c:v>
                </c:pt>
                <c:pt idx="110432">
                  <c:v>2.2713000000000001E-2</c:v>
                </c:pt>
                <c:pt idx="110433">
                  <c:v>2.3791799999999998E-2</c:v>
                </c:pt>
                <c:pt idx="110434">
                  <c:v>2.48542E-2</c:v>
                </c:pt>
                <c:pt idx="110435">
                  <c:v>2.5899200000000001E-2</c:v>
                </c:pt>
                <c:pt idx="110436">
                  <c:v>2.6925399999999999E-2</c:v>
                </c:pt>
                <c:pt idx="110437">
                  <c:v>2.7931600000000001E-2</c:v>
                </c:pt>
                <c:pt idx="110438">
                  <c:v>2.8916799999999999E-2</c:v>
                </c:pt>
                <c:pt idx="110439">
                  <c:v>2.9879699999999999E-2</c:v>
                </c:pt>
                <c:pt idx="110440">
                  <c:v>3.0819300000000001E-2</c:v>
                </c:pt>
                <c:pt idx="110441">
                  <c:v>3.17343E-2</c:v>
                </c:pt>
                <c:pt idx="110442">
                  <c:v>3.2623800000000001E-2</c:v>
                </c:pt>
                <c:pt idx="110443">
                  <c:v>3.3486599999999998E-2</c:v>
                </c:pt>
                <c:pt idx="110444">
                  <c:v>3.4321699999999997E-2</c:v>
                </c:pt>
                <c:pt idx="110445">
                  <c:v>3.5128E-2</c:v>
                </c:pt>
                <c:pt idx="110446">
                  <c:v>3.5904600000000002E-2</c:v>
                </c:pt>
                <c:pt idx="110447">
                  <c:v>3.6650500000000003E-2</c:v>
                </c:pt>
                <c:pt idx="110448">
                  <c:v>3.7364700000000001E-2</c:v>
                </c:pt>
                <c:pt idx="110449">
                  <c:v>3.8046400000000001E-2</c:v>
                </c:pt>
                <c:pt idx="110450">
                  <c:v>3.8694600000000003E-2</c:v>
                </c:pt>
                <c:pt idx="110451">
                  <c:v>3.9308500000000003E-2</c:v>
                </c:pt>
                <c:pt idx="110452">
                  <c:v>3.9887300000000001E-2</c:v>
                </c:pt>
                <c:pt idx="110453">
                  <c:v>4.0430199999999999E-2</c:v>
                </c:pt>
                <c:pt idx="110454">
                  <c:v>4.0936500000000001E-2</c:v>
                </c:pt>
                <c:pt idx="110455">
                  <c:v>4.1405499999999998E-2</c:v>
                </c:pt>
                <c:pt idx="110456">
                  <c:v>4.1836499999999999E-2</c:v>
                </c:pt>
                <c:pt idx="110457">
                  <c:v>4.2229000000000003E-2</c:v>
                </c:pt>
                <c:pt idx="110458">
                  <c:v>4.2582200000000001E-2</c:v>
                </c:pt>
                <c:pt idx="110459">
                  <c:v>4.2895799999999998E-2</c:v>
                </c:pt>
                <c:pt idx="110460">
                  <c:v>4.3169199999999998E-2</c:v>
                </c:pt>
                <c:pt idx="110461">
                  <c:v>4.34019E-2</c:v>
                </c:pt>
                <c:pt idx="110462">
                  <c:v>4.3593600000000003E-2</c:v>
                </c:pt>
                <c:pt idx="110463">
                  <c:v>4.3743999999999998E-2</c:v>
                </c:pt>
                <c:pt idx="110464">
                  <c:v>4.3852599999999999E-2</c:v>
                </c:pt>
                <c:pt idx="110465">
                  <c:v>4.3919300000000001E-2</c:v>
                </c:pt>
                <c:pt idx="110466">
                  <c:v>4.3943900000000001E-2</c:v>
                </c:pt>
                <c:pt idx="110467">
                  <c:v>4.3926100000000003E-2</c:v>
                </c:pt>
                <c:pt idx="110468">
                  <c:v>4.3866000000000002E-2</c:v>
                </c:pt>
                <c:pt idx="110469">
                  <c:v>4.3763299999999998E-2</c:v>
                </c:pt>
                <c:pt idx="110470">
                  <c:v>4.3618200000000003E-2</c:v>
                </c:pt>
                <c:pt idx="110471">
                  <c:v>4.34306E-2</c:v>
                </c:pt>
                <c:pt idx="110472">
                  <c:v>4.3200700000000002E-2</c:v>
                </c:pt>
                <c:pt idx="110473">
                  <c:v>4.2928500000000001E-2</c:v>
                </c:pt>
                <c:pt idx="110474">
                  <c:v>4.2614300000000001E-2</c:v>
                </c:pt>
                <c:pt idx="110475">
                  <c:v>4.2258299999999999E-2</c:v>
                </c:pt>
                <c:pt idx="110476">
                  <c:v>4.1860799999999997E-2</c:v>
                </c:pt>
                <c:pt idx="110477">
                  <c:v>4.1422100000000003E-2</c:v>
                </c:pt>
                <c:pt idx="110478">
                  <c:v>4.0942600000000003E-2</c:v>
                </c:pt>
                <c:pt idx="110479">
                  <c:v>4.0422800000000002E-2</c:v>
                </c:pt>
                <c:pt idx="110480">
                  <c:v>3.9863200000000001E-2</c:v>
                </c:pt>
                <c:pt idx="110481">
                  <c:v>3.9264199999999999E-2</c:v>
                </c:pt>
                <c:pt idx="110482">
                  <c:v>3.8626500000000001E-2</c:v>
                </c:pt>
                <c:pt idx="110483">
                  <c:v>3.7950699999999997E-2</c:v>
                </c:pt>
                <c:pt idx="110484">
                  <c:v>3.72375E-2</c:v>
                </c:pt>
                <c:pt idx="110485">
                  <c:v>3.6487600000000002E-2</c:v>
                </c:pt>
                <c:pt idx="110486">
                  <c:v>3.5701700000000003E-2</c:v>
                </c:pt>
                <c:pt idx="110487">
                  <c:v>3.4880700000000001E-2</c:v>
                </c:pt>
                <c:pt idx="110488">
                  <c:v>3.4025399999999997E-2</c:v>
                </c:pt>
                <c:pt idx="110489">
                  <c:v>3.3136800000000001E-2</c:v>
                </c:pt>
                <c:pt idx="110490">
                  <c:v>3.22157E-2</c:v>
                </c:pt>
                <c:pt idx="110491">
                  <c:v>3.1263100000000002E-2</c:v>
                </c:pt>
                <c:pt idx="110492">
                  <c:v>3.0280000000000001E-2</c:v>
                </c:pt>
                <c:pt idx="110493">
                  <c:v>2.9267600000000001E-2</c:v>
                </c:pt>
                <c:pt idx="110494">
                  <c:v>2.8226899999999999E-2</c:v>
                </c:pt>
                <c:pt idx="110495">
                  <c:v>2.71589E-2</c:v>
                </c:pt>
                <c:pt idx="110496">
                  <c:v>2.6064899999999998E-2</c:v>
                </c:pt>
                <c:pt idx="110497">
                  <c:v>2.4945999999999999E-2</c:v>
                </c:pt>
                <c:pt idx="110498">
                  <c:v>2.3803499999999998E-2</c:v>
                </c:pt>
                <c:pt idx="110499">
                  <c:v>2.2638599999999998E-2</c:v>
                </c:pt>
                <c:pt idx="110500">
                  <c:v>2.1452599999999999E-2</c:v>
                </c:pt>
                <c:pt idx="110501">
                  <c:v>2.0246699999999999E-2</c:v>
                </c:pt>
                <c:pt idx="110502">
                  <c:v>1.9022299999999999E-2</c:v>
                </c:pt>
                <c:pt idx="110503">
                  <c:v>1.77807E-2</c:v>
                </c:pt>
                <c:pt idx="110504">
                  <c:v>1.6523300000000001E-2</c:v>
                </c:pt>
                <c:pt idx="110505">
                  <c:v>1.52514E-2</c:v>
                </c:pt>
                <c:pt idx="110506">
                  <c:v>1.3966599999999999E-2</c:v>
                </c:pt>
                <c:pt idx="110507">
                  <c:v>1.2670000000000001E-2</c:v>
                </c:pt>
                <c:pt idx="110508">
                  <c:v>1.13633E-2</c:v>
                </c:pt>
                <c:pt idx="110509">
                  <c:v>1.0047800000000001E-2</c:v>
                </c:pt>
                <c:pt idx="110510" formatCode="0.00E+00">
                  <c:v>8.7249300000000005E-3</c:v>
                </c:pt>
                <c:pt idx="110511" formatCode="0.00E+00">
                  <c:v>7.3961799999999996E-3</c:v>
                </c:pt>
                <c:pt idx="110512" formatCode="0.00E+00">
                  <c:v>6.0629899999999999E-3</c:v>
                </c:pt>
                <c:pt idx="110513" formatCode="0.00E+00">
                  <c:v>4.7268299999999996E-3</c:v>
                </c:pt>
                <c:pt idx="110514" formatCode="0.00E+00">
                  <c:v>3.3891500000000001E-3</c:v>
                </c:pt>
                <c:pt idx="110515" formatCode="0.00E+00">
                  <c:v>2.0514000000000001E-3</c:v>
                </c:pt>
                <c:pt idx="110516" formatCode="0.00E+00">
                  <c:v>7.15046E-4</c:v>
                </c:pt>
                <c:pt idx="110517" formatCode="0.00E+00">
                  <c:v>-6.1846399999999999E-4</c:v>
                </c:pt>
                <c:pt idx="110518" formatCode="0.00E+00">
                  <c:v>-1.94768E-3</c:v>
                </c:pt>
                <c:pt idx="110519" formatCode="0.00E+00">
                  <c:v>-3.2711799999999998E-3</c:v>
                </c:pt>
                <c:pt idx="110520" formatCode="0.00E+00">
                  <c:v>-4.5875300000000003E-3</c:v>
                </c:pt>
                <c:pt idx="110521" formatCode="0.00E+00">
                  <c:v>-5.8953E-3</c:v>
                </c:pt>
                <c:pt idx="110522" formatCode="0.00E+00">
                  <c:v>-7.19311E-3</c:v>
                </c:pt>
                <c:pt idx="110523" formatCode="0.00E+00">
                  <c:v>-8.4795700000000005E-3</c:v>
                </c:pt>
                <c:pt idx="110524" formatCode="0.00E+00">
                  <c:v>-9.7533099999999994E-3</c:v>
                </c:pt>
                <c:pt idx="110525">
                  <c:v>-1.1013E-2</c:v>
                </c:pt>
                <c:pt idx="110526">
                  <c:v>-1.22573E-2</c:v>
                </c:pt>
                <c:pt idx="110527">
                  <c:v>-1.34848E-2</c:v>
                </c:pt>
                <c:pt idx="110528">
                  <c:v>-1.46944E-2</c:v>
                </c:pt>
                <c:pt idx="110529">
                  <c:v>-1.5884800000000001E-2</c:v>
                </c:pt>
                <c:pt idx="110530">
                  <c:v>-1.7054699999999999E-2</c:v>
                </c:pt>
                <c:pt idx="110531">
                  <c:v>-1.8202900000000001E-2</c:v>
                </c:pt>
                <c:pt idx="110532">
                  <c:v>-1.93283E-2</c:v>
                </c:pt>
                <c:pt idx="110533">
                  <c:v>-2.0429699999999999E-2</c:v>
                </c:pt>
                <c:pt idx="110534">
                  <c:v>-2.15061E-2</c:v>
                </c:pt>
                <c:pt idx="110535">
                  <c:v>-2.2556300000000001E-2</c:v>
                </c:pt>
                <c:pt idx="110536">
                  <c:v>-2.3579300000000001E-2</c:v>
                </c:pt>
                <c:pt idx="110537">
                  <c:v>-2.4574200000000001E-2</c:v>
                </c:pt>
                <c:pt idx="110538">
                  <c:v>-2.554E-2</c:v>
                </c:pt>
                <c:pt idx="110539">
                  <c:v>-2.6475700000000001E-2</c:v>
                </c:pt>
                <c:pt idx="110540">
                  <c:v>-2.7380499999999999E-2</c:v>
                </c:pt>
                <c:pt idx="110541">
                  <c:v>-2.82536E-2</c:v>
                </c:pt>
                <c:pt idx="110542">
                  <c:v>-2.9094100000000001E-2</c:v>
                </c:pt>
                <c:pt idx="110543">
                  <c:v>-2.9901299999999999E-2</c:v>
                </c:pt>
                <c:pt idx="110544">
                  <c:v>-3.06746E-2</c:v>
                </c:pt>
                <c:pt idx="110545">
                  <c:v>-3.1413099999999999E-2</c:v>
                </c:pt>
                <c:pt idx="110546">
                  <c:v>-3.2116499999999999E-2</c:v>
                </c:pt>
                <c:pt idx="110547">
                  <c:v>-3.2783899999999998E-2</c:v>
                </c:pt>
                <c:pt idx="110548">
                  <c:v>-3.3415100000000003E-2</c:v>
                </c:pt>
                <c:pt idx="110549">
                  <c:v>-3.4009400000000002E-2</c:v>
                </c:pt>
                <c:pt idx="110550">
                  <c:v>-3.4566399999999997E-2</c:v>
                </c:pt>
                <c:pt idx="110551">
                  <c:v>-3.5085900000000003E-2</c:v>
                </c:pt>
                <c:pt idx="110552">
                  <c:v>-3.5567300000000003E-2</c:v>
                </c:pt>
                <c:pt idx="110553">
                  <c:v>-3.6010599999999997E-2</c:v>
                </c:pt>
                <c:pt idx="110554">
                  <c:v>-3.6415299999999998E-2</c:v>
                </c:pt>
                <c:pt idx="110555">
                  <c:v>-3.6781500000000002E-2</c:v>
                </c:pt>
                <c:pt idx="110556">
                  <c:v>-3.7108799999999997E-2</c:v>
                </c:pt>
                <c:pt idx="110557">
                  <c:v>-3.7397199999999998E-2</c:v>
                </c:pt>
                <c:pt idx="110558">
                  <c:v>-3.7646800000000001E-2</c:v>
                </c:pt>
                <c:pt idx="110559">
                  <c:v>-3.7857399999999999E-2</c:v>
                </c:pt>
                <c:pt idx="110560">
                  <c:v>-3.8029199999999999E-2</c:v>
                </c:pt>
                <c:pt idx="110561">
                  <c:v>-3.81622E-2</c:v>
                </c:pt>
                <c:pt idx="110562">
                  <c:v>-3.8256699999999998E-2</c:v>
                </c:pt>
                <c:pt idx="110563">
                  <c:v>-3.8312800000000001E-2</c:v>
                </c:pt>
                <c:pt idx="110564">
                  <c:v>-3.8330700000000002E-2</c:v>
                </c:pt>
                <c:pt idx="110565">
                  <c:v>-3.8310799999999999E-2</c:v>
                </c:pt>
                <c:pt idx="110566">
                  <c:v>-3.8253299999999997E-2</c:v>
                </c:pt>
                <c:pt idx="110567">
                  <c:v>-3.8158699999999997E-2</c:v>
                </c:pt>
                <c:pt idx="110568">
                  <c:v>-3.8027400000000003E-2</c:v>
                </c:pt>
                <c:pt idx="110569">
                  <c:v>-3.7859900000000002E-2</c:v>
                </c:pt>
                <c:pt idx="110570">
                  <c:v>-3.7656500000000002E-2</c:v>
                </c:pt>
                <c:pt idx="110571">
                  <c:v>-3.7418E-2</c:v>
                </c:pt>
                <c:pt idx="110572">
                  <c:v>-3.7144799999999999E-2</c:v>
                </c:pt>
                <c:pt idx="110573">
                  <c:v>-3.6837700000000001E-2</c:v>
                </c:pt>
                <c:pt idx="110574">
                  <c:v>-3.6497099999999998E-2</c:v>
                </c:pt>
                <c:pt idx="110575">
                  <c:v>-3.61239E-2</c:v>
                </c:pt>
                <c:pt idx="110576">
                  <c:v>-3.5718800000000002E-2</c:v>
                </c:pt>
                <c:pt idx="110577">
                  <c:v>-3.5282500000000001E-2</c:v>
                </c:pt>
                <c:pt idx="110578">
                  <c:v>-3.4815899999999997E-2</c:v>
                </c:pt>
                <c:pt idx="110579">
                  <c:v>-3.4319599999999999E-2</c:v>
                </c:pt>
                <c:pt idx="110580">
                  <c:v>-3.3794699999999997E-2</c:v>
                </c:pt>
                <c:pt idx="110581">
                  <c:v>-3.3241899999999998E-2</c:v>
                </c:pt>
                <c:pt idx="110582">
                  <c:v>-3.2662200000000002E-2</c:v>
                </c:pt>
                <c:pt idx="110583">
                  <c:v>-3.2056500000000002E-2</c:v>
                </c:pt>
                <c:pt idx="110584">
                  <c:v>-3.1425799999999997E-2</c:v>
                </c:pt>
                <c:pt idx="110585">
                  <c:v>-3.0771E-2</c:v>
                </c:pt>
                <c:pt idx="110586">
                  <c:v>-3.0093100000000001E-2</c:v>
                </c:pt>
                <c:pt idx="110587">
                  <c:v>-2.9393099999999998E-2</c:v>
                </c:pt>
                <c:pt idx="110588">
                  <c:v>-2.8672099999999999E-2</c:v>
                </c:pt>
                <c:pt idx="110589">
                  <c:v>-2.79311E-2</c:v>
                </c:pt>
                <c:pt idx="110590">
                  <c:v>-2.71711E-2</c:v>
                </c:pt>
                <c:pt idx="110591">
                  <c:v>-2.6393199999999999E-2</c:v>
                </c:pt>
                <c:pt idx="110592">
                  <c:v>-2.5598599999999999E-2</c:v>
                </c:pt>
                <c:pt idx="110593">
                  <c:v>-2.47882E-2</c:v>
                </c:pt>
                <c:pt idx="110594">
                  <c:v>-2.39632E-2</c:v>
                </c:pt>
                <c:pt idx="110595">
                  <c:v>-2.3124700000000002E-2</c:v>
                </c:pt>
                <c:pt idx="110596">
                  <c:v>-2.22738E-2</c:v>
                </c:pt>
                <c:pt idx="110597">
                  <c:v>-2.14115E-2</c:v>
                </c:pt>
                <c:pt idx="110598">
                  <c:v>-2.0539000000000002E-2</c:v>
                </c:pt>
                <c:pt idx="110599">
                  <c:v>-1.9657399999999998E-2</c:v>
                </c:pt>
                <c:pt idx="110600">
                  <c:v>-1.8767699999999998E-2</c:v>
                </c:pt>
                <c:pt idx="110601">
                  <c:v>-1.78712E-2</c:v>
                </c:pt>
                <c:pt idx="110602">
                  <c:v>-1.69687E-2</c:v>
                </c:pt>
                <c:pt idx="110603">
                  <c:v>-1.6061499999999999E-2</c:v>
                </c:pt>
                <c:pt idx="110604">
                  <c:v>-1.51507E-2</c:v>
                </c:pt>
                <c:pt idx="110605">
                  <c:v>-1.42372E-2</c:v>
                </c:pt>
                <c:pt idx="110606">
                  <c:v>-1.33221E-2</c:v>
                </c:pt>
                <c:pt idx="110607">
                  <c:v>-1.24064E-2</c:v>
                </c:pt>
                <c:pt idx="110608">
                  <c:v>-1.14912E-2</c:v>
                </c:pt>
                <c:pt idx="110609">
                  <c:v>-1.05775E-2</c:v>
                </c:pt>
                <c:pt idx="110610" formatCode="0.00E+00">
                  <c:v>-9.6662699999999994E-3</c:v>
                </c:pt>
                <c:pt idx="110611" formatCode="0.00E+00">
                  <c:v>-8.7584499999999992E-3</c:v>
                </c:pt>
                <c:pt idx="110612" formatCode="0.00E+00">
                  <c:v>-7.8549999999999991E-3</c:v>
                </c:pt>
                <c:pt idx="110613" formatCode="0.00E+00">
                  <c:v>-6.9568599999999996E-3</c:v>
                </c:pt>
                <c:pt idx="110614" formatCode="0.00E+00">
                  <c:v>-6.0649099999999997E-3</c:v>
                </c:pt>
                <c:pt idx="110615" formatCode="0.00E+00">
                  <c:v>-5.1800500000000003E-3</c:v>
                </c:pt>
                <c:pt idx="110616" formatCode="0.00E+00">
                  <c:v>-4.3031399999999996E-3</c:v>
                </c:pt>
                <c:pt idx="110617" formatCode="0.00E+00">
                  <c:v>-3.4350000000000001E-3</c:v>
                </c:pt>
                <c:pt idx="110618" formatCode="0.00E+00">
                  <c:v>-2.5764300000000002E-3</c:v>
                </c:pt>
                <c:pt idx="110619" formatCode="0.00E+00">
                  <c:v>-1.7282300000000001E-3</c:v>
                </c:pt>
                <c:pt idx="110620" formatCode="0.00E+00">
                  <c:v>-8.9112999999999996E-4</c:v>
                </c:pt>
                <c:pt idx="110621" formatCode="0.00E+00">
                  <c:v>-6.5862200000000001E-5</c:v>
                </c:pt>
                <c:pt idx="110622" formatCode="0.00E+00">
                  <c:v>7.4688300000000005E-4</c:v>
                </c:pt>
                <c:pt idx="110623" formatCode="0.00E+00">
                  <c:v>1.5464400000000001E-3</c:v>
                </c:pt>
                <c:pt idx="110624" formatCode="0.00E+00">
                  <c:v>2.33219E-3</c:v>
                </c:pt>
                <c:pt idx="110625" formatCode="0.00E+00">
                  <c:v>3.1035099999999999E-3</c:v>
                </c:pt>
                <c:pt idx="110626" formatCode="0.00E+00">
                  <c:v>3.8598500000000002E-3</c:v>
                </c:pt>
                <c:pt idx="110627" formatCode="0.00E+00">
                  <c:v>4.6006500000000004E-3</c:v>
                </c:pt>
                <c:pt idx="110628" formatCode="0.00E+00">
                  <c:v>5.3254299999999999E-3</c:v>
                </c:pt>
                <c:pt idx="110629" formatCode="0.00E+00">
                  <c:v>6.0337100000000003E-3</c:v>
                </c:pt>
                <c:pt idx="110630" formatCode="0.00E+00">
                  <c:v>6.7250399999999998E-3</c:v>
                </c:pt>
                <c:pt idx="110631" formatCode="0.00E+00">
                  <c:v>7.3990100000000001E-3</c:v>
                </c:pt>
                <c:pt idx="110632" formatCode="0.00E+00">
                  <c:v>8.0552599999999999E-3</c:v>
                </c:pt>
                <c:pt idx="110633" formatCode="0.00E+00">
                  <c:v>8.6934500000000001E-3</c:v>
                </c:pt>
                <c:pt idx="110634" formatCode="0.00E+00">
                  <c:v>9.3132500000000003E-3</c:v>
                </c:pt>
                <c:pt idx="110635" formatCode="0.00E+00">
                  <c:v>9.9144100000000002E-3</c:v>
                </c:pt>
                <c:pt idx="110636">
                  <c:v>1.0496699999999999E-2</c:v>
                </c:pt>
                <c:pt idx="110637">
                  <c:v>1.10598E-2</c:v>
                </c:pt>
                <c:pt idx="110638">
                  <c:v>1.16037E-2</c:v>
                </c:pt>
                <c:pt idx="110639">
                  <c:v>1.21282E-2</c:v>
                </c:pt>
                <c:pt idx="110640">
                  <c:v>1.26331E-2</c:v>
                </c:pt>
                <c:pt idx="110641">
                  <c:v>1.3118400000000001E-2</c:v>
                </c:pt>
                <c:pt idx="110642">
                  <c:v>1.35841E-2</c:v>
                </c:pt>
                <c:pt idx="110643">
                  <c:v>1.4030000000000001E-2</c:v>
                </c:pt>
                <c:pt idx="110644">
                  <c:v>1.44563E-2</c:v>
                </c:pt>
                <c:pt idx="110645">
                  <c:v>1.48629E-2</c:v>
                </c:pt>
                <c:pt idx="110646">
                  <c:v>1.525E-2</c:v>
                </c:pt>
                <c:pt idx="110647">
                  <c:v>1.5617600000000001E-2</c:v>
                </c:pt>
                <c:pt idx="110648">
                  <c:v>1.5965900000000002E-2</c:v>
                </c:pt>
                <c:pt idx="110649">
                  <c:v>1.6294900000000001E-2</c:v>
                </c:pt>
                <c:pt idx="110650">
                  <c:v>1.6604899999999999E-2</c:v>
                </c:pt>
                <c:pt idx="110651">
                  <c:v>1.6896100000000001E-2</c:v>
                </c:pt>
                <c:pt idx="110652">
                  <c:v>1.7168699999999999E-2</c:v>
                </c:pt>
                <c:pt idx="110653">
                  <c:v>1.7422900000000002E-2</c:v>
                </c:pt>
                <c:pt idx="110654">
                  <c:v>1.76591E-2</c:v>
                </c:pt>
                <c:pt idx="110655">
                  <c:v>1.7877500000000001E-2</c:v>
                </c:pt>
                <c:pt idx="110656">
                  <c:v>1.8078299999999999E-2</c:v>
                </c:pt>
                <c:pt idx="110657">
                  <c:v>1.82621E-2</c:v>
                </c:pt>
                <c:pt idx="110658">
                  <c:v>1.8429000000000001E-2</c:v>
                </c:pt>
                <c:pt idx="110659">
                  <c:v>1.8579399999999999E-2</c:v>
                </c:pt>
                <c:pt idx="110660">
                  <c:v>1.8713899999999999E-2</c:v>
                </c:pt>
                <c:pt idx="110661">
                  <c:v>1.8832600000000001E-2</c:v>
                </c:pt>
                <c:pt idx="110662">
                  <c:v>1.8936100000000001E-2</c:v>
                </c:pt>
                <c:pt idx="110663">
                  <c:v>1.9024699999999999E-2</c:v>
                </c:pt>
                <c:pt idx="110664">
                  <c:v>1.9098899999999999E-2</c:v>
                </c:pt>
                <c:pt idx="110665">
                  <c:v>1.9159200000000001E-2</c:v>
                </c:pt>
                <c:pt idx="110666">
                  <c:v>1.9205900000000001E-2</c:v>
                </c:pt>
                <c:pt idx="110667">
                  <c:v>1.9239599999999999E-2</c:v>
                </c:pt>
                <c:pt idx="110668">
                  <c:v>1.9260699999999999E-2</c:v>
                </c:pt>
                <c:pt idx="110669">
                  <c:v>1.9269700000000001E-2</c:v>
                </c:pt>
                <c:pt idx="110670">
                  <c:v>1.9266999999999999E-2</c:v>
                </c:pt>
                <c:pt idx="110671">
                  <c:v>1.9253099999999999E-2</c:v>
                </c:pt>
                <c:pt idx="110672">
                  <c:v>1.9228599999999998E-2</c:v>
                </c:pt>
                <c:pt idx="110673">
                  <c:v>1.91938E-2</c:v>
                </c:pt>
                <c:pt idx="110674">
                  <c:v>1.9149200000000002E-2</c:v>
                </c:pt>
                <c:pt idx="110675">
                  <c:v>1.9095500000000001E-2</c:v>
                </c:pt>
                <c:pt idx="110676">
                  <c:v>1.9032899999999998E-2</c:v>
                </c:pt>
                <c:pt idx="110677">
                  <c:v>1.8962E-2</c:v>
                </c:pt>
                <c:pt idx="110678">
                  <c:v>1.8883299999999999E-2</c:v>
                </c:pt>
                <c:pt idx="110679">
                  <c:v>1.8797100000000001E-2</c:v>
                </c:pt>
                <c:pt idx="110680">
                  <c:v>1.8704100000000001E-2</c:v>
                </c:pt>
                <c:pt idx="110681">
                  <c:v>1.86045E-2</c:v>
                </c:pt>
                <c:pt idx="110682">
                  <c:v>1.8498899999999999E-2</c:v>
                </c:pt>
                <c:pt idx="110683">
                  <c:v>1.83877E-2</c:v>
                </c:pt>
                <c:pt idx="110684">
                  <c:v>1.8271200000000001E-2</c:v>
                </c:pt>
                <c:pt idx="110685">
                  <c:v>1.8149999999999999E-2</c:v>
                </c:pt>
                <c:pt idx="110686">
                  <c:v>1.80243E-2</c:v>
                </c:pt>
                <c:pt idx="110687">
                  <c:v>1.78946E-2</c:v>
                </c:pt>
                <c:pt idx="110688">
                  <c:v>1.7761200000000001E-2</c:v>
                </c:pt>
                <c:pt idx="110689">
                  <c:v>1.7624600000000001E-2</c:v>
                </c:pt>
                <c:pt idx="110690">
                  <c:v>1.7484900000000001E-2</c:v>
                </c:pt>
                <c:pt idx="110691">
                  <c:v>1.73426E-2</c:v>
                </c:pt>
                <c:pt idx="110692">
                  <c:v>1.7197899999999999E-2</c:v>
                </c:pt>
                <c:pt idx="110693">
                  <c:v>1.7051199999999999E-2</c:v>
                </c:pt>
                <c:pt idx="110694">
                  <c:v>1.69027E-2</c:v>
                </c:pt>
                <c:pt idx="110695">
                  <c:v>1.6752599999999999E-2</c:v>
                </c:pt>
                <c:pt idx="110696">
                  <c:v>1.66012E-2</c:v>
                </c:pt>
                <c:pt idx="110697">
                  <c:v>1.64488E-2</c:v>
                </c:pt>
                <c:pt idx="110698">
                  <c:v>1.6295400000000002E-2</c:v>
                </c:pt>
                <c:pt idx="110699">
                  <c:v>1.61414E-2</c:v>
                </c:pt>
                <c:pt idx="110700">
                  <c:v>1.5986799999999999E-2</c:v>
                </c:pt>
                <c:pt idx="110701">
                  <c:v>1.5831700000000001E-2</c:v>
                </c:pt>
                <c:pt idx="110702">
                  <c:v>1.56764E-2</c:v>
                </c:pt>
                <c:pt idx="110703">
                  <c:v>1.5520900000000001E-2</c:v>
                </c:pt>
                <c:pt idx="110704">
                  <c:v>1.53653E-2</c:v>
                </c:pt>
                <c:pt idx="110705">
                  <c:v>1.52096E-2</c:v>
                </c:pt>
                <c:pt idx="110706">
                  <c:v>1.50539E-2</c:v>
                </c:pt>
                <c:pt idx="110707">
                  <c:v>1.48983E-2</c:v>
                </c:pt>
                <c:pt idx="110708">
                  <c:v>1.4742699999999999E-2</c:v>
                </c:pt>
                <c:pt idx="110709">
                  <c:v>1.4586999999999999E-2</c:v>
                </c:pt>
                <c:pt idx="110710">
                  <c:v>1.44314E-2</c:v>
                </c:pt>
                <c:pt idx="110711">
                  <c:v>1.4275700000000001E-2</c:v>
                </c:pt>
                <c:pt idx="110712">
                  <c:v>1.4119899999999999E-2</c:v>
                </c:pt>
                <c:pt idx="110713">
                  <c:v>1.39638E-2</c:v>
                </c:pt>
                <c:pt idx="110714">
                  <c:v>1.3807399999999999E-2</c:v>
                </c:pt>
                <c:pt idx="110715">
                  <c:v>1.3650499999999999E-2</c:v>
                </c:pt>
                <c:pt idx="110716">
                  <c:v>1.3493099999999999E-2</c:v>
                </c:pt>
                <c:pt idx="110717">
                  <c:v>1.33349E-2</c:v>
                </c:pt>
                <c:pt idx="110718">
                  <c:v>1.3175900000000001E-2</c:v>
                </c:pt>
                <c:pt idx="110719">
                  <c:v>1.3015799999999999E-2</c:v>
                </c:pt>
                <c:pt idx="110720">
                  <c:v>1.28544E-2</c:v>
                </c:pt>
                <c:pt idx="110721">
                  <c:v>1.26915E-2</c:v>
                </c:pt>
                <c:pt idx="110722">
                  <c:v>1.2527E-2</c:v>
                </c:pt>
                <c:pt idx="110723">
                  <c:v>1.23605E-2</c:v>
                </c:pt>
                <c:pt idx="110724">
                  <c:v>1.21919E-2</c:v>
                </c:pt>
                <c:pt idx="110725">
                  <c:v>1.2020899999999999E-2</c:v>
                </c:pt>
                <c:pt idx="110726">
                  <c:v>1.18472E-2</c:v>
                </c:pt>
                <c:pt idx="110727">
                  <c:v>1.1670700000000001E-2</c:v>
                </c:pt>
                <c:pt idx="110728">
                  <c:v>1.14909E-2</c:v>
                </c:pt>
                <c:pt idx="110729">
                  <c:v>1.13077E-2</c:v>
                </c:pt>
                <c:pt idx="110730">
                  <c:v>1.11208E-2</c:v>
                </c:pt>
                <c:pt idx="110731">
                  <c:v>1.09298E-2</c:v>
                </c:pt>
                <c:pt idx="110732">
                  <c:v>1.07346E-2</c:v>
                </c:pt>
                <c:pt idx="110733">
                  <c:v>1.0534699999999999E-2</c:v>
                </c:pt>
                <c:pt idx="110734">
                  <c:v>1.0330000000000001E-2</c:v>
                </c:pt>
                <c:pt idx="110735">
                  <c:v>1.01201E-2</c:v>
                </c:pt>
                <c:pt idx="110736" formatCode="0.00E+00">
                  <c:v>9.9047900000000001E-3</c:v>
                </c:pt>
                <c:pt idx="110737" formatCode="0.00E+00">
                  <c:v>9.6837099999999999E-3</c:v>
                </c:pt>
                <c:pt idx="110738" formatCode="0.00E+00">
                  <c:v>9.4566100000000007E-3</c:v>
                </c:pt>
                <c:pt idx="110739" formatCode="0.00E+00">
                  <c:v>9.2232100000000008E-3</c:v>
                </c:pt>
                <c:pt idx="110740" formatCode="0.00E+00">
                  <c:v>8.9832499999999999E-3</c:v>
                </c:pt>
                <c:pt idx="110741" formatCode="0.00E+00">
                  <c:v>8.7364399999999998E-3</c:v>
                </c:pt>
                <c:pt idx="110742" formatCode="0.00E+00">
                  <c:v>8.4825500000000002E-3</c:v>
                </c:pt>
                <c:pt idx="110743" formatCode="0.00E+00">
                  <c:v>8.2213200000000007E-3</c:v>
                </c:pt>
                <c:pt idx="110744" formatCode="0.00E+00">
                  <c:v>7.9524999999999995E-3</c:v>
                </c:pt>
                <c:pt idx="110745" formatCode="0.00E+00">
                  <c:v>7.6758599999999996E-3</c:v>
                </c:pt>
                <c:pt idx="110746" formatCode="0.00E+00">
                  <c:v>7.3911899999999997E-3</c:v>
                </c:pt>
                <c:pt idx="110747" formatCode="0.00E+00">
                  <c:v>7.0982800000000002E-3</c:v>
                </c:pt>
                <c:pt idx="110748" formatCode="0.00E+00">
                  <c:v>6.7969299999999996E-3</c:v>
                </c:pt>
                <c:pt idx="110749" formatCode="0.00E+00">
                  <c:v>6.4869699999999999E-3</c:v>
                </c:pt>
                <c:pt idx="110750" formatCode="0.00E+00">
                  <c:v>6.1682200000000003E-3</c:v>
                </c:pt>
                <c:pt idx="110751" formatCode="0.00E+00">
                  <c:v>5.84054E-3</c:v>
                </c:pt>
                <c:pt idx="110752" formatCode="0.00E+00">
                  <c:v>5.5037799999999998E-3</c:v>
                </c:pt>
                <c:pt idx="110753" formatCode="0.00E+00">
                  <c:v>5.1578400000000003E-3</c:v>
                </c:pt>
                <c:pt idx="110754" formatCode="0.00E+00">
                  <c:v>4.8026099999999997E-3</c:v>
                </c:pt>
                <c:pt idx="110755" formatCode="0.00E+00">
                  <c:v>4.43801E-3</c:v>
                </c:pt>
                <c:pt idx="110756" formatCode="0.00E+00">
                  <c:v>4.06398E-3</c:v>
                </c:pt>
                <c:pt idx="110757" formatCode="0.00E+00">
                  <c:v>3.6804799999999999E-3</c:v>
                </c:pt>
                <c:pt idx="110758" formatCode="0.00E+00">
                  <c:v>3.2874800000000002E-3</c:v>
                </c:pt>
                <c:pt idx="110759" formatCode="0.00E+00">
                  <c:v>2.8849700000000002E-3</c:v>
                </c:pt>
                <c:pt idx="110760" formatCode="0.00E+00">
                  <c:v>2.47299E-3</c:v>
                </c:pt>
                <c:pt idx="110761" formatCode="0.00E+00">
                  <c:v>2.05157E-3</c:v>
                </c:pt>
                <c:pt idx="110762" formatCode="0.00E+00">
                  <c:v>1.6207699999999999E-3</c:v>
                </c:pt>
                <c:pt idx="110763" formatCode="0.00E+00">
                  <c:v>1.1806900000000001E-3</c:v>
                </c:pt>
                <c:pt idx="110764" formatCode="0.00E+00">
                  <c:v>7.3142200000000002E-4</c:v>
                </c:pt>
                <c:pt idx="110765" formatCode="0.00E+00">
                  <c:v>2.7310700000000003E-4</c:v>
                </c:pt>
                <c:pt idx="110766" formatCode="0.00E+00">
                  <c:v>-1.9410299999999999E-4</c:v>
                </c:pt>
                <c:pt idx="110767" formatCode="0.00E+00">
                  <c:v>-6.7002700000000001E-4</c:v>
                </c:pt>
                <c:pt idx="110768" formatCode="0.00E+00">
                  <c:v>-1.1544599999999999E-3</c:v>
                </c:pt>
                <c:pt idx="110769" formatCode="0.00E+00">
                  <c:v>-1.64719E-3</c:v>
                </c:pt>
                <c:pt idx="110770" formatCode="0.00E+00">
                  <c:v>-2.1479400000000001E-3</c:v>
                </c:pt>
                <c:pt idx="110771" formatCode="0.00E+00">
                  <c:v>-2.6564599999999998E-3</c:v>
                </c:pt>
                <c:pt idx="110772" formatCode="0.00E+00">
                  <c:v>-3.1724499999999998E-3</c:v>
                </c:pt>
                <c:pt idx="110773" formatCode="0.00E+00">
                  <c:v>-3.69558E-3</c:v>
                </c:pt>
                <c:pt idx="110774" formatCode="0.00E+00">
                  <c:v>-4.2255000000000001E-3</c:v>
                </c:pt>
                <c:pt idx="110775" formatCode="0.00E+00">
                  <c:v>-4.7618599999999997E-3</c:v>
                </c:pt>
                <c:pt idx="110776" formatCode="0.00E+00">
                  <c:v>-5.3042499999999999E-3</c:v>
                </c:pt>
                <c:pt idx="110777" formatCode="0.00E+00">
                  <c:v>-5.8522799999999996E-3</c:v>
                </c:pt>
                <c:pt idx="110778" formatCode="0.00E+00">
                  <c:v>-6.4054899999999998E-3</c:v>
                </c:pt>
                <c:pt idx="110779" formatCode="0.00E+00">
                  <c:v>-6.9634400000000004E-3</c:v>
                </c:pt>
                <c:pt idx="110780" formatCode="0.00E+00">
                  <c:v>-7.5256400000000001E-3</c:v>
                </c:pt>
                <c:pt idx="110781" formatCode="0.00E+00">
                  <c:v>-8.0915899999999992E-3</c:v>
                </c:pt>
                <c:pt idx="110782" formatCode="0.00E+00">
                  <c:v>-8.6607799999999999E-3</c:v>
                </c:pt>
                <c:pt idx="110783" formatCode="0.00E+00">
                  <c:v>-9.2326600000000002E-3</c:v>
                </c:pt>
                <c:pt idx="110784" formatCode="0.00E+00">
                  <c:v>-9.8066799999999999E-3</c:v>
                </c:pt>
                <c:pt idx="110785">
                  <c:v>-1.0382300000000001E-2</c:v>
                </c:pt>
                <c:pt idx="110786">
                  <c:v>-1.0958799999999999E-2</c:v>
                </c:pt>
                <c:pt idx="110787">
                  <c:v>-1.1535699999999999E-2</c:v>
                </c:pt>
                <c:pt idx="110788">
                  <c:v>-1.2112299999999999E-2</c:v>
                </c:pt>
                <c:pt idx="110789">
                  <c:v>-1.2688E-2</c:v>
                </c:pt>
                <c:pt idx="110790">
                  <c:v>-1.3262100000000001E-2</c:v>
                </c:pt>
                <c:pt idx="110791">
                  <c:v>-1.3834000000000001E-2</c:v>
                </c:pt>
                <c:pt idx="110792">
                  <c:v>-1.44029E-2</c:v>
                </c:pt>
                <c:pt idx="110793">
                  <c:v>-1.49683E-2</c:v>
                </c:pt>
                <c:pt idx="110794">
                  <c:v>-1.5529299999999999E-2</c:v>
                </c:pt>
                <c:pt idx="110795">
                  <c:v>-1.6085200000000001E-2</c:v>
                </c:pt>
                <c:pt idx="110796">
                  <c:v>-1.6635400000000002E-2</c:v>
                </c:pt>
                <c:pt idx="110797">
                  <c:v>-1.7179199999999999E-2</c:v>
                </c:pt>
                <c:pt idx="110798">
                  <c:v>-1.7715700000000001E-2</c:v>
                </c:pt>
                <c:pt idx="110799">
                  <c:v>-1.8244199999999999E-2</c:v>
                </c:pt>
                <c:pt idx="110800">
                  <c:v>-1.8763999999999999E-2</c:v>
                </c:pt>
                <c:pt idx="110801">
                  <c:v>-1.9274400000000001E-2</c:v>
                </c:pt>
                <c:pt idx="110802">
                  <c:v>-1.97746E-2</c:v>
                </c:pt>
                <c:pt idx="110803">
                  <c:v>-2.0263900000000001E-2</c:v>
                </c:pt>
                <c:pt idx="110804">
                  <c:v>-2.07415E-2</c:v>
                </c:pt>
                <c:pt idx="110805">
                  <c:v>-2.1206599999999999E-2</c:v>
                </c:pt>
                <c:pt idx="110806">
                  <c:v>-2.16586E-2</c:v>
                </c:pt>
                <c:pt idx="110807">
                  <c:v>-2.20968E-2</c:v>
                </c:pt>
                <c:pt idx="110808">
                  <c:v>-2.25203E-2</c:v>
                </c:pt>
                <c:pt idx="110809">
                  <c:v>-2.2928500000000001E-2</c:v>
                </c:pt>
                <c:pt idx="110810">
                  <c:v>-2.33207E-2</c:v>
                </c:pt>
                <c:pt idx="110811">
                  <c:v>-2.3696100000000001E-2</c:v>
                </c:pt>
                <c:pt idx="110812">
                  <c:v>-2.4054099999999998E-2</c:v>
                </c:pt>
                <c:pt idx="110813">
                  <c:v>-2.4394099999999998E-2</c:v>
                </c:pt>
                <c:pt idx="110814">
                  <c:v>-2.4715299999999999E-2</c:v>
                </c:pt>
                <c:pt idx="110815">
                  <c:v>-2.50171E-2</c:v>
                </c:pt>
                <c:pt idx="110816">
                  <c:v>-2.5298999999999999E-2</c:v>
                </c:pt>
                <c:pt idx="110817">
                  <c:v>-2.5560200000000002E-2</c:v>
                </c:pt>
                <c:pt idx="110818">
                  <c:v>-2.5800199999999999E-2</c:v>
                </c:pt>
                <c:pt idx="110819">
                  <c:v>-2.60185E-2</c:v>
                </c:pt>
                <c:pt idx="110820">
                  <c:v>-2.6214399999999999E-2</c:v>
                </c:pt>
                <c:pt idx="110821">
                  <c:v>-2.6387600000000001E-2</c:v>
                </c:pt>
                <c:pt idx="110822">
                  <c:v>-2.6537399999999999E-2</c:v>
                </c:pt>
                <c:pt idx="110823">
                  <c:v>-2.66634E-2</c:v>
                </c:pt>
                <c:pt idx="110824">
                  <c:v>-2.67651E-2</c:v>
                </c:pt>
                <c:pt idx="110825">
                  <c:v>-2.68422E-2</c:v>
                </c:pt>
                <c:pt idx="110826">
                  <c:v>-2.6894299999999999E-2</c:v>
                </c:pt>
                <c:pt idx="110827">
                  <c:v>-2.6920900000000001E-2</c:v>
                </c:pt>
                <c:pt idx="110828">
                  <c:v>-2.69217E-2</c:v>
                </c:pt>
                <c:pt idx="110829">
                  <c:v>-2.68965E-2</c:v>
                </c:pt>
                <c:pt idx="110830">
                  <c:v>-2.6844900000000001E-2</c:v>
                </c:pt>
                <c:pt idx="110831">
                  <c:v>-2.67668E-2</c:v>
                </c:pt>
                <c:pt idx="110832">
                  <c:v>-2.6661899999999999E-2</c:v>
                </c:pt>
                <c:pt idx="110833">
                  <c:v>-2.6530000000000001E-2</c:v>
                </c:pt>
                <c:pt idx="110834">
                  <c:v>-2.6370999999999999E-2</c:v>
                </c:pt>
                <c:pt idx="110835">
                  <c:v>-2.6184900000000001E-2</c:v>
                </c:pt>
                <c:pt idx="110836">
                  <c:v>-2.5971399999999999E-2</c:v>
                </c:pt>
                <c:pt idx="110837">
                  <c:v>-2.5730599999999999E-2</c:v>
                </c:pt>
                <c:pt idx="110838">
                  <c:v>-2.5462499999999999E-2</c:v>
                </c:pt>
                <c:pt idx="110839">
                  <c:v>-2.5167200000000001E-2</c:v>
                </c:pt>
                <c:pt idx="110840">
                  <c:v>-2.4844600000000001E-2</c:v>
                </c:pt>
                <c:pt idx="110841">
                  <c:v>-2.44949E-2</c:v>
                </c:pt>
                <c:pt idx="110842">
                  <c:v>-2.4118299999999999E-2</c:v>
                </c:pt>
                <c:pt idx="110843">
                  <c:v>-2.3714900000000001E-2</c:v>
                </c:pt>
                <c:pt idx="110844">
                  <c:v>-2.3285E-2</c:v>
                </c:pt>
                <c:pt idx="110845">
                  <c:v>-2.28287E-2</c:v>
                </c:pt>
                <c:pt idx="110846">
                  <c:v>-2.2346499999999998E-2</c:v>
                </c:pt>
                <c:pt idx="110847">
                  <c:v>-2.18386E-2</c:v>
                </c:pt>
                <c:pt idx="110848">
                  <c:v>-2.1305399999999999E-2</c:v>
                </c:pt>
                <c:pt idx="110849">
                  <c:v>-2.07473E-2</c:v>
                </c:pt>
                <c:pt idx="110850">
                  <c:v>-2.0164700000000001E-2</c:v>
                </c:pt>
                <c:pt idx="110851">
                  <c:v>-1.9558200000000001E-2</c:v>
                </c:pt>
                <c:pt idx="110852">
                  <c:v>-1.8928199999999999E-2</c:v>
                </c:pt>
                <c:pt idx="110853">
                  <c:v>-1.8275300000000001E-2</c:v>
                </c:pt>
                <c:pt idx="110854">
                  <c:v>-1.7600000000000001E-2</c:v>
                </c:pt>
                <c:pt idx="110855">
                  <c:v>-1.6902899999999998E-2</c:v>
                </c:pt>
                <c:pt idx="110856">
                  <c:v>-1.6184799999999999E-2</c:v>
                </c:pt>
                <c:pt idx="110857">
                  <c:v>-1.54463E-2</c:v>
                </c:pt>
                <c:pt idx="110858">
                  <c:v>-1.4688100000000001E-2</c:v>
                </c:pt>
                <c:pt idx="110859">
                  <c:v>-1.39109E-2</c:v>
                </c:pt>
                <c:pt idx="110860">
                  <c:v>-1.31155E-2</c:v>
                </c:pt>
                <c:pt idx="110861">
                  <c:v>-1.23027E-2</c:v>
                </c:pt>
                <c:pt idx="110862">
                  <c:v>-1.14734E-2</c:v>
                </c:pt>
                <c:pt idx="110863">
                  <c:v>-1.06283E-2</c:v>
                </c:pt>
                <c:pt idx="110864" formatCode="0.00E+00">
                  <c:v>-9.7684E-3</c:v>
                </c:pt>
                <c:pt idx="110865" formatCode="0.00E+00">
                  <c:v>-8.8945799999999992E-3</c:v>
                </c:pt>
                <c:pt idx="110866" formatCode="0.00E+00">
                  <c:v>-8.0077499999999992E-3</c:v>
                </c:pt>
                <c:pt idx="110867" formatCode="0.00E+00">
                  <c:v>-7.1088699999999998E-3</c:v>
                </c:pt>
                <c:pt idx="110868" formatCode="0.00E+00">
                  <c:v>-6.1989100000000002E-3</c:v>
                </c:pt>
                <c:pt idx="110869" formatCode="0.00E+00">
                  <c:v>-5.2788599999999998E-3</c:v>
                </c:pt>
                <c:pt idx="110870" formatCode="0.00E+00">
                  <c:v>-4.3497400000000004E-3</c:v>
                </c:pt>
                <c:pt idx="110871" formatCode="0.00E+00">
                  <c:v>-3.4125599999999998E-3</c:v>
                </c:pt>
                <c:pt idx="110872" formatCode="0.00E+00">
                  <c:v>-2.4683700000000001E-3</c:v>
                </c:pt>
                <c:pt idx="110873" formatCode="0.00E+00">
                  <c:v>-1.51823E-3</c:v>
                </c:pt>
                <c:pt idx="110874" formatCode="0.00E+00">
                  <c:v>-5.6321300000000002E-4</c:v>
                </c:pt>
                <c:pt idx="110875" formatCode="0.00E+00">
                  <c:v>3.9560399999999998E-4</c:v>
                </c:pt>
                <c:pt idx="110876" formatCode="0.00E+00">
                  <c:v>1.35713E-3</c:v>
                </c:pt>
                <c:pt idx="110877" formatCode="0.00E+00">
                  <c:v>2.3202600000000002E-3</c:v>
                </c:pt>
                <c:pt idx="110878" formatCode="0.00E+00">
                  <c:v>3.2838799999999999E-3</c:v>
                </c:pt>
                <c:pt idx="110879" formatCode="0.00E+00">
                  <c:v>4.2468999999999996E-3</c:v>
                </c:pt>
                <c:pt idx="110880" formatCode="0.00E+00">
                  <c:v>5.2081699999999998E-3</c:v>
                </c:pt>
                <c:pt idx="110881" formatCode="0.00E+00">
                  <c:v>6.1666000000000004E-3</c:v>
                </c:pt>
                <c:pt idx="110882" formatCode="0.00E+00">
                  <c:v>7.1210500000000003E-3</c:v>
                </c:pt>
                <c:pt idx="110883" formatCode="0.00E+00">
                  <c:v>8.0704000000000001E-3</c:v>
                </c:pt>
                <c:pt idx="110884" formatCode="0.00E+00">
                  <c:v>9.0135400000000004E-3</c:v>
                </c:pt>
                <c:pt idx="110885" formatCode="0.00E+00">
                  <c:v>9.9493600000000008E-3</c:v>
                </c:pt>
                <c:pt idx="110886">
                  <c:v>1.08767E-2</c:v>
                </c:pt>
                <c:pt idx="110887">
                  <c:v>1.1794600000000001E-2</c:v>
                </c:pt>
                <c:pt idx="110888">
                  <c:v>1.2701799999999999E-2</c:v>
                </c:pt>
                <c:pt idx="110889">
                  <c:v>1.35973E-2</c:v>
                </c:pt>
                <c:pt idx="110890">
                  <c:v>1.448E-2</c:v>
                </c:pt>
                <c:pt idx="110891">
                  <c:v>1.53489E-2</c:v>
                </c:pt>
                <c:pt idx="110892">
                  <c:v>1.6202899999999999E-2</c:v>
                </c:pt>
                <c:pt idx="110893">
                  <c:v>1.7041000000000001E-2</c:v>
                </c:pt>
                <c:pt idx="110894">
                  <c:v>1.7862099999999999E-2</c:v>
                </c:pt>
                <c:pt idx="110895">
                  <c:v>1.8665399999999999E-2</c:v>
                </c:pt>
                <c:pt idx="110896">
                  <c:v>1.94498E-2</c:v>
                </c:pt>
                <c:pt idx="110897">
                  <c:v>2.0214300000000001E-2</c:v>
                </c:pt>
                <c:pt idx="110898">
                  <c:v>2.09581E-2</c:v>
                </c:pt>
                <c:pt idx="110899">
                  <c:v>2.16803E-2</c:v>
                </c:pt>
                <c:pt idx="110900">
                  <c:v>2.2379900000000001E-2</c:v>
                </c:pt>
                <c:pt idx="110901">
                  <c:v>2.30561E-2</c:v>
                </c:pt>
                <c:pt idx="110902">
                  <c:v>2.3708199999999999E-2</c:v>
                </c:pt>
                <c:pt idx="110903">
                  <c:v>2.4335300000000001E-2</c:v>
                </c:pt>
                <c:pt idx="110904">
                  <c:v>2.4936699999999999E-2</c:v>
                </c:pt>
                <c:pt idx="110905">
                  <c:v>2.5511599999999999E-2</c:v>
                </c:pt>
                <c:pt idx="110906">
                  <c:v>2.6059300000000001E-2</c:v>
                </c:pt>
                <c:pt idx="110907">
                  <c:v>2.65793E-2</c:v>
                </c:pt>
                <c:pt idx="110908">
                  <c:v>2.7070799999999999E-2</c:v>
                </c:pt>
                <c:pt idx="110909">
                  <c:v>2.75333E-2</c:v>
                </c:pt>
                <c:pt idx="110910">
                  <c:v>2.7966299999999999E-2</c:v>
                </c:pt>
                <c:pt idx="110911">
                  <c:v>2.8369100000000001E-2</c:v>
                </c:pt>
                <c:pt idx="110912">
                  <c:v>2.87414E-2</c:v>
                </c:pt>
                <c:pt idx="110913">
                  <c:v>2.9082799999999999E-2</c:v>
                </c:pt>
                <c:pt idx="110914">
                  <c:v>2.9392700000000001E-2</c:v>
                </c:pt>
                <c:pt idx="110915">
                  <c:v>2.9670999999999999E-2</c:v>
                </c:pt>
                <c:pt idx="110916">
                  <c:v>2.9917099999999999E-2</c:v>
                </c:pt>
                <c:pt idx="110917">
                  <c:v>3.0131000000000002E-2</c:v>
                </c:pt>
                <c:pt idx="110918">
                  <c:v>3.0312200000000001E-2</c:v>
                </c:pt>
                <c:pt idx="110919">
                  <c:v>3.04608E-2</c:v>
                </c:pt>
                <c:pt idx="110920">
                  <c:v>3.05764E-2</c:v>
                </c:pt>
                <c:pt idx="110921">
                  <c:v>3.0659100000000002E-2</c:v>
                </c:pt>
                <c:pt idx="110922">
                  <c:v>3.0708699999999998E-2</c:v>
                </c:pt>
                <c:pt idx="110923">
                  <c:v>3.0725200000000001E-2</c:v>
                </c:pt>
                <c:pt idx="110924">
                  <c:v>3.0708599999999999E-2</c:v>
                </c:pt>
                <c:pt idx="110925">
                  <c:v>3.0658999999999999E-2</c:v>
                </c:pt>
                <c:pt idx="110926">
                  <c:v>3.0576599999999999E-2</c:v>
                </c:pt>
                <c:pt idx="110927">
                  <c:v>3.04614E-2</c:v>
                </c:pt>
                <c:pt idx="110928">
                  <c:v>3.0313699999999999E-2</c:v>
                </c:pt>
                <c:pt idx="110929">
                  <c:v>3.01336E-2</c:v>
                </c:pt>
                <c:pt idx="110930">
                  <c:v>2.99215E-2</c:v>
                </c:pt>
                <c:pt idx="110931">
                  <c:v>2.9677700000000001E-2</c:v>
                </c:pt>
                <c:pt idx="110932">
                  <c:v>2.9402500000000002E-2</c:v>
                </c:pt>
                <c:pt idx="110933">
                  <c:v>2.9096299999999999E-2</c:v>
                </c:pt>
                <c:pt idx="110934">
                  <c:v>2.87596E-2</c:v>
                </c:pt>
                <c:pt idx="110935">
                  <c:v>2.8392799999999999E-2</c:v>
                </c:pt>
                <c:pt idx="110936">
                  <c:v>2.7996500000000001E-2</c:v>
                </c:pt>
                <c:pt idx="110937">
                  <c:v>2.7571200000000001E-2</c:v>
                </c:pt>
                <c:pt idx="110938">
                  <c:v>2.71174E-2</c:v>
                </c:pt>
                <c:pt idx="110939">
                  <c:v>2.6635900000000001E-2</c:v>
                </c:pt>
                <c:pt idx="110940">
                  <c:v>2.61271E-2</c:v>
                </c:pt>
                <c:pt idx="110941">
                  <c:v>2.5592E-2</c:v>
                </c:pt>
                <c:pt idx="110942">
                  <c:v>2.5031100000000001E-2</c:v>
                </c:pt>
                <c:pt idx="110943">
                  <c:v>2.44452E-2</c:v>
                </c:pt>
                <c:pt idx="110944">
                  <c:v>2.3835100000000001E-2</c:v>
                </c:pt>
                <c:pt idx="110945">
                  <c:v>2.3201599999999999E-2</c:v>
                </c:pt>
                <c:pt idx="110946">
                  <c:v>2.25455E-2</c:v>
                </c:pt>
                <c:pt idx="110947">
                  <c:v>2.18678E-2</c:v>
                </c:pt>
                <c:pt idx="110948">
                  <c:v>2.1169199999999999E-2</c:v>
                </c:pt>
                <c:pt idx="110949">
                  <c:v>2.0450800000000002E-2</c:v>
                </c:pt>
                <c:pt idx="110950">
                  <c:v>1.9713399999999999E-2</c:v>
                </c:pt>
                <c:pt idx="110951">
                  <c:v>1.8958099999999999E-2</c:v>
                </c:pt>
                <c:pt idx="110952">
                  <c:v>1.8185699999999999E-2</c:v>
                </c:pt>
                <c:pt idx="110953">
                  <c:v>1.73974E-2</c:v>
                </c:pt>
                <c:pt idx="110954">
                  <c:v>1.6594000000000001E-2</c:v>
                </c:pt>
                <c:pt idx="110955">
                  <c:v>1.5776700000000001E-2</c:v>
                </c:pt>
                <c:pt idx="110956">
                  <c:v>1.49464E-2</c:v>
                </c:pt>
                <c:pt idx="110957">
                  <c:v>1.41043E-2</c:v>
                </c:pt>
                <c:pt idx="110958">
                  <c:v>1.32514E-2</c:v>
                </c:pt>
                <c:pt idx="110959">
                  <c:v>1.23888E-2</c:v>
                </c:pt>
                <c:pt idx="110960">
                  <c:v>1.1517599999999999E-2</c:v>
                </c:pt>
                <c:pt idx="110961">
                  <c:v>1.06388E-2</c:v>
                </c:pt>
                <c:pt idx="110962" formatCode="0.00E+00">
                  <c:v>9.7535399999999998E-3</c:v>
                </c:pt>
                <c:pt idx="110963" formatCode="0.00E+00">
                  <c:v>8.8629499999999996E-3</c:v>
                </c:pt>
                <c:pt idx="110964" formatCode="0.00E+00">
                  <c:v>7.9681200000000004E-3</c:v>
                </c:pt>
                <c:pt idx="110965" formatCode="0.00E+00">
                  <c:v>7.0701499999999999E-3</c:v>
                </c:pt>
                <c:pt idx="110966" formatCode="0.00E+00">
                  <c:v>6.1701200000000003E-3</c:v>
                </c:pt>
                <c:pt idx="110967" formatCode="0.00E+00">
                  <c:v>5.2691500000000002E-3</c:v>
                </c:pt>
                <c:pt idx="110968" formatCode="0.00E+00">
                  <c:v>4.3683200000000002E-3</c:v>
                </c:pt>
                <c:pt idx="110969" formatCode="0.00E+00">
                  <c:v>3.4687199999999998E-3</c:v>
                </c:pt>
                <c:pt idx="110970" formatCode="0.00E+00">
                  <c:v>2.57142E-3</c:v>
                </c:pt>
                <c:pt idx="110971" formatCode="0.00E+00">
                  <c:v>1.67749E-3</c:v>
                </c:pt>
                <c:pt idx="110972" formatCode="0.00E+00">
                  <c:v>7.8799199999999995E-4</c:v>
                </c:pt>
                <c:pt idx="110973" formatCode="0.00E+00">
                  <c:v>-9.6028100000000003E-5</c:v>
                </c:pt>
                <c:pt idx="110974" formatCode="0.00E+00">
                  <c:v>-9.7353900000000004E-4</c:v>
                </c:pt>
                <c:pt idx="110975" formatCode="0.00E+00">
                  <c:v>-1.84352E-3</c:v>
                </c:pt>
                <c:pt idx="110976" formatCode="0.00E+00">
                  <c:v>-2.7049800000000001E-3</c:v>
                </c:pt>
                <c:pt idx="110977" formatCode="0.00E+00">
                  <c:v>-3.5569299999999998E-3</c:v>
                </c:pt>
                <c:pt idx="110978" formatCode="0.00E+00">
                  <c:v>-4.3984000000000002E-3</c:v>
                </c:pt>
                <c:pt idx="110979" formatCode="0.00E+00">
                  <c:v>-5.2284599999999999E-3</c:v>
                </c:pt>
                <c:pt idx="110980" formatCode="0.00E+00">
                  <c:v>-6.04617E-3</c:v>
                </c:pt>
                <c:pt idx="110981" formatCode="0.00E+00">
                  <c:v>-6.8506399999999999E-3</c:v>
                </c:pt>
                <c:pt idx="110982" formatCode="0.00E+00">
                  <c:v>-7.6409900000000003E-3</c:v>
                </c:pt>
                <c:pt idx="110983" formatCode="0.00E+00">
                  <c:v>-8.4163799999999993E-3</c:v>
                </c:pt>
                <c:pt idx="110984" formatCode="0.00E+00">
                  <c:v>-9.1759700000000003E-3</c:v>
                </c:pt>
                <c:pt idx="110985" formatCode="0.00E+00">
                  <c:v>-9.9189599999999992E-3</c:v>
                </c:pt>
                <c:pt idx="110986">
                  <c:v>-1.0644600000000001E-2</c:v>
                </c:pt>
                <c:pt idx="110987">
                  <c:v>-1.13521E-2</c:v>
                </c:pt>
                <c:pt idx="110988">
                  <c:v>-1.20409E-2</c:v>
                </c:pt>
                <c:pt idx="110989">
                  <c:v>-1.27101E-2</c:v>
                </c:pt>
                <c:pt idx="110990">
                  <c:v>-1.33592E-2</c:v>
                </c:pt>
                <c:pt idx="110991">
                  <c:v>-1.39875E-2</c:v>
                </c:pt>
                <c:pt idx="110992">
                  <c:v>-1.45945E-2</c:v>
                </c:pt>
                <c:pt idx="110993">
                  <c:v>-1.51796E-2</c:v>
                </c:pt>
                <c:pt idx="110994">
                  <c:v>-1.5742300000000001E-2</c:v>
                </c:pt>
                <c:pt idx="110995">
                  <c:v>-1.6282100000000001E-2</c:v>
                </c:pt>
                <c:pt idx="110996">
                  <c:v>-1.6798500000000001E-2</c:v>
                </c:pt>
                <c:pt idx="110997">
                  <c:v>-1.72912E-2</c:v>
                </c:pt>
                <c:pt idx="110998">
                  <c:v>-1.7759799999999999E-2</c:v>
                </c:pt>
                <c:pt idx="110999">
                  <c:v>-1.8204000000000001E-2</c:v>
                </c:pt>
                <c:pt idx="111000">
                  <c:v>-1.8623299999999999E-2</c:v>
                </c:pt>
                <c:pt idx="111001">
                  <c:v>-1.9017699999999998E-2</c:v>
                </c:pt>
                <c:pt idx="111002">
                  <c:v>-1.9386799999999999E-2</c:v>
                </c:pt>
                <c:pt idx="111003">
                  <c:v>-1.9730399999999999E-2</c:v>
                </c:pt>
                <c:pt idx="111004">
                  <c:v>-2.00485E-2</c:v>
                </c:pt>
                <c:pt idx="111005">
                  <c:v>-2.0340799999999999E-2</c:v>
                </c:pt>
                <c:pt idx="111006">
                  <c:v>-2.0607299999999999E-2</c:v>
                </c:pt>
                <c:pt idx="111007">
                  <c:v>-2.0847999999999998E-2</c:v>
                </c:pt>
                <c:pt idx="111008">
                  <c:v>-2.10628E-2</c:v>
                </c:pt>
                <c:pt idx="111009">
                  <c:v>-2.1251699999999998E-2</c:v>
                </c:pt>
                <c:pt idx="111010">
                  <c:v>-2.1414900000000001E-2</c:v>
                </c:pt>
                <c:pt idx="111011">
                  <c:v>-2.1552499999999999E-2</c:v>
                </c:pt>
                <c:pt idx="111012">
                  <c:v>-2.16644E-2</c:v>
                </c:pt>
                <c:pt idx="111013">
                  <c:v>-2.1751E-2</c:v>
                </c:pt>
                <c:pt idx="111014">
                  <c:v>-2.1812499999999999E-2</c:v>
                </c:pt>
                <c:pt idx="111015">
                  <c:v>-2.1848900000000001E-2</c:v>
                </c:pt>
                <c:pt idx="111016">
                  <c:v>-2.18607E-2</c:v>
                </c:pt>
                <c:pt idx="111017">
                  <c:v>-2.1848099999999999E-2</c:v>
                </c:pt>
                <c:pt idx="111018">
                  <c:v>-2.1811500000000001E-2</c:v>
                </c:pt>
                <c:pt idx="111019">
                  <c:v>-2.1751099999999999E-2</c:v>
                </c:pt>
                <c:pt idx="111020">
                  <c:v>-2.16674E-2</c:v>
                </c:pt>
                <c:pt idx="111021">
                  <c:v>-2.1560800000000001E-2</c:v>
                </c:pt>
                <c:pt idx="111022">
                  <c:v>-2.1431800000000001E-2</c:v>
                </c:pt>
                <c:pt idx="111023">
                  <c:v>-2.1280799999999999E-2</c:v>
                </c:pt>
                <c:pt idx="111024">
                  <c:v>-2.1108200000000001E-2</c:v>
                </c:pt>
                <c:pt idx="111025">
                  <c:v>-2.0914700000000001E-2</c:v>
                </c:pt>
                <c:pt idx="111026">
                  <c:v>-2.0700799999999998E-2</c:v>
                </c:pt>
                <c:pt idx="111027">
                  <c:v>-2.0466999999999999E-2</c:v>
                </c:pt>
                <c:pt idx="111028">
                  <c:v>-2.02139E-2</c:v>
                </c:pt>
                <c:pt idx="111029">
                  <c:v>-1.9942100000000001E-2</c:v>
                </c:pt>
                <c:pt idx="111030">
                  <c:v>-1.9652300000000001E-2</c:v>
                </c:pt>
                <c:pt idx="111031">
                  <c:v>-1.9345000000000001E-2</c:v>
                </c:pt>
                <c:pt idx="111032">
                  <c:v>-1.9021099999999999E-2</c:v>
                </c:pt>
                <c:pt idx="111033">
                  <c:v>-1.8681E-2</c:v>
                </c:pt>
                <c:pt idx="111034">
                  <c:v>-1.8325600000000001E-2</c:v>
                </c:pt>
                <c:pt idx="111035">
                  <c:v>-1.7955499999999999E-2</c:v>
                </c:pt>
                <c:pt idx="111036">
                  <c:v>-1.75715E-2</c:v>
                </c:pt>
                <c:pt idx="111037">
                  <c:v>-1.7174200000000001E-2</c:v>
                </c:pt>
                <c:pt idx="111038">
                  <c:v>-1.6764399999999999E-2</c:v>
                </c:pt>
                <c:pt idx="111039">
                  <c:v>-1.63429E-2</c:v>
                </c:pt>
                <c:pt idx="111040">
                  <c:v>-1.5910299999999999E-2</c:v>
                </c:pt>
                <c:pt idx="111041">
                  <c:v>-1.54675E-2</c:v>
                </c:pt>
                <c:pt idx="111042">
                  <c:v>-1.5015199999999999E-2</c:v>
                </c:pt>
                <c:pt idx="111043">
                  <c:v>-1.45542E-2</c:v>
                </c:pt>
                <c:pt idx="111044">
                  <c:v>-1.4085200000000001E-2</c:v>
                </c:pt>
                <c:pt idx="111045">
                  <c:v>-1.3609E-2</c:v>
                </c:pt>
                <c:pt idx="111046">
                  <c:v>-1.31264E-2</c:v>
                </c:pt>
                <c:pt idx="111047">
                  <c:v>-1.2638099999999999E-2</c:v>
                </c:pt>
                <c:pt idx="111048">
                  <c:v>-1.21449E-2</c:v>
                </c:pt>
                <c:pt idx="111049">
                  <c:v>-1.16475E-2</c:v>
                </c:pt>
                <c:pt idx="111050">
                  <c:v>-1.11466E-2</c:v>
                </c:pt>
                <c:pt idx="111051">
                  <c:v>-1.0643100000000001E-2</c:v>
                </c:pt>
                <c:pt idx="111052">
                  <c:v>-1.0137699999999999E-2</c:v>
                </c:pt>
                <c:pt idx="111053" formatCode="0.00E+00">
                  <c:v>-9.6310400000000004E-3</c:v>
                </c:pt>
                <c:pt idx="111054" formatCode="0.00E+00">
                  <c:v>-9.1238699999999992E-3</c:v>
                </c:pt>
                <c:pt idx="111055" formatCode="0.00E+00">
                  <c:v>-8.6168900000000003E-3</c:v>
                </c:pt>
                <c:pt idx="111056" formatCode="0.00E+00">
                  <c:v>-8.1107799999999997E-3</c:v>
                </c:pt>
                <c:pt idx="111057" formatCode="0.00E+00">
                  <c:v>-7.6062400000000002E-3</c:v>
                </c:pt>
                <c:pt idx="111058" formatCode="0.00E+00">
                  <c:v>-7.1039199999999997E-3</c:v>
                </c:pt>
                <c:pt idx="111059" formatCode="0.00E+00">
                  <c:v>-6.6044600000000004E-3</c:v>
                </c:pt>
                <c:pt idx="111060" formatCode="0.00E+00">
                  <c:v>-6.1085000000000002E-3</c:v>
                </c:pt>
                <c:pt idx="111061" formatCode="0.00E+00">
                  <c:v>-5.61664E-3</c:v>
                </c:pt>
                <c:pt idx="111062" formatCode="0.00E+00">
                  <c:v>-5.1295000000000004E-3</c:v>
                </c:pt>
                <c:pt idx="111063" formatCode="0.00E+00">
                  <c:v>-4.6476399999999998E-3</c:v>
                </c:pt>
                <c:pt idx="111064" formatCode="0.00E+00">
                  <c:v>-4.1716100000000001E-3</c:v>
                </c:pt>
                <c:pt idx="111065" formatCode="0.00E+00">
                  <c:v>-3.7019700000000002E-3</c:v>
                </c:pt>
                <c:pt idx="111066" formatCode="0.00E+00">
                  <c:v>-3.2392300000000001E-3</c:v>
                </c:pt>
                <c:pt idx="111067" formatCode="0.00E+00">
                  <c:v>-2.7838699999999999E-3</c:v>
                </c:pt>
                <c:pt idx="111068" formatCode="0.00E+00">
                  <c:v>-2.3363799999999999E-3</c:v>
                </c:pt>
                <c:pt idx="111069" formatCode="0.00E+00">
                  <c:v>-1.8972100000000001E-3</c:v>
                </c:pt>
                <c:pt idx="111070" formatCode="0.00E+00">
                  <c:v>-1.4667899999999999E-3</c:v>
                </c:pt>
                <c:pt idx="111071" formatCode="0.00E+00">
                  <c:v>-1.0455099999999999E-3</c:v>
                </c:pt>
                <c:pt idx="111072" formatCode="0.00E+00">
                  <c:v>-6.33772E-4</c:v>
                </c:pt>
                <c:pt idx="111073" formatCode="0.00E+00">
                  <c:v>-2.31921E-4</c:v>
                </c:pt>
                <c:pt idx="111074" formatCode="0.00E+00">
                  <c:v>1.5970599999999999E-4</c:v>
                </c:pt>
                <c:pt idx="111075" formatCode="0.00E+00">
                  <c:v>5.4080199999999995E-4</c:v>
                </c:pt>
                <c:pt idx="111076" formatCode="0.00E+00">
                  <c:v>9.11081E-4</c:v>
                </c:pt>
                <c:pt idx="111077" formatCode="0.00E+00">
                  <c:v>1.2702900000000001E-3</c:v>
                </c:pt>
                <c:pt idx="111078" formatCode="0.00E+00">
                  <c:v>1.6181800000000001E-3</c:v>
                </c:pt>
                <c:pt idx="111079" formatCode="0.00E+00">
                  <c:v>1.9545600000000002E-3</c:v>
                </c:pt>
                <c:pt idx="111080" formatCode="0.00E+00">
                  <c:v>2.2792400000000001E-3</c:v>
                </c:pt>
                <c:pt idx="111081" formatCode="0.00E+00">
                  <c:v>2.5920600000000002E-3</c:v>
                </c:pt>
                <c:pt idx="111082" formatCode="0.00E+00">
                  <c:v>2.89289E-3</c:v>
                </c:pt>
                <c:pt idx="111083" formatCode="0.00E+00">
                  <c:v>3.18162E-3</c:v>
                </c:pt>
                <c:pt idx="111084" formatCode="0.00E+00">
                  <c:v>3.4581600000000001E-3</c:v>
                </c:pt>
                <c:pt idx="111085" formatCode="0.00E+00">
                  <c:v>3.7224599999999999E-3</c:v>
                </c:pt>
                <c:pt idx="111086" formatCode="0.00E+00">
                  <c:v>3.9744799999999999E-3</c:v>
                </c:pt>
                <c:pt idx="111087" formatCode="0.00E+00">
                  <c:v>4.2142100000000004E-3</c:v>
                </c:pt>
                <c:pt idx="111088" formatCode="0.00E+00">
                  <c:v>4.4416600000000001E-3</c:v>
                </c:pt>
                <c:pt idx="111089" formatCode="0.00E+00">
                  <c:v>4.6568699999999996E-3</c:v>
                </c:pt>
                <c:pt idx="111090" formatCode="0.00E+00">
                  <c:v>4.8599000000000003E-3</c:v>
                </c:pt>
                <c:pt idx="111091" formatCode="0.00E+00">
                  <c:v>5.0508200000000001E-3</c:v>
                </c:pt>
                <c:pt idx="111092" formatCode="0.00E+00">
                  <c:v>5.22975E-3</c:v>
                </c:pt>
                <c:pt idx="111093" formatCode="0.00E+00">
                  <c:v>5.3968000000000002E-3</c:v>
                </c:pt>
                <c:pt idx="111094" formatCode="0.00E+00">
                  <c:v>5.5521099999999999E-3</c:v>
                </c:pt>
                <c:pt idx="111095" formatCode="0.00E+00">
                  <c:v>5.6958599999999996E-3</c:v>
                </c:pt>
                <c:pt idx="111096" formatCode="0.00E+00">
                  <c:v>5.8282200000000003E-3</c:v>
                </c:pt>
                <c:pt idx="111097" formatCode="0.00E+00">
                  <c:v>5.9493999999999997E-3</c:v>
                </c:pt>
                <c:pt idx="111098" formatCode="0.00E+00">
                  <c:v>6.0596199999999999E-3</c:v>
                </c:pt>
                <c:pt idx="111099" formatCode="0.00E+00">
                  <c:v>6.1591199999999997E-3</c:v>
                </c:pt>
                <c:pt idx="111100" formatCode="0.00E+00">
                  <c:v>6.2481500000000001E-3</c:v>
                </c:pt>
                <c:pt idx="111101" formatCode="0.00E+00">
                  <c:v>6.3269800000000003E-3</c:v>
                </c:pt>
                <c:pt idx="111102" formatCode="0.00E+00">
                  <c:v>6.3959000000000004E-3</c:v>
                </c:pt>
                <c:pt idx="111103" formatCode="0.00E+00">
                  <c:v>6.4552000000000003E-3</c:v>
                </c:pt>
                <c:pt idx="111104" formatCode="0.00E+00">
                  <c:v>6.5052E-3</c:v>
                </c:pt>
                <c:pt idx="111105" formatCode="0.00E+00">
                  <c:v>6.5462200000000002E-3</c:v>
                </c:pt>
                <c:pt idx="111106" formatCode="0.00E+00">
                  <c:v>6.5786100000000004E-3</c:v>
                </c:pt>
                <c:pt idx="111107" formatCode="0.00E+00">
                  <c:v>6.6026899999999996E-3</c:v>
                </c:pt>
                <c:pt idx="111108" formatCode="0.00E+00">
                  <c:v>6.61884E-3</c:v>
                </c:pt>
                <c:pt idx="111109" formatCode="0.00E+00">
                  <c:v>6.6274200000000002E-3</c:v>
                </c:pt>
                <c:pt idx="111110" formatCode="0.00E+00">
                  <c:v>6.6287999999999998E-3</c:v>
                </c:pt>
                <c:pt idx="111111" formatCode="0.00E+00">
                  <c:v>6.62336E-3</c:v>
                </c:pt>
                <c:pt idx="111112" formatCode="0.00E+00">
                  <c:v>6.6114800000000003E-3</c:v>
                </c:pt>
                <c:pt idx="111113" formatCode="0.00E+00">
                  <c:v>6.59357E-3</c:v>
                </c:pt>
                <c:pt idx="111114" formatCode="0.00E+00">
                  <c:v>6.5700000000000003E-3</c:v>
                </c:pt>
                <c:pt idx="111115" formatCode="0.00E+00">
                  <c:v>6.5411799999999997E-3</c:v>
                </c:pt>
                <c:pt idx="111116" formatCode="0.00E+00">
                  <c:v>6.5075100000000002E-3</c:v>
                </c:pt>
                <c:pt idx="111117" formatCode="0.00E+00">
                  <c:v>6.4694000000000002E-3</c:v>
                </c:pt>
                <c:pt idx="111118" formatCode="0.00E+00">
                  <c:v>6.4272299999999999E-3</c:v>
                </c:pt>
                <c:pt idx="111119" formatCode="0.00E+00">
                  <c:v>6.3814199999999996E-3</c:v>
                </c:pt>
                <c:pt idx="111120" formatCode="0.00E+00">
                  <c:v>6.3323499999999996E-3</c:v>
                </c:pt>
                <c:pt idx="111121" formatCode="0.00E+00">
                  <c:v>6.28044E-3</c:v>
                </c:pt>
                <c:pt idx="111122" formatCode="0.00E+00">
                  <c:v>6.2260600000000003E-3</c:v>
                </c:pt>
                <c:pt idx="111123" formatCode="0.00E+00">
                  <c:v>6.1696199999999998E-3</c:v>
                </c:pt>
                <c:pt idx="111124" formatCode="0.00E+00">
                  <c:v>6.1114899999999998E-3</c:v>
                </c:pt>
                <c:pt idx="111125" formatCode="0.00E+00">
                  <c:v>6.0520499999999998E-3</c:v>
                </c:pt>
                <c:pt idx="111126" formatCode="0.00E+00">
                  <c:v>5.9916700000000002E-3</c:v>
                </c:pt>
                <c:pt idx="111127" formatCode="0.00E+00">
                  <c:v>5.9307099999999996E-3</c:v>
                </c:pt>
                <c:pt idx="111128" formatCode="0.00E+00">
                  <c:v>5.8695300000000004E-3</c:v>
                </c:pt>
                <c:pt idx="111129" formatCode="0.00E+00">
                  <c:v>5.8084800000000004E-3</c:v>
                </c:pt>
                <c:pt idx="111130" formatCode="0.00E+00">
                  <c:v>5.7478800000000004E-3</c:v>
                </c:pt>
                <c:pt idx="111131" formatCode="0.00E+00">
                  <c:v>5.6880699999999999E-3</c:v>
                </c:pt>
                <c:pt idx="111132" formatCode="0.00E+00">
                  <c:v>5.62935E-3</c:v>
                </c:pt>
                <c:pt idx="111133" formatCode="0.00E+00">
                  <c:v>5.5720300000000004E-3</c:v>
                </c:pt>
                <c:pt idx="111134" formatCode="0.00E+00">
                  <c:v>5.5164000000000003E-3</c:v>
                </c:pt>
                <c:pt idx="111135" formatCode="0.00E+00">
                  <c:v>5.4627299999999998E-3</c:v>
                </c:pt>
                <c:pt idx="111136" formatCode="0.00E+00">
                  <c:v>5.4112800000000001E-3</c:v>
                </c:pt>
                <c:pt idx="111137" formatCode="0.00E+00">
                  <c:v>5.3623100000000003E-3</c:v>
                </c:pt>
                <c:pt idx="111138" formatCode="0.00E+00">
                  <c:v>5.3160300000000002E-3</c:v>
                </c:pt>
                <c:pt idx="111139" formatCode="0.00E+00">
                  <c:v>5.2726800000000001E-3</c:v>
                </c:pt>
                <c:pt idx="111140" formatCode="0.00E+00">
                  <c:v>5.2324499999999996E-3</c:v>
                </c:pt>
                <c:pt idx="111141" formatCode="0.00E+00">
                  <c:v>5.1955300000000003E-3</c:v>
                </c:pt>
                <c:pt idx="111142" formatCode="0.00E+00">
                  <c:v>5.1620800000000003E-3</c:v>
                </c:pt>
                <c:pt idx="111143" formatCode="0.00E+00">
                  <c:v>5.1322700000000004E-3</c:v>
                </c:pt>
                <c:pt idx="111144" formatCode="0.00E+00">
                  <c:v>5.1062199999999999E-3</c:v>
                </c:pt>
                <c:pt idx="111145" formatCode="0.00E+00">
                  <c:v>5.0840599999999996E-3</c:v>
                </c:pt>
                <c:pt idx="111146" formatCode="0.00E+00">
                  <c:v>5.06588E-3</c:v>
                </c:pt>
                <c:pt idx="111147" formatCode="0.00E+00">
                  <c:v>5.0517699999999997E-3</c:v>
                </c:pt>
                <c:pt idx="111148" formatCode="0.00E+00">
                  <c:v>5.04179E-3</c:v>
                </c:pt>
                <c:pt idx="111149" formatCode="0.00E+00">
                  <c:v>5.0359999999999997E-3</c:v>
                </c:pt>
                <c:pt idx="111150" formatCode="0.00E+00">
                  <c:v>5.0344200000000004E-3</c:v>
                </c:pt>
                <c:pt idx="111151" formatCode="0.00E+00">
                  <c:v>5.0370700000000003E-3</c:v>
                </c:pt>
                <c:pt idx="111152" formatCode="0.00E+00">
                  <c:v>5.0439500000000002E-3</c:v>
                </c:pt>
                <c:pt idx="111153" formatCode="0.00E+00">
                  <c:v>5.0550200000000003E-3</c:v>
                </c:pt>
                <c:pt idx="111154" formatCode="0.00E+00">
                  <c:v>5.0702500000000001E-3</c:v>
                </c:pt>
                <c:pt idx="111155" formatCode="0.00E+00">
                  <c:v>5.0895899999999997E-3</c:v>
                </c:pt>
                <c:pt idx="111156" formatCode="0.00E+00">
                  <c:v>5.1129499999999998E-3</c:v>
                </c:pt>
                <c:pt idx="111157" formatCode="0.00E+00">
                  <c:v>5.1402499999999999E-3</c:v>
                </c:pt>
                <c:pt idx="111158" formatCode="0.00E+00">
                  <c:v>5.1713899999999997E-3</c:v>
                </c:pt>
                <c:pt idx="111159" formatCode="0.00E+00">
                  <c:v>5.2062300000000001E-3</c:v>
                </c:pt>
                <c:pt idx="111160" formatCode="0.00E+00">
                  <c:v>5.2446400000000001E-3</c:v>
                </c:pt>
                <c:pt idx="111161" formatCode="0.00E+00">
                  <c:v>5.2864599999999998E-3</c:v>
                </c:pt>
                <c:pt idx="111162" formatCode="0.00E+00">
                  <c:v>5.3315300000000001E-3</c:v>
                </c:pt>
                <c:pt idx="111163" formatCode="0.00E+00">
                  <c:v>5.3796499999999997E-3</c:v>
                </c:pt>
                <c:pt idx="111164" formatCode="0.00E+00">
                  <c:v>5.4306299999999997E-3</c:v>
                </c:pt>
                <c:pt idx="111165" formatCode="0.00E+00">
                  <c:v>5.4842600000000003E-3</c:v>
                </c:pt>
                <c:pt idx="111166" formatCode="0.00E+00">
                  <c:v>5.5402999999999997E-3</c:v>
                </c:pt>
                <c:pt idx="111167" formatCode="0.00E+00">
                  <c:v>5.5985399999999999E-3</c:v>
                </c:pt>
                <c:pt idx="111168" formatCode="0.00E+00">
                  <c:v>5.6587E-3</c:v>
                </c:pt>
                <c:pt idx="111169" formatCode="0.00E+00">
                  <c:v>5.7205299999999997E-3</c:v>
                </c:pt>
                <c:pt idx="111170" formatCode="0.00E+00">
                  <c:v>5.7837699999999997E-3</c:v>
                </c:pt>
                <c:pt idx="111171" formatCode="0.00E+00">
                  <c:v>5.8481200000000001E-3</c:v>
                </c:pt>
                <c:pt idx="111172" formatCode="0.00E+00">
                  <c:v>5.9132999999999998E-3</c:v>
                </c:pt>
                <c:pt idx="111173" formatCode="0.00E+00">
                  <c:v>5.9789999999999999E-3</c:v>
                </c:pt>
                <c:pt idx="111174" formatCode="0.00E+00">
                  <c:v>6.0449199999999996E-3</c:v>
                </c:pt>
                <c:pt idx="111175" formatCode="0.00E+00">
                  <c:v>6.1107499999999999E-3</c:v>
                </c:pt>
                <c:pt idx="111176" formatCode="0.00E+00">
                  <c:v>6.17616E-3</c:v>
                </c:pt>
                <c:pt idx="111177" formatCode="0.00E+00">
                  <c:v>6.2408300000000002E-3</c:v>
                </c:pt>
                <c:pt idx="111178" formatCode="0.00E+00">
                  <c:v>6.3044299999999998E-3</c:v>
                </c:pt>
                <c:pt idx="111179" formatCode="0.00E+00">
                  <c:v>6.36661E-3</c:v>
                </c:pt>
                <c:pt idx="111180" formatCode="0.00E+00">
                  <c:v>6.4270500000000001E-3</c:v>
                </c:pt>
                <c:pt idx="111181" formatCode="0.00E+00">
                  <c:v>6.4853999999999997E-3</c:v>
                </c:pt>
                <c:pt idx="111182" formatCode="0.00E+00">
                  <c:v>6.5413199999999998E-3</c:v>
                </c:pt>
                <c:pt idx="111183" formatCode="0.00E+00">
                  <c:v>6.5944699999999998E-3</c:v>
                </c:pt>
                <c:pt idx="111184" formatCode="0.00E+00">
                  <c:v>6.6445100000000002E-3</c:v>
                </c:pt>
                <c:pt idx="111185" formatCode="0.00E+00">
                  <c:v>6.6911000000000002E-3</c:v>
                </c:pt>
                <c:pt idx="111186" formatCode="0.00E+00">
                  <c:v>6.7338900000000002E-3</c:v>
                </c:pt>
                <c:pt idx="111187" formatCode="0.00E+00">
                  <c:v>6.7725499999999996E-3</c:v>
                </c:pt>
                <c:pt idx="111188" formatCode="0.00E+00">
                  <c:v>6.8067400000000004E-3</c:v>
                </c:pt>
                <c:pt idx="111189" formatCode="0.00E+00">
                  <c:v>6.83615E-3</c:v>
                </c:pt>
                <c:pt idx="111190" formatCode="0.00E+00">
                  <c:v>6.8604399999999998E-3</c:v>
                </c:pt>
                <c:pt idx="111191" formatCode="0.00E+00">
                  <c:v>6.8793099999999996E-3</c:v>
                </c:pt>
                <c:pt idx="111192" formatCode="0.00E+00">
                  <c:v>6.8924299999999997E-3</c:v>
                </c:pt>
                <c:pt idx="111193" formatCode="0.00E+00">
                  <c:v>6.8995100000000002E-3</c:v>
                </c:pt>
                <c:pt idx="111194" formatCode="0.00E+00">
                  <c:v>6.9002500000000001E-3</c:v>
                </c:pt>
                <c:pt idx="111195" formatCode="0.00E+00">
                  <c:v>6.8943700000000004E-3</c:v>
                </c:pt>
                <c:pt idx="111196" formatCode="0.00E+00">
                  <c:v>6.8815899999999999E-3</c:v>
                </c:pt>
                <c:pt idx="111197" formatCode="0.00E+00">
                  <c:v>6.8616500000000004E-3</c:v>
                </c:pt>
                <c:pt idx="111198" formatCode="0.00E+00">
                  <c:v>6.8342999999999998E-3</c:v>
                </c:pt>
                <c:pt idx="111199" formatCode="0.00E+00">
                  <c:v>6.7992900000000004E-3</c:v>
                </c:pt>
                <c:pt idx="111200" formatCode="0.00E+00">
                  <c:v>6.7563900000000001E-3</c:v>
                </c:pt>
                <c:pt idx="111201" formatCode="0.00E+00">
                  <c:v>6.7054000000000002E-3</c:v>
                </c:pt>
                <c:pt idx="111202" formatCode="0.00E+00">
                  <c:v>6.6461100000000002E-3</c:v>
                </c:pt>
                <c:pt idx="111203" formatCode="0.00E+00">
                  <c:v>6.5783300000000003E-3</c:v>
                </c:pt>
                <c:pt idx="111204" formatCode="0.00E+00">
                  <c:v>6.5018899999999998E-3</c:v>
                </c:pt>
                <c:pt idx="111205" formatCode="0.00E+00">
                  <c:v>6.4166300000000004E-3</c:v>
                </c:pt>
                <c:pt idx="111206" formatCode="0.00E+00">
                  <c:v>6.3224300000000004E-3</c:v>
                </c:pt>
                <c:pt idx="111207" formatCode="0.00E+00">
                  <c:v>6.2191399999999997E-3</c:v>
                </c:pt>
                <c:pt idx="111208" formatCode="0.00E+00">
                  <c:v>6.1066699999999998E-3</c:v>
                </c:pt>
                <c:pt idx="111209" formatCode="0.00E+00">
                  <c:v>5.9849200000000003E-3</c:v>
                </c:pt>
                <c:pt idx="111210" formatCode="0.00E+00">
                  <c:v>5.85383E-3</c:v>
                </c:pt>
                <c:pt idx="111211" formatCode="0.00E+00">
                  <c:v>5.7133399999999999E-3</c:v>
                </c:pt>
                <c:pt idx="111212" formatCode="0.00E+00">
                  <c:v>5.5634200000000003E-3</c:v>
                </c:pt>
                <c:pt idx="111213" formatCode="0.00E+00">
                  <c:v>5.4040499999999997E-3</c:v>
                </c:pt>
                <c:pt idx="111214" formatCode="0.00E+00">
                  <c:v>5.2352199999999996E-3</c:v>
                </c:pt>
                <c:pt idx="111215" formatCode="0.00E+00">
                  <c:v>5.05697E-3</c:v>
                </c:pt>
                <c:pt idx="111216" formatCode="0.00E+00">
                  <c:v>4.8693399999999998E-3</c:v>
                </c:pt>
                <c:pt idx="111217" formatCode="0.00E+00">
                  <c:v>4.6723700000000003E-3</c:v>
                </c:pt>
                <c:pt idx="111218" formatCode="0.00E+00">
                  <c:v>4.4661600000000003E-3</c:v>
                </c:pt>
                <c:pt idx="111219" formatCode="0.00E+00">
                  <c:v>4.2507999999999999E-3</c:v>
                </c:pt>
                <c:pt idx="111220" formatCode="0.00E+00">
                  <c:v>4.0264100000000002E-3</c:v>
                </c:pt>
                <c:pt idx="111221" formatCode="0.00E+00">
                  <c:v>3.7931200000000001E-3</c:v>
                </c:pt>
                <c:pt idx="111222" formatCode="0.00E+00">
                  <c:v>3.5510899999999998E-3</c:v>
                </c:pt>
                <c:pt idx="111223" formatCode="0.00E+00">
                  <c:v>3.3005E-3</c:v>
                </c:pt>
                <c:pt idx="111224" formatCode="0.00E+00">
                  <c:v>3.0415400000000001E-3</c:v>
                </c:pt>
                <c:pt idx="111225" formatCode="0.00E+00">
                  <c:v>2.7744200000000001E-3</c:v>
                </c:pt>
                <c:pt idx="111226" formatCode="0.00E+00">
                  <c:v>2.4993699999999999E-3</c:v>
                </c:pt>
                <c:pt idx="111227" formatCode="0.00E+00">
                  <c:v>2.2166500000000001E-3</c:v>
                </c:pt>
                <c:pt idx="111228" formatCode="0.00E+00">
                  <c:v>1.9265199999999999E-3</c:v>
                </c:pt>
                <c:pt idx="111229" formatCode="0.00E+00">
                  <c:v>1.6292699999999999E-3</c:v>
                </c:pt>
                <c:pt idx="111230" formatCode="0.00E+00">
                  <c:v>1.3251999999999999E-3</c:v>
                </c:pt>
                <c:pt idx="111231" formatCode="0.00E+00">
                  <c:v>1.0146199999999999E-3</c:v>
                </c:pt>
                <c:pt idx="111232" formatCode="0.00E+00">
                  <c:v>6.9787600000000005E-4</c:v>
                </c:pt>
                <c:pt idx="111233" formatCode="0.00E+00">
                  <c:v>3.7531700000000001E-4</c:v>
                </c:pt>
                <c:pt idx="111234" formatCode="0.00E+00">
                  <c:v>4.7307900000000002E-5</c:v>
                </c:pt>
                <c:pt idx="111235" formatCode="0.00E+00">
                  <c:v>-2.8576900000000001E-4</c:v>
                </c:pt>
                <c:pt idx="111236" formatCode="0.00E+00">
                  <c:v>-6.23519E-4</c:v>
                </c:pt>
                <c:pt idx="111237" formatCode="0.00E+00">
                  <c:v>-9.6553299999999997E-4</c:v>
                </c:pt>
                <c:pt idx="111238" formatCode="0.00E+00">
                  <c:v>-1.31139E-3</c:v>
                </c:pt>
                <c:pt idx="111239" formatCode="0.00E+00">
                  <c:v>-1.6606500000000001E-3</c:v>
                </c:pt>
                <c:pt idx="111240" formatCode="0.00E+00">
                  <c:v>-2.0128799999999999E-3</c:v>
                </c:pt>
                <c:pt idx="111241" formatCode="0.00E+00">
                  <c:v>-2.36762E-3</c:v>
                </c:pt>
                <c:pt idx="111242" formatCode="0.00E+00">
                  <c:v>-2.7243900000000001E-3</c:v>
                </c:pt>
                <c:pt idx="111243" formatCode="0.00E+00">
                  <c:v>-3.0827300000000001E-3</c:v>
                </c:pt>
                <c:pt idx="111244" formatCode="0.00E+00">
                  <c:v>-3.4421500000000002E-3</c:v>
                </c:pt>
                <c:pt idx="111245" formatCode="0.00E+00">
                  <c:v>-3.8021499999999998E-3</c:v>
                </c:pt>
                <c:pt idx="111246" formatCode="0.00E+00">
                  <c:v>-4.1622500000000002E-3</c:v>
                </c:pt>
                <c:pt idx="111247" formatCode="0.00E+00">
                  <c:v>-4.5219300000000004E-3</c:v>
                </c:pt>
                <c:pt idx="111248" formatCode="0.00E+00">
                  <c:v>-4.8806800000000001E-3</c:v>
                </c:pt>
                <c:pt idx="111249" formatCode="0.00E+00">
                  <c:v>-5.2379899999999997E-3</c:v>
                </c:pt>
                <c:pt idx="111250" formatCode="0.00E+00">
                  <c:v>-5.5933399999999996E-3</c:v>
                </c:pt>
                <c:pt idx="111251" formatCode="0.00E+00">
                  <c:v>-5.9462200000000003E-3</c:v>
                </c:pt>
                <c:pt idx="111252" formatCode="0.00E+00">
                  <c:v>-6.2960899999999998E-3</c:v>
                </c:pt>
                <c:pt idx="111253" formatCode="0.00E+00">
                  <c:v>-6.6424400000000003E-3</c:v>
                </c:pt>
                <c:pt idx="111254" formatCode="0.00E+00">
                  <c:v>-6.9847399999999997E-3</c:v>
                </c:pt>
                <c:pt idx="111255" formatCode="0.00E+00">
                  <c:v>-7.3224700000000002E-3</c:v>
                </c:pt>
                <c:pt idx="111256" formatCode="0.00E+00">
                  <c:v>-7.6551199999999996E-3</c:v>
                </c:pt>
                <c:pt idx="111257" formatCode="0.00E+00">
                  <c:v>-7.9821600000000003E-3</c:v>
                </c:pt>
                <c:pt idx="111258" formatCode="0.00E+00">
                  <c:v>-8.3030799999999991E-3</c:v>
                </c:pt>
                <c:pt idx="111259" formatCode="0.00E+00">
                  <c:v>-8.6173900000000008E-3</c:v>
                </c:pt>
                <c:pt idx="111260" formatCode="0.00E+00">
                  <c:v>-8.9245599999999998E-3</c:v>
                </c:pt>
                <c:pt idx="111261" formatCode="0.00E+00">
                  <c:v>-9.2241100000000006E-3</c:v>
                </c:pt>
                <c:pt idx="111262" formatCode="0.00E+00">
                  <c:v>-9.5155599999999993E-3</c:v>
                </c:pt>
                <c:pt idx="111263" formatCode="0.00E+00">
                  <c:v>-9.7984100000000005E-3</c:v>
                </c:pt>
                <c:pt idx="111264">
                  <c:v>-1.00722E-2</c:v>
                </c:pt>
                <c:pt idx="111265">
                  <c:v>-1.03365E-2</c:v>
                </c:pt>
                <c:pt idx="111266">
                  <c:v>-1.0590799999999999E-2</c:v>
                </c:pt>
                <c:pt idx="111267">
                  <c:v>-1.0834699999999999E-2</c:v>
                </c:pt>
                <c:pt idx="111268">
                  <c:v>-1.1067799999999999E-2</c:v>
                </c:pt>
                <c:pt idx="111269">
                  <c:v>-1.12896E-2</c:v>
                </c:pt>
                <c:pt idx="111270">
                  <c:v>-1.1499799999999999E-2</c:v>
                </c:pt>
                <c:pt idx="111271">
                  <c:v>-1.1697900000000001E-2</c:v>
                </c:pt>
                <c:pt idx="111272">
                  <c:v>-1.1883700000000001E-2</c:v>
                </c:pt>
                <c:pt idx="111273">
                  <c:v>-1.2056799999999999E-2</c:v>
                </c:pt>
                <c:pt idx="111274">
                  <c:v>-1.22168E-2</c:v>
                </c:pt>
                <c:pt idx="111275">
                  <c:v>-1.23634E-2</c:v>
                </c:pt>
                <c:pt idx="111276">
                  <c:v>-1.24963E-2</c:v>
                </c:pt>
                <c:pt idx="111277">
                  <c:v>-1.2615299999999999E-2</c:v>
                </c:pt>
                <c:pt idx="111278">
                  <c:v>-1.272E-2</c:v>
                </c:pt>
                <c:pt idx="111279">
                  <c:v>-1.28103E-2</c:v>
                </c:pt>
                <c:pt idx="111280">
                  <c:v>-1.28859E-2</c:v>
                </c:pt>
                <c:pt idx="111281">
                  <c:v>-1.29467E-2</c:v>
                </c:pt>
                <c:pt idx="111282">
                  <c:v>-1.2992399999999999E-2</c:v>
                </c:pt>
                <c:pt idx="111283">
                  <c:v>-1.3023E-2</c:v>
                </c:pt>
                <c:pt idx="111284">
                  <c:v>-1.30382E-2</c:v>
                </c:pt>
                <c:pt idx="111285">
                  <c:v>-1.3037999999999999E-2</c:v>
                </c:pt>
                <c:pt idx="111286">
                  <c:v>-1.3022300000000001E-2</c:v>
                </c:pt>
                <c:pt idx="111287">
                  <c:v>-1.2991000000000001E-2</c:v>
                </c:pt>
                <c:pt idx="111288">
                  <c:v>-1.29441E-2</c:v>
                </c:pt>
                <c:pt idx="111289">
                  <c:v>-1.2881500000000001E-2</c:v>
                </c:pt>
                <c:pt idx="111290">
                  <c:v>-1.28034E-2</c:v>
                </c:pt>
                <c:pt idx="111291">
                  <c:v>-1.27096E-2</c:v>
                </c:pt>
                <c:pt idx="111292">
                  <c:v>-1.26003E-2</c:v>
                </c:pt>
                <c:pt idx="111293">
                  <c:v>-1.24756E-2</c:v>
                </c:pt>
                <c:pt idx="111294">
                  <c:v>-1.2335499999999999E-2</c:v>
                </c:pt>
                <c:pt idx="111295">
                  <c:v>-1.21802E-2</c:v>
                </c:pt>
                <c:pt idx="111296">
                  <c:v>-1.2009799999999999E-2</c:v>
                </c:pt>
                <c:pt idx="111297">
                  <c:v>-1.18245E-2</c:v>
                </c:pt>
                <c:pt idx="111298">
                  <c:v>-1.1624600000000001E-2</c:v>
                </c:pt>
                <c:pt idx="111299">
                  <c:v>-1.1410099999999999E-2</c:v>
                </c:pt>
                <c:pt idx="111300">
                  <c:v>-1.1181399999999999E-2</c:v>
                </c:pt>
                <c:pt idx="111301">
                  <c:v>-1.0938700000000001E-2</c:v>
                </c:pt>
                <c:pt idx="111302">
                  <c:v>-1.06823E-2</c:v>
                </c:pt>
                <c:pt idx="111303">
                  <c:v>-1.0412599999999999E-2</c:v>
                </c:pt>
                <c:pt idx="111304">
                  <c:v>-1.01298E-2</c:v>
                </c:pt>
                <c:pt idx="111305" formatCode="0.00E+00">
                  <c:v>-9.8342800000000008E-3</c:v>
                </c:pt>
                <c:pt idx="111306" formatCode="0.00E+00">
                  <c:v>-9.5264400000000006E-3</c:v>
                </c:pt>
                <c:pt idx="111307" formatCode="0.00E+00">
                  <c:v>-9.2066600000000002E-3</c:v>
                </c:pt>
                <c:pt idx="111308" formatCode="0.00E+00">
                  <c:v>-8.8753400000000007E-3</c:v>
                </c:pt>
                <c:pt idx="111309" formatCode="0.00E+00">
                  <c:v>-8.5329099999999995E-3</c:v>
                </c:pt>
                <c:pt idx="111310" formatCode="0.00E+00">
                  <c:v>-8.1798099999999992E-3</c:v>
                </c:pt>
                <c:pt idx="111311" formatCode="0.00E+00">
                  <c:v>-7.8165200000000004E-3</c:v>
                </c:pt>
                <c:pt idx="111312" formatCode="0.00E+00">
                  <c:v>-7.4434899999999997E-3</c:v>
                </c:pt>
                <c:pt idx="111313" formatCode="0.00E+00">
                  <c:v>-7.0612399999999999E-3</c:v>
                </c:pt>
                <c:pt idx="111314" formatCode="0.00E+00">
                  <c:v>-6.6702599999999999E-3</c:v>
                </c:pt>
                <c:pt idx="111315" formatCode="0.00E+00">
                  <c:v>-6.27109E-3</c:v>
                </c:pt>
                <c:pt idx="111316" formatCode="0.00E+00">
                  <c:v>-5.8642399999999997E-3</c:v>
                </c:pt>
                <c:pt idx="111317" formatCode="0.00E+00">
                  <c:v>-5.45029E-3</c:v>
                </c:pt>
                <c:pt idx="111318" formatCode="0.00E+00">
                  <c:v>-5.0297700000000002E-3</c:v>
                </c:pt>
                <c:pt idx="111319" formatCode="0.00E+00">
                  <c:v>-4.6032699999999996E-3</c:v>
                </c:pt>
                <c:pt idx="111320" formatCode="0.00E+00">
                  <c:v>-4.1713599999999998E-3</c:v>
                </c:pt>
                <c:pt idx="111321" formatCode="0.00E+00">
                  <c:v>-3.73464E-3</c:v>
                </c:pt>
                <c:pt idx="111322" formatCode="0.00E+00">
                  <c:v>-3.2937000000000001E-3</c:v>
                </c:pt>
                <c:pt idx="111323" formatCode="0.00E+00">
                  <c:v>-2.8491499999999999E-3</c:v>
                </c:pt>
                <c:pt idx="111324" formatCode="0.00E+00">
                  <c:v>-2.4015899999999999E-3</c:v>
                </c:pt>
                <c:pt idx="111325" formatCode="0.00E+00">
                  <c:v>-1.9516399999999999E-3</c:v>
                </c:pt>
                <c:pt idx="111326" formatCode="0.00E+00">
                  <c:v>-1.49993E-3</c:v>
                </c:pt>
                <c:pt idx="111327" formatCode="0.00E+00">
                  <c:v>-1.04707E-3</c:v>
                </c:pt>
                <c:pt idx="111328" formatCode="0.00E+00">
                  <c:v>-5.9369800000000003E-4</c:v>
                </c:pt>
                <c:pt idx="111329" formatCode="0.00E+00">
                  <c:v>-1.4042899999999999E-4</c:v>
                </c:pt>
                <c:pt idx="111330" formatCode="0.00E+00">
                  <c:v>3.12107E-4</c:v>
                </c:pt>
                <c:pt idx="111331" formatCode="0.00E+00">
                  <c:v>7.63282E-4</c:v>
                </c:pt>
                <c:pt idx="111332" formatCode="0.00E+00">
                  <c:v>1.21247E-3</c:v>
                </c:pt>
                <c:pt idx="111333" formatCode="0.00E+00">
                  <c:v>1.65906E-3</c:v>
                </c:pt>
                <c:pt idx="111334" formatCode="0.00E+00">
                  <c:v>2.1024199999999998E-3</c:v>
                </c:pt>
                <c:pt idx="111335" formatCode="0.00E+00">
                  <c:v>2.5419499999999999E-3</c:v>
                </c:pt>
                <c:pt idx="111336" formatCode="0.00E+00">
                  <c:v>2.9770399999999998E-3</c:v>
                </c:pt>
                <c:pt idx="111337" formatCode="0.00E+00">
                  <c:v>3.4070799999999998E-3</c:v>
                </c:pt>
                <c:pt idx="111338" formatCode="0.00E+00">
                  <c:v>3.8314899999999999E-3</c:v>
                </c:pt>
                <c:pt idx="111339" formatCode="0.00E+00">
                  <c:v>4.2496799999999996E-3</c:v>
                </c:pt>
                <c:pt idx="111340" formatCode="0.00E+00">
                  <c:v>4.6610799999999997E-3</c:v>
                </c:pt>
                <c:pt idx="111341" formatCode="0.00E+00">
                  <c:v>5.0651200000000002E-3</c:v>
                </c:pt>
                <c:pt idx="111342" formatCode="0.00E+00">
                  <c:v>5.46125E-3</c:v>
                </c:pt>
                <c:pt idx="111343" formatCode="0.00E+00">
                  <c:v>5.8489199999999996E-3</c:v>
                </c:pt>
                <c:pt idx="111344" formatCode="0.00E+00">
                  <c:v>6.2276299999999996E-3</c:v>
                </c:pt>
                <c:pt idx="111345" formatCode="0.00E+00">
                  <c:v>6.5968399999999996E-3</c:v>
                </c:pt>
                <c:pt idx="111346" formatCode="0.00E+00">
                  <c:v>6.95606E-3</c:v>
                </c:pt>
                <c:pt idx="111347" formatCode="0.00E+00">
                  <c:v>7.3048100000000001E-3</c:v>
                </c:pt>
                <c:pt idx="111348" formatCode="0.00E+00">
                  <c:v>7.6426300000000001E-3</c:v>
                </c:pt>
                <c:pt idx="111349" formatCode="0.00E+00">
                  <c:v>7.9690500000000001E-3</c:v>
                </c:pt>
                <c:pt idx="111350" formatCode="0.00E+00">
                  <c:v>8.28366E-3</c:v>
                </c:pt>
                <c:pt idx="111351" formatCode="0.00E+00">
                  <c:v>8.5860299999999997E-3</c:v>
                </c:pt>
                <c:pt idx="111352" formatCode="0.00E+00">
                  <c:v>8.8757799999999998E-3</c:v>
                </c:pt>
                <c:pt idx="111353" formatCode="0.00E+00">
                  <c:v>9.1525300000000007E-3</c:v>
                </c:pt>
                <c:pt idx="111354" formatCode="0.00E+00">
                  <c:v>9.4159199999999995E-3</c:v>
                </c:pt>
                <c:pt idx="111355" formatCode="0.00E+00">
                  <c:v>9.6656199999999998E-3</c:v>
                </c:pt>
                <c:pt idx="111356" formatCode="0.00E+00">
                  <c:v>9.9013199999999999E-3</c:v>
                </c:pt>
                <c:pt idx="111357">
                  <c:v>1.01227E-2</c:v>
                </c:pt>
                <c:pt idx="111358">
                  <c:v>1.03296E-2</c:v>
                </c:pt>
                <c:pt idx="111359">
                  <c:v>1.0521600000000001E-2</c:v>
                </c:pt>
                <c:pt idx="111360">
                  <c:v>1.0698600000000001E-2</c:v>
                </c:pt>
                <c:pt idx="111361">
                  <c:v>1.0860399999999999E-2</c:v>
                </c:pt>
                <c:pt idx="111362">
                  <c:v>1.1006800000000001E-2</c:v>
                </c:pt>
                <c:pt idx="111363">
                  <c:v>1.11377E-2</c:v>
                </c:pt>
                <c:pt idx="111364">
                  <c:v>1.12528E-2</c:v>
                </c:pt>
                <c:pt idx="111365">
                  <c:v>1.13522E-2</c:v>
                </c:pt>
                <c:pt idx="111366">
                  <c:v>1.14357E-2</c:v>
                </c:pt>
                <c:pt idx="111367">
                  <c:v>1.1503299999999999E-2</c:v>
                </c:pt>
                <c:pt idx="111368">
                  <c:v>1.1554999999999999E-2</c:v>
                </c:pt>
                <c:pt idx="111369">
                  <c:v>1.1590700000000001E-2</c:v>
                </c:pt>
                <c:pt idx="111370">
                  <c:v>1.1610499999999999E-2</c:v>
                </c:pt>
                <c:pt idx="111371">
                  <c:v>1.1614299999999999E-2</c:v>
                </c:pt>
                <c:pt idx="111372">
                  <c:v>1.1602400000000001E-2</c:v>
                </c:pt>
                <c:pt idx="111373">
                  <c:v>1.15748E-2</c:v>
                </c:pt>
                <c:pt idx="111374">
                  <c:v>1.15315E-2</c:v>
                </c:pt>
                <c:pt idx="111375">
                  <c:v>1.14728E-2</c:v>
                </c:pt>
                <c:pt idx="111376">
                  <c:v>1.1398699999999999E-2</c:v>
                </c:pt>
                <c:pt idx="111377">
                  <c:v>1.13096E-2</c:v>
                </c:pt>
                <c:pt idx="111378">
                  <c:v>1.12055E-2</c:v>
                </c:pt>
                <c:pt idx="111379">
                  <c:v>1.10867E-2</c:v>
                </c:pt>
                <c:pt idx="111380">
                  <c:v>1.0953600000000001E-2</c:v>
                </c:pt>
                <c:pt idx="111381">
                  <c:v>1.08062E-2</c:v>
                </c:pt>
                <c:pt idx="111382">
                  <c:v>1.0645099999999999E-2</c:v>
                </c:pt>
                <c:pt idx="111383">
                  <c:v>1.04703E-2</c:v>
                </c:pt>
                <c:pt idx="111384">
                  <c:v>1.0282400000000001E-2</c:v>
                </c:pt>
                <c:pt idx="111385">
                  <c:v>1.0081700000000001E-2</c:v>
                </c:pt>
                <c:pt idx="111386" formatCode="0.00E+00">
                  <c:v>9.8684299999999992E-3</c:v>
                </c:pt>
                <c:pt idx="111387" formatCode="0.00E+00">
                  <c:v>9.6431199999999998E-3</c:v>
                </c:pt>
                <c:pt idx="111388" formatCode="0.00E+00">
                  <c:v>9.4061400000000003E-3</c:v>
                </c:pt>
                <c:pt idx="111389" formatCode="0.00E+00">
                  <c:v>9.1579199999999999E-3</c:v>
                </c:pt>
                <c:pt idx="111390" formatCode="0.00E+00">
                  <c:v>8.8988899999999996E-3</c:v>
                </c:pt>
                <c:pt idx="111391" formatCode="0.00E+00">
                  <c:v>8.6295199999999999E-3</c:v>
                </c:pt>
                <c:pt idx="111392" formatCode="0.00E+00">
                  <c:v>8.3502799999999999E-3</c:v>
                </c:pt>
                <c:pt idx="111393" formatCode="0.00E+00">
                  <c:v>8.06166E-3</c:v>
                </c:pt>
                <c:pt idx="111394" formatCode="0.00E+00">
                  <c:v>7.7641400000000001E-3</c:v>
                </c:pt>
                <c:pt idx="111395" formatCode="0.00E+00">
                  <c:v>7.4582399999999997E-3</c:v>
                </c:pt>
                <c:pt idx="111396" formatCode="0.00E+00">
                  <c:v>7.1444799999999999E-3</c:v>
                </c:pt>
                <c:pt idx="111397" formatCode="0.00E+00">
                  <c:v>6.8233900000000004E-3</c:v>
                </c:pt>
                <c:pt idx="111398" formatCode="0.00E+00">
                  <c:v>6.4955100000000003E-3</c:v>
                </c:pt>
                <c:pt idx="111399" formatCode="0.00E+00">
                  <c:v>6.1613900000000001E-3</c:v>
                </c:pt>
                <c:pt idx="111400" formatCode="0.00E+00">
                  <c:v>5.8215699999999999E-3</c:v>
                </c:pt>
                <c:pt idx="111401" formatCode="0.00E+00">
                  <c:v>5.4766299999999997E-3</c:v>
                </c:pt>
                <c:pt idx="111402" formatCode="0.00E+00">
                  <c:v>5.1271299999999997E-3</c:v>
                </c:pt>
                <c:pt idx="111403" formatCode="0.00E+00">
                  <c:v>4.7736499999999999E-3</c:v>
                </c:pt>
                <c:pt idx="111404" formatCode="0.00E+00">
                  <c:v>4.4167399999999997E-3</c:v>
                </c:pt>
                <c:pt idx="111405" formatCode="0.00E+00">
                  <c:v>4.0569999999999998E-3</c:v>
                </c:pt>
                <c:pt idx="111406" formatCode="0.00E+00">
                  <c:v>3.6949999999999999E-3</c:v>
                </c:pt>
                <c:pt idx="111407" formatCode="0.00E+00">
                  <c:v>3.3313100000000001E-3</c:v>
                </c:pt>
                <c:pt idx="111408" formatCode="0.00E+00">
                  <c:v>2.9665300000000002E-3</c:v>
                </c:pt>
                <c:pt idx="111409" formatCode="0.00E+00">
                  <c:v>2.60122E-3</c:v>
                </c:pt>
                <c:pt idx="111410" formatCode="0.00E+00">
                  <c:v>2.2359599999999999E-3</c:v>
                </c:pt>
                <c:pt idx="111411" formatCode="0.00E+00">
                  <c:v>1.87133E-3</c:v>
                </c:pt>
                <c:pt idx="111412" formatCode="0.00E+00">
                  <c:v>1.50789E-3</c:v>
                </c:pt>
                <c:pt idx="111413" formatCode="0.00E+00">
                  <c:v>1.1462E-3</c:v>
                </c:pt>
                <c:pt idx="111414" formatCode="0.00E+00">
                  <c:v>7.8682399999999999E-4</c:v>
                </c:pt>
                <c:pt idx="111415" formatCode="0.00E+00">
                  <c:v>4.30307E-4</c:v>
                </c:pt>
                <c:pt idx="111416" formatCode="0.00E+00">
                  <c:v>7.7194199999999994E-5</c:v>
                </c:pt>
                <c:pt idx="111417" formatCode="0.00E+00">
                  <c:v>-2.71983E-4</c:v>
                </c:pt>
                <c:pt idx="111418" formatCode="0.00E+00">
                  <c:v>-6.1669899999999996E-4</c:v>
                </c:pt>
                <c:pt idx="111419" formatCode="0.00E+00">
                  <c:v>-9.5644100000000004E-4</c:v>
                </c:pt>
                <c:pt idx="111420" formatCode="0.00E+00">
                  <c:v>-1.29071E-3</c:v>
                </c:pt>
                <c:pt idx="111421" formatCode="0.00E+00">
                  <c:v>-1.6190099999999999E-3</c:v>
                </c:pt>
                <c:pt idx="111422" formatCode="0.00E+00">
                  <c:v>-1.94086E-3</c:v>
                </c:pt>
                <c:pt idx="111423" formatCode="0.00E+00">
                  <c:v>-2.2558000000000001E-3</c:v>
                </c:pt>
                <c:pt idx="111424" formatCode="0.00E+00">
                  <c:v>-2.56339E-3</c:v>
                </c:pt>
                <c:pt idx="111425" formatCode="0.00E+00">
                  <c:v>-2.8631799999999999E-3</c:v>
                </c:pt>
                <c:pt idx="111426" formatCode="0.00E+00">
                  <c:v>-3.1547599999999999E-3</c:v>
                </c:pt>
                <c:pt idx="111427" formatCode="0.00E+00">
                  <c:v>-3.43772E-3</c:v>
                </c:pt>
                <c:pt idx="111428" formatCode="0.00E+00">
                  <c:v>-3.7116699999999998E-3</c:v>
                </c:pt>
                <c:pt idx="111429" formatCode="0.00E+00">
                  <c:v>-3.9762499999999997E-3</c:v>
                </c:pt>
                <c:pt idx="111430" formatCode="0.00E+00">
                  <c:v>-4.2311099999999997E-3</c:v>
                </c:pt>
                <c:pt idx="111431" formatCode="0.00E+00">
                  <c:v>-4.4759099999999996E-3</c:v>
                </c:pt>
                <c:pt idx="111432" formatCode="0.00E+00">
                  <c:v>-4.7103300000000004E-3</c:v>
                </c:pt>
                <c:pt idx="111433" formatCode="0.00E+00">
                  <c:v>-4.9340900000000004E-3</c:v>
                </c:pt>
                <c:pt idx="111434" formatCode="0.00E+00">
                  <c:v>-5.1469100000000002E-3</c:v>
                </c:pt>
                <c:pt idx="111435" formatCode="0.00E+00">
                  <c:v>-5.3485299999999998E-3</c:v>
                </c:pt>
                <c:pt idx="111436" formatCode="0.00E+00">
                  <c:v>-5.5387199999999996E-3</c:v>
                </c:pt>
                <c:pt idx="111437" formatCode="0.00E+00">
                  <c:v>-5.71727E-3</c:v>
                </c:pt>
                <c:pt idx="111438" formatCode="0.00E+00">
                  <c:v>-5.8839799999999996E-3</c:v>
                </c:pt>
                <c:pt idx="111439" formatCode="0.00E+00">
                  <c:v>-6.0386900000000002E-3</c:v>
                </c:pt>
                <c:pt idx="111440" formatCode="0.00E+00">
                  <c:v>-6.1812300000000002E-3</c:v>
                </c:pt>
                <c:pt idx="111441" formatCode="0.00E+00">
                  <c:v>-6.3115000000000003E-3</c:v>
                </c:pt>
                <c:pt idx="111442" formatCode="0.00E+00">
                  <c:v>-6.4293600000000003E-3</c:v>
                </c:pt>
                <c:pt idx="111443" formatCode="0.00E+00">
                  <c:v>-6.5347599999999997E-3</c:v>
                </c:pt>
                <c:pt idx="111444" formatCode="0.00E+00">
                  <c:v>-6.6276099999999999E-3</c:v>
                </c:pt>
                <c:pt idx="111445" formatCode="0.00E+00">
                  <c:v>-6.7078800000000003E-3</c:v>
                </c:pt>
                <c:pt idx="111446" formatCode="0.00E+00">
                  <c:v>-6.7755599999999999E-3</c:v>
                </c:pt>
                <c:pt idx="111447" formatCode="0.00E+00">
                  <c:v>-6.8306299999999999E-3</c:v>
                </c:pt>
                <c:pt idx="111448" formatCode="0.00E+00">
                  <c:v>-6.8731399999999998E-3</c:v>
                </c:pt>
                <c:pt idx="111449" formatCode="0.00E+00">
                  <c:v>-6.9031099999999996E-3</c:v>
                </c:pt>
                <c:pt idx="111450" formatCode="0.00E+00">
                  <c:v>-6.9206299999999997E-3</c:v>
                </c:pt>
                <c:pt idx="111451" formatCode="0.00E+00">
                  <c:v>-6.9257700000000004E-3</c:v>
                </c:pt>
                <c:pt idx="111452" formatCode="0.00E+00">
                  <c:v>-6.9186500000000001E-3</c:v>
                </c:pt>
                <c:pt idx="111453" formatCode="0.00E+00">
                  <c:v>-6.89939E-3</c:v>
                </c:pt>
                <c:pt idx="111454" formatCode="0.00E+00">
                  <c:v>-6.8681499999999999E-3</c:v>
                </c:pt>
                <c:pt idx="111455" formatCode="0.00E+00">
                  <c:v>-6.8250899999999998E-3</c:v>
                </c:pt>
                <c:pt idx="111456" formatCode="0.00E+00">
                  <c:v>-6.7704000000000002E-3</c:v>
                </c:pt>
                <c:pt idx="111457" formatCode="0.00E+00">
                  <c:v>-6.70428E-3</c:v>
                </c:pt>
                <c:pt idx="111458" formatCode="0.00E+00">
                  <c:v>-6.6269800000000002E-3</c:v>
                </c:pt>
                <c:pt idx="111459" formatCode="0.00E+00">
                  <c:v>-6.5387199999999996E-3</c:v>
                </c:pt>
                <c:pt idx="111460" formatCode="0.00E+00">
                  <c:v>-6.4397600000000001E-3</c:v>
                </c:pt>
                <c:pt idx="111461" formatCode="0.00E+00">
                  <c:v>-6.3303999999999999E-3</c:v>
                </c:pt>
                <c:pt idx="111462" formatCode="0.00E+00">
                  <c:v>-6.21091E-3</c:v>
                </c:pt>
                <c:pt idx="111463" formatCode="0.00E+00">
                  <c:v>-6.0816200000000003E-3</c:v>
                </c:pt>
                <c:pt idx="111464" formatCode="0.00E+00">
                  <c:v>-5.9428399999999996E-3</c:v>
                </c:pt>
                <c:pt idx="111465" formatCode="0.00E+00">
                  <c:v>-5.7949200000000003E-3</c:v>
                </c:pt>
                <c:pt idx="111466" formatCode="0.00E+00">
                  <c:v>-5.6382000000000003E-3</c:v>
                </c:pt>
                <c:pt idx="111467" formatCode="0.00E+00">
                  <c:v>-5.4730600000000001E-3</c:v>
                </c:pt>
                <c:pt idx="111468" formatCode="0.00E+00">
                  <c:v>-5.2998799999999999E-3</c:v>
                </c:pt>
                <c:pt idx="111469" formatCode="0.00E+00">
                  <c:v>-5.1190300000000001E-3</c:v>
                </c:pt>
                <c:pt idx="111470" formatCode="0.00E+00">
                  <c:v>-4.93093E-3</c:v>
                </c:pt>
                <c:pt idx="111471" formatCode="0.00E+00">
                  <c:v>-4.7359899999999998E-3</c:v>
                </c:pt>
                <c:pt idx="111472" formatCode="0.00E+00">
                  <c:v>-4.5346199999999996E-3</c:v>
                </c:pt>
                <c:pt idx="111473" formatCode="0.00E+00">
                  <c:v>-4.3272600000000003E-3</c:v>
                </c:pt>
                <c:pt idx="111474" formatCode="0.00E+00">
                  <c:v>-4.1143400000000002E-3</c:v>
                </c:pt>
                <c:pt idx="111475" formatCode="0.00E+00">
                  <c:v>-3.8963000000000001E-3</c:v>
                </c:pt>
                <c:pt idx="111476" formatCode="0.00E+00">
                  <c:v>-3.6736E-3</c:v>
                </c:pt>
                <c:pt idx="111477" formatCode="0.00E+00">
                  <c:v>-3.4466800000000001E-3</c:v>
                </c:pt>
                <c:pt idx="111478" formatCode="0.00E+00">
                  <c:v>-3.21601E-3</c:v>
                </c:pt>
                <c:pt idx="111479" formatCode="0.00E+00">
                  <c:v>-2.98205E-3</c:v>
                </c:pt>
                <c:pt idx="111480" formatCode="0.00E+00">
                  <c:v>-2.7452700000000002E-3</c:v>
                </c:pt>
                <c:pt idx="111481" formatCode="0.00E+00">
                  <c:v>-2.5061200000000001E-3</c:v>
                </c:pt>
                <c:pt idx="111482" formatCode="0.00E+00">
                  <c:v>-2.26508E-3</c:v>
                </c:pt>
                <c:pt idx="111483" formatCode="0.00E+00">
                  <c:v>-2.0226200000000001E-3</c:v>
                </c:pt>
                <c:pt idx="111484" formatCode="0.00E+00">
                  <c:v>-1.7792000000000001E-3</c:v>
                </c:pt>
                <c:pt idx="111485" formatCode="0.00E+00">
                  <c:v>-1.5352899999999999E-3</c:v>
                </c:pt>
                <c:pt idx="111486" formatCode="0.00E+00">
                  <c:v>-1.2913499999999999E-3</c:v>
                </c:pt>
                <c:pt idx="111487" formatCode="0.00E+00">
                  <c:v>-1.04784E-3</c:v>
                </c:pt>
                <c:pt idx="111488" formatCode="0.00E+00">
                  <c:v>-8.0521399999999995E-4</c:v>
                </c:pt>
                <c:pt idx="111489" formatCode="0.00E+00">
                  <c:v>-5.6392599999999997E-4</c:v>
                </c:pt>
                <c:pt idx="111490" formatCode="0.00E+00">
                  <c:v>-3.2442000000000001E-4</c:v>
                </c:pt>
                <c:pt idx="111491" formatCode="0.00E+00">
                  <c:v>-8.7133100000000001E-5</c:v>
                </c:pt>
                <c:pt idx="111492" formatCode="0.00E+00">
                  <c:v>1.4750200000000001E-4</c:v>
                </c:pt>
                <c:pt idx="111493" formatCode="0.00E+00">
                  <c:v>3.7906300000000001E-4</c:v>
                </c:pt>
                <c:pt idx="111494" formatCode="0.00E+00">
                  <c:v>6.0713499999999997E-4</c:v>
                </c:pt>
                <c:pt idx="111495" formatCode="0.00E+00">
                  <c:v>8.3131299999999997E-4</c:v>
                </c:pt>
                <c:pt idx="111496" formatCode="0.00E+00">
                  <c:v>1.0512E-3</c:v>
                </c:pt>
                <c:pt idx="111497" formatCode="0.00E+00">
                  <c:v>1.2664099999999999E-3</c:v>
                </c:pt>
                <c:pt idx="111498" formatCode="0.00E+00">
                  <c:v>1.4765799999999999E-3</c:v>
                </c:pt>
                <c:pt idx="111499" formatCode="0.00E+00">
                  <c:v>1.6813399999999999E-3</c:v>
                </c:pt>
                <c:pt idx="111500" formatCode="0.00E+00">
                  <c:v>1.8803400000000001E-3</c:v>
                </c:pt>
                <c:pt idx="111501" formatCode="0.00E+00">
                  <c:v>2.07325E-3</c:v>
                </c:pt>
                <c:pt idx="111502" formatCode="0.00E+00">
                  <c:v>2.25975E-3</c:v>
                </c:pt>
                <c:pt idx="111503" formatCode="0.00E+00">
                  <c:v>2.4395300000000001E-3</c:v>
                </c:pt>
                <c:pt idx="111504" formatCode="0.00E+00">
                  <c:v>2.6122900000000002E-3</c:v>
                </c:pt>
                <c:pt idx="111505" formatCode="0.00E+00">
                  <c:v>2.7777700000000002E-3</c:v>
                </c:pt>
                <c:pt idx="111506" formatCode="0.00E+00">
                  <c:v>2.9356899999999999E-3</c:v>
                </c:pt>
                <c:pt idx="111507" formatCode="0.00E+00">
                  <c:v>3.08581E-3</c:v>
                </c:pt>
                <c:pt idx="111508" formatCode="0.00E+00">
                  <c:v>3.2279100000000001E-3</c:v>
                </c:pt>
                <c:pt idx="111509" formatCode="0.00E+00">
                  <c:v>3.36177E-3</c:v>
                </c:pt>
                <c:pt idx="111510" formatCode="0.00E+00">
                  <c:v>3.4871899999999998E-3</c:v>
                </c:pt>
                <c:pt idx="111511" formatCode="0.00E+00">
                  <c:v>3.6039900000000001E-3</c:v>
                </c:pt>
                <c:pt idx="111512" formatCode="0.00E+00">
                  <c:v>3.7120299999999998E-3</c:v>
                </c:pt>
                <c:pt idx="111513" formatCode="0.00E+00">
                  <c:v>3.8111400000000002E-3</c:v>
                </c:pt>
                <c:pt idx="111514" formatCode="0.00E+00">
                  <c:v>3.90121E-3</c:v>
                </c:pt>
                <c:pt idx="111515" formatCode="0.00E+00">
                  <c:v>3.9821300000000004E-3</c:v>
                </c:pt>
                <c:pt idx="111516" formatCode="0.00E+00">
                  <c:v>4.0538099999999997E-3</c:v>
                </c:pt>
                <c:pt idx="111517" formatCode="0.00E+00">
                  <c:v>4.1161799999999997E-3</c:v>
                </c:pt>
                <c:pt idx="111518" formatCode="0.00E+00">
                  <c:v>4.1691799999999998E-3</c:v>
                </c:pt>
                <c:pt idx="111519" formatCode="0.00E+00">
                  <c:v>4.2127900000000001E-3</c:v>
                </c:pt>
                <c:pt idx="111520" formatCode="0.00E+00">
                  <c:v>4.24698E-3</c:v>
                </c:pt>
                <c:pt idx="111521" formatCode="0.00E+00">
                  <c:v>4.2717600000000003E-3</c:v>
                </c:pt>
                <c:pt idx="111522" formatCode="0.00E+00">
                  <c:v>4.28715E-3</c:v>
                </c:pt>
                <c:pt idx="111523" formatCode="0.00E+00">
                  <c:v>4.2931799999999997E-3</c:v>
                </c:pt>
                <c:pt idx="111524" formatCode="0.00E+00">
                  <c:v>4.2899100000000001E-3</c:v>
                </c:pt>
                <c:pt idx="111525" formatCode="0.00E+00">
                  <c:v>4.2774099999999997E-3</c:v>
                </c:pt>
                <c:pt idx="111526" formatCode="0.00E+00">
                  <c:v>4.2557699999999999E-3</c:v>
                </c:pt>
                <c:pt idx="111527" formatCode="0.00E+00">
                  <c:v>4.2251099999999998E-3</c:v>
                </c:pt>
                <c:pt idx="111528" formatCode="0.00E+00">
                  <c:v>4.1855299999999998E-3</c:v>
                </c:pt>
                <c:pt idx="111529" formatCode="0.00E+00">
                  <c:v>4.1371899999999998E-3</c:v>
                </c:pt>
                <c:pt idx="111530" formatCode="0.00E+00">
                  <c:v>4.0802399999999997E-3</c:v>
                </c:pt>
                <c:pt idx="111531" formatCode="0.00E+00">
                  <c:v>4.0148500000000004E-3</c:v>
                </c:pt>
                <c:pt idx="111532" formatCode="0.00E+00">
                  <c:v>3.9412099999999997E-3</c:v>
                </c:pt>
                <c:pt idx="111533" formatCode="0.00E+00">
                  <c:v>3.85951E-3</c:v>
                </c:pt>
                <c:pt idx="111534" formatCode="0.00E+00">
                  <c:v>3.76998E-3</c:v>
                </c:pt>
                <c:pt idx="111535" formatCode="0.00E+00">
                  <c:v>3.6728500000000001E-3</c:v>
                </c:pt>
                <c:pt idx="111536" formatCode="0.00E+00">
                  <c:v>3.56836E-3</c:v>
                </c:pt>
                <c:pt idx="111537" formatCode="0.00E+00">
                  <c:v>3.4567600000000001E-3</c:v>
                </c:pt>
                <c:pt idx="111538" formatCode="0.00E+00">
                  <c:v>3.3383200000000001E-3</c:v>
                </c:pt>
                <c:pt idx="111539" formatCode="0.00E+00">
                  <c:v>3.2133299999999999E-3</c:v>
                </c:pt>
                <c:pt idx="111540" formatCode="0.00E+00">
                  <c:v>3.0820700000000001E-3</c:v>
                </c:pt>
                <c:pt idx="111541" formatCode="0.00E+00">
                  <c:v>2.9448399999999998E-3</c:v>
                </c:pt>
                <c:pt idx="111542" formatCode="0.00E+00">
                  <c:v>2.80196E-3</c:v>
                </c:pt>
                <c:pt idx="111543" formatCode="0.00E+00">
                  <c:v>2.6537499999999999E-3</c:v>
                </c:pt>
                <c:pt idx="111544" formatCode="0.00E+00">
                  <c:v>2.5005299999999999E-3</c:v>
                </c:pt>
                <c:pt idx="111545" formatCode="0.00E+00">
                  <c:v>2.34264E-3</c:v>
                </c:pt>
                <c:pt idx="111546" formatCode="0.00E+00">
                  <c:v>2.1804300000000001E-3</c:v>
                </c:pt>
                <c:pt idx="111547" formatCode="0.00E+00">
                  <c:v>2.01424E-3</c:v>
                </c:pt>
                <c:pt idx="111548" formatCode="0.00E+00">
                  <c:v>1.84443E-3</c:v>
                </c:pt>
                <c:pt idx="111549" formatCode="0.00E+00">
                  <c:v>1.6713699999999999E-3</c:v>
                </c:pt>
                <c:pt idx="111550" formatCode="0.00E+00">
                  <c:v>1.49541E-3</c:v>
                </c:pt>
                <c:pt idx="111551" formatCode="0.00E+00">
                  <c:v>1.31693E-3</c:v>
                </c:pt>
                <c:pt idx="111552" formatCode="0.00E+00">
                  <c:v>1.1362900000000001E-3</c:v>
                </c:pt>
                <c:pt idx="111553" formatCode="0.00E+00">
                  <c:v>9.5387E-4</c:v>
                </c:pt>
                <c:pt idx="111554" formatCode="0.00E+00">
                  <c:v>7.7004600000000003E-4</c:v>
                </c:pt>
                <c:pt idx="111555" formatCode="0.00E+00">
                  <c:v>5.8519099999999999E-4</c:v>
                </c:pt>
                <c:pt idx="111556" formatCode="0.00E+00">
                  <c:v>3.9968000000000002E-4</c:v>
                </c:pt>
                <c:pt idx="111557" formatCode="0.00E+00">
                  <c:v>2.13888E-4</c:v>
                </c:pt>
                <c:pt idx="111558" formatCode="0.00E+00">
                  <c:v>2.8187600000000001E-5</c:v>
                </c:pt>
                <c:pt idx="111559" formatCode="0.00E+00">
                  <c:v>-1.57052E-4</c:v>
                </c:pt>
                <c:pt idx="111560" formatCode="0.00E+00">
                  <c:v>-3.4146300000000002E-4</c:v>
                </c:pt>
                <c:pt idx="111561" formatCode="0.00E+00">
                  <c:v>-5.2468199999999995E-4</c:v>
                </c:pt>
                <c:pt idx="111562" formatCode="0.00E+00">
                  <c:v>-7.0635000000000001E-4</c:v>
                </c:pt>
                <c:pt idx="111563" formatCode="0.00E+00">
                  <c:v>-8.86113E-4</c:v>
                </c:pt>
                <c:pt idx="111564" formatCode="0.00E+00">
                  <c:v>-1.0636199999999999E-3</c:v>
                </c:pt>
                <c:pt idx="111565" formatCode="0.00E+00">
                  <c:v>-1.23854E-3</c:v>
                </c:pt>
                <c:pt idx="111566" formatCode="0.00E+00">
                  <c:v>-1.41052E-3</c:v>
                </c:pt>
                <c:pt idx="111567" formatCode="0.00E+00">
                  <c:v>-1.5792600000000001E-3</c:v>
                </c:pt>
                <c:pt idx="111568" formatCode="0.00E+00">
                  <c:v>-1.7444100000000001E-3</c:v>
                </c:pt>
                <c:pt idx="111569" formatCode="0.00E+00">
                  <c:v>-1.9056800000000001E-3</c:v>
                </c:pt>
                <c:pt idx="111570" formatCode="0.00E+00">
                  <c:v>-2.0627699999999998E-3</c:v>
                </c:pt>
                <c:pt idx="111571" formatCode="0.00E+00">
                  <c:v>-2.2153899999999998E-3</c:v>
                </c:pt>
                <c:pt idx="111572" formatCode="0.00E+00">
                  <c:v>-2.3632499999999999E-3</c:v>
                </c:pt>
                <c:pt idx="111573" formatCode="0.00E+00">
                  <c:v>-2.5060899999999999E-3</c:v>
                </c:pt>
                <c:pt idx="111574" formatCode="0.00E+00">
                  <c:v>-2.64365E-3</c:v>
                </c:pt>
                <c:pt idx="111575" formatCode="0.00E+00">
                  <c:v>-2.7756899999999999E-3</c:v>
                </c:pt>
                <c:pt idx="111576" formatCode="0.00E+00">
                  <c:v>-2.9019699999999998E-3</c:v>
                </c:pt>
                <c:pt idx="111577" formatCode="0.00E+00">
                  <c:v>-3.02228E-3</c:v>
                </c:pt>
                <c:pt idx="111578" formatCode="0.00E+00">
                  <c:v>-3.1364100000000001E-3</c:v>
                </c:pt>
                <c:pt idx="111579" formatCode="0.00E+00">
                  <c:v>-3.2441599999999998E-3</c:v>
                </c:pt>
                <c:pt idx="111580" formatCode="0.00E+00">
                  <c:v>-3.3453599999999999E-3</c:v>
                </c:pt>
                <c:pt idx="111581" formatCode="0.00E+00">
                  <c:v>-3.43984E-3</c:v>
                </c:pt>
                <c:pt idx="111582" formatCode="0.00E+00">
                  <c:v>-3.5274500000000001E-3</c:v>
                </c:pt>
                <c:pt idx="111583" formatCode="0.00E+00">
                  <c:v>-3.6080600000000002E-3</c:v>
                </c:pt>
                <c:pt idx="111584" formatCode="0.00E+00">
                  <c:v>-3.68155E-3</c:v>
                </c:pt>
                <c:pt idx="111585" formatCode="0.00E+00">
                  <c:v>-3.7478099999999999E-3</c:v>
                </c:pt>
                <c:pt idx="111586" formatCode="0.00E+00">
                  <c:v>-3.8067499999999998E-3</c:v>
                </c:pt>
                <c:pt idx="111587" formatCode="0.00E+00">
                  <c:v>-3.8582999999999998E-3</c:v>
                </c:pt>
                <c:pt idx="111588" formatCode="0.00E+00">
                  <c:v>-3.9023899999999999E-3</c:v>
                </c:pt>
                <c:pt idx="111589" formatCode="0.00E+00">
                  <c:v>-3.9389799999999999E-3</c:v>
                </c:pt>
                <c:pt idx="111590" formatCode="0.00E+00">
                  <c:v>-3.9680499999999999E-3</c:v>
                </c:pt>
                <c:pt idx="111591" formatCode="0.00E+00">
                  <c:v>-3.9895900000000003E-3</c:v>
                </c:pt>
                <c:pt idx="111592" formatCode="0.00E+00">
                  <c:v>-4.0035799999999996E-3</c:v>
                </c:pt>
                <c:pt idx="111593" formatCode="0.00E+00">
                  <c:v>-4.0100600000000002E-3</c:v>
                </c:pt>
                <c:pt idx="111594" formatCode="0.00E+00">
                  <c:v>-4.0090500000000001E-3</c:v>
                </c:pt>
                <c:pt idx="111595" formatCode="0.00E+00">
                  <c:v>-4.0006099999999999E-3</c:v>
                </c:pt>
                <c:pt idx="111596" formatCode="0.00E+00">
                  <c:v>-3.9847900000000002E-3</c:v>
                </c:pt>
                <c:pt idx="111597" formatCode="0.00E+00">
                  <c:v>-3.9616800000000004E-3</c:v>
                </c:pt>
                <c:pt idx="111598" formatCode="0.00E+00">
                  <c:v>-3.93137E-3</c:v>
                </c:pt>
                <c:pt idx="111599" formatCode="0.00E+00">
                  <c:v>-3.8939600000000001E-3</c:v>
                </c:pt>
                <c:pt idx="111600" formatCode="0.00E+00">
                  <c:v>-3.84958E-3</c:v>
                </c:pt>
                <c:pt idx="111601" formatCode="0.00E+00">
                  <c:v>-3.7983600000000002E-3</c:v>
                </c:pt>
                <c:pt idx="111602" formatCode="0.00E+00">
                  <c:v>-3.7404500000000002E-3</c:v>
                </c:pt>
                <c:pt idx="111603" formatCode="0.00E+00">
                  <c:v>-3.6760199999999999E-3</c:v>
                </c:pt>
                <c:pt idx="111604" formatCode="0.00E+00">
                  <c:v>-3.6052300000000001E-3</c:v>
                </c:pt>
                <c:pt idx="111605" formatCode="0.00E+00">
                  <c:v>-3.52827E-3</c:v>
                </c:pt>
                <c:pt idx="111606" formatCode="0.00E+00">
                  <c:v>-3.4453499999999998E-3</c:v>
                </c:pt>
                <c:pt idx="111607" formatCode="0.00E+00">
                  <c:v>-3.35667E-3</c:v>
                </c:pt>
                <c:pt idx="111608" formatCode="0.00E+00">
                  <c:v>-3.2624500000000001E-3</c:v>
                </c:pt>
                <c:pt idx="111609" formatCode="0.00E+00">
                  <c:v>-3.1629200000000001E-3</c:v>
                </c:pt>
                <c:pt idx="111610" formatCode="0.00E+00">
                  <c:v>-3.0583300000000002E-3</c:v>
                </c:pt>
                <c:pt idx="111611" formatCode="0.00E+00">
                  <c:v>-2.9489300000000002E-3</c:v>
                </c:pt>
                <c:pt idx="111612" formatCode="0.00E+00">
                  <c:v>-2.83497E-3</c:v>
                </c:pt>
                <c:pt idx="111613" formatCode="0.00E+00">
                  <c:v>-2.7167300000000001E-3</c:v>
                </c:pt>
                <c:pt idx="111614" formatCode="0.00E+00">
                  <c:v>-2.5944800000000001E-3</c:v>
                </c:pt>
                <c:pt idx="111615" formatCode="0.00E+00">
                  <c:v>-2.4684899999999998E-3</c:v>
                </c:pt>
                <c:pt idx="111616" formatCode="0.00E+00">
                  <c:v>-2.33907E-3</c:v>
                </c:pt>
                <c:pt idx="111617" formatCode="0.00E+00">
                  <c:v>-2.2065100000000001E-3</c:v>
                </c:pt>
                <c:pt idx="111618" formatCode="0.00E+00">
                  <c:v>-2.0711000000000002E-3</c:v>
                </c:pt>
                <c:pt idx="111619" formatCode="0.00E+00">
                  <c:v>-1.93316E-3</c:v>
                </c:pt>
                <c:pt idx="111620" formatCode="0.00E+00">
                  <c:v>-1.7929899999999999E-3</c:v>
                </c:pt>
                <c:pt idx="111621" formatCode="0.00E+00">
                  <c:v>-1.6509000000000001E-3</c:v>
                </c:pt>
                <c:pt idx="111622" formatCode="0.00E+00">
                  <c:v>-1.5072099999999999E-3</c:v>
                </c:pt>
                <c:pt idx="111623" formatCode="0.00E+00">
                  <c:v>-1.36224E-3</c:v>
                </c:pt>
                <c:pt idx="111624" formatCode="0.00E+00">
                  <c:v>-1.2163E-3</c:v>
                </c:pt>
                <c:pt idx="111625" formatCode="0.00E+00">
                  <c:v>-1.06971E-3</c:v>
                </c:pt>
                <c:pt idx="111626" formatCode="0.00E+00">
                  <c:v>-9.2279700000000005E-4</c:v>
                </c:pt>
                <c:pt idx="111627" formatCode="0.00E+00">
                  <c:v>-7.7587200000000004E-4</c:v>
                </c:pt>
                <c:pt idx="111628" formatCode="0.00E+00">
                  <c:v>-6.2925399999999999E-4</c:v>
                </c:pt>
                <c:pt idx="111629" formatCode="0.00E+00">
                  <c:v>-4.8325799999999997E-4</c:v>
                </c:pt>
                <c:pt idx="111630" formatCode="0.00E+00">
                  <c:v>-3.3819500000000001E-4</c:v>
                </c:pt>
                <c:pt idx="111631" formatCode="0.00E+00">
                  <c:v>-1.9437499999999999E-4</c:v>
                </c:pt>
                <c:pt idx="111632" formatCode="0.00E+00">
                  <c:v>-5.2101899999999997E-5</c:v>
                </c:pt>
                <c:pt idx="111633" formatCode="0.00E+00">
                  <c:v>8.8323600000000003E-5</c:v>
                </c:pt>
                <c:pt idx="111634" formatCode="0.00E+00">
                  <c:v>2.2660700000000001E-4</c:v>
                </c:pt>
                <c:pt idx="111635" formatCode="0.00E+00">
                  <c:v>3.6245899999999998E-4</c:v>
                </c:pt>
                <c:pt idx="111636" formatCode="0.00E+00">
                  <c:v>4.9559799999999998E-4</c:v>
                </c:pt>
                <c:pt idx="111637" formatCode="0.00E+00">
                  <c:v>6.2574699999999996E-4</c:v>
                </c:pt>
                <c:pt idx="111638" formatCode="0.00E+00">
                  <c:v>7.5263900000000004E-4</c:v>
                </c:pt>
                <c:pt idx="111639" formatCode="0.00E+00">
                  <c:v>8.7601400000000005E-4</c:v>
                </c:pt>
                <c:pt idx="111640" formatCode="0.00E+00">
                  <c:v>9.9562200000000004E-4</c:v>
                </c:pt>
                <c:pt idx="111641" formatCode="0.00E+00">
                  <c:v>1.11122E-3</c:v>
                </c:pt>
                <c:pt idx="111642" formatCode="0.00E+00">
                  <c:v>1.22258E-3</c:v>
                </c:pt>
                <c:pt idx="111643" formatCode="0.00E+00">
                  <c:v>1.3294699999999999E-3</c:v>
                </c:pt>
                <c:pt idx="111644" formatCode="0.00E+00">
                  <c:v>1.43169E-3</c:v>
                </c:pt>
                <c:pt idx="111645" formatCode="0.00E+00">
                  <c:v>1.52903E-3</c:v>
                </c:pt>
                <c:pt idx="111646" formatCode="0.00E+00">
                  <c:v>1.6213200000000001E-3</c:v>
                </c:pt>
                <c:pt idx="111647" formatCode="0.00E+00">
                  <c:v>1.7083599999999999E-3</c:v>
                </c:pt>
                <c:pt idx="111648" formatCode="0.00E+00">
                  <c:v>1.7899999999999999E-3</c:v>
                </c:pt>
                <c:pt idx="111649" formatCode="0.00E+00">
                  <c:v>1.8660899999999999E-3</c:v>
                </c:pt>
                <c:pt idx="111650" formatCode="0.00E+00">
                  <c:v>1.93648E-3</c:v>
                </c:pt>
                <c:pt idx="111651" formatCode="0.00E+00">
                  <c:v>2.0010599999999998E-3</c:v>
                </c:pt>
                <c:pt idx="111652" formatCode="0.00E+00">
                  <c:v>2.0596999999999998E-3</c:v>
                </c:pt>
                <c:pt idx="111653" formatCode="0.00E+00">
                  <c:v>2.11232E-3</c:v>
                </c:pt>
                <c:pt idx="111654" formatCode="0.00E+00">
                  <c:v>2.1588200000000001E-3</c:v>
                </c:pt>
                <c:pt idx="111655" formatCode="0.00E+00">
                  <c:v>2.19914E-3</c:v>
                </c:pt>
                <c:pt idx="111656" formatCode="0.00E+00">
                  <c:v>2.2332300000000001E-3</c:v>
                </c:pt>
                <c:pt idx="111657" formatCode="0.00E+00">
                  <c:v>2.2610299999999998E-3</c:v>
                </c:pt>
                <c:pt idx="111658" formatCode="0.00E+00">
                  <c:v>2.2825300000000001E-3</c:v>
                </c:pt>
                <c:pt idx="111659" formatCode="0.00E+00">
                  <c:v>2.2977100000000001E-3</c:v>
                </c:pt>
                <c:pt idx="111660" formatCode="0.00E+00">
                  <c:v>2.30657E-3</c:v>
                </c:pt>
                <c:pt idx="111661" formatCode="0.00E+00">
                  <c:v>2.3091299999999999E-3</c:v>
                </c:pt>
                <c:pt idx="111662" formatCode="0.00E+00">
                  <c:v>2.3054299999999998E-3</c:v>
                </c:pt>
                <c:pt idx="111663" formatCode="0.00E+00">
                  <c:v>2.2954999999999998E-3</c:v>
                </c:pt>
                <c:pt idx="111664" formatCode="0.00E+00">
                  <c:v>2.2794099999999999E-3</c:v>
                </c:pt>
                <c:pt idx="111665" formatCode="0.00E+00">
                  <c:v>2.2572299999999998E-3</c:v>
                </c:pt>
                <c:pt idx="111666" formatCode="0.00E+00">
                  <c:v>2.2290500000000002E-3</c:v>
                </c:pt>
                <c:pt idx="111667" formatCode="0.00E+00">
                  <c:v>2.1949700000000001E-3</c:v>
                </c:pt>
                <c:pt idx="111668" formatCode="0.00E+00">
                  <c:v>2.15511E-3</c:v>
                </c:pt>
                <c:pt idx="111669" formatCode="0.00E+00">
                  <c:v>2.1096000000000001E-3</c:v>
                </c:pt>
                <c:pt idx="111670" formatCode="0.00E+00">
                  <c:v>2.05858E-3</c:v>
                </c:pt>
                <c:pt idx="111671" formatCode="0.00E+00">
                  <c:v>2.0022099999999999E-3</c:v>
                </c:pt>
                <c:pt idx="111672" formatCode="0.00E+00">
                  <c:v>1.9406600000000001E-3</c:v>
                </c:pt>
                <c:pt idx="111673" formatCode="0.00E+00">
                  <c:v>1.8741000000000001E-3</c:v>
                </c:pt>
                <c:pt idx="111674" formatCode="0.00E+00">
                  <c:v>1.80273E-3</c:v>
                </c:pt>
                <c:pt idx="111675" formatCode="0.00E+00">
                  <c:v>1.72675E-3</c:v>
                </c:pt>
                <c:pt idx="111676" formatCode="0.00E+00">
                  <c:v>1.64638E-3</c:v>
                </c:pt>
                <c:pt idx="111677" formatCode="0.00E+00">
                  <c:v>1.56185E-3</c:v>
                </c:pt>
                <c:pt idx="111678" formatCode="0.00E+00">
                  <c:v>1.47338E-3</c:v>
                </c:pt>
                <c:pt idx="111679" formatCode="0.00E+00">
                  <c:v>1.38123E-3</c:v>
                </c:pt>
                <c:pt idx="111680" formatCode="0.00E+00">
                  <c:v>1.2856499999999999E-3</c:v>
                </c:pt>
                <c:pt idx="111681" formatCode="0.00E+00">
                  <c:v>1.1869000000000001E-3</c:v>
                </c:pt>
                <c:pt idx="111682" formatCode="0.00E+00">
                  <c:v>1.08526E-3</c:v>
                </c:pt>
                <c:pt idx="111683" formatCode="0.00E+00">
                  <c:v>9.8100500000000007E-4</c:v>
                </c:pt>
                <c:pt idx="111684" formatCode="0.00E+00">
                  <c:v>8.7441699999999995E-4</c:v>
                </c:pt>
                <c:pt idx="111685" formatCode="0.00E+00">
                  <c:v>7.6579199999999995E-4</c:v>
                </c:pt>
                <c:pt idx="111686" formatCode="0.00E+00">
                  <c:v>6.5542699999999998E-4</c:v>
                </c:pt>
                <c:pt idx="111687" formatCode="0.00E+00">
                  <c:v>5.4362699999999998E-4</c:v>
                </c:pt>
                <c:pt idx="111688" formatCode="0.00E+00">
                  <c:v>4.3069700000000001E-4</c:v>
                </c:pt>
                <c:pt idx="111689" formatCode="0.00E+00">
                  <c:v>3.1695099999999999E-4</c:v>
                </c:pt>
                <c:pt idx="111690" formatCode="0.00E+00">
                  <c:v>2.0270299999999999E-4</c:v>
                </c:pt>
                <c:pt idx="111691" formatCode="0.00E+00">
                  <c:v>8.8270199999999994E-5</c:v>
                </c:pt>
                <c:pt idx="111692" formatCode="0.00E+00">
                  <c:v>-2.60287E-5</c:v>
                </c:pt>
                <c:pt idx="111693" formatCode="0.00E+00">
                  <c:v>-1.3987299999999999E-4</c:v>
                </c:pt>
                <c:pt idx="111694" formatCode="0.00E+00">
                  <c:v>-2.5294299999999999E-4</c:v>
                </c:pt>
                <c:pt idx="111695" formatCode="0.00E+00">
                  <c:v>-3.6491600000000001E-4</c:v>
                </c:pt>
                <c:pt idx="111696" formatCode="0.00E+00">
                  <c:v>-4.75475E-4</c:v>
                </c:pt>
                <c:pt idx="111697" formatCode="0.00E+00">
                  <c:v>-5.8430000000000005E-4</c:v>
                </c:pt>
                <c:pt idx="111698" formatCode="0.00E+00">
                  <c:v>-6.9107599999999999E-4</c:v>
                </c:pt>
                <c:pt idx="111699" formatCode="0.00E+00">
                  <c:v>-7.9549000000000004E-4</c:v>
                </c:pt>
                <c:pt idx="111700" formatCode="0.00E+00">
                  <c:v>-8.9723299999999999E-4</c:v>
                </c:pt>
                <c:pt idx="111701" formatCode="0.00E+00">
                  <c:v>-9.9599999999999992E-4</c:v>
                </c:pt>
                <c:pt idx="111702" formatCode="0.00E+00">
                  <c:v>-1.0914900000000001E-3</c:v>
                </c:pt>
                <c:pt idx="111703" formatCode="0.00E+00">
                  <c:v>-1.18341E-3</c:v>
                </c:pt>
                <c:pt idx="111704" formatCode="0.00E+00">
                  <c:v>-1.27147E-3</c:v>
                </c:pt>
                <c:pt idx="111705" formatCode="0.00E+00">
                  <c:v>-1.3554000000000001E-3</c:v>
                </c:pt>
                <c:pt idx="111706" formatCode="0.00E+00">
                  <c:v>-1.43491E-3</c:v>
                </c:pt>
                <c:pt idx="111707" formatCode="0.00E+00">
                  <c:v>-1.5097400000000001E-3</c:v>
                </c:pt>
                <c:pt idx="111708" formatCode="0.00E+00">
                  <c:v>-1.57964E-3</c:v>
                </c:pt>
                <c:pt idx="111709" formatCode="0.00E+00">
                  <c:v>-1.6443499999999999E-3</c:v>
                </c:pt>
                <c:pt idx="111710" formatCode="0.00E+00">
                  <c:v>-1.7036499999999999E-3</c:v>
                </c:pt>
                <c:pt idx="111711" formatCode="0.00E+00">
                  <c:v>-1.7573000000000001E-3</c:v>
                </c:pt>
                <c:pt idx="111712" formatCode="0.00E+00">
                  <c:v>-1.8050900000000001E-3</c:v>
                </c:pt>
                <c:pt idx="111713" formatCode="0.00E+00">
                  <c:v>-1.8468099999999999E-3</c:v>
                </c:pt>
                <c:pt idx="111714" formatCode="0.00E+00">
                  <c:v>-1.8822699999999999E-3</c:v>
                </c:pt>
                <c:pt idx="111715" formatCode="0.00E+00">
                  <c:v>-1.9113000000000001E-3</c:v>
                </c:pt>
                <c:pt idx="111716" formatCode="0.00E+00">
                  <c:v>-1.9337200000000001E-3</c:v>
                </c:pt>
                <c:pt idx="111717" formatCode="0.00E+00">
                  <c:v>-1.9493799999999999E-3</c:v>
                </c:pt>
                <c:pt idx="111718" formatCode="0.00E+00">
                  <c:v>-1.9581400000000001E-3</c:v>
                </c:pt>
                <c:pt idx="111719" formatCode="0.00E+00">
                  <c:v>-1.9598800000000002E-3</c:v>
                </c:pt>
                <c:pt idx="111720" formatCode="0.00E+00">
                  <c:v>-1.9544900000000001E-3</c:v>
                </c:pt>
                <c:pt idx="111721" formatCode="0.00E+00">
                  <c:v>-1.9418700000000001E-3</c:v>
                </c:pt>
                <c:pt idx="111722" formatCode="0.00E+00">
                  <c:v>-1.9219300000000001E-3</c:v>
                </c:pt>
                <c:pt idx="111723" formatCode="0.00E+00">
                  <c:v>-1.8946200000000001E-3</c:v>
                </c:pt>
                <c:pt idx="111724" formatCode="0.00E+00">
                  <c:v>-1.85988E-3</c:v>
                </c:pt>
                <c:pt idx="111725" formatCode="0.00E+00">
                  <c:v>-1.8176799999999999E-3</c:v>
                </c:pt>
                <c:pt idx="111726" formatCode="0.00E+00">
                  <c:v>-1.768E-3</c:v>
                </c:pt>
                <c:pt idx="111727" formatCode="0.00E+00">
                  <c:v>-1.7108399999999999E-3</c:v>
                </c:pt>
                <c:pt idx="111728" formatCode="0.00E+00">
                  <c:v>-1.6462200000000001E-3</c:v>
                </c:pt>
                <c:pt idx="111729" formatCode="0.00E+00">
                  <c:v>-1.5741500000000001E-3</c:v>
                </c:pt>
                <c:pt idx="111730" formatCode="0.00E+00">
                  <c:v>-1.4947000000000001E-3</c:v>
                </c:pt>
                <c:pt idx="111731" formatCode="0.00E+00">
                  <c:v>-1.40792E-3</c:v>
                </c:pt>
                <c:pt idx="111732" formatCode="0.00E+00">
                  <c:v>-1.3139E-3</c:v>
                </c:pt>
                <c:pt idx="111733" formatCode="0.00E+00">
                  <c:v>-1.21272E-3</c:v>
                </c:pt>
                <c:pt idx="111734" formatCode="0.00E+00">
                  <c:v>-1.10451E-3</c:v>
                </c:pt>
                <c:pt idx="111735" formatCode="0.00E+00">
                  <c:v>-9.893949999999999E-4</c:v>
                </c:pt>
                <c:pt idx="111736" formatCode="0.00E+00">
                  <c:v>-8.6751299999999999E-4</c:v>
                </c:pt>
                <c:pt idx="111737" formatCode="0.00E+00">
                  <c:v>-7.3902699999999996E-4</c:v>
                </c:pt>
                <c:pt idx="111738" formatCode="0.00E+00">
                  <c:v>-6.0411500000000001E-4</c:v>
                </c:pt>
                <c:pt idx="111739" formatCode="0.00E+00">
                  <c:v>-4.6296800000000002E-4</c:v>
                </c:pt>
                <c:pt idx="111740" formatCode="0.00E+00">
                  <c:v>-3.1579299999999998E-4</c:v>
                </c:pt>
                <c:pt idx="111741" formatCode="0.00E+00">
                  <c:v>-1.62812E-4</c:v>
                </c:pt>
                <c:pt idx="111742" formatCode="0.00E+00">
                  <c:v>-4.2614100000000003E-6</c:v>
                </c:pt>
                <c:pt idx="111743" formatCode="0.00E+00">
                  <c:v>1.5960799999999999E-4</c:v>
                </c:pt>
                <c:pt idx="111744" formatCode="0.00E+00">
                  <c:v>3.2853299999999999E-4</c:v>
                </c:pt>
                <c:pt idx="111745" formatCode="0.00E+00">
                  <c:v>5.0223399999999995E-4</c:v>
                </c:pt>
                <c:pt idx="111746" formatCode="0.00E+00">
                  <c:v>6.8042099999999996E-4</c:v>
                </c:pt>
                <c:pt idx="111747" formatCode="0.00E+00">
                  <c:v>8.6279E-4</c:v>
                </c:pt>
                <c:pt idx="111748" formatCode="0.00E+00">
                  <c:v>1.0490300000000001E-3</c:v>
                </c:pt>
                <c:pt idx="111749" formatCode="0.00E+00">
                  <c:v>1.2388099999999999E-3</c:v>
                </c:pt>
                <c:pt idx="111750" formatCode="0.00E+00">
                  <c:v>1.4317900000000001E-3</c:v>
                </c:pt>
                <c:pt idx="111751" formatCode="0.00E+00">
                  <c:v>1.62762E-3</c:v>
                </c:pt>
                <c:pt idx="111752" formatCode="0.00E+00">
                  <c:v>1.82595E-3</c:v>
                </c:pt>
                <c:pt idx="111753" formatCode="0.00E+00">
                  <c:v>2.0264100000000002E-3</c:v>
                </c:pt>
                <c:pt idx="111754" formatCode="0.00E+00">
                  <c:v>2.2286300000000001E-3</c:v>
                </c:pt>
                <c:pt idx="111755" formatCode="0.00E+00">
                  <c:v>2.4322100000000002E-3</c:v>
                </c:pt>
                <c:pt idx="111756" formatCode="0.00E+00">
                  <c:v>2.63678E-3</c:v>
                </c:pt>
                <c:pt idx="111757" formatCode="0.00E+00">
                  <c:v>2.8419299999999999E-3</c:v>
                </c:pt>
                <c:pt idx="111758" formatCode="0.00E+00">
                  <c:v>3.04725E-3</c:v>
                </c:pt>
                <c:pt idx="111759" formatCode="0.00E+00">
                  <c:v>3.2523500000000002E-3</c:v>
                </c:pt>
                <c:pt idx="111760" formatCode="0.00E+00">
                  <c:v>3.4568099999999998E-3</c:v>
                </c:pt>
                <c:pt idx="111761" formatCode="0.00E+00">
                  <c:v>3.6602000000000002E-3</c:v>
                </c:pt>
                <c:pt idx="111762" formatCode="0.00E+00">
                  <c:v>3.8621200000000001E-3</c:v>
                </c:pt>
                <c:pt idx="111763" formatCode="0.00E+00">
                  <c:v>4.0621399999999997E-3</c:v>
                </c:pt>
                <c:pt idx="111764" formatCode="0.00E+00">
                  <c:v>4.25984E-3</c:v>
                </c:pt>
                <c:pt idx="111765" formatCode="0.00E+00">
                  <c:v>4.4548000000000001E-3</c:v>
                </c:pt>
                <c:pt idx="111766" formatCode="0.00E+00">
                  <c:v>4.64658E-3</c:v>
                </c:pt>
                <c:pt idx="111767" formatCode="0.00E+00">
                  <c:v>4.8347800000000003E-3</c:v>
                </c:pt>
                <c:pt idx="111768" formatCode="0.00E+00">
                  <c:v>5.0189700000000002E-3</c:v>
                </c:pt>
                <c:pt idx="111769" formatCode="0.00E+00">
                  <c:v>5.1987300000000004E-3</c:v>
                </c:pt>
                <c:pt idx="111770" formatCode="0.00E+00">
                  <c:v>5.3736399999999998E-3</c:v>
                </c:pt>
                <c:pt idx="111771" formatCode="0.00E+00">
                  <c:v>5.5433100000000001E-3</c:v>
                </c:pt>
                <c:pt idx="111772" formatCode="0.00E+00">
                  <c:v>5.7073100000000002E-3</c:v>
                </c:pt>
                <c:pt idx="111773" formatCode="0.00E+00">
                  <c:v>5.8652599999999997E-3</c:v>
                </c:pt>
                <c:pt idx="111774" formatCode="0.00E+00">
                  <c:v>6.0167600000000003E-3</c:v>
                </c:pt>
                <c:pt idx="111775" formatCode="0.00E+00">
                  <c:v>6.1614199999999999E-3</c:v>
                </c:pt>
                <c:pt idx="111776" formatCode="0.00E+00">
                  <c:v>6.2988699999999998E-3</c:v>
                </c:pt>
                <c:pt idx="111777" formatCode="0.00E+00">
                  <c:v>6.4287399999999996E-3</c:v>
                </c:pt>
                <c:pt idx="111778" formatCode="0.00E+00">
                  <c:v>6.5506599999999998E-3</c:v>
                </c:pt>
                <c:pt idx="111779" formatCode="0.00E+00">
                  <c:v>6.6642899999999998E-3</c:v>
                </c:pt>
                <c:pt idx="111780" formatCode="0.00E+00">
                  <c:v>6.7692999999999998E-3</c:v>
                </c:pt>
                <c:pt idx="111781" formatCode="0.00E+00">
                  <c:v>6.8653500000000001E-3</c:v>
                </c:pt>
                <c:pt idx="111782" formatCode="0.00E+00">
                  <c:v>6.9521299999999999E-3</c:v>
                </c:pt>
                <c:pt idx="111783" formatCode="0.00E+00">
                  <c:v>7.0293300000000003E-3</c:v>
                </c:pt>
                <c:pt idx="111784" formatCode="0.00E+00">
                  <c:v>7.0966800000000002E-3</c:v>
                </c:pt>
                <c:pt idx="111785" formatCode="0.00E+00">
                  <c:v>7.1539000000000004E-3</c:v>
                </c:pt>
                <c:pt idx="111786" formatCode="0.00E+00">
                  <c:v>7.2007299999999998E-3</c:v>
                </c:pt>
                <c:pt idx="111787" formatCode="0.00E+00">
                  <c:v>7.23692E-3</c:v>
                </c:pt>
                <c:pt idx="111788" formatCode="0.00E+00">
                  <c:v>7.2622600000000004E-3</c:v>
                </c:pt>
                <c:pt idx="111789" formatCode="0.00E+00">
                  <c:v>7.2765199999999999E-3</c:v>
                </c:pt>
                <c:pt idx="111790" formatCode="0.00E+00">
                  <c:v>7.2795200000000003E-3</c:v>
                </c:pt>
                <c:pt idx="111791" formatCode="0.00E+00">
                  <c:v>7.2710800000000001E-3</c:v>
                </c:pt>
                <c:pt idx="111792" formatCode="0.00E+00">
                  <c:v>7.2510300000000003E-3</c:v>
                </c:pt>
                <c:pt idx="111793" formatCode="0.00E+00">
                  <c:v>7.21925E-3</c:v>
                </c:pt>
                <c:pt idx="111794" formatCode="0.00E+00">
                  <c:v>7.1756099999999998E-3</c:v>
                </c:pt>
                <c:pt idx="111795" formatCode="0.00E+00">
                  <c:v>7.1200100000000004E-3</c:v>
                </c:pt>
                <c:pt idx="111796" formatCode="0.00E+00">
                  <c:v>7.0523599999999997E-3</c:v>
                </c:pt>
                <c:pt idx="111797" formatCode="0.00E+00">
                  <c:v>6.9726099999999997E-3</c:v>
                </c:pt>
                <c:pt idx="111798" formatCode="0.00E+00">
                  <c:v>6.8807E-3</c:v>
                </c:pt>
                <c:pt idx="111799" formatCode="0.00E+00">
                  <c:v>6.7766199999999997E-3</c:v>
                </c:pt>
                <c:pt idx="111800" formatCode="0.00E+00">
                  <c:v>6.6603699999999997E-3</c:v>
                </c:pt>
                <c:pt idx="111801" formatCode="0.00E+00">
                  <c:v>6.5319499999999999E-3</c:v>
                </c:pt>
                <c:pt idx="111802" formatCode="0.00E+00">
                  <c:v>6.3914100000000001E-3</c:v>
                </c:pt>
                <c:pt idx="111803" formatCode="0.00E+00">
                  <c:v>6.23881E-3</c:v>
                </c:pt>
                <c:pt idx="111804" formatCode="0.00E+00">
                  <c:v>6.0742299999999999E-3</c:v>
                </c:pt>
                <c:pt idx="111805" formatCode="0.00E+00">
                  <c:v>5.8977700000000001E-3</c:v>
                </c:pt>
                <c:pt idx="111806" formatCode="0.00E+00">
                  <c:v>5.7095399999999999E-3</c:v>
                </c:pt>
                <c:pt idx="111807" formatCode="0.00E+00">
                  <c:v>5.5097000000000002E-3</c:v>
                </c:pt>
                <c:pt idx="111808" formatCode="0.00E+00">
                  <c:v>5.2984E-3</c:v>
                </c:pt>
                <c:pt idx="111809" formatCode="0.00E+00">
                  <c:v>5.0758299999999999E-3</c:v>
                </c:pt>
                <c:pt idx="111810" formatCode="0.00E+00">
                  <c:v>4.8421899999999997E-3</c:v>
                </c:pt>
                <c:pt idx="111811" formatCode="0.00E+00">
                  <c:v>4.5976999999999997E-3</c:v>
                </c:pt>
                <c:pt idx="111812" formatCode="0.00E+00">
                  <c:v>4.3426100000000002E-3</c:v>
                </c:pt>
                <c:pt idx="111813" formatCode="0.00E+00">
                  <c:v>4.0771699999999998E-3</c:v>
                </c:pt>
                <c:pt idx="111814" formatCode="0.00E+00">
                  <c:v>3.80168E-3</c:v>
                </c:pt>
                <c:pt idx="111815" formatCode="0.00E+00">
                  <c:v>3.5164200000000001E-3</c:v>
                </c:pt>
                <c:pt idx="111816" formatCode="0.00E+00">
                  <c:v>3.2217299999999999E-3</c:v>
                </c:pt>
                <c:pt idx="111817" formatCode="0.00E+00">
                  <c:v>2.9179399999999999E-3</c:v>
                </c:pt>
                <c:pt idx="111818" formatCode="0.00E+00">
                  <c:v>2.6053999999999999E-3</c:v>
                </c:pt>
                <c:pt idx="111819" formatCode="0.00E+00">
                  <c:v>2.2844800000000002E-3</c:v>
                </c:pt>
                <c:pt idx="111820" formatCode="0.00E+00">
                  <c:v>1.9555800000000002E-3</c:v>
                </c:pt>
                <c:pt idx="111821" formatCode="0.00E+00">
                  <c:v>1.6190899999999999E-3</c:v>
                </c:pt>
                <c:pt idx="111822" formatCode="0.00E+00">
                  <c:v>1.27545E-3</c:v>
                </c:pt>
                <c:pt idx="111823" formatCode="0.00E+00">
                  <c:v>9.2508399999999995E-4</c:v>
                </c:pt>
                <c:pt idx="111824" formatCode="0.00E+00">
                  <c:v>5.6844199999999995E-4</c:v>
                </c:pt>
                <c:pt idx="111825" formatCode="0.00E+00">
                  <c:v>2.0599099999999999E-4</c:v>
                </c:pt>
                <c:pt idx="111826" formatCode="0.00E+00">
                  <c:v>-1.61793E-4</c:v>
                </c:pt>
                <c:pt idx="111827" formatCode="0.00E+00">
                  <c:v>-5.3442099999999998E-4</c:v>
                </c:pt>
                <c:pt idx="111828" formatCode="0.00E+00">
                  <c:v>-9.1139200000000002E-4</c:v>
                </c:pt>
                <c:pt idx="111829" formatCode="0.00E+00">
                  <c:v>-1.2921899999999999E-3</c:v>
                </c:pt>
                <c:pt idx="111830" formatCode="0.00E+00">
                  <c:v>-1.6762999999999999E-3</c:v>
                </c:pt>
                <c:pt idx="111831" formatCode="0.00E+00">
                  <c:v>-2.0631899999999999E-3</c:v>
                </c:pt>
                <c:pt idx="111832" formatCode="0.00E+00">
                  <c:v>-2.45232E-3</c:v>
                </c:pt>
                <c:pt idx="111833" formatCode="0.00E+00">
                  <c:v>-2.8431300000000001E-3</c:v>
                </c:pt>
                <c:pt idx="111834" formatCode="0.00E+00">
                  <c:v>-3.23508E-3</c:v>
                </c:pt>
                <c:pt idx="111835" formatCode="0.00E+00">
                  <c:v>-3.6276099999999999E-3</c:v>
                </c:pt>
                <c:pt idx="111836" formatCode="0.00E+00">
                  <c:v>-4.0201400000000002E-3</c:v>
                </c:pt>
                <c:pt idx="111837" formatCode="0.00E+00">
                  <c:v>-4.4121200000000003E-3</c:v>
                </c:pt>
                <c:pt idx="111838" formatCode="0.00E+00">
                  <c:v>-4.8029600000000002E-3</c:v>
                </c:pt>
                <c:pt idx="111839" formatCode="0.00E+00">
                  <c:v>-5.1920899999999999E-3</c:v>
                </c:pt>
                <c:pt idx="111840" formatCode="0.00E+00">
                  <c:v>-5.5789300000000002E-3</c:v>
                </c:pt>
                <c:pt idx="111841" formatCode="0.00E+00">
                  <c:v>-5.9629000000000001E-3</c:v>
                </c:pt>
                <c:pt idx="111842" formatCode="0.00E+00">
                  <c:v>-6.3434399999999997E-3</c:v>
                </c:pt>
                <c:pt idx="111843" formatCode="0.00E+00">
                  <c:v>-6.7199499999999997E-3</c:v>
                </c:pt>
                <c:pt idx="111844" formatCode="0.00E+00">
                  <c:v>-7.0918700000000001E-3</c:v>
                </c:pt>
                <c:pt idx="111845" formatCode="0.00E+00">
                  <c:v>-7.45862E-3</c:v>
                </c:pt>
                <c:pt idx="111846" formatCode="0.00E+00">
                  <c:v>-7.8196299999999993E-3</c:v>
                </c:pt>
                <c:pt idx="111847" formatCode="0.00E+00">
                  <c:v>-8.1743500000000004E-3</c:v>
                </c:pt>
                <c:pt idx="111848" formatCode="0.00E+00">
                  <c:v>-8.5222200000000005E-3</c:v>
                </c:pt>
                <c:pt idx="111849" formatCode="0.00E+00">
                  <c:v>-8.8626799999999995E-3</c:v>
                </c:pt>
                <c:pt idx="111850" formatCode="0.00E+00">
                  <c:v>-9.1951900000000007E-3</c:v>
                </c:pt>
                <c:pt idx="111851" formatCode="0.00E+00">
                  <c:v>-9.5192200000000001E-3</c:v>
                </c:pt>
                <c:pt idx="111852" formatCode="0.00E+00">
                  <c:v>-9.8342399999999993E-3</c:v>
                </c:pt>
                <c:pt idx="111853">
                  <c:v>-1.01397E-2</c:v>
                </c:pt>
                <c:pt idx="111854">
                  <c:v>-1.04352E-2</c:v>
                </c:pt>
                <c:pt idx="111855">
                  <c:v>-1.0720199999999999E-2</c:v>
                </c:pt>
                <c:pt idx="111856">
                  <c:v>-1.09941E-2</c:v>
                </c:pt>
                <c:pt idx="111857">
                  <c:v>-1.12566E-2</c:v>
                </c:pt>
                <c:pt idx="111858">
                  <c:v>-1.15072E-2</c:v>
                </c:pt>
                <c:pt idx="111859">
                  <c:v>-1.17454E-2</c:v>
                </c:pt>
                <c:pt idx="111860">
                  <c:v>-1.19709E-2</c:v>
                </c:pt>
                <c:pt idx="111861">
                  <c:v>-1.21832E-2</c:v>
                </c:pt>
                <c:pt idx="111862">
                  <c:v>-1.23819E-2</c:v>
                </c:pt>
                <c:pt idx="111863">
                  <c:v>-1.25667E-2</c:v>
                </c:pt>
                <c:pt idx="111864">
                  <c:v>-1.2737200000000001E-2</c:v>
                </c:pt>
                <c:pt idx="111865">
                  <c:v>-1.2893099999999999E-2</c:v>
                </c:pt>
                <c:pt idx="111866">
                  <c:v>-1.30341E-2</c:v>
                </c:pt>
                <c:pt idx="111867">
                  <c:v>-1.3159799999999999E-2</c:v>
                </c:pt>
                <c:pt idx="111868">
                  <c:v>-1.32701E-2</c:v>
                </c:pt>
                <c:pt idx="111869">
                  <c:v>-1.3364600000000001E-2</c:v>
                </c:pt>
                <c:pt idx="111870">
                  <c:v>-1.3443099999999999E-2</c:v>
                </c:pt>
                <c:pt idx="111871">
                  <c:v>-1.35055E-2</c:v>
                </c:pt>
                <c:pt idx="111872">
                  <c:v>-1.3551499999999999E-2</c:v>
                </c:pt>
                <c:pt idx="111873">
                  <c:v>-1.3580999999999999E-2</c:v>
                </c:pt>
                <c:pt idx="111874">
                  <c:v>-1.3593900000000001E-2</c:v>
                </c:pt>
                <c:pt idx="111875">
                  <c:v>-1.359E-2</c:v>
                </c:pt>
                <c:pt idx="111876">
                  <c:v>-1.35692E-2</c:v>
                </c:pt>
                <c:pt idx="111877">
                  <c:v>-1.35315E-2</c:v>
                </c:pt>
                <c:pt idx="111878">
                  <c:v>-1.3476800000000001E-2</c:v>
                </c:pt>
                <c:pt idx="111879">
                  <c:v>-1.3405200000000001E-2</c:v>
                </c:pt>
                <c:pt idx="111880">
                  <c:v>-1.33166E-2</c:v>
                </c:pt>
                <c:pt idx="111881">
                  <c:v>-1.3211000000000001E-2</c:v>
                </c:pt>
                <c:pt idx="111882">
                  <c:v>-1.3088499999999999E-2</c:v>
                </c:pt>
                <c:pt idx="111883">
                  <c:v>-1.29493E-2</c:v>
                </c:pt>
                <c:pt idx="111884">
                  <c:v>-1.2793300000000001E-2</c:v>
                </c:pt>
                <c:pt idx="111885">
                  <c:v>-1.26207E-2</c:v>
                </c:pt>
                <c:pt idx="111886">
                  <c:v>-1.24317E-2</c:v>
                </c:pt>
                <c:pt idx="111887">
                  <c:v>-1.22265E-2</c:v>
                </c:pt>
                <c:pt idx="111888">
                  <c:v>-1.2005099999999999E-2</c:v>
                </c:pt>
                <c:pt idx="111889">
                  <c:v>-1.1768000000000001E-2</c:v>
                </c:pt>
                <c:pt idx="111890">
                  <c:v>-1.1515299999999999E-2</c:v>
                </c:pt>
                <c:pt idx="111891">
                  <c:v>-1.12473E-2</c:v>
                </c:pt>
                <c:pt idx="111892">
                  <c:v>-1.09642E-2</c:v>
                </c:pt>
                <c:pt idx="111893">
                  <c:v>-1.0666399999999999E-2</c:v>
                </c:pt>
                <c:pt idx="111894">
                  <c:v>-1.03543E-2</c:v>
                </c:pt>
                <c:pt idx="111895">
                  <c:v>-1.00281E-2</c:v>
                </c:pt>
                <c:pt idx="111896" formatCode="0.00E+00">
                  <c:v>-9.6882800000000005E-3</c:v>
                </c:pt>
                <c:pt idx="111897" formatCode="0.00E+00">
                  <c:v>-9.33521E-3</c:v>
                </c:pt>
                <c:pt idx="111898" formatCode="0.00E+00">
                  <c:v>-8.9693199999999994E-3</c:v>
                </c:pt>
                <c:pt idx="111899" formatCode="0.00E+00">
                  <c:v>-8.5910299999999995E-3</c:v>
                </c:pt>
                <c:pt idx="111900" formatCode="0.00E+00">
                  <c:v>-8.2007999999999994E-3</c:v>
                </c:pt>
                <c:pt idx="111901" formatCode="0.00E+00">
                  <c:v>-7.7990999999999998E-3</c:v>
                </c:pt>
                <c:pt idx="111902" formatCode="0.00E+00">
                  <c:v>-7.3864100000000004E-3</c:v>
                </c:pt>
                <c:pt idx="111903" formatCode="0.00E+00">
                  <c:v>-6.9632499999999998E-3</c:v>
                </c:pt>
                <c:pt idx="111904" formatCode="0.00E+00">
                  <c:v>-6.5301300000000003E-3</c:v>
                </c:pt>
                <c:pt idx="111905" formatCode="0.00E+00">
                  <c:v>-6.0875800000000004E-3</c:v>
                </c:pt>
                <c:pt idx="111906" formatCode="0.00E+00">
                  <c:v>-5.6361600000000003E-3</c:v>
                </c:pt>
                <c:pt idx="111907" formatCode="0.00E+00">
                  <c:v>-5.1764300000000001E-3</c:v>
                </c:pt>
                <c:pt idx="111908" formatCode="0.00E+00">
                  <c:v>-4.7089599999999999E-3</c:v>
                </c:pt>
                <c:pt idx="111909" formatCode="0.00E+00">
                  <c:v>-4.2343399999999996E-3</c:v>
                </c:pt>
                <c:pt idx="111910" formatCode="0.00E+00">
                  <c:v>-3.7531600000000002E-3</c:v>
                </c:pt>
                <c:pt idx="111911" formatCode="0.00E+00">
                  <c:v>-3.26604E-3</c:v>
                </c:pt>
                <c:pt idx="111912" formatCode="0.00E+00">
                  <c:v>-2.7735799999999999E-3</c:v>
                </c:pt>
                <c:pt idx="111913" formatCode="0.00E+00">
                  <c:v>-2.2764E-3</c:v>
                </c:pt>
                <c:pt idx="111914" formatCode="0.00E+00">
                  <c:v>-1.7751500000000001E-3</c:v>
                </c:pt>
                <c:pt idx="111915" formatCode="0.00E+00">
                  <c:v>-1.2704599999999999E-3</c:v>
                </c:pt>
                <c:pt idx="111916" formatCode="0.00E+00">
                  <c:v>-7.6295699999999998E-4</c:v>
                </c:pt>
                <c:pt idx="111917" formatCode="0.00E+00">
                  <c:v>-2.5330099999999999E-4</c:v>
                </c:pt>
                <c:pt idx="111918" formatCode="0.00E+00">
                  <c:v>2.5786299999999999E-4</c:v>
                </c:pt>
                <c:pt idx="111919" formatCode="0.00E+00">
                  <c:v>7.6988399999999998E-4</c:v>
                </c:pt>
                <c:pt idx="111920" formatCode="0.00E+00">
                  <c:v>1.2821099999999999E-3</c:v>
                </c:pt>
                <c:pt idx="111921" formatCode="0.00E+00">
                  <c:v>1.79389E-3</c:v>
                </c:pt>
                <c:pt idx="111922" formatCode="0.00E+00">
                  <c:v>2.3045600000000002E-3</c:v>
                </c:pt>
                <c:pt idx="111923" formatCode="0.00E+00">
                  <c:v>2.8134800000000001E-3</c:v>
                </c:pt>
                <c:pt idx="111924" formatCode="0.00E+00">
                  <c:v>3.32E-3</c:v>
                </c:pt>
                <c:pt idx="111925" formatCode="0.00E+00">
                  <c:v>3.8234800000000002E-3</c:v>
                </c:pt>
                <c:pt idx="111926" formatCode="0.00E+00">
                  <c:v>4.3232699999999997E-3</c:v>
                </c:pt>
                <c:pt idx="111927" formatCode="0.00E+00">
                  <c:v>4.8187400000000002E-3</c:v>
                </c:pt>
                <c:pt idx="111928" formatCode="0.00E+00">
                  <c:v>5.3092499999999997E-3</c:v>
                </c:pt>
                <c:pt idx="111929" formatCode="0.00E+00">
                  <c:v>5.7942000000000002E-3</c:v>
                </c:pt>
                <c:pt idx="111930" formatCode="0.00E+00">
                  <c:v>6.2729600000000002E-3</c:v>
                </c:pt>
                <c:pt idx="111931" formatCode="0.00E+00">
                  <c:v>6.7449299999999997E-3</c:v>
                </c:pt>
                <c:pt idx="111932" formatCode="0.00E+00">
                  <c:v>7.2095099999999997E-3</c:v>
                </c:pt>
                <c:pt idx="111933" formatCode="0.00E+00">
                  <c:v>7.6661200000000002E-3</c:v>
                </c:pt>
                <c:pt idx="111934" formatCode="0.00E+00">
                  <c:v>8.1141900000000003E-3</c:v>
                </c:pt>
                <c:pt idx="111935" formatCode="0.00E+00">
                  <c:v>8.5531600000000006E-3</c:v>
                </c:pt>
                <c:pt idx="111936" formatCode="0.00E+00">
                  <c:v>8.9824799999999993E-3</c:v>
                </c:pt>
                <c:pt idx="111937" formatCode="0.00E+00">
                  <c:v>9.4016099999999995E-3</c:v>
                </c:pt>
                <c:pt idx="111938" formatCode="0.00E+00">
                  <c:v>9.8100500000000007E-3</c:v>
                </c:pt>
                <c:pt idx="111939">
                  <c:v>1.0207300000000001E-2</c:v>
                </c:pt>
                <c:pt idx="111940">
                  <c:v>1.0592799999999999E-2</c:v>
                </c:pt>
                <c:pt idx="111941">
                  <c:v>1.0966200000000001E-2</c:v>
                </c:pt>
                <c:pt idx="111942">
                  <c:v>1.1327E-2</c:v>
                </c:pt>
                <c:pt idx="111943">
                  <c:v>1.16747E-2</c:v>
                </c:pt>
                <c:pt idx="111944">
                  <c:v>1.2009000000000001E-2</c:v>
                </c:pt>
                <c:pt idx="111945">
                  <c:v>1.2329400000000001E-2</c:v>
                </c:pt>
                <c:pt idx="111946">
                  <c:v>1.2635499999999999E-2</c:v>
                </c:pt>
                <c:pt idx="111947">
                  <c:v>1.29271E-2</c:v>
                </c:pt>
                <c:pt idx="111948">
                  <c:v>1.32038E-2</c:v>
                </c:pt>
                <c:pt idx="111949">
                  <c:v>1.34652E-2</c:v>
                </c:pt>
                <c:pt idx="111950">
                  <c:v>1.37111E-2</c:v>
                </c:pt>
                <c:pt idx="111951">
                  <c:v>1.3941200000000001E-2</c:v>
                </c:pt>
                <c:pt idx="111952">
                  <c:v>1.41552E-2</c:v>
                </c:pt>
                <c:pt idx="111953">
                  <c:v>1.4352999999999999E-2</c:v>
                </c:pt>
                <c:pt idx="111954">
                  <c:v>1.45343E-2</c:v>
                </c:pt>
                <c:pt idx="111955">
                  <c:v>1.4698900000000001E-2</c:v>
                </c:pt>
                <c:pt idx="111956">
                  <c:v>1.4846699999999999E-2</c:v>
                </c:pt>
                <c:pt idx="111957">
                  <c:v>1.4977600000000001E-2</c:v>
                </c:pt>
                <c:pt idx="111958">
                  <c:v>1.50914E-2</c:v>
                </c:pt>
                <c:pt idx="111959">
                  <c:v>1.51881E-2</c:v>
                </c:pt>
                <c:pt idx="111960">
                  <c:v>1.5267599999999999E-2</c:v>
                </c:pt>
                <c:pt idx="111961">
                  <c:v>1.5329799999999999E-2</c:v>
                </c:pt>
                <c:pt idx="111962">
                  <c:v>1.5374799999999999E-2</c:v>
                </c:pt>
                <c:pt idx="111963">
                  <c:v>1.5402600000000001E-2</c:v>
                </c:pt>
                <c:pt idx="111964">
                  <c:v>1.5413100000000001E-2</c:v>
                </c:pt>
                <c:pt idx="111965">
                  <c:v>1.54065E-2</c:v>
                </c:pt>
                <c:pt idx="111966">
                  <c:v>1.53828E-2</c:v>
                </c:pt>
                <c:pt idx="111967">
                  <c:v>1.5342099999999999E-2</c:v>
                </c:pt>
                <c:pt idx="111968">
                  <c:v>1.5284600000000001E-2</c:v>
                </c:pt>
                <c:pt idx="111969">
                  <c:v>1.5210400000000001E-2</c:v>
                </c:pt>
                <c:pt idx="111970">
                  <c:v>1.51196E-2</c:v>
                </c:pt>
                <c:pt idx="111971">
                  <c:v>1.50125E-2</c:v>
                </c:pt>
                <c:pt idx="111972">
                  <c:v>1.4889299999999999E-2</c:v>
                </c:pt>
                <c:pt idx="111973">
                  <c:v>1.47502E-2</c:v>
                </c:pt>
                <c:pt idx="111974">
                  <c:v>1.45954E-2</c:v>
                </c:pt>
                <c:pt idx="111975">
                  <c:v>1.4425199999999999E-2</c:v>
                </c:pt>
                <c:pt idx="111976">
                  <c:v>1.4239999999999999E-2</c:v>
                </c:pt>
                <c:pt idx="111977">
                  <c:v>1.4039899999999999E-2</c:v>
                </c:pt>
                <c:pt idx="111978">
                  <c:v>1.3825499999999999E-2</c:v>
                </c:pt>
                <c:pt idx="111979">
                  <c:v>1.35969E-2</c:v>
                </c:pt>
                <c:pt idx="111980">
                  <c:v>1.3354599999999999E-2</c:v>
                </c:pt>
                <c:pt idx="111981">
                  <c:v>1.3099E-2</c:v>
                </c:pt>
                <c:pt idx="111982">
                  <c:v>1.28304E-2</c:v>
                </c:pt>
                <c:pt idx="111983">
                  <c:v>1.25492E-2</c:v>
                </c:pt>
                <c:pt idx="111984">
                  <c:v>1.2256E-2</c:v>
                </c:pt>
                <c:pt idx="111985">
                  <c:v>1.1951E-2</c:v>
                </c:pt>
                <c:pt idx="111986">
                  <c:v>1.1634800000000001E-2</c:v>
                </c:pt>
                <c:pt idx="111987">
                  <c:v>1.1307899999999999E-2</c:v>
                </c:pt>
                <c:pt idx="111988">
                  <c:v>1.09707E-2</c:v>
                </c:pt>
                <c:pt idx="111989">
                  <c:v>1.06236E-2</c:v>
                </c:pt>
                <c:pt idx="111990">
                  <c:v>1.02673E-2</c:v>
                </c:pt>
                <c:pt idx="111991" formatCode="0.00E+00">
                  <c:v>9.9021300000000003E-3</c:v>
                </c:pt>
                <c:pt idx="111992" formatCode="0.00E+00">
                  <c:v>9.5286899999999994E-3</c:v>
                </c:pt>
                <c:pt idx="111993" formatCode="0.00E+00">
                  <c:v>9.1474799999999995E-3</c:v>
                </c:pt>
                <c:pt idx="111994" formatCode="0.00E+00">
                  <c:v>8.7590199999999993E-3</c:v>
                </c:pt>
                <c:pt idx="111995" formatCode="0.00E+00">
                  <c:v>8.3638500000000008E-3</c:v>
                </c:pt>
                <c:pt idx="111996" formatCode="0.00E+00">
                  <c:v>7.9625000000000008E-3</c:v>
                </c:pt>
                <c:pt idx="111997" formatCode="0.00E+00">
                  <c:v>7.5555199999999996E-3</c:v>
                </c:pt>
                <c:pt idx="111998" formatCode="0.00E+00">
                  <c:v>7.14345E-3</c:v>
                </c:pt>
                <c:pt idx="111999" formatCode="0.00E+00">
                  <c:v>6.7268299999999996E-3</c:v>
                </c:pt>
                <c:pt idx="112000" formatCode="0.00E+00">
                  <c:v>6.3061999999999997E-3</c:v>
                </c:pt>
                <c:pt idx="112001" formatCode="0.00E+00">
                  <c:v>5.8821300000000002E-3</c:v>
                </c:pt>
                <c:pt idx="112002" formatCode="0.00E+00">
                  <c:v>5.4551499999999998E-3</c:v>
                </c:pt>
                <c:pt idx="112003" formatCode="0.00E+00">
                  <c:v>5.0258200000000003E-3</c:v>
                </c:pt>
                <c:pt idx="112004" formatCode="0.00E+00">
                  <c:v>4.5946600000000004E-3</c:v>
                </c:pt>
                <c:pt idx="112005" formatCode="0.00E+00">
                  <c:v>4.1622300000000003E-3</c:v>
                </c:pt>
                <c:pt idx="112006" formatCode="0.00E+00">
                  <c:v>3.7290700000000001E-3</c:v>
                </c:pt>
                <c:pt idx="112007" formatCode="0.00E+00">
                  <c:v>3.2956999999999999E-3</c:v>
                </c:pt>
                <c:pt idx="112008" formatCode="0.00E+00">
                  <c:v>2.86265E-3</c:v>
                </c:pt>
                <c:pt idx="112009" formatCode="0.00E+00">
                  <c:v>2.4304499999999998E-3</c:v>
                </c:pt>
                <c:pt idx="112010" formatCode="0.00E+00">
                  <c:v>1.9995999999999998E-3</c:v>
                </c:pt>
                <c:pt idx="112011" formatCode="0.00E+00">
                  <c:v>1.5706299999999999E-3</c:v>
                </c:pt>
                <c:pt idx="112012" formatCode="0.00E+00">
                  <c:v>1.14401E-3</c:v>
                </c:pt>
                <c:pt idx="112013" formatCode="0.00E+00">
                  <c:v>7.2025500000000005E-4</c:v>
                </c:pt>
                <c:pt idx="112014" formatCode="0.00E+00">
                  <c:v>2.99833E-4</c:v>
                </c:pt>
                <c:pt idx="112015" formatCode="0.00E+00">
                  <c:v>-1.16783E-4</c:v>
                </c:pt>
                <c:pt idx="112016" formatCode="0.00E+00">
                  <c:v>-5.2913400000000001E-4</c:v>
                </c:pt>
                <c:pt idx="112017" formatCode="0.00E+00">
                  <c:v>-9.3677300000000001E-4</c:v>
                </c:pt>
                <c:pt idx="112018" formatCode="0.00E+00">
                  <c:v>-1.3392600000000001E-3</c:v>
                </c:pt>
                <c:pt idx="112019" formatCode="0.00E+00">
                  <c:v>-1.7361799999999999E-3</c:v>
                </c:pt>
                <c:pt idx="112020" formatCode="0.00E+00">
                  <c:v>-2.1271200000000001E-3</c:v>
                </c:pt>
                <c:pt idx="112021" formatCode="0.00E+00">
                  <c:v>-2.51169E-3</c:v>
                </c:pt>
                <c:pt idx="112022" formatCode="0.00E+00">
                  <c:v>-2.8894900000000002E-3</c:v>
                </c:pt>
                <c:pt idx="112023" formatCode="0.00E+00">
                  <c:v>-3.2601800000000001E-3</c:v>
                </c:pt>
                <c:pt idx="112024" formatCode="0.00E+00">
                  <c:v>-3.6233799999999998E-3</c:v>
                </c:pt>
                <c:pt idx="112025" formatCode="0.00E+00">
                  <c:v>-3.9787700000000004E-3</c:v>
                </c:pt>
                <c:pt idx="112026" formatCode="0.00E+00">
                  <c:v>-4.3260299999999998E-3</c:v>
                </c:pt>
                <c:pt idx="112027" formatCode="0.00E+00">
                  <c:v>-4.6648599999999998E-3</c:v>
                </c:pt>
                <c:pt idx="112028" formatCode="0.00E+00">
                  <c:v>-4.9949599999999997E-3</c:v>
                </c:pt>
                <c:pt idx="112029" formatCode="0.00E+00">
                  <c:v>-5.3160600000000001E-3</c:v>
                </c:pt>
                <c:pt idx="112030" formatCode="0.00E+00">
                  <c:v>-5.6279099999999999E-3</c:v>
                </c:pt>
                <c:pt idx="112031" formatCode="0.00E+00">
                  <c:v>-5.9302799999999996E-3</c:v>
                </c:pt>
                <c:pt idx="112032" formatCode="0.00E+00">
                  <c:v>-6.2229499999999997E-3</c:v>
                </c:pt>
                <c:pt idx="112033" formatCode="0.00E+00">
                  <c:v>-6.5056999999999997E-3</c:v>
                </c:pt>
                <c:pt idx="112034" formatCode="0.00E+00">
                  <c:v>-6.7783699999999997E-3</c:v>
                </c:pt>
                <c:pt idx="112035" formatCode="0.00E+00">
                  <c:v>-7.0407899999999999E-3</c:v>
                </c:pt>
                <c:pt idx="112036" formatCode="0.00E+00">
                  <c:v>-7.2928000000000003E-3</c:v>
                </c:pt>
                <c:pt idx="112037" formatCode="0.00E+00">
                  <c:v>-7.53427E-3</c:v>
                </c:pt>
                <c:pt idx="112038" formatCode="0.00E+00">
                  <c:v>-7.7650999999999996E-3</c:v>
                </c:pt>
                <c:pt idx="112039" formatCode="0.00E+00">
                  <c:v>-7.9851899999999996E-3</c:v>
                </c:pt>
                <c:pt idx="112040" formatCode="0.00E+00">
                  <c:v>-8.1944700000000006E-3</c:v>
                </c:pt>
                <c:pt idx="112041" formatCode="0.00E+00">
                  <c:v>-8.3928600000000003E-3</c:v>
                </c:pt>
                <c:pt idx="112042" formatCode="0.00E+00">
                  <c:v>-8.5803400000000005E-3</c:v>
                </c:pt>
                <c:pt idx="112043" formatCode="0.00E+00">
                  <c:v>-8.7568799999999999E-3</c:v>
                </c:pt>
                <c:pt idx="112044" formatCode="0.00E+00">
                  <c:v>-8.9224600000000001E-3</c:v>
                </c:pt>
                <c:pt idx="112045" formatCode="0.00E+00">
                  <c:v>-9.0771099999999993E-3</c:v>
                </c:pt>
                <c:pt idx="112046" formatCode="0.00E+00">
                  <c:v>-9.2208499999999992E-3</c:v>
                </c:pt>
                <c:pt idx="112047" formatCode="0.00E+00">
                  <c:v>-9.3537099999999995E-3</c:v>
                </c:pt>
                <c:pt idx="112048" formatCode="0.00E+00">
                  <c:v>-9.4757699999999997E-3</c:v>
                </c:pt>
                <c:pt idx="112049" formatCode="0.00E+00">
                  <c:v>-9.5870799999999996E-3</c:v>
                </c:pt>
                <c:pt idx="112050" formatCode="0.00E+00">
                  <c:v>-9.6877500000000002E-3</c:v>
                </c:pt>
                <c:pt idx="112051" formatCode="0.00E+00">
                  <c:v>-9.7778799999999992E-3</c:v>
                </c:pt>
                <c:pt idx="112052" formatCode="0.00E+00">
                  <c:v>-9.8575899999999994E-3</c:v>
                </c:pt>
                <c:pt idx="112053" formatCode="0.00E+00">
                  <c:v>-9.9270000000000001E-3</c:v>
                </c:pt>
                <c:pt idx="112054" formatCode="0.00E+00">
                  <c:v>-9.9862800000000002E-3</c:v>
                </c:pt>
                <c:pt idx="112055">
                  <c:v>-1.00356E-2</c:v>
                </c:pt>
                <c:pt idx="112056">
                  <c:v>-1.00751E-2</c:v>
                </c:pt>
                <c:pt idx="112057">
                  <c:v>-1.01049E-2</c:v>
                </c:pt>
                <c:pt idx="112058">
                  <c:v>-1.01254E-2</c:v>
                </c:pt>
                <c:pt idx="112059">
                  <c:v>-1.0136600000000001E-2</c:v>
                </c:pt>
                <c:pt idx="112060">
                  <c:v>-1.01388E-2</c:v>
                </c:pt>
                <c:pt idx="112061">
                  <c:v>-1.01323E-2</c:v>
                </c:pt>
                <c:pt idx="112062">
                  <c:v>-1.01172E-2</c:v>
                </c:pt>
                <c:pt idx="112063">
                  <c:v>-1.00938E-2</c:v>
                </c:pt>
                <c:pt idx="112064">
                  <c:v>-1.0062400000000001E-2</c:v>
                </c:pt>
                <c:pt idx="112065">
                  <c:v>-1.0023300000000001E-2</c:v>
                </c:pt>
                <c:pt idx="112066" formatCode="0.00E+00">
                  <c:v>-9.9766100000000003E-3</c:v>
                </c:pt>
                <c:pt idx="112067" formatCode="0.00E+00">
                  <c:v>-9.9227299999999994E-3</c:v>
                </c:pt>
                <c:pt idx="112068" formatCode="0.00E+00">
                  <c:v>-9.8618999999999998E-3</c:v>
                </c:pt>
                <c:pt idx="112069" formatCode="0.00E+00">
                  <c:v>-9.7944099999999999E-3</c:v>
                </c:pt>
                <c:pt idx="112070" formatCode="0.00E+00">
                  <c:v>-9.7205599999999996E-3</c:v>
                </c:pt>
                <c:pt idx="112071" formatCode="0.00E+00">
                  <c:v>-9.6406300000000007E-3</c:v>
                </c:pt>
                <c:pt idx="112072" formatCode="0.00E+00">
                  <c:v>-9.5549199999999997E-3</c:v>
                </c:pt>
                <c:pt idx="112073" formatCode="0.00E+00">
                  <c:v>-9.46374E-3</c:v>
                </c:pt>
                <c:pt idx="112074" formatCode="0.00E+00">
                  <c:v>-9.3673699999999999E-3</c:v>
                </c:pt>
                <c:pt idx="112075" formatCode="0.00E+00">
                  <c:v>-9.2661299999999992E-3</c:v>
                </c:pt>
                <c:pt idx="112076" formatCode="0.00E+00">
                  <c:v>-9.1603099999999996E-3</c:v>
                </c:pt>
                <c:pt idx="112077" formatCode="0.00E+00">
                  <c:v>-9.0502199999999994E-3</c:v>
                </c:pt>
                <c:pt idx="112078" formatCode="0.00E+00">
                  <c:v>-8.9361500000000003E-3</c:v>
                </c:pt>
                <c:pt idx="112079" formatCode="0.00E+00">
                  <c:v>-8.8184100000000005E-3</c:v>
                </c:pt>
                <c:pt idx="112080" formatCode="0.00E+00">
                  <c:v>-8.6972799999999999E-3</c:v>
                </c:pt>
                <c:pt idx="112081" formatCode="0.00E+00">
                  <c:v>-8.5730700000000003E-3</c:v>
                </c:pt>
                <c:pt idx="112082" formatCode="0.00E+00">
                  <c:v>-8.44606E-3</c:v>
                </c:pt>
                <c:pt idx="112083" formatCode="0.00E+00">
                  <c:v>-8.3165300000000008E-3</c:v>
                </c:pt>
                <c:pt idx="112084" formatCode="0.00E+00">
                  <c:v>-8.1847799999999991E-3</c:v>
                </c:pt>
                <c:pt idx="112085" formatCode="0.00E+00">
                  <c:v>-8.0510700000000004E-3</c:v>
                </c:pt>
                <c:pt idx="112086" formatCode="0.00E+00">
                  <c:v>-7.9156799999999996E-3</c:v>
                </c:pt>
                <c:pt idx="112087" formatCode="0.00E+00">
                  <c:v>-7.7788700000000002E-3</c:v>
                </c:pt>
                <c:pt idx="112088" formatCode="0.00E+00">
                  <c:v>-7.64089E-3</c:v>
                </c:pt>
                <c:pt idx="112089" formatCode="0.00E+00">
                  <c:v>-7.502E-3</c:v>
                </c:pt>
                <c:pt idx="112090" formatCode="0.00E+00">
                  <c:v>-7.3624399999999996E-3</c:v>
                </c:pt>
                <c:pt idx="112091" formatCode="0.00E+00">
                  <c:v>-7.2224400000000001E-3</c:v>
                </c:pt>
                <c:pt idx="112092" formatCode="0.00E+00">
                  <c:v>-7.0822400000000001E-3</c:v>
                </c:pt>
                <c:pt idx="112093" formatCode="0.00E+00">
                  <c:v>-6.9420300000000001E-3</c:v>
                </c:pt>
                <c:pt idx="112094" formatCode="0.00E+00">
                  <c:v>-6.8020399999999996E-3</c:v>
                </c:pt>
                <c:pt idx="112095" formatCode="0.00E+00">
                  <c:v>-6.6624600000000003E-3</c:v>
                </c:pt>
                <c:pt idx="112096" formatCode="0.00E+00">
                  <c:v>-6.52347E-3</c:v>
                </c:pt>
                <c:pt idx="112097" formatCode="0.00E+00">
                  <c:v>-6.3852600000000002E-3</c:v>
                </c:pt>
                <c:pt idx="112098" formatCode="0.00E+00">
                  <c:v>-6.2479800000000002E-3</c:v>
                </c:pt>
                <c:pt idx="112099" formatCode="0.00E+00">
                  <c:v>-6.1118099999999996E-3</c:v>
                </c:pt>
                <c:pt idx="112100" formatCode="0.00E+00">
                  <c:v>-5.9768699999999996E-3</c:v>
                </c:pt>
                <c:pt idx="112101" formatCode="0.00E+00">
                  <c:v>-5.8433000000000001E-3</c:v>
                </c:pt>
                <c:pt idx="112102" formatCode="0.00E+00">
                  <c:v>-5.7112300000000003E-3</c:v>
                </c:pt>
                <c:pt idx="112103" formatCode="0.00E+00">
                  <c:v>-5.5807599999999997E-3</c:v>
                </c:pt>
                <c:pt idx="112104" formatCode="0.00E+00">
                  <c:v>-5.4519900000000003E-3</c:v>
                </c:pt>
                <c:pt idx="112105" formatCode="0.00E+00">
                  <c:v>-5.3250099999999998E-3</c:v>
                </c:pt>
                <c:pt idx="112106" formatCode="0.00E+00">
                  <c:v>-5.1998900000000004E-3</c:v>
                </c:pt>
                <c:pt idx="112107" formatCode="0.00E+00">
                  <c:v>-5.07669E-3</c:v>
                </c:pt>
                <c:pt idx="112108" formatCode="0.00E+00">
                  <c:v>-4.95547E-3</c:v>
                </c:pt>
                <c:pt idx="112109" formatCode="0.00E+00">
                  <c:v>-4.8362600000000002E-3</c:v>
                </c:pt>
                <c:pt idx="112110" formatCode="0.00E+00">
                  <c:v>-4.7190799999999996E-3</c:v>
                </c:pt>
                <c:pt idx="112111" formatCode="0.00E+00">
                  <c:v>-4.6039599999999998E-3</c:v>
                </c:pt>
                <c:pt idx="112112" formatCode="0.00E+00">
                  <c:v>-4.4908999999999999E-3</c:v>
                </c:pt>
                <c:pt idx="112113" formatCode="0.00E+00">
                  <c:v>-4.3798800000000001E-3</c:v>
                </c:pt>
                <c:pt idx="112114" formatCode="0.00E+00">
                  <c:v>-4.2708800000000003E-3</c:v>
                </c:pt>
                <c:pt idx="112115" formatCode="0.00E+00">
                  <c:v>-4.16388E-3</c:v>
                </c:pt>
                <c:pt idx="112116" formatCode="0.00E+00">
                  <c:v>-4.0588300000000003E-3</c:v>
                </c:pt>
                <c:pt idx="112117" formatCode="0.00E+00">
                  <c:v>-3.9556799999999996E-3</c:v>
                </c:pt>
                <c:pt idx="112118" formatCode="0.00E+00">
                  <c:v>-3.8543599999999998E-3</c:v>
                </c:pt>
                <c:pt idx="112119" formatCode="0.00E+00">
                  <c:v>-3.7548E-3</c:v>
                </c:pt>
                <c:pt idx="112120" formatCode="0.00E+00">
                  <c:v>-3.6569100000000002E-3</c:v>
                </c:pt>
                <c:pt idx="112121" formatCode="0.00E+00">
                  <c:v>-3.5606000000000001E-3</c:v>
                </c:pt>
                <c:pt idx="112122" formatCode="0.00E+00">
                  <c:v>-3.46577E-3</c:v>
                </c:pt>
                <c:pt idx="112123" formatCode="0.00E+00">
                  <c:v>-3.3723099999999999E-3</c:v>
                </c:pt>
                <c:pt idx="112124" formatCode="0.00E+00">
                  <c:v>-3.2800799999999999E-3</c:v>
                </c:pt>
                <c:pt idx="112125" formatCode="0.00E+00">
                  <c:v>-3.1889700000000002E-3</c:v>
                </c:pt>
                <c:pt idx="112126" formatCode="0.00E+00">
                  <c:v>-3.0988399999999998E-3</c:v>
                </c:pt>
                <c:pt idx="112127" formatCode="0.00E+00">
                  <c:v>-3.0095399999999998E-3</c:v>
                </c:pt>
                <c:pt idx="112128" formatCode="0.00E+00">
                  <c:v>-2.92092E-3</c:v>
                </c:pt>
                <c:pt idx="112129" formatCode="0.00E+00">
                  <c:v>-2.8328300000000002E-3</c:v>
                </c:pt>
                <c:pt idx="112130" formatCode="0.00E+00">
                  <c:v>-2.7450999999999999E-3</c:v>
                </c:pt>
                <c:pt idx="112131" formatCode="0.00E+00">
                  <c:v>-2.6575599999999998E-3</c:v>
                </c:pt>
                <c:pt idx="112132" formatCode="0.00E+00">
                  <c:v>-2.5700499999999999E-3</c:v>
                </c:pt>
                <c:pt idx="112133" formatCode="0.00E+00">
                  <c:v>-2.4823800000000002E-3</c:v>
                </c:pt>
                <c:pt idx="112134" formatCode="0.00E+00">
                  <c:v>-2.3943699999999998E-3</c:v>
                </c:pt>
                <c:pt idx="112135" formatCode="0.00E+00">
                  <c:v>-2.30584E-3</c:v>
                </c:pt>
                <c:pt idx="112136" formatCode="0.00E+00">
                  <c:v>-2.2166099999999999E-3</c:v>
                </c:pt>
                <c:pt idx="112137" formatCode="0.00E+00">
                  <c:v>-2.12648E-3</c:v>
                </c:pt>
                <c:pt idx="112138" formatCode="0.00E+00">
                  <c:v>-2.0352600000000001E-3</c:v>
                </c:pt>
                <c:pt idx="112139" formatCode="0.00E+00">
                  <c:v>-1.9427699999999999E-3</c:v>
                </c:pt>
                <c:pt idx="112140" formatCode="0.00E+00">
                  <c:v>-1.84881E-3</c:v>
                </c:pt>
                <c:pt idx="112141" formatCode="0.00E+00">
                  <c:v>-1.7531999999999999E-3</c:v>
                </c:pt>
                <c:pt idx="112142" formatCode="0.00E+00">
                  <c:v>-1.6557399999999999E-3</c:v>
                </c:pt>
                <c:pt idx="112143" formatCode="0.00E+00">
                  <c:v>-1.5562499999999999E-3</c:v>
                </c:pt>
                <c:pt idx="112144" formatCode="0.00E+00">
                  <c:v>-1.4545300000000001E-3</c:v>
                </c:pt>
                <c:pt idx="112145" formatCode="0.00E+00">
                  <c:v>-1.35042E-3</c:v>
                </c:pt>
                <c:pt idx="112146" formatCode="0.00E+00">
                  <c:v>-1.24372E-3</c:v>
                </c:pt>
                <c:pt idx="112147" formatCode="0.00E+00">
                  <c:v>-1.1342699999999999E-3</c:v>
                </c:pt>
                <c:pt idx="112148" formatCode="0.00E+00">
                  <c:v>-1.0218899999999999E-3</c:v>
                </c:pt>
                <c:pt idx="112149" formatCode="0.00E+00">
                  <c:v>-9.0642100000000003E-4</c:v>
                </c:pt>
                <c:pt idx="112150" formatCode="0.00E+00">
                  <c:v>-7.8769500000000004E-4</c:v>
                </c:pt>
                <c:pt idx="112151" formatCode="0.00E+00">
                  <c:v>-6.6556199999999997E-4</c:v>
                </c:pt>
                <c:pt idx="112152" formatCode="0.00E+00">
                  <c:v>-5.3987499999999999E-4</c:v>
                </c:pt>
                <c:pt idx="112153" formatCode="0.00E+00">
                  <c:v>-4.10493E-4</c:v>
                </c:pt>
                <c:pt idx="112154" formatCode="0.00E+00">
                  <c:v>-2.7728399999999998E-4</c:v>
                </c:pt>
                <c:pt idx="112155" formatCode="0.00E+00">
                  <c:v>-1.40125E-4</c:v>
                </c:pt>
                <c:pt idx="112156" formatCode="0.00E+00">
                  <c:v>1.10048E-6</c:v>
                </c:pt>
                <c:pt idx="112157" formatCode="0.00E+00">
                  <c:v>1.4649699999999999E-4</c:v>
                </c:pt>
                <c:pt idx="112158" formatCode="0.00E+00">
                  <c:v>2.9616100000000003E-4</c:v>
                </c:pt>
                <c:pt idx="112159" formatCode="0.00E+00">
                  <c:v>4.5017899999999999E-4</c:v>
                </c:pt>
                <c:pt idx="112160" formatCode="0.00E+00">
                  <c:v>6.0862700000000004E-4</c:v>
                </c:pt>
                <c:pt idx="112161" formatCode="0.00E+00">
                  <c:v>7.7156800000000004E-4</c:v>
                </c:pt>
                <c:pt idx="112162" formatCode="0.00E+00">
                  <c:v>9.3905699999999998E-4</c:v>
                </c:pt>
                <c:pt idx="112163" formatCode="0.00E+00">
                  <c:v>1.1111300000000001E-3</c:v>
                </c:pt>
                <c:pt idx="112164" formatCode="0.00E+00">
                  <c:v>1.28783E-3</c:v>
                </c:pt>
                <c:pt idx="112165" formatCode="0.00E+00">
                  <c:v>1.46916E-3</c:v>
                </c:pt>
                <c:pt idx="112166" formatCode="0.00E+00">
                  <c:v>1.65514E-3</c:v>
                </c:pt>
                <c:pt idx="112167" formatCode="0.00E+00">
                  <c:v>1.84574E-3</c:v>
                </c:pt>
                <c:pt idx="112168" formatCode="0.00E+00">
                  <c:v>2.0409600000000001E-3</c:v>
                </c:pt>
                <c:pt idx="112169" formatCode="0.00E+00">
                  <c:v>2.2407600000000001E-3</c:v>
                </c:pt>
                <c:pt idx="112170" formatCode="0.00E+00">
                  <c:v>2.44509E-3</c:v>
                </c:pt>
                <c:pt idx="112171" formatCode="0.00E+00">
                  <c:v>2.6538899999999999E-3</c:v>
                </c:pt>
                <c:pt idx="112172" formatCode="0.00E+00">
                  <c:v>2.8670800000000001E-3</c:v>
                </c:pt>
                <c:pt idx="112173" formatCode="0.00E+00">
                  <c:v>3.08458E-3</c:v>
                </c:pt>
                <c:pt idx="112174" formatCode="0.00E+00">
                  <c:v>3.30628E-3</c:v>
                </c:pt>
                <c:pt idx="112175" formatCode="0.00E+00">
                  <c:v>3.53207E-3</c:v>
                </c:pt>
                <c:pt idx="112176" formatCode="0.00E+00">
                  <c:v>3.76181E-3</c:v>
                </c:pt>
                <c:pt idx="112177" formatCode="0.00E+00">
                  <c:v>3.9953699999999998E-3</c:v>
                </c:pt>
                <c:pt idx="112178" formatCode="0.00E+00">
                  <c:v>4.2325899999999996E-3</c:v>
                </c:pt>
                <c:pt idx="112179" formatCode="0.00E+00">
                  <c:v>4.4732900000000004E-3</c:v>
                </c:pt>
                <c:pt idx="112180" formatCode="0.00E+00">
                  <c:v>4.7172899999999999E-3</c:v>
                </c:pt>
                <c:pt idx="112181" formatCode="0.00E+00">
                  <c:v>4.9643899999999999E-3</c:v>
                </c:pt>
                <c:pt idx="112182" formatCode="0.00E+00">
                  <c:v>5.2143800000000002E-3</c:v>
                </c:pt>
                <c:pt idx="112183" formatCode="0.00E+00">
                  <c:v>5.4670300000000003E-3</c:v>
                </c:pt>
                <c:pt idx="112184" formatCode="0.00E+00">
                  <c:v>5.7221099999999999E-3</c:v>
                </c:pt>
                <c:pt idx="112185" formatCode="0.00E+00">
                  <c:v>5.9793600000000004E-3</c:v>
                </c:pt>
                <c:pt idx="112186" formatCode="0.00E+00">
                  <c:v>6.2385299999999999E-3</c:v>
                </c:pt>
                <c:pt idx="112187" formatCode="0.00E+00">
                  <c:v>6.4993400000000002E-3</c:v>
                </c:pt>
                <c:pt idx="112188" formatCode="0.00E+00">
                  <c:v>6.7615000000000001E-3</c:v>
                </c:pt>
                <c:pt idx="112189" formatCode="0.00E+00">
                  <c:v>7.02471E-3</c:v>
                </c:pt>
                <c:pt idx="112190" formatCode="0.00E+00">
                  <c:v>7.2886699999999997E-3</c:v>
                </c:pt>
                <c:pt idx="112191" formatCode="0.00E+00">
                  <c:v>7.5530600000000003E-3</c:v>
                </c:pt>
                <c:pt idx="112192" formatCode="0.00E+00">
                  <c:v>7.8175499999999995E-3</c:v>
                </c:pt>
                <c:pt idx="112193" formatCode="0.00E+00">
                  <c:v>8.0817900000000002E-3</c:v>
                </c:pt>
                <c:pt idx="112194" formatCode="0.00E+00">
                  <c:v>8.3454400000000008E-3</c:v>
                </c:pt>
                <c:pt idx="112195" formatCode="0.00E+00">
                  <c:v>8.6081500000000002E-3</c:v>
                </c:pt>
                <c:pt idx="112196" formatCode="0.00E+00">
                  <c:v>8.8695500000000004E-3</c:v>
                </c:pt>
                <c:pt idx="112197" formatCode="0.00E+00">
                  <c:v>9.1292700000000001E-3</c:v>
                </c:pt>
                <c:pt idx="112198" formatCode="0.00E+00">
                  <c:v>9.38692E-3</c:v>
                </c:pt>
                <c:pt idx="112199" formatCode="0.00E+00">
                  <c:v>9.6421300000000005E-3</c:v>
                </c:pt>
                <c:pt idx="112200" formatCode="0.00E+00">
                  <c:v>9.8945000000000005E-3</c:v>
                </c:pt>
                <c:pt idx="112201">
                  <c:v>1.0143599999999999E-2</c:v>
                </c:pt>
                <c:pt idx="112202">
                  <c:v>1.03891E-2</c:v>
                </c:pt>
                <c:pt idx="112203">
                  <c:v>1.06306E-2</c:v>
                </c:pt>
                <c:pt idx="112204">
                  <c:v>1.08676E-2</c:v>
                </c:pt>
                <c:pt idx="112205">
                  <c:v>1.10998E-2</c:v>
                </c:pt>
                <c:pt idx="112206">
                  <c:v>1.13267E-2</c:v>
                </c:pt>
                <c:pt idx="112207">
                  <c:v>1.15479E-2</c:v>
                </c:pt>
                <c:pt idx="112208">
                  <c:v>1.1762999999999999E-2</c:v>
                </c:pt>
                <c:pt idx="112209">
                  <c:v>1.1971600000000001E-2</c:v>
                </c:pt>
                <c:pt idx="112210">
                  <c:v>1.21733E-2</c:v>
                </c:pt>
                <c:pt idx="112211">
                  <c:v>1.2367599999999999E-2</c:v>
                </c:pt>
                <c:pt idx="112212">
                  <c:v>1.25542E-2</c:v>
                </c:pt>
                <c:pt idx="112213">
                  <c:v>1.27327E-2</c:v>
                </c:pt>
                <c:pt idx="112214">
                  <c:v>1.29027E-2</c:v>
                </c:pt>
                <c:pt idx="112215">
                  <c:v>1.3063699999999999E-2</c:v>
                </c:pt>
                <c:pt idx="112216">
                  <c:v>1.32154E-2</c:v>
                </c:pt>
                <c:pt idx="112217">
                  <c:v>1.3357300000000001E-2</c:v>
                </c:pt>
                <c:pt idx="112218">
                  <c:v>1.34892E-2</c:v>
                </c:pt>
                <c:pt idx="112219">
                  <c:v>1.36107E-2</c:v>
                </c:pt>
                <c:pt idx="112220">
                  <c:v>1.3721300000000001E-2</c:v>
                </c:pt>
                <c:pt idx="112221">
                  <c:v>1.3820799999999999E-2</c:v>
                </c:pt>
                <c:pt idx="112222">
                  <c:v>1.3908800000000001E-2</c:v>
                </c:pt>
                <c:pt idx="112223">
                  <c:v>1.39849E-2</c:v>
                </c:pt>
                <c:pt idx="112224">
                  <c:v>1.40489E-2</c:v>
                </c:pt>
                <c:pt idx="112225">
                  <c:v>1.41005E-2</c:v>
                </c:pt>
                <c:pt idx="112226">
                  <c:v>1.41393E-2</c:v>
                </c:pt>
                <c:pt idx="112227">
                  <c:v>1.4165000000000001E-2</c:v>
                </c:pt>
                <c:pt idx="112228">
                  <c:v>1.4177500000000001E-2</c:v>
                </c:pt>
                <c:pt idx="112229">
                  <c:v>1.41764E-2</c:v>
                </c:pt>
                <c:pt idx="112230">
                  <c:v>1.41616E-2</c:v>
                </c:pt>
                <c:pt idx="112231">
                  <c:v>1.41327E-2</c:v>
                </c:pt>
                <c:pt idx="112232">
                  <c:v>1.40897E-2</c:v>
                </c:pt>
                <c:pt idx="112233">
                  <c:v>1.40322E-2</c:v>
                </c:pt>
                <c:pt idx="112234">
                  <c:v>1.3960200000000001E-2</c:v>
                </c:pt>
                <c:pt idx="112235">
                  <c:v>1.38735E-2</c:v>
                </c:pt>
                <c:pt idx="112236">
                  <c:v>1.37719E-2</c:v>
                </c:pt>
                <c:pt idx="112237">
                  <c:v>1.36554E-2</c:v>
                </c:pt>
                <c:pt idx="112238">
                  <c:v>1.3523800000000001E-2</c:v>
                </c:pt>
                <c:pt idx="112239">
                  <c:v>1.3377E-2</c:v>
                </c:pt>
                <c:pt idx="112240">
                  <c:v>1.32151E-2</c:v>
                </c:pt>
                <c:pt idx="112241">
                  <c:v>1.30379E-2</c:v>
                </c:pt>
                <c:pt idx="112242">
                  <c:v>1.28454E-2</c:v>
                </c:pt>
                <c:pt idx="112243">
                  <c:v>1.2637799999999999E-2</c:v>
                </c:pt>
                <c:pt idx="112244">
                  <c:v>1.24148E-2</c:v>
                </c:pt>
                <c:pt idx="112245">
                  <c:v>1.21768E-2</c:v>
                </c:pt>
                <c:pt idx="112246">
                  <c:v>1.1923599999999999E-2</c:v>
                </c:pt>
                <c:pt idx="112247">
                  <c:v>1.16553E-2</c:v>
                </c:pt>
                <c:pt idx="112248">
                  <c:v>1.1372200000000001E-2</c:v>
                </c:pt>
                <c:pt idx="112249">
                  <c:v>1.10743E-2</c:v>
                </c:pt>
                <c:pt idx="112250">
                  <c:v>1.0761700000000001E-2</c:v>
                </c:pt>
                <c:pt idx="112251">
                  <c:v>1.04347E-2</c:v>
                </c:pt>
                <c:pt idx="112252">
                  <c:v>1.0093400000000001E-2</c:v>
                </c:pt>
                <c:pt idx="112253" formatCode="0.00E+00">
                  <c:v>9.7380599999999998E-3</c:v>
                </c:pt>
                <c:pt idx="112254" formatCode="0.00E+00">
                  <c:v>9.3689199999999993E-3</c:v>
                </c:pt>
                <c:pt idx="112255" formatCode="0.00E+00">
                  <c:v>8.9862299999999996E-3</c:v>
                </c:pt>
                <c:pt idx="112256" formatCode="0.00E+00">
                  <c:v>8.5902600000000006E-3</c:v>
                </c:pt>
                <c:pt idx="112257" formatCode="0.00E+00">
                  <c:v>8.1813300000000005E-3</c:v>
                </c:pt>
                <c:pt idx="112258" formatCode="0.00E+00">
                  <c:v>7.7597400000000002E-3</c:v>
                </c:pt>
                <c:pt idx="112259" formatCode="0.00E+00">
                  <c:v>7.3258400000000001E-3</c:v>
                </c:pt>
                <c:pt idx="112260" formatCode="0.00E+00">
                  <c:v>6.8799999999999998E-3</c:v>
                </c:pt>
                <c:pt idx="112261" formatCode="0.00E+00">
                  <c:v>6.4225799999999998E-3</c:v>
                </c:pt>
                <c:pt idx="112262" formatCode="0.00E+00">
                  <c:v>5.9539900000000002E-3</c:v>
                </c:pt>
                <c:pt idx="112263" formatCode="0.00E+00">
                  <c:v>5.4746500000000002E-3</c:v>
                </c:pt>
                <c:pt idx="112264" formatCode="0.00E+00">
                  <c:v>4.9849899999999999E-3</c:v>
                </c:pt>
                <c:pt idx="112265" formatCode="0.00E+00">
                  <c:v>4.4854600000000001E-3</c:v>
                </c:pt>
                <c:pt idx="112266" formatCode="0.00E+00">
                  <c:v>3.9765399999999998E-3</c:v>
                </c:pt>
                <c:pt idx="112267" formatCode="0.00E+00">
                  <c:v>3.4587200000000002E-3</c:v>
                </c:pt>
                <c:pt idx="112268" formatCode="0.00E+00">
                  <c:v>2.9325000000000002E-3</c:v>
                </c:pt>
                <c:pt idx="112269" formatCode="0.00E+00">
                  <c:v>2.3983899999999998E-3</c:v>
                </c:pt>
                <c:pt idx="112270" formatCode="0.00E+00">
                  <c:v>1.8569299999999999E-3</c:v>
                </c:pt>
                <c:pt idx="112271" formatCode="0.00E+00">
                  <c:v>1.30868E-3</c:v>
                </c:pt>
                <c:pt idx="112272" formatCode="0.00E+00">
                  <c:v>7.5418399999999997E-4</c:v>
                </c:pt>
                <c:pt idx="112273" formatCode="0.00E+00">
                  <c:v>1.94026E-4</c:v>
                </c:pt>
                <c:pt idx="112274" formatCode="0.00E+00">
                  <c:v>-3.7120799999999999E-4</c:v>
                </c:pt>
                <c:pt idx="112275" formatCode="0.00E+00">
                  <c:v>-9.4092000000000004E-4</c:v>
                </c:pt>
                <c:pt idx="112276" formatCode="0.00E+00">
                  <c:v>-1.5145E-3</c:v>
                </c:pt>
                <c:pt idx="112277" formatCode="0.00E+00">
                  <c:v>-2.0913300000000002E-3</c:v>
                </c:pt>
                <c:pt idx="112278" formatCode="0.00E+00">
                  <c:v>-2.6707800000000002E-3</c:v>
                </c:pt>
                <c:pt idx="112279" formatCode="0.00E+00">
                  <c:v>-3.2522200000000001E-3</c:v>
                </c:pt>
                <c:pt idx="112280" formatCode="0.00E+00">
                  <c:v>-3.8349999999999999E-3</c:v>
                </c:pt>
                <c:pt idx="112281" formatCode="0.00E+00">
                  <c:v>-4.4184699999999999E-3</c:v>
                </c:pt>
                <c:pt idx="112282" formatCode="0.00E+00">
                  <c:v>-5.0019699999999997E-3</c:v>
                </c:pt>
                <c:pt idx="112283" formatCode="0.00E+00">
                  <c:v>-5.5848499999999997E-3</c:v>
                </c:pt>
                <c:pt idx="112284" formatCode="0.00E+00">
                  <c:v>-6.1664399999999996E-3</c:v>
                </c:pt>
                <c:pt idx="112285" formatCode="0.00E+00">
                  <c:v>-6.7460699999999998E-3</c:v>
                </c:pt>
                <c:pt idx="112286" formatCode="0.00E+00">
                  <c:v>-7.3230700000000001E-3</c:v>
                </c:pt>
                <c:pt idx="112287" formatCode="0.00E+00">
                  <c:v>-7.8967699999999991E-3</c:v>
                </c:pt>
                <c:pt idx="112288" formatCode="0.00E+00">
                  <c:v>-8.4664900000000001E-3</c:v>
                </c:pt>
                <c:pt idx="112289" formatCode="0.00E+00">
                  <c:v>-9.0315800000000009E-3</c:v>
                </c:pt>
                <c:pt idx="112290" formatCode="0.00E+00">
                  <c:v>-9.5913500000000002E-3</c:v>
                </c:pt>
                <c:pt idx="112291">
                  <c:v>-1.0145100000000001E-2</c:v>
                </c:pt>
                <c:pt idx="112292">
                  <c:v>-1.06923E-2</c:v>
                </c:pt>
                <c:pt idx="112293">
                  <c:v>-1.12321E-2</c:v>
                </c:pt>
                <c:pt idx="112294">
                  <c:v>-1.1764E-2</c:v>
                </c:pt>
                <c:pt idx="112295">
                  <c:v>-1.2287299999999999E-2</c:v>
                </c:pt>
                <c:pt idx="112296">
                  <c:v>-1.28013E-2</c:v>
                </c:pt>
                <c:pt idx="112297">
                  <c:v>-1.33055E-2</c:v>
                </c:pt>
                <c:pt idx="112298">
                  <c:v>-1.3799199999999999E-2</c:v>
                </c:pt>
                <c:pt idx="112299">
                  <c:v>-1.42817E-2</c:v>
                </c:pt>
                <c:pt idx="112300">
                  <c:v>-1.47525E-2</c:v>
                </c:pt>
                <c:pt idx="112301">
                  <c:v>-1.5211000000000001E-2</c:v>
                </c:pt>
                <c:pt idx="112302">
                  <c:v>-1.56566E-2</c:v>
                </c:pt>
                <c:pt idx="112303">
                  <c:v>-1.60888E-2</c:v>
                </c:pt>
                <c:pt idx="112304">
                  <c:v>-1.6506900000000001E-2</c:v>
                </c:pt>
                <c:pt idx="112305">
                  <c:v>-1.6910499999999998E-2</c:v>
                </c:pt>
                <c:pt idx="112306">
                  <c:v>-1.7298999999999998E-2</c:v>
                </c:pt>
                <c:pt idx="112307">
                  <c:v>-1.7671900000000001E-2</c:v>
                </c:pt>
                <c:pt idx="112308">
                  <c:v>-1.8028800000000001E-2</c:v>
                </c:pt>
                <c:pt idx="112309">
                  <c:v>-1.8369099999999999E-2</c:v>
                </c:pt>
                <c:pt idx="112310">
                  <c:v>-1.8692400000000001E-2</c:v>
                </c:pt>
                <c:pt idx="112311">
                  <c:v>-1.8998299999999999E-2</c:v>
                </c:pt>
                <c:pt idx="112312">
                  <c:v>-1.9286299999999999E-2</c:v>
                </c:pt>
                <c:pt idx="112313">
                  <c:v>-1.95561E-2</c:v>
                </c:pt>
                <c:pt idx="112314">
                  <c:v>-1.98073E-2</c:v>
                </c:pt>
                <c:pt idx="112315">
                  <c:v>-2.0039600000000001E-2</c:v>
                </c:pt>
                <c:pt idx="112316">
                  <c:v>-2.02525E-2</c:v>
                </c:pt>
                <c:pt idx="112317">
                  <c:v>-2.0445899999999999E-2</c:v>
                </c:pt>
                <c:pt idx="112318">
                  <c:v>-2.06193E-2</c:v>
                </c:pt>
                <c:pt idx="112319">
                  <c:v>-2.0772700000000002E-2</c:v>
                </c:pt>
                <c:pt idx="112320">
                  <c:v>-2.09056E-2</c:v>
                </c:pt>
                <c:pt idx="112321">
                  <c:v>-2.1017899999999999E-2</c:v>
                </c:pt>
                <c:pt idx="112322">
                  <c:v>-2.11095E-2</c:v>
                </c:pt>
                <c:pt idx="112323">
                  <c:v>-2.11801E-2</c:v>
                </c:pt>
                <c:pt idx="112324">
                  <c:v>-2.1229700000000001E-2</c:v>
                </c:pt>
                <c:pt idx="112325">
                  <c:v>-2.1257999999999999E-2</c:v>
                </c:pt>
                <c:pt idx="112326">
                  <c:v>-2.1265099999999999E-2</c:v>
                </c:pt>
                <c:pt idx="112327">
                  <c:v>-2.12508E-2</c:v>
                </c:pt>
                <c:pt idx="112328">
                  <c:v>-2.1215100000000001E-2</c:v>
                </c:pt>
                <c:pt idx="112329">
                  <c:v>-2.1158E-2</c:v>
                </c:pt>
                <c:pt idx="112330">
                  <c:v>-2.1079500000000001E-2</c:v>
                </c:pt>
                <c:pt idx="112331">
                  <c:v>-2.09797E-2</c:v>
                </c:pt>
                <c:pt idx="112332">
                  <c:v>-2.0858600000000001E-2</c:v>
                </c:pt>
                <c:pt idx="112333">
                  <c:v>-2.0716399999999999E-2</c:v>
                </c:pt>
                <c:pt idx="112334">
                  <c:v>-2.0552999999999998E-2</c:v>
                </c:pt>
                <c:pt idx="112335">
                  <c:v>-2.0368799999999999E-2</c:v>
                </c:pt>
                <c:pt idx="112336">
                  <c:v>-2.01637E-2</c:v>
                </c:pt>
                <c:pt idx="112337">
                  <c:v>-1.99382E-2</c:v>
                </c:pt>
                <c:pt idx="112338">
                  <c:v>-1.96922E-2</c:v>
                </c:pt>
                <c:pt idx="112339">
                  <c:v>-1.9426200000000001E-2</c:v>
                </c:pt>
                <c:pt idx="112340">
                  <c:v>-1.9140299999999999E-2</c:v>
                </c:pt>
                <c:pt idx="112341">
                  <c:v>-1.8834900000000002E-2</c:v>
                </c:pt>
                <c:pt idx="112342">
                  <c:v>-1.85103E-2</c:v>
                </c:pt>
                <c:pt idx="112343">
                  <c:v>-1.8166700000000001E-2</c:v>
                </c:pt>
                <c:pt idx="112344">
                  <c:v>-1.78046E-2</c:v>
                </c:pt>
                <c:pt idx="112345">
                  <c:v>-1.74244E-2</c:v>
                </c:pt>
                <c:pt idx="112346">
                  <c:v>-1.7026400000000001E-2</c:v>
                </c:pt>
                <c:pt idx="112347">
                  <c:v>-1.66111E-2</c:v>
                </c:pt>
                <c:pt idx="112348">
                  <c:v>-1.61789E-2</c:v>
                </c:pt>
                <c:pt idx="112349">
                  <c:v>-1.57302E-2</c:v>
                </c:pt>
                <c:pt idx="112350">
                  <c:v>-1.52657E-2</c:v>
                </c:pt>
                <c:pt idx="112351">
                  <c:v>-1.4785700000000001E-2</c:v>
                </c:pt>
                <c:pt idx="112352">
                  <c:v>-1.4290799999999999E-2</c:v>
                </c:pt>
                <c:pt idx="112353">
                  <c:v>-1.37815E-2</c:v>
                </c:pt>
                <c:pt idx="112354">
                  <c:v>-1.32584E-2</c:v>
                </c:pt>
                <c:pt idx="112355">
                  <c:v>-1.27221E-2</c:v>
                </c:pt>
                <c:pt idx="112356">
                  <c:v>-1.2173099999999999E-2</c:v>
                </c:pt>
                <c:pt idx="112357">
                  <c:v>-1.1612000000000001E-2</c:v>
                </c:pt>
                <c:pt idx="112358">
                  <c:v>-1.1039500000000001E-2</c:v>
                </c:pt>
                <c:pt idx="112359">
                  <c:v>-1.0456099999999999E-2</c:v>
                </c:pt>
                <c:pt idx="112360" formatCode="0.00E+00">
                  <c:v>-9.8625499999999994E-3</c:v>
                </c:pt>
                <c:pt idx="112361" formatCode="0.00E+00">
                  <c:v>-9.2594500000000007E-3</c:v>
                </c:pt>
                <c:pt idx="112362" formatCode="0.00E+00">
                  <c:v>-8.6474800000000008E-3</c:v>
                </c:pt>
                <c:pt idx="112363" formatCode="0.00E+00">
                  <c:v>-8.0272799999999995E-3</c:v>
                </c:pt>
                <c:pt idx="112364" formatCode="0.00E+00">
                  <c:v>-7.3995399999999996E-3</c:v>
                </c:pt>
                <c:pt idx="112365" formatCode="0.00E+00">
                  <c:v>-6.7649399999999997E-3</c:v>
                </c:pt>
                <c:pt idx="112366" formatCode="0.00E+00">
                  <c:v>-6.12417E-3</c:v>
                </c:pt>
                <c:pt idx="112367" formatCode="0.00E+00">
                  <c:v>-5.4779199999999998E-3</c:v>
                </c:pt>
                <c:pt idx="112368" formatCode="0.00E+00">
                  <c:v>-4.8269000000000003E-3</c:v>
                </c:pt>
                <c:pt idx="112369" formatCode="0.00E+00">
                  <c:v>-4.1718099999999998E-3</c:v>
                </c:pt>
                <c:pt idx="112370" formatCode="0.00E+00">
                  <c:v>-3.5133500000000002E-3</c:v>
                </c:pt>
                <c:pt idx="112371" formatCode="0.00E+00">
                  <c:v>-2.8522299999999999E-3</c:v>
                </c:pt>
                <c:pt idx="112372" formatCode="0.00E+00">
                  <c:v>-2.1891699999999998E-3</c:v>
                </c:pt>
                <c:pt idx="112373" formatCode="0.00E+00">
                  <c:v>-1.5248600000000001E-3</c:v>
                </c:pt>
                <c:pt idx="112374" formatCode="0.00E+00">
                  <c:v>-8.6002400000000003E-4</c:v>
                </c:pt>
                <c:pt idx="112375" formatCode="0.00E+00">
                  <c:v>-1.9536400000000001E-4</c:v>
                </c:pt>
                <c:pt idx="112376" formatCode="0.00E+00">
                  <c:v>4.6841500000000002E-4</c:v>
                </c:pt>
                <c:pt idx="112377" formatCode="0.00E+00">
                  <c:v>1.13061E-3</c:v>
                </c:pt>
                <c:pt idx="112378" formatCode="0.00E+00">
                  <c:v>1.79054E-3</c:v>
                </c:pt>
                <c:pt idx="112379" formatCode="0.00E+00">
                  <c:v>2.4474900000000001E-3</c:v>
                </c:pt>
                <c:pt idx="112380" formatCode="0.00E+00">
                  <c:v>3.10079E-3</c:v>
                </c:pt>
                <c:pt idx="112381" formatCode="0.00E+00">
                  <c:v>3.74975E-3</c:v>
                </c:pt>
                <c:pt idx="112382" formatCode="0.00E+00">
                  <c:v>4.3937200000000003E-3</c:v>
                </c:pt>
                <c:pt idx="112383" formatCode="0.00E+00">
                  <c:v>5.0320199999999999E-3</c:v>
                </c:pt>
                <c:pt idx="112384" formatCode="0.00E+00">
                  <c:v>5.6640099999999997E-3</c:v>
                </c:pt>
                <c:pt idx="112385" formatCode="0.00E+00">
                  <c:v>6.2890400000000001E-3</c:v>
                </c:pt>
                <c:pt idx="112386" formatCode="0.00E+00">
                  <c:v>6.9064900000000004E-3</c:v>
                </c:pt>
                <c:pt idx="112387" formatCode="0.00E+00">
                  <c:v>7.51572E-3</c:v>
                </c:pt>
                <c:pt idx="112388" formatCode="0.00E+00">
                  <c:v>8.1161400000000009E-3</c:v>
                </c:pt>
                <c:pt idx="112389" formatCode="0.00E+00">
                  <c:v>8.7071600000000002E-3</c:v>
                </c:pt>
                <c:pt idx="112390" formatCode="0.00E+00">
                  <c:v>9.28819E-3</c:v>
                </c:pt>
                <c:pt idx="112391" formatCode="0.00E+00">
                  <c:v>9.8586699999999999E-3</c:v>
                </c:pt>
                <c:pt idx="112392">
                  <c:v>1.0418E-2</c:v>
                </c:pt>
                <c:pt idx="112393">
                  <c:v>1.09658E-2</c:v>
                </c:pt>
                <c:pt idx="112394">
                  <c:v>1.15014E-2</c:v>
                </c:pt>
                <c:pt idx="112395">
                  <c:v>1.20243E-2</c:v>
                </c:pt>
                <c:pt idx="112396">
                  <c:v>1.2534099999999999E-2</c:v>
                </c:pt>
                <c:pt idx="112397">
                  <c:v>1.30303E-2</c:v>
                </c:pt>
                <c:pt idx="112398">
                  <c:v>1.3512400000000001E-2</c:v>
                </c:pt>
                <c:pt idx="112399">
                  <c:v>1.3980100000000001E-2</c:v>
                </c:pt>
                <c:pt idx="112400">
                  <c:v>1.44329E-2</c:v>
                </c:pt>
                <c:pt idx="112401">
                  <c:v>1.4870400000000001E-2</c:v>
                </c:pt>
                <c:pt idx="112402">
                  <c:v>1.52923E-2</c:v>
                </c:pt>
                <c:pt idx="112403">
                  <c:v>1.56981E-2</c:v>
                </c:pt>
                <c:pt idx="112404">
                  <c:v>1.60877E-2</c:v>
                </c:pt>
                <c:pt idx="112405">
                  <c:v>1.6460599999999999E-2</c:v>
                </c:pt>
                <c:pt idx="112406">
                  <c:v>1.6816600000000001E-2</c:v>
                </c:pt>
                <c:pt idx="112407">
                  <c:v>1.7155500000000001E-2</c:v>
                </c:pt>
                <c:pt idx="112408">
                  <c:v>1.74769E-2</c:v>
                </c:pt>
                <c:pt idx="112409">
                  <c:v>1.77807E-2</c:v>
                </c:pt>
                <c:pt idx="112410">
                  <c:v>1.8066599999999999E-2</c:v>
                </c:pt>
                <c:pt idx="112411">
                  <c:v>1.83346E-2</c:v>
                </c:pt>
                <c:pt idx="112412">
                  <c:v>1.8584300000000002E-2</c:v>
                </c:pt>
                <c:pt idx="112413">
                  <c:v>1.8815800000000001E-2</c:v>
                </c:pt>
                <c:pt idx="112414">
                  <c:v>1.9028799999999998E-2</c:v>
                </c:pt>
                <c:pt idx="112415">
                  <c:v>1.9223299999999999E-2</c:v>
                </c:pt>
                <c:pt idx="112416">
                  <c:v>1.9399300000000001E-2</c:v>
                </c:pt>
                <c:pt idx="112417">
                  <c:v>1.95566E-2</c:v>
                </c:pt>
                <c:pt idx="112418">
                  <c:v>1.9695299999999999E-2</c:v>
                </c:pt>
                <c:pt idx="112419">
                  <c:v>1.9815300000000001E-2</c:v>
                </c:pt>
                <c:pt idx="112420">
                  <c:v>1.9916699999999999E-2</c:v>
                </c:pt>
                <c:pt idx="112421">
                  <c:v>1.99995E-2</c:v>
                </c:pt>
                <c:pt idx="112422">
                  <c:v>2.00638E-2</c:v>
                </c:pt>
                <c:pt idx="112423">
                  <c:v>2.0109599999999998E-2</c:v>
                </c:pt>
                <c:pt idx="112424">
                  <c:v>2.0136999999999999E-2</c:v>
                </c:pt>
                <c:pt idx="112425">
                  <c:v>2.0146299999999999E-2</c:v>
                </c:pt>
                <c:pt idx="112426">
                  <c:v>2.01374E-2</c:v>
                </c:pt>
                <c:pt idx="112427">
                  <c:v>2.0110599999999999E-2</c:v>
                </c:pt>
                <c:pt idx="112428">
                  <c:v>2.0066000000000001E-2</c:v>
                </c:pt>
                <c:pt idx="112429">
                  <c:v>2.0003799999999999E-2</c:v>
                </c:pt>
                <c:pt idx="112430">
                  <c:v>1.9924299999999999E-2</c:v>
                </c:pt>
                <c:pt idx="112431">
                  <c:v>1.9827600000000001E-2</c:v>
                </c:pt>
                <c:pt idx="112432">
                  <c:v>1.9714099999999998E-2</c:v>
                </c:pt>
                <c:pt idx="112433">
                  <c:v>1.9583900000000001E-2</c:v>
                </c:pt>
                <c:pt idx="112434">
                  <c:v>1.9437400000000001E-2</c:v>
                </c:pt>
                <c:pt idx="112435">
                  <c:v>1.9274900000000001E-2</c:v>
                </c:pt>
                <c:pt idx="112436">
                  <c:v>1.9096599999999998E-2</c:v>
                </c:pt>
                <c:pt idx="112437">
                  <c:v>1.8902800000000001E-2</c:v>
                </c:pt>
                <c:pt idx="112438">
                  <c:v>1.8693999999999999E-2</c:v>
                </c:pt>
                <c:pt idx="112439">
                  <c:v>1.8470400000000001E-2</c:v>
                </c:pt>
                <c:pt idx="112440">
                  <c:v>1.8232499999999999E-2</c:v>
                </c:pt>
                <c:pt idx="112441">
                  <c:v>1.79805E-2</c:v>
                </c:pt>
                <c:pt idx="112442">
                  <c:v>1.7714899999999999E-2</c:v>
                </c:pt>
                <c:pt idx="112443">
                  <c:v>1.7436E-2</c:v>
                </c:pt>
                <c:pt idx="112444">
                  <c:v>1.7144300000000001E-2</c:v>
                </c:pt>
                <c:pt idx="112445">
                  <c:v>1.68402E-2</c:v>
                </c:pt>
                <c:pt idx="112446">
                  <c:v>1.6524E-2</c:v>
                </c:pt>
                <c:pt idx="112447">
                  <c:v>1.61963E-2</c:v>
                </c:pt>
                <c:pt idx="112448">
                  <c:v>1.5857400000000001E-2</c:v>
                </c:pt>
                <c:pt idx="112449">
                  <c:v>1.55078E-2</c:v>
                </c:pt>
                <c:pt idx="112450">
                  <c:v>1.5147900000000001E-2</c:v>
                </c:pt>
                <c:pt idx="112451">
                  <c:v>1.47782E-2</c:v>
                </c:pt>
                <c:pt idx="112452">
                  <c:v>1.43991E-2</c:v>
                </c:pt>
                <c:pt idx="112453">
                  <c:v>1.40111E-2</c:v>
                </c:pt>
                <c:pt idx="112454">
                  <c:v>1.3614599999999999E-2</c:v>
                </c:pt>
                <c:pt idx="112455">
                  <c:v>1.32102E-2</c:v>
                </c:pt>
                <c:pt idx="112456">
                  <c:v>1.2798199999999999E-2</c:v>
                </c:pt>
                <c:pt idx="112457">
                  <c:v>1.23792E-2</c:v>
                </c:pt>
                <c:pt idx="112458">
                  <c:v>1.1953500000000001E-2</c:v>
                </c:pt>
                <c:pt idx="112459">
                  <c:v>1.15218E-2</c:v>
                </c:pt>
                <c:pt idx="112460">
                  <c:v>1.10843E-2</c:v>
                </c:pt>
                <c:pt idx="112461">
                  <c:v>1.06417E-2</c:v>
                </c:pt>
                <c:pt idx="112462">
                  <c:v>1.01943E-2</c:v>
                </c:pt>
                <c:pt idx="112463" formatCode="0.00E+00">
                  <c:v>9.7425900000000006E-3</c:v>
                </c:pt>
                <c:pt idx="112464" formatCode="0.00E+00">
                  <c:v>9.2870599999999998E-3</c:v>
                </c:pt>
                <c:pt idx="112465" formatCode="0.00E+00">
                  <c:v>8.8281499999999999E-3</c:v>
                </c:pt>
                <c:pt idx="112466" formatCode="0.00E+00">
                  <c:v>8.3663000000000001E-3</c:v>
                </c:pt>
                <c:pt idx="112467" formatCode="0.00E+00">
                  <c:v>7.9019399999999997E-3</c:v>
                </c:pt>
                <c:pt idx="112468" formatCode="0.00E+00">
                  <c:v>7.4355200000000002E-3</c:v>
                </c:pt>
                <c:pt idx="112469" formatCode="0.00E+00">
                  <c:v>6.9674699999999999E-3</c:v>
                </c:pt>
                <c:pt idx="112470" formatCode="0.00E+00">
                  <c:v>6.4982099999999999E-3</c:v>
                </c:pt>
                <c:pt idx="112471" formatCode="0.00E+00">
                  <c:v>6.0281600000000003E-3</c:v>
                </c:pt>
                <c:pt idx="112472" formatCode="0.00E+00">
                  <c:v>5.5577200000000004E-3</c:v>
                </c:pt>
                <c:pt idx="112473" formatCode="0.00E+00">
                  <c:v>5.0873000000000003E-3</c:v>
                </c:pt>
                <c:pt idx="112474" formatCode="0.00E+00">
                  <c:v>4.6173000000000004E-3</c:v>
                </c:pt>
                <c:pt idx="112475" formatCode="0.00E+00">
                  <c:v>4.1480900000000001E-3</c:v>
                </c:pt>
                <c:pt idx="112476" formatCode="0.00E+00">
                  <c:v>3.6800600000000002E-3</c:v>
                </c:pt>
                <c:pt idx="112477" formatCode="0.00E+00">
                  <c:v>3.2135800000000002E-3</c:v>
                </c:pt>
                <c:pt idx="112478" formatCode="0.00E+00">
                  <c:v>2.7490000000000001E-3</c:v>
                </c:pt>
                <c:pt idx="112479" formatCode="0.00E+00">
                  <c:v>2.2866800000000001E-3</c:v>
                </c:pt>
                <c:pt idx="112480" formatCode="0.00E+00">
                  <c:v>1.8269499999999999E-3</c:v>
                </c:pt>
                <c:pt idx="112481" formatCode="0.00E+00">
                  <c:v>1.3701399999999999E-3</c:v>
                </c:pt>
                <c:pt idx="112482" formatCode="0.00E+00">
                  <c:v>9.1657900000000005E-4</c:v>
                </c:pt>
                <c:pt idx="112483" formatCode="0.00E+00">
                  <c:v>4.6656600000000002E-4</c:v>
                </c:pt>
                <c:pt idx="112484" formatCode="0.00E+00">
                  <c:v>2.0402800000000001E-5</c:v>
                </c:pt>
                <c:pt idx="112485" formatCode="0.00E+00">
                  <c:v>-4.2162299999999998E-4</c:v>
                </c:pt>
                <c:pt idx="112486" formatCode="0.00E+00">
                  <c:v>-8.5923399999999995E-4</c:v>
                </c:pt>
                <c:pt idx="112487" formatCode="0.00E+00">
                  <c:v>-1.29217E-3</c:v>
                </c:pt>
                <c:pt idx="112488" formatCode="0.00E+00">
                  <c:v>-1.7201600000000001E-3</c:v>
                </c:pt>
                <c:pt idx="112489" formatCode="0.00E+00">
                  <c:v>-2.1429800000000001E-3</c:v>
                </c:pt>
                <c:pt idx="112490" formatCode="0.00E+00">
                  <c:v>-2.5603900000000001E-3</c:v>
                </c:pt>
                <c:pt idx="112491" formatCode="0.00E+00">
                  <c:v>-2.9721700000000001E-3</c:v>
                </c:pt>
                <c:pt idx="112492" formatCode="0.00E+00">
                  <c:v>-3.3781100000000001E-3</c:v>
                </c:pt>
                <c:pt idx="112493" formatCode="0.00E+00">
                  <c:v>-3.7780000000000001E-3</c:v>
                </c:pt>
                <c:pt idx="112494" formatCode="0.00E+00">
                  <c:v>-4.1716699999999997E-3</c:v>
                </c:pt>
                <c:pt idx="112495" formatCode="0.00E+00">
                  <c:v>-4.55894E-3</c:v>
                </c:pt>
                <c:pt idx="112496" formatCode="0.00E+00">
                  <c:v>-4.9396300000000004E-3</c:v>
                </c:pt>
                <c:pt idx="112497" formatCode="0.00E+00">
                  <c:v>-5.3135999999999999E-3</c:v>
                </c:pt>
                <c:pt idx="112498" formatCode="0.00E+00">
                  <c:v>-5.6807000000000003E-3</c:v>
                </c:pt>
                <c:pt idx="112499" formatCode="0.00E+00">
                  <c:v>-6.0407999999999998E-3</c:v>
                </c:pt>
                <c:pt idx="112500" formatCode="0.00E+00">
                  <c:v>-6.39377E-3</c:v>
                </c:pt>
                <c:pt idx="112501" formatCode="0.00E+00">
                  <c:v>-6.7394999999999998E-3</c:v>
                </c:pt>
                <c:pt idx="112502" formatCode="0.00E+00">
                  <c:v>-7.0778899999999999E-3</c:v>
                </c:pt>
                <c:pt idx="112503" formatCode="0.00E+00">
                  <c:v>-7.4088399999999999E-3</c:v>
                </c:pt>
                <c:pt idx="112504" formatCode="0.00E+00">
                  <c:v>-7.7322700000000003E-3</c:v>
                </c:pt>
                <c:pt idx="112505" formatCode="0.00E+00">
                  <c:v>-8.0481100000000007E-3</c:v>
                </c:pt>
                <c:pt idx="112506" formatCode="0.00E+00">
                  <c:v>-8.3562900000000006E-3</c:v>
                </c:pt>
                <c:pt idx="112507" formatCode="0.00E+00">
                  <c:v>-8.6567499999999995E-3</c:v>
                </c:pt>
                <c:pt idx="112508" formatCode="0.00E+00">
                  <c:v>-8.9494499999999994E-3</c:v>
                </c:pt>
                <c:pt idx="112509" formatCode="0.00E+00">
                  <c:v>-9.2343500000000005E-3</c:v>
                </c:pt>
                <c:pt idx="112510" formatCode="0.00E+00">
                  <c:v>-9.5113999999999997E-3</c:v>
                </c:pt>
                <c:pt idx="112511" formatCode="0.00E+00">
                  <c:v>-9.7806000000000004E-3</c:v>
                </c:pt>
                <c:pt idx="112512">
                  <c:v>-1.0041899999999999E-2</c:v>
                </c:pt>
                <c:pt idx="112513">
                  <c:v>-1.02954E-2</c:v>
                </c:pt>
                <c:pt idx="112514">
                  <c:v>-1.0540900000000001E-2</c:v>
                </c:pt>
                <c:pt idx="112515">
                  <c:v>-1.0778599999999999E-2</c:v>
                </c:pt>
                <c:pt idx="112516">
                  <c:v>-1.10084E-2</c:v>
                </c:pt>
                <c:pt idx="112517">
                  <c:v>-1.12303E-2</c:v>
                </c:pt>
                <c:pt idx="112518">
                  <c:v>-1.14444E-2</c:v>
                </c:pt>
                <c:pt idx="112519">
                  <c:v>-1.1650600000000001E-2</c:v>
                </c:pt>
                <c:pt idx="112520">
                  <c:v>-1.18491E-2</c:v>
                </c:pt>
                <c:pt idx="112521">
                  <c:v>-1.20398E-2</c:v>
                </c:pt>
                <c:pt idx="112522">
                  <c:v>-1.2222800000000001E-2</c:v>
                </c:pt>
                <c:pt idx="112523">
                  <c:v>-1.23982E-2</c:v>
                </c:pt>
                <c:pt idx="112524">
                  <c:v>-1.25659E-2</c:v>
                </c:pt>
                <c:pt idx="112525">
                  <c:v>-1.2725999999999999E-2</c:v>
                </c:pt>
                <c:pt idx="112526">
                  <c:v>-1.2878499999999999E-2</c:v>
                </c:pt>
                <c:pt idx="112527">
                  <c:v>-1.30236E-2</c:v>
                </c:pt>
                <c:pt idx="112528">
                  <c:v>-1.3161300000000001E-2</c:v>
                </c:pt>
                <c:pt idx="112529">
                  <c:v>-1.3291600000000001E-2</c:v>
                </c:pt>
                <c:pt idx="112530">
                  <c:v>-1.34146E-2</c:v>
                </c:pt>
                <c:pt idx="112531">
                  <c:v>-1.35303E-2</c:v>
                </c:pt>
                <c:pt idx="112532">
                  <c:v>-1.36388E-2</c:v>
                </c:pt>
                <c:pt idx="112533">
                  <c:v>-1.3740199999999999E-2</c:v>
                </c:pt>
                <c:pt idx="112534">
                  <c:v>-1.38345E-2</c:v>
                </c:pt>
                <c:pt idx="112535">
                  <c:v>-1.39217E-2</c:v>
                </c:pt>
                <c:pt idx="112536">
                  <c:v>-1.4002000000000001E-2</c:v>
                </c:pt>
                <c:pt idx="112537">
                  <c:v>-1.40754E-2</c:v>
                </c:pt>
                <c:pt idx="112538">
                  <c:v>-1.4141900000000001E-2</c:v>
                </c:pt>
                <c:pt idx="112539">
                  <c:v>-1.42016E-2</c:v>
                </c:pt>
                <c:pt idx="112540">
                  <c:v>-1.42545E-2</c:v>
                </c:pt>
                <c:pt idx="112541">
                  <c:v>-1.43007E-2</c:v>
                </c:pt>
                <c:pt idx="112542">
                  <c:v>-1.4340200000000001E-2</c:v>
                </c:pt>
                <c:pt idx="112543">
                  <c:v>-1.4373199999999999E-2</c:v>
                </c:pt>
                <c:pt idx="112544">
                  <c:v>-1.4399500000000001E-2</c:v>
                </c:pt>
                <c:pt idx="112545">
                  <c:v>-1.4419400000000001E-2</c:v>
                </c:pt>
                <c:pt idx="112546">
                  <c:v>-1.44327E-2</c:v>
                </c:pt>
                <c:pt idx="112547">
                  <c:v>-1.44396E-2</c:v>
                </c:pt>
                <c:pt idx="112548">
                  <c:v>-1.444E-2</c:v>
                </c:pt>
                <c:pt idx="112549">
                  <c:v>-1.4434000000000001E-2</c:v>
                </c:pt>
                <c:pt idx="112550">
                  <c:v>-1.4421700000000001E-2</c:v>
                </c:pt>
                <c:pt idx="112551">
                  <c:v>-1.4402999999999999E-2</c:v>
                </c:pt>
                <c:pt idx="112552">
                  <c:v>-1.4378E-2</c:v>
                </c:pt>
                <c:pt idx="112553">
                  <c:v>-1.43467E-2</c:v>
                </c:pt>
                <c:pt idx="112554">
                  <c:v>-1.43091E-2</c:v>
                </c:pt>
                <c:pt idx="112555">
                  <c:v>-1.42652E-2</c:v>
                </c:pt>
                <c:pt idx="112556">
                  <c:v>-1.4215E-2</c:v>
                </c:pt>
                <c:pt idx="112557">
                  <c:v>-1.41586E-2</c:v>
                </c:pt>
                <c:pt idx="112558">
                  <c:v>-1.40958E-2</c:v>
                </c:pt>
                <c:pt idx="112559">
                  <c:v>-1.4026800000000001E-2</c:v>
                </c:pt>
                <c:pt idx="112560">
                  <c:v>-1.39515E-2</c:v>
                </c:pt>
                <c:pt idx="112561">
                  <c:v>-1.387E-2</c:v>
                </c:pt>
                <c:pt idx="112562">
                  <c:v>-1.37821E-2</c:v>
                </c:pt>
                <c:pt idx="112563">
                  <c:v>-1.3688000000000001E-2</c:v>
                </c:pt>
                <c:pt idx="112564">
                  <c:v>-1.3587500000000001E-2</c:v>
                </c:pt>
                <c:pt idx="112565">
                  <c:v>-1.34807E-2</c:v>
                </c:pt>
                <c:pt idx="112566">
                  <c:v>-1.3367499999999999E-2</c:v>
                </c:pt>
                <c:pt idx="112567">
                  <c:v>-1.3247999999999999E-2</c:v>
                </c:pt>
                <c:pt idx="112568">
                  <c:v>-1.3122E-2</c:v>
                </c:pt>
                <c:pt idx="112569">
                  <c:v>-1.29897E-2</c:v>
                </c:pt>
                <c:pt idx="112570">
                  <c:v>-1.28509E-2</c:v>
                </c:pt>
                <c:pt idx="112571">
                  <c:v>-1.2705599999999999E-2</c:v>
                </c:pt>
                <c:pt idx="112572">
                  <c:v>-1.25538E-2</c:v>
                </c:pt>
                <c:pt idx="112573">
                  <c:v>-1.23956E-2</c:v>
                </c:pt>
                <c:pt idx="112574">
                  <c:v>-1.2230700000000001E-2</c:v>
                </c:pt>
                <c:pt idx="112575">
                  <c:v>-1.20594E-2</c:v>
                </c:pt>
                <c:pt idx="112576">
                  <c:v>-1.18814E-2</c:v>
                </c:pt>
                <c:pt idx="112577">
                  <c:v>-1.16968E-2</c:v>
                </c:pt>
                <c:pt idx="112578">
                  <c:v>-1.15056E-2</c:v>
                </c:pt>
                <c:pt idx="112579">
                  <c:v>-1.13077E-2</c:v>
                </c:pt>
                <c:pt idx="112580">
                  <c:v>-1.1103099999999999E-2</c:v>
                </c:pt>
                <c:pt idx="112581">
                  <c:v>-1.08918E-2</c:v>
                </c:pt>
                <c:pt idx="112582">
                  <c:v>-1.0673800000000001E-2</c:v>
                </c:pt>
                <c:pt idx="112583">
                  <c:v>-1.0449099999999999E-2</c:v>
                </c:pt>
                <c:pt idx="112584">
                  <c:v>-1.02176E-2</c:v>
                </c:pt>
                <c:pt idx="112585" formatCode="0.00E+00">
                  <c:v>-9.9794399999999991E-3</c:v>
                </c:pt>
                <c:pt idx="112586" formatCode="0.00E+00">
                  <c:v>-9.7344800000000002E-3</c:v>
                </c:pt>
                <c:pt idx="112587" formatCode="0.00E+00">
                  <c:v>-9.4827799999999997E-3</c:v>
                </c:pt>
                <c:pt idx="112588" formatCode="0.00E+00">
                  <c:v>-9.2243399999999993E-3</c:v>
                </c:pt>
                <c:pt idx="112589" formatCode="0.00E+00">
                  <c:v>-8.9591700000000007E-3</c:v>
                </c:pt>
                <c:pt idx="112590" formatCode="0.00E+00">
                  <c:v>-8.6872800000000003E-3</c:v>
                </c:pt>
                <c:pt idx="112591" formatCode="0.00E+00">
                  <c:v>-8.4086999999999999E-3</c:v>
                </c:pt>
                <c:pt idx="112592" formatCode="0.00E+00">
                  <c:v>-8.1234399999999991E-3</c:v>
                </c:pt>
                <c:pt idx="112593" formatCode="0.00E+00">
                  <c:v>-7.8315499999999996E-3</c:v>
                </c:pt>
                <c:pt idx="112594" formatCode="0.00E+00">
                  <c:v>-7.5330500000000003E-3</c:v>
                </c:pt>
                <c:pt idx="112595" formatCode="0.00E+00">
                  <c:v>-7.2279900000000001E-3</c:v>
                </c:pt>
                <c:pt idx="112596" formatCode="0.00E+00">
                  <c:v>-6.9164300000000003E-3</c:v>
                </c:pt>
                <c:pt idx="112597" formatCode="0.00E+00">
                  <c:v>-6.5984199999999998E-3</c:v>
                </c:pt>
                <c:pt idx="112598" formatCode="0.00E+00">
                  <c:v>-6.2740299999999999E-3</c:v>
                </c:pt>
                <c:pt idx="112599" formatCode="0.00E+00">
                  <c:v>-5.9433300000000001E-3</c:v>
                </c:pt>
                <c:pt idx="112600" formatCode="0.00E+00">
                  <c:v>-5.6063900000000002E-3</c:v>
                </c:pt>
                <c:pt idx="112601" formatCode="0.00E+00">
                  <c:v>-5.2633200000000002E-3</c:v>
                </c:pt>
                <c:pt idx="112602" formatCode="0.00E+00">
                  <c:v>-4.9141999999999996E-3</c:v>
                </c:pt>
                <c:pt idx="112603" formatCode="0.00E+00">
                  <c:v>-4.5591299999999998E-3</c:v>
                </c:pt>
                <c:pt idx="112604" formatCode="0.00E+00">
                  <c:v>-4.1982499999999997E-3</c:v>
                </c:pt>
                <c:pt idx="112605" formatCode="0.00E+00">
                  <c:v>-3.8316499999999998E-3</c:v>
                </c:pt>
                <c:pt idx="112606" formatCode="0.00E+00">
                  <c:v>-3.45949E-3</c:v>
                </c:pt>
                <c:pt idx="112607" formatCode="0.00E+00">
                  <c:v>-3.0818899999999999E-3</c:v>
                </c:pt>
                <c:pt idx="112608" formatCode="0.00E+00">
                  <c:v>-2.69901E-3</c:v>
                </c:pt>
                <c:pt idx="112609" formatCode="0.00E+00">
                  <c:v>-2.3110100000000001E-3</c:v>
                </c:pt>
                <c:pt idx="112610" formatCode="0.00E+00">
                  <c:v>-1.9180499999999999E-3</c:v>
                </c:pt>
                <c:pt idx="112611" formatCode="0.00E+00">
                  <c:v>-1.5203199999999999E-3</c:v>
                </c:pt>
                <c:pt idx="112612" formatCode="0.00E+00">
                  <c:v>-1.1180000000000001E-3</c:v>
                </c:pt>
                <c:pt idx="112613" formatCode="0.00E+00">
                  <c:v>-7.1128100000000002E-4</c:v>
                </c:pt>
                <c:pt idx="112614" formatCode="0.00E+00">
                  <c:v>-3.0038100000000001E-4</c:v>
                </c:pt>
                <c:pt idx="112615" formatCode="0.00E+00">
                  <c:v>1.1448899999999999E-4</c:v>
                </c:pt>
                <c:pt idx="112616" formatCode="0.00E+00">
                  <c:v>5.3310100000000002E-4</c:v>
                </c:pt>
                <c:pt idx="112617" formatCode="0.00E+00">
                  <c:v>9.5521899999999999E-4</c:v>
                </c:pt>
                <c:pt idx="112618" formatCode="0.00E+00">
                  <c:v>1.3806000000000001E-3</c:v>
                </c:pt>
                <c:pt idx="112619" formatCode="0.00E+00">
                  <c:v>1.8089899999999999E-3</c:v>
                </c:pt>
                <c:pt idx="112620" formatCode="0.00E+00">
                  <c:v>2.24012E-3</c:v>
                </c:pt>
                <c:pt idx="112621" formatCode="0.00E+00">
                  <c:v>2.6737100000000001E-3</c:v>
                </c:pt>
                <c:pt idx="112622" formatCode="0.00E+00">
                  <c:v>3.1094999999999999E-3</c:v>
                </c:pt>
                <c:pt idx="112623" formatCode="0.00E+00">
                  <c:v>3.54718E-3</c:v>
                </c:pt>
                <c:pt idx="112624" formatCode="0.00E+00">
                  <c:v>3.9864499999999999E-3</c:v>
                </c:pt>
                <c:pt idx="112625" formatCode="0.00E+00">
                  <c:v>4.4270100000000003E-3</c:v>
                </c:pt>
                <c:pt idx="112626" formatCode="0.00E+00">
                  <c:v>4.8685400000000002E-3</c:v>
                </c:pt>
                <c:pt idx="112627" formatCode="0.00E+00">
                  <c:v>5.3107099999999997E-3</c:v>
                </c:pt>
                <c:pt idx="112628" formatCode="0.00E+00">
                  <c:v>5.7531800000000001E-3</c:v>
                </c:pt>
                <c:pt idx="112629" formatCode="0.00E+00">
                  <c:v>6.1956299999999997E-3</c:v>
                </c:pt>
                <c:pt idx="112630" formatCode="0.00E+00">
                  <c:v>6.6376899999999999E-3</c:v>
                </c:pt>
                <c:pt idx="112631" formatCode="0.00E+00">
                  <c:v>7.0790200000000001E-3</c:v>
                </c:pt>
                <c:pt idx="112632" formatCode="0.00E+00">
                  <c:v>7.5192499999999999E-3</c:v>
                </c:pt>
                <c:pt idx="112633" formatCode="0.00E+00">
                  <c:v>7.9580099999999997E-3</c:v>
                </c:pt>
                <c:pt idx="112634" formatCode="0.00E+00">
                  <c:v>8.3949200000000002E-3</c:v>
                </c:pt>
                <c:pt idx="112635" formatCode="0.00E+00">
                  <c:v>8.8296199999999998E-3</c:v>
                </c:pt>
                <c:pt idx="112636" formatCode="0.00E+00">
                  <c:v>9.2616999999999994E-3</c:v>
                </c:pt>
                <c:pt idx="112637" formatCode="0.00E+00">
                  <c:v>9.6907799999999995E-3</c:v>
                </c:pt>
                <c:pt idx="112638">
                  <c:v>1.01165E-2</c:v>
                </c:pt>
                <c:pt idx="112639">
                  <c:v>1.05384E-2</c:v>
                </c:pt>
                <c:pt idx="112640">
                  <c:v>1.09561E-2</c:v>
                </c:pt>
                <c:pt idx="112641">
                  <c:v>1.1369199999999999E-2</c:v>
                </c:pt>
                <c:pt idx="112642">
                  <c:v>1.17772E-2</c:v>
                </c:pt>
                <c:pt idx="112643">
                  <c:v>1.21799E-2</c:v>
                </c:pt>
                <c:pt idx="112644">
                  <c:v>1.25767E-2</c:v>
                </c:pt>
                <c:pt idx="112645">
                  <c:v>1.2967299999999999E-2</c:v>
                </c:pt>
                <c:pt idx="112646">
                  <c:v>1.33513E-2</c:v>
                </c:pt>
                <c:pt idx="112647">
                  <c:v>1.37281E-2</c:v>
                </c:pt>
                <c:pt idx="112648">
                  <c:v>1.4097500000000001E-2</c:v>
                </c:pt>
                <c:pt idx="112649">
                  <c:v>1.4459E-2</c:v>
                </c:pt>
                <c:pt idx="112650">
                  <c:v>1.48121E-2</c:v>
                </c:pt>
                <c:pt idx="112651">
                  <c:v>1.5156599999999999E-2</c:v>
                </c:pt>
                <c:pt idx="112652">
                  <c:v>1.5491899999999999E-2</c:v>
                </c:pt>
                <c:pt idx="112653">
                  <c:v>1.5817700000000001E-2</c:v>
                </c:pt>
                <c:pt idx="112654">
                  <c:v>1.6133600000000001E-2</c:v>
                </c:pt>
                <c:pt idx="112655">
                  <c:v>1.6439200000000001E-2</c:v>
                </c:pt>
                <c:pt idx="112656">
                  <c:v>1.6734099999999998E-2</c:v>
                </c:pt>
                <c:pt idx="112657">
                  <c:v>1.7017899999999999E-2</c:v>
                </c:pt>
                <c:pt idx="112658">
                  <c:v>1.7290300000000002E-2</c:v>
                </c:pt>
                <c:pt idx="112659">
                  <c:v>1.7550799999999998E-2</c:v>
                </c:pt>
                <c:pt idx="112660">
                  <c:v>1.7799100000000002E-2</c:v>
                </c:pt>
                <c:pt idx="112661">
                  <c:v>1.80349E-2</c:v>
                </c:pt>
                <c:pt idx="112662">
                  <c:v>1.8257800000000001E-2</c:v>
                </c:pt>
                <c:pt idx="112663">
                  <c:v>1.8467500000000001E-2</c:v>
                </c:pt>
                <c:pt idx="112664">
                  <c:v>1.8663699999999998E-2</c:v>
                </c:pt>
                <c:pt idx="112665">
                  <c:v>1.8846000000000002E-2</c:v>
                </c:pt>
                <c:pt idx="112666">
                  <c:v>1.9014099999999999E-2</c:v>
                </c:pt>
                <c:pt idx="112667">
                  <c:v>1.9167799999999999E-2</c:v>
                </c:pt>
                <c:pt idx="112668">
                  <c:v>1.93067E-2</c:v>
                </c:pt>
                <c:pt idx="112669">
                  <c:v>1.9430599999999999E-2</c:v>
                </c:pt>
                <c:pt idx="112670">
                  <c:v>1.95392E-2</c:v>
                </c:pt>
                <c:pt idx="112671">
                  <c:v>1.9632400000000001E-2</c:v>
                </c:pt>
                <c:pt idx="112672">
                  <c:v>1.97098E-2</c:v>
                </c:pt>
                <c:pt idx="112673">
                  <c:v>1.9771199999999999E-2</c:v>
                </c:pt>
                <c:pt idx="112674">
                  <c:v>1.9816500000000001E-2</c:v>
                </c:pt>
                <c:pt idx="112675">
                  <c:v>1.9845399999999999E-2</c:v>
                </c:pt>
                <c:pt idx="112676">
                  <c:v>1.9857900000000001E-2</c:v>
                </c:pt>
                <c:pt idx="112677">
                  <c:v>1.9853599999999999E-2</c:v>
                </c:pt>
                <c:pt idx="112678">
                  <c:v>1.9832599999999999E-2</c:v>
                </c:pt>
                <c:pt idx="112679">
                  <c:v>1.9794599999999999E-2</c:v>
                </c:pt>
                <c:pt idx="112680">
                  <c:v>1.9739699999999999E-2</c:v>
                </c:pt>
                <c:pt idx="112681">
                  <c:v>1.96676E-2</c:v>
                </c:pt>
                <c:pt idx="112682">
                  <c:v>1.95783E-2</c:v>
                </c:pt>
                <c:pt idx="112683">
                  <c:v>1.9471800000000001E-2</c:v>
                </c:pt>
                <c:pt idx="112684">
                  <c:v>1.9348000000000001E-2</c:v>
                </c:pt>
                <c:pt idx="112685">
                  <c:v>1.9206999999999998E-2</c:v>
                </c:pt>
                <c:pt idx="112686">
                  <c:v>1.9048699999999998E-2</c:v>
                </c:pt>
                <c:pt idx="112687">
                  <c:v>1.88731E-2</c:v>
                </c:pt>
                <c:pt idx="112688">
                  <c:v>1.86803E-2</c:v>
                </c:pt>
                <c:pt idx="112689">
                  <c:v>1.8470299999999999E-2</c:v>
                </c:pt>
                <c:pt idx="112690">
                  <c:v>1.82433E-2</c:v>
                </c:pt>
                <c:pt idx="112691">
                  <c:v>1.7999299999999999E-2</c:v>
                </c:pt>
                <c:pt idx="112692">
                  <c:v>1.7738400000000001E-2</c:v>
                </c:pt>
                <c:pt idx="112693">
                  <c:v>1.7460799999999999E-2</c:v>
                </c:pt>
                <c:pt idx="112694">
                  <c:v>1.71667E-2</c:v>
                </c:pt>
                <c:pt idx="112695">
                  <c:v>1.6856099999999999E-2</c:v>
                </c:pt>
                <c:pt idx="112696">
                  <c:v>1.65293E-2</c:v>
                </c:pt>
                <c:pt idx="112697">
                  <c:v>1.6186599999999999E-2</c:v>
                </c:pt>
                <c:pt idx="112698">
                  <c:v>1.5828100000000001E-2</c:v>
                </c:pt>
                <c:pt idx="112699">
                  <c:v>1.5454000000000001E-2</c:v>
                </c:pt>
                <c:pt idx="112700">
                  <c:v>1.50648E-2</c:v>
                </c:pt>
                <c:pt idx="112701">
                  <c:v>1.46605E-2</c:v>
                </c:pt>
                <c:pt idx="112702">
                  <c:v>1.42416E-2</c:v>
                </c:pt>
                <c:pt idx="112703">
                  <c:v>1.38084E-2</c:v>
                </c:pt>
                <c:pt idx="112704">
                  <c:v>1.33612E-2</c:v>
                </c:pt>
                <c:pt idx="112705">
                  <c:v>1.29003E-2</c:v>
                </c:pt>
                <c:pt idx="112706">
                  <c:v>1.24262E-2</c:v>
                </c:pt>
                <c:pt idx="112707">
                  <c:v>1.1939200000000001E-2</c:v>
                </c:pt>
                <c:pt idx="112708">
                  <c:v>1.1439700000000001E-2</c:v>
                </c:pt>
                <c:pt idx="112709">
                  <c:v>1.0928200000000001E-2</c:v>
                </c:pt>
                <c:pt idx="112710">
                  <c:v>1.0404999999999999E-2</c:v>
                </c:pt>
                <c:pt idx="112711" formatCode="0.00E+00">
                  <c:v>9.8707399999999994E-3</c:v>
                </c:pt>
                <c:pt idx="112712" formatCode="0.00E+00">
                  <c:v>9.3257400000000008E-3</c:v>
                </c:pt>
                <c:pt idx="112713" formatCode="0.00E+00">
                  <c:v>8.7705300000000003E-3</c:v>
                </c:pt>
                <c:pt idx="112714" formatCode="0.00E+00">
                  <c:v>8.2056000000000004E-3</c:v>
                </c:pt>
                <c:pt idx="112715" formatCode="0.00E+00">
                  <c:v>7.6314499999999997E-3</c:v>
                </c:pt>
                <c:pt idx="112716" formatCode="0.00E+00">
                  <c:v>7.0486000000000004E-3</c:v>
                </c:pt>
                <c:pt idx="112717" formatCode="0.00E+00">
                  <c:v>6.45759E-3</c:v>
                </c:pt>
                <c:pt idx="112718" formatCode="0.00E+00">
                  <c:v>5.8589499999999999E-3</c:v>
                </c:pt>
                <c:pt idx="112719" formatCode="0.00E+00">
                  <c:v>5.2532400000000002E-3</c:v>
                </c:pt>
                <c:pt idx="112720" formatCode="0.00E+00">
                  <c:v>4.6410100000000001E-3</c:v>
                </c:pt>
                <c:pt idx="112721" formatCode="0.00E+00">
                  <c:v>4.0228499999999997E-3</c:v>
                </c:pt>
                <c:pt idx="112722" formatCode="0.00E+00">
                  <c:v>3.3993199999999999E-3</c:v>
                </c:pt>
                <c:pt idx="112723" formatCode="0.00E+00">
                  <c:v>2.7710199999999999E-3</c:v>
                </c:pt>
                <c:pt idx="112724" formatCode="0.00E+00">
                  <c:v>2.13854E-3</c:v>
                </c:pt>
                <c:pt idx="112725" formatCode="0.00E+00">
                  <c:v>1.50248E-3</c:v>
                </c:pt>
                <c:pt idx="112726" formatCode="0.00E+00">
                  <c:v>8.63451E-4</c:v>
                </c:pt>
                <c:pt idx="112727" formatCode="0.00E+00">
                  <c:v>2.2206799999999999E-4</c:v>
                </c:pt>
                <c:pt idx="112728" formatCode="0.00E+00">
                  <c:v>-4.2105400000000002E-4</c:v>
                </c:pt>
                <c:pt idx="112729" formatCode="0.00E+00">
                  <c:v>-1.06529E-3</c:v>
                </c:pt>
                <c:pt idx="112730" formatCode="0.00E+00">
                  <c:v>-1.71003E-3</c:v>
                </c:pt>
                <c:pt idx="112731" formatCode="0.00E+00">
                  <c:v>-2.3546299999999999E-3</c:v>
                </c:pt>
                <c:pt idx="112732" formatCode="0.00E+00">
                  <c:v>-2.99847E-3</c:v>
                </c:pt>
                <c:pt idx="112733" formatCode="0.00E+00">
                  <c:v>-3.6409300000000001E-3</c:v>
                </c:pt>
                <c:pt idx="112734" formatCode="0.00E+00">
                  <c:v>-4.2813599999999997E-3</c:v>
                </c:pt>
                <c:pt idx="112735" formatCode="0.00E+00">
                  <c:v>-4.9191599999999997E-3</c:v>
                </c:pt>
                <c:pt idx="112736" formatCode="0.00E+00">
                  <c:v>-5.5536800000000001E-3</c:v>
                </c:pt>
                <c:pt idx="112737" formatCode="0.00E+00">
                  <c:v>-6.1843000000000002E-3</c:v>
                </c:pt>
                <c:pt idx="112738" formatCode="0.00E+00">
                  <c:v>-6.8104000000000003E-3</c:v>
                </c:pt>
                <c:pt idx="112739" formatCode="0.00E+00">
                  <c:v>-7.4313799999999996E-3</c:v>
                </c:pt>
                <c:pt idx="112740" formatCode="0.00E+00">
                  <c:v>-8.0465999999999992E-3</c:v>
                </c:pt>
                <c:pt idx="112741" formatCode="0.00E+00">
                  <c:v>-8.6554600000000002E-3</c:v>
                </c:pt>
                <c:pt idx="112742" formatCode="0.00E+00">
                  <c:v>-9.2573699999999991E-3</c:v>
                </c:pt>
                <c:pt idx="112743" formatCode="0.00E+00">
                  <c:v>-9.8517299999999995E-3</c:v>
                </c:pt>
                <c:pt idx="112744">
                  <c:v>-1.04379E-2</c:v>
                </c:pt>
                <c:pt idx="112745">
                  <c:v>-1.10154E-2</c:v>
                </c:pt>
                <c:pt idx="112746">
                  <c:v>-1.1583599999999999E-2</c:v>
                </c:pt>
                <c:pt idx="112747">
                  <c:v>-1.2142E-2</c:v>
                </c:pt>
                <c:pt idx="112748">
                  <c:v>-1.26899E-2</c:v>
                </c:pt>
                <c:pt idx="112749">
                  <c:v>-1.32269E-2</c:v>
                </c:pt>
                <c:pt idx="112750">
                  <c:v>-1.37524E-2</c:v>
                </c:pt>
                <c:pt idx="112751">
                  <c:v>-1.42659E-2</c:v>
                </c:pt>
                <c:pt idx="112752">
                  <c:v>-1.4767000000000001E-2</c:v>
                </c:pt>
                <c:pt idx="112753">
                  <c:v>-1.5254999999999999E-2</c:v>
                </c:pt>
                <c:pt idx="112754">
                  <c:v>-1.57295E-2</c:v>
                </c:pt>
                <c:pt idx="112755">
                  <c:v>-1.6190199999999998E-2</c:v>
                </c:pt>
                <c:pt idx="112756">
                  <c:v>-1.6636399999999999E-2</c:v>
                </c:pt>
                <c:pt idx="112757">
                  <c:v>-1.70679E-2</c:v>
                </c:pt>
                <c:pt idx="112758">
                  <c:v>-1.7484099999999999E-2</c:v>
                </c:pt>
                <c:pt idx="112759">
                  <c:v>-1.78847E-2</c:v>
                </c:pt>
                <c:pt idx="112760">
                  <c:v>-1.8269199999999999E-2</c:v>
                </c:pt>
                <c:pt idx="112761">
                  <c:v>-1.8637399999999998E-2</c:v>
                </c:pt>
                <c:pt idx="112762">
                  <c:v>-1.89889E-2</c:v>
                </c:pt>
                <c:pt idx="112763">
                  <c:v>-1.9323300000000002E-2</c:v>
                </c:pt>
                <c:pt idx="112764">
                  <c:v>-1.9640399999999999E-2</c:v>
                </c:pt>
                <c:pt idx="112765">
                  <c:v>-1.9939800000000001E-2</c:v>
                </c:pt>
                <c:pt idx="112766">
                  <c:v>-2.0221200000000002E-2</c:v>
                </c:pt>
                <c:pt idx="112767">
                  <c:v>-2.0484499999999999E-2</c:v>
                </c:pt>
                <c:pt idx="112768">
                  <c:v>-2.0729299999999999E-2</c:v>
                </c:pt>
                <c:pt idx="112769">
                  <c:v>-2.0955499999999998E-2</c:v>
                </c:pt>
                <c:pt idx="112770">
                  <c:v>-2.1162899999999998E-2</c:v>
                </c:pt>
                <c:pt idx="112771">
                  <c:v>-2.13513E-2</c:v>
                </c:pt>
                <c:pt idx="112772">
                  <c:v>-2.1520500000000001E-2</c:v>
                </c:pt>
                <c:pt idx="112773">
                  <c:v>-2.1670399999999999E-2</c:v>
                </c:pt>
                <c:pt idx="112774">
                  <c:v>-2.1800900000000002E-2</c:v>
                </c:pt>
                <c:pt idx="112775">
                  <c:v>-2.1911900000000002E-2</c:v>
                </c:pt>
                <c:pt idx="112776">
                  <c:v>-2.2003399999999999E-2</c:v>
                </c:pt>
                <c:pt idx="112777">
                  <c:v>-2.20752E-2</c:v>
                </c:pt>
                <c:pt idx="112778">
                  <c:v>-2.2127399999999998E-2</c:v>
                </c:pt>
                <c:pt idx="112779">
                  <c:v>-2.2159999999999999E-2</c:v>
                </c:pt>
                <c:pt idx="112780">
                  <c:v>-2.2172899999999999E-2</c:v>
                </c:pt>
                <c:pt idx="112781">
                  <c:v>-2.21662E-2</c:v>
                </c:pt>
                <c:pt idx="112782">
                  <c:v>-2.2139900000000001E-2</c:v>
                </c:pt>
                <c:pt idx="112783">
                  <c:v>-2.2094200000000001E-2</c:v>
                </c:pt>
                <c:pt idx="112784">
                  <c:v>-2.2029099999999999E-2</c:v>
                </c:pt>
                <c:pt idx="112785">
                  <c:v>-2.19448E-2</c:v>
                </c:pt>
                <c:pt idx="112786">
                  <c:v>-2.1841300000000001E-2</c:v>
                </c:pt>
                <c:pt idx="112787">
                  <c:v>-2.17188E-2</c:v>
                </c:pt>
                <c:pt idx="112788">
                  <c:v>-2.1577499999999999E-2</c:v>
                </c:pt>
                <c:pt idx="112789">
                  <c:v>-2.1417599999999998E-2</c:v>
                </c:pt>
                <c:pt idx="112790">
                  <c:v>-2.1239299999999999E-2</c:v>
                </c:pt>
                <c:pt idx="112791">
                  <c:v>-2.10429E-2</c:v>
                </c:pt>
                <c:pt idx="112792">
                  <c:v>-2.08285E-2</c:v>
                </c:pt>
                <c:pt idx="112793">
                  <c:v>-2.0596400000000001E-2</c:v>
                </c:pt>
                <c:pt idx="112794">
                  <c:v>-2.0347000000000001E-2</c:v>
                </c:pt>
                <c:pt idx="112795">
                  <c:v>-2.0080500000000001E-2</c:v>
                </c:pt>
                <c:pt idx="112796">
                  <c:v>-1.97973E-2</c:v>
                </c:pt>
                <c:pt idx="112797">
                  <c:v>-1.94976E-2</c:v>
                </c:pt>
                <c:pt idx="112798">
                  <c:v>-1.9181799999999999E-2</c:v>
                </c:pt>
                <c:pt idx="112799">
                  <c:v>-1.88504E-2</c:v>
                </c:pt>
                <c:pt idx="112800">
                  <c:v>-1.8503499999999999E-2</c:v>
                </c:pt>
                <c:pt idx="112801">
                  <c:v>-1.81418E-2</c:v>
                </c:pt>
                <c:pt idx="112802">
                  <c:v>-1.7765400000000001E-2</c:v>
                </c:pt>
                <c:pt idx="112803">
                  <c:v>-1.7375000000000002E-2</c:v>
                </c:pt>
                <c:pt idx="112804">
                  <c:v>-1.6970800000000001E-2</c:v>
                </c:pt>
                <c:pt idx="112805">
                  <c:v>-1.65533E-2</c:v>
                </c:pt>
                <c:pt idx="112806">
                  <c:v>-1.6123100000000001E-2</c:v>
                </c:pt>
                <c:pt idx="112807">
                  <c:v>-1.56805E-2</c:v>
                </c:pt>
                <c:pt idx="112808">
                  <c:v>-1.5226E-2</c:v>
                </c:pt>
                <c:pt idx="112809">
                  <c:v>-1.47601E-2</c:v>
                </c:pt>
                <c:pt idx="112810">
                  <c:v>-1.4283300000000001E-2</c:v>
                </c:pt>
                <c:pt idx="112811">
                  <c:v>-1.3795999999999999E-2</c:v>
                </c:pt>
                <c:pt idx="112812">
                  <c:v>-1.3298900000000001E-2</c:v>
                </c:pt>
                <c:pt idx="112813">
                  <c:v>-1.27923E-2</c:v>
                </c:pt>
                <c:pt idx="112814">
                  <c:v>-1.22769E-2</c:v>
                </c:pt>
                <c:pt idx="112815">
                  <c:v>-1.1753100000000001E-2</c:v>
                </c:pt>
                <c:pt idx="112816">
                  <c:v>-1.1221399999999999E-2</c:v>
                </c:pt>
                <c:pt idx="112817">
                  <c:v>-1.0682499999999999E-2</c:v>
                </c:pt>
                <c:pt idx="112818">
                  <c:v>-1.01367E-2</c:v>
                </c:pt>
                <c:pt idx="112819" formatCode="0.00E+00">
                  <c:v>-9.5847799999999993E-3</c:v>
                </c:pt>
                <c:pt idx="112820" formatCode="0.00E+00">
                  <c:v>-9.0271199999999996E-3</c:v>
                </c:pt>
                <c:pt idx="112821" formatCode="0.00E+00">
                  <c:v>-8.4642999999999993E-3</c:v>
                </c:pt>
                <c:pt idx="112822" formatCode="0.00E+00">
                  <c:v>-7.8968600000000003E-3</c:v>
                </c:pt>
                <c:pt idx="112823" formatCode="0.00E+00">
                  <c:v>-7.3253499999999996E-3</c:v>
                </c:pt>
                <c:pt idx="112824" formatCode="0.00E+00">
                  <c:v>-6.7502999999999999E-3</c:v>
                </c:pt>
                <c:pt idx="112825" formatCode="0.00E+00">
                  <c:v>-6.1722499999999998E-3</c:v>
                </c:pt>
                <c:pt idx="112826" formatCode="0.00E+00">
                  <c:v>-5.5917500000000004E-3</c:v>
                </c:pt>
                <c:pt idx="112827" formatCode="0.00E+00">
                  <c:v>-5.0093300000000002E-3</c:v>
                </c:pt>
                <c:pt idx="112828" formatCode="0.00E+00">
                  <c:v>-4.4255099999999997E-3</c:v>
                </c:pt>
                <c:pt idx="112829" formatCode="0.00E+00">
                  <c:v>-3.8408399999999999E-3</c:v>
                </c:pt>
                <c:pt idx="112830" formatCode="0.00E+00">
                  <c:v>-3.2558399999999999E-3</c:v>
                </c:pt>
                <c:pt idx="112831" formatCode="0.00E+00">
                  <c:v>-2.6710200000000001E-3</c:v>
                </c:pt>
                <c:pt idx="112832" formatCode="0.00E+00">
                  <c:v>-2.0869E-3</c:v>
                </c:pt>
                <c:pt idx="112833" formatCode="0.00E+00">
                  <c:v>-1.5039999999999999E-3</c:v>
                </c:pt>
                <c:pt idx="112834" formatCode="0.00E+00">
                  <c:v>-9.2280800000000001E-4</c:v>
                </c:pt>
                <c:pt idx="112835" formatCode="0.00E+00">
                  <c:v>-3.43834E-4</c:v>
                </c:pt>
                <c:pt idx="112836" formatCode="0.00E+00">
                  <c:v>2.32437E-4</c:v>
                </c:pt>
                <c:pt idx="112837" formatCode="0.00E+00">
                  <c:v>8.0552300000000005E-4</c:v>
                </c:pt>
                <c:pt idx="112838" formatCode="0.00E+00">
                  <c:v>1.37495E-3</c:v>
                </c:pt>
                <c:pt idx="112839" formatCode="0.00E+00">
                  <c:v>1.9402499999999999E-3</c:v>
                </c:pt>
                <c:pt idx="112840" formatCode="0.00E+00">
                  <c:v>2.5009699999999999E-3</c:v>
                </c:pt>
                <c:pt idx="112841" formatCode="0.00E+00">
                  <c:v>3.0566600000000001E-3</c:v>
                </c:pt>
                <c:pt idx="112842" formatCode="0.00E+00">
                  <c:v>3.6068900000000002E-3</c:v>
                </c:pt>
                <c:pt idx="112843" formatCode="0.00E+00">
                  <c:v>4.1512199999999997E-3</c:v>
                </c:pt>
                <c:pt idx="112844" formatCode="0.00E+00">
                  <c:v>4.6892399999999999E-3</c:v>
                </c:pt>
                <c:pt idx="112845" formatCode="0.00E+00">
                  <c:v>5.22055E-3</c:v>
                </c:pt>
                <c:pt idx="112846" formatCode="0.00E+00">
                  <c:v>5.7447399999999999E-3</c:v>
                </c:pt>
                <c:pt idx="112847" formatCode="0.00E+00">
                  <c:v>6.26145E-3</c:v>
                </c:pt>
                <c:pt idx="112848" formatCode="0.00E+00">
                  <c:v>6.77028E-3</c:v>
                </c:pt>
                <c:pt idx="112849" formatCode="0.00E+00">
                  <c:v>7.2709000000000003E-3</c:v>
                </c:pt>
                <c:pt idx="112850" formatCode="0.00E+00">
                  <c:v>7.7629400000000003E-3</c:v>
                </c:pt>
                <c:pt idx="112851" formatCode="0.00E+00">
                  <c:v>8.2460699999999994E-3</c:v>
                </c:pt>
                <c:pt idx="112852" formatCode="0.00E+00">
                  <c:v>8.7199700000000005E-3</c:v>
                </c:pt>
                <c:pt idx="112853" formatCode="0.00E+00">
                  <c:v>9.1843399999999992E-3</c:v>
                </c:pt>
                <c:pt idx="112854" formatCode="0.00E+00">
                  <c:v>9.6388700000000008E-3</c:v>
                </c:pt>
                <c:pt idx="112855">
                  <c:v>1.00833E-2</c:v>
                </c:pt>
                <c:pt idx="112856">
                  <c:v>1.05173E-2</c:v>
                </c:pt>
                <c:pt idx="112857">
                  <c:v>1.0940699999999999E-2</c:v>
                </c:pt>
                <c:pt idx="112858">
                  <c:v>1.1353200000000001E-2</c:v>
                </c:pt>
                <c:pt idx="112859">
                  <c:v>1.1754499999999999E-2</c:v>
                </c:pt>
                <c:pt idx="112860">
                  <c:v>1.2144500000000001E-2</c:v>
                </c:pt>
                <c:pt idx="112861">
                  <c:v>1.2522999999999999E-2</c:v>
                </c:pt>
                <c:pt idx="112862">
                  <c:v>1.28898E-2</c:v>
                </c:pt>
                <c:pt idx="112863">
                  <c:v>1.32446E-2</c:v>
                </c:pt>
                <c:pt idx="112864">
                  <c:v>1.3587399999999999E-2</c:v>
                </c:pt>
                <c:pt idx="112865">
                  <c:v>1.39179E-2</c:v>
                </c:pt>
                <c:pt idx="112866">
                  <c:v>1.42361E-2</c:v>
                </c:pt>
                <c:pt idx="112867">
                  <c:v>1.4541800000000001E-2</c:v>
                </c:pt>
                <c:pt idx="112868">
                  <c:v>1.48349E-2</c:v>
                </c:pt>
                <c:pt idx="112869">
                  <c:v>1.5115200000000001E-2</c:v>
                </c:pt>
                <c:pt idx="112870">
                  <c:v>1.53829E-2</c:v>
                </c:pt>
                <c:pt idx="112871">
                  <c:v>1.5637600000000001E-2</c:v>
                </c:pt>
                <c:pt idx="112872">
                  <c:v>1.5879500000000001E-2</c:v>
                </c:pt>
                <c:pt idx="112873">
                  <c:v>1.6108299999999999E-2</c:v>
                </c:pt>
                <c:pt idx="112874">
                  <c:v>1.6324200000000001E-2</c:v>
                </c:pt>
                <c:pt idx="112875">
                  <c:v>1.6527099999999999E-2</c:v>
                </c:pt>
                <c:pt idx="112876">
                  <c:v>1.67169E-2</c:v>
                </c:pt>
                <c:pt idx="112877">
                  <c:v>1.6893600000000002E-2</c:v>
                </c:pt>
                <c:pt idx="112878">
                  <c:v>1.70574E-2</c:v>
                </c:pt>
                <c:pt idx="112879">
                  <c:v>1.72081E-2</c:v>
                </c:pt>
                <c:pt idx="112880">
                  <c:v>1.7345800000000001E-2</c:v>
                </c:pt>
                <c:pt idx="112881">
                  <c:v>1.7470599999999999E-2</c:v>
                </c:pt>
                <c:pt idx="112882">
                  <c:v>1.7582500000000001E-2</c:v>
                </c:pt>
                <c:pt idx="112883">
                  <c:v>1.7681499999999999E-2</c:v>
                </c:pt>
                <c:pt idx="112884">
                  <c:v>1.77678E-2</c:v>
                </c:pt>
                <c:pt idx="112885">
                  <c:v>1.78414E-2</c:v>
                </c:pt>
                <c:pt idx="112886">
                  <c:v>1.7902299999999999E-2</c:v>
                </c:pt>
                <c:pt idx="112887">
                  <c:v>1.7950799999999999E-2</c:v>
                </c:pt>
                <c:pt idx="112888">
                  <c:v>1.7986800000000001E-2</c:v>
                </c:pt>
                <c:pt idx="112889">
                  <c:v>1.8010600000000002E-2</c:v>
                </c:pt>
                <c:pt idx="112890">
                  <c:v>1.8022099999999999E-2</c:v>
                </c:pt>
                <c:pt idx="112891">
                  <c:v>1.8021599999999999E-2</c:v>
                </c:pt>
                <c:pt idx="112892">
                  <c:v>1.80092E-2</c:v>
                </c:pt>
                <c:pt idx="112893">
                  <c:v>1.7985000000000001E-2</c:v>
                </c:pt>
                <c:pt idx="112894">
                  <c:v>1.7949099999999999E-2</c:v>
                </c:pt>
                <c:pt idx="112895">
                  <c:v>1.79017E-2</c:v>
                </c:pt>
                <c:pt idx="112896">
                  <c:v>1.7843000000000001E-2</c:v>
                </c:pt>
                <c:pt idx="112897">
                  <c:v>1.7773000000000001E-2</c:v>
                </c:pt>
                <c:pt idx="112898">
                  <c:v>1.7692099999999999E-2</c:v>
                </c:pt>
                <c:pt idx="112899">
                  <c:v>1.76002E-2</c:v>
                </c:pt>
                <c:pt idx="112900">
                  <c:v>1.7497700000000001E-2</c:v>
                </c:pt>
                <c:pt idx="112901">
                  <c:v>1.7384699999999999E-2</c:v>
                </c:pt>
                <c:pt idx="112902">
                  <c:v>1.72613E-2</c:v>
                </c:pt>
                <c:pt idx="112903">
                  <c:v>1.7127799999999999E-2</c:v>
                </c:pt>
                <c:pt idx="112904">
                  <c:v>1.6984300000000001E-2</c:v>
                </c:pt>
                <c:pt idx="112905">
                  <c:v>1.6830999999999999E-2</c:v>
                </c:pt>
                <c:pt idx="112906">
                  <c:v>1.6668100000000002E-2</c:v>
                </c:pt>
                <c:pt idx="112907">
                  <c:v>1.6495800000000001E-2</c:v>
                </c:pt>
                <c:pt idx="112908">
                  <c:v>1.63143E-2</c:v>
                </c:pt>
                <c:pt idx="112909">
                  <c:v>1.6123800000000001E-2</c:v>
                </c:pt>
                <c:pt idx="112910">
                  <c:v>1.5924399999999998E-2</c:v>
                </c:pt>
                <c:pt idx="112911">
                  <c:v>1.5716399999999998E-2</c:v>
                </c:pt>
                <c:pt idx="112912">
                  <c:v>1.55E-2</c:v>
                </c:pt>
                <c:pt idx="112913">
                  <c:v>1.52753E-2</c:v>
                </c:pt>
                <c:pt idx="112914">
                  <c:v>1.50426E-2</c:v>
                </c:pt>
                <c:pt idx="112915">
                  <c:v>1.4801999999999999E-2</c:v>
                </c:pt>
                <c:pt idx="112916">
                  <c:v>1.45538E-2</c:v>
                </c:pt>
                <c:pt idx="112917">
                  <c:v>1.4298099999999999E-2</c:v>
                </c:pt>
                <c:pt idx="112918">
                  <c:v>1.40351E-2</c:v>
                </c:pt>
                <c:pt idx="112919">
                  <c:v>1.3765100000000001E-2</c:v>
                </c:pt>
                <c:pt idx="112920">
                  <c:v>1.3488200000000001E-2</c:v>
                </c:pt>
                <c:pt idx="112921">
                  <c:v>1.32046E-2</c:v>
                </c:pt>
                <c:pt idx="112922">
                  <c:v>1.2914500000000001E-2</c:v>
                </c:pt>
                <c:pt idx="112923">
                  <c:v>1.26181E-2</c:v>
                </c:pt>
                <c:pt idx="112924">
                  <c:v>1.2315599999999999E-2</c:v>
                </c:pt>
                <c:pt idx="112925">
                  <c:v>1.2007200000000001E-2</c:v>
                </c:pt>
                <c:pt idx="112926">
                  <c:v>1.1693E-2</c:v>
                </c:pt>
                <c:pt idx="112927">
                  <c:v>1.1373299999999999E-2</c:v>
                </c:pt>
                <c:pt idx="112928">
                  <c:v>1.1048199999999999E-2</c:v>
                </c:pt>
                <c:pt idx="112929">
                  <c:v>1.0717900000000001E-2</c:v>
                </c:pt>
                <c:pt idx="112930">
                  <c:v>1.0382600000000001E-2</c:v>
                </c:pt>
                <c:pt idx="112931">
                  <c:v>1.00424E-2</c:v>
                </c:pt>
                <c:pt idx="112932" formatCode="0.00E+00">
                  <c:v>9.6976100000000006E-3</c:v>
                </c:pt>
                <c:pt idx="112933" formatCode="0.00E+00">
                  <c:v>9.3483100000000003E-3</c:v>
                </c:pt>
                <c:pt idx="112934" formatCode="0.00E+00">
                  <c:v>8.9946999999999996E-3</c:v>
                </c:pt>
                <c:pt idx="112935" formatCode="0.00E+00">
                  <c:v>8.6369399999999992E-3</c:v>
                </c:pt>
                <c:pt idx="112936" formatCode="0.00E+00">
                  <c:v>8.2752199999999998E-3</c:v>
                </c:pt>
                <c:pt idx="112937" formatCode="0.00E+00">
                  <c:v>7.9096900000000005E-3</c:v>
                </c:pt>
                <c:pt idx="112938" formatCode="0.00E+00">
                  <c:v>7.5405200000000002E-3</c:v>
                </c:pt>
                <c:pt idx="112939" formatCode="0.00E+00">
                  <c:v>7.1678799999999997E-3</c:v>
                </c:pt>
                <c:pt idx="112940" formatCode="0.00E+00">
                  <c:v>6.7919299999999998E-3</c:v>
                </c:pt>
                <c:pt idx="112941" formatCode="0.00E+00">
                  <c:v>6.4128400000000004E-3</c:v>
                </c:pt>
                <c:pt idx="112942" formatCode="0.00E+00">
                  <c:v>6.0307700000000004E-3</c:v>
                </c:pt>
                <c:pt idx="112943" formatCode="0.00E+00">
                  <c:v>5.6458699999999999E-3</c:v>
                </c:pt>
                <c:pt idx="112944" formatCode="0.00E+00">
                  <c:v>5.2583200000000004E-3</c:v>
                </c:pt>
                <c:pt idx="112945" formatCode="0.00E+00">
                  <c:v>4.8682600000000001E-3</c:v>
                </c:pt>
                <c:pt idx="112946" formatCode="0.00E+00">
                  <c:v>4.4758599999999999E-3</c:v>
                </c:pt>
                <c:pt idx="112947" formatCode="0.00E+00">
                  <c:v>4.0812699999999997E-3</c:v>
                </c:pt>
                <c:pt idx="112948" formatCode="0.00E+00">
                  <c:v>3.6846499999999998E-3</c:v>
                </c:pt>
                <c:pt idx="112949" formatCode="0.00E+00">
                  <c:v>3.2861700000000001E-3</c:v>
                </c:pt>
                <c:pt idx="112950" formatCode="0.00E+00">
                  <c:v>2.8859599999999999E-3</c:v>
                </c:pt>
                <c:pt idx="112951" formatCode="0.00E+00">
                  <c:v>2.4842100000000002E-3</c:v>
                </c:pt>
                <c:pt idx="112952" formatCode="0.00E+00">
                  <c:v>2.0810500000000001E-3</c:v>
                </c:pt>
                <c:pt idx="112953" formatCode="0.00E+00">
                  <c:v>1.67665E-3</c:v>
                </c:pt>
                <c:pt idx="112954" formatCode="0.00E+00">
                  <c:v>1.2711599999999999E-3</c:v>
                </c:pt>
                <c:pt idx="112955" formatCode="0.00E+00">
                  <c:v>8.6475500000000004E-4</c:v>
                </c:pt>
                <c:pt idx="112956" formatCode="0.00E+00">
                  <c:v>4.5757799999999999E-4</c:v>
                </c:pt>
                <c:pt idx="112957" formatCode="0.00E+00">
                  <c:v>4.9794399999999999E-5</c:v>
                </c:pt>
                <c:pt idx="112958" formatCode="0.00E+00">
                  <c:v>-3.5843499999999999E-4</c:v>
                </c:pt>
                <c:pt idx="112959" formatCode="0.00E+00">
                  <c:v>-7.6694800000000004E-4</c:v>
                </c:pt>
                <c:pt idx="112960" formatCode="0.00E+00">
                  <c:v>-1.1755800000000001E-3</c:v>
                </c:pt>
                <c:pt idx="112961" formatCode="0.00E+00">
                  <c:v>-1.58417E-3</c:v>
                </c:pt>
                <c:pt idx="112962" formatCode="0.00E+00">
                  <c:v>-1.9925500000000001E-3</c:v>
                </c:pt>
                <c:pt idx="112963" formatCode="0.00E+00">
                  <c:v>-2.40055E-3</c:v>
                </c:pt>
                <c:pt idx="112964" formatCode="0.00E+00">
                  <c:v>-2.8080000000000002E-3</c:v>
                </c:pt>
                <c:pt idx="112965" formatCode="0.00E+00">
                  <c:v>-3.2147299999999998E-3</c:v>
                </c:pt>
                <c:pt idx="112966" formatCode="0.00E+00">
                  <c:v>-3.62057E-3</c:v>
                </c:pt>
                <c:pt idx="112967" formatCode="0.00E+00">
                  <c:v>-4.0253399999999996E-3</c:v>
                </c:pt>
                <c:pt idx="112968" formatCode="0.00E+00">
                  <c:v>-4.4288699999999997E-3</c:v>
                </c:pt>
                <c:pt idx="112969" formatCode="0.00E+00">
                  <c:v>-4.8309599999999996E-3</c:v>
                </c:pt>
                <c:pt idx="112970" formatCode="0.00E+00">
                  <c:v>-5.2314500000000003E-3</c:v>
                </c:pt>
                <c:pt idx="112971" formatCode="0.00E+00">
                  <c:v>-5.6301399999999996E-3</c:v>
                </c:pt>
                <c:pt idx="112972" formatCode="0.00E+00">
                  <c:v>-6.0268500000000003E-3</c:v>
                </c:pt>
                <c:pt idx="112973" formatCode="0.00E+00">
                  <c:v>-6.4213899999999999E-3</c:v>
                </c:pt>
                <c:pt idx="112974" formatCode="0.00E+00">
                  <c:v>-6.8135599999999998E-3</c:v>
                </c:pt>
                <c:pt idx="112975" formatCode="0.00E+00">
                  <c:v>-7.2031700000000001E-3</c:v>
                </c:pt>
                <c:pt idx="112976" formatCode="0.00E+00">
                  <c:v>-7.5900200000000003E-3</c:v>
                </c:pt>
                <c:pt idx="112977" formatCode="0.00E+00">
                  <c:v>-7.9739100000000007E-3</c:v>
                </c:pt>
                <c:pt idx="112978" formatCode="0.00E+00">
                  <c:v>-8.35464E-3</c:v>
                </c:pt>
                <c:pt idx="112979" formatCode="0.00E+00">
                  <c:v>-8.7320000000000002E-3</c:v>
                </c:pt>
                <c:pt idx="112980" formatCode="0.00E+00">
                  <c:v>-9.1057800000000008E-3</c:v>
                </c:pt>
                <c:pt idx="112981" formatCode="0.00E+00">
                  <c:v>-9.4757699999999997E-3</c:v>
                </c:pt>
                <c:pt idx="112982" formatCode="0.00E+00">
                  <c:v>-9.8417499999999998E-3</c:v>
                </c:pt>
                <c:pt idx="112983">
                  <c:v>-1.0203500000000001E-2</c:v>
                </c:pt>
                <c:pt idx="112984">
                  <c:v>-1.05608E-2</c:v>
                </c:pt>
                <c:pt idx="112985">
                  <c:v>-1.09135E-2</c:v>
                </c:pt>
                <c:pt idx="112986">
                  <c:v>-1.12613E-2</c:v>
                </c:pt>
                <c:pt idx="112987">
                  <c:v>-1.16039E-2</c:v>
                </c:pt>
                <c:pt idx="112988">
                  <c:v>-1.1941200000000001E-2</c:v>
                </c:pt>
                <c:pt idx="112989">
                  <c:v>-1.2272999999999999E-2</c:v>
                </c:pt>
                <c:pt idx="112990">
                  <c:v>-1.25989E-2</c:v>
                </c:pt>
                <c:pt idx="112991">
                  <c:v>-1.2918799999999999E-2</c:v>
                </c:pt>
                <c:pt idx="112992">
                  <c:v>-1.32324E-2</c:v>
                </c:pt>
                <c:pt idx="112993">
                  <c:v>-1.3539499999999999E-2</c:v>
                </c:pt>
                <c:pt idx="112994">
                  <c:v>-1.3839799999999999E-2</c:v>
                </c:pt>
                <c:pt idx="112995">
                  <c:v>-1.41332E-2</c:v>
                </c:pt>
                <c:pt idx="112996">
                  <c:v>-1.4419299999999999E-2</c:v>
                </c:pt>
                <c:pt idx="112997">
                  <c:v>-1.46979E-2</c:v>
                </c:pt>
                <c:pt idx="112998">
                  <c:v>-1.4968800000000001E-2</c:v>
                </c:pt>
                <c:pt idx="112999">
                  <c:v>-1.52318E-2</c:v>
                </c:pt>
                <c:pt idx="113000">
                  <c:v>-1.54865E-2</c:v>
                </c:pt>
                <c:pt idx="113001">
                  <c:v>-1.5732900000000001E-2</c:v>
                </c:pt>
                <c:pt idx="113002">
                  <c:v>-1.5970499999999999E-2</c:v>
                </c:pt>
                <c:pt idx="113003">
                  <c:v>-1.61992E-2</c:v>
                </c:pt>
                <c:pt idx="113004">
                  <c:v>-1.6418800000000001E-2</c:v>
                </c:pt>
                <c:pt idx="113005">
                  <c:v>-1.6628899999999999E-2</c:v>
                </c:pt>
                <c:pt idx="113006">
                  <c:v>-1.6829500000000001E-2</c:v>
                </c:pt>
                <c:pt idx="113007">
                  <c:v>-1.70201E-2</c:v>
                </c:pt>
                <c:pt idx="113008">
                  <c:v>-1.7200699999999999E-2</c:v>
                </c:pt>
                <c:pt idx="113009">
                  <c:v>-1.7371000000000001E-2</c:v>
                </c:pt>
                <c:pt idx="113010">
                  <c:v>-1.75307E-2</c:v>
                </c:pt>
                <c:pt idx="113011">
                  <c:v>-1.76796E-2</c:v>
                </c:pt>
                <c:pt idx="113012">
                  <c:v>-1.7817599999999999E-2</c:v>
                </c:pt>
                <c:pt idx="113013">
                  <c:v>-1.7944399999999999E-2</c:v>
                </c:pt>
                <c:pt idx="113014">
                  <c:v>-1.8059800000000001E-2</c:v>
                </c:pt>
                <c:pt idx="113015">
                  <c:v>-1.8163599999999998E-2</c:v>
                </c:pt>
                <c:pt idx="113016">
                  <c:v>-1.82556E-2</c:v>
                </c:pt>
                <c:pt idx="113017">
                  <c:v>-1.8335600000000001E-2</c:v>
                </c:pt>
                <c:pt idx="113018">
                  <c:v>-1.84034E-2</c:v>
                </c:pt>
                <c:pt idx="113019">
                  <c:v>-1.84589E-2</c:v>
                </c:pt>
                <c:pt idx="113020">
                  <c:v>-1.8501799999999999E-2</c:v>
                </c:pt>
                <c:pt idx="113021">
                  <c:v>-1.8532099999999999E-2</c:v>
                </c:pt>
                <c:pt idx="113022">
                  <c:v>-1.85495E-2</c:v>
                </c:pt>
                <c:pt idx="113023">
                  <c:v>-1.8553900000000002E-2</c:v>
                </c:pt>
                <c:pt idx="113024">
                  <c:v>-1.8545200000000001E-2</c:v>
                </c:pt>
                <c:pt idx="113025">
                  <c:v>-1.85232E-2</c:v>
                </c:pt>
                <c:pt idx="113026">
                  <c:v>-1.8487799999999999E-2</c:v>
                </c:pt>
                <c:pt idx="113027">
                  <c:v>-1.8438900000000001E-2</c:v>
                </c:pt>
                <c:pt idx="113028">
                  <c:v>-1.8376400000000001E-2</c:v>
                </c:pt>
                <c:pt idx="113029">
                  <c:v>-1.8300299999999999E-2</c:v>
                </c:pt>
                <c:pt idx="113030">
                  <c:v>-1.8210299999999999E-2</c:v>
                </c:pt>
                <c:pt idx="113031">
                  <c:v>-1.8106400000000002E-2</c:v>
                </c:pt>
                <c:pt idx="113032">
                  <c:v>-1.79886E-2</c:v>
                </c:pt>
                <c:pt idx="113033">
                  <c:v>-1.7856899999999998E-2</c:v>
                </c:pt>
                <c:pt idx="113034">
                  <c:v>-1.77112E-2</c:v>
                </c:pt>
                <c:pt idx="113035">
                  <c:v>-1.7551500000000001E-2</c:v>
                </c:pt>
                <c:pt idx="113036">
                  <c:v>-1.73776E-2</c:v>
                </c:pt>
                <c:pt idx="113037">
                  <c:v>-1.7189400000000001E-2</c:v>
                </c:pt>
                <c:pt idx="113038">
                  <c:v>-1.6986500000000002E-2</c:v>
                </c:pt>
                <c:pt idx="113039">
                  <c:v>-1.6769099999999999E-2</c:v>
                </c:pt>
                <c:pt idx="113040">
                  <c:v>-1.6537199999999998E-2</c:v>
                </c:pt>
                <c:pt idx="113041">
                  <c:v>-1.6291099999999999E-2</c:v>
                </c:pt>
                <c:pt idx="113042">
                  <c:v>-1.6031199999999999E-2</c:v>
                </c:pt>
                <c:pt idx="113043">
                  <c:v>-1.5757699999999999E-2</c:v>
                </c:pt>
                <c:pt idx="113044">
                  <c:v>-1.54708E-2</c:v>
                </c:pt>
                <c:pt idx="113045">
                  <c:v>-1.5170700000000001E-2</c:v>
                </c:pt>
                <c:pt idx="113046">
                  <c:v>-1.4857800000000001E-2</c:v>
                </c:pt>
                <c:pt idx="113047">
                  <c:v>-1.45322E-2</c:v>
                </c:pt>
                <c:pt idx="113048">
                  <c:v>-1.4194E-2</c:v>
                </c:pt>
                <c:pt idx="113049">
                  <c:v>-1.38438E-2</c:v>
                </c:pt>
                <c:pt idx="113050">
                  <c:v>-1.3481999999999999E-2</c:v>
                </c:pt>
                <c:pt idx="113051">
                  <c:v>-1.31086E-2</c:v>
                </c:pt>
                <c:pt idx="113052">
                  <c:v>-1.2723699999999999E-2</c:v>
                </c:pt>
                <c:pt idx="113053">
                  <c:v>-1.2327899999999999E-2</c:v>
                </c:pt>
                <c:pt idx="113054">
                  <c:v>-1.19217E-2</c:v>
                </c:pt>
                <c:pt idx="113055">
                  <c:v>-1.1505400000000001E-2</c:v>
                </c:pt>
                <c:pt idx="113056">
                  <c:v>-1.1079200000000001E-2</c:v>
                </c:pt>
                <c:pt idx="113057">
                  <c:v>-1.0643700000000001E-2</c:v>
                </c:pt>
                <c:pt idx="113058">
                  <c:v>-1.01993E-2</c:v>
                </c:pt>
                <c:pt idx="113059" formatCode="0.00E+00">
                  <c:v>-9.7457800000000008E-3</c:v>
                </c:pt>
                <c:pt idx="113060" formatCode="0.00E+00">
                  <c:v>-9.2829499999999999E-3</c:v>
                </c:pt>
                <c:pt idx="113061" formatCode="0.00E+00">
                  <c:v>-8.8114200000000004E-3</c:v>
                </c:pt>
                <c:pt idx="113062" formatCode="0.00E+00">
                  <c:v>-8.3321799999999998E-3</c:v>
                </c:pt>
                <c:pt idx="113063" formatCode="0.00E+00">
                  <c:v>-7.8457500000000003E-3</c:v>
                </c:pt>
                <c:pt idx="113064" formatCode="0.00E+00">
                  <c:v>-7.3525400000000003E-3</c:v>
                </c:pt>
                <c:pt idx="113065" formatCode="0.00E+00">
                  <c:v>-6.8529799999999998E-3</c:v>
                </c:pt>
                <c:pt idx="113066" formatCode="0.00E+00">
                  <c:v>-6.3470599999999999E-3</c:v>
                </c:pt>
                <c:pt idx="113067" formatCode="0.00E+00">
                  <c:v>-5.8346600000000002E-3</c:v>
                </c:pt>
                <c:pt idx="113068" formatCode="0.00E+00">
                  <c:v>-5.3161199999999997E-3</c:v>
                </c:pt>
                <c:pt idx="113069" formatCode="0.00E+00">
                  <c:v>-4.7923200000000001E-3</c:v>
                </c:pt>
                <c:pt idx="113070" formatCode="0.00E+00">
                  <c:v>-4.2644199999999997E-3</c:v>
                </c:pt>
                <c:pt idx="113071" formatCode="0.00E+00">
                  <c:v>-3.7330699999999998E-3</c:v>
                </c:pt>
                <c:pt idx="113072" formatCode="0.00E+00">
                  <c:v>-3.19842E-3</c:v>
                </c:pt>
                <c:pt idx="113073" formatCode="0.00E+00">
                  <c:v>-2.6609400000000001E-3</c:v>
                </c:pt>
                <c:pt idx="113074" formatCode="0.00E+00">
                  <c:v>-2.1212800000000001E-3</c:v>
                </c:pt>
                <c:pt idx="113075" formatCode="0.00E+00">
                  <c:v>-1.5799900000000001E-3</c:v>
                </c:pt>
                <c:pt idx="113076" formatCode="0.00E+00">
                  <c:v>-1.0376700000000001E-3</c:v>
                </c:pt>
                <c:pt idx="113077" formatCode="0.00E+00">
                  <c:v>-4.9484500000000005E-4</c:v>
                </c:pt>
                <c:pt idx="113078" formatCode="0.00E+00">
                  <c:v>4.8140000000000003E-5</c:v>
                </c:pt>
                <c:pt idx="113079" formatCode="0.00E+00">
                  <c:v>5.9039400000000005E-4</c:v>
                </c:pt>
                <c:pt idx="113080" formatCode="0.00E+00">
                  <c:v>1.13094E-3</c:v>
                </c:pt>
                <c:pt idx="113081" formatCode="0.00E+00">
                  <c:v>1.6699600000000001E-3</c:v>
                </c:pt>
                <c:pt idx="113082" formatCode="0.00E+00">
                  <c:v>2.20783E-3</c:v>
                </c:pt>
                <c:pt idx="113083" formatCode="0.00E+00">
                  <c:v>2.7431600000000001E-3</c:v>
                </c:pt>
                <c:pt idx="113084" formatCode="0.00E+00">
                  <c:v>3.2723399999999999E-3</c:v>
                </c:pt>
                <c:pt idx="113085" formatCode="0.00E+00">
                  <c:v>3.7920699999999998E-3</c:v>
                </c:pt>
                <c:pt idx="113086" formatCode="0.00E+00">
                  <c:v>4.3032799999999996E-3</c:v>
                </c:pt>
                <c:pt idx="113087" formatCode="0.00E+00">
                  <c:v>4.8098200000000002E-3</c:v>
                </c:pt>
                <c:pt idx="113088" formatCode="0.00E+00">
                  <c:v>5.3138200000000003E-3</c:v>
                </c:pt>
                <c:pt idx="113089" formatCode="0.00E+00">
                  <c:v>5.8148200000000001E-3</c:v>
                </c:pt>
                <c:pt idx="113090" formatCode="0.00E+00">
                  <c:v>6.3116700000000001E-3</c:v>
                </c:pt>
                <c:pt idx="113091" formatCode="0.00E+00">
                  <c:v>6.8038100000000004E-3</c:v>
                </c:pt>
                <c:pt idx="113092" formatCode="0.00E+00">
                  <c:v>7.2909400000000001E-3</c:v>
                </c:pt>
                <c:pt idx="113093" formatCode="0.00E+00">
                  <c:v>7.7722399999999997E-3</c:v>
                </c:pt>
                <c:pt idx="113094" formatCode="0.00E+00">
                  <c:v>8.2466999999999992E-3</c:v>
                </c:pt>
                <c:pt idx="113095" formatCode="0.00E+00">
                  <c:v>8.7136399999999999E-3</c:v>
                </c:pt>
                <c:pt idx="113096" formatCode="0.00E+00">
                  <c:v>9.1723099999999995E-3</c:v>
                </c:pt>
                <c:pt idx="113097" formatCode="0.00E+00">
                  <c:v>9.6214600000000001E-3</c:v>
                </c:pt>
                <c:pt idx="113098">
                  <c:v>1.00594E-2</c:v>
                </c:pt>
                <c:pt idx="113099">
                  <c:v>1.04846E-2</c:v>
                </c:pt>
                <c:pt idx="113100">
                  <c:v>1.0895800000000001E-2</c:v>
                </c:pt>
                <c:pt idx="113101">
                  <c:v>1.1292099999999999E-2</c:v>
                </c:pt>
                <c:pt idx="113102">
                  <c:v>1.1672800000000001E-2</c:v>
                </c:pt>
                <c:pt idx="113103">
                  <c:v>1.20366E-2</c:v>
                </c:pt>
                <c:pt idx="113104">
                  <c:v>1.2383099999999999E-2</c:v>
                </c:pt>
                <c:pt idx="113105">
                  <c:v>1.2712899999999999E-2</c:v>
                </c:pt>
                <c:pt idx="113106">
                  <c:v>1.3027499999999999E-2</c:v>
                </c:pt>
                <c:pt idx="113107">
                  <c:v>1.33283E-2</c:v>
                </c:pt>
                <c:pt idx="113108">
                  <c:v>1.3614100000000001E-2</c:v>
                </c:pt>
                <c:pt idx="113109">
                  <c:v>1.3881599999999999E-2</c:v>
                </c:pt>
                <c:pt idx="113110">
                  <c:v>1.41271E-2</c:v>
                </c:pt>
                <c:pt idx="113111">
                  <c:v>1.4349199999999999E-2</c:v>
                </c:pt>
                <c:pt idx="113112">
                  <c:v>1.45478E-2</c:v>
                </c:pt>
                <c:pt idx="113113">
                  <c:v>1.47233E-2</c:v>
                </c:pt>
                <c:pt idx="113114">
                  <c:v>1.48773E-2</c:v>
                </c:pt>
                <c:pt idx="113115">
                  <c:v>1.5012899999999999E-2</c:v>
                </c:pt>
                <c:pt idx="113116">
                  <c:v>1.5132899999999999E-2</c:v>
                </c:pt>
                <c:pt idx="113117">
                  <c:v>1.52374E-2</c:v>
                </c:pt>
                <c:pt idx="113118">
                  <c:v>1.5323E-2</c:v>
                </c:pt>
                <c:pt idx="113119">
                  <c:v>1.53867E-2</c:v>
                </c:pt>
                <c:pt idx="113120">
                  <c:v>1.54293E-2</c:v>
                </c:pt>
                <c:pt idx="113121">
                  <c:v>1.54529E-2</c:v>
                </c:pt>
                <c:pt idx="113122">
                  <c:v>1.54568E-2</c:v>
                </c:pt>
                <c:pt idx="113123">
                  <c:v>1.5438800000000001E-2</c:v>
                </c:pt>
                <c:pt idx="113124">
                  <c:v>1.5397599999999999E-2</c:v>
                </c:pt>
                <c:pt idx="113125">
                  <c:v>1.53341E-2</c:v>
                </c:pt>
                <c:pt idx="113126">
                  <c:v>1.5250400000000001E-2</c:v>
                </c:pt>
                <c:pt idx="113127">
                  <c:v>1.5147000000000001E-2</c:v>
                </c:pt>
                <c:pt idx="113128">
                  <c:v>1.5023999999999999E-2</c:v>
                </c:pt>
                <c:pt idx="113129">
                  <c:v>1.4881399999999999E-2</c:v>
                </c:pt>
                <c:pt idx="113130">
                  <c:v>1.4719899999999999E-2</c:v>
                </c:pt>
                <c:pt idx="113131">
                  <c:v>1.45405E-2</c:v>
                </c:pt>
                <c:pt idx="113132">
                  <c:v>1.43429E-2</c:v>
                </c:pt>
                <c:pt idx="113133">
                  <c:v>1.4124599999999999E-2</c:v>
                </c:pt>
                <c:pt idx="113134">
                  <c:v>1.38827E-2</c:v>
                </c:pt>
                <c:pt idx="113135">
                  <c:v>1.3616400000000001E-2</c:v>
                </c:pt>
                <c:pt idx="113136">
                  <c:v>1.3327200000000001E-2</c:v>
                </c:pt>
                <c:pt idx="113137">
                  <c:v>1.30163E-2</c:v>
                </c:pt>
                <c:pt idx="113138">
                  <c:v>1.26836E-2</c:v>
                </c:pt>
                <c:pt idx="113139">
                  <c:v>1.2327899999999999E-2</c:v>
                </c:pt>
                <c:pt idx="113140">
                  <c:v>1.19474E-2</c:v>
                </c:pt>
                <c:pt idx="113141">
                  <c:v>1.1541300000000001E-2</c:v>
                </c:pt>
                <c:pt idx="113142">
                  <c:v>1.1110699999999999E-2</c:v>
                </c:pt>
                <c:pt idx="113143">
                  <c:v>1.06546E-2</c:v>
                </c:pt>
                <c:pt idx="113144">
                  <c:v>1.017E-2</c:v>
                </c:pt>
                <c:pt idx="113145" formatCode="0.00E+00">
                  <c:v>9.6546199999999992E-3</c:v>
                </c:pt>
                <c:pt idx="113146" formatCode="0.00E+00">
                  <c:v>9.1065899999999995E-3</c:v>
                </c:pt>
                <c:pt idx="113147" formatCode="0.00E+00">
                  <c:v>8.5226599999999996E-3</c:v>
                </c:pt>
                <c:pt idx="113148" formatCode="0.00E+00">
                  <c:v>7.9013899999999995E-3</c:v>
                </c:pt>
                <c:pt idx="113149" formatCode="0.00E+00">
                  <c:v>7.2454599999999996E-3</c:v>
                </c:pt>
                <c:pt idx="113150" formatCode="0.00E+00">
                  <c:v>6.55837E-3</c:v>
                </c:pt>
                <c:pt idx="113151" formatCode="0.00E+00">
                  <c:v>5.8403700000000001E-3</c:v>
                </c:pt>
                <c:pt idx="113152" formatCode="0.00E+00">
                  <c:v>5.0895799999999998E-3</c:v>
                </c:pt>
                <c:pt idx="113153" formatCode="0.00E+00">
                  <c:v>4.3060499999999996E-3</c:v>
                </c:pt>
                <c:pt idx="113154" formatCode="0.00E+00">
                  <c:v>3.4927700000000001E-3</c:v>
                </c:pt>
                <c:pt idx="113155" formatCode="0.00E+00">
                  <c:v>2.65263E-3</c:v>
                </c:pt>
                <c:pt idx="113156" formatCode="0.00E+00">
                  <c:v>1.7859099999999999E-3</c:v>
                </c:pt>
                <c:pt idx="113157" formatCode="0.00E+00">
                  <c:v>8.9133400000000003E-4</c:v>
                </c:pt>
                <c:pt idx="113158" formatCode="0.00E+00">
                  <c:v>-3.19264E-5</c:v>
                </c:pt>
                <c:pt idx="113159" formatCode="0.00E+00">
                  <c:v>-9.8381800000000002E-4</c:v>
                </c:pt>
                <c:pt idx="113160" formatCode="0.00E+00">
                  <c:v>-1.9639900000000001E-3</c:v>
                </c:pt>
                <c:pt idx="113161" formatCode="0.00E+00">
                  <c:v>-2.97262E-3</c:v>
                </c:pt>
                <c:pt idx="113162" formatCode="0.00E+00">
                  <c:v>-4.0097800000000001E-3</c:v>
                </c:pt>
                <c:pt idx="113163" formatCode="0.00E+00">
                  <c:v>-5.0738199999999997E-3</c:v>
                </c:pt>
                <c:pt idx="113164" formatCode="0.00E+00">
                  <c:v>-6.1619700000000001E-3</c:v>
                </c:pt>
                <c:pt idx="113165" formatCode="0.00E+00">
                  <c:v>-7.2730299999999998E-3</c:v>
                </c:pt>
                <c:pt idx="113166" formatCode="0.00E+00">
                  <c:v>-8.4078099999999999E-3</c:v>
                </c:pt>
                <c:pt idx="113167" formatCode="0.00E+00">
                  <c:v>-9.5659200000000003E-3</c:v>
                </c:pt>
                <c:pt idx="113168">
                  <c:v>-1.0743600000000001E-2</c:v>
                </c:pt>
                <c:pt idx="113169">
                  <c:v>-1.1937E-2</c:v>
                </c:pt>
                <c:pt idx="113170">
                  <c:v>-1.31463E-2</c:v>
                </c:pt>
                <c:pt idx="113171">
                  <c:v>-1.43754E-2</c:v>
                </c:pt>
                <c:pt idx="113172">
                  <c:v>-1.5628400000000001E-2</c:v>
                </c:pt>
                <c:pt idx="113173">
                  <c:v>-1.6905099999999999E-2</c:v>
                </c:pt>
                <c:pt idx="113174">
                  <c:v>-1.82014E-2</c:v>
                </c:pt>
                <c:pt idx="113175">
                  <c:v>-1.95141E-2</c:v>
                </c:pt>
                <c:pt idx="113176">
                  <c:v>-2.08442E-2</c:v>
                </c:pt>
                <c:pt idx="113177">
                  <c:v>-2.21926E-2</c:v>
                </c:pt>
                <c:pt idx="113178">
                  <c:v>-2.3557100000000001E-2</c:v>
                </c:pt>
                <c:pt idx="113179">
                  <c:v>-2.4933500000000001E-2</c:v>
                </c:pt>
                <c:pt idx="113180">
                  <c:v>-2.6318999999999999E-2</c:v>
                </c:pt>
                <c:pt idx="113181">
                  <c:v>-2.77126E-2</c:v>
                </c:pt>
                <c:pt idx="113182">
                  <c:v>-2.91112E-2</c:v>
                </c:pt>
                <c:pt idx="113183">
                  <c:v>-3.0510599999999999E-2</c:v>
                </c:pt>
                <c:pt idx="113184">
                  <c:v>-3.1911299999999997E-2</c:v>
                </c:pt>
                <c:pt idx="113185">
                  <c:v>-3.3319099999999997E-2</c:v>
                </c:pt>
                <c:pt idx="113186">
                  <c:v>-3.4736299999999998E-2</c:v>
                </c:pt>
                <c:pt idx="113187">
                  <c:v>-3.61584E-2</c:v>
                </c:pt>
                <c:pt idx="113188">
                  <c:v>-3.7579500000000002E-2</c:v>
                </c:pt>
                <c:pt idx="113189">
                  <c:v>-3.8997200000000003E-2</c:v>
                </c:pt>
                <c:pt idx="113190">
                  <c:v>-4.0411299999999997E-2</c:v>
                </c:pt>
                <c:pt idx="113191">
                  <c:v>-4.18223E-2</c:v>
                </c:pt>
                <c:pt idx="113192">
                  <c:v>-4.3231100000000001E-2</c:v>
                </c:pt>
                <c:pt idx="113193">
                  <c:v>-4.4635899999999999E-2</c:v>
                </c:pt>
                <c:pt idx="113194">
                  <c:v>-4.6032400000000001E-2</c:v>
                </c:pt>
                <c:pt idx="113195">
                  <c:v>-4.74177E-2</c:v>
                </c:pt>
                <c:pt idx="113196">
                  <c:v>-4.87941E-2</c:v>
                </c:pt>
                <c:pt idx="113197">
                  <c:v>-5.0164899999999998E-2</c:v>
                </c:pt>
                <c:pt idx="113198">
                  <c:v>-5.1529699999999998E-2</c:v>
                </c:pt>
                <c:pt idx="113199">
                  <c:v>-5.2885300000000003E-2</c:v>
                </c:pt>
                <c:pt idx="113200">
                  <c:v>-5.423E-2</c:v>
                </c:pt>
                <c:pt idx="113201">
                  <c:v>-5.5563500000000002E-2</c:v>
                </c:pt>
                <c:pt idx="113202">
                  <c:v>-5.68846E-2</c:v>
                </c:pt>
                <c:pt idx="113203">
                  <c:v>-5.8189499999999998E-2</c:v>
                </c:pt>
                <c:pt idx="113204">
                  <c:v>-5.9474600000000002E-2</c:v>
                </c:pt>
                <c:pt idx="113205">
                  <c:v>-6.0740599999999999E-2</c:v>
                </c:pt>
                <c:pt idx="113206">
                  <c:v>-6.1990799999999999E-2</c:v>
                </c:pt>
                <c:pt idx="113207">
                  <c:v>-6.3225600000000007E-2</c:v>
                </c:pt>
                <c:pt idx="113208">
                  <c:v>-6.4441600000000002E-2</c:v>
                </c:pt>
                <c:pt idx="113209">
                  <c:v>-6.5636E-2</c:v>
                </c:pt>
                <c:pt idx="113210">
                  <c:v>-6.6807900000000003E-2</c:v>
                </c:pt>
                <c:pt idx="113211">
                  <c:v>-6.7956900000000001E-2</c:v>
                </c:pt>
                <c:pt idx="113212">
                  <c:v>-6.9080900000000001E-2</c:v>
                </c:pt>
                <c:pt idx="113213">
                  <c:v>-7.01788E-2</c:v>
                </c:pt>
                <c:pt idx="113214">
                  <c:v>-7.1252800000000005E-2</c:v>
                </c:pt>
                <c:pt idx="113215">
                  <c:v>-7.2307399999999994E-2</c:v>
                </c:pt>
                <c:pt idx="113216">
                  <c:v>-7.3344099999999995E-2</c:v>
                </c:pt>
                <c:pt idx="113217">
                  <c:v>-7.4358900000000006E-2</c:v>
                </c:pt>
                <c:pt idx="113218">
                  <c:v>-7.5346300000000005E-2</c:v>
                </c:pt>
                <c:pt idx="113219">
                  <c:v>-7.6303300000000004E-2</c:v>
                </c:pt>
                <c:pt idx="113220">
                  <c:v>-7.7229999999999993E-2</c:v>
                </c:pt>
                <c:pt idx="113221">
                  <c:v>-7.8129599999999993E-2</c:v>
                </c:pt>
                <c:pt idx="113222">
                  <c:v>-7.9003500000000004E-2</c:v>
                </c:pt>
                <c:pt idx="113223">
                  <c:v>-7.9845799999999995E-2</c:v>
                </c:pt>
                <c:pt idx="113224">
                  <c:v>-8.0649100000000001E-2</c:v>
                </c:pt>
                <c:pt idx="113225">
                  <c:v>-8.1411499999999998E-2</c:v>
                </c:pt>
                <c:pt idx="113226">
                  <c:v>-8.2136000000000001E-2</c:v>
                </c:pt>
                <c:pt idx="113227">
                  <c:v>-8.2825999999999997E-2</c:v>
                </c:pt>
                <c:pt idx="113228">
                  <c:v>-8.3481899999999998E-2</c:v>
                </c:pt>
                <c:pt idx="113229">
                  <c:v>-8.4102300000000005E-2</c:v>
                </c:pt>
                <c:pt idx="113230">
                  <c:v>-8.4685899999999995E-2</c:v>
                </c:pt>
                <c:pt idx="113231">
                  <c:v>-8.5229899999999997E-2</c:v>
                </c:pt>
                <c:pt idx="113232">
                  <c:v>-8.5728200000000004E-2</c:v>
                </c:pt>
                <c:pt idx="113233">
                  <c:v>-8.61788E-2</c:v>
                </c:pt>
                <c:pt idx="113234">
                  <c:v>-8.6589100000000002E-2</c:v>
                </c:pt>
                <c:pt idx="113235">
                  <c:v>-8.6967699999999995E-2</c:v>
                </c:pt>
                <c:pt idx="113236">
                  <c:v>-8.7315299999999998E-2</c:v>
                </c:pt>
                <c:pt idx="113237">
                  <c:v>-8.7629799999999994E-2</c:v>
                </c:pt>
                <c:pt idx="113238">
                  <c:v>-8.7911799999999998E-2</c:v>
                </c:pt>
                <c:pt idx="113239">
                  <c:v>-8.8162900000000002E-2</c:v>
                </c:pt>
                <c:pt idx="113240">
                  <c:v>-8.8382600000000006E-2</c:v>
                </c:pt>
                <c:pt idx="113241">
                  <c:v>-8.8567099999999996E-2</c:v>
                </c:pt>
                <c:pt idx="113242">
                  <c:v>-8.8713200000000006E-2</c:v>
                </c:pt>
                <c:pt idx="113243">
                  <c:v>-8.8821399999999995E-2</c:v>
                </c:pt>
                <c:pt idx="113244">
                  <c:v>-8.8893700000000006E-2</c:v>
                </c:pt>
                <c:pt idx="113245">
                  <c:v>-8.8933600000000002E-2</c:v>
                </c:pt>
                <c:pt idx="113246">
                  <c:v>-8.89461E-2</c:v>
                </c:pt>
                <c:pt idx="113247">
                  <c:v>-8.8936299999999996E-2</c:v>
                </c:pt>
                <c:pt idx="113248">
                  <c:v>-8.8908000000000001E-2</c:v>
                </c:pt>
                <c:pt idx="113249">
                  <c:v>-8.88631E-2</c:v>
                </c:pt>
                <c:pt idx="113250">
                  <c:v>-8.8800500000000004E-2</c:v>
                </c:pt>
                <c:pt idx="113251">
                  <c:v>-8.8715500000000003E-2</c:v>
                </c:pt>
                <c:pt idx="113252">
                  <c:v>-8.8604199999999994E-2</c:v>
                </c:pt>
                <c:pt idx="113253">
                  <c:v>-8.84659E-2</c:v>
                </c:pt>
                <c:pt idx="113254">
                  <c:v>-8.8301199999999996E-2</c:v>
                </c:pt>
                <c:pt idx="113255">
                  <c:v>-8.8108400000000003E-2</c:v>
                </c:pt>
                <c:pt idx="113256">
                  <c:v>-8.7884299999999999E-2</c:v>
                </c:pt>
                <c:pt idx="113257">
                  <c:v>-8.7628499999999998E-2</c:v>
                </c:pt>
                <c:pt idx="113258">
                  <c:v>-8.7346499999999994E-2</c:v>
                </c:pt>
                <c:pt idx="113259">
                  <c:v>-8.7046399999999996E-2</c:v>
                </c:pt>
                <c:pt idx="113260">
                  <c:v>-8.6733299999999999E-2</c:v>
                </c:pt>
                <c:pt idx="113261">
                  <c:v>-8.6410799999999996E-2</c:v>
                </c:pt>
                <c:pt idx="113262">
                  <c:v>-8.6081900000000003E-2</c:v>
                </c:pt>
                <c:pt idx="113263">
                  <c:v>-8.5749500000000006E-2</c:v>
                </c:pt>
                <c:pt idx="113264">
                  <c:v>-8.5414699999999996E-2</c:v>
                </c:pt>
                <c:pt idx="113265">
                  <c:v>-8.5078399999999998E-2</c:v>
                </c:pt>
                <c:pt idx="113266">
                  <c:v>-8.4741999999999998E-2</c:v>
                </c:pt>
                <c:pt idx="113267">
                  <c:v>-8.4407700000000002E-2</c:v>
                </c:pt>
                <c:pt idx="113268">
                  <c:v>-8.4078100000000003E-2</c:v>
                </c:pt>
                <c:pt idx="113269">
                  <c:v>-8.3755999999999997E-2</c:v>
                </c:pt>
                <c:pt idx="113270">
                  <c:v>-8.3439899999999997E-2</c:v>
                </c:pt>
                <c:pt idx="113271">
                  <c:v>-8.3125599999999994E-2</c:v>
                </c:pt>
                <c:pt idx="113272">
                  <c:v>-8.2814700000000005E-2</c:v>
                </c:pt>
                <c:pt idx="113273">
                  <c:v>-8.2514000000000004E-2</c:v>
                </c:pt>
                <c:pt idx="113274">
                  <c:v>-8.2228200000000001E-2</c:v>
                </c:pt>
                <c:pt idx="113275">
                  <c:v>-8.1953999999999999E-2</c:v>
                </c:pt>
                <c:pt idx="113276">
                  <c:v>-8.1685400000000005E-2</c:v>
                </c:pt>
                <c:pt idx="113277">
                  <c:v>-8.1422300000000003E-2</c:v>
                </c:pt>
                <c:pt idx="113278">
                  <c:v>-8.1168500000000005E-2</c:v>
                </c:pt>
                <c:pt idx="113279">
                  <c:v>-8.0926200000000004E-2</c:v>
                </c:pt>
                <c:pt idx="113280">
                  <c:v>-8.0693899999999999E-2</c:v>
                </c:pt>
                <c:pt idx="113281">
                  <c:v>-8.0468100000000001E-2</c:v>
                </c:pt>
                <c:pt idx="113282">
                  <c:v>-8.0245899999999995E-2</c:v>
                </c:pt>
                <c:pt idx="113283">
                  <c:v>-8.00265E-2</c:v>
                </c:pt>
                <c:pt idx="113284">
                  <c:v>-7.9807799999999998E-2</c:v>
                </c:pt>
                <c:pt idx="113285">
                  <c:v>-7.9583299999999996E-2</c:v>
                </c:pt>
                <c:pt idx="113286">
                  <c:v>-7.9348399999999999E-2</c:v>
                </c:pt>
                <c:pt idx="113287">
                  <c:v>-7.9106399999999993E-2</c:v>
                </c:pt>
                <c:pt idx="113288">
                  <c:v>-7.8864600000000007E-2</c:v>
                </c:pt>
                <c:pt idx="113289">
                  <c:v>-7.86298E-2</c:v>
                </c:pt>
                <c:pt idx="113290">
                  <c:v>-7.8407699999999997E-2</c:v>
                </c:pt>
                <c:pt idx="113291">
                  <c:v>-7.8200599999999995E-2</c:v>
                </c:pt>
                <c:pt idx="113292">
                  <c:v>-7.8008499999999995E-2</c:v>
                </c:pt>
                <c:pt idx="113293">
                  <c:v>-7.7832899999999997E-2</c:v>
                </c:pt>
                <c:pt idx="113294">
                  <c:v>-7.7676499999999996E-2</c:v>
                </c:pt>
                <c:pt idx="113295">
                  <c:v>-7.7541100000000002E-2</c:v>
                </c:pt>
                <c:pt idx="113296">
                  <c:v>-7.7427700000000002E-2</c:v>
                </c:pt>
                <c:pt idx="113297">
                  <c:v>-7.7334100000000003E-2</c:v>
                </c:pt>
                <c:pt idx="113298">
                  <c:v>-7.7255599999999994E-2</c:v>
                </c:pt>
                <c:pt idx="113299">
                  <c:v>-7.7188800000000002E-2</c:v>
                </c:pt>
                <c:pt idx="113300">
                  <c:v>-7.7135899999999993E-2</c:v>
                </c:pt>
                <c:pt idx="113301">
                  <c:v>-7.7101799999999998E-2</c:v>
                </c:pt>
                <c:pt idx="113302">
                  <c:v>-7.70898E-2</c:v>
                </c:pt>
                <c:pt idx="113303">
                  <c:v>-7.7098200000000006E-2</c:v>
                </c:pt>
                <c:pt idx="113304">
                  <c:v>-7.7119800000000002E-2</c:v>
                </c:pt>
                <c:pt idx="113305">
                  <c:v>-7.7148499999999995E-2</c:v>
                </c:pt>
                <c:pt idx="113306">
                  <c:v>-7.7182399999999998E-2</c:v>
                </c:pt>
                <c:pt idx="113307">
                  <c:v>-7.7221799999999993E-2</c:v>
                </c:pt>
                <c:pt idx="113308">
                  <c:v>-7.7265899999999998E-2</c:v>
                </c:pt>
                <c:pt idx="113309">
                  <c:v>-7.7313699999999999E-2</c:v>
                </c:pt>
                <c:pt idx="113310">
                  <c:v>-7.7367199999999997E-2</c:v>
                </c:pt>
                <c:pt idx="113311">
                  <c:v>-7.7430299999999994E-2</c:v>
                </c:pt>
                <c:pt idx="113312">
                  <c:v>-7.7504600000000007E-2</c:v>
                </c:pt>
                <c:pt idx="113313">
                  <c:v>-7.7589500000000006E-2</c:v>
                </c:pt>
                <c:pt idx="113314">
                  <c:v>-7.7684500000000004E-2</c:v>
                </c:pt>
                <c:pt idx="113315">
                  <c:v>-7.7788899999999994E-2</c:v>
                </c:pt>
                <c:pt idx="113316">
                  <c:v>-7.7901600000000001E-2</c:v>
                </c:pt>
                <c:pt idx="113317">
                  <c:v>-7.80246E-2</c:v>
                </c:pt>
                <c:pt idx="113318">
                  <c:v>-7.8160499999999994E-2</c:v>
                </c:pt>
                <c:pt idx="113319">
                  <c:v>-7.8305299999999994E-2</c:v>
                </c:pt>
                <c:pt idx="113320">
                  <c:v>-7.8454499999999996E-2</c:v>
                </c:pt>
                <c:pt idx="113321">
                  <c:v>-7.8610600000000003E-2</c:v>
                </c:pt>
                <c:pt idx="113322">
                  <c:v>-7.8782000000000005E-2</c:v>
                </c:pt>
                <c:pt idx="113323">
                  <c:v>-7.8973500000000002E-2</c:v>
                </c:pt>
                <c:pt idx="113324">
                  <c:v>-7.9187199999999999E-2</c:v>
                </c:pt>
                <c:pt idx="113325">
                  <c:v>-7.9429100000000002E-2</c:v>
                </c:pt>
                <c:pt idx="113326">
                  <c:v>-7.9704399999999995E-2</c:v>
                </c:pt>
                <c:pt idx="113327">
                  <c:v>-8.0011200000000005E-2</c:v>
                </c:pt>
                <c:pt idx="113328">
                  <c:v>-8.0343800000000007E-2</c:v>
                </c:pt>
                <c:pt idx="113329">
                  <c:v>-8.0697900000000003E-2</c:v>
                </c:pt>
                <c:pt idx="113330">
                  <c:v>-8.1071699999999997E-2</c:v>
                </c:pt>
                <c:pt idx="113331">
                  <c:v>-8.1460900000000003E-2</c:v>
                </c:pt>
                <c:pt idx="113332">
                  <c:v>-8.1861600000000007E-2</c:v>
                </c:pt>
                <c:pt idx="113333">
                  <c:v>-8.2277500000000003E-2</c:v>
                </c:pt>
                <c:pt idx="113334">
                  <c:v>-8.2716600000000001E-2</c:v>
                </c:pt>
                <c:pt idx="113335">
                  <c:v>-8.3183599999999996E-2</c:v>
                </c:pt>
                <c:pt idx="113336">
                  <c:v>-8.3679500000000004E-2</c:v>
                </c:pt>
                <c:pt idx="113337">
                  <c:v>-8.4203399999999998E-2</c:v>
                </c:pt>
                <c:pt idx="113338">
                  <c:v>-8.4753200000000001E-2</c:v>
                </c:pt>
                <c:pt idx="113339">
                  <c:v>-8.5325200000000004E-2</c:v>
                </c:pt>
                <c:pt idx="113340">
                  <c:v>-8.5917199999999999E-2</c:v>
                </c:pt>
                <c:pt idx="113341">
                  <c:v>-8.6530999999999997E-2</c:v>
                </c:pt>
                <c:pt idx="113342">
                  <c:v>-8.7168200000000001E-2</c:v>
                </c:pt>
                <c:pt idx="113343">
                  <c:v>-8.78298E-2</c:v>
                </c:pt>
                <c:pt idx="113344">
                  <c:v>-8.8517299999999993E-2</c:v>
                </c:pt>
                <c:pt idx="113345">
                  <c:v>-8.9233000000000007E-2</c:v>
                </c:pt>
                <c:pt idx="113346">
                  <c:v>-8.9980199999999996E-2</c:v>
                </c:pt>
                <c:pt idx="113347">
                  <c:v>-9.0762099999999998E-2</c:v>
                </c:pt>
                <c:pt idx="113348">
                  <c:v>-9.1578300000000001E-2</c:v>
                </c:pt>
                <c:pt idx="113349">
                  <c:v>-9.2426800000000003E-2</c:v>
                </c:pt>
                <c:pt idx="113350">
                  <c:v>-9.3306899999999998E-2</c:v>
                </c:pt>
                <c:pt idx="113351">
                  <c:v>-9.4220200000000004E-2</c:v>
                </c:pt>
                <c:pt idx="113352">
                  <c:v>-9.5169299999999998E-2</c:v>
                </c:pt>
                <c:pt idx="113353">
                  <c:v>-9.6154199999999995E-2</c:v>
                </c:pt>
                <c:pt idx="113354">
                  <c:v>-9.7171800000000003E-2</c:v>
                </c:pt>
                <c:pt idx="113355">
                  <c:v>-9.8219000000000001E-2</c:v>
                </c:pt>
                <c:pt idx="113356">
                  <c:v>-9.9296700000000002E-2</c:v>
                </c:pt>
                <c:pt idx="113357">
                  <c:v>-0.100411</c:v>
                </c:pt>
                <c:pt idx="113358">
                  <c:v>-0.101564</c:v>
                </c:pt>
                <c:pt idx="113359">
                  <c:v>-0.102753</c:v>
                </c:pt>
                <c:pt idx="113360">
                  <c:v>-0.10398</c:v>
                </c:pt>
                <c:pt idx="113361">
                  <c:v>-0.105249</c:v>
                </c:pt>
                <c:pt idx="113362">
                  <c:v>-0.10656</c:v>
                </c:pt>
                <c:pt idx="113363">
                  <c:v>-0.107908</c:v>
                </c:pt>
                <c:pt idx="113364">
                  <c:v>-0.109291</c:v>
                </c:pt>
                <c:pt idx="113365">
                  <c:v>-0.110707</c:v>
                </c:pt>
                <c:pt idx="113366">
                  <c:v>-0.112153</c:v>
                </c:pt>
                <c:pt idx="113367">
                  <c:v>-0.11362800000000001</c:v>
                </c:pt>
                <c:pt idx="113368">
                  <c:v>-0.11512799999999999</c:v>
                </c:pt>
                <c:pt idx="113369">
                  <c:v>-0.116656</c:v>
                </c:pt>
                <c:pt idx="113370">
                  <c:v>-0.118214</c:v>
                </c:pt>
                <c:pt idx="113371">
                  <c:v>-0.119801</c:v>
                </c:pt>
                <c:pt idx="113372">
                  <c:v>-0.121405</c:v>
                </c:pt>
                <c:pt idx="113373">
                  <c:v>-0.12300999999999999</c:v>
                </c:pt>
                <c:pt idx="113374">
                  <c:v>-0.124614</c:v>
                </c:pt>
                <c:pt idx="113375">
                  <c:v>-0.12621499999999999</c:v>
                </c:pt>
                <c:pt idx="113376">
                  <c:v>-0.12781500000000001</c:v>
                </c:pt>
                <c:pt idx="113377">
                  <c:v>-0.12942200000000001</c:v>
                </c:pt>
                <c:pt idx="113378">
                  <c:v>-0.13103899999999999</c:v>
                </c:pt>
                <c:pt idx="113379">
                  <c:v>-0.13266500000000001</c:v>
                </c:pt>
                <c:pt idx="113380">
                  <c:v>-0.134296</c:v>
                </c:pt>
                <c:pt idx="113381">
                  <c:v>-0.135936</c:v>
                </c:pt>
                <c:pt idx="113382">
                  <c:v>-0.13759299999999999</c:v>
                </c:pt>
                <c:pt idx="113383">
                  <c:v>-0.13927500000000001</c:v>
                </c:pt>
                <c:pt idx="113384">
                  <c:v>-0.140983</c:v>
                </c:pt>
                <c:pt idx="113385">
                  <c:v>-0.14272000000000001</c:v>
                </c:pt>
                <c:pt idx="113386">
                  <c:v>-0.144486</c:v>
                </c:pt>
                <c:pt idx="113387">
                  <c:v>-0.14628099999999999</c:v>
                </c:pt>
                <c:pt idx="113388">
                  <c:v>-0.14810499999999999</c:v>
                </c:pt>
                <c:pt idx="113389">
                  <c:v>-0.149954</c:v>
                </c:pt>
                <c:pt idx="113390">
                  <c:v>-0.15181700000000001</c:v>
                </c:pt>
                <c:pt idx="113391">
                  <c:v>-0.15367800000000001</c:v>
                </c:pt>
                <c:pt idx="113392">
                  <c:v>-0.155528</c:v>
                </c:pt>
                <c:pt idx="113393">
                  <c:v>-0.157362</c:v>
                </c:pt>
                <c:pt idx="113394">
                  <c:v>-0.15917700000000001</c:v>
                </c:pt>
                <c:pt idx="113395">
                  <c:v>-0.160968</c:v>
                </c:pt>
                <c:pt idx="113396">
                  <c:v>-0.16272500000000001</c:v>
                </c:pt>
                <c:pt idx="113397">
                  <c:v>-0.16444</c:v>
                </c:pt>
                <c:pt idx="113398">
                  <c:v>-0.16611899999999999</c:v>
                </c:pt>
                <c:pt idx="113399">
                  <c:v>-0.16777400000000001</c:v>
                </c:pt>
                <c:pt idx="113400">
                  <c:v>-0.169408</c:v>
                </c:pt>
                <c:pt idx="113401">
                  <c:v>-0.17102300000000001</c:v>
                </c:pt>
                <c:pt idx="113402">
                  <c:v>-0.17261399999999999</c:v>
                </c:pt>
                <c:pt idx="113403">
                  <c:v>-0.174177</c:v>
                </c:pt>
                <c:pt idx="113404">
                  <c:v>-0.175706</c:v>
                </c:pt>
                <c:pt idx="113405">
                  <c:v>-0.177199</c:v>
                </c:pt>
                <c:pt idx="113406">
                  <c:v>-0.17865500000000001</c:v>
                </c:pt>
                <c:pt idx="113407">
                  <c:v>-0.18007699999999999</c:v>
                </c:pt>
                <c:pt idx="113408">
                  <c:v>-0.18146699999999999</c:v>
                </c:pt>
                <c:pt idx="113409">
                  <c:v>-0.18282999999999999</c:v>
                </c:pt>
                <c:pt idx="113410">
                  <c:v>-0.184173</c:v>
                </c:pt>
                <c:pt idx="113411">
                  <c:v>-0.185503</c:v>
                </c:pt>
                <c:pt idx="113412">
                  <c:v>-0.18682199999999999</c:v>
                </c:pt>
                <c:pt idx="113413">
                  <c:v>-0.188136</c:v>
                </c:pt>
                <c:pt idx="113414">
                  <c:v>-0.189446</c:v>
                </c:pt>
                <c:pt idx="113415">
                  <c:v>-0.19075300000000001</c:v>
                </c:pt>
                <c:pt idx="113416">
                  <c:v>-0.19205</c:v>
                </c:pt>
                <c:pt idx="113417">
                  <c:v>-0.193327</c:v>
                </c:pt>
                <c:pt idx="113418">
                  <c:v>-0.19458400000000001</c:v>
                </c:pt>
                <c:pt idx="113419">
                  <c:v>-0.195823</c:v>
                </c:pt>
                <c:pt idx="113420">
                  <c:v>-0.197046</c:v>
                </c:pt>
                <c:pt idx="113421">
                  <c:v>-0.19825499999999999</c:v>
                </c:pt>
                <c:pt idx="113422">
                  <c:v>-0.199458</c:v>
                </c:pt>
                <c:pt idx="113423">
                  <c:v>-0.200651</c:v>
                </c:pt>
                <c:pt idx="113424">
                  <c:v>-0.201824</c:v>
                </c:pt>
                <c:pt idx="113425">
                  <c:v>-0.20297100000000001</c:v>
                </c:pt>
                <c:pt idx="113426">
                  <c:v>-0.204095</c:v>
                </c:pt>
                <c:pt idx="113427">
                  <c:v>-0.205204</c:v>
                </c:pt>
                <c:pt idx="113428">
                  <c:v>-0.20630100000000001</c:v>
                </c:pt>
                <c:pt idx="113429">
                  <c:v>-0.20738699999999999</c:v>
                </c:pt>
                <c:pt idx="113430">
                  <c:v>-0.20846300000000001</c:v>
                </c:pt>
                <c:pt idx="113431">
                  <c:v>-0.209534</c:v>
                </c:pt>
                <c:pt idx="113432">
                  <c:v>-0.21060000000000001</c:v>
                </c:pt>
                <c:pt idx="113433">
                  <c:v>-0.21166499999999999</c:v>
                </c:pt>
                <c:pt idx="113434">
                  <c:v>-0.212732</c:v>
                </c:pt>
                <c:pt idx="113435">
                  <c:v>-0.213807</c:v>
                </c:pt>
                <c:pt idx="113436">
                  <c:v>-0.21488199999999999</c:v>
                </c:pt>
                <c:pt idx="113437">
                  <c:v>-0.215951</c:v>
                </c:pt>
                <c:pt idx="113438">
                  <c:v>-0.21701500000000001</c:v>
                </c:pt>
                <c:pt idx="113439">
                  <c:v>-0.21807499999999999</c:v>
                </c:pt>
                <c:pt idx="113440">
                  <c:v>-0.21913099999999999</c:v>
                </c:pt>
                <c:pt idx="113441">
                  <c:v>-0.22017900000000001</c:v>
                </c:pt>
                <c:pt idx="113442">
                  <c:v>-0.22120999999999999</c:v>
                </c:pt>
                <c:pt idx="113443">
                  <c:v>-0.222215</c:v>
                </c:pt>
                <c:pt idx="113444">
                  <c:v>-0.22319700000000001</c:v>
                </c:pt>
                <c:pt idx="113445">
                  <c:v>-0.224161</c:v>
                </c:pt>
                <c:pt idx="113446">
                  <c:v>-0.225109</c:v>
                </c:pt>
                <c:pt idx="113447">
                  <c:v>-0.226045</c:v>
                </c:pt>
                <c:pt idx="113448">
                  <c:v>-0.22697200000000001</c:v>
                </c:pt>
                <c:pt idx="113449">
                  <c:v>-0.22789200000000001</c:v>
                </c:pt>
                <c:pt idx="113450">
                  <c:v>-0.22880700000000001</c:v>
                </c:pt>
                <c:pt idx="113451">
                  <c:v>-0.22972200000000001</c:v>
                </c:pt>
                <c:pt idx="113452">
                  <c:v>-0.23063600000000001</c:v>
                </c:pt>
                <c:pt idx="113453">
                  <c:v>-0.231541</c:v>
                </c:pt>
                <c:pt idx="113454">
                  <c:v>-0.232433</c:v>
                </c:pt>
                <c:pt idx="113455">
                  <c:v>-0.23331299999999999</c:v>
                </c:pt>
                <c:pt idx="113456">
                  <c:v>-0.23418600000000001</c:v>
                </c:pt>
                <c:pt idx="113457">
                  <c:v>-0.23505000000000001</c:v>
                </c:pt>
                <c:pt idx="113458">
                  <c:v>-0.2359</c:v>
                </c:pt>
                <c:pt idx="113459">
                  <c:v>-0.236734</c:v>
                </c:pt>
                <c:pt idx="113460">
                  <c:v>-0.23754900000000001</c:v>
                </c:pt>
                <c:pt idx="113461">
                  <c:v>-0.23834</c:v>
                </c:pt>
                <c:pt idx="113462">
                  <c:v>-0.23909900000000001</c:v>
                </c:pt>
                <c:pt idx="113463">
                  <c:v>-0.239819</c:v>
                </c:pt>
                <c:pt idx="113464">
                  <c:v>-0.24049400000000001</c:v>
                </c:pt>
                <c:pt idx="113465">
                  <c:v>-0.24112500000000001</c:v>
                </c:pt>
                <c:pt idx="113466">
                  <c:v>-0.24171799999999999</c:v>
                </c:pt>
                <c:pt idx="113467">
                  <c:v>-0.24227599999999999</c:v>
                </c:pt>
                <c:pt idx="113468">
                  <c:v>-0.24280399999999999</c:v>
                </c:pt>
                <c:pt idx="113469">
                  <c:v>-0.24330499999999999</c:v>
                </c:pt>
                <c:pt idx="113470">
                  <c:v>-0.24379100000000001</c:v>
                </c:pt>
                <c:pt idx="113471">
                  <c:v>-0.24427099999999999</c:v>
                </c:pt>
                <c:pt idx="113472">
                  <c:v>-0.24475</c:v>
                </c:pt>
                <c:pt idx="113473">
                  <c:v>-0.245226</c:v>
                </c:pt>
                <c:pt idx="113474">
                  <c:v>-0.24569099999999999</c:v>
                </c:pt>
                <c:pt idx="113475">
                  <c:v>-0.24613099999999999</c:v>
                </c:pt>
                <c:pt idx="113476">
                  <c:v>-0.24653900000000001</c:v>
                </c:pt>
                <c:pt idx="113477">
                  <c:v>-0.246921</c:v>
                </c:pt>
                <c:pt idx="113478">
                  <c:v>-0.24729100000000001</c:v>
                </c:pt>
                <c:pt idx="113479">
                  <c:v>-0.24766199999999999</c:v>
                </c:pt>
                <c:pt idx="113480">
                  <c:v>-0.24803</c:v>
                </c:pt>
                <c:pt idx="113481">
                  <c:v>-0.24837699999999999</c:v>
                </c:pt>
                <c:pt idx="113482">
                  <c:v>-0.24868799999999999</c:v>
                </c:pt>
                <c:pt idx="113483">
                  <c:v>-0.24895300000000001</c:v>
                </c:pt>
                <c:pt idx="113484">
                  <c:v>-0.249166</c:v>
                </c:pt>
                <c:pt idx="113485">
                  <c:v>-0.24932099999999999</c:v>
                </c:pt>
                <c:pt idx="113486">
                  <c:v>-0.24940999999999999</c:v>
                </c:pt>
                <c:pt idx="113487">
                  <c:v>-0.24943599999999999</c:v>
                </c:pt>
                <c:pt idx="113488">
                  <c:v>-0.24941199999999999</c:v>
                </c:pt>
                <c:pt idx="113489">
                  <c:v>-0.24935099999999999</c:v>
                </c:pt>
                <c:pt idx="113490">
                  <c:v>-0.24926000000000001</c:v>
                </c:pt>
                <c:pt idx="113491">
                  <c:v>-0.249142</c:v>
                </c:pt>
                <c:pt idx="113492">
                  <c:v>-0.24899299999999999</c:v>
                </c:pt>
                <c:pt idx="113493">
                  <c:v>-0.248803</c:v>
                </c:pt>
                <c:pt idx="113494">
                  <c:v>-0.24856900000000001</c:v>
                </c:pt>
                <c:pt idx="113495">
                  <c:v>-0.24829200000000001</c:v>
                </c:pt>
                <c:pt idx="113496">
                  <c:v>-0.247972</c:v>
                </c:pt>
                <c:pt idx="113497">
                  <c:v>-0.24761</c:v>
                </c:pt>
                <c:pt idx="113498">
                  <c:v>-0.24720800000000001</c:v>
                </c:pt>
                <c:pt idx="113499">
                  <c:v>-0.24676899999999999</c:v>
                </c:pt>
                <c:pt idx="113500">
                  <c:v>-0.24629400000000001</c:v>
                </c:pt>
                <c:pt idx="113501">
                  <c:v>-0.245783</c:v>
                </c:pt>
                <c:pt idx="113502">
                  <c:v>-0.24523200000000001</c:v>
                </c:pt>
                <c:pt idx="113503">
                  <c:v>-0.24463399999999999</c:v>
                </c:pt>
                <c:pt idx="113504">
                  <c:v>-0.24398</c:v>
                </c:pt>
                <c:pt idx="113505">
                  <c:v>-0.24327199999999999</c:v>
                </c:pt>
                <c:pt idx="113506">
                  <c:v>-0.24251200000000001</c:v>
                </c:pt>
                <c:pt idx="113507">
                  <c:v>-0.241702</c:v>
                </c:pt>
                <c:pt idx="113508">
                  <c:v>-0.24084</c:v>
                </c:pt>
                <c:pt idx="113509">
                  <c:v>-0.23991899999999999</c:v>
                </c:pt>
                <c:pt idx="113510">
                  <c:v>-0.23893500000000001</c:v>
                </c:pt>
                <c:pt idx="113511">
                  <c:v>-0.23788000000000001</c:v>
                </c:pt>
                <c:pt idx="113512">
                  <c:v>-0.236761</c:v>
                </c:pt>
                <c:pt idx="113513">
                  <c:v>-0.23559099999999999</c:v>
                </c:pt>
                <c:pt idx="113514">
                  <c:v>-0.23438400000000001</c:v>
                </c:pt>
                <c:pt idx="113515">
                  <c:v>-0.23314099999999999</c:v>
                </c:pt>
                <c:pt idx="113516">
                  <c:v>-0.23185900000000001</c:v>
                </c:pt>
                <c:pt idx="113517">
                  <c:v>-0.23053899999999999</c:v>
                </c:pt>
                <c:pt idx="113518">
                  <c:v>-0.229186</c:v>
                </c:pt>
                <c:pt idx="113519">
                  <c:v>-0.227793</c:v>
                </c:pt>
                <c:pt idx="113520">
                  <c:v>-0.226355</c:v>
                </c:pt>
                <c:pt idx="113521">
                  <c:v>-0.224881</c:v>
                </c:pt>
                <c:pt idx="113522">
                  <c:v>-0.223387</c:v>
                </c:pt>
                <c:pt idx="113523">
                  <c:v>-0.221883</c:v>
                </c:pt>
                <c:pt idx="113524">
                  <c:v>-0.22036800000000001</c:v>
                </c:pt>
                <c:pt idx="113525">
                  <c:v>-0.21883900000000001</c:v>
                </c:pt>
                <c:pt idx="113526">
                  <c:v>-0.21728700000000001</c:v>
                </c:pt>
                <c:pt idx="113527">
                  <c:v>-0.21570300000000001</c:v>
                </c:pt>
                <c:pt idx="113528">
                  <c:v>-0.214085</c:v>
                </c:pt>
                <c:pt idx="113529">
                  <c:v>-0.21243600000000001</c:v>
                </c:pt>
                <c:pt idx="113530">
                  <c:v>-0.210761</c:v>
                </c:pt>
                <c:pt idx="113531">
                  <c:v>-0.209063</c:v>
                </c:pt>
                <c:pt idx="113532">
                  <c:v>-0.207347</c:v>
                </c:pt>
                <c:pt idx="113533">
                  <c:v>-0.20561699999999999</c:v>
                </c:pt>
                <c:pt idx="113534">
                  <c:v>-0.203879</c:v>
                </c:pt>
                <c:pt idx="113535">
                  <c:v>-0.20214399999999999</c:v>
                </c:pt>
                <c:pt idx="113536">
                  <c:v>-0.20041700000000001</c:v>
                </c:pt>
                <c:pt idx="113537">
                  <c:v>-0.19870199999999999</c:v>
                </c:pt>
                <c:pt idx="113538">
                  <c:v>-0.196992</c:v>
                </c:pt>
                <c:pt idx="113539">
                  <c:v>-0.19528599999999999</c:v>
                </c:pt>
                <c:pt idx="113540">
                  <c:v>-0.19358800000000001</c:v>
                </c:pt>
                <c:pt idx="113541">
                  <c:v>-0.19190599999999999</c:v>
                </c:pt>
                <c:pt idx="113542">
                  <c:v>-0.190249</c:v>
                </c:pt>
                <c:pt idx="113543">
                  <c:v>-0.18862499999999999</c:v>
                </c:pt>
                <c:pt idx="113544">
                  <c:v>-0.18703400000000001</c:v>
                </c:pt>
                <c:pt idx="113545">
                  <c:v>-0.185471</c:v>
                </c:pt>
                <c:pt idx="113546">
                  <c:v>-0.18393399999999999</c:v>
                </c:pt>
                <c:pt idx="113547">
                  <c:v>-0.182423</c:v>
                </c:pt>
                <c:pt idx="113548">
                  <c:v>-0.18093699999999999</c:v>
                </c:pt>
                <c:pt idx="113549">
                  <c:v>-0.17948700000000001</c:v>
                </c:pt>
                <c:pt idx="113550">
                  <c:v>-0.17808399999999999</c:v>
                </c:pt>
                <c:pt idx="113551">
                  <c:v>-0.17673</c:v>
                </c:pt>
                <c:pt idx="113552">
                  <c:v>-0.17542199999999999</c:v>
                </c:pt>
                <c:pt idx="113553">
                  <c:v>-0.17416799999999999</c:v>
                </c:pt>
                <c:pt idx="113554">
                  <c:v>-0.17297999999999999</c:v>
                </c:pt>
                <c:pt idx="113555">
                  <c:v>-0.17185900000000001</c:v>
                </c:pt>
                <c:pt idx="113556">
                  <c:v>-0.170797</c:v>
                </c:pt>
                <c:pt idx="113557">
                  <c:v>-0.169791</c:v>
                </c:pt>
                <c:pt idx="113558">
                  <c:v>-0.16884399999999999</c:v>
                </c:pt>
                <c:pt idx="113559">
                  <c:v>-0.167959</c:v>
                </c:pt>
                <c:pt idx="113560">
                  <c:v>-0.167125</c:v>
                </c:pt>
                <c:pt idx="113561">
                  <c:v>-0.16633400000000001</c:v>
                </c:pt>
                <c:pt idx="113562">
                  <c:v>-0.16558500000000001</c:v>
                </c:pt>
                <c:pt idx="113563">
                  <c:v>-0.16487499999999999</c:v>
                </c:pt>
                <c:pt idx="113564">
                  <c:v>-0.16420599999999999</c:v>
                </c:pt>
                <c:pt idx="113565">
                  <c:v>-0.16358500000000001</c:v>
                </c:pt>
                <c:pt idx="113566">
                  <c:v>-0.16303400000000001</c:v>
                </c:pt>
                <c:pt idx="113567">
                  <c:v>-0.16256200000000001</c:v>
                </c:pt>
                <c:pt idx="113568">
                  <c:v>-0.16216700000000001</c:v>
                </c:pt>
                <c:pt idx="113569">
                  <c:v>-0.16183400000000001</c:v>
                </c:pt>
                <c:pt idx="113570">
                  <c:v>-0.161552</c:v>
                </c:pt>
                <c:pt idx="113571">
                  <c:v>-0.16131999999999999</c:v>
                </c:pt>
                <c:pt idx="113572">
                  <c:v>-0.16114300000000001</c:v>
                </c:pt>
                <c:pt idx="113573">
                  <c:v>-0.16102</c:v>
                </c:pt>
                <c:pt idx="113574">
                  <c:v>-0.16095699999999999</c:v>
                </c:pt>
                <c:pt idx="113575">
                  <c:v>-0.160966</c:v>
                </c:pt>
                <c:pt idx="113576">
                  <c:v>-0.16106200000000001</c:v>
                </c:pt>
                <c:pt idx="113577">
                  <c:v>-0.161244</c:v>
                </c:pt>
                <c:pt idx="113578">
                  <c:v>-0.16150300000000001</c:v>
                </c:pt>
                <c:pt idx="113579">
                  <c:v>-0.16183</c:v>
                </c:pt>
                <c:pt idx="113580">
                  <c:v>-0.162219</c:v>
                </c:pt>
                <c:pt idx="113581">
                  <c:v>-0.16267100000000001</c:v>
                </c:pt>
                <c:pt idx="113582">
                  <c:v>-0.163187</c:v>
                </c:pt>
                <c:pt idx="113583">
                  <c:v>-0.16376499999999999</c:v>
                </c:pt>
                <c:pt idx="113584">
                  <c:v>-0.16440199999999999</c:v>
                </c:pt>
                <c:pt idx="113585">
                  <c:v>-0.165099</c:v>
                </c:pt>
                <c:pt idx="113586">
                  <c:v>-0.16586400000000001</c:v>
                </c:pt>
                <c:pt idx="113587">
                  <c:v>-0.16669900000000001</c:v>
                </c:pt>
                <c:pt idx="113588">
                  <c:v>-0.167598</c:v>
                </c:pt>
                <c:pt idx="113589">
                  <c:v>-0.168548</c:v>
                </c:pt>
                <c:pt idx="113590">
                  <c:v>-0.169541</c:v>
                </c:pt>
                <c:pt idx="113591">
                  <c:v>-0.170569</c:v>
                </c:pt>
                <c:pt idx="113592">
                  <c:v>-0.17163</c:v>
                </c:pt>
                <c:pt idx="113593">
                  <c:v>-0.17272399999999999</c:v>
                </c:pt>
                <c:pt idx="113594">
                  <c:v>-0.17385800000000001</c:v>
                </c:pt>
                <c:pt idx="113595">
                  <c:v>-0.175043</c:v>
                </c:pt>
                <c:pt idx="113596">
                  <c:v>-0.176284</c:v>
                </c:pt>
                <c:pt idx="113597">
                  <c:v>-0.17757400000000001</c:v>
                </c:pt>
                <c:pt idx="113598">
                  <c:v>-0.17890700000000001</c:v>
                </c:pt>
                <c:pt idx="113599">
                  <c:v>-0.180288</c:v>
                </c:pt>
                <c:pt idx="113600">
                  <c:v>-0.181731</c:v>
                </c:pt>
                <c:pt idx="113601">
                  <c:v>-0.183249</c:v>
                </c:pt>
                <c:pt idx="113602">
                  <c:v>-0.18484100000000001</c:v>
                </c:pt>
                <c:pt idx="113603">
                  <c:v>-0.186502</c:v>
                </c:pt>
                <c:pt idx="113604">
                  <c:v>-0.18823300000000001</c:v>
                </c:pt>
                <c:pt idx="113605">
                  <c:v>-0.19003100000000001</c:v>
                </c:pt>
                <c:pt idx="113606">
                  <c:v>-0.191888</c:v>
                </c:pt>
                <c:pt idx="113607">
                  <c:v>-0.19378699999999999</c:v>
                </c:pt>
                <c:pt idx="113608">
                  <c:v>-0.195718</c:v>
                </c:pt>
                <c:pt idx="113609">
                  <c:v>-0.197685</c:v>
                </c:pt>
                <c:pt idx="113610">
                  <c:v>-0.19969200000000001</c:v>
                </c:pt>
                <c:pt idx="113611">
                  <c:v>-0.201736</c:v>
                </c:pt>
                <c:pt idx="113612">
                  <c:v>-0.20381099999999999</c:v>
                </c:pt>
                <c:pt idx="113613">
                  <c:v>-0.20590700000000001</c:v>
                </c:pt>
                <c:pt idx="113614">
                  <c:v>-0.20801500000000001</c:v>
                </c:pt>
                <c:pt idx="113615">
                  <c:v>-0.21013000000000001</c:v>
                </c:pt>
                <c:pt idx="113616">
                  <c:v>-0.21226100000000001</c:v>
                </c:pt>
                <c:pt idx="113617">
                  <c:v>-0.21441499999999999</c:v>
                </c:pt>
                <c:pt idx="113618">
                  <c:v>-0.21659999999999999</c:v>
                </c:pt>
                <c:pt idx="113619">
                  <c:v>-0.21882099999999999</c:v>
                </c:pt>
                <c:pt idx="113620">
                  <c:v>-0.22108</c:v>
                </c:pt>
                <c:pt idx="113621">
                  <c:v>-0.22336900000000001</c:v>
                </c:pt>
                <c:pt idx="113622">
                  <c:v>-0.22568299999999999</c:v>
                </c:pt>
                <c:pt idx="113623">
                  <c:v>-0.228018</c:v>
                </c:pt>
                <c:pt idx="113624">
                  <c:v>-0.23036300000000001</c:v>
                </c:pt>
                <c:pt idx="113625">
                  <c:v>-0.232708</c:v>
                </c:pt>
                <c:pt idx="113626">
                  <c:v>-0.23505300000000001</c:v>
                </c:pt>
                <c:pt idx="113627">
                  <c:v>-0.23740600000000001</c:v>
                </c:pt>
                <c:pt idx="113628">
                  <c:v>-0.23977399999999999</c:v>
                </c:pt>
                <c:pt idx="113629">
                  <c:v>-0.24215300000000001</c:v>
                </c:pt>
                <c:pt idx="113630">
                  <c:v>-0.244534</c:v>
                </c:pt>
                <c:pt idx="113631">
                  <c:v>-0.246915</c:v>
                </c:pt>
                <c:pt idx="113632">
                  <c:v>-0.24930099999999999</c:v>
                </c:pt>
                <c:pt idx="113633">
                  <c:v>-0.25169200000000003</c:v>
                </c:pt>
                <c:pt idx="113634">
                  <c:v>-0.25408500000000001</c:v>
                </c:pt>
                <c:pt idx="113635">
                  <c:v>-0.25647799999999998</c:v>
                </c:pt>
                <c:pt idx="113636">
                  <c:v>-0.25887500000000002</c:v>
                </c:pt>
                <c:pt idx="113637">
                  <c:v>-0.261272</c:v>
                </c:pt>
                <c:pt idx="113638">
                  <c:v>-0.26366200000000001</c:v>
                </c:pt>
                <c:pt idx="113639">
                  <c:v>-0.26604100000000003</c:v>
                </c:pt>
                <c:pt idx="113640">
                  <c:v>-0.268405</c:v>
                </c:pt>
                <c:pt idx="113641">
                  <c:v>-0.27074900000000002</c:v>
                </c:pt>
                <c:pt idx="113642">
                  <c:v>-0.27307500000000001</c:v>
                </c:pt>
                <c:pt idx="113643">
                  <c:v>-0.27538400000000002</c:v>
                </c:pt>
                <c:pt idx="113644">
                  <c:v>-0.27767799999999998</c:v>
                </c:pt>
                <c:pt idx="113645">
                  <c:v>-0.27995500000000001</c:v>
                </c:pt>
                <c:pt idx="113646">
                  <c:v>-0.28221499999999999</c:v>
                </c:pt>
                <c:pt idx="113647">
                  <c:v>-0.28444900000000001</c:v>
                </c:pt>
                <c:pt idx="113648">
                  <c:v>-0.28664800000000001</c:v>
                </c:pt>
                <c:pt idx="113649">
                  <c:v>-0.28880899999999998</c:v>
                </c:pt>
                <c:pt idx="113650">
                  <c:v>-0.29092200000000001</c:v>
                </c:pt>
                <c:pt idx="113651">
                  <c:v>-0.29297899999999999</c:v>
                </c:pt>
                <c:pt idx="113652">
                  <c:v>-0.29497600000000002</c:v>
                </c:pt>
                <c:pt idx="113653">
                  <c:v>-0.29691400000000001</c:v>
                </c:pt>
                <c:pt idx="113654">
                  <c:v>-0.298792</c:v>
                </c:pt>
                <c:pt idx="113655">
                  <c:v>-0.30060199999999998</c:v>
                </c:pt>
                <c:pt idx="113656">
                  <c:v>-0.302342</c:v>
                </c:pt>
                <c:pt idx="113657">
                  <c:v>-0.30401899999999998</c:v>
                </c:pt>
                <c:pt idx="113658">
                  <c:v>-0.30564000000000002</c:v>
                </c:pt>
                <c:pt idx="113659">
                  <c:v>-0.30720900000000001</c:v>
                </c:pt>
                <c:pt idx="113660">
                  <c:v>-0.30873</c:v>
                </c:pt>
                <c:pt idx="113661">
                  <c:v>-0.31020599999999998</c:v>
                </c:pt>
                <c:pt idx="113662">
                  <c:v>-0.31163099999999999</c:v>
                </c:pt>
                <c:pt idx="113663">
                  <c:v>-0.31300600000000001</c:v>
                </c:pt>
                <c:pt idx="113664">
                  <c:v>-0.31433800000000001</c:v>
                </c:pt>
                <c:pt idx="113665">
                  <c:v>-0.31560100000000002</c:v>
                </c:pt>
                <c:pt idx="113666">
                  <c:v>-0.31674799999999997</c:v>
                </c:pt>
                <c:pt idx="113667">
                  <c:v>-0.31780599999999998</c:v>
                </c:pt>
                <c:pt idx="113668">
                  <c:v>-0.31882700000000003</c:v>
                </c:pt>
                <c:pt idx="113669">
                  <c:v>-0.31979200000000002</c:v>
                </c:pt>
                <c:pt idx="113670">
                  <c:v>-0.32067899999999999</c:v>
                </c:pt>
                <c:pt idx="113671">
                  <c:v>-0.321494</c:v>
                </c:pt>
                <c:pt idx="113672">
                  <c:v>-0.32224199999999997</c:v>
                </c:pt>
                <c:pt idx="113673">
                  <c:v>-0.322911</c:v>
                </c:pt>
                <c:pt idx="113674">
                  <c:v>-0.323492</c:v>
                </c:pt>
                <c:pt idx="113675">
                  <c:v>-0.32398399999999999</c:v>
                </c:pt>
                <c:pt idx="113676">
                  <c:v>-0.32439299999999999</c:v>
                </c:pt>
                <c:pt idx="113677">
                  <c:v>-0.32472200000000001</c:v>
                </c:pt>
                <c:pt idx="113678">
                  <c:v>-0.32497599999999999</c:v>
                </c:pt>
                <c:pt idx="113679">
                  <c:v>-0.32515300000000003</c:v>
                </c:pt>
                <c:pt idx="113680">
                  <c:v>-0.32524500000000001</c:v>
                </c:pt>
                <c:pt idx="113681">
                  <c:v>-0.32524999999999998</c:v>
                </c:pt>
                <c:pt idx="113682">
                  <c:v>-0.32517000000000001</c:v>
                </c:pt>
                <c:pt idx="113683">
                  <c:v>-0.32501000000000002</c:v>
                </c:pt>
                <c:pt idx="113684">
                  <c:v>-0.32477600000000001</c:v>
                </c:pt>
                <c:pt idx="113685">
                  <c:v>-0.32447500000000001</c:v>
                </c:pt>
                <c:pt idx="113686">
                  <c:v>-0.32411499999999999</c:v>
                </c:pt>
                <c:pt idx="113687">
                  <c:v>-0.32370100000000002</c:v>
                </c:pt>
                <c:pt idx="113688">
                  <c:v>-0.32323400000000002</c:v>
                </c:pt>
                <c:pt idx="113689">
                  <c:v>-0.32271300000000003</c:v>
                </c:pt>
                <c:pt idx="113690">
                  <c:v>-0.32213599999999998</c:v>
                </c:pt>
                <c:pt idx="113691">
                  <c:v>-0.32149</c:v>
                </c:pt>
                <c:pt idx="113692">
                  <c:v>-0.32076700000000002</c:v>
                </c:pt>
                <c:pt idx="113693">
                  <c:v>-0.31997199999999998</c:v>
                </c:pt>
                <c:pt idx="113694">
                  <c:v>-0.31911299999999998</c:v>
                </c:pt>
                <c:pt idx="113695">
                  <c:v>-0.318189</c:v>
                </c:pt>
                <c:pt idx="113696">
                  <c:v>-0.31719799999999998</c:v>
                </c:pt>
                <c:pt idx="113697">
                  <c:v>-0.316137</c:v>
                </c:pt>
                <c:pt idx="113698">
                  <c:v>-0.31500600000000001</c:v>
                </c:pt>
                <c:pt idx="113699">
                  <c:v>-0.31379600000000002</c:v>
                </c:pt>
                <c:pt idx="113700">
                  <c:v>-0.312502</c:v>
                </c:pt>
                <c:pt idx="113701">
                  <c:v>-0.31112899999999999</c:v>
                </c:pt>
                <c:pt idx="113702">
                  <c:v>-0.30968499999999999</c:v>
                </c:pt>
                <c:pt idx="113703">
                  <c:v>-0.30816900000000003</c:v>
                </c:pt>
                <c:pt idx="113704">
                  <c:v>-0.30657899999999999</c:v>
                </c:pt>
                <c:pt idx="113705">
                  <c:v>-0.304921</c:v>
                </c:pt>
                <c:pt idx="113706">
                  <c:v>-0.30320000000000003</c:v>
                </c:pt>
                <c:pt idx="113707">
                  <c:v>-0.30141499999999999</c:v>
                </c:pt>
                <c:pt idx="113708">
                  <c:v>-0.299566</c:v>
                </c:pt>
                <c:pt idx="113709">
                  <c:v>-0.29765599999999998</c:v>
                </c:pt>
                <c:pt idx="113710">
                  <c:v>-0.29569099999999998</c:v>
                </c:pt>
                <c:pt idx="113711">
                  <c:v>-0.29366799999999998</c:v>
                </c:pt>
                <c:pt idx="113712">
                  <c:v>-0.29158499999999998</c:v>
                </c:pt>
                <c:pt idx="113713">
                  <c:v>-0.28943999999999998</c:v>
                </c:pt>
                <c:pt idx="113714">
                  <c:v>-0.28723199999999999</c:v>
                </c:pt>
                <c:pt idx="113715">
                  <c:v>-0.28495700000000002</c:v>
                </c:pt>
                <c:pt idx="113716">
                  <c:v>-0.28261599999999998</c:v>
                </c:pt>
                <c:pt idx="113717">
                  <c:v>-0.28021400000000002</c:v>
                </c:pt>
                <c:pt idx="113718">
                  <c:v>-0.277758</c:v>
                </c:pt>
                <c:pt idx="113719">
                  <c:v>-0.275258</c:v>
                </c:pt>
                <c:pt idx="113720">
                  <c:v>-0.27271899999999999</c:v>
                </c:pt>
                <c:pt idx="113721">
                  <c:v>-0.27014199999999999</c:v>
                </c:pt>
                <c:pt idx="113722">
                  <c:v>-0.26752799999999999</c:v>
                </c:pt>
                <c:pt idx="113723">
                  <c:v>-0.26487699999999997</c:v>
                </c:pt>
                <c:pt idx="113724">
                  <c:v>-0.26219399999999998</c:v>
                </c:pt>
                <c:pt idx="113725">
                  <c:v>-0.25947599999999998</c:v>
                </c:pt>
                <c:pt idx="113726">
                  <c:v>-0.25672099999999998</c:v>
                </c:pt>
                <c:pt idx="113727">
                  <c:v>-0.25392700000000001</c:v>
                </c:pt>
                <c:pt idx="113728">
                  <c:v>-0.25109100000000001</c:v>
                </c:pt>
                <c:pt idx="113729">
                  <c:v>-0.24822</c:v>
                </c:pt>
                <c:pt idx="113730">
                  <c:v>-0.24532100000000001</c:v>
                </c:pt>
                <c:pt idx="113731">
                  <c:v>-0.242394</c:v>
                </c:pt>
                <c:pt idx="113732">
                  <c:v>-0.239427</c:v>
                </c:pt>
                <c:pt idx="113733">
                  <c:v>-0.23640700000000001</c:v>
                </c:pt>
                <c:pt idx="113734">
                  <c:v>-0.23333599999999999</c:v>
                </c:pt>
                <c:pt idx="113735">
                  <c:v>-0.23021800000000001</c:v>
                </c:pt>
                <c:pt idx="113736">
                  <c:v>-0.22706299999999999</c:v>
                </c:pt>
                <c:pt idx="113737">
                  <c:v>-0.223885</c:v>
                </c:pt>
                <c:pt idx="113738">
                  <c:v>-0.220696</c:v>
                </c:pt>
                <c:pt idx="113739">
                  <c:v>-0.217497</c:v>
                </c:pt>
                <c:pt idx="113740">
                  <c:v>-0.21428</c:v>
                </c:pt>
                <c:pt idx="113741">
                  <c:v>-0.21105199999999999</c:v>
                </c:pt>
                <c:pt idx="113742">
                  <c:v>-0.20782600000000001</c:v>
                </c:pt>
                <c:pt idx="113743">
                  <c:v>-0.20460600000000001</c:v>
                </c:pt>
                <c:pt idx="113744">
                  <c:v>-0.20139599999999999</c:v>
                </c:pt>
                <c:pt idx="113745">
                  <c:v>-0.19820599999999999</c:v>
                </c:pt>
                <c:pt idx="113746">
                  <c:v>-0.195049</c:v>
                </c:pt>
                <c:pt idx="113747">
                  <c:v>-0.19192699999999999</c:v>
                </c:pt>
                <c:pt idx="113748">
                  <c:v>-0.188836</c:v>
                </c:pt>
                <c:pt idx="113749">
                  <c:v>-0.18577099999999999</c:v>
                </c:pt>
                <c:pt idx="113750">
                  <c:v>-0.182725</c:v>
                </c:pt>
                <c:pt idx="113751">
                  <c:v>-0.179704</c:v>
                </c:pt>
                <c:pt idx="113752">
                  <c:v>-0.176706</c:v>
                </c:pt>
                <c:pt idx="113753">
                  <c:v>-0.17369399999999999</c:v>
                </c:pt>
                <c:pt idx="113754">
                  <c:v>-0.17066700000000001</c:v>
                </c:pt>
                <c:pt idx="113755">
                  <c:v>-0.16769400000000001</c:v>
                </c:pt>
                <c:pt idx="113756">
                  <c:v>-0.16478300000000001</c:v>
                </c:pt>
                <c:pt idx="113757">
                  <c:v>-0.161885</c:v>
                </c:pt>
                <c:pt idx="113758">
                  <c:v>-0.158994</c:v>
                </c:pt>
                <c:pt idx="113759">
                  <c:v>-0.15612799999999999</c:v>
                </c:pt>
                <c:pt idx="113760">
                  <c:v>-0.15328900000000001</c:v>
                </c:pt>
                <c:pt idx="113761">
                  <c:v>-0.150477</c:v>
                </c:pt>
                <c:pt idx="113762">
                  <c:v>-0.14769499999999999</c:v>
                </c:pt>
                <c:pt idx="113763">
                  <c:v>-0.144951</c:v>
                </c:pt>
                <c:pt idx="113764">
                  <c:v>-0.14225299999999999</c:v>
                </c:pt>
                <c:pt idx="113765">
                  <c:v>-0.13960600000000001</c:v>
                </c:pt>
                <c:pt idx="113766">
                  <c:v>-0.137015</c:v>
                </c:pt>
                <c:pt idx="113767">
                  <c:v>-0.13448199999999999</c:v>
                </c:pt>
                <c:pt idx="113768">
                  <c:v>-0.13200700000000001</c:v>
                </c:pt>
                <c:pt idx="113769">
                  <c:v>-0.12959399999999999</c:v>
                </c:pt>
                <c:pt idx="113770">
                  <c:v>-0.12725400000000001</c:v>
                </c:pt>
                <c:pt idx="113771">
                  <c:v>-0.12499399999999999</c:v>
                </c:pt>
                <c:pt idx="113772">
                  <c:v>-0.122819</c:v>
                </c:pt>
                <c:pt idx="113773">
                  <c:v>-0.12073399999999999</c:v>
                </c:pt>
                <c:pt idx="113774">
                  <c:v>-0.118738</c:v>
                </c:pt>
                <c:pt idx="113775">
                  <c:v>-0.116826</c:v>
                </c:pt>
                <c:pt idx="113776">
                  <c:v>-0.11498899999999999</c:v>
                </c:pt>
                <c:pt idx="113777">
                  <c:v>-0.113219</c:v>
                </c:pt>
                <c:pt idx="113778">
                  <c:v>-0.111511</c:v>
                </c:pt>
                <c:pt idx="113779">
                  <c:v>-0.109861</c:v>
                </c:pt>
                <c:pt idx="113780">
                  <c:v>-0.10827100000000001</c:v>
                </c:pt>
                <c:pt idx="113781">
                  <c:v>-0.106742</c:v>
                </c:pt>
                <c:pt idx="113782">
                  <c:v>-0.10528</c:v>
                </c:pt>
                <c:pt idx="113783">
                  <c:v>-0.10388500000000001</c:v>
                </c:pt>
                <c:pt idx="113784">
                  <c:v>-0.10255</c:v>
                </c:pt>
                <c:pt idx="113785">
                  <c:v>-0.10126</c:v>
                </c:pt>
                <c:pt idx="113786">
                  <c:v>-0.100008</c:v>
                </c:pt>
                <c:pt idx="113787">
                  <c:v>-9.8807599999999995E-2</c:v>
                </c:pt>
                <c:pt idx="113788">
                  <c:v>-9.7667900000000002E-2</c:v>
                </c:pt>
                <c:pt idx="113789">
                  <c:v>-9.6595299999999995E-2</c:v>
                </c:pt>
                <c:pt idx="113790">
                  <c:v>-9.5594299999999993E-2</c:v>
                </c:pt>
                <c:pt idx="113791">
                  <c:v>-9.4670400000000002E-2</c:v>
                </c:pt>
                <c:pt idx="113792">
                  <c:v>-9.3828700000000001E-2</c:v>
                </c:pt>
                <c:pt idx="113793">
                  <c:v>-9.3069200000000005E-2</c:v>
                </c:pt>
                <c:pt idx="113794">
                  <c:v>-9.2385999999999996E-2</c:v>
                </c:pt>
                <c:pt idx="113795">
                  <c:v>-9.1773300000000002E-2</c:v>
                </c:pt>
                <c:pt idx="113796">
                  <c:v>-9.1228900000000002E-2</c:v>
                </c:pt>
                <c:pt idx="113797">
                  <c:v>-9.0754000000000001E-2</c:v>
                </c:pt>
                <c:pt idx="113798">
                  <c:v>-9.0352000000000002E-2</c:v>
                </c:pt>
                <c:pt idx="113799">
                  <c:v>-9.0023800000000001E-2</c:v>
                </c:pt>
                <c:pt idx="113800">
                  <c:v>-8.9765399999999995E-2</c:v>
                </c:pt>
                <c:pt idx="113801">
                  <c:v>-8.9568400000000006E-2</c:v>
                </c:pt>
                <c:pt idx="113802">
                  <c:v>-8.9424699999999996E-2</c:v>
                </c:pt>
                <c:pt idx="113803">
                  <c:v>-8.9332300000000003E-2</c:v>
                </c:pt>
                <c:pt idx="113804">
                  <c:v>-8.9293800000000007E-2</c:v>
                </c:pt>
                <c:pt idx="113805">
                  <c:v>-8.9313000000000003E-2</c:v>
                </c:pt>
                <c:pt idx="113806">
                  <c:v>-8.93959E-2</c:v>
                </c:pt>
                <c:pt idx="113807">
                  <c:v>-8.9548199999999994E-2</c:v>
                </c:pt>
                <c:pt idx="113808">
                  <c:v>-8.9770199999999994E-2</c:v>
                </c:pt>
                <c:pt idx="113809">
                  <c:v>-9.0059200000000006E-2</c:v>
                </c:pt>
                <c:pt idx="113810">
                  <c:v>-9.0416200000000002E-2</c:v>
                </c:pt>
                <c:pt idx="113811">
                  <c:v>-9.0840599999999994E-2</c:v>
                </c:pt>
                <c:pt idx="113812">
                  <c:v>-9.1323799999999997E-2</c:v>
                </c:pt>
                <c:pt idx="113813">
                  <c:v>-9.1854599999999995E-2</c:v>
                </c:pt>
                <c:pt idx="113814">
                  <c:v>-9.2429800000000006E-2</c:v>
                </c:pt>
                <c:pt idx="113815">
                  <c:v>-9.3054499999999998E-2</c:v>
                </c:pt>
                <c:pt idx="113816">
                  <c:v>-9.3734700000000004E-2</c:v>
                </c:pt>
                <c:pt idx="113817">
                  <c:v>-9.44744E-2</c:v>
                </c:pt>
                <c:pt idx="113818">
                  <c:v>-9.5274700000000004E-2</c:v>
                </c:pt>
                <c:pt idx="113819">
                  <c:v>-9.6129500000000007E-2</c:v>
                </c:pt>
                <c:pt idx="113820">
                  <c:v>-9.7030699999999998E-2</c:v>
                </c:pt>
                <c:pt idx="113821">
                  <c:v>-9.7977099999999998E-2</c:v>
                </c:pt>
                <c:pt idx="113822">
                  <c:v>-9.8973099999999994E-2</c:v>
                </c:pt>
                <c:pt idx="113823">
                  <c:v>-0.100022</c:v>
                </c:pt>
                <c:pt idx="113824">
                  <c:v>-0.10112599999999999</c:v>
                </c:pt>
                <c:pt idx="113825">
                  <c:v>-0.102287</c:v>
                </c:pt>
                <c:pt idx="113826">
                  <c:v>-0.103506</c:v>
                </c:pt>
                <c:pt idx="113827">
                  <c:v>-0.104778</c:v>
                </c:pt>
                <c:pt idx="113828">
                  <c:v>-0.106098</c:v>
                </c:pt>
                <c:pt idx="113829">
                  <c:v>-0.107469</c:v>
                </c:pt>
                <c:pt idx="113830">
                  <c:v>-0.10889799999999999</c:v>
                </c:pt>
                <c:pt idx="113831">
                  <c:v>-0.110385</c:v>
                </c:pt>
                <c:pt idx="113832">
                  <c:v>-0.111927</c:v>
                </c:pt>
                <c:pt idx="113833">
                  <c:v>-0.11351600000000001</c:v>
                </c:pt>
                <c:pt idx="113834">
                  <c:v>-0.115148</c:v>
                </c:pt>
                <c:pt idx="113835">
                  <c:v>-0.116815</c:v>
                </c:pt>
                <c:pt idx="113836">
                  <c:v>-0.11851100000000001</c:v>
                </c:pt>
                <c:pt idx="113837">
                  <c:v>-0.12023300000000001</c:v>
                </c:pt>
                <c:pt idx="113838">
                  <c:v>-0.121977</c:v>
                </c:pt>
                <c:pt idx="113839">
                  <c:v>-0.123742</c:v>
                </c:pt>
                <c:pt idx="113840">
                  <c:v>-0.125527</c:v>
                </c:pt>
                <c:pt idx="113841">
                  <c:v>-0.127334</c:v>
                </c:pt>
                <c:pt idx="113842">
                  <c:v>-0.129164</c:v>
                </c:pt>
                <c:pt idx="113843">
                  <c:v>-0.13101199999999999</c:v>
                </c:pt>
                <c:pt idx="113844">
                  <c:v>-0.13287299999999999</c:v>
                </c:pt>
                <c:pt idx="113845">
                  <c:v>-0.134745</c:v>
                </c:pt>
                <c:pt idx="113846">
                  <c:v>-0.136627</c:v>
                </c:pt>
                <c:pt idx="113847">
                  <c:v>-0.138517</c:v>
                </c:pt>
                <c:pt idx="113848">
                  <c:v>-0.14041400000000001</c:v>
                </c:pt>
                <c:pt idx="113849">
                  <c:v>-0.142317</c:v>
                </c:pt>
                <c:pt idx="113850">
                  <c:v>-0.14422699999999999</c:v>
                </c:pt>
                <c:pt idx="113851">
                  <c:v>-0.146146</c:v>
                </c:pt>
                <c:pt idx="113852">
                  <c:v>-0.14807899999999999</c:v>
                </c:pt>
                <c:pt idx="113853">
                  <c:v>-0.15002399999999999</c:v>
                </c:pt>
                <c:pt idx="113854">
                  <c:v>-0.151978</c:v>
                </c:pt>
                <c:pt idx="113855">
                  <c:v>-0.153943</c:v>
                </c:pt>
                <c:pt idx="113856">
                  <c:v>-0.15592400000000001</c:v>
                </c:pt>
                <c:pt idx="113857">
                  <c:v>-0.157916</c:v>
                </c:pt>
                <c:pt idx="113858">
                  <c:v>-0.159918</c:v>
                </c:pt>
                <c:pt idx="113859">
                  <c:v>-0.16192699999999999</c:v>
                </c:pt>
                <c:pt idx="113860">
                  <c:v>-0.16394</c:v>
                </c:pt>
                <c:pt idx="113861">
                  <c:v>-0.16595399999999999</c:v>
                </c:pt>
                <c:pt idx="113862">
                  <c:v>-0.167965</c:v>
                </c:pt>
                <c:pt idx="113863">
                  <c:v>-0.16997000000000001</c:v>
                </c:pt>
                <c:pt idx="113864">
                  <c:v>-0.17196600000000001</c:v>
                </c:pt>
                <c:pt idx="113865">
                  <c:v>-0.17394899999999999</c:v>
                </c:pt>
                <c:pt idx="113866">
                  <c:v>-0.17591899999999999</c:v>
                </c:pt>
                <c:pt idx="113867">
                  <c:v>-0.177873</c:v>
                </c:pt>
                <c:pt idx="113868">
                  <c:v>-0.17980399999999999</c:v>
                </c:pt>
                <c:pt idx="113869">
                  <c:v>-0.18170900000000001</c:v>
                </c:pt>
                <c:pt idx="113870">
                  <c:v>-0.183591</c:v>
                </c:pt>
                <c:pt idx="113871">
                  <c:v>-0.18545500000000001</c:v>
                </c:pt>
                <c:pt idx="113872">
                  <c:v>-0.18729999999999999</c:v>
                </c:pt>
                <c:pt idx="113873">
                  <c:v>-0.18912699999999999</c:v>
                </c:pt>
                <c:pt idx="113874">
                  <c:v>-0.19093499999999999</c:v>
                </c:pt>
                <c:pt idx="113875">
                  <c:v>-0.19272300000000001</c:v>
                </c:pt>
                <c:pt idx="113876">
                  <c:v>-0.194491</c:v>
                </c:pt>
                <c:pt idx="113877">
                  <c:v>-0.19623499999999999</c:v>
                </c:pt>
                <c:pt idx="113878">
                  <c:v>-0.19794800000000001</c:v>
                </c:pt>
                <c:pt idx="113879">
                  <c:v>-0.199629</c:v>
                </c:pt>
                <c:pt idx="113880">
                  <c:v>-0.20128099999999999</c:v>
                </c:pt>
                <c:pt idx="113881">
                  <c:v>-0.202902</c:v>
                </c:pt>
                <c:pt idx="113882">
                  <c:v>-0.20449000000000001</c:v>
                </c:pt>
                <c:pt idx="113883">
                  <c:v>-0.20604</c:v>
                </c:pt>
                <c:pt idx="113884">
                  <c:v>-0.20755000000000001</c:v>
                </c:pt>
                <c:pt idx="113885">
                  <c:v>-0.20902100000000001</c:v>
                </c:pt>
                <c:pt idx="113886">
                  <c:v>-0.210453</c:v>
                </c:pt>
                <c:pt idx="113887">
                  <c:v>-0.211839</c:v>
                </c:pt>
                <c:pt idx="113888">
                  <c:v>-0.213175</c:v>
                </c:pt>
                <c:pt idx="113889">
                  <c:v>-0.21445400000000001</c:v>
                </c:pt>
                <c:pt idx="113890">
                  <c:v>-0.21567500000000001</c:v>
                </c:pt>
                <c:pt idx="113891">
                  <c:v>-0.216835</c:v>
                </c:pt>
                <c:pt idx="113892">
                  <c:v>-0.21793299999999999</c:v>
                </c:pt>
                <c:pt idx="113893">
                  <c:v>-0.218973</c:v>
                </c:pt>
                <c:pt idx="113894">
                  <c:v>-0.21995400000000001</c:v>
                </c:pt>
                <c:pt idx="113895">
                  <c:v>-0.22087499999999999</c:v>
                </c:pt>
                <c:pt idx="113896">
                  <c:v>-0.22173000000000001</c:v>
                </c:pt>
                <c:pt idx="113897">
                  <c:v>-0.22251699999999999</c:v>
                </c:pt>
                <c:pt idx="113898">
                  <c:v>-0.22323399999999999</c:v>
                </c:pt>
                <c:pt idx="113899">
                  <c:v>-0.22387499999999999</c:v>
                </c:pt>
                <c:pt idx="113900">
                  <c:v>-0.224437</c:v>
                </c:pt>
                <c:pt idx="113901">
                  <c:v>-0.22491700000000001</c:v>
                </c:pt>
                <c:pt idx="113902">
                  <c:v>-0.22531699999999999</c:v>
                </c:pt>
                <c:pt idx="113903">
                  <c:v>-0.22563800000000001</c:v>
                </c:pt>
                <c:pt idx="113904">
                  <c:v>-0.225883</c:v>
                </c:pt>
                <c:pt idx="113905">
                  <c:v>-0.226054</c:v>
                </c:pt>
                <c:pt idx="113906">
                  <c:v>-0.22615299999999999</c:v>
                </c:pt>
                <c:pt idx="113907">
                  <c:v>-0.22618099999999999</c:v>
                </c:pt>
                <c:pt idx="113908">
                  <c:v>-0.226134</c:v>
                </c:pt>
                <c:pt idx="113909">
                  <c:v>-0.22600799999999999</c:v>
                </c:pt>
                <c:pt idx="113910">
                  <c:v>-0.2258</c:v>
                </c:pt>
                <c:pt idx="113911">
                  <c:v>-0.22551099999999999</c:v>
                </c:pt>
                <c:pt idx="113912">
                  <c:v>-0.22514100000000001</c:v>
                </c:pt>
                <c:pt idx="113913">
                  <c:v>-0.224687</c:v>
                </c:pt>
                <c:pt idx="113914">
                  <c:v>-0.22414300000000001</c:v>
                </c:pt>
                <c:pt idx="113915">
                  <c:v>-0.22350800000000001</c:v>
                </c:pt>
                <c:pt idx="113916">
                  <c:v>-0.222779</c:v>
                </c:pt>
                <c:pt idx="113917">
                  <c:v>-0.22195500000000001</c:v>
                </c:pt>
                <c:pt idx="113918">
                  <c:v>-0.22103900000000001</c:v>
                </c:pt>
                <c:pt idx="113919">
                  <c:v>-0.220029</c:v>
                </c:pt>
                <c:pt idx="113920">
                  <c:v>-0.21892</c:v>
                </c:pt>
                <c:pt idx="113921">
                  <c:v>-0.21770999999999999</c:v>
                </c:pt>
                <c:pt idx="113922">
                  <c:v>-0.21640100000000001</c:v>
                </c:pt>
                <c:pt idx="113923">
                  <c:v>-0.215004</c:v>
                </c:pt>
                <c:pt idx="113924">
                  <c:v>-0.21352199999999999</c:v>
                </c:pt>
                <c:pt idx="113925">
                  <c:v>-0.21195900000000001</c:v>
                </c:pt>
                <c:pt idx="113926">
                  <c:v>-0.210313</c:v>
                </c:pt>
                <c:pt idx="113927">
                  <c:v>-0.20858599999999999</c:v>
                </c:pt>
                <c:pt idx="113928">
                  <c:v>-0.20678099999999999</c:v>
                </c:pt>
                <c:pt idx="113929">
                  <c:v>-0.204902</c:v>
                </c:pt>
                <c:pt idx="113930">
                  <c:v>-0.20294499999999999</c:v>
                </c:pt>
                <c:pt idx="113931">
                  <c:v>-0.200908</c:v>
                </c:pt>
                <c:pt idx="113932">
                  <c:v>-0.198794</c:v>
                </c:pt>
                <c:pt idx="113933">
                  <c:v>-0.19660900000000001</c:v>
                </c:pt>
                <c:pt idx="113934">
                  <c:v>-0.194355</c:v>
                </c:pt>
                <c:pt idx="113935">
                  <c:v>-0.19203300000000001</c:v>
                </c:pt>
                <c:pt idx="113936">
                  <c:v>-0.189641</c:v>
                </c:pt>
                <c:pt idx="113937">
                  <c:v>-0.18717900000000001</c:v>
                </c:pt>
                <c:pt idx="113938">
                  <c:v>-0.18465000000000001</c:v>
                </c:pt>
                <c:pt idx="113939">
                  <c:v>-0.182061</c:v>
                </c:pt>
                <c:pt idx="113940">
                  <c:v>-0.17938299999999999</c:v>
                </c:pt>
                <c:pt idx="113941">
                  <c:v>-0.176563</c:v>
                </c:pt>
                <c:pt idx="113942">
                  <c:v>-0.17363100000000001</c:v>
                </c:pt>
                <c:pt idx="113943">
                  <c:v>-0.17064699999999999</c:v>
                </c:pt>
                <c:pt idx="113944">
                  <c:v>-0.167601</c:v>
                </c:pt>
                <c:pt idx="113945">
                  <c:v>-0.16447000000000001</c:v>
                </c:pt>
                <c:pt idx="113946">
                  <c:v>-0.161272</c:v>
                </c:pt>
                <c:pt idx="113947">
                  <c:v>-0.15801899999999999</c:v>
                </c:pt>
                <c:pt idx="113948">
                  <c:v>-0.15471399999999999</c:v>
                </c:pt>
                <c:pt idx="113949">
                  <c:v>-0.15135299999999999</c:v>
                </c:pt>
                <c:pt idx="113950">
                  <c:v>-0.14793600000000001</c:v>
                </c:pt>
                <c:pt idx="113951">
                  <c:v>-0.14446200000000001</c:v>
                </c:pt>
                <c:pt idx="113952">
                  <c:v>-0.14093700000000001</c:v>
                </c:pt>
                <c:pt idx="113953">
                  <c:v>-0.13736499999999999</c:v>
                </c:pt>
                <c:pt idx="113954">
                  <c:v>-0.13375000000000001</c:v>
                </c:pt>
                <c:pt idx="113955">
                  <c:v>-0.13009499999999999</c:v>
                </c:pt>
                <c:pt idx="113956">
                  <c:v>-0.12640599999999999</c:v>
                </c:pt>
                <c:pt idx="113957">
                  <c:v>-0.12269099999999999</c:v>
                </c:pt>
                <c:pt idx="113958">
                  <c:v>-0.118959</c:v>
                </c:pt>
                <c:pt idx="113959">
                  <c:v>-0.115215</c:v>
                </c:pt>
                <c:pt idx="113960">
                  <c:v>-0.11146399999999999</c:v>
                </c:pt>
                <c:pt idx="113961">
                  <c:v>-0.107705</c:v>
                </c:pt>
                <c:pt idx="113962">
                  <c:v>-0.10394</c:v>
                </c:pt>
                <c:pt idx="113963">
                  <c:v>-0.10016700000000001</c:v>
                </c:pt>
                <c:pt idx="113964">
                  <c:v>-9.63865E-2</c:v>
                </c:pt>
                <c:pt idx="113965">
                  <c:v>-9.2602599999999993E-2</c:v>
                </c:pt>
                <c:pt idx="113966">
                  <c:v>-8.8815199999999997E-2</c:v>
                </c:pt>
                <c:pt idx="113967">
                  <c:v>-8.5024500000000003E-2</c:v>
                </c:pt>
                <c:pt idx="113968">
                  <c:v>-8.1233100000000003E-2</c:v>
                </c:pt>
                <c:pt idx="113969">
                  <c:v>-7.7442200000000003E-2</c:v>
                </c:pt>
                <c:pt idx="113970">
                  <c:v>-7.3653300000000005E-2</c:v>
                </c:pt>
                <c:pt idx="113971">
                  <c:v>-6.9868799999999995E-2</c:v>
                </c:pt>
                <c:pt idx="113972">
                  <c:v>-6.6088300000000003E-2</c:v>
                </c:pt>
                <c:pt idx="113973">
                  <c:v>-6.2311400000000003E-2</c:v>
                </c:pt>
                <c:pt idx="113974">
                  <c:v>-5.8541799999999998E-2</c:v>
                </c:pt>
                <c:pt idx="113975">
                  <c:v>-5.4784100000000002E-2</c:v>
                </c:pt>
                <c:pt idx="113976">
                  <c:v>-5.1042700000000003E-2</c:v>
                </c:pt>
                <c:pt idx="113977">
                  <c:v>-4.7322900000000001E-2</c:v>
                </c:pt>
                <c:pt idx="113978">
                  <c:v>-4.3628800000000002E-2</c:v>
                </c:pt>
                <c:pt idx="113979">
                  <c:v>-3.99633E-2</c:v>
                </c:pt>
                <c:pt idx="113980">
                  <c:v>-3.6328600000000003E-2</c:v>
                </c:pt>
                <c:pt idx="113981">
                  <c:v>-3.2727399999999997E-2</c:v>
                </c:pt>
                <c:pt idx="113982">
                  <c:v>-2.9162299999999999E-2</c:v>
                </c:pt>
                <c:pt idx="113983">
                  <c:v>-2.5635700000000001E-2</c:v>
                </c:pt>
                <c:pt idx="113984">
                  <c:v>-2.2149200000000001E-2</c:v>
                </c:pt>
                <c:pt idx="113985">
                  <c:v>-1.8704100000000001E-2</c:v>
                </c:pt>
                <c:pt idx="113986">
                  <c:v>-1.53016E-2</c:v>
                </c:pt>
                <c:pt idx="113987">
                  <c:v>-1.1943E-2</c:v>
                </c:pt>
                <c:pt idx="113988" formatCode="0.00E+00">
                  <c:v>-8.63008E-3</c:v>
                </c:pt>
                <c:pt idx="113989" formatCode="0.00E+00">
                  <c:v>-5.3631199999999999E-3</c:v>
                </c:pt>
                <c:pt idx="113990" formatCode="0.00E+00">
                  <c:v>-2.1407700000000002E-3</c:v>
                </c:pt>
                <c:pt idx="113991" formatCode="0.00E+00">
                  <c:v>1.0376700000000001E-3</c:v>
                </c:pt>
                <c:pt idx="113992" formatCode="0.00E+00">
                  <c:v>4.1695600000000001E-3</c:v>
                </c:pt>
                <c:pt idx="113993" formatCode="0.00E+00">
                  <c:v>7.2494400000000002E-3</c:v>
                </c:pt>
                <c:pt idx="113994">
                  <c:v>1.0271799999999999E-2</c:v>
                </c:pt>
                <c:pt idx="113995">
                  <c:v>1.32333E-2</c:v>
                </c:pt>
                <c:pt idx="113996">
                  <c:v>1.61321E-2</c:v>
                </c:pt>
                <c:pt idx="113997">
                  <c:v>1.8965599999999999E-2</c:v>
                </c:pt>
                <c:pt idx="113998">
                  <c:v>2.1731500000000001E-2</c:v>
                </c:pt>
                <c:pt idx="113999">
                  <c:v>2.4428100000000001E-2</c:v>
                </c:pt>
                <c:pt idx="114000">
                  <c:v>2.7055800000000001E-2</c:v>
                </c:pt>
                <c:pt idx="114001">
                  <c:v>2.9614700000000001E-2</c:v>
                </c:pt>
                <c:pt idx="114002">
                  <c:v>3.2103100000000002E-2</c:v>
                </c:pt>
                <c:pt idx="114003">
                  <c:v>3.4517300000000001E-2</c:v>
                </c:pt>
                <c:pt idx="114004">
                  <c:v>3.6853400000000001E-2</c:v>
                </c:pt>
                <c:pt idx="114005">
                  <c:v>3.9108400000000001E-2</c:v>
                </c:pt>
                <c:pt idx="114006">
                  <c:v>4.1282899999999997E-2</c:v>
                </c:pt>
                <c:pt idx="114007">
                  <c:v>4.3381900000000001E-2</c:v>
                </c:pt>
                <c:pt idx="114008">
                  <c:v>4.5409900000000003E-2</c:v>
                </c:pt>
                <c:pt idx="114009">
                  <c:v>4.7366800000000001E-2</c:v>
                </c:pt>
                <c:pt idx="114010">
                  <c:v>4.92497E-2</c:v>
                </c:pt>
                <c:pt idx="114011">
                  <c:v>5.1056499999999998E-2</c:v>
                </c:pt>
                <c:pt idx="114012">
                  <c:v>5.2784200000000003E-2</c:v>
                </c:pt>
                <c:pt idx="114013">
                  <c:v>5.4427400000000001E-2</c:v>
                </c:pt>
                <c:pt idx="114014">
                  <c:v>5.5985300000000002E-2</c:v>
                </c:pt>
                <c:pt idx="114015">
                  <c:v>5.7464599999999998E-2</c:v>
                </c:pt>
                <c:pt idx="114016">
                  <c:v>5.8869100000000001E-2</c:v>
                </c:pt>
                <c:pt idx="114017">
                  <c:v>6.0193499999999997E-2</c:v>
                </c:pt>
                <c:pt idx="114018">
                  <c:v>6.1429499999999998E-2</c:v>
                </c:pt>
                <c:pt idx="114019">
                  <c:v>6.2571199999999993E-2</c:v>
                </c:pt>
                <c:pt idx="114020">
                  <c:v>6.3616500000000006E-2</c:v>
                </c:pt>
                <c:pt idx="114021">
                  <c:v>6.4567700000000006E-2</c:v>
                </c:pt>
                <c:pt idx="114022">
                  <c:v>6.5428600000000003E-2</c:v>
                </c:pt>
                <c:pt idx="114023">
                  <c:v>6.6201800000000005E-2</c:v>
                </c:pt>
                <c:pt idx="114024">
                  <c:v>6.6888799999999998E-2</c:v>
                </c:pt>
                <c:pt idx="114025">
                  <c:v>6.7489599999999997E-2</c:v>
                </c:pt>
                <c:pt idx="114026">
                  <c:v>6.8002499999999994E-2</c:v>
                </c:pt>
                <c:pt idx="114027">
                  <c:v>6.8425100000000003E-2</c:v>
                </c:pt>
                <c:pt idx="114028">
                  <c:v>6.8753800000000004E-2</c:v>
                </c:pt>
                <c:pt idx="114029">
                  <c:v>6.8985599999999994E-2</c:v>
                </c:pt>
                <c:pt idx="114030">
                  <c:v>6.9120600000000004E-2</c:v>
                </c:pt>
                <c:pt idx="114031">
                  <c:v>6.9161E-2</c:v>
                </c:pt>
                <c:pt idx="114032">
                  <c:v>6.9106799999999996E-2</c:v>
                </c:pt>
                <c:pt idx="114033">
                  <c:v>6.8957699999999997E-2</c:v>
                </c:pt>
                <c:pt idx="114034">
                  <c:v>6.8716399999999997E-2</c:v>
                </c:pt>
                <c:pt idx="114035">
                  <c:v>6.8387500000000004E-2</c:v>
                </c:pt>
                <c:pt idx="114036">
                  <c:v>6.7972699999999997E-2</c:v>
                </c:pt>
                <c:pt idx="114037">
                  <c:v>6.7471299999999998E-2</c:v>
                </c:pt>
                <c:pt idx="114038">
                  <c:v>6.6882300000000006E-2</c:v>
                </c:pt>
                <c:pt idx="114039">
                  <c:v>6.6205E-2</c:v>
                </c:pt>
                <c:pt idx="114040">
                  <c:v>6.5441399999999997E-2</c:v>
                </c:pt>
                <c:pt idx="114041">
                  <c:v>6.4593600000000001E-2</c:v>
                </c:pt>
                <c:pt idx="114042">
                  <c:v>6.3662499999999997E-2</c:v>
                </c:pt>
                <c:pt idx="114043">
                  <c:v>6.2648300000000004E-2</c:v>
                </c:pt>
                <c:pt idx="114044">
                  <c:v>6.1552200000000001E-2</c:v>
                </c:pt>
                <c:pt idx="114045">
                  <c:v>6.0374499999999998E-2</c:v>
                </c:pt>
                <c:pt idx="114046">
                  <c:v>5.9116000000000002E-2</c:v>
                </c:pt>
                <c:pt idx="114047">
                  <c:v>5.77779E-2</c:v>
                </c:pt>
                <c:pt idx="114048">
                  <c:v>5.6361500000000002E-2</c:v>
                </c:pt>
                <c:pt idx="114049">
                  <c:v>5.4868300000000002E-2</c:v>
                </c:pt>
                <c:pt idx="114050">
                  <c:v>5.3301000000000001E-2</c:v>
                </c:pt>
                <c:pt idx="114051">
                  <c:v>5.1663800000000003E-2</c:v>
                </c:pt>
                <c:pt idx="114052">
                  <c:v>4.9961600000000002E-2</c:v>
                </c:pt>
                <c:pt idx="114053">
                  <c:v>4.8197200000000003E-2</c:v>
                </c:pt>
                <c:pt idx="114054">
                  <c:v>4.6371599999999999E-2</c:v>
                </c:pt>
                <c:pt idx="114055">
                  <c:v>4.4486600000000001E-2</c:v>
                </c:pt>
                <c:pt idx="114056">
                  <c:v>4.2544400000000003E-2</c:v>
                </c:pt>
                <c:pt idx="114057">
                  <c:v>4.0545999999999999E-2</c:v>
                </c:pt>
                <c:pt idx="114058">
                  <c:v>3.84923E-2</c:v>
                </c:pt>
                <c:pt idx="114059">
                  <c:v>3.6385300000000002E-2</c:v>
                </c:pt>
                <c:pt idx="114060">
                  <c:v>3.42289E-2</c:v>
                </c:pt>
                <c:pt idx="114061">
                  <c:v>3.2027E-2</c:v>
                </c:pt>
                <c:pt idx="114062">
                  <c:v>2.9783299999999999E-2</c:v>
                </c:pt>
                <c:pt idx="114063">
                  <c:v>2.75018E-2</c:v>
                </c:pt>
                <c:pt idx="114064">
                  <c:v>2.5186799999999999E-2</c:v>
                </c:pt>
                <c:pt idx="114065">
                  <c:v>2.2841199999999999E-2</c:v>
                </c:pt>
                <c:pt idx="114066">
                  <c:v>2.0465799999999999E-2</c:v>
                </c:pt>
                <c:pt idx="114067">
                  <c:v>1.80605E-2</c:v>
                </c:pt>
                <c:pt idx="114068">
                  <c:v>1.5626500000000002E-2</c:v>
                </c:pt>
                <c:pt idx="114069">
                  <c:v>1.3165899999999999E-2</c:v>
                </c:pt>
                <c:pt idx="114070">
                  <c:v>1.06806E-2</c:v>
                </c:pt>
                <c:pt idx="114071" formatCode="0.00E+00">
                  <c:v>8.1728900000000004E-3</c:v>
                </c:pt>
                <c:pt idx="114072" formatCode="0.00E+00">
                  <c:v>5.6442999999999997E-3</c:v>
                </c:pt>
                <c:pt idx="114073" formatCode="0.00E+00">
                  <c:v>3.0961700000000001E-3</c:v>
                </c:pt>
                <c:pt idx="114074" formatCode="0.00E+00">
                  <c:v>5.3127999999999997E-4</c:v>
                </c:pt>
                <c:pt idx="114075" formatCode="0.00E+00">
                  <c:v>-2.0462599999999998E-3</c:v>
                </c:pt>
                <c:pt idx="114076" formatCode="0.00E+00">
                  <c:v>-4.6323900000000001E-3</c:v>
                </c:pt>
                <c:pt idx="114077" formatCode="0.00E+00">
                  <c:v>-7.22377E-3</c:v>
                </c:pt>
                <c:pt idx="114078" formatCode="0.00E+00">
                  <c:v>-9.8175999999999992E-3</c:v>
                </c:pt>
                <c:pt idx="114079">
                  <c:v>-1.2411E-2</c:v>
                </c:pt>
                <c:pt idx="114080">
                  <c:v>-1.50013E-2</c:v>
                </c:pt>
                <c:pt idx="114081">
                  <c:v>-1.7586000000000001E-2</c:v>
                </c:pt>
                <c:pt idx="114082">
                  <c:v>-2.0162099999999999E-2</c:v>
                </c:pt>
                <c:pt idx="114083">
                  <c:v>-2.2726199999999998E-2</c:v>
                </c:pt>
                <c:pt idx="114084">
                  <c:v>-2.5275599999999999E-2</c:v>
                </c:pt>
                <c:pt idx="114085">
                  <c:v>-2.7808699999999999E-2</c:v>
                </c:pt>
                <c:pt idx="114086">
                  <c:v>-3.03234E-2</c:v>
                </c:pt>
                <c:pt idx="114087">
                  <c:v>-3.2816999999999999E-2</c:v>
                </c:pt>
                <c:pt idx="114088">
                  <c:v>-3.5286400000000002E-2</c:v>
                </c:pt>
                <c:pt idx="114089">
                  <c:v>-3.7728200000000003E-2</c:v>
                </c:pt>
                <c:pt idx="114090">
                  <c:v>-4.0140000000000002E-2</c:v>
                </c:pt>
                <c:pt idx="114091">
                  <c:v>-4.2519700000000001E-2</c:v>
                </c:pt>
                <c:pt idx="114092">
                  <c:v>-4.48647E-2</c:v>
                </c:pt>
                <c:pt idx="114093">
                  <c:v>-4.7171999999999999E-2</c:v>
                </c:pt>
                <c:pt idx="114094">
                  <c:v>-4.94379E-2</c:v>
                </c:pt>
                <c:pt idx="114095">
                  <c:v>-5.1659700000000003E-2</c:v>
                </c:pt>
                <c:pt idx="114096">
                  <c:v>-5.3835000000000001E-2</c:v>
                </c:pt>
                <c:pt idx="114097">
                  <c:v>-5.5961299999999999E-2</c:v>
                </c:pt>
                <c:pt idx="114098">
                  <c:v>-5.8036600000000001E-2</c:v>
                </c:pt>
                <c:pt idx="114099">
                  <c:v>-6.00592E-2</c:v>
                </c:pt>
                <c:pt idx="114100">
                  <c:v>-6.2028300000000001E-2</c:v>
                </c:pt>
                <c:pt idx="114101">
                  <c:v>-6.3942799999999994E-2</c:v>
                </c:pt>
                <c:pt idx="114102">
                  <c:v>-6.5800200000000003E-2</c:v>
                </c:pt>
                <c:pt idx="114103">
                  <c:v>-6.7598199999999997E-2</c:v>
                </c:pt>
                <c:pt idx="114104">
                  <c:v>-6.9335499999999994E-2</c:v>
                </c:pt>
                <c:pt idx="114105">
                  <c:v>-7.1011400000000002E-2</c:v>
                </c:pt>
                <c:pt idx="114106">
                  <c:v>-7.2623800000000002E-2</c:v>
                </c:pt>
                <c:pt idx="114107">
                  <c:v>-7.4169700000000005E-2</c:v>
                </c:pt>
                <c:pt idx="114108">
                  <c:v>-7.5645900000000002E-2</c:v>
                </c:pt>
                <c:pt idx="114109">
                  <c:v>-7.7052200000000001E-2</c:v>
                </c:pt>
                <c:pt idx="114110">
                  <c:v>-7.8389500000000001E-2</c:v>
                </c:pt>
                <c:pt idx="114111">
                  <c:v>-7.9655900000000002E-2</c:v>
                </c:pt>
                <c:pt idx="114112">
                  <c:v>-8.0846899999999999E-2</c:v>
                </c:pt>
                <c:pt idx="114113">
                  <c:v>-8.1958500000000004E-2</c:v>
                </c:pt>
                <c:pt idx="114114">
                  <c:v>-8.2988800000000001E-2</c:v>
                </c:pt>
                <c:pt idx="114115">
                  <c:v>-8.3937499999999998E-2</c:v>
                </c:pt>
                <c:pt idx="114116">
                  <c:v>-8.4804299999999999E-2</c:v>
                </c:pt>
                <c:pt idx="114117">
                  <c:v>-8.5588200000000003E-2</c:v>
                </c:pt>
                <c:pt idx="114118">
                  <c:v>-8.6289299999999999E-2</c:v>
                </c:pt>
                <c:pt idx="114119">
                  <c:v>-8.6907899999999996E-2</c:v>
                </c:pt>
                <c:pt idx="114120">
                  <c:v>-8.74442E-2</c:v>
                </c:pt>
                <c:pt idx="114121">
                  <c:v>-8.7897699999999995E-2</c:v>
                </c:pt>
                <c:pt idx="114122">
                  <c:v>-8.8268100000000002E-2</c:v>
                </c:pt>
                <c:pt idx="114123">
                  <c:v>-8.85547E-2</c:v>
                </c:pt>
                <c:pt idx="114124">
                  <c:v>-8.8756399999999999E-2</c:v>
                </c:pt>
                <c:pt idx="114125">
                  <c:v>-8.8871699999999998E-2</c:v>
                </c:pt>
                <c:pt idx="114126">
                  <c:v>-8.8899099999999995E-2</c:v>
                </c:pt>
                <c:pt idx="114127">
                  <c:v>-8.8837200000000005E-2</c:v>
                </c:pt>
                <c:pt idx="114128">
                  <c:v>-8.8685200000000006E-2</c:v>
                </c:pt>
                <c:pt idx="114129">
                  <c:v>-8.8442800000000002E-2</c:v>
                </c:pt>
                <c:pt idx="114130">
                  <c:v>-8.8109900000000005E-2</c:v>
                </c:pt>
                <c:pt idx="114131">
                  <c:v>-8.7686799999999995E-2</c:v>
                </c:pt>
                <c:pt idx="114132">
                  <c:v>-8.7176100000000006E-2</c:v>
                </c:pt>
                <c:pt idx="114133">
                  <c:v>-8.6580900000000002E-2</c:v>
                </c:pt>
                <c:pt idx="114134">
                  <c:v>-8.5902500000000007E-2</c:v>
                </c:pt>
                <c:pt idx="114135">
                  <c:v>-8.5139999999999993E-2</c:v>
                </c:pt>
                <c:pt idx="114136">
                  <c:v>-8.4292699999999998E-2</c:v>
                </c:pt>
                <c:pt idx="114137">
                  <c:v>-8.3360000000000004E-2</c:v>
                </c:pt>
                <c:pt idx="114138">
                  <c:v>-8.2342299999999993E-2</c:v>
                </c:pt>
                <c:pt idx="114139">
                  <c:v>-8.1240699999999999E-2</c:v>
                </c:pt>
                <c:pt idx="114140">
                  <c:v>-8.0056600000000006E-2</c:v>
                </c:pt>
                <c:pt idx="114141">
                  <c:v>-7.8789799999999993E-2</c:v>
                </c:pt>
                <c:pt idx="114142">
                  <c:v>-7.7438999999999994E-2</c:v>
                </c:pt>
                <c:pt idx="114143">
                  <c:v>-7.6003899999999999E-2</c:v>
                </c:pt>
                <c:pt idx="114144">
                  <c:v>-7.4486300000000005E-2</c:v>
                </c:pt>
                <c:pt idx="114145">
                  <c:v>-7.2889099999999998E-2</c:v>
                </c:pt>
                <c:pt idx="114146">
                  <c:v>-7.12145E-2</c:v>
                </c:pt>
                <c:pt idx="114147">
                  <c:v>-6.9463399999999995E-2</c:v>
                </c:pt>
                <c:pt idx="114148">
                  <c:v>-6.7637100000000006E-2</c:v>
                </c:pt>
                <c:pt idx="114149">
                  <c:v>-6.5737199999999996E-2</c:v>
                </c:pt>
                <c:pt idx="114150">
                  <c:v>-6.3765199999999994E-2</c:v>
                </c:pt>
                <c:pt idx="114151">
                  <c:v>-6.1721400000000003E-2</c:v>
                </c:pt>
                <c:pt idx="114152">
                  <c:v>-5.9605499999999999E-2</c:v>
                </c:pt>
                <c:pt idx="114153">
                  <c:v>-5.7418400000000001E-2</c:v>
                </c:pt>
                <c:pt idx="114154">
                  <c:v>-5.5161500000000002E-2</c:v>
                </c:pt>
                <c:pt idx="114155">
                  <c:v>-5.2836899999999999E-2</c:v>
                </c:pt>
                <c:pt idx="114156">
                  <c:v>-5.04468E-2</c:v>
                </c:pt>
                <c:pt idx="114157">
                  <c:v>-4.79937E-2</c:v>
                </c:pt>
                <c:pt idx="114158">
                  <c:v>-4.54805E-2</c:v>
                </c:pt>
                <c:pt idx="114159">
                  <c:v>-4.2909000000000003E-2</c:v>
                </c:pt>
                <c:pt idx="114160">
                  <c:v>-4.0280299999999998E-2</c:v>
                </c:pt>
                <c:pt idx="114161">
                  <c:v>-3.75956E-2</c:v>
                </c:pt>
                <c:pt idx="114162">
                  <c:v>-3.4857100000000002E-2</c:v>
                </c:pt>
                <c:pt idx="114163">
                  <c:v>-3.2066699999999997E-2</c:v>
                </c:pt>
                <c:pt idx="114164">
                  <c:v>-2.92258E-2</c:v>
                </c:pt>
                <c:pt idx="114165">
                  <c:v>-2.6335999999999998E-2</c:v>
                </c:pt>
                <c:pt idx="114166">
                  <c:v>-2.33989E-2</c:v>
                </c:pt>
                <c:pt idx="114167">
                  <c:v>-2.04166E-2</c:v>
                </c:pt>
                <c:pt idx="114168">
                  <c:v>-1.7390699999999999E-2</c:v>
                </c:pt>
                <c:pt idx="114169">
                  <c:v>-1.4323300000000001E-2</c:v>
                </c:pt>
                <c:pt idx="114170">
                  <c:v>-1.12163E-2</c:v>
                </c:pt>
                <c:pt idx="114171" formatCode="0.00E+00">
                  <c:v>-8.0712100000000005E-3</c:v>
                </c:pt>
                <c:pt idx="114172" formatCode="0.00E+00">
                  <c:v>-4.8901999999999999E-3</c:v>
                </c:pt>
                <c:pt idx="114173" formatCode="0.00E+00">
                  <c:v>-1.67698E-3</c:v>
                </c:pt>
                <c:pt idx="114174" formatCode="0.00E+00">
                  <c:v>1.56438E-3</c:v>
                </c:pt>
                <c:pt idx="114175" formatCode="0.00E+00">
                  <c:v>4.8309199999999998E-3</c:v>
                </c:pt>
                <c:pt idx="114176" formatCode="0.00E+00">
                  <c:v>8.1206999999999998E-3</c:v>
                </c:pt>
                <c:pt idx="114177">
                  <c:v>1.14317E-2</c:v>
                </c:pt>
                <c:pt idx="114178">
                  <c:v>1.4761700000000001E-2</c:v>
                </c:pt>
                <c:pt idx="114179">
                  <c:v>1.8108800000000001E-2</c:v>
                </c:pt>
                <c:pt idx="114180">
                  <c:v>2.1472000000000002E-2</c:v>
                </c:pt>
                <c:pt idx="114181">
                  <c:v>2.4849599999999999E-2</c:v>
                </c:pt>
                <c:pt idx="114182">
                  <c:v>2.8239299999999998E-2</c:v>
                </c:pt>
                <c:pt idx="114183">
                  <c:v>3.1637999999999999E-2</c:v>
                </c:pt>
                <c:pt idx="114184">
                  <c:v>3.5043600000000001E-2</c:v>
                </c:pt>
                <c:pt idx="114185">
                  <c:v>3.8454500000000003E-2</c:v>
                </c:pt>
                <c:pt idx="114186">
                  <c:v>4.18696E-2</c:v>
                </c:pt>
                <c:pt idx="114187">
                  <c:v>4.5286600000000003E-2</c:v>
                </c:pt>
                <c:pt idx="114188">
                  <c:v>4.8702700000000002E-2</c:v>
                </c:pt>
                <c:pt idx="114189">
                  <c:v>5.2116000000000003E-2</c:v>
                </c:pt>
                <c:pt idx="114190">
                  <c:v>5.5524400000000002E-2</c:v>
                </c:pt>
                <c:pt idx="114191">
                  <c:v>5.8923999999999997E-2</c:v>
                </c:pt>
                <c:pt idx="114192">
                  <c:v>6.2310400000000002E-2</c:v>
                </c:pt>
                <c:pt idx="114193">
                  <c:v>6.5680699999999995E-2</c:v>
                </c:pt>
                <c:pt idx="114194">
                  <c:v>6.9032800000000005E-2</c:v>
                </c:pt>
                <c:pt idx="114195">
                  <c:v>7.2364999999999999E-2</c:v>
                </c:pt>
                <c:pt idx="114196">
                  <c:v>7.5675599999999996E-2</c:v>
                </c:pt>
                <c:pt idx="114197">
                  <c:v>7.8962400000000002E-2</c:v>
                </c:pt>
                <c:pt idx="114198">
                  <c:v>8.2222600000000007E-2</c:v>
                </c:pt>
                <c:pt idx="114199">
                  <c:v>8.5453799999999996E-2</c:v>
                </c:pt>
                <c:pt idx="114200">
                  <c:v>8.8654200000000002E-2</c:v>
                </c:pt>
                <c:pt idx="114201">
                  <c:v>9.1822200000000007E-2</c:v>
                </c:pt>
                <c:pt idx="114202">
                  <c:v>9.4955200000000003E-2</c:v>
                </c:pt>
                <c:pt idx="114203">
                  <c:v>9.8050600000000002E-2</c:v>
                </c:pt>
                <c:pt idx="114204">
                  <c:v>0.101107</c:v>
                </c:pt>
                <c:pt idx="114205">
                  <c:v>0.10412299999999999</c:v>
                </c:pt>
                <c:pt idx="114206">
                  <c:v>0.107096</c:v>
                </c:pt>
                <c:pt idx="114207">
                  <c:v>0.110026</c:v>
                </c:pt>
                <c:pt idx="114208">
                  <c:v>0.112911</c:v>
                </c:pt>
                <c:pt idx="114209">
                  <c:v>0.115747</c:v>
                </c:pt>
                <c:pt idx="114210">
                  <c:v>0.118534</c:v>
                </c:pt>
                <c:pt idx="114211">
                  <c:v>0.121269</c:v>
                </c:pt>
                <c:pt idx="114212">
                  <c:v>0.12395100000000001</c:v>
                </c:pt>
                <c:pt idx="114213">
                  <c:v>0.12657599999999999</c:v>
                </c:pt>
                <c:pt idx="114214">
                  <c:v>0.12914400000000001</c:v>
                </c:pt>
                <c:pt idx="114215">
                  <c:v>0.13165399999999999</c:v>
                </c:pt>
                <c:pt idx="114216">
                  <c:v>0.134103</c:v>
                </c:pt>
                <c:pt idx="114217">
                  <c:v>0.136489</c:v>
                </c:pt>
                <c:pt idx="114218">
                  <c:v>0.13881199999999999</c:v>
                </c:pt>
                <c:pt idx="114219">
                  <c:v>0.141071</c:v>
                </c:pt>
                <c:pt idx="114220">
                  <c:v>0.143263</c:v>
                </c:pt>
                <c:pt idx="114221">
                  <c:v>0.14538799999999999</c:v>
                </c:pt>
                <c:pt idx="114222">
                  <c:v>0.14744099999999999</c:v>
                </c:pt>
                <c:pt idx="114223">
                  <c:v>0.149423</c:v>
                </c:pt>
                <c:pt idx="114224">
                  <c:v>0.151333</c:v>
                </c:pt>
                <c:pt idx="114225">
                  <c:v>0.15317</c:v>
                </c:pt>
                <c:pt idx="114226">
                  <c:v>0.15493299999999999</c:v>
                </c:pt>
                <c:pt idx="114227">
                  <c:v>0.15661700000000001</c:v>
                </c:pt>
                <c:pt idx="114228">
                  <c:v>0.158223</c:v>
                </c:pt>
                <c:pt idx="114229">
                  <c:v>0.15975</c:v>
                </c:pt>
                <c:pt idx="114230">
                  <c:v>0.16119800000000001</c:v>
                </c:pt>
                <c:pt idx="114231">
                  <c:v>0.16256799999999999</c:v>
                </c:pt>
                <c:pt idx="114232">
                  <c:v>0.163858</c:v>
                </c:pt>
                <c:pt idx="114233">
                  <c:v>0.16506799999999999</c:v>
                </c:pt>
                <c:pt idx="114234">
                  <c:v>0.16619600000000001</c:v>
                </c:pt>
                <c:pt idx="114235">
                  <c:v>0.167241</c:v>
                </c:pt>
                <c:pt idx="114236">
                  <c:v>0.16820299999999999</c:v>
                </c:pt>
                <c:pt idx="114237">
                  <c:v>0.16907900000000001</c:v>
                </c:pt>
                <c:pt idx="114238">
                  <c:v>0.16986999999999999</c:v>
                </c:pt>
                <c:pt idx="114239">
                  <c:v>0.170575</c:v>
                </c:pt>
                <c:pt idx="114240">
                  <c:v>0.17119599999999999</c:v>
                </c:pt>
                <c:pt idx="114241">
                  <c:v>0.171735</c:v>
                </c:pt>
                <c:pt idx="114242">
                  <c:v>0.17219100000000001</c:v>
                </c:pt>
                <c:pt idx="114243">
                  <c:v>0.172565</c:v>
                </c:pt>
                <c:pt idx="114244">
                  <c:v>0.17285700000000001</c:v>
                </c:pt>
                <c:pt idx="114245">
                  <c:v>0.173066</c:v>
                </c:pt>
                <c:pt idx="114246">
                  <c:v>0.17319200000000001</c:v>
                </c:pt>
                <c:pt idx="114247">
                  <c:v>0.173234</c:v>
                </c:pt>
                <c:pt idx="114248">
                  <c:v>0.17319300000000001</c:v>
                </c:pt>
                <c:pt idx="114249">
                  <c:v>0.173071</c:v>
                </c:pt>
                <c:pt idx="114250">
                  <c:v>0.17286699999999999</c:v>
                </c:pt>
                <c:pt idx="114251">
                  <c:v>0.17258100000000001</c:v>
                </c:pt>
                <c:pt idx="114252">
                  <c:v>0.172213</c:v>
                </c:pt>
                <c:pt idx="114253">
                  <c:v>0.171763</c:v>
                </c:pt>
                <c:pt idx="114254">
                  <c:v>0.171232</c:v>
                </c:pt>
                <c:pt idx="114255">
                  <c:v>0.17061799999999999</c:v>
                </c:pt>
                <c:pt idx="114256">
                  <c:v>0.16992399999999999</c:v>
                </c:pt>
                <c:pt idx="114257">
                  <c:v>0.16914999999999999</c:v>
                </c:pt>
                <c:pt idx="114258">
                  <c:v>0.168297</c:v>
                </c:pt>
                <c:pt idx="114259">
                  <c:v>0.16736699999999999</c:v>
                </c:pt>
                <c:pt idx="114260">
                  <c:v>0.16635900000000001</c:v>
                </c:pt>
                <c:pt idx="114261">
                  <c:v>0.16527600000000001</c:v>
                </c:pt>
                <c:pt idx="114262">
                  <c:v>0.16411999999999999</c:v>
                </c:pt>
                <c:pt idx="114263">
                  <c:v>0.16289100000000001</c:v>
                </c:pt>
                <c:pt idx="114264">
                  <c:v>0.16159200000000001</c:v>
                </c:pt>
                <c:pt idx="114265">
                  <c:v>0.160222</c:v>
                </c:pt>
                <c:pt idx="114266">
                  <c:v>0.15878100000000001</c:v>
                </c:pt>
                <c:pt idx="114267">
                  <c:v>0.15726999999999999</c:v>
                </c:pt>
                <c:pt idx="114268">
                  <c:v>0.15569</c:v>
                </c:pt>
                <c:pt idx="114269">
                  <c:v>0.15404399999999999</c:v>
                </c:pt>
                <c:pt idx="114270">
                  <c:v>0.152334</c:v>
                </c:pt>
                <c:pt idx="114271">
                  <c:v>0.150563</c:v>
                </c:pt>
                <c:pt idx="114272">
                  <c:v>0.148732</c:v>
                </c:pt>
                <c:pt idx="114273">
                  <c:v>0.146843</c:v>
                </c:pt>
                <c:pt idx="114274">
                  <c:v>0.144897</c:v>
                </c:pt>
                <c:pt idx="114275">
                  <c:v>0.14289499999999999</c:v>
                </c:pt>
                <c:pt idx="114276">
                  <c:v>0.14083799999999999</c:v>
                </c:pt>
                <c:pt idx="114277">
                  <c:v>0.13872699999999999</c:v>
                </c:pt>
                <c:pt idx="114278">
                  <c:v>0.13656199999999999</c:v>
                </c:pt>
                <c:pt idx="114279">
                  <c:v>0.13434599999999999</c:v>
                </c:pt>
                <c:pt idx="114280">
                  <c:v>0.132079</c:v>
                </c:pt>
                <c:pt idx="114281">
                  <c:v>0.12976399999999999</c:v>
                </c:pt>
                <c:pt idx="114282">
                  <c:v>0.12740499999999999</c:v>
                </c:pt>
                <c:pt idx="114283">
                  <c:v>0.12500500000000001</c:v>
                </c:pt>
                <c:pt idx="114284">
                  <c:v>0.122567</c:v>
                </c:pt>
                <c:pt idx="114285">
                  <c:v>0.12009400000000001</c:v>
                </c:pt>
                <c:pt idx="114286">
                  <c:v>0.117589</c:v>
                </c:pt>
                <c:pt idx="114287">
                  <c:v>0.115052</c:v>
                </c:pt>
                <c:pt idx="114288">
                  <c:v>0.112485</c:v>
                </c:pt>
                <c:pt idx="114289">
                  <c:v>0.109888</c:v>
                </c:pt>
                <c:pt idx="114290">
                  <c:v>0.107264</c:v>
                </c:pt>
                <c:pt idx="114291">
                  <c:v>0.104615</c:v>
                </c:pt>
                <c:pt idx="114292">
                  <c:v>0.10194499999999999</c:v>
                </c:pt>
                <c:pt idx="114293">
                  <c:v>9.9256300000000006E-2</c:v>
                </c:pt>
                <c:pt idx="114294">
                  <c:v>9.6550899999999995E-2</c:v>
                </c:pt>
                <c:pt idx="114295">
                  <c:v>9.3830200000000002E-2</c:v>
                </c:pt>
                <c:pt idx="114296">
                  <c:v>9.1096200000000002E-2</c:v>
                </c:pt>
                <c:pt idx="114297">
                  <c:v>8.8351499999999999E-2</c:v>
                </c:pt>
                <c:pt idx="114298">
                  <c:v>8.5599099999999997E-2</c:v>
                </c:pt>
                <c:pt idx="114299">
                  <c:v>8.2842299999999994E-2</c:v>
                </c:pt>
                <c:pt idx="114300">
                  <c:v>8.0084100000000005E-2</c:v>
                </c:pt>
                <c:pt idx="114301">
                  <c:v>7.7326699999999998E-2</c:v>
                </c:pt>
                <c:pt idx="114302">
                  <c:v>7.4572299999999994E-2</c:v>
                </c:pt>
                <c:pt idx="114303">
                  <c:v>7.1823300000000007E-2</c:v>
                </c:pt>
                <c:pt idx="114304">
                  <c:v>6.9082099999999994E-2</c:v>
                </c:pt>
                <c:pt idx="114305">
                  <c:v>6.6350199999999998E-2</c:v>
                </c:pt>
                <c:pt idx="114306">
                  <c:v>6.3628900000000002E-2</c:v>
                </c:pt>
                <c:pt idx="114307">
                  <c:v>6.0920000000000002E-2</c:v>
                </c:pt>
                <c:pt idx="114308">
                  <c:v>5.8225199999999998E-2</c:v>
                </c:pt>
                <c:pt idx="114309">
                  <c:v>5.55463E-2</c:v>
                </c:pt>
                <c:pt idx="114310">
                  <c:v>5.2885700000000001E-2</c:v>
                </c:pt>
                <c:pt idx="114311">
                  <c:v>5.0246800000000001E-2</c:v>
                </c:pt>
                <c:pt idx="114312">
                  <c:v>4.7631800000000002E-2</c:v>
                </c:pt>
                <c:pt idx="114313">
                  <c:v>4.5041999999999999E-2</c:v>
                </c:pt>
                <c:pt idx="114314">
                  <c:v>4.2480200000000003E-2</c:v>
                </c:pt>
                <c:pt idx="114315">
                  <c:v>3.9950399999999997E-2</c:v>
                </c:pt>
                <c:pt idx="114316">
                  <c:v>3.7456099999999999E-2</c:v>
                </c:pt>
                <c:pt idx="114317">
                  <c:v>3.49999E-2</c:v>
                </c:pt>
                <c:pt idx="114318">
                  <c:v>3.2584700000000001E-2</c:v>
                </c:pt>
                <c:pt idx="114319">
                  <c:v>3.0211999999999999E-2</c:v>
                </c:pt>
                <c:pt idx="114320">
                  <c:v>2.7881E-2</c:v>
                </c:pt>
                <c:pt idx="114321">
                  <c:v>2.5592E-2</c:v>
                </c:pt>
                <c:pt idx="114322">
                  <c:v>2.33481E-2</c:v>
                </c:pt>
                <c:pt idx="114323">
                  <c:v>2.1152600000000001E-2</c:v>
                </c:pt>
                <c:pt idx="114324">
                  <c:v>1.9008000000000001E-2</c:v>
                </c:pt>
                <c:pt idx="114325">
                  <c:v>1.6916400000000002E-2</c:v>
                </c:pt>
                <c:pt idx="114326">
                  <c:v>1.48799E-2</c:v>
                </c:pt>
                <c:pt idx="114327">
                  <c:v>1.29012E-2</c:v>
                </c:pt>
                <c:pt idx="114328">
                  <c:v>1.09827E-2</c:v>
                </c:pt>
                <c:pt idx="114329" formatCode="0.00E+00">
                  <c:v>9.1266899999999998E-3</c:v>
                </c:pt>
                <c:pt idx="114330" formatCode="0.00E+00">
                  <c:v>7.3351500000000004E-3</c:v>
                </c:pt>
                <c:pt idx="114331" formatCode="0.00E+00">
                  <c:v>5.6100799999999999E-3</c:v>
                </c:pt>
                <c:pt idx="114332" formatCode="0.00E+00">
                  <c:v>3.9531000000000002E-3</c:v>
                </c:pt>
                <c:pt idx="114333" formatCode="0.00E+00">
                  <c:v>2.3652600000000001E-3</c:v>
                </c:pt>
                <c:pt idx="114334" formatCode="0.00E+00">
                  <c:v>8.4738800000000003E-4</c:v>
                </c:pt>
                <c:pt idx="114335" formatCode="0.00E+00">
                  <c:v>-5.9929999999999998E-4</c:v>
                </c:pt>
                <c:pt idx="114336" formatCode="0.00E+00">
                  <c:v>-1.9733699999999999E-3</c:v>
                </c:pt>
                <c:pt idx="114337" formatCode="0.00E+00">
                  <c:v>-3.27334E-3</c:v>
                </c:pt>
                <c:pt idx="114338" formatCode="0.00E+00">
                  <c:v>-4.49775E-3</c:v>
                </c:pt>
                <c:pt idx="114339" formatCode="0.00E+00">
                  <c:v>-5.6452300000000002E-3</c:v>
                </c:pt>
                <c:pt idx="114340" formatCode="0.00E+00">
                  <c:v>-6.7141299999999996E-3</c:v>
                </c:pt>
                <c:pt idx="114341" formatCode="0.00E+00">
                  <c:v>-7.7027700000000003E-3</c:v>
                </c:pt>
                <c:pt idx="114342" formatCode="0.00E+00">
                  <c:v>-8.6100900000000008E-3</c:v>
                </c:pt>
                <c:pt idx="114343" formatCode="0.00E+00">
                  <c:v>-9.43569E-3</c:v>
                </c:pt>
                <c:pt idx="114344">
                  <c:v>-1.01796E-2</c:v>
                </c:pt>
                <c:pt idx="114345">
                  <c:v>-1.08416E-2</c:v>
                </c:pt>
                <c:pt idx="114346">
                  <c:v>-1.1421300000000001E-2</c:v>
                </c:pt>
                <c:pt idx="114347">
                  <c:v>-1.19176E-2</c:v>
                </c:pt>
                <c:pt idx="114348">
                  <c:v>-1.23298E-2</c:v>
                </c:pt>
                <c:pt idx="114349">
                  <c:v>-1.26569E-2</c:v>
                </c:pt>
                <c:pt idx="114350">
                  <c:v>-1.2897499999999999E-2</c:v>
                </c:pt>
                <c:pt idx="114351">
                  <c:v>-1.30505E-2</c:v>
                </c:pt>
                <c:pt idx="114352">
                  <c:v>-1.3114600000000001E-2</c:v>
                </c:pt>
                <c:pt idx="114353">
                  <c:v>-1.3089099999999999E-2</c:v>
                </c:pt>
                <c:pt idx="114354">
                  <c:v>-1.29736E-2</c:v>
                </c:pt>
                <c:pt idx="114355">
                  <c:v>-1.27679E-2</c:v>
                </c:pt>
                <c:pt idx="114356">
                  <c:v>-1.2472199999999999E-2</c:v>
                </c:pt>
                <c:pt idx="114357">
                  <c:v>-1.20862E-2</c:v>
                </c:pt>
                <c:pt idx="114358">
                  <c:v>-1.16087E-2</c:v>
                </c:pt>
                <c:pt idx="114359">
                  <c:v>-1.1039500000000001E-2</c:v>
                </c:pt>
                <c:pt idx="114360">
                  <c:v>-1.0379299999999999E-2</c:v>
                </c:pt>
                <c:pt idx="114361" formatCode="0.00E+00">
                  <c:v>-9.6303199999999995E-3</c:v>
                </c:pt>
                <c:pt idx="114362" formatCode="0.00E+00">
                  <c:v>-8.7943199999999996E-3</c:v>
                </c:pt>
                <c:pt idx="114363" formatCode="0.00E+00">
                  <c:v>-7.8721799999999995E-3</c:v>
                </c:pt>
                <c:pt idx="114364" formatCode="0.00E+00">
                  <c:v>-6.8644200000000004E-3</c:v>
                </c:pt>
                <c:pt idx="114365" formatCode="0.00E+00">
                  <c:v>-5.77174E-3</c:v>
                </c:pt>
                <c:pt idx="114366" formatCode="0.00E+00">
                  <c:v>-4.5944599999999999E-3</c:v>
                </c:pt>
                <c:pt idx="114367" formatCode="0.00E+00">
                  <c:v>-3.3324399999999999E-3</c:v>
                </c:pt>
                <c:pt idx="114368" formatCode="0.00E+00">
                  <c:v>-1.9861200000000001E-3</c:v>
                </c:pt>
                <c:pt idx="114369" formatCode="0.00E+00">
                  <c:v>-5.5718E-4</c:v>
                </c:pt>
                <c:pt idx="114370" formatCode="0.00E+00">
                  <c:v>9.5247799999999998E-4</c:v>
                </c:pt>
                <c:pt idx="114371" formatCode="0.00E+00">
                  <c:v>2.5417600000000001E-3</c:v>
                </c:pt>
                <c:pt idx="114372" formatCode="0.00E+00">
                  <c:v>4.21032E-3</c:v>
                </c:pt>
                <c:pt idx="114373" formatCode="0.00E+00">
                  <c:v>5.9579400000000001E-3</c:v>
                </c:pt>
                <c:pt idx="114374" formatCode="0.00E+00">
                  <c:v>7.7838500000000001E-3</c:v>
                </c:pt>
                <c:pt idx="114375" formatCode="0.00E+00">
                  <c:v>9.6862700000000003E-3</c:v>
                </c:pt>
                <c:pt idx="114376">
                  <c:v>1.1663400000000001E-2</c:v>
                </c:pt>
                <c:pt idx="114377">
                  <c:v>1.37138E-2</c:v>
                </c:pt>
                <c:pt idx="114378">
                  <c:v>1.5835200000000001E-2</c:v>
                </c:pt>
                <c:pt idx="114379">
                  <c:v>1.80238E-2</c:v>
                </c:pt>
                <c:pt idx="114380">
                  <c:v>2.0276499999999999E-2</c:v>
                </c:pt>
                <c:pt idx="114381">
                  <c:v>2.2591300000000002E-2</c:v>
                </c:pt>
                <c:pt idx="114382">
                  <c:v>2.4966599999999999E-2</c:v>
                </c:pt>
                <c:pt idx="114383">
                  <c:v>2.73996E-2</c:v>
                </c:pt>
                <c:pt idx="114384">
                  <c:v>2.9887500000000001E-2</c:v>
                </c:pt>
                <c:pt idx="114385">
                  <c:v>3.2426999999999997E-2</c:v>
                </c:pt>
                <c:pt idx="114386">
                  <c:v>3.5015499999999998E-2</c:v>
                </c:pt>
                <c:pt idx="114387">
                  <c:v>3.76516E-2</c:v>
                </c:pt>
                <c:pt idx="114388">
                  <c:v>4.0334399999999999E-2</c:v>
                </c:pt>
                <c:pt idx="114389">
                  <c:v>4.30619E-2</c:v>
                </c:pt>
                <c:pt idx="114390">
                  <c:v>4.5831400000000001E-2</c:v>
                </c:pt>
                <c:pt idx="114391">
                  <c:v>4.8640700000000002E-2</c:v>
                </c:pt>
                <c:pt idx="114392">
                  <c:v>5.1487199999999997E-2</c:v>
                </c:pt>
                <c:pt idx="114393">
                  <c:v>5.4368199999999998E-2</c:v>
                </c:pt>
                <c:pt idx="114394">
                  <c:v>5.7281199999999997E-2</c:v>
                </c:pt>
                <c:pt idx="114395">
                  <c:v>6.02233E-2</c:v>
                </c:pt>
                <c:pt idx="114396">
                  <c:v>6.3191200000000003E-2</c:v>
                </c:pt>
                <c:pt idx="114397">
                  <c:v>6.6181599999999993E-2</c:v>
                </c:pt>
                <c:pt idx="114398">
                  <c:v>6.91909E-2</c:v>
                </c:pt>
                <c:pt idx="114399">
                  <c:v>7.2215600000000005E-2</c:v>
                </c:pt>
                <c:pt idx="114400">
                  <c:v>7.5251799999999994E-2</c:v>
                </c:pt>
                <c:pt idx="114401">
                  <c:v>7.8296900000000003E-2</c:v>
                </c:pt>
                <c:pt idx="114402">
                  <c:v>8.1348500000000004E-2</c:v>
                </c:pt>
                <c:pt idx="114403">
                  <c:v>8.4403000000000006E-2</c:v>
                </c:pt>
                <c:pt idx="114404">
                  <c:v>8.7456999999999993E-2</c:v>
                </c:pt>
                <c:pt idx="114405">
                  <c:v>9.0507699999999996E-2</c:v>
                </c:pt>
                <c:pt idx="114406">
                  <c:v>9.3552399999999994E-2</c:v>
                </c:pt>
                <c:pt idx="114407">
                  <c:v>9.6587999999999993E-2</c:v>
                </c:pt>
                <c:pt idx="114408">
                  <c:v>9.9611400000000003E-2</c:v>
                </c:pt>
                <c:pt idx="114409">
                  <c:v>0.102619</c:v>
                </c:pt>
                <c:pt idx="114410">
                  <c:v>0.10560600000000001</c:v>
                </c:pt>
                <c:pt idx="114411">
                  <c:v>0.10857</c:v>
                </c:pt>
                <c:pt idx="114412">
                  <c:v>0.111509</c:v>
                </c:pt>
                <c:pt idx="114413">
                  <c:v>0.11441900000000001</c:v>
                </c:pt>
                <c:pt idx="114414">
                  <c:v>0.117298</c:v>
                </c:pt>
                <c:pt idx="114415">
                  <c:v>0.120139</c:v>
                </c:pt>
                <c:pt idx="114416">
                  <c:v>0.12294099999999999</c:v>
                </c:pt>
                <c:pt idx="114417">
                  <c:v>0.12570300000000001</c:v>
                </c:pt>
                <c:pt idx="114418">
                  <c:v>0.12842200000000001</c:v>
                </c:pt>
                <c:pt idx="114419">
                  <c:v>0.13109799999999999</c:v>
                </c:pt>
                <c:pt idx="114420">
                  <c:v>0.13372600000000001</c:v>
                </c:pt>
                <c:pt idx="114421">
                  <c:v>0.13630400000000001</c:v>
                </c:pt>
                <c:pt idx="114422">
                  <c:v>0.13882900000000001</c:v>
                </c:pt>
                <c:pt idx="114423">
                  <c:v>0.14129700000000001</c:v>
                </c:pt>
                <c:pt idx="114424">
                  <c:v>0.143705</c:v>
                </c:pt>
                <c:pt idx="114425">
                  <c:v>0.14605000000000001</c:v>
                </c:pt>
                <c:pt idx="114426">
                  <c:v>0.14833199999999999</c:v>
                </c:pt>
                <c:pt idx="114427">
                  <c:v>0.15054799999999999</c:v>
                </c:pt>
                <c:pt idx="114428">
                  <c:v>0.152699</c:v>
                </c:pt>
                <c:pt idx="114429">
                  <c:v>0.154783</c:v>
                </c:pt>
                <c:pt idx="114430">
                  <c:v>0.15679799999999999</c:v>
                </c:pt>
                <c:pt idx="114431">
                  <c:v>0.158743</c:v>
                </c:pt>
                <c:pt idx="114432">
                  <c:v>0.16061500000000001</c:v>
                </c:pt>
                <c:pt idx="114433">
                  <c:v>0.162414</c:v>
                </c:pt>
                <c:pt idx="114434">
                  <c:v>0.16413700000000001</c:v>
                </c:pt>
                <c:pt idx="114435">
                  <c:v>0.16578300000000001</c:v>
                </c:pt>
                <c:pt idx="114436">
                  <c:v>0.167351</c:v>
                </c:pt>
                <c:pt idx="114437">
                  <c:v>0.16883999999999999</c:v>
                </c:pt>
                <c:pt idx="114438">
                  <c:v>0.17024800000000001</c:v>
                </c:pt>
                <c:pt idx="114439">
                  <c:v>0.171574</c:v>
                </c:pt>
                <c:pt idx="114440">
                  <c:v>0.172818</c:v>
                </c:pt>
                <c:pt idx="114441">
                  <c:v>0.17397899999999999</c:v>
                </c:pt>
                <c:pt idx="114442">
                  <c:v>0.17505699999999999</c:v>
                </c:pt>
                <c:pt idx="114443">
                  <c:v>0.17605000000000001</c:v>
                </c:pt>
                <c:pt idx="114444">
                  <c:v>0.176957</c:v>
                </c:pt>
                <c:pt idx="114445">
                  <c:v>0.17777899999999999</c:v>
                </c:pt>
                <c:pt idx="114446">
                  <c:v>0.17851400000000001</c:v>
                </c:pt>
                <c:pt idx="114447">
                  <c:v>0.17916399999999999</c:v>
                </c:pt>
                <c:pt idx="114448">
                  <c:v>0.179729</c:v>
                </c:pt>
                <c:pt idx="114449">
                  <c:v>0.18020800000000001</c:v>
                </c:pt>
                <c:pt idx="114450">
                  <c:v>0.18060100000000001</c:v>
                </c:pt>
                <c:pt idx="114451">
                  <c:v>0.18091099999999999</c:v>
                </c:pt>
                <c:pt idx="114452">
                  <c:v>0.18113599999999999</c:v>
                </c:pt>
                <c:pt idx="114453">
                  <c:v>0.18127799999999999</c:v>
                </c:pt>
                <c:pt idx="114454">
                  <c:v>0.181336</c:v>
                </c:pt>
                <c:pt idx="114455">
                  <c:v>0.181312</c:v>
                </c:pt>
                <c:pt idx="114456">
                  <c:v>0.18120700000000001</c:v>
                </c:pt>
                <c:pt idx="114457">
                  <c:v>0.18102399999999999</c:v>
                </c:pt>
                <c:pt idx="114458">
                  <c:v>0.18076300000000001</c:v>
                </c:pt>
                <c:pt idx="114459">
                  <c:v>0.180427</c:v>
                </c:pt>
                <c:pt idx="114460">
                  <c:v>0.18001600000000001</c:v>
                </c:pt>
                <c:pt idx="114461">
                  <c:v>0.179532</c:v>
                </c:pt>
                <c:pt idx="114462">
                  <c:v>0.178975</c:v>
                </c:pt>
                <c:pt idx="114463">
                  <c:v>0.17834700000000001</c:v>
                </c:pt>
                <c:pt idx="114464">
                  <c:v>0.177648</c:v>
                </c:pt>
                <c:pt idx="114465">
                  <c:v>0.17688000000000001</c:v>
                </c:pt>
                <c:pt idx="114466">
                  <c:v>0.17604400000000001</c:v>
                </c:pt>
                <c:pt idx="114467">
                  <c:v>0.17514099999999999</c:v>
                </c:pt>
                <c:pt idx="114468">
                  <c:v>0.174174</c:v>
                </c:pt>
                <c:pt idx="114469">
                  <c:v>0.17314299999999999</c:v>
                </c:pt>
                <c:pt idx="114470">
                  <c:v>0.17205100000000001</c:v>
                </c:pt>
                <c:pt idx="114471">
                  <c:v>0.170902</c:v>
                </c:pt>
                <c:pt idx="114472">
                  <c:v>0.16969699999999999</c:v>
                </c:pt>
                <c:pt idx="114473">
                  <c:v>0.16844100000000001</c:v>
                </c:pt>
                <c:pt idx="114474">
                  <c:v>0.167133</c:v>
                </c:pt>
                <c:pt idx="114475">
                  <c:v>0.16577700000000001</c:v>
                </c:pt>
                <c:pt idx="114476">
                  <c:v>0.16437299999999999</c:v>
                </c:pt>
                <c:pt idx="114477">
                  <c:v>0.16292499999999999</c:v>
                </c:pt>
                <c:pt idx="114478">
                  <c:v>0.16143399999999999</c:v>
                </c:pt>
                <c:pt idx="114479">
                  <c:v>0.15990299999999999</c:v>
                </c:pt>
                <c:pt idx="114480">
                  <c:v>0.158334</c:v>
                </c:pt>
                <c:pt idx="114481">
                  <c:v>0.15673000000000001</c:v>
                </c:pt>
                <c:pt idx="114482">
                  <c:v>0.15509300000000001</c:v>
                </c:pt>
                <c:pt idx="114483">
                  <c:v>0.15342500000000001</c:v>
                </c:pt>
                <c:pt idx="114484">
                  <c:v>0.151727</c:v>
                </c:pt>
                <c:pt idx="114485">
                  <c:v>0.150003</c:v>
                </c:pt>
                <c:pt idx="114486">
                  <c:v>0.148254</c:v>
                </c:pt>
                <c:pt idx="114487">
                  <c:v>0.146484</c:v>
                </c:pt>
                <c:pt idx="114488">
                  <c:v>0.14469299999999999</c:v>
                </c:pt>
                <c:pt idx="114489">
                  <c:v>0.14288400000000001</c:v>
                </c:pt>
                <c:pt idx="114490">
                  <c:v>0.14105899999999999</c:v>
                </c:pt>
                <c:pt idx="114491">
                  <c:v>0.13922100000000001</c:v>
                </c:pt>
                <c:pt idx="114492">
                  <c:v>0.137373</c:v>
                </c:pt>
                <c:pt idx="114493">
                  <c:v>0.135516</c:v>
                </c:pt>
                <c:pt idx="114494">
                  <c:v>0.13365299999999999</c:v>
                </c:pt>
                <c:pt idx="114495">
                  <c:v>0.13178699999999999</c:v>
                </c:pt>
                <c:pt idx="114496">
                  <c:v>0.12991800000000001</c:v>
                </c:pt>
                <c:pt idx="114497">
                  <c:v>0.128048</c:v>
                </c:pt>
                <c:pt idx="114498">
                  <c:v>0.12618099999999999</c:v>
                </c:pt>
                <c:pt idx="114499">
                  <c:v>0.124319</c:v>
                </c:pt>
                <c:pt idx="114500">
                  <c:v>0.122463</c:v>
                </c:pt>
                <c:pt idx="114501">
                  <c:v>0.120615</c:v>
                </c:pt>
                <c:pt idx="114502">
                  <c:v>0.11877600000000001</c:v>
                </c:pt>
                <c:pt idx="114503">
                  <c:v>0.116947</c:v>
                </c:pt>
                <c:pt idx="114504">
                  <c:v>0.115133</c:v>
                </c:pt>
                <c:pt idx="114505">
                  <c:v>0.11333500000000001</c:v>
                </c:pt>
                <c:pt idx="114506">
                  <c:v>0.111557</c:v>
                </c:pt>
                <c:pt idx="114507">
                  <c:v>0.10979899999999999</c:v>
                </c:pt>
                <c:pt idx="114508">
                  <c:v>0.10806300000000001</c:v>
                </c:pt>
                <c:pt idx="114509">
                  <c:v>0.106351</c:v>
                </c:pt>
                <c:pt idx="114510">
                  <c:v>0.10466499999999999</c:v>
                </c:pt>
                <c:pt idx="114511">
                  <c:v>0.103005</c:v>
                </c:pt>
                <c:pt idx="114512">
                  <c:v>0.10137500000000001</c:v>
                </c:pt>
                <c:pt idx="114513">
                  <c:v>9.9774399999999999E-2</c:v>
                </c:pt>
                <c:pt idx="114514">
                  <c:v>9.8205100000000004E-2</c:v>
                </c:pt>
                <c:pt idx="114515">
                  <c:v>9.6668699999999996E-2</c:v>
                </c:pt>
                <c:pt idx="114516">
                  <c:v>9.5166299999999995E-2</c:v>
                </c:pt>
                <c:pt idx="114517">
                  <c:v>9.3699500000000005E-2</c:v>
                </c:pt>
                <c:pt idx="114518">
                  <c:v>9.2270000000000005E-2</c:v>
                </c:pt>
                <c:pt idx="114519">
                  <c:v>9.0880100000000005E-2</c:v>
                </c:pt>
                <c:pt idx="114520">
                  <c:v>8.95315E-2</c:v>
                </c:pt>
                <c:pt idx="114521">
                  <c:v>8.8224999999999998E-2</c:v>
                </c:pt>
                <c:pt idx="114522">
                  <c:v>8.6960599999999999E-2</c:v>
                </c:pt>
                <c:pt idx="114523">
                  <c:v>8.5737999999999995E-2</c:v>
                </c:pt>
                <c:pt idx="114524">
                  <c:v>8.4556900000000004E-2</c:v>
                </c:pt>
                <c:pt idx="114525">
                  <c:v>8.34173E-2</c:v>
                </c:pt>
                <c:pt idx="114526">
                  <c:v>8.2319299999999998E-2</c:v>
                </c:pt>
                <c:pt idx="114527">
                  <c:v>8.1263600000000005E-2</c:v>
                </c:pt>
                <c:pt idx="114528">
                  <c:v>8.0251600000000006E-2</c:v>
                </c:pt>
                <c:pt idx="114529">
                  <c:v>7.9284400000000005E-2</c:v>
                </c:pt>
                <c:pt idx="114530">
                  <c:v>7.8361700000000006E-2</c:v>
                </c:pt>
                <c:pt idx="114531">
                  <c:v>7.7482099999999998E-2</c:v>
                </c:pt>
                <c:pt idx="114532">
                  <c:v>7.6645400000000002E-2</c:v>
                </c:pt>
                <c:pt idx="114533">
                  <c:v>7.5852000000000003E-2</c:v>
                </c:pt>
                <c:pt idx="114534">
                  <c:v>7.5102799999999997E-2</c:v>
                </c:pt>
                <c:pt idx="114535">
                  <c:v>7.4398199999999998E-2</c:v>
                </c:pt>
                <c:pt idx="114536">
                  <c:v>7.3738700000000004E-2</c:v>
                </c:pt>
                <c:pt idx="114537">
                  <c:v>7.3124800000000004E-2</c:v>
                </c:pt>
                <c:pt idx="114538">
                  <c:v>7.2556800000000005E-2</c:v>
                </c:pt>
                <c:pt idx="114539">
                  <c:v>7.2034100000000004E-2</c:v>
                </c:pt>
                <c:pt idx="114540">
                  <c:v>7.1556099999999997E-2</c:v>
                </c:pt>
                <c:pt idx="114541">
                  <c:v>7.1122299999999999E-2</c:v>
                </c:pt>
                <c:pt idx="114542">
                  <c:v>7.0732500000000004E-2</c:v>
                </c:pt>
                <c:pt idx="114543">
                  <c:v>7.0386900000000002E-2</c:v>
                </c:pt>
                <c:pt idx="114544">
                  <c:v>7.0086599999999999E-2</c:v>
                </c:pt>
                <c:pt idx="114545">
                  <c:v>6.9833099999999995E-2</c:v>
                </c:pt>
                <c:pt idx="114546">
                  <c:v>6.9625400000000004E-2</c:v>
                </c:pt>
                <c:pt idx="114547">
                  <c:v>6.9460999999999995E-2</c:v>
                </c:pt>
                <c:pt idx="114548">
                  <c:v>6.93381E-2</c:v>
                </c:pt>
                <c:pt idx="114549">
                  <c:v>6.9255700000000003E-2</c:v>
                </c:pt>
                <c:pt idx="114550">
                  <c:v>6.9211999999999996E-2</c:v>
                </c:pt>
                <c:pt idx="114551">
                  <c:v>6.9205299999999997E-2</c:v>
                </c:pt>
                <c:pt idx="114552">
                  <c:v>6.9233699999999995E-2</c:v>
                </c:pt>
                <c:pt idx="114553">
                  <c:v>6.9295899999999994E-2</c:v>
                </c:pt>
                <c:pt idx="114554">
                  <c:v>6.9389900000000004E-2</c:v>
                </c:pt>
                <c:pt idx="114555">
                  <c:v>6.9514099999999995E-2</c:v>
                </c:pt>
                <c:pt idx="114556">
                  <c:v>6.9666900000000004E-2</c:v>
                </c:pt>
                <c:pt idx="114557">
                  <c:v>6.9846900000000003E-2</c:v>
                </c:pt>
                <c:pt idx="114558">
                  <c:v>7.0052299999999998E-2</c:v>
                </c:pt>
                <c:pt idx="114559">
                  <c:v>7.0280999999999996E-2</c:v>
                </c:pt>
                <c:pt idx="114560">
                  <c:v>7.0530999999999996E-2</c:v>
                </c:pt>
                <c:pt idx="114561">
                  <c:v>7.0800600000000005E-2</c:v>
                </c:pt>
                <c:pt idx="114562">
                  <c:v>7.1088399999999996E-2</c:v>
                </c:pt>
                <c:pt idx="114563">
                  <c:v>7.1392700000000003E-2</c:v>
                </c:pt>
                <c:pt idx="114564">
                  <c:v>7.1711800000000006E-2</c:v>
                </c:pt>
                <c:pt idx="114565">
                  <c:v>7.2043999999999997E-2</c:v>
                </c:pt>
                <c:pt idx="114566">
                  <c:v>7.2387699999999999E-2</c:v>
                </c:pt>
                <c:pt idx="114567">
                  <c:v>7.2741299999999995E-2</c:v>
                </c:pt>
                <c:pt idx="114568">
                  <c:v>7.3102299999999995E-2</c:v>
                </c:pt>
                <c:pt idx="114569">
                  <c:v>7.3468599999999995E-2</c:v>
                </c:pt>
                <c:pt idx="114570">
                  <c:v>7.3838100000000004E-2</c:v>
                </c:pt>
                <c:pt idx="114571">
                  <c:v>7.4208700000000002E-2</c:v>
                </c:pt>
                <c:pt idx="114572">
                  <c:v>7.4578199999999997E-2</c:v>
                </c:pt>
                <c:pt idx="114573">
                  <c:v>7.4944399999999994E-2</c:v>
                </c:pt>
                <c:pt idx="114574">
                  <c:v>7.5304999999999997E-2</c:v>
                </c:pt>
                <c:pt idx="114575">
                  <c:v>7.5657799999999997E-2</c:v>
                </c:pt>
                <c:pt idx="114576">
                  <c:v>7.6000999999999999E-2</c:v>
                </c:pt>
                <c:pt idx="114577">
                  <c:v>7.6332499999999998E-2</c:v>
                </c:pt>
                <c:pt idx="114578">
                  <c:v>7.6650499999999996E-2</c:v>
                </c:pt>
                <c:pt idx="114579">
                  <c:v>7.6953099999999997E-2</c:v>
                </c:pt>
                <c:pt idx="114580">
                  <c:v>7.7237600000000003E-2</c:v>
                </c:pt>
                <c:pt idx="114581">
                  <c:v>7.7501899999999999E-2</c:v>
                </c:pt>
                <c:pt idx="114582">
                  <c:v>7.7744499999999994E-2</c:v>
                </c:pt>
                <c:pt idx="114583">
                  <c:v>7.7963699999999997E-2</c:v>
                </c:pt>
                <c:pt idx="114584">
                  <c:v>7.8157599999999994E-2</c:v>
                </c:pt>
                <c:pt idx="114585">
                  <c:v>7.8324299999999999E-2</c:v>
                </c:pt>
                <c:pt idx="114586">
                  <c:v>7.8462599999999993E-2</c:v>
                </c:pt>
                <c:pt idx="114587">
                  <c:v>7.8571299999999997E-2</c:v>
                </c:pt>
                <c:pt idx="114588">
                  <c:v>7.8648899999999994E-2</c:v>
                </c:pt>
                <c:pt idx="114589">
                  <c:v>7.8693799999999994E-2</c:v>
                </c:pt>
                <c:pt idx="114590">
                  <c:v>7.8704300000000005E-2</c:v>
                </c:pt>
                <c:pt idx="114591">
                  <c:v>7.8678700000000004E-2</c:v>
                </c:pt>
                <c:pt idx="114592">
                  <c:v>7.8616199999999997E-2</c:v>
                </c:pt>
                <c:pt idx="114593">
                  <c:v>7.8516699999999995E-2</c:v>
                </c:pt>
                <c:pt idx="114594">
                  <c:v>7.8379500000000005E-2</c:v>
                </c:pt>
                <c:pt idx="114595">
                  <c:v>7.8203599999999998E-2</c:v>
                </c:pt>
                <c:pt idx="114596">
                  <c:v>7.7988600000000005E-2</c:v>
                </c:pt>
                <c:pt idx="114597">
                  <c:v>7.7733899999999995E-2</c:v>
                </c:pt>
                <c:pt idx="114598">
                  <c:v>7.7438999999999994E-2</c:v>
                </c:pt>
                <c:pt idx="114599">
                  <c:v>7.7103599999999994E-2</c:v>
                </c:pt>
                <c:pt idx="114600">
                  <c:v>7.6727500000000004E-2</c:v>
                </c:pt>
                <c:pt idx="114601">
                  <c:v>7.6310500000000003E-2</c:v>
                </c:pt>
                <c:pt idx="114602">
                  <c:v>7.5852799999999998E-2</c:v>
                </c:pt>
                <c:pt idx="114603">
                  <c:v>7.5354299999999999E-2</c:v>
                </c:pt>
                <c:pt idx="114604">
                  <c:v>7.4814800000000001E-2</c:v>
                </c:pt>
                <c:pt idx="114605">
                  <c:v>7.4234900000000006E-2</c:v>
                </c:pt>
                <c:pt idx="114606">
                  <c:v>7.3615700000000006E-2</c:v>
                </c:pt>
                <c:pt idx="114607">
                  <c:v>7.2958099999999998E-2</c:v>
                </c:pt>
                <c:pt idx="114608">
                  <c:v>7.2263099999999997E-2</c:v>
                </c:pt>
                <c:pt idx="114609">
                  <c:v>7.1531700000000004E-2</c:v>
                </c:pt>
                <c:pt idx="114610">
                  <c:v>7.07647E-2</c:v>
                </c:pt>
                <c:pt idx="114611">
                  <c:v>6.9962999999999997E-2</c:v>
                </c:pt>
                <c:pt idx="114612">
                  <c:v>6.91272E-2</c:v>
                </c:pt>
                <c:pt idx="114613">
                  <c:v>6.8259E-2</c:v>
                </c:pt>
                <c:pt idx="114614">
                  <c:v>6.73599E-2</c:v>
                </c:pt>
                <c:pt idx="114615">
                  <c:v>6.6432099999999994E-2</c:v>
                </c:pt>
                <c:pt idx="114616">
                  <c:v>6.5477900000000006E-2</c:v>
                </c:pt>
                <c:pt idx="114617">
                  <c:v>6.4499100000000004E-2</c:v>
                </c:pt>
                <c:pt idx="114618">
                  <c:v>6.3496700000000003E-2</c:v>
                </c:pt>
                <c:pt idx="114619">
                  <c:v>6.2471899999999997E-2</c:v>
                </c:pt>
                <c:pt idx="114620">
                  <c:v>6.1426700000000001E-2</c:v>
                </c:pt>
                <c:pt idx="114621">
                  <c:v>6.0363800000000002E-2</c:v>
                </c:pt>
                <c:pt idx="114622">
                  <c:v>5.92858E-2</c:v>
                </c:pt>
                <c:pt idx="114623">
                  <c:v>5.8194999999999997E-2</c:v>
                </c:pt>
                <c:pt idx="114624">
                  <c:v>5.7094199999999998E-2</c:v>
                </c:pt>
                <c:pt idx="114625">
                  <c:v>5.59862E-2</c:v>
                </c:pt>
                <c:pt idx="114626">
                  <c:v>5.4873600000000002E-2</c:v>
                </c:pt>
                <c:pt idx="114627">
                  <c:v>5.3758599999999997E-2</c:v>
                </c:pt>
                <c:pt idx="114628">
                  <c:v>5.2643200000000001E-2</c:v>
                </c:pt>
                <c:pt idx="114629">
                  <c:v>5.1529800000000001E-2</c:v>
                </c:pt>
                <c:pt idx="114630">
                  <c:v>5.0422000000000002E-2</c:v>
                </c:pt>
                <c:pt idx="114631">
                  <c:v>4.9323899999999997E-2</c:v>
                </c:pt>
                <c:pt idx="114632">
                  <c:v>4.82403E-2</c:v>
                </c:pt>
                <c:pt idx="114633">
                  <c:v>4.7174199999999999E-2</c:v>
                </c:pt>
                <c:pt idx="114634">
                  <c:v>4.6126199999999999E-2</c:v>
                </c:pt>
                <c:pt idx="114635">
                  <c:v>4.5096999999999998E-2</c:v>
                </c:pt>
                <c:pt idx="114636">
                  <c:v>4.4089400000000001E-2</c:v>
                </c:pt>
                <c:pt idx="114637">
                  <c:v>4.3106400000000003E-2</c:v>
                </c:pt>
                <c:pt idx="114638">
                  <c:v>4.2150100000000003E-2</c:v>
                </c:pt>
                <c:pt idx="114639">
                  <c:v>4.1222599999999998E-2</c:v>
                </c:pt>
                <c:pt idx="114640">
                  <c:v>4.0326300000000002E-2</c:v>
                </c:pt>
                <c:pt idx="114641">
                  <c:v>3.94638E-2</c:v>
                </c:pt>
                <c:pt idx="114642">
                  <c:v>3.8637499999999998E-2</c:v>
                </c:pt>
                <c:pt idx="114643">
                  <c:v>3.7848899999999998E-2</c:v>
                </c:pt>
                <c:pt idx="114644">
                  <c:v>3.7100099999999997E-2</c:v>
                </c:pt>
                <c:pt idx="114645">
                  <c:v>3.6392899999999999E-2</c:v>
                </c:pt>
                <c:pt idx="114646">
                  <c:v>3.5728799999999998E-2</c:v>
                </c:pt>
                <c:pt idx="114647">
                  <c:v>3.5109899999999999E-2</c:v>
                </c:pt>
                <c:pt idx="114648">
                  <c:v>3.4538300000000001E-2</c:v>
                </c:pt>
                <c:pt idx="114649">
                  <c:v>3.4016200000000003E-2</c:v>
                </c:pt>
                <c:pt idx="114650">
                  <c:v>3.3545699999999998E-2</c:v>
                </c:pt>
                <c:pt idx="114651">
                  <c:v>3.3127999999999998E-2</c:v>
                </c:pt>
                <c:pt idx="114652">
                  <c:v>3.2764700000000001E-2</c:v>
                </c:pt>
                <c:pt idx="114653">
                  <c:v>3.2457399999999997E-2</c:v>
                </c:pt>
                <c:pt idx="114654">
                  <c:v>3.2208399999999998E-2</c:v>
                </c:pt>
                <c:pt idx="114655">
                  <c:v>3.2019800000000001E-2</c:v>
                </c:pt>
                <c:pt idx="114656">
                  <c:v>3.1892499999999997E-2</c:v>
                </c:pt>
                <c:pt idx="114657">
                  <c:v>3.1827399999999999E-2</c:v>
                </c:pt>
                <c:pt idx="114658">
                  <c:v>3.1825699999999998E-2</c:v>
                </c:pt>
                <c:pt idx="114659">
                  <c:v>3.18885E-2</c:v>
                </c:pt>
                <c:pt idx="114660">
                  <c:v>3.2016799999999998E-2</c:v>
                </c:pt>
                <c:pt idx="114661">
                  <c:v>3.2211299999999998E-2</c:v>
                </c:pt>
                <c:pt idx="114662">
                  <c:v>3.24727E-2</c:v>
                </c:pt>
                <c:pt idx="114663">
                  <c:v>3.2801299999999999E-2</c:v>
                </c:pt>
                <c:pt idx="114664">
                  <c:v>3.3197200000000003E-2</c:v>
                </c:pt>
                <c:pt idx="114665">
                  <c:v>3.3660700000000002E-2</c:v>
                </c:pt>
                <c:pt idx="114666">
                  <c:v>3.4191800000000001E-2</c:v>
                </c:pt>
                <c:pt idx="114667">
                  <c:v>3.4790399999999999E-2</c:v>
                </c:pt>
                <c:pt idx="114668">
                  <c:v>3.54562E-2</c:v>
                </c:pt>
                <c:pt idx="114669">
                  <c:v>3.6188699999999997E-2</c:v>
                </c:pt>
                <c:pt idx="114670">
                  <c:v>3.6987600000000002E-2</c:v>
                </c:pt>
                <c:pt idx="114671">
                  <c:v>3.7851799999999998E-2</c:v>
                </c:pt>
                <c:pt idx="114672">
                  <c:v>3.8780299999999997E-2</c:v>
                </c:pt>
                <c:pt idx="114673">
                  <c:v>3.9771899999999999E-2</c:v>
                </c:pt>
                <c:pt idx="114674">
                  <c:v>4.0825399999999998E-2</c:v>
                </c:pt>
                <c:pt idx="114675">
                  <c:v>4.19396E-2</c:v>
                </c:pt>
                <c:pt idx="114676">
                  <c:v>4.3113100000000001E-2</c:v>
                </c:pt>
                <c:pt idx="114677">
                  <c:v>4.4344700000000001E-2</c:v>
                </c:pt>
                <c:pt idx="114678">
                  <c:v>4.5633E-2</c:v>
                </c:pt>
                <c:pt idx="114679">
                  <c:v>4.6975799999999998E-2</c:v>
                </c:pt>
                <c:pt idx="114680">
                  <c:v>4.8371200000000003E-2</c:v>
                </c:pt>
                <c:pt idx="114681">
                  <c:v>4.9817599999999997E-2</c:v>
                </c:pt>
                <c:pt idx="114682">
                  <c:v>5.1313499999999998E-2</c:v>
                </c:pt>
                <c:pt idx="114683">
                  <c:v>5.28572E-2</c:v>
                </c:pt>
                <c:pt idx="114684">
                  <c:v>5.44462E-2</c:v>
                </c:pt>
                <c:pt idx="114685">
                  <c:v>5.6078200000000002E-2</c:v>
                </c:pt>
                <c:pt idx="114686">
                  <c:v>5.7750500000000003E-2</c:v>
                </c:pt>
                <c:pt idx="114687">
                  <c:v>5.9460600000000002E-2</c:v>
                </c:pt>
                <c:pt idx="114688">
                  <c:v>6.1206000000000003E-2</c:v>
                </c:pt>
                <c:pt idx="114689">
                  <c:v>6.2983899999999995E-2</c:v>
                </c:pt>
                <c:pt idx="114690">
                  <c:v>6.4791399999999999E-2</c:v>
                </c:pt>
                <c:pt idx="114691">
                  <c:v>6.6625900000000002E-2</c:v>
                </c:pt>
                <c:pt idx="114692">
                  <c:v>6.8484799999999998E-2</c:v>
                </c:pt>
                <c:pt idx="114693">
                  <c:v>7.0365899999999995E-2</c:v>
                </c:pt>
                <c:pt idx="114694">
                  <c:v>7.2266200000000003E-2</c:v>
                </c:pt>
                <c:pt idx="114695">
                  <c:v>7.4182700000000004E-2</c:v>
                </c:pt>
                <c:pt idx="114696">
                  <c:v>7.6111999999999999E-2</c:v>
                </c:pt>
                <c:pt idx="114697">
                  <c:v>7.8050999999999995E-2</c:v>
                </c:pt>
                <c:pt idx="114698">
                  <c:v>7.9996700000000004E-2</c:v>
                </c:pt>
                <c:pt idx="114699">
                  <c:v>8.1946099999999994E-2</c:v>
                </c:pt>
                <c:pt idx="114700">
                  <c:v>8.3896200000000004E-2</c:v>
                </c:pt>
                <c:pt idx="114701">
                  <c:v>8.5844299999999998E-2</c:v>
                </c:pt>
                <c:pt idx="114702">
                  <c:v>8.7788000000000005E-2</c:v>
                </c:pt>
                <c:pt idx="114703">
                  <c:v>8.9724899999999996E-2</c:v>
                </c:pt>
                <c:pt idx="114704">
                  <c:v>9.1652200000000003E-2</c:v>
                </c:pt>
                <c:pt idx="114705">
                  <c:v>9.35666E-2</c:v>
                </c:pt>
                <c:pt idx="114706">
                  <c:v>9.5464999999999994E-2</c:v>
                </c:pt>
                <c:pt idx="114707">
                  <c:v>9.7344299999999995E-2</c:v>
                </c:pt>
                <c:pt idx="114708">
                  <c:v>9.9201600000000001E-2</c:v>
                </c:pt>
                <c:pt idx="114709">
                  <c:v>0.101034</c:v>
                </c:pt>
                <c:pt idx="114710">
                  <c:v>0.102839</c:v>
                </c:pt>
                <c:pt idx="114711">
                  <c:v>0.104612</c:v>
                </c:pt>
                <c:pt idx="114712">
                  <c:v>0.10635</c:v>
                </c:pt>
                <c:pt idx="114713">
                  <c:v>0.10805099999999999</c:v>
                </c:pt>
                <c:pt idx="114714">
                  <c:v>0.109713</c:v>
                </c:pt>
                <c:pt idx="114715">
                  <c:v>0.111331</c:v>
                </c:pt>
                <c:pt idx="114716">
                  <c:v>0.11290500000000001</c:v>
                </c:pt>
                <c:pt idx="114717">
                  <c:v>0.114431</c:v>
                </c:pt>
                <c:pt idx="114718">
                  <c:v>0.115907</c:v>
                </c:pt>
                <c:pt idx="114719">
                  <c:v>0.11733</c:v>
                </c:pt>
                <c:pt idx="114720">
                  <c:v>0.118698</c:v>
                </c:pt>
                <c:pt idx="114721">
                  <c:v>0.120008</c:v>
                </c:pt>
                <c:pt idx="114722">
                  <c:v>0.12125900000000001</c:v>
                </c:pt>
                <c:pt idx="114723">
                  <c:v>0.122448</c:v>
                </c:pt>
                <c:pt idx="114724">
                  <c:v>0.123574</c:v>
                </c:pt>
                <c:pt idx="114725">
                  <c:v>0.124635</c:v>
                </c:pt>
                <c:pt idx="114726">
                  <c:v>0.12562999999999999</c:v>
                </c:pt>
                <c:pt idx="114727">
                  <c:v>0.126557</c:v>
                </c:pt>
                <c:pt idx="114728">
                  <c:v>0.127414</c:v>
                </c:pt>
                <c:pt idx="114729">
                  <c:v>0.12820200000000001</c:v>
                </c:pt>
                <c:pt idx="114730">
                  <c:v>0.128918</c:v>
                </c:pt>
                <c:pt idx="114731">
                  <c:v>0.12956100000000001</c:v>
                </c:pt>
                <c:pt idx="114732">
                  <c:v>0.13013</c:v>
                </c:pt>
                <c:pt idx="114733">
                  <c:v>0.13062499999999999</c:v>
                </c:pt>
                <c:pt idx="114734">
                  <c:v>0.13104399999999999</c:v>
                </c:pt>
                <c:pt idx="114735">
                  <c:v>0.131388</c:v>
                </c:pt>
                <c:pt idx="114736">
                  <c:v>0.13165499999999999</c:v>
                </c:pt>
                <c:pt idx="114737">
                  <c:v>0.13184499999999999</c:v>
                </c:pt>
                <c:pt idx="114738">
                  <c:v>0.13195699999999999</c:v>
                </c:pt>
                <c:pt idx="114739">
                  <c:v>0.13199</c:v>
                </c:pt>
                <c:pt idx="114740">
                  <c:v>0.13194500000000001</c:v>
                </c:pt>
                <c:pt idx="114741">
                  <c:v>0.13182099999999999</c:v>
                </c:pt>
                <c:pt idx="114742">
                  <c:v>0.13161800000000001</c:v>
                </c:pt>
                <c:pt idx="114743">
                  <c:v>0.13133600000000001</c:v>
                </c:pt>
                <c:pt idx="114744">
                  <c:v>0.13097700000000001</c:v>
                </c:pt>
                <c:pt idx="114745">
                  <c:v>0.13053899999999999</c:v>
                </c:pt>
                <c:pt idx="114746">
                  <c:v>0.130023</c:v>
                </c:pt>
                <c:pt idx="114747">
                  <c:v>0.12942799999999999</c:v>
                </c:pt>
                <c:pt idx="114748">
                  <c:v>0.12875600000000001</c:v>
                </c:pt>
                <c:pt idx="114749">
                  <c:v>0.12800800000000001</c:v>
                </c:pt>
                <c:pt idx="114750">
                  <c:v>0.12718499999999999</c:v>
                </c:pt>
                <c:pt idx="114751">
                  <c:v>0.12628700000000001</c:v>
                </c:pt>
                <c:pt idx="114752">
                  <c:v>0.12531700000000001</c:v>
                </c:pt>
                <c:pt idx="114753">
                  <c:v>0.124274</c:v>
                </c:pt>
                <c:pt idx="114754">
                  <c:v>0.12316199999999999</c:v>
                </c:pt>
                <c:pt idx="114755">
                  <c:v>0.12198000000000001</c:v>
                </c:pt>
                <c:pt idx="114756">
                  <c:v>0.12073</c:v>
                </c:pt>
                <c:pt idx="114757">
                  <c:v>0.11941300000000001</c:v>
                </c:pt>
                <c:pt idx="114758">
                  <c:v>0.11803</c:v>
                </c:pt>
                <c:pt idx="114759">
                  <c:v>0.11658200000000001</c:v>
                </c:pt>
                <c:pt idx="114760">
                  <c:v>0.11507199999999999</c:v>
                </c:pt>
                <c:pt idx="114761">
                  <c:v>0.1135</c:v>
                </c:pt>
                <c:pt idx="114762">
                  <c:v>0.111868</c:v>
                </c:pt>
                <c:pt idx="114763">
                  <c:v>0.110177</c:v>
                </c:pt>
                <c:pt idx="114764">
                  <c:v>0.108431</c:v>
                </c:pt>
                <c:pt idx="114765">
                  <c:v>0.106629</c:v>
                </c:pt>
                <c:pt idx="114766">
                  <c:v>0.10477599999999999</c:v>
                </c:pt>
                <c:pt idx="114767">
                  <c:v>0.10287200000000001</c:v>
                </c:pt>
                <c:pt idx="114768">
                  <c:v>0.10092</c:v>
                </c:pt>
                <c:pt idx="114769">
                  <c:v>9.8920300000000003E-2</c:v>
                </c:pt>
                <c:pt idx="114770">
                  <c:v>9.6876900000000002E-2</c:v>
                </c:pt>
                <c:pt idx="114771">
                  <c:v>9.4791799999999996E-2</c:v>
                </c:pt>
                <c:pt idx="114772">
                  <c:v>9.2667700000000006E-2</c:v>
                </c:pt>
                <c:pt idx="114773">
                  <c:v>9.0506699999999995E-2</c:v>
                </c:pt>
                <c:pt idx="114774">
                  <c:v>8.8311299999999995E-2</c:v>
                </c:pt>
                <c:pt idx="114775">
                  <c:v>8.6083800000000002E-2</c:v>
                </c:pt>
                <c:pt idx="114776">
                  <c:v>8.3825999999999998E-2</c:v>
                </c:pt>
                <c:pt idx="114777">
                  <c:v>8.1540199999999993E-2</c:v>
                </c:pt>
                <c:pt idx="114778">
                  <c:v>7.9228300000000002E-2</c:v>
                </c:pt>
                <c:pt idx="114779">
                  <c:v>7.6892699999999994E-2</c:v>
                </c:pt>
                <c:pt idx="114780">
                  <c:v>7.4536900000000003E-2</c:v>
                </c:pt>
                <c:pt idx="114781">
                  <c:v>7.2163900000000003E-2</c:v>
                </c:pt>
                <c:pt idx="114782">
                  <c:v>6.9776099999999994E-2</c:v>
                </c:pt>
                <c:pt idx="114783">
                  <c:v>6.73763E-2</c:v>
                </c:pt>
                <c:pt idx="114784">
                  <c:v>6.4967399999999995E-2</c:v>
                </c:pt>
                <c:pt idx="114785">
                  <c:v>6.2551999999999996E-2</c:v>
                </c:pt>
                <c:pt idx="114786">
                  <c:v>6.0132499999999998E-2</c:v>
                </c:pt>
                <c:pt idx="114787">
                  <c:v>5.7711499999999999E-2</c:v>
                </c:pt>
                <c:pt idx="114788">
                  <c:v>5.52915E-2</c:v>
                </c:pt>
                <c:pt idx="114789">
                  <c:v>5.2874699999999997E-2</c:v>
                </c:pt>
                <c:pt idx="114790">
                  <c:v>5.0463300000000003E-2</c:v>
                </c:pt>
                <c:pt idx="114791">
                  <c:v>4.8059499999999998E-2</c:v>
                </c:pt>
                <c:pt idx="114792">
                  <c:v>4.5665499999999998E-2</c:v>
                </c:pt>
                <c:pt idx="114793">
                  <c:v>4.3284200000000002E-2</c:v>
                </c:pt>
                <c:pt idx="114794">
                  <c:v>4.0918200000000002E-2</c:v>
                </c:pt>
                <c:pt idx="114795">
                  <c:v>3.8570100000000003E-2</c:v>
                </c:pt>
                <c:pt idx="114796">
                  <c:v>3.6242299999999998E-2</c:v>
                </c:pt>
                <c:pt idx="114797">
                  <c:v>3.3937099999999998E-2</c:v>
                </c:pt>
                <c:pt idx="114798">
                  <c:v>3.1656299999999998E-2</c:v>
                </c:pt>
                <c:pt idx="114799">
                  <c:v>2.9401799999999999E-2</c:v>
                </c:pt>
                <c:pt idx="114800">
                  <c:v>2.7175499999999998E-2</c:v>
                </c:pt>
                <c:pt idx="114801">
                  <c:v>2.4979399999999999E-2</c:v>
                </c:pt>
                <c:pt idx="114802">
                  <c:v>2.28153E-2</c:v>
                </c:pt>
                <c:pt idx="114803">
                  <c:v>2.0685100000000001E-2</c:v>
                </c:pt>
                <c:pt idx="114804">
                  <c:v>1.8591099999999999E-2</c:v>
                </c:pt>
                <c:pt idx="114805">
                  <c:v>1.6535299999999999E-2</c:v>
                </c:pt>
                <c:pt idx="114806">
                  <c:v>1.4518700000000001E-2</c:v>
                </c:pt>
                <c:pt idx="114807">
                  <c:v>1.25427E-2</c:v>
                </c:pt>
                <c:pt idx="114808">
                  <c:v>1.06091E-2</c:v>
                </c:pt>
                <c:pt idx="114809" formatCode="0.00E+00">
                  <c:v>8.7201599999999994E-3</c:v>
                </c:pt>
                <c:pt idx="114810" formatCode="0.00E+00">
                  <c:v>6.87749E-3</c:v>
                </c:pt>
                <c:pt idx="114811" formatCode="0.00E+00">
                  <c:v>5.0829400000000002E-3</c:v>
                </c:pt>
                <c:pt idx="114812" formatCode="0.00E+00">
                  <c:v>3.3383699999999998E-3</c:v>
                </c:pt>
                <c:pt idx="114813" formatCode="0.00E+00">
                  <c:v>1.64533E-3</c:v>
                </c:pt>
                <c:pt idx="114814" formatCode="0.00E+00">
                  <c:v>4.9692800000000003E-6</c:v>
                </c:pt>
                <c:pt idx="114815" formatCode="0.00E+00">
                  <c:v>-1.5820000000000001E-3</c:v>
                </c:pt>
                <c:pt idx="114816" formatCode="0.00E+00">
                  <c:v>-3.1146899999999998E-3</c:v>
                </c:pt>
                <c:pt idx="114817" formatCode="0.00E+00">
                  <c:v>-4.5915599999999997E-3</c:v>
                </c:pt>
                <c:pt idx="114818" formatCode="0.00E+00">
                  <c:v>-6.0105200000000001E-3</c:v>
                </c:pt>
                <c:pt idx="114819" formatCode="0.00E+00">
                  <c:v>-7.3688299999999998E-3</c:v>
                </c:pt>
                <c:pt idx="114820" formatCode="0.00E+00">
                  <c:v>-8.6642300000000002E-3</c:v>
                </c:pt>
                <c:pt idx="114821" formatCode="0.00E+00">
                  <c:v>-9.8971900000000002E-3</c:v>
                </c:pt>
                <c:pt idx="114822">
                  <c:v>-1.1069600000000001E-2</c:v>
                </c:pt>
                <c:pt idx="114823">
                  <c:v>-1.2181900000000001E-2</c:v>
                </c:pt>
                <c:pt idx="114824">
                  <c:v>-1.3233399999999999E-2</c:v>
                </c:pt>
                <c:pt idx="114825">
                  <c:v>-1.4223899999999999E-2</c:v>
                </c:pt>
                <c:pt idx="114826">
                  <c:v>-1.51536E-2</c:v>
                </c:pt>
                <c:pt idx="114827">
                  <c:v>-1.6022600000000001E-2</c:v>
                </c:pt>
                <c:pt idx="114828">
                  <c:v>-1.68308E-2</c:v>
                </c:pt>
                <c:pt idx="114829">
                  <c:v>-1.7578699999999999E-2</c:v>
                </c:pt>
                <c:pt idx="114830">
                  <c:v>-1.82668E-2</c:v>
                </c:pt>
                <c:pt idx="114831">
                  <c:v>-1.8895499999999999E-2</c:v>
                </c:pt>
                <c:pt idx="114832">
                  <c:v>-1.9465199999999998E-2</c:v>
                </c:pt>
                <c:pt idx="114833">
                  <c:v>-1.9976799999999999E-2</c:v>
                </c:pt>
                <c:pt idx="114834">
                  <c:v>-2.0431399999999999E-2</c:v>
                </c:pt>
                <c:pt idx="114835">
                  <c:v>-2.0829799999999999E-2</c:v>
                </c:pt>
                <c:pt idx="114836">
                  <c:v>-2.1172799999999999E-2</c:v>
                </c:pt>
                <c:pt idx="114837">
                  <c:v>-2.14611E-2</c:v>
                </c:pt>
                <c:pt idx="114838">
                  <c:v>-2.1695699999999998E-2</c:v>
                </c:pt>
                <c:pt idx="114839">
                  <c:v>-2.1878100000000001E-2</c:v>
                </c:pt>
                <c:pt idx="114840">
                  <c:v>-2.20092E-2</c:v>
                </c:pt>
                <c:pt idx="114841">
                  <c:v>-2.20897E-2</c:v>
                </c:pt>
                <c:pt idx="114842">
                  <c:v>-2.2120500000000001E-2</c:v>
                </c:pt>
                <c:pt idx="114843">
                  <c:v>-2.2102799999999999E-2</c:v>
                </c:pt>
                <c:pt idx="114844">
                  <c:v>-2.2037899999999999E-2</c:v>
                </c:pt>
                <c:pt idx="114845">
                  <c:v>-2.19273E-2</c:v>
                </c:pt>
                <c:pt idx="114846">
                  <c:v>-2.1772300000000001E-2</c:v>
                </c:pt>
                <c:pt idx="114847">
                  <c:v>-2.1574400000000001E-2</c:v>
                </c:pt>
                <c:pt idx="114848">
                  <c:v>-2.1335400000000001E-2</c:v>
                </c:pt>
                <c:pt idx="114849">
                  <c:v>-2.1057200000000002E-2</c:v>
                </c:pt>
                <c:pt idx="114850">
                  <c:v>-2.0741900000000001E-2</c:v>
                </c:pt>
                <c:pt idx="114851">
                  <c:v>-2.0390999999999999E-2</c:v>
                </c:pt>
                <c:pt idx="114852">
                  <c:v>-2.0006400000000001E-2</c:v>
                </c:pt>
                <c:pt idx="114853">
                  <c:v>-1.959E-2</c:v>
                </c:pt>
                <c:pt idx="114854">
                  <c:v>-1.91442E-2</c:v>
                </c:pt>
                <c:pt idx="114855">
                  <c:v>-1.8670900000000001E-2</c:v>
                </c:pt>
                <c:pt idx="114856">
                  <c:v>-1.81721E-2</c:v>
                </c:pt>
                <c:pt idx="114857">
                  <c:v>-1.7649399999999999E-2</c:v>
                </c:pt>
                <c:pt idx="114858">
                  <c:v>-1.7105100000000002E-2</c:v>
                </c:pt>
                <c:pt idx="114859">
                  <c:v>-1.6541500000000001E-2</c:v>
                </c:pt>
                <c:pt idx="114860">
                  <c:v>-1.5960599999999998E-2</c:v>
                </c:pt>
                <c:pt idx="114861">
                  <c:v>-1.5363999999999999E-2</c:v>
                </c:pt>
                <c:pt idx="114862">
                  <c:v>-1.47533E-2</c:v>
                </c:pt>
                <c:pt idx="114863">
                  <c:v>-1.41304E-2</c:v>
                </c:pt>
                <c:pt idx="114864">
                  <c:v>-1.3497200000000001E-2</c:v>
                </c:pt>
                <c:pt idx="114865">
                  <c:v>-1.2855800000000001E-2</c:v>
                </c:pt>
                <c:pt idx="114866">
                  <c:v>-1.2208200000000001E-2</c:v>
                </c:pt>
                <c:pt idx="114867">
                  <c:v>-1.15567E-2</c:v>
                </c:pt>
                <c:pt idx="114868">
                  <c:v>-1.0902999999999999E-2</c:v>
                </c:pt>
                <c:pt idx="114869">
                  <c:v>-1.0248800000000001E-2</c:v>
                </c:pt>
                <c:pt idx="114870" formatCode="0.00E+00">
                  <c:v>-9.5957000000000004E-3</c:v>
                </c:pt>
                <c:pt idx="114871" formatCode="0.00E+00">
                  <c:v>-8.9455400000000001E-3</c:v>
                </c:pt>
                <c:pt idx="114872" formatCode="0.00E+00">
                  <c:v>-8.3001800000000008E-3</c:v>
                </c:pt>
                <c:pt idx="114873" formatCode="0.00E+00">
                  <c:v>-7.6613799999999998E-3</c:v>
                </c:pt>
                <c:pt idx="114874" formatCode="0.00E+00">
                  <c:v>-7.0307499999999997E-3</c:v>
                </c:pt>
                <c:pt idx="114875" formatCode="0.00E+00">
                  <c:v>-6.4096999999999999E-3</c:v>
                </c:pt>
                <c:pt idx="114876" formatCode="0.00E+00">
                  <c:v>-5.7995399999999997E-3</c:v>
                </c:pt>
                <c:pt idx="114877" formatCode="0.00E+00">
                  <c:v>-5.2017900000000004E-3</c:v>
                </c:pt>
                <c:pt idx="114878" formatCode="0.00E+00">
                  <c:v>-4.6179699999999999E-3</c:v>
                </c:pt>
                <c:pt idx="114879" formatCode="0.00E+00">
                  <c:v>-4.0494299999999997E-3</c:v>
                </c:pt>
                <c:pt idx="114880" formatCode="0.00E+00">
                  <c:v>-3.4972599999999999E-3</c:v>
                </c:pt>
                <c:pt idx="114881" formatCode="0.00E+00">
                  <c:v>-2.9624899999999999E-3</c:v>
                </c:pt>
                <c:pt idx="114882" formatCode="0.00E+00">
                  <c:v>-2.4462199999999998E-3</c:v>
                </c:pt>
                <c:pt idx="114883" formatCode="0.00E+00">
                  <c:v>-1.94951E-3</c:v>
                </c:pt>
                <c:pt idx="114884" formatCode="0.00E+00">
                  <c:v>-1.47325E-3</c:v>
                </c:pt>
                <c:pt idx="114885" formatCode="0.00E+00">
                  <c:v>-1.01812E-3</c:v>
                </c:pt>
                <c:pt idx="114886" formatCode="0.00E+00">
                  <c:v>-5.8480200000000004E-4</c:v>
                </c:pt>
                <c:pt idx="114887" formatCode="0.00E+00">
                  <c:v>-1.7409700000000001E-4</c:v>
                </c:pt>
                <c:pt idx="114888" formatCode="0.00E+00">
                  <c:v>2.13494E-4</c:v>
                </c:pt>
                <c:pt idx="114889" formatCode="0.00E+00">
                  <c:v>5.7806000000000003E-4</c:v>
                </c:pt>
                <c:pt idx="114890" formatCode="0.00E+00">
                  <c:v>9.1991499999999999E-4</c:v>
                </c:pt>
                <c:pt idx="114891" formatCode="0.00E+00">
                  <c:v>1.2391500000000001E-3</c:v>
                </c:pt>
                <c:pt idx="114892" formatCode="0.00E+00">
                  <c:v>1.53554E-3</c:v>
                </c:pt>
                <c:pt idx="114893" formatCode="0.00E+00">
                  <c:v>1.80861E-3</c:v>
                </c:pt>
                <c:pt idx="114894" formatCode="0.00E+00">
                  <c:v>2.0580099999999999E-3</c:v>
                </c:pt>
                <c:pt idx="114895" formatCode="0.00E+00">
                  <c:v>2.28385E-3</c:v>
                </c:pt>
                <c:pt idx="114896" formatCode="0.00E+00">
                  <c:v>2.4865899999999999E-3</c:v>
                </c:pt>
                <c:pt idx="114897" formatCode="0.00E+00">
                  <c:v>2.6665899999999999E-3</c:v>
                </c:pt>
                <c:pt idx="114898" formatCode="0.00E+00">
                  <c:v>2.8240499999999998E-3</c:v>
                </c:pt>
                <c:pt idx="114899" formatCode="0.00E+00">
                  <c:v>2.9592799999999999E-3</c:v>
                </c:pt>
                <c:pt idx="114900" formatCode="0.00E+00">
                  <c:v>3.0728700000000001E-3</c:v>
                </c:pt>
                <c:pt idx="114901" formatCode="0.00E+00">
                  <c:v>3.1654500000000002E-3</c:v>
                </c:pt>
                <c:pt idx="114902" formatCode="0.00E+00">
                  <c:v>3.23771E-3</c:v>
                </c:pt>
                <c:pt idx="114903" formatCode="0.00E+00">
                  <c:v>3.2902999999999999E-3</c:v>
                </c:pt>
                <c:pt idx="114904" formatCode="0.00E+00">
                  <c:v>3.3238899999999999E-3</c:v>
                </c:pt>
                <c:pt idx="114905" formatCode="0.00E+00">
                  <c:v>3.3393400000000001E-3</c:v>
                </c:pt>
                <c:pt idx="114906" formatCode="0.00E+00">
                  <c:v>3.3378700000000002E-3</c:v>
                </c:pt>
                <c:pt idx="114907" formatCode="0.00E+00">
                  <c:v>3.32073E-3</c:v>
                </c:pt>
                <c:pt idx="114908" formatCode="0.00E+00">
                  <c:v>3.2889E-3</c:v>
                </c:pt>
                <c:pt idx="114909" formatCode="0.00E+00">
                  <c:v>3.2432300000000002E-3</c:v>
                </c:pt>
                <c:pt idx="114910" formatCode="0.00E+00">
                  <c:v>3.1849299999999999E-3</c:v>
                </c:pt>
                <c:pt idx="114911" formatCode="0.00E+00">
                  <c:v>3.1155900000000001E-3</c:v>
                </c:pt>
                <c:pt idx="114912" formatCode="0.00E+00">
                  <c:v>3.03674E-3</c:v>
                </c:pt>
                <c:pt idx="114913" formatCode="0.00E+00">
                  <c:v>2.9497099999999999E-3</c:v>
                </c:pt>
                <c:pt idx="114914" formatCode="0.00E+00">
                  <c:v>2.8557299999999999E-3</c:v>
                </c:pt>
                <c:pt idx="114915" formatCode="0.00E+00">
                  <c:v>2.7561899999999999E-3</c:v>
                </c:pt>
                <c:pt idx="114916" formatCode="0.00E+00">
                  <c:v>2.6526900000000001E-3</c:v>
                </c:pt>
                <c:pt idx="114917" formatCode="0.00E+00">
                  <c:v>2.5466899999999999E-3</c:v>
                </c:pt>
                <c:pt idx="114918" formatCode="0.00E+00">
                  <c:v>2.4393800000000001E-3</c:v>
                </c:pt>
                <c:pt idx="114919" formatCode="0.00E+00">
                  <c:v>2.33197E-3</c:v>
                </c:pt>
                <c:pt idx="114920" formatCode="0.00E+00">
                  <c:v>2.22566E-3</c:v>
                </c:pt>
                <c:pt idx="114921" formatCode="0.00E+00">
                  <c:v>2.1217100000000002E-3</c:v>
                </c:pt>
                <c:pt idx="114922" formatCode="0.00E+00">
                  <c:v>2.0217799999999999E-3</c:v>
                </c:pt>
                <c:pt idx="114923" formatCode="0.00E+00">
                  <c:v>1.9277000000000001E-3</c:v>
                </c:pt>
                <c:pt idx="114924" formatCode="0.00E+00">
                  <c:v>1.8412599999999999E-3</c:v>
                </c:pt>
                <c:pt idx="114925" formatCode="0.00E+00">
                  <c:v>1.7640500000000001E-3</c:v>
                </c:pt>
                <c:pt idx="114926" formatCode="0.00E+00">
                  <c:v>1.6975600000000001E-3</c:v>
                </c:pt>
                <c:pt idx="114927" formatCode="0.00E+00">
                  <c:v>1.64336E-3</c:v>
                </c:pt>
                <c:pt idx="114928" formatCode="0.00E+00">
                  <c:v>1.6030300000000001E-3</c:v>
                </c:pt>
                <c:pt idx="114929" formatCode="0.00E+00">
                  <c:v>1.57839E-3</c:v>
                </c:pt>
                <c:pt idx="114930" formatCode="0.00E+00">
                  <c:v>1.57132E-3</c:v>
                </c:pt>
                <c:pt idx="114931" formatCode="0.00E+00">
                  <c:v>1.58321E-3</c:v>
                </c:pt>
                <c:pt idx="114932" formatCode="0.00E+00">
                  <c:v>1.61506E-3</c:v>
                </c:pt>
                <c:pt idx="114933" formatCode="0.00E+00">
                  <c:v>1.6680200000000001E-3</c:v>
                </c:pt>
                <c:pt idx="114934" formatCode="0.00E+00">
                  <c:v>1.7435599999999999E-3</c:v>
                </c:pt>
                <c:pt idx="114935" formatCode="0.00E+00">
                  <c:v>1.84319E-3</c:v>
                </c:pt>
                <c:pt idx="114936" formatCode="0.00E+00">
                  <c:v>1.9684400000000001E-3</c:v>
                </c:pt>
                <c:pt idx="114937" formatCode="0.00E+00">
                  <c:v>2.1208400000000001E-3</c:v>
                </c:pt>
                <c:pt idx="114938" formatCode="0.00E+00">
                  <c:v>2.3015499999999999E-3</c:v>
                </c:pt>
                <c:pt idx="114939" formatCode="0.00E+00">
                  <c:v>2.5114199999999999E-3</c:v>
                </c:pt>
                <c:pt idx="114940" formatCode="0.00E+00">
                  <c:v>2.7514699999999998E-3</c:v>
                </c:pt>
                <c:pt idx="114941" formatCode="0.00E+00">
                  <c:v>3.0229900000000001E-3</c:v>
                </c:pt>
                <c:pt idx="114942" formatCode="0.00E+00">
                  <c:v>3.3272900000000001E-3</c:v>
                </c:pt>
                <c:pt idx="114943" formatCode="0.00E+00">
                  <c:v>3.6652999999999998E-3</c:v>
                </c:pt>
                <c:pt idx="114944" formatCode="0.00E+00">
                  <c:v>4.0376800000000001E-3</c:v>
                </c:pt>
                <c:pt idx="114945" formatCode="0.00E+00">
                  <c:v>4.4453399999999999E-3</c:v>
                </c:pt>
                <c:pt idx="114946" formatCode="0.00E+00">
                  <c:v>4.8891799999999999E-3</c:v>
                </c:pt>
                <c:pt idx="114947" formatCode="0.00E+00">
                  <c:v>5.3697700000000003E-3</c:v>
                </c:pt>
                <c:pt idx="114948" formatCode="0.00E+00">
                  <c:v>5.8874000000000001E-3</c:v>
                </c:pt>
                <c:pt idx="114949" formatCode="0.00E+00">
                  <c:v>6.4422200000000002E-3</c:v>
                </c:pt>
                <c:pt idx="114950" formatCode="0.00E+00">
                  <c:v>7.0344200000000004E-3</c:v>
                </c:pt>
                <c:pt idx="114951" formatCode="0.00E+00">
                  <c:v>7.6643600000000003E-3</c:v>
                </c:pt>
                <c:pt idx="114952" formatCode="0.00E+00">
                  <c:v>8.3323400000000006E-3</c:v>
                </c:pt>
                <c:pt idx="114953" formatCode="0.00E+00">
                  <c:v>9.03845E-3</c:v>
                </c:pt>
                <c:pt idx="114954" formatCode="0.00E+00">
                  <c:v>9.7826100000000006E-3</c:v>
                </c:pt>
                <c:pt idx="114955">
                  <c:v>1.05647E-2</c:v>
                </c:pt>
                <c:pt idx="114956">
                  <c:v>1.1384500000000001E-2</c:v>
                </c:pt>
                <c:pt idx="114957">
                  <c:v>1.22419E-2</c:v>
                </c:pt>
                <c:pt idx="114958">
                  <c:v>1.3136800000000001E-2</c:v>
                </c:pt>
                <c:pt idx="114959">
                  <c:v>1.4068900000000001E-2</c:v>
                </c:pt>
                <c:pt idx="114960">
                  <c:v>1.50378E-2</c:v>
                </c:pt>
                <c:pt idx="114961">
                  <c:v>1.6042899999999999E-2</c:v>
                </c:pt>
                <c:pt idx="114962">
                  <c:v>1.7083299999999999E-2</c:v>
                </c:pt>
                <c:pt idx="114963">
                  <c:v>1.8158199999999999E-2</c:v>
                </c:pt>
                <c:pt idx="114964">
                  <c:v>1.92663E-2</c:v>
                </c:pt>
                <c:pt idx="114965">
                  <c:v>2.04067E-2</c:v>
                </c:pt>
                <c:pt idx="114966">
                  <c:v>2.1578300000000002E-2</c:v>
                </c:pt>
                <c:pt idx="114967">
                  <c:v>2.2780000000000002E-2</c:v>
                </c:pt>
                <c:pt idx="114968">
                  <c:v>2.4010500000000001E-2</c:v>
                </c:pt>
                <c:pt idx="114969">
                  <c:v>2.5268700000000002E-2</c:v>
                </c:pt>
                <c:pt idx="114970">
                  <c:v>2.65531E-2</c:v>
                </c:pt>
                <c:pt idx="114971">
                  <c:v>2.7862399999999999E-2</c:v>
                </c:pt>
                <c:pt idx="114972">
                  <c:v>2.9194700000000001E-2</c:v>
                </c:pt>
                <c:pt idx="114973">
                  <c:v>3.05483E-2</c:v>
                </c:pt>
                <c:pt idx="114974">
                  <c:v>3.1921499999999998E-2</c:v>
                </c:pt>
                <c:pt idx="114975">
                  <c:v>3.3312500000000002E-2</c:v>
                </c:pt>
                <c:pt idx="114976">
                  <c:v>3.4719300000000002E-2</c:v>
                </c:pt>
                <c:pt idx="114977">
                  <c:v>3.6139900000000003E-2</c:v>
                </c:pt>
                <c:pt idx="114978">
                  <c:v>3.7571899999999998E-2</c:v>
                </c:pt>
                <c:pt idx="114979">
                  <c:v>3.9013600000000002E-2</c:v>
                </c:pt>
                <c:pt idx="114980">
                  <c:v>4.0462699999999997E-2</c:v>
                </c:pt>
                <c:pt idx="114981">
                  <c:v>4.19169E-2</c:v>
                </c:pt>
                <c:pt idx="114982">
                  <c:v>4.33739E-2</c:v>
                </c:pt>
                <c:pt idx="114983">
                  <c:v>4.4831200000000002E-2</c:v>
                </c:pt>
                <c:pt idx="114984">
                  <c:v>4.6286399999999998E-2</c:v>
                </c:pt>
                <c:pt idx="114985">
                  <c:v>4.7737099999999998E-2</c:v>
                </c:pt>
                <c:pt idx="114986">
                  <c:v>4.9180799999999997E-2</c:v>
                </c:pt>
                <c:pt idx="114987">
                  <c:v>5.0614899999999997E-2</c:v>
                </c:pt>
                <c:pt idx="114988">
                  <c:v>5.2037199999999999E-2</c:v>
                </c:pt>
                <c:pt idx="114989">
                  <c:v>5.3444800000000001E-2</c:v>
                </c:pt>
                <c:pt idx="114990">
                  <c:v>5.4834800000000003E-2</c:v>
                </c:pt>
                <c:pt idx="114991">
                  <c:v>5.6204700000000003E-2</c:v>
                </c:pt>
                <c:pt idx="114992">
                  <c:v>5.7551900000000003E-2</c:v>
                </c:pt>
                <c:pt idx="114993">
                  <c:v>5.88739E-2</c:v>
                </c:pt>
                <c:pt idx="114994">
                  <c:v>6.0167900000000003E-2</c:v>
                </c:pt>
                <c:pt idx="114995">
                  <c:v>6.14315E-2</c:v>
                </c:pt>
                <c:pt idx="114996">
                  <c:v>6.2661900000000006E-2</c:v>
                </c:pt>
                <c:pt idx="114997">
                  <c:v>6.3856599999999999E-2</c:v>
                </c:pt>
                <c:pt idx="114998">
                  <c:v>6.5013199999999993E-2</c:v>
                </c:pt>
                <c:pt idx="114999">
                  <c:v>6.6128900000000004E-2</c:v>
                </c:pt>
                <c:pt idx="115000">
                  <c:v>6.7201300000000005E-2</c:v>
                </c:pt>
                <c:pt idx="115001">
                  <c:v>6.8227899999999994E-2</c:v>
                </c:pt>
                <c:pt idx="115002">
                  <c:v>6.9206100000000007E-2</c:v>
                </c:pt>
                <c:pt idx="115003">
                  <c:v>7.0133899999999999E-2</c:v>
                </c:pt>
                <c:pt idx="115004">
                  <c:v>7.1008600000000005E-2</c:v>
                </c:pt>
                <c:pt idx="115005">
                  <c:v>7.1828199999999995E-2</c:v>
                </c:pt>
                <c:pt idx="115006">
                  <c:v>7.2590399999999999E-2</c:v>
                </c:pt>
                <c:pt idx="115007">
                  <c:v>7.3293200000000003E-2</c:v>
                </c:pt>
                <c:pt idx="115008">
                  <c:v>7.3934299999999994E-2</c:v>
                </c:pt>
                <c:pt idx="115009">
                  <c:v>7.45117E-2</c:v>
                </c:pt>
                <c:pt idx="115010">
                  <c:v>7.5023500000000007E-2</c:v>
                </c:pt>
                <c:pt idx="115011">
                  <c:v>7.5467599999999996E-2</c:v>
                </c:pt>
                <c:pt idx="115012">
                  <c:v>7.5842300000000001E-2</c:v>
                </c:pt>
                <c:pt idx="115013">
                  <c:v>7.6145900000000002E-2</c:v>
                </c:pt>
                <c:pt idx="115014">
                  <c:v>7.6376899999999998E-2</c:v>
                </c:pt>
                <c:pt idx="115015">
                  <c:v>7.6533699999999996E-2</c:v>
                </c:pt>
                <c:pt idx="115016">
                  <c:v>7.6614699999999994E-2</c:v>
                </c:pt>
                <c:pt idx="115017">
                  <c:v>7.6618699999999998E-2</c:v>
                </c:pt>
                <c:pt idx="115018">
                  <c:v>7.6544299999999996E-2</c:v>
                </c:pt>
                <c:pt idx="115019">
                  <c:v>7.6390600000000003E-2</c:v>
                </c:pt>
                <c:pt idx="115020">
                  <c:v>7.6156600000000005E-2</c:v>
                </c:pt>
                <c:pt idx="115021">
                  <c:v>7.5841400000000003E-2</c:v>
                </c:pt>
                <c:pt idx="115022">
                  <c:v>7.54441E-2</c:v>
                </c:pt>
                <c:pt idx="115023">
                  <c:v>7.4964299999999998E-2</c:v>
                </c:pt>
                <c:pt idx="115024">
                  <c:v>7.4401300000000004E-2</c:v>
                </c:pt>
                <c:pt idx="115025">
                  <c:v>7.3754600000000003E-2</c:v>
                </c:pt>
                <c:pt idx="115026">
                  <c:v>7.3024099999999995E-2</c:v>
                </c:pt>
                <c:pt idx="115027">
                  <c:v>7.2209499999999996E-2</c:v>
                </c:pt>
                <c:pt idx="115028">
                  <c:v>7.1310899999999997E-2</c:v>
                </c:pt>
                <c:pt idx="115029">
                  <c:v>7.0328299999999996E-2</c:v>
                </c:pt>
                <c:pt idx="115030">
                  <c:v>6.9261900000000001E-2</c:v>
                </c:pt>
                <c:pt idx="115031">
                  <c:v>6.8112199999999998E-2</c:v>
                </c:pt>
                <c:pt idx="115032">
                  <c:v>6.6879400000000006E-2</c:v>
                </c:pt>
                <c:pt idx="115033">
                  <c:v>6.5564200000000003E-2</c:v>
                </c:pt>
                <c:pt idx="115034">
                  <c:v>6.4167199999999994E-2</c:v>
                </c:pt>
                <c:pt idx="115035">
                  <c:v>6.2689499999999995E-2</c:v>
                </c:pt>
                <c:pt idx="115036">
                  <c:v>6.1131900000000003E-2</c:v>
                </c:pt>
                <c:pt idx="115037">
                  <c:v>5.9495600000000003E-2</c:v>
                </c:pt>
                <c:pt idx="115038">
                  <c:v>5.7781800000000001E-2</c:v>
                </c:pt>
                <c:pt idx="115039">
                  <c:v>5.5991899999999997E-2</c:v>
                </c:pt>
                <c:pt idx="115040">
                  <c:v>5.4127599999999998E-2</c:v>
                </c:pt>
                <c:pt idx="115041">
                  <c:v>5.2190300000000002E-2</c:v>
                </c:pt>
                <c:pt idx="115042">
                  <c:v>5.0181799999999999E-2</c:v>
                </c:pt>
                <c:pt idx="115043">
                  <c:v>4.8103899999999998E-2</c:v>
                </c:pt>
                <c:pt idx="115044">
                  <c:v>4.5958800000000001E-2</c:v>
                </c:pt>
                <c:pt idx="115045">
                  <c:v>4.37484E-2</c:v>
                </c:pt>
                <c:pt idx="115046">
                  <c:v>4.1474999999999998E-2</c:v>
                </c:pt>
                <c:pt idx="115047">
                  <c:v>3.9141000000000002E-2</c:v>
                </c:pt>
                <c:pt idx="115048">
                  <c:v>3.6748799999999998E-2</c:v>
                </c:pt>
                <c:pt idx="115049">
                  <c:v>3.4300999999999998E-2</c:v>
                </c:pt>
                <c:pt idx="115050">
                  <c:v>3.1800099999999998E-2</c:v>
                </c:pt>
                <c:pt idx="115051">
                  <c:v>2.9248900000000001E-2</c:v>
                </c:pt>
                <c:pt idx="115052">
                  <c:v>2.6650299999999998E-2</c:v>
                </c:pt>
                <c:pt idx="115053">
                  <c:v>2.4007000000000001E-2</c:v>
                </c:pt>
                <c:pt idx="115054">
                  <c:v>2.1322199999999999E-2</c:v>
                </c:pt>
                <c:pt idx="115055">
                  <c:v>1.8598900000000002E-2</c:v>
                </c:pt>
                <c:pt idx="115056">
                  <c:v>1.5840300000000002E-2</c:v>
                </c:pt>
                <c:pt idx="115057">
                  <c:v>1.30495E-2</c:v>
                </c:pt>
                <c:pt idx="115058">
                  <c:v>1.0229800000000001E-2</c:v>
                </c:pt>
                <c:pt idx="115059" formatCode="0.00E+00">
                  <c:v>7.3845200000000003E-3</c:v>
                </c:pt>
                <c:pt idx="115060" formatCode="0.00E+00">
                  <c:v>4.5171300000000003E-3</c:v>
                </c:pt>
                <c:pt idx="115061" formatCode="0.00E+00">
                  <c:v>1.6310400000000001E-3</c:v>
                </c:pt>
                <c:pt idx="115062" formatCode="0.00E+00">
                  <c:v>-1.27027E-3</c:v>
                </c:pt>
                <c:pt idx="115063" formatCode="0.00E+00">
                  <c:v>-4.1833299999999999E-3</c:v>
                </c:pt>
                <c:pt idx="115064" formatCode="0.00E+00">
                  <c:v>-7.10475E-3</c:v>
                </c:pt>
                <c:pt idx="115065">
                  <c:v>-1.0031099999999999E-2</c:v>
                </c:pt>
                <c:pt idx="115066">
                  <c:v>-1.29587E-2</c:v>
                </c:pt>
                <c:pt idx="115067">
                  <c:v>-1.5883999999999999E-2</c:v>
                </c:pt>
                <c:pt idx="115068">
                  <c:v>-1.8803400000000001E-2</c:v>
                </c:pt>
                <c:pt idx="115069">
                  <c:v>-2.1713400000000001E-2</c:v>
                </c:pt>
                <c:pt idx="115070">
                  <c:v>-2.4610199999999999E-2</c:v>
                </c:pt>
                <c:pt idx="115071">
                  <c:v>-2.7490199999999999E-2</c:v>
                </c:pt>
                <c:pt idx="115072">
                  <c:v>-3.0349999999999999E-2</c:v>
                </c:pt>
                <c:pt idx="115073">
                  <c:v>-3.3185800000000001E-2</c:v>
                </c:pt>
                <c:pt idx="115074">
                  <c:v>-3.5994100000000001E-2</c:v>
                </c:pt>
                <c:pt idx="115075">
                  <c:v>-3.8771300000000002E-2</c:v>
                </c:pt>
                <c:pt idx="115076">
                  <c:v>-4.1514000000000002E-2</c:v>
                </c:pt>
                <c:pt idx="115077">
                  <c:v>-4.4218599999999997E-2</c:v>
                </c:pt>
                <c:pt idx="115078">
                  <c:v>-4.6881699999999998E-2</c:v>
                </c:pt>
                <c:pt idx="115079">
                  <c:v>-4.9499899999999999E-2</c:v>
                </c:pt>
                <c:pt idx="115080">
                  <c:v>-5.2069900000000002E-2</c:v>
                </c:pt>
                <c:pt idx="115081">
                  <c:v>-5.4588299999999999E-2</c:v>
                </c:pt>
                <c:pt idx="115082">
                  <c:v>-5.7051900000000003E-2</c:v>
                </c:pt>
                <c:pt idx="115083">
                  <c:v>-5.9457599999999999E-2</c:v>
                </c:pt>
                <c:pt idx="115084">
                  <c:v>-6.1802200000000002E-2</c:v>
                </c:pt>
                <c:pt idx="115085">
                  <c:v>-6.4082899999999998E-2</c:v>
                </c:pt>
                <c:pt idx="115086">
                  <c:v>-6.6296499999999994E-2</c:v>
                </c:pt>
                <c:pt idx="115087">
                  <c:v>-6.8440200000000007E-2</c:v>
                </c:pt>
                <c:pt idx="115088">
                  <c:v>-7.0511400000000002E-2</c:v>
                </c:pt>
                <c:pt idx="115089">
                  <c:v>-7.2507299999999997E-2</c:v>
                </c:pt>
                <c:pt idx="115090">
                  <c:v>-7.4425400000000003E-2</c:v>
                </c:pt>
                <c:pt idx="115091">
                  <c:v>-7.62631E-2</c:v>
                </c:pt>
                <c:pt idx="115092">
                  <c:v>-7.8018100000000007E-2</c:v>
                </c:pt>
                <c:pt idx="115093">
                  <c:v>-7.9688300000000004E-2</c:v>
                </c:pt>
                <c:pt idx="115094">
                  <c:v>-8.1271300000000005E-2</c:v>
                </c:pt>
                <c:pt idx="115095">
                  <c:v>-8.2765199999999997E-2</c:v>
                </c:pt>
                <c:pt idx="115096">
                  <c:v>-8.4168099999999996E-2</c:v>
                </c:pt>
                <c:pt idx="115097">
                  <c:v>-8.5478200000000004E-2</c:v>
                </c:pt>
                <c:pt idx="115098">
                  <c:v>-8.6693900000000004E-2</c:v>
                </c:pt>
                <c:pt idx="115099">
                  <c:v>-8.7813500000000003E-2</c:v>
                </c:pt>
                <c:pt idx="115100">
                  <c:v>-8.8835800000000006E-2</c:v>
                </c:pt>
                <c:pt idx="115101">
                  <c:v>-8.9759400000000003E-2</c:v>
                </c:pt>
                <c:pt idx="115102">
                  <c:v>-9.05831E-2</c:v>
                </c:pt>
                <c:pt idx="115103">
                  <c:v>-9.1306100000000001E-2</c:v>
                </c:pt>
                <c:pt idx="115104">
                  <c:v>-9.1927400000000006E-2</c:v>
                </c:pt>
                <c:pt idx="115105">
                  <c:v>-9.2446299999999995E-2</c:v>
                </c:pt>
                <c:pt idx="115106">
                  <c:v>-9.2862200000000006E-2</c:v>
                </c:pt>
                <c:pt idx="115107">
                  <c:v>-9.3174599999999996E-2</c:v>
                </c:pt>
                <c:pt idx="115108">
                  <c:v>-9.3383400000000005E-2</c:v>
                </c:pt>
                <c:pt idx="115109">
                  <c:v>-9.3488199999999994E-2</c:v>
                </c:pt>
                <c:pt idx="115110">
                  <c:v>-9.3489100000000006E-2</c:v>
                </c:pt>
                <c:pt idx="115111">
                  <c:v>-9.33861E-2</c:v>
                </c:pt>
                <c:pt idx="115112">
                  <c:v>-9.3179600000000001E-2</c:v>
                </c:pt>
                <c:pt idx="115113">
                  <c:v>-9.2869999999999994E-2</c:v>
                </c:pt>
                <c:pt idx="115114">
                  <c:v>-9.2457800000000007E-2</c:v>
                </c:pt>
                <c:pt idx="115115">
                  <c:v>-9.19436E-2</c:v>
                </c:pt>
                <c:pt idx="115116">
                  <c:v>-9.1328300000000001E-2</c:v>
                </c:pt>
                <c:pt idx="115117">
                  <c:v>-9.0612799999999993E-2</c:v>
                </c:pt>
                <c:pt idx="115118">
                  <c:v>-8.9798299999999998E-2</c:v>
                </c:pt>
                <c:pt idx="115119">
                  <c:v>-8.8885900000000004E-2</c:v>
                </c:pt>
                <c:pt idx="115120">
                  <c:v>-8.78771E-2</c:v>
                </c:pt>
                <c:pt idx="115121">
                  <c:v>-8.6773199999999995E-2</c:v>
                </c:pt>
                <c:pt idx="115122">
                  <c:v>-8.5575899999999996E-2</c:v>
                </c:pt>
                <c:pt idx="115123">
                  <c:v>-8.4287000000000001E-2</c:v>
                </c:pt>
                <c:pt idx="115124">
                  <c:v>-8.2908200000000001E-2</c:v>
                </c:pt>
                <c:pt idx="115125">
                  <c:v>-8.1441600000000003E-2</c:v>
                </c:pt>
                <c:pt idx="115126">
                  <c:v>-7.9889199999999994E-2</c:v>
                </c:pt>
                <c:pt idx="115127">
                  <c:v>-7.8253299999999998E-2</c:v>
                </c:pt>
                <c:pt idx="115128">
                  <c:v>-7.6536099999999996E-2</c:v>
                </c:pt>
                <c:pt idx="115129">
                  <c:v>-7.4740100000000004E-2</c:v>
                </c:pt>
                <c:pt idx="115130">
                  <c:v>-7.2867799999999996E-2</c:v>
                </c:pt>
                <c:pt idx="115131">
                  <c:v>-7.0921799999999993E-2</c:v>
                </c:pt>
                <c:pt idx="115132">
                  <c:v>-6.8904699999999999E-2</c:v>
                </c:pt>
                <c:pt idx="115133">
                  <c:v>-6.6819500000000004E-2</c:v>
                </c:pt>
                <c:pt idx="115134">
                  <c:v>-6.4668900000000001E-2</c:v>
                </c:pt>
                <c:pt idx="115135">
                  <c:v>-6.2455900000000002E-2</c:v>
                </c:pt>
                <c:pt idx="115136">
                  <c:v>-6.0183599999999997E-2</c:v>
                </c:pt>
                <c:pt idx="115137">
                  <c:v>-5.7854999999999997E-2</c:v>
                </c:pt>
                <c:pt idx="115138">
                  <c:v>-5.5473300000000003E-2</c:v>
                </c:pt>
                <c:pt idx="115139">
                  <c:v>-5.3041699999999997E-2</c:v>
                </c:pt>
                <c:pt idx="115140">
                  <c:v>-5.05636E-2</c:v>
                </c:pt>
                <c:pt idx="115141">
                  <c:v>-4.80422E-2</c:v>
                </c:pt>
                <c:pt idx="115142">
                  <c:v>-4.5480899999999998E-2</c:v>
                </c:pt>
                <c:pt idx="115143">
                  <c:v>-4.28831E-2</c:v>
                </c:pt>
                <c:pt idx="115144">
                  <c:v>-4.0252299999999998E-2</c:v>
                </c:pt>
                <c:pt idx="115145">
                  <c:v>-3.7592E-2</c:v>
                </c:pt>
                <c:pt idx="115146">
                  <c:v>-3.4905600000000002E-2</c:v>
                </c:pt>
                <c:pt idx="115147">
                  <c:v>-3.2196700000000002E-2</c:v>
                </c:pt>
                <c:pt idx="115148">
                  <c:v>-2.94688E-2</c:v>
                </c:pt>
                <c:pt idx="115149">
                  <c:v>-2.67254E-2</c:v>
                </c:pt>
                <c:pt idx="115150">
                  <c:v>-2.3970200000000001E-2</c:v>
                </c:pt>
                <c:pt idx="115151">
                  <c:v>-2.12065E-2</c:v>
                </c:pt>
                <c:pt idx="115152">
                  <c:v>-1.8438099999999999E-2</c:v>
                </c:pt>
                <c:pt idx="115153">
                  <c:v>-1.56683E-2</c:v>
                </c:pt>
                <c:pt idx="115154">
                  <c:v>-1.2900699999999999E-2</c:v>
                </c:pt>
                <c:pt idx="115155">
                  <c:v>-1.01387E-2</c:v>
                </c:pt>
                <c:pt idx="115156" formatCode="0.00E+00">
                  <c:v>-7.3859099999999999E-3</c:v>
                </c:pt>
                <c:pt idx="115157" formatCode="0.00E+00">
                  <c:v>-4.6455799999999998E-3</c:v>
                </c:pt>
                <c:pt idx="115158" formatCode="0.00E+00">
                  <c:v>-1.9211300000000001E-3</c:v>
                </c:pt>
                <c:pt idx="115159" formatCode="0.00E+00">
                  <c:v>7.8410000000000003E-4</c:v>
                </c:pt>
                <c:pt idx="115160" formatCode="0.00E+00">
                  <c:v>3.4668400000000001E-3</c:v>
                </c:pt>
                <c:pt idx="115161" formatCode="0.00E+00">
                  <c:v>6.12387E-3</c:v>
                </c:pt>
                <c:pt idx="115162" formatCode="0.00E+00">
                  <c:v>8.7520199999999992E-3</c:v>
                </c:pt>
                <c:pt idx="115163">
                  <c:v>1.1348199999999999E-2</c:v>
                </c:pt>
                <c:pt idx="115164">
                  <c:v>1.3909299999999999E-2</c:v>
                </c:pt>
                <c:pt idx="115165">
                  <c:v>1.6432499999999999E-2</c:v>
                </c:pt>
                <c:pt idx="115166">
                  <c:v>1.8914799999999999E-2</c:v>
                </c:pt>
                <c:pt idx="115167">
                  <c:v>2.1353400000000002E-2</c:v>
                </c:pt>
                <c:pt idx="115168">
                  <c:v>2.3745599999999999E-2</c:v>
                </c:pt>
                <c:pt idx="115169">
                  <c:v>2.6088699999999999E-2</c:v>
                </c:pt>
                <c:pt idx="115170">
                  <c:v>2.8380300000000001E-2</c:v>
                </c:pt>
                <c:pt idx="115171">
                  <c:v>3.0617800000000001E-2</c:v>
                </c:pt>
                <c:pt idx="115172">
                  <c:v>3.2798899999999999E-2</c:v>
                </c:pt>
                <c:pt idx="115173">
                  <c:v>3.4921399999999998E-2</c:v>
                </c:pt>
                <c:pt idx="115174">
                  <c:v>3.6983000000000002E-2</c:v>
                </c:pt>
                <c:pt idx="115175">
                  <c:v>3.8981799999999997E-2</c:v>
                </c:pt>
                <c:pt idx="115176">
                  <c:v>4.0915800000000002E-2</c:v>
                </c:pt>
                <c:pt idx="115177">
                  <c:v>4.27832E-2</c:v>
                </c:pt>
                <c:pt idx="115178">
                  <c:v>4.4582299999999998E-2</c:v>
                </c:pt>
                <c:pt idx="115179">
                  <c:v>4.6311400000000003E-2</c:v>
                </c:pt>
                <c:pt idx="115180">
                  <c:v>4.7969100000000001E-2</c:v>
                </c:pt>
                <c:pt idx="115181">
                  <c:v>4.9553899999999998E-2</c:v>
                </c:pt>
                <c:pt idx="115182">
                  <c:v>5.10648E-2</c:v>
                </c:pt>
                <c:pt idx="115183">
                  <c:v>5.2500499999999999E-2</c:v>
                </c:pt>
                <c:pt idx="115184">
                  <c:v>5.3859999999999998E-2</c:v>
                </c:pt>
                <c:pt idx="115185">
                  <c:v>5.5142400000000001E-2</c:v>
                </c:pt>
                <c:pt idx="115186">
                  <c:v>5.6347000000000001E-2</c:v>
                </c:pt>
                <c:pt idx="115187">
                  <c:v>5.7473099999999999E-2</c:v>
                </c:pt>
                <c:pt idx="115188">
                  <c:v>5.8520299999999997E-2</c:v>
                </c:pt>
                <c:pt idx="115189">
                  <c:v>5.9487999999999999E-2</c:v>
                </c:pt>
                <c:pt idx="115190">
                  <c:v>6.0376100000000002E-2</c:v>
                </c:pt>
                <c:pt idx="115191">
                  <c:v>6.1184299999999997E-2</c:v>
                </c:pt>
                <c:pt idx="115192">
                  <c:v>6.1912700000000001E-2</c:v>
                </c:pt>
                <c:pt idx="115193">
                  <c:v>6.25613E-2</c:v>
                </c:pt>
                <c:pt idx="115194">
                  <c:v>6.31303E-2</c:v>
                </c:pt>
                <c:pt idx="115195">
                  <c:v>6.3620099999999999E-2</c:v>
                </c:pt>
                <c:pt idx="115196">
                  <c:v>6.4031000000000005E-2</c:v>
                </c:pt>
                <c:pt idx="115197">
                  <c:v>6.4363600000000007E-2</c:v>
                </c:pt>
                <c:pt idx="115198">
                  <c:v>6.4618599999999998E-2</c:v>
                </c:pt>
                <c:pt idx="115199">
                  <c:v>6.4796800000000002E-2</c:v>
                </c:pt>
                <c:pt idx="115200">
                  <c:v>6.4898899999999995E-2</c:v>
                </c:pt>
                <c:pt idx="115201">
                  <c:v>6.4925999999999998E-2</c:v>
                </c:pt>
                <c:pt idx="115202">
                  <c:v>6.4879199999999998E-2</c:v>
                </c:pt>
                <c:pt idx="115203">
                  <c:v>6.4759700000000003E-2</c:v>
                </c:pt>
                <c:pt idx="115204">
                  <c:v>6.4568700000000007E-2</c:v>
                </c:pt>
                <c:pt idx="115205">
                  <c:v>6.4307500000000004E-2</c:v>
                </c:pt>
                <c:pt idx="115206">
                  <c:v>6.3977699999999998E-2</c:v>
                </c:pt>
                <c:pt idx="115207">
                  <c:v>6.3580800000000007E-2</c:v>
                </c:pt>
                <c:pt idx="115208">
                  <c:v>6.3118499999999994E-2</c:v>
                </c:pt>
                <c:pt idx="115209">
                  <c:v>6.2592300000000003E-2</c:v>
                </c:pt>
                <c:pt idx="115210">
                  <c:v>6.2004200000000002E-2</c:v>
                </c:pt>
                <c:pt idx="115211">
                  <c:v>6.1355899999999998E-2</c:v>
                </c:pt>
                <c:pt idx="115212">
                  <c:v>6.0649500000000002E-2</c:v>
                </c:pt>
                <c:pt idx="115213">
                  <c:v>5.9886799999999997E-2</c:v>
                </c:pt>
                <c:pt idx="115214">
                  <c:v>5.9069999999999998E-2</c:v>
                </c:pt>
                <c:pt idx="115215">
                  <c:v>5.8201099999999999E-2</c:v>
                </c:pt>
                <c:pt idx="115216">
                  <c:v>5.7282300000000001E-2</c:v>
                </c:pt>
                <c:pt idx="115217">
                  <c:v>5.6315799999999999E-2</c:v>
                </c:pt>
                <c:pt idx="115218">
                  <c:v>5.53038E-2</c:v>
                </c:pt>
                <c:pt idx="115219">
                  <c:v>5.4248699999999997E-2</c:v>
                </c:pt>
                <c:pt idx="115220">
                  <c:v>5.3152699999999997E-2</c:v>
                </c:pt>
                <c:pt idx="115221">
                  <c:v>5.2018300000000003E-2</c:v>
                </c:pt>
                <c:pt idx="115222">
                  <c:v>5.0847700000000003E-2</c:v>
                </c:pt>
                <c:pt idx="115223">
                  <c:v>4.9643399999999997E-2</c:v>
                </c:pt>
                <c:pt idx="115224">
                  <c:v>4.8407800000000001E-2</c:v>
                </c:pt>
                <c:pt idx="115225">
                  <c:v>4.7143400000000002E-2</c:v>
                </c:pt>
                <c:pt idx="115226">
                  <c:v>4.5852400000000001E-2</c:v>
                </c:pt>
                <c:pt idx="115227">
                  <c:v>4.4537500000000001E-2</c:v>
                </c:pt>
                <c:pt idx="115228">
                  <c:v>4.3201000000000003E-2</c:v>
                </c:pt>
                <c:pt idx="115229">
                  <c:v>4.1845399999999998E-2</c:v>
                </c:pt>
                <c:pt idx="115230">
                  <c:v>4.0473000000000002E-2</c:v>
                </c:pt>
                <c:pt idx="115231">
                  <c:v>3.9086299999999997E-2</c:v>
                </c:pt>
                <c:pt idx="115232">
                  <c:v>3.7687699999999998E-2</c:v>
                </c:pt>
                <c:pt idx="115233">
                  <c:v>3.6279499999999999E-2</c:v>
                </c:pt>
                <c:pt idx="115234">
                  <c:v>3.4864100000000002E-2</c:v>
                </c:pt>
                <c:pt idx="115235">
                  <c:v>3.3443800000000003E-2</c:v>
                </c:pt>
                <c:pt idx="115236">
                  <c:v>3.2020800000000002E-2</c:v>
                </c:pt>
                <c:pt idx="115237">
                  <c:v>3.05974E-2</c:v>
                </c:pt>
                <c:pt idx="115238">
                  <c:v>2.9175800000000002E-2</c:v>
                </c:pt>
                <c:pt idx="115239">
                  <c:v>2.7758100000000001E-2</c:v>
                </c:pt>
                <c:pt idx="115240">
                  <c:v>2.6346499999999998E-2</c:v>
                </c:pt>
                <c:pt idx="115241">
                  <c:v>2.49429E-2</c:v>
                </c:pt>
                <c:pt idx="115242">
                  <c:v>2.3549400000000002E-2</c:v>
                </c:pt>
                <c:pt idx="115243">
                  <c:v>2.2167900000000001E-2</c:v>
                </c:pt>
                <c:pt idx="115244">
                  <c:v>2.0800300000000001E-2</c:v>
                </c:pt>
                <c:pt idx="115245">
                  <c:v>1.9448300000000002E-2</c:v>
                </c:pt>
                <c:pt idx="115246">
                  <c:v>1.81137E-2</c:v>
                </c:pt>
                <c:pt idx="115247">
                  <c:v>1.6798299999999999E-2</c:v>
                </c:pt>
                <c:pt idx="115248">
                  <c:v>1.5503400000000001E-2</c:v>
                </c:pt>
                <c:pt idx="115249">
                  <c:v>1.42308E-2</c:v>
                </c:pt>
                <c:pt idx="115250">
                  <c:v>1.2981899999999999E-2</c:v>
                </c:pt>
                <c:pt idx="115251">
                  <c:v>1.17579E-2</c:v>
                </c:pt>
                <c:pt idx="115252">
                  <c:v>1.05603E-2</c:v>
                </c:pt>
                <c:pt idx="115253" formatCode="0.00E+00">
                  <c:v>9.3901200000000001E-3</c:v>
                </c:pt>
                <c:pt idx="115254" formatCode="0.00E+00">
                  <c:v>8.24861E-3</c:v>
                </c:pt>
                <c:pt idx="115255" formatCode="0.00E+00">
                  <c:v>7.1367599999999998E-3</c:v>
                </c:pt>
                <c:pt idx="115256" formatCode="0.00E+00">
                  <c:v>6.0555399999999999E-3</c:v>
                </c:pt>
                <c:pt idx="115257" formatCode="0.00E+00">
                  <c:v>5.0058200000000002E-3</c:v>
                </c:pt>
                <c:pt idx="115258" formatCode="0.00E+00">
                  <c:v>3.9883699999999998E-3</c:v>
                </c:pt>
                <c:pt idx="115259" formatCode="0.00E+00">
                  <c:v>3.0038999999999999E-3</c:v>
                </c:pt>
                <c:pt idx="115260" formatCode="0.00E+00">
                  <c:v>2.05302E-3</c:v>
                </c:pt>
                <c:pt idx="115261" formatCode="0.00E+00">
                  <c:v>1.1362399999999999E-3</c:v>
                </c:pt>
                <c:pt idx="115262" formatCode="0.00E+00">
                  <c:v>2.5399400000000001E-4</c:v>
                </c:pt>
                <c:pt idx="115263" formatCode="0.00E+00">
                  <c:v>-5.9336299999999996E-4</c:v>
                </c:pt>
                <c:pt idx="115264" formatCode="0.00E+00">
                  <c:v>-1.4055700000000001E-3</c:v>
                </c:pt>
                <c:pt idx="115265" formatCode="0.00E+00">
                  <c:v>-2.1824600000000002E-3</c:v>
                </c:pt>
                <c:pt idx="115266" formatCode="0.00E+00">
                  <c:v>-2.9239399999999999E-3</c:v>
                </c:pt>
                <c:pt idx="115267" formatCode="0.00E+00">
                  <c:v>-3.6300099999999999E-3</c:v>
                </c:pt>
                <c:pt idx="115268" formatCode="0.00E+00">
                  <c:v>-4.3007399999999999E-3</c:v>
                </c:pt>
                <c:pt idx="115269" formatCode="0.00E+00">
                  <c:v>-4.9362900000000003E-3</c:v>
                </c:pt>
                <c:pt idx="115270" formatCode="0.00E+00">
                  <c:v>-5.5369099999999999E-3</c:v>
                </c:pt>
                <c:pt idx="115271" formatCode="0.00E+00">
                  <c:v>-6.1029200000000004E-3</c:v>
                </c:pt>
                <c:pt idx="115272" formatCode="0.00E+00">
                  <c:v>-6.6347200000000002E-3</c:v>
                </c:pt>
                <c:pt idx="115273" formatCode="0.00E+00">
                  <c:v>-7.1327700000000001E-3</c:v>
                </c:pt>
                <c:pt idx="115274" formatCode="0.00E+00">
                  <c:v>-7.5976300000000002E-3</c:v>
                </c:pt>
                <c:pt idx="115275" formatCode="0.00E+00">
                  <c:v>-8.0299199999999994E-3</c:v>
                </c:pt>
                <c:pt idx="115276" formatCode="0.00E+00">
                  <c:v>-8.4303199999999998E-3</c:v>
                </c:pt>
                <c:pt idx="115277" formatCode="0.00E+00">
                  <c:v>-8.7995899999999995E-3</c:v>
                </c:pt>
                <c:pt idx="115278" formatCode="0.00E+00">
                  <c:v>-9.1385400000000006E-3</c:v>
                </c:pt>
                <c:pt idx="115279" formatCode="0.00E+00">
                  <c:v>-9.4480499999999995E-3</c:v>
                </c:pt>
                <c:pt idx="115280" formatCode="0.00E+00">
                  <c:v>-9.7290799999999993E-3</c:v>
                </c:pt>
                <c:pt idx="115281" formatCode="0.00E+00">
                  <c:v>-9.9825999999999995E-3</c:v>
                </c:pt>
                <c:pt idx="115282">
                  <c:v>-1.02097E-2</c:v>
                </c:pt>
                <c:pt idx="115283">
                  <c:v>-1.0411399999999999E-2</c:v>
                </c:pt>
                <c:pt idx="115284">
                  <c:v>-1.05889E-2</c:v>
                </c:pt>
                <c:pt idx="115285">
                  <c:v>-1.07434E-2</c:v>
                </c:pt>
                <c:pt idx="115286">
                  <c:v>-1.0876E-2</c:v>
                </c:pt>
                <c:pt idx="115287">
                  <c:v>-1.09882E-2</c:v>
                </c:pt>
                <c:pt idx="115288">
                  <c:v>-1.10811E-2</c:v>
                </c:pt>
                <c:pt idx="115289">
                  <c:v>-1.11561E-2</c:v>
                </c:pt>
                <c:pt idx="115290">
                  <c:v>-1.1214500000000001E-2</c:v>
                </c:pt>
                <c:pt idx="115291">
                  <c:v>-1.12578E-2</c:v>
                </c:pt>
                <c:pt idx="115292">
                  <c:v>-1.12873E-2</c:v>
                </c:pt>
                <c:pt idx="115293">
                  <c:v>-1.1304399999999999E-2</c:v>
                </c:pt>
                <c:pt idx="115294">
                  <c:v>-1.1310499999999999E-2</c:v>
                </c:pt>
                <c:pt idx="115295">
                  <c:v>-1.13071E-2</c:v>
                </c:pt>
                <c:pt idx="115296">
                  <c:v>-1.1295700000000001E-2</c:v>
                </c:pt>
                <c:pt idx="115297">
                  <c:v>-1.1277499999999999E-2</c:v>
                </c:pt>
                <c:pt idx="115298">
                  <c:v>-1.1254200000000001E-2</c:v>
                </c:pt>
                <c:pt idx="115299">
                  <c:v>-1.12271E-2</c:v>
                </c:pt>
                <c:pt idx="115300">
                  <c:v>-1.1197500000000001E-2</c:v>
                </c:pt>
                <c:pt idx="115301">
                  <c:v>-1.1167E-2</c:v>
                </c:pt>
                <c:pt idx="115302">
                  <c:v>-1.11369E-2</c:v>
                </c:pt>
                <c:pt idx="115303">
                  <c:v>-1.11086E-2</c:v>
                </c:pt>
                <c:pt idx="115304">
                  <c:v>-1.10834E-2</c:v>
                </c:pt>
                <c:pt idx="115305">
                  <c:v>-1.1062499999999999E-2</c:v>
                </c:pt>
                <c:pt idx="115306">
                  <c:v>-1.1047400000000001E-2</c:v>
                </c:pt>
                <c:pt idx="115307">
                  <c:v>-1.10393E-2</c:v>
                </c:pt>
                <c:pt idx="115308">
                  <c:v>-1.10393E-2</c:v>
                </c:pt>
                <c:pt idx="115309">
                  <c:v>-1.10486E-2</c:v>
                </c:pt>
                <c:pt idx="115310">
                  <c:v>-1.10683E-2</c:v>
                </c:pt>
                <c:pt idx="115311">
                  <c:v>-1.1099599999999999E-2</c:v>
                </c:pt>
                <c:pt idx="115312">
                  <c:v>-1.1143500000000001E-2</c:v>
                </c:pt>
                <c:pt idx="115313">
                  <c:v>-1.12009E-2</c:v>
                </c:pt>
                <c:pt idx="115314">
                  <c:v>-1.1272799999999999E-2</c:v>
                </c:pt>
                <c:pt idx="115315">
                  <c:v>-1.136E-2</c:v>
                </c:pt>
                <c:pt idx="115316">
                  <c:v>-1.14634E-2</c:v>
                </c:pt>
                <c:pt idx="115317">
                  <c:v>-1.1583700000000001E-2</c:v>
                </c:pt>
                <c:pt idx="115318">
                  <c:v>-1.17216E-2</c:v>
                </c:pt>
                <c:pt idx="115319">
                  <c:v>-1.18777E-2</c:v>
                </c:pt>
                <c:pt idx="115320">
                  <c:v>-1.20526E-2</c:v>
                </c:pt>
                <c:pt idx="115321">
                  <c:v>-1.22468E-2</c:v>
                </c:pt>
                <c:pt idx="115322">
                  <c:v>-1.24606E-2</c:v>
                </c:pt>
                <c:pt idx="115323">
                  <c:v>-1.26946E-2</c:v>
                </c:pt>
                <c:pt idx="115324">
                  <c:v>-1.29488E-2</c:v>
                </c:pt>
                <c:pt idx="115325">
                  <c:v>-1.32236E-2</c:v>
                </c:pt>
                <c:pt idx="115326">
                  <c:v>-1.3519099999999999E-2</c:v>
                </c:pt>
                <c:pt idx="115327">
                  <c:v>-1.38353E-2</c:v>
                </c:pt>
                <c:pt idx="115328">
                  <c:v>-1.4172300000000001E-2</c:v>
                </c:pt>
                <c:pt idx="115329">
                  <c:v>-1.45299E-2</c:v>
                </c:pt>
                <c:pt idx="115330">
                  <c:v>-1.4907999999999999E-2</c:v>
                </c:pt>
                <c:pt idx="115331">
                  <c:v>-1.53064E-2</c:v>
                </c:pt>
                <c:pt idx="115332">
                  <c:v>-1.5724700000000001E-2</c:v>
                </c:pt>
                <c:pt idx="115333">
                  <c:v>-1.61625E-2</c:v>
                </c:pt>
                <c:pt idx="115334">
                  <c:v>-1.6619499999999999E-2</c:v>
                </c:pt>
                <c:pt idx="115335">
                  <c:v>-1.7095099999999998E-2</c:v>
                </c:pt>
                <c:pt idx="115336">
                  <c:v>-1.7588599999999999E-2</c:v>
                </c:pt>
                <c:pt idx="115337">
                  <c:v>-1.8099500000000001E-2</c:v>
                </c:pt>
                <c:pt idx="115338">
                  <c:v>-1.8626899999999998E-2</c:v>
                </c:pt>
                <c:pt idx="115339">
                  <c:v>-1.9170099999999999E-2</c:v>
                </c:pt>
                <c:pt idx="115340">
                  <c:v>-1.9728200000000001E-2</c:v>
                </c:pt>
                <c:pt idx="115341">
                  <c:v>-2.03003E-2</c:v>
                </c:pt>
                <c:pt idx="115342">
                  <c:v>-2.0885299999999999E-2</c:v>
                </c:pt>
                <c:pt idx="115343">
                  <c:v>-2.14822E-2</c:v>
                </c:pt>
                <c:pt idx="115344">
                  <c:v>-2.2089899999999999E-2</c:v>
                </c:pt>
                <c:pt idx="115345">
                  <c:v>-2.27072E-2</c:v>
                </c:pt>
                <c:pt idx="115346">
                  <c:v>-2.3332800000000001E-2</c:v>
                </c:pt>
                <c:pt idx="115347">
                  <c:v>-2.39656E-2</c:v>
                </c:pt>
                <c:pt idx="115348">
                  <c:v>-2.4604000000000001E-2</c:v>
                </c:pt>
                <c:pt idx="115349">
                  <c:v>-2.5246899999999999E-2</c:v>
                </c:pt>
                <c:pt idx="115350">
                  <c:v>-2.5892600000000002E-2</c:v>
                </c:pt>
                <c:pt idx="115351">
                  <c:v>-2.6539799999999999E-2</c:v>
                </c:pt>
                <c:pt idx="115352">
                  <c:v>-2.7186999999999999E-2</c:v>
                </c:pt>
                <c:pt idx="115353">
                  <c:v>-2.7832599999999999E-2</c:v>
                </c:pt>
                <c:pt idx="115354">
                  <c:v>-2.84751E-2</c:v>
                </c:pt>
                <c:pt idx="115355">
                  <c:v>-2.9112800000000001E-2</c:v>
                </c:pt>
                <c:pt idx="115356">
                  <c:v>-2.9744099999999999E-2</c:v>
                </c:pt>
                <c:pt idx="115357">
                  <c:v>-3.0367499999999999E-2</c:v>
                </c:pt>
                <c:pt idx="115358">
                  <c:v>-3.0981100000000001E-2</c:v>
                </c:pt>
                <c:pt idx="115359">
                  <c:v>-3.1583300000000002E-2</c:v>
                </c:pt>
                <c:pt idx="115360">
                  <c:v>-3.2172600000000003E-2</c:v>
                </c:pt>
                <c:pt idx="115361">
                  <c:v>-3.2746999999999998E-2</c:v>
                </c:pt>
                <c:pt idx="115362">
                  <c:v>-3.3305000000000001E-2</c:v>
                </c:pt>
                <c:pt idx="115363">
                  <c:v>-3.3844800000000001E-2</c:v>
                </c:pt>
                <c:pt idx="115364">
                  <c:v>-3.4364800000000001E-2</c:v>
                </c:pt>
                <c:pt idx="115365">
                  <c:v>-3.4863199999999997E-2</c:v>
                </c:pt>
                <c:pt idx="115366">
                  <c:v>-3.5338500000000002E-2</c:v>
                </c:pt>
                <c:pt idx="115367">
                  <c:v>-3.5788800000000003E-2</c:v>
                </c:pt>
                <c:pt idx="115368">
                  <c:v>-3.6212599999999998E-2</c:v>
                </c:pt>
                <c:pt idx="115369">
                  <c:v>-3.66082E-2</c:v>
                </c:pt>
                <c:pt idx="115370">
                  <c:v>-3.6974100000000003E-2</c:v>
                </c:pt>
                <c:pt idx="115371">
                  <c:v>-3.7308599999999997E-2</c:v>
                </c:pt>
                <c:pt idx="115372">
                  <c:v>-3.7610299999999999E-2</c:v>
                </c:pt>
                <c:pt idx="115373">
                  <c:v>-3.7877599999999997E-2</c:v>
                </c:pt>
                <c:pt idx="115374">
                  <c:v>-3.8109200000000003E-2</c:v>
                </c:pt>
                <c:pt idx="115375">
                  <c:v>-3.8303499999999997E-2</c:v>
                </c:pt>
                <c:pt idx="115376">
                  <c:v>-3.8459199999999999E-2</c:v>
                </c:pt>
                <c:pt idx="115377">
                  <c:v>-3.8575100000000001E-2</c:v>
                </c:pt>
                <c:pt idx="115378">
                  <c:v>-3.8649700000000002E-2</c:v>
                </c:pt>
                <c:pt idx="115379">
                  <c:v>-3.8682099999999997E-2</c:v>
                </c:pt>
                <c:pt idx="115380">
                  <c:v>-3.8670900000000001E-2</c:v>
                </c:pt>
                <c:pt idx="115381">
                  <c:v>-3.8615099999999999E-2</c:v>
                </c:pt>
                <c:pt idx="115382">
                  <c:v>-3.8513699999999998E-2</c:v>
                </c:pt>
                <c:pt idx="115383">
                  <c:v>-3.8365799999999999E-2</c:v>
                </c:pt>
                <c:pt idx="115384">
                  <c:v>-3.8170500000000003E-2</c:v>
                </c:pt>
                <c:pt idx="115385">
                  <c:v>-3.7927000000000002E-2</c:v>
                </c:pt>
                <c:pt idx="115386">
                  <c:v>-3.7634500000000001E-2</c:v>
                </c:pt>
                <c:pt idx="115387">
                  <c:v>-3.7292499999999999E-2</c:v>
                </c:pt>
                <c:pt idx="115388">
                  <c:v>-3.6900299999999997E-2</c:v>
                </c:pt>
                <c:pt idx="115389">
                  <c:v>-3.6457499999999997E-2</c:v>
                </c:pt>
                <c:pt idx="115390">
                  <c:v>-3.5963599999999998E-2</c:v>
                </c:pt>
                <c:pt idx="115391">
                  <c:v>-3.5418499999999999E-2</c:v>
                </c:pt>
                <c:pt idx="115392">
                  <c:v>-3.4821699999999997E-2</c:v>
                </c:pt>
                <c:pt idx="115393">
                  <c:v>-3.4173299999999997E-2</c:v>
                </c:pt>
                <c:pt idx="115394">
                  <c:v>-3.3473200000000002E-2</c:v>
                </c:pt>
                <c:pt idx="115395">
                  <c:v>-3.2721399999999998E-2</c:v>
                </c:pt>
                <c:pt idx="115396">
                  <c:v>-3.1918000000000002E-2</c:v>
                </c:pt>
                <c:pt idx="115397">
                  <c:v>-3.1063299999999999E-2</c:v>
                </c:pt>
                <c:pt idx="115398">
                  <c:v>-3.01576E-2</c:v>
                </c:pt>
                <c:pt idx="115399">
                  <c:v>-2.9201399999999999E-2</c:v>
                </c:pt>
                <c:pt idx="115400">
                  <c:v>-2.8195000000000001E-2</c:v>
                </c:pt>
                <c:pt idx="115401">
                  <c:v>-2.7139300000000002E-2</c:v>
                </c:pt>
                <c:pt idx="115402">
                  <c:v>-2.60348E-2</c:v>
                </c:pt>
                <c:pt idx="115403">
                  <c:v>-2.48823E-2</c:v>
                </c:pt>
                <c:pt idx="115404">
                  <c:v>-2.3682700000000001E-2</c:v>
                </c:pt>
                <c:pt idx="115405">
                  <c:v>-2.2437100000000001E-2</c:v>
                </c:pt>
                <c:pt idx="115406">
                  <c:v>-2.1146399999999999E-2</c:v>
                </c:pt>
                <c:pt idx="115407">
                  <c:v>-1.98119E-2</c:v>
                </c:pt>
                <c:pt idx="115408">
                  <c:v>-1.8434699999999998E-2</c:v>
                </c:pt>
                <c:pt idx="115409">
                  <c:v>-1.7016199999999999E-2</c:v>
                </c:pt>
                <c:pt idx="115410">
                  <c:v>-1.55579E-2</c:v>
                </c:pt>
                <c:pt idx="115411">
                  <c:v>-1.4061199999999999E-2</c:v>
                </c:pt>
                <c:pt idx="115412">
                  <c:v>-1.25278E-2</c:v>
                </c:pt>
                <c:pt idx="115413">
                  <c:v>-1.0959200000000001E-2</c:v>
                </c:pt>
                <c:pt idx="115414" formatCode="0.00E+00">
                  <c:v>-9.3572399999999993E-3</c:v>
                </c:pt>
                <c:pt idx="115415" formatCode="0.00E+00">
                  <c:v>-7.7237499999999997E-3</c:v>
                </c:pt>
                <c:pt idx="115416" formatCode="0.00E+00">
                  <c:v>-6.0606000000000002E-3</c:v>
                </c:pt>
                <c:pt idx="115417" formatCode="0.00E+00">
                  <c:v>-4.3697600000000003E-3</c:v>
                </c:pt>
                <c:pt idx="115418" formatCode="0.00E+00">
                  <c:v>-2.6532600000000002E-3</c:v>
                </c:pt>
                <c:pt idx="115419" formatCode="0.00E+00">
                  <c:v>-9.1319199999999995E-4</c:v>
                </c:pt>
                <c:pt idx="115420" formatCode="0.00E+00">
                  <c:v>8.4828799999999999E-4</c:v>
                </c:pt>
                <c:pt idx="115421" formatCode="0.00E+00">
                  <c:v>2.62897E-3</c:v>
                </c:pt>
                <c:pt idx="115422" formatCode="0.00E+00">
                  <c:v>4.4265700000000003E-3</c:v>
                </c:pt>
                <c:pt idx="115423" formatCode="0.00E+00">
                  <c:v>6.2387900000000001E-3</c:v>
                </c:pt>
                <c:pt idx="115424" formatCode="0.00E+00">
                  <c:v>8.0632499999999992E-3</c:v>
                </c:pt>
                <c:pt idx="115425" formatCode="0.00E+00">
                  <c:v>9.8975399999999998E-3</c:v>
                </c:pt>
                <c:pt idx="115426">
                  <c:v>1.17392E-2</c:v>
                </c:pt>
                <c:pt idx="115427">
                  <c:v>1.35858E-2</c:v>
                </c:pt>
                <c:pt idx="115428">
                  <c:v>1.5434700000000001E-2</c:v>
                </c:pt>
                <c:pt idx="115429">
                  <c:v>1.72835E-2</c:v>
                </c:pt>
                <c:pt idx="115430">
                  <c:v>1.9129500000000001E-2</c:v>
                </c:pt>
                <c:pt idx="115431">
                  <c:v>2.0970099999999998E-2</c:v>
                </c:pt>
                <c:pt idx="115432">
                  <c:v>2.2802800000000002E-2</c:v>
                </c:pt>
                <c:pt idx="115433">
                  <c:v>2.4625000000000001E-2</c:v>
                </c:pt>
                <c:pt idx="115434">
                  <c:v>2.64339E-2</c:v>
                </c:pt>
                <c:pt idx="115435">
                  <c:v>2.8226999999999999E-2</c:v>
                </c:pt>
                <c:pt idx="115436">
                  <c:v>3.0001699999999999E-2</c:v>
                </c:pt>
                <c:pt idx="115437">
                  <c:v>3.1755199999999997E-2</c:v>
                </c:pt>
                <c:pt idx="115438">
                  <c:v>3.3485099999999997E-2</c:v>
                </c:pt>
                <c:pt idx="115439">
                  <c:v>3.5188700000000003E-2</c:v>
                </c:pt>
                <c:pt idx="115440">
                  <c:v>3.6863399999999998E-2</c:v>
                </c:pt>
                <c:pt idx="115441">
                  <c:v>3.8506699999999998E-2</c:v>
                </c:pt>
                <c:pt idx="115442">
                  <c:v>4.0116100000000002E-2</c:v>
                </c:pt>
                <c:pt idx="115443">
                  <c:v>4.1688999999999997E-2</c:v>
                </c:pt>
                <c:pt idx="115444">
                  <c:v>4.3222999999999998E-2</c:v>
                </c:pt>
                <c:pt idx="115445">
                  <c:v>4.4715699999999997E-2</c:v>
                </c:pt>
                <c:pt idx="115446">
                  <c:v>4.6164700000000003E-2</c:v>
                </c:pt>
                <c:pt idx="115447">
                  <c:v>4.7567699999999997E-2</c:v>
                </c:pt>
                <c:pt idx="115448">
                  <c:v>4.8922399999999998E-2</c:v>
                </c:pt>
                <c:pt idx="115449">
                  <c:v>5.0226699999999999E-2</c:v>
                </c:pt>
                <c:pt idx="115450">
                  <c:v>5.1478299999999998E-2</c:v>
                </c:pt>
                <c:pt idx="115451">
                  <c:v>5.2675199999999998E-2</c:v>
                </c:pt>
                <c:pt idx="115452">
                  <c:v>5.3815300000000003E-2</c:v>
                </c:pt>
                <c:pt idx="115453">
                  <c:v>5.4896800000000003E-2</c:v>
                </c:pt>
                <c:pt idx="115454">
                  <c:v>5.5917799999999997E-2</c:v>
                </c:pt>
                <c:pt idx="115455">
                  <c:v>5.6876400000000001E-2</c:v>
                </c:pt>
                <c:pt idx="115456">
                  <c:v>5.7771000000000003E-2</c:v>
                </c:pt>
                <c:pt idx="115457">
                  <c:v>5.8599999999999999E-2</c:v>
                </c:pt>
                <c:pt idx="115458">
                  <c:v>5.9361799999999999E-2</c:v>
                </c:pt>
                <c:pt idx="115459">
                  <c:v>6.0054999999999997E-2</c:v>
                </c:pt>
                <c:pt idx="115460">
                  <c:v>6.0678299999999998E-2</c:v>
                </c:pt>
                <c:pt idx="115461">
                  <c:v>6.1230399999999997E-2</c:v>
                </c:pt>
                <c:pt idx="115462">
                  <c:v>6.17102E-2</c:v>
                </c:pt>
                <c:pt idx="115463">
                  <c:v>6.2116600000000001E-2</c:v>
                </c:pt>
                <c:pt idx="115464">
                  <c:v>6.2448700000000003E-2</c:v>
                </c:pt>
                <c:pt idx="115465">
                  <c:v>6.2705700000000003E-2</c:v>
                </c:pt>
                <c:pt idx="115466">
                  <c:v>6.2886899999999996E-2</c:v>
                </c:pt>
                <c:pt idx="115467">
                  <c:v>6.2991599999999995E-2</c:v>
                </c:pt>
                <c:pt idx="115468">
                  <c:v>6.3019400000000003E-2</c:v>
                </c:pt>
                <c:pt idx="115469">
                  <c:v>6.2969899999999995E-2</c:v>
                </c:pt>
                <c:pt idx="115470">
                  <c:v>6.2842800000000004E-2</c:v>
                </c:pt>
                <c:pt idx="115471">
                  <c:v>6.2637899999999996E-2</c:v>
                </c:pt>
                <c:pt idx="115472">
                  <c:v>6.23552E-2</c:v>
                </c:pt>
                <c:pt idx="115473">
                  <c:v>6.1994800000000003E-2</c:v>
                </c:pt>
                <c:pt idx="115474">
                  <c:v>6.1556899999999998E-2</c:v>
                </c:pt>
                <c:pt idx="115475">
                  <c:v>6.1041699999999997E-2</c:v>
                </c:pt>
                <c:pt idx="115476">
                  <c:v>6.0449799999999998E-2</c:v>
                </c:pt>
                <c:pt idx="115477">
                  <c:v>5.9781599999999997E-2</c:v>
                </c:pt>
                <c:pt idx="115478">
                  <c:v>5.9037800000000001E-2</c:v>
                </c:pt>
                <c:pt idx="115479">
                  <c:v>5.8219199999999999E-2</c:v>
                </c:pt>
                <c:pt idx="115480">
                  <c:v>5.7326599999999998E-2</c:v>
                </c:pt>
                <c:pt idx="115481">
                  <c:v>5.6361099999999997E-2</c:v>
                </c:pt>
                <c:pt idx="115482">
                  <c:v>5.5323799999999999E-2</c:v>
                </c:pt>
                <c:pt idx="115483">
                  <c:v>5.4215800000000001E-2</c:v>
                </c:pt>
                <c:pt idx="115484">
                  <c:v>5.3038500000000002E-2</c:v>
                </c:pt>
                <c:pt idx="115485">
                  <c:v>5.1793400000000003E-2</c:v>
                </c:pt>
                <c:pt idx="115486">
                  <c:v>5.0481999999999999E-2</c:v>
                </c:pt>
                <c:pt idx="115487">
                  <c:v>4.9105900000000001E-2</c:v>
                </c:pt>
                <c:pt idx="115488">
                  <c:v>4.7666899999999998E-2</c:v>
                </c:pt>
                <c:pt idx="115489">
                  <c:v>4.6166800000000001E-2</c:v>
                </c:pt>
                <c:pt idx="115490">
                  <c:v>4.4607500000000001E-2</c:v>
                </c:pt>
                <c:pt idx="115491">
                  <c:v>4.2991099999999997E-2</c:v>
                </c:pt>
                <c:pt idx="115492">
                  <c:v>4.1319799999999997E-2</c:v>
                </c:pt>
                <c:pt idx="115493">
                  <c:v>3.9595600000000002E-2</c:v>
                </c:pt>
                <c:pt idx="115494">
                  <c:v>3.7820899999999998E-2</c:v>
                </c:pt>
                <c:pt idx="115495">
                  <c:v>3.5998099999999998E-2</c:v>
                </c:pt>
                <c:pt idx="115496">
                  <c:v>3.4129600000000003E-2</c:v>
                </c:pt>
                <c:pt idx="115497">
                  <c:v>3.2217900000000001E-2</c:v>
                </c:pt>
                <c:pt idx="115498">
                  <c:v>3.02656E-2</c:v>
                </c:pt>
                <c:pt idx="115499">
                  <c:v>2.82753E-2</c:v>
                </c:pt>
                <c:pt idx="115500">
                  <c:v>2.62499E-2</c:v>
                </c:pt>
                <c:pt idx="115501">
                  <c:v>2.4191899999999999E-2</c:v>
                </c:pt>
                <c:pt idx="115502">
                  <c:v>2.21044E-2</c:v>
                </c:pt>
                <c:pt idx="115503">
                  <c:v>1.9990000000000001E-2</c:v>
                </c:pt>
                <c:pt idx="115504">
                  <c:v>1.7851800000000001E-2</c:v>
                </c:pt>
                <c:pt idx="115505">
                  <c:v>1.5692600000000001E-2</c:v>
                </c:pt>
                <c:pt idx="115506">
                  <c:v>1.35155E-2</c:v>
                </c:pt>
                <c:pt idx="115507">
                  <c:v>1.13235E-2</c:v>
                </c:pt>
                <c:pt idx="115508" formatCode="0.00E+00">
                  <c:v>9.1196000000000003E-3</c:v>
                </c:pt>
                <c:pt idx="115509" formatCode="0.00E+00">
                  <c:v>6.9068599999999999E-3</c:v>
                </c:pt>
                <c:pt idx="115510" formatCode="0.00E+00">
                  <c:v>4.6883599999999999E-3</c:v>
                </c:pt>
                <c:pt idx="115511" formatCode="0.00E+00">
                  <c:v>2.4671799999999998E-3</c:v>
                </c:pt>
                <c:pt idx="115512" formatCode="0.00E+00">
                  <c:v>2.4641300000000001E-4</c:v>
                </c:pt>
                <c:pt idx="115513" formatCode="0.00E+00">
                  <c:v>-1.9708500000000001E-3</c:v>
                </c:pt>
                <c:pt idx="115514" formatCode="0.00E+00">
                  <c:v>-4.1815300000000001E-3</c:v>
                </c:pt>
                <c:pt idx="115515" formatCode="0.00E+00">
                  <c:v>-6.3825499999999999E-3</c:v>
                </c:pt>
                <c:pt idx="115516" formatCode="0.00E+00">
                  <c:v>-8.5708399999999997E-3</c:v>
                </c:pt>
                <c:pt idx="115517">
                  <c:v>-1.07434E-2</c:v>
                </c:pt>
                <c:pt idx="115518">
                  <c:v>-1.28971E-2</c:v>
                </c:pt>
                <c:pt idx="115519">
                  <c:v>-1.50291E-2</c:v>
                </c:pt>
                <c:pt idx="115520">
                  <c:v>-1.71363E-2</c:v>
                </c:pt>
                <c:pt idx="115521">
                  <c:v>-1.9215800000000002E-2</c:v>
                </c:pt>
                <c:pt idx="115522">
                  <c:v>-2.12648E-2</c:v>
                </c:pt>
                <c:pt idx="115523">
                  <c:v>-2.3280499999999999E-2</c:v>
                </c:pt>
                <c:pt idx="115524">
                  <c:v>-2.5260000000000001E-2</c:v>
                </c:pt>
                <c:pt idx="115525">
                  <c:v>-2.7200599999999998E-2</c:v>
                </c:pt>
                <c:pt idx="115526">
                  <c:v>-2.90996E-2</c:v>
                </c:pt>
                <c:pt idx="115527">
                  <c:v>-3.0954599999999999E-2</c:v>
                </c:pt>
                <c:pt idx="115528">
                  <c:v>-3.2762800000000002E-2</c:v>
                </c:pt>
                <c:pt idx="115529">
                  <c:v>-3.4521900000000001E-2</c:v>
                </c:pt>
                <c:pt idx="115530">
                  <c:v>-3.6229499999999998E-2</c:v>
                </c:pt>
                <c:pt idx="115531">
                  <c:v>-3.7883300000000002E-2</c:v>
                </c:pt>
                <c:pt idx="115532">
                  <c:v>-3.9481000000000002E-2</c:v>
                </c:pt>
                <c:pt idx="115533">
                  <c:v>-4.1020599999999997E-2</c:v>
                </c:pt>
                <c:pt idx="115534">
                  <c:v>-4.24999E-2</c:v>
                </c:pt>
                <c:pt idx="115535">
                  <c:v>-4.3917100000000001E-2</c:v>
                </c:pt>
                <c:pt idx="115536">
                  <c:v>-4.5270299999999999E-2</c:v>
                </c:pt>
                <c:pt idx="115537">
                  <c:v>-4.6557599999999998E-2</c:v>
                </c:pt>
                <c:pt idx="115538">
                  <c:v>-4.7777600000000003E-2</c:v>
                </c:pt>
                <c:pt idx="115539">
                  <c:v>-4.8928600000000003E-2</c:v>
                </c:pt>
                <c:pt idx="115540">
                  <c:v>-5.0009199999999997E-2</c:v>
                </c:pt>
                <c:pt idx="115541">
                  <c:v>-5.1018099999999997E-2</c:v>
                </c:pt>
                <c:pt idx="115542">
                  <c:v>-5.1954E-2</c:v>
                </c:pt>
                <c:pt idx="115543">
                  <c:v>-5.2815800000000003E-2</c:v>
                </c:pt>
                <c:pt idx="115544">
                  <c:v>-5.36026E-2</c:v>
                </c:pt>
                <c:pt idx="115545">
                  <c:v>-5.4313500000000001E-2</c:v>
                </c:pt>
                <c:pt idx="115546">
                  <c:v>-5.4947700000000002E-2</c:v>
                </c:pt>
                <c:pt idx="115547">
                  <c:v>-5.5504699999999997E-2</c:v>
                </c:pt>
                <c:pt idx="115548">
                  <c:v>-5.59838E-2</c:v>
                </c:pt>
                <c:pt idx="115549">
                  <c:v>-5.63846E-2</c:v>
                </c:pt>
                <c:pt idx="115550">
                  <c:v>-5.6707E-2</c:v>
                </c:pt>
                <c:pt idx="115551">
                  <c:v>-5.69507E-2</c:v>
                </c:pt>
                <c:pt idx="115552">
                  <c:v>-5.7115699999999998E-2</c:v>
                </c:pt>
                <c:pt idx="115553">
                  <c:v>-5.7202200000000002E-2</c:v>
                </c:pt>
                <c:pt idx="115554">
                  <c:v>-5.7210200000000003E-2</c:v>
                </c:pt>
                <c:pt idx="115555">
                  <c:v>-5.7140200000000002E-2</c:v>
                </c:pt>
                <c:pt idx="115556">
                  <c:v>-5.6992500000000001E-2</c:v>
                </c:pt>
                <c:pt idx="115557">
                  <c:v>-5.67678E-2</c:v>
                </c:pt>
                <c:pt idx="115558">
                  <c:v>-5.6466799999999998E-2</c:v>
                </c:pt>
                <c:pt idx="115559">
                  <c:v>-5.6090099999999997E-2</c:v>
                </c:pt>
                <c:pt idx="115560">
                  <c:v>-5.5638800000000002E-2</c:v>
                </c:pt>
                <c:pt idx="115561">
                  <c:v>-5.51139E-2</c:v>
                </c:pt>
                <c:pt idx="115562">
                  <c:v>-5.4516500000000002E-2</c:v>
                </c:pt>
                <c:pt idx="115563">
                  <c:v>-5.3847800000000001E-2</c:v>
                </c:pt>
                <c:pt idx="115564">
                  <c:v>-5.3109200000000002E-2</c:v>
                </c:pt>
                <c:pt idx="115565">
                  <c:v>-5.23022E-2</c:v>
                </c:pt>
                <c:pt idx="115566">
                  <c:v>-5.1428300000000003E-2</c:v>
                </c:pt>
                <c:pt idx="115567">
                  <c:v>-5.0489199999999998E-2</c:v>
                </c:pt>
                <c:pt idx="115568">
                  <c:v>-4.9486599999999999E-2</c:v>
                </c:pt>
                <c:pt idx="115569">
                  <c:v>-4.8422399999999997E-2</c:v>
                </c:pt>
                <c:pt idx="115570">
                  <c:v>-4.72985E-2</c:v>
                </c:pt>
                <c:pt idx="115571">
                  <c:v>-4.6116900000000002E-2</c:v>
                </c:pt>
                <c:pt idx="115572">
                  <c:v>-4.4879799999999997E-2</c:v>
                </c:pt>
                <c:pt idx="115573">
                  <c:v>-4.3589299999999997E-2</c:v>
                </c:pt>
                <c:pt idx="115574">
                  <c:v>-4.2247699999999999E-2</c:v>
                </c:pt>
                <c:pt idx="115575">
                  <c:v>-4.0857200000000003E-2</c:v>
                </c:pt>
                <c:pt idx="115576">
                  <c:v>-3.9420400000000001E-2</c:v>
                </c:pt>
                <c:pt idx="115577">
                  <c:v>-3.79397E-2</c:v>
                </c:pt>
                <c:pt idx="115578">
                  <c:v>-3.6417600000000001E-2</c:v>
                </c:pt>
                <c:pt idx="115579">
                  <c:v>-3.4856600000000001E-2</c:v>
                </c:pt>
                <c:pt idx="115580">
                  <c:v>-3.3259400000000001E-2</c:v>
                </c:pt>
                <c:pt idx="115581">
                  <c:v>-3.1628700000000003E-2</c:v>
                </c:pt>
                <c:pt idx="115582">
                  <c:v>-2.9967199999999999E-2</c:v>
                </c:pt>
                <c:pt idx="115583">
                  <c:v>-2.82776E-2</c:v>
                </c:pt>
                <c:pt idx="115584">
                  <c:v>-2.6562800000000001E-2</c:v>
                </c:pt>
                <c:pt idx="115585">
                  <c:v>-2.48255E-2</c:v>
                </c:pt>
                <c:pt idx="115586">
                  <c:v>-2.3068499999999999E-2</c:v>
                </c:pt>
                <c:pt idx="115587">
                  <c:v>-2.1294799999999999E-2</c:v>
                </c:pt>
                <c:pt idx="115588">
                  <c:v>-1.9507199999999999E-2</c:v>
                </c:pt>
                <c:pt idx="115589">
                  <c:v>-1.7708499999999999E-2</c:v>
                </c:pt>
                <c:pt idx="115590">
                  <c:v>-1.5901700000000001E-2</c:v>
                </c:pt>
                <c:pt idx="115591">
                  <c:v>-1.40897E-2</c:v>
                </c:pt>
                <c:pt idx="115592">
                  <c:v>-1.22752E-2</c:v>
                </c:pt>
                <c:pt idx="115593">
                  <c:v>-1.04612E-2</c:v>
                </c:pt>
                <c:pt idx="115594" formatCode="0.00E+00">
                  <c:v>-8.6504800000000003E-3</c:v>
                </c:pt>
                <c:pt idx="115595" formatCode="0.00E+00">
                  <c:v>-6.8459200000000001E-3</c:v>
                </c:pt>
                <c:pt idx="115596" formatCode="0.00E+00">
                  <c:v>-5.0503099999999997E-3</c:v>
                </c:pt>
                <c:pt idx="115597" formatCode="0.00E+00">
                  <c:v>-3.26641E-3</c:v>
                </c:pt>
                <c:pt idx="115598" formatCode="0.00E+00">
                  <c:v>-1.49698E-3</c:v>
                </c:pt>
                <c:pt idx="115599" formatCode="0.00E+00">
                  <c:v>2.55281E-4</c:v>
                </c:pt>
                <c:pt idx="115600" formatCode="0.00E+00">
                  <c:v>1.9877200000000001E-3</c:v>
                </c:pt>
                <c:pt idx="115601" formatCode="0.00E+00">
                  <c:v>3.6977199999999998E-3</c:v>
                </c:pt>
                <c:pt idx="115602" formatCode="0.00E+00">
                  <c:v>5.3827199999999997E-3</c:v>
                </c:pt>
                <c:pt idx="115603" formatCode="0.00E+00">
                  <c:v>7.0401999999999999E-3</c:v>
                </c:pt>
                <c:pt idx="115604" formatCode="0.00E+00">
                  <c:v>8.6677200000000003E-3</c:v>
                </c:pt>
                <c:pt idx="115605">
                  <c:v>1.02629E-2</c:v>
                </c:pt>
                <c:pt idx="115606">
                  <c:v>1.18234E-2</c:v>
                </c:pt>
                <c:pt idx="115607">
                  <c:v>1.3346999999999999E-2</c:v>
                </c:pt>
                <c:pt idx="115608">
                  <c:v>1.4831499999999999E-2</c:v>
                </c:pt>
                <c:pt idx="115609">
                  <c:v>1.6274799999999999E-2</c:v>
                </c:pt>
                <c:pt idx="115610">
                  <c:v>1.76749E-2</c:v>
                </c:pt>
                <c:pt idx="115611">
                  <c:v>1.9029899999999999E-2</c:v>
                </c:pt>
                <c:pt idx="115612">
                  <c:v>2.03378E-2</c:v>
                </c:pt>
                <c:pt idx="115613">
                  <c:v>2.1597100000000001E-2</c:v>
                </c:pt>
                <c:pt idx="115614">
                  <c:v>2.28059E-2</c:v>
                </c:pt>
                <c:pt idx="115615">
                  <c:v>2.39627E-2</c:v>
                </c:pt>
                <c:pt idx="115616">
                  <c:v>2.5066100000000001E-2</c:v>
                </c:pt>
                <c:pt idx="115617">
                  <c:v>2.6114600000000002E-2</c:v>
                </c:pt>
                <c:pt idx="115618">
                  <c:v>2.7107099999999999E-2</c:v>
                </c:pt>
                <c:pt idx="115619">
                  <c:v>2.80422E-2</c:v>
                </c:pt>
                <c:pt idx="115620">
                  <c:v>2.8919E-2</c:v>
                </c:pt>
                <c:pt idx="115621">
                  <c:v>2.9736499999999999E-2</c:v>
                </c:pt>
                <c:pt idx="115622">
                  <c:v>3.0493900000000001E-2</c:v>
                </c:pt>
                <c:pt idx="115623">
                  <c:v>3.1190300000000001E-2</c:v>
                </c:pt>
                <c:pt idx="115624">
                  <c:v>3.1825199999999998E-2</c:v>
                </c:pt>
                <c:pt idx="115625">
                  <c:v>3.2398099999999999E-2</c:v>
                </c:pt>
                <c:pt idx="115626">
                  <c:v>3.2908399999999997E-2</c:v>
                </c:pt>
                <c:pt idx="115627">
                  <c:v>3.3355999999999997E-2</c:v>
                </c:pt>
                <c:pt idx="115628">
                  <c:v>3.37405E-2</c:v>
                </c:pt>
                <c:pt idx="115629">
                  <c:v>3.4062000000000002E-2</c:v>
                </c:pt>
                <c:pt idx="115630">
                  <c:v>3.4320400000000001E-2</c:v>
                </c:pt>
                <c:pt idx="115631">
                  <c:v>3.4515900000000002E-2</c:v>
                </c:pt>
                <c:pt idx="115632">
                  <c:v>3.4648699999999998E-2</c:v>
                </c:pt>
                <c:pt idx="115633">
                  <c:v>3.4719199999999999E-2</c:v>
                </c:pt>
                <c:pt idx="115634">
                  <c:v>3.47277E-2</c:v>
                </c:pt>
                <c:pt idx="115635">
                  <c:v>3.4674999999999997E-2</c:v>
                </c:pt>
                <c:pt idx="115636">
                  <c:v>3.4561599999999998E-2</c:v>
                </c:pt>
                <c:pt idx="115637">
                  <c:v>3.4388299999999997E-2</c:v>
                </c:pt>
                <c:pt idx="115638">
                  <c:v>3.4156100000000002E-2</c:v>
                </c:pt>
                <c:pt idx="115639">
                  <c:v>3.3865699999999999E-2</c:v>
                </c:pt>
                <c:pt idx="115640">
                  <c:v>3.3518399999999997E-2</c:v>
                </c:pt>
                <c:pt idx="115641">
                  <c:v>3.3115199999999997E-2</c:v>
                </c:pt>
                <c:pt idx="115642">
                  <c:v>3.2657499999999999E-2</c:v>
                </c:pt>
                <c:pt idx="115643">
                  <c:v>3.2146500000000001E-2</c:v>
                </c:pt>
                <c:pt idx="115644">
                  <c:v>3.1583699999999999E-2</c:v>
                </c:pt>
                <c:pt idx="115645">
                  <c:v>3.0970600000000001E-2</c:v>
                </c:pt>
                <c:pt idx="115646">
                  <c:v>3.03088E-2</c:v>
                </c:pt>
                <c:pt idx="115647">
                  <c:v>2.9600000000000001E-2</c:v>
                </c:pt>
                <c:pt idx="115648">
                  <c:v>2.8845800000000001E-2</c:v>
                </c:pt>
                <c:pt idx="115649">
                  <c:v>2.8048199999999999E-2</c:v>
                </c:pt>
                <c:pt idx="115650">
                  <c:v>2.7209000000000001E-2</c:v>
                </c:pt>
                <c:pt idx="115651">
                  <c:v>2.6330099999999999E-2</c:v>
                </c:pt>
                <c:pt idx="115652">
                  <c:v>2.5413499999999999E-2</c:v>
                </c:pt>
                <c:pt idx="115653">
                  <c:v>2.4461299999999998E-2</c:v>
                </c:pt>
                <c:pt idx="115654">
                  <c:v>2.3475699999999999E-2</c:v>
                </c:pt>
                <c:pt idx="115655">
                  <c:v>2.2458700000000002E-2</c:v>
                </c:pt>
                <c:pt idx="115656">
                  <c:v>2.14126E-2</c:v>
                </c:pt>
                <c:pt idx="115657">
                  <c:v>2.0339699999999999E-2</c:v>
                </c:pt>
                <c:pt idx="115658">
                  <c:v>1.9242100000000002E-2</c:v>
                </c:pt>
                <c:pt idx="115659">
                  <c:v>1.8122300000000001E-2</c:v>
                </c:pt>
                <c:pt idx="115660">
                  <c:v>1.6982500000000001E-2</c:v>
                </c:pt>
                <c:pt idx="115661">
                  <c:v>1.5825100000000002E-2</c:v>
                </c:pt>
                <c:pt idx="115662">
                  <c:v>1.4652500000000001E-2</c:v>
                </c:pt>
                <c:pt idx="115663">
                  <c:v>1.34672E-2</c:v>
                </c:pt>
                <c:pt idx="115664">
                  <c:v>1.22714E-2</c:v>
                </c:pt>
                <c:pt idx="115665">
                  <c:v>1.10677E-2</c:v>
                </c:pt>
                <c:pt idx="115666" formatCode="0.00E+00">
                  <c:v>9.8583200000000003E-3</c:v>
                </c:pt>
                <c:pt idx="115667" formatCode="0.00E+00">
                  <c:v>8.6458200000000002E-3</c:v>
                </c:pt>
                <c:pt idx="115668" formatCode="0.00E+00">
                  <c:v>7.4325499999999996E-3</c:v>
                </c:pt>
                <c:pt idx="115669" formatCode="0.00E+00">
                  <c:v>6.2208899999999998E-3</c:v>
                </c:pt>
                <c:pt idx="115670" formatCode="0.00E+00">
                  <c:v>5.0132299999999996E-3</c:v>
                </c:pt>
                <c:pt idx="115671" formatCode="0.00E+00">
                  <c:v>3.8119E-3</c:v>
                </c:pt>
                <c:pt idx="115672" formatCode="0.00E+00">
                  <c:v>2.6192400000000001E-3</c:v>
                </c:pt>
                <c:pt idx="115673" formatCode="0.00E+00">
                  <c:v>1.43754E-3</c:v>
                </c:pt>
                <c:pt idx="115674" formatCode="0.00E+00">
                  <c:v>2.6906800000000002E-4</c:v>
                </c:pt>
                <c:pt idx="115675" formatCode="0.00E+00">
                  <c:v>-8.8395200000000002E-4</c:v>
                </c:pt>
                <c:pt idx="115676" formatCode="0.00E+00">
                  <c:v>-2.0193300000000002E-3</c:v>
                </c:pt>
                <c:pt idx="115677" formatCode="0.00E+00">
                  <c:v>-3.1349400000000001E-3</c:v>
                </c:pt>
                <c:pt idx="115678" formatCode="0.00E+00">
                  <c:v>-4.2286800000000003E-3</c:v>
                </c:pt>
                <c:pt idx="115679" formatCode="0.00E+00">
                  <c:v>-5.2985000000000003E-3</c:v>
                </c:pt>
                <c:pt idx="115680" formatCode="0.00E+00">
                  <c:v>-6.3424400000000004E-3</c:v>
                </c:pt>
                <c:pt idx="115681" formatCode="0.00E+00">
                  <c:v>-7.35857E-3</c:v>
                </c:pt>
                <c:pt idx="115682" formatCode="0.00E+00">
                  <c:v>-8.3450099999999999E-3</c:v>
                </c:pt>
                <c:pt idx="115683" formatCode="0.00E+00">
                  <c:v>-9.2999899999999993E-3</c:v>
                </c:pt>
                <c:pt idx="115684">
                  <c:v>-1.02218E-2</c:v>
                </c:pt>
                <c:pt idx="115685">
                  <c:v>-1.1108700000000001E-2</c:v>
                </c:pt>
                <c:pt idx="115686">
                  <c:v>-1.19592E-2</c:v>
                </c:pt>
                <c:pt idx="115687">
                  <c:v>-1.27718E-2</c:v>
                </c:pt>
                <c:pt idx="115688">
                  <c:v>-1.3545E-2</c:v>
                </c:pt>
                <c:pt idx="115689">
                  <c:v>-1.42776E-2</c:v>
                </c:pt>
                <c:pt idx="115690">
                  <c:v>-1.4968199999999999E-2</c:v>
                </c:pt>
                <c:pt idx="115691">
                  <c:v>-1.56157E-2</c:v>
                </c:pt>
                <c:pt idx="115692">
                  <c:v>-1.6219000000000001E-2</c:v>
                </c:pt>
                <c:pt idx="115693">
                  <c:v>-1.67771E-2</c:v>
                </c:pt>
                <c:pt idx="115694">
                  <c:v>-1.7289200000000001E-2</c:v>
                </c:pt>
                <c:pt idx="115695">
                  <c:v>-1.77544E-2</c:v>
                </c:pt>
                <c:pt idx="115696">
                  <c:v>-1.8172000000000001E-2</c:v>
                </c:pt>
                <c:pt idx="115697">
                  <c:v>-1.85414E-2</c:v>
                </c:pt>
                <c:pt idx="115698">
                  <c:v>-1.88621E-2</c:v>
                </c:pt>
                <c:pt idx="115699">
                  <c:v>-1.91337E-2</c:v>
                </c:pt>
                <c:pt idx="115700">
                  <c:v>-1.9355799999999999E-2</c:v>
                </c:pt>
                <c:pt idx="115701">
                  <c:v>-1.9528199999999999E-2</c:v>
                </c:pt>
                <c:pt idx="115702">
                  <c:v>-1.9650899999999999E-2</c:v>
                </c:pt>
                <c:pt idx="115703">
                  <c:v>-1.97237E-2</c:v>
                </c:pt>
                <c:pt idx="115704">
                  <c:v>-1.9746799999999998E-2</c:v>
                </c:pt>
                <c:pt idx="115705">
                  <c:v>-1.97202E-2</c:v>
                </c:pt>
                <c:pt idx="115706">
                  <c:v>-1.9644399999999999E-2</c:v>
                </c:pt>
                <c:pt idx="115707">
                  <c:v>-1.9519499999999999E-2</c:v>
                </c:pt>
                <c:pt idx="115708">
                  <c:v>-1.9346200000000001E-2</c:v>
                </c:pt>
                <c:pt idx="115709">
                  <c:v>-1.91249E-2</c:v>
                </c:pt>
                <c:pt idx="115710">
                  <c:v>-1.8856299999999999E-2</c:v>
                </c:pt>
                <c:pt idx="115711">
                  <c:v>-1.8541100000000001E-2</c:v>
                </c:pt>
                <c:pt idx="115712">
                  <c:v>-1.8180100000000001E-2</c:v>
                </c:pt>
                <c:pt idx="115713">
                  <c:v>-1.77743E-2</c:v>
                </c:pt>
                <c:pt idx="115714">
                  <c:v>-1.7324699999999998E-2</c:v>
                </c:pt>
                <c:pt idx="115715">
                  <c:v>-1.6832199999999999E-2</c:v>
                </c:pt>
                <c:pt idx="115716">
                  <c:v>-1.6298199999999999E-2</c:v>
                </c:pt>
                <c:pt idx="115717">
                  <c:v>-1.57238E-2</c:v>
                </c:pt>
                <c:pt idx="115718">
                  <c:v>-1.51103E-2</c:v>
                </c:pt>
                <c:pt idx="115719">
                  <c:v>-1.44592E-2</c:v>
                </c:pt>
                <c:pt idx="115720">
                  <c:v>-1.37719E-2</c:v>
                </c:pt>
                <c:pt idx="115721">
                  <c:v>-1.30499E-2</c:v>
                </c:pt>
                <c:pt idx="115722">
                  <c:v>-1.2294899999999999E-2</c:v>
                </c:pt>
                <c:pt idx="115723">
                  <c:v>-1.15085E-2</c:v>
                </c:pt>
                <c:pt idx="115724">
                  <c:v>-1.0692399999999999E-2</c:v>
                </c:pt>
                <c:pt idx="115725" formatCode="0.00E+00">
                  <c:v>-9.8484599999999999E-3</c:v>
                </c:pt>
                <c:pt idx="115726" formatCode="0.00E+00">
                  <c:v>-8.9783999999999992E-3</c:v>
                </c:pt>
                <c:pt idx="115727" formatCode="0.00E+00">
                  <c:v>-8.08415E-3</c:v>
                </c:pt>
                <c:pt idx="115728" formatCode="0.00E+00">
                  <c:v>-7.1676099999999996E-3</c:v>
                </c:pt>
                <c:pt idx="115729" formatCode="0.00E+00">
                  <c:v>-6.2307600000000001E-3</c:v>
                </c:pt>
                <c:pt idx="115730" formatCode="0.00E+00">
                  <c:v>-5.2756000000000001E-3</c:v>
                </c:pt>
                <c:pt idx="115731" formatCode="0.00E+00">
                  <c:v>-4.3041499999999996E-3</c:v>
                </c:pt>
                <c:pt idx="115732" formatCode="0.00E+00">
                  <c:v>-3.31848E-3</c:v>
                </c:pt>
                <c:pt idx="115733" formatCode="0.00E+00">
                  <c:v>-2.3206899999999998E-3</c:v>
                </c:pt>
                <c:pt idx="115734" formatCode="0.00E+00">
                  <c:v>-1.3128700000000001E-3</c:v>
                </c:pt>
                <c:pt idx="115735" formatCode="0.00E+00">
                  <c:v>-2.9715200000000002E-4</c:v>
                </c:pt>
                <c:pt idx="115736" formatCode="0.00E+00">
                  <c:v>7.2431399999999999E-4</c:v>
                </c:pt>
                <c:pt idx="115737" formatCode="0.00E+00">
                  <c:v>1.74938E-3</c:v>
                </c:pt>
                <c:pt idx="115738" formatCode="0.00E+00">
                  <c:v>2.77589E-3</c:v>
                </c:pt>
                <c:pt idx="115739" formatCode="0.00E+00">
                  <c:v>3.8016899999999999E-3</c:v>
                </c:pt>
                <c:pt idx="115740" formatCode="0.00E+00">
                  <c:v>4.8246299999999999E-3</c:v>
                </c:pt>
                <c:pt idx="115741" formatCode="0.00E+00">
                  <c:v>5.8425400000000002E-3</c:v>
                </c:pt>
                <c:pt idx="115742" formatCode="0.00E+00">
                  <c:v>6.8533099999999996E-3</c:v>
                </c:pt>
                <c:pt idx="115743" formatCode="0.00E+00">
                  <c:v>7.8548000000000003E-3</c:v>
                </c:pt>
                <c:pt idx="115744" formatCode="0.00E+00">
                  <c:v>8.8449199999999992E-3</c:v>
                </c:pt>
                <c:pt idx="115745" formatCode="0.00E+00">
                  <c:v>9.8215799999999999E-3</c:v>
                </c:pt>
                <c:pt idx="115746">
                  <c:v>1.0782699999999999E-2</c:v>
                </c:pt>
                <c:pt idx="115747">
                  <c:v>1.17264E-2</c:v>
                </c:pt>
                <c:pt idx="115748">
                  <c:v>1.26505E-2</c:v>
                </c:pt>
                <c:pt idx="115749">
                  <c:v>1.35531E-2</c:v>
                </c:pt>
                <c:pt idx="115750">
                  <c:v>1.44323E-2</c:v>
                </c:pt>
                <c:pt idx="115751">
                  <c:v>1.52864E-2</c:v>
                </c:pt>
                <c:pt idx="115752">
                  <c:v>1.6113300000000001E-2</c:v>
                </c:pt>
                <c:pt idx="115753">
                  <c:v>1.6911499999999999E-2</c:v>
                </c:pt>
                <c:pt idx="115754">
                  <c:v>1.76791E-2</c:v>
                </c:pt>
                <c:pt idx="115755">
                  <c:v>1.84146E-2</c:v>
                </c:pt>
                <c:pt idx="115756">
                  <c:v>1.9116399999999999E-2</c:v>
                </c:pt>
                <c:pt idx="115757">
                  <c:v>1.97828E-2</c:v>
                </c:pt>
                <c:pt idx="115758">
                  <c:v>2.0412599999999999E-2</c:v>
                </c:pt>
                <c:pt idx="115759">
                  <c:v>2.10043E-2</c:v>
                </c:pt>
                <c:pt idx="115760">
                  <c:v>2.1556499999999999E-2</c:v>
                </c:pt>
                <c:pt idx="115761">
                  <c:v>2.20682E-2</c:v>
                </c:pt>
                <c:pt idx="115762">
                  <c:v>2.2538099999999998E-2</c:v>
                </c:pt>
                <c:pt idx="115763">
                  <c:v>2.2965099999999999E-2</c:v>
                </c:pt>
                <c:pt idx="115764">
                  <c:v>2.33482E-2</c:v>
                </c:pt>
                <c:pt idx="115765">
                  <c:v>2.3686599999999999E-2</c:v>
                </c:pt>
                <c:pt idx="115766">
                  <c:v>2.3979500000000001E-2</c:v>
                </c:pt>
                <c:pt idx="115767">
                  <c:v>2.4226000000000001E-2</c:v>
                </c:pt>
                <c:pt idx="115768">
                  <c:v>2.4425599999999999E-2</c:v>
                </c:pt>
                <c:pt idx="115769">
                  <c:v>2.4577600000000002E-2</c:v>
                </c:pt>
                <c:pt idx="115770">
                  <c:v>2.4681700000000001E-2</c:v>
                </c:pt>
                <c:pt idx="115771">
                  <c:v>2.47374E-2</c:v>
                </c:pt>
                <c:pt idx="115772">
                  <c:v>2.4744499999999999E-2</c:v>
                </c:pt>
                <c:pt idx="115773">
                  <c:v>2.47028E-2</c:v>
                </c:pt>
                <c:pt idx="115774">
                  <c:v>2.4612200000000001E-2</c:v>
                </c:pt>
                <c:pt idx="115775">
                  <c:v>2.4472600000000001E-2</c:v>
                </c:pt>
                <c:pt idx="115776">
                  <c:v>2.4284300000000002E-2</c:v>
                </c:pt>
                <c:pt idx="115777">
                  <c:v>2.4047300000000001E-2</c:v>
                </c:pt>
                <c:pt idx="115778">
                  <c:v>2.3761899999999999E-2</c:v>
                </c:pt>
                <c:pt idx="115779">
                  <c:v>2.3428500000000001E-2</c:v>
                </c:pt>
                <c:pt idx="115780">
                  <c:v>2.3047600000000001E-2</c:v>
                </c:pt>
                <c:pt idx="115781">
                  <c:v>2.2619799999999999E-2</c:v>
                </c:pt>
                <c:pt idx="115782">
                  <c:v>2.2145600000000001E-2</c:v>
                </c:pt>
                <c:pt idx="115783">
                  <c:v>2.1625800000000001E-2</c:v>
                </c:pt>
                <c:pt idx="115784">
                  <c:v>2.1061199999999999E-2</c:v>
                </c:pt>
                <c:pt idx="115785">
                  <c:v>2.04528E-2</c:v>
                </c:pt>
                <c:pt idx="115786">
                  <c:v>1.98014E-2</c:v>
                </c:pt>
                <c:pt idx="115787">
                  <c:v>1.9108300000000002E-2</c:v>
                </c:pt>
                <c:pt idx="115788">
                  <c:v>1.8374499999999998E-2</c:v>
                </c:pt>
                <c:pt idx="115789">
                  <c:v>1.7601200000000001E-2</c:v>
                </c:pt>
                <c:pt idx="115790">
                  <c:v>1.67899E-2</c:v>
                </c:pt>
                <c:pt idx="115791">
                  <c:v>1.5941799999999999E-2</c:v>
                </c:pt>
                <c:pt idx="115792">
                  <c:v>1.50584E-2</c:v>
                </c:pt>
                <c:pt idx="115793">
                  <c:v>1.4141300000000001E-2</c:v>
                </c:pt>
                <c:pt idx="115794">
                  <c:v>1.3191899999999999E-2</c:v>
                </c:pt>
                <c:pt idx="115795">
                  <c:v>1.22121E-2</c:v>
                </c:pt>
                <c:pt idx="115796">
                  <c:v>1.1203400000000001E-2</c:v>
                </c:pt>
                <c:pt idx="115797">
                  <c:v>1.0167600000000001E-2</c:v>
                </c:pt>
                <c:pt idx="115798" formatCode="0.00E+00">
                  <c:v>9.1066600000000008E-3</c:v>
                </c:pt>
                <c:pt idx="115799" formatCode="0.00E+00">
                  <c:v>8.0223099999999995E-3</c:v>
                </c:pt>
                <c:pt idx="115800" formatCode="0.00E+00">
                  <c:v>6.9165099999999998E-3</c:v>
                </c:pt>
                <c:pt idx="115801" formatCode="0.00E+00">
                  <c:v>5.7912099999999998E-3</c:v>
                </c:pt>
                <c:pt idx="115802" formatCode="0.00E+00">
                  <c:v>4.6484300000000003E-3</c:v>
                </c:pt>
                <c:pt idx="115803" formatCode="0.00E+00">
                  <c:v>3.4901799999999998E-3</c:v>
                </c:pt>
                <c:pt idx="115804" formatCode="0.00E+00">
                  <c:v>2.31854E-3</c:v>
                </c:pt>
                <c:pt idx="115805" formatCode="0.00E+00">
                  <c:v>1.13561E-3</c:v>
                </c:pt>
                <c:pt idx="115806" formatCode="0.00E+00">
                  <c:v>-5.6499699999999997E-5</c:v>
                </c:pt>
                <c:pt idx="115807" formatCode="0.00E+00">
                  <c:v>-1.2556500000000001E-3</c:v>
                </c:pt>
                <c:pt idx="115808" formatCode="0.00E+00">
                  <c:v>-2.4596700000000002E-3</c:v>
                </c:pt>
                <c:pt idx="115809" formatCode="0.00E+00">
                  <c:v>-3.6664000000000002E-3</c:v>
                </c:pt>
                <c:pt idx="115810" formatCode="0.00E+00">
                  <c:v>-4.8736600000000001E-3</c:v>
                </c:pt>
                <c:pt idx="115811" formatCode="0.00E+00">
                  <c:v>-6.0792600000000004E-3</c:v>
                </c:pt>
                <c:pt idx="115812" formatCode="0.00E+00">
                  <c:v>-7.28103E-3</c:v>
                </c:pt>
                <c:pt idx="115813" formatCode="0.00E+00">
                  <c:v>-8.4767699999999998E-3</c:v>
                </c:pt>
                <c:pt idx="115814" formatCode="0.00E+00">
                  <c:v>-9.6643100000000006E-3</c:v>
                </c:pt>
                <c:pt idx="115815">
                  <c:v>-1.08415E-2</c:v>
                </c:pt>
                <c:pt idx="115816">
                  <c:v>-1.20062E-2</c:v>
                </c:pt>
                <c:pt idx="115817">
                  <c:v>-1.31562E-2</c:v>
                </c:pt>
                <c:pt idx="115818">
                  <c:v>-1.42895E-2</c:v>
                </c:pt>
                <c:pt idx="115819">
                  <c:v>-1.5403999999999999E-2</c:v>
                </c:pt>
                <c:pt idx="115820">
                  <c:v>-1.6497600000000001E-2</c:v>
                </c:pt>
                <c:pt idx="115821">
                  <c:v>-1.7568299999999999E-2</c:v>
                </c:pt>
                <c:pt idx="115822">
                  <c:v>-1.8614200000000001E-2</c:v>
                </c:pt>
                <c:pt idx="115823">
                  <c:v>-1.96332E-2</c:v>
                </c:pt>
                <c:pt idx="115824">
                  <c:v>-2.0623599999999999E-2</c:v>
                </c:pt>
                <c:pt idx="115825">
                  <c:v>-2.1583399999999999E-2</c:v>
                </c:pt>
                <c:pt idx="115826">
                  <c:v>-2.2511E-2</c:v>
                </c:pt>
                <c:pt idx="115827">
                  <c:v>-2.3404500000000002E-2</c:v>
                </c:pt>
                <c:pt idx="115828">
                  <c:v>-2.4262200000000001E-2</c:v>
                </c:pt>
                <c:pt idx="115829">
                  <c:v>-2.5082699999999999E-2</c:v>
                </c:pt>
                <c:pt idx="115830">
                  <c:v>-2.58642E-2</c:v>
                </c:pt>
                <c:pt idx="115831">
                  <c:v>-2.6605400000000001E-2</c:v>
                </c:pt>
                <c:pt idx="115832">
                  <c:v>-2.7304800000000001E-2</c:v>
                </c:pt>
                <c:pt idx="115833">
                  <c:v>-2.7961199999999999E-2</c:v>
                </c:pt>
                <c:pt idx="115834">
                  <c:v>-2.8573100000000001E-2</c:v>
                </c:pt>
                <c:pt idx="115835">
                  <c:v>-2.9139499999999999E-2</c:v>
                </c:pt>
                <c:pt idx="115836">
                  <c:v>-2.96593E-2</c:v>
                </c:pt>
                <c:pt idx="115837">
                  <c:v>-3.0131399999999999E-2</c:v>
                </c:pt>
                <c:pt idx="115838">
                  <c:v>-3.0554899999999999E-2</c:v>
                </c:pt>
                <c:pt idx="115839">
                  <c:v>-3.0928899999999999E-2</c:v>
                </c:pt>
                <c:pt idx="115840">
                  <c:v>-3.1252599999999998E-2</c:v>
                </c:pt>
                <c:pt idx="115841">
                  <c:v>-3.1525499999999998E-2</c:v>
                </c:pt>
                <c:pt idx="115842">
                  <c:v>-3.1746900000000002E-2</c:v>
                </c:pt>
                <c:pt idx="115843">
                  <c:v>-3.1916300000000002E-2</c:v>
                </c:pt>
                <c:pt idx="115844">
                  <c:v>-3.2033399999999997E-2</c:v>
                </c:pt>
                <c:pt idx="115845">
                  <c:v>-3.20977E-2</c:v>
                </c:pt>
                <c:pt idx="115846">
                  <c:v>-3.2109100000000002E-2</c:v>
                </c:pt>
                <c:pt idx="115847">
                  <c:v>-3.2067499999999999E-2</c:v>
                </c:pt>
                <c:pt idx="115848">
                  <c:v>-3.1972899999999999E-2</c:v>
                </c:pt>
                <c:pt idx="115849">
                  <c:v>-3.1825199999999998E-2</c:v>
                </c:pt>
                <c:pt idx="115850">
                  <c:v>-3.1624800000000002E-2</c:v>
                </c:pt>
                <c:pt idx="115851">
                  <c:v>-3.1371700000000002E-2</c:v>
                </c:pt>
                <c:pt idx="115852">
                  <c:v>-3.1066400000000001E-2</c:v>
                </c:pt>
                <c:pt idx="115853">
                  <c:v>-3.0709400000000001E-2</c:v>
                </c:pt>
                <c:pt idx="115854">
                  <c:v>-3.0301100000000001E-2</c:v>
                </c:pt>
                <c:pt idx="115855">
                  <c:v>-2.9842199999999999E-2</c:v>
                </c:pt>
                <c:pt idx="115856">
                  <c:v>-2.9333399999999999E-2</c:v>
                </c:pt>
                <c:pt idx="115857">
                  <c:v>-2.8775499999999999E-2</c:v>
                </c:pt>
                <c:pt idx="115858">
                  <c:v>-2.8169400000000001E-2</c:v>
                </c:pt>
                <c:pt idx="115859">
                  <c:v>-2.7516100000000002E-2</c:v>
                </c:pt>
                <c:pt idx="115860">
                  <c:v>-2.6816699999999999E-2</c:v>
                </c:pt>
                <c:pt idx="115861">
                  <c:v>-2.60723E-2</c:v>
                </c:pt>
                <c:pt idx="115862">
                  <c:v>-2.52841E-2</c:v>
                </c:pt>
                <c:pt idx="115863">
                  <c:v>-2.44534E-2</c:v>
                </c:pt>
                <c:pt idx="115864">
                  <c:v>-2.3581600000000001E-2</c:v>
                </c:pt>
                <c:pt idx="115865">
                  <c:v>-2.2670300000000001E-2</c:v>
                </c:pt>
                <c:pt idx="115866">
                  <c:v>-2.1720799999999998E-2</c:v>
                </c:pt>
                <c:pt idx="115867">
                  <c:v>-2.0734900000000001E-2</c:v>
                </c:pt>
                <c:pt idx="115868">
                  <c:v>-1.9714200000000001E-2</c:v>
                </c:pt>
                <c:pt idx="115869">
                  <c:v>-1.8660400000000001E-2</c:v>
                </c:pt>
                <c:pt idx="115870">
                  <c:v>-1.7575199999999999E-2</c:v>
                </c:pt>
                <c:pt idx="115871">
                  <c:v>-1.6460700000000002E-2</c:v>
                </c:pt>
                <c:pt idx="115872">
                  <c:v>-1.5318500000000001E-2</c:v>
                </c:pt>
                <c:pt idx="115873">
                  <c:v>-1.41508E-2</c:v>
                </c:pt>
                <c:pt idx="115874">
                  <c:v>-1.2959399999999999E-2</c:v>
                </c:pt>
                <c:pt idx="115875">
                  <c:v>-1.17465E-2</c:v>
                </c:pt>
                <c:pt idx="115876">
                  <c:v>-1.05141E-2</c:v>
                </c:pt>
                <c:pt idx="115877" formatCode="0.00E+00">
                  <c:v>-9.2643299999999994E-3</c:v>
                </c:pt>
                <c:pt idx="115878" formatCode="0.00E+00">
                  <c:v>-7.9993200000000007E-3</c:v>
                </c:pt>
                <c:pt idx="115879" formatCode="0.00E+00">
                  <c:v>-6.7212699999999997E-3</c:v>
                </c:pt>
                <c:pt idx="115880" formatCode="0.00E+00">
                  <c:v>-5.4323599999999998E-3</c:v>
                </c:pt>
                <c:pt idx="115881" formatCode="0.00E+00">
                  <c:v>-4.1348299999999999E-3</c:v>
                </c:pt>
                <c:pt idx="115882" formatCode="0.00E+00">
                  <c:v>-2.8309099999999999E-3</c:v>
                </c:pt>
                <c:pt idx="115883" formatCode="0.00E+00">
                  <c:v>-1.52286E-3</c:v>
                </c:pt>
                <c:pt idx="115884" formatCode="0.00E+00">
                  <c:v>-2.1292300000000001E-4</c:v>
                </c:pt>
                <c:pt idx="115885" formatCode="0.00E+00">
                  <c:v>1.09662E-3</c:v>
                </c:pt>
                <c:pt idx="115886" formatCode="0.00E+00">
                  <c:v>2.4035200000000001E-3</c:v>
                </c:pt>
                <c:pt idx="115887" formatCode="0.00E+00">
                  <c:v>3.7055E-3</c:v>
                </c:pt>
                <c:pt idx="115888" formatCode="0.00E+00">
                  <c:v>5.0003000000000001E-3</c:v>
                </c:pt>
                <c:pt idx="115889" formatCode="0.00E+00">
                  <c:v>6.2857E-3</c:v>
                </c:pt>
                <c:pt idx="115890" formatCode="0.00E+00">
                  <c:v>7.5594499999999997E-3</c:v>
                </c:pt>
                <c:pt idx="115891" formatCode="0.00E+00">
                  <c:v>8.8193500000000001E-3</c:v>
                </c:pt>
                <c:pt idx="115892">
                  <c:v>1.00632E-2</c:v>
                </c:pt>
                <c:pt idx="115893">
                  <c:v>1.1288899999999999E-2</c:v>
                </c:pt>
                <c:pt idx="115894">
                  <c:v>1.24942E-2</c:v>
                </c:pt>
                <c:pt idx="115895">
                  <c:v>1.3677099999999999E-2</c:v>
                </c:pt>
                <c:pt idx="115896">
                  <c:v>1.48355E-2</c:v>
                </c:pt>
                <c:pt idx="115897">
                  <c:v>1.5967499999999999E-2</c:v>
                </c:pt>
                <c:pt idx="115898">
                  <c:v>1.7070999999999999E-2</c:v>
                </c:pt>
                <c:pt idx="115899">
                  <c:v>1.81441E-2</c:v>
                </c:pt>
                <c:pt idx="115900">
                  <c:v>1.9185000000000001E-2</c:v>
                </c:pt>
                <c:pt idx="115901">
                  <c:v>2.0191799999999999E-2</c:v>
                </c:pt>
                <c:pt idx="115902">
                  <c:v>2.1162799999999999E-2</c:v>
                </c:pt>
                <c:pt idx="115903">
                  <c:v>2.2096299999999999E-2</c:v>
                </c:pt>
                <c:pt idx="115904">
                  <c:v>2.2990699999999999E-2</c:v>
                </c:pt>
                <c:pt idx="115905">
                  <c:v>2.3844500000000001E-2</c:v>
                </c:pt>
                <c:pt idx="115906">
                  <c:v>2.46561E-2</c:v>
                </c:pt>
                <c:pt idx="115907">
                  <c:v>2.5424100000000002E-2</c:v>
                </c:pt>
                <c:pt idx="115908">
                  <c:v>2.6147199999999999E-2</c:v>
                </c:pt>
                <c:pt idx="115909">
                  <c:v>2.68241E-2</c:v>
                </c:pt>
                <c:pt idx="115910">
                  <c:v>2.7453700000000001E-2</c:v>
                </c:pt>
                <c:pt idx="115911">
                  <c:v>2.8034900000000001E-2</c:v>
                </c:pt>
                <c:pt idx="115912">
                  <c:v>2.85667E-2</c:v>
                </c:pt>
                <c:pt idx="115913">
                  <c:v>2.9048000000000001E-2</c:v>
                </c:pt>
                <c:pt idx="115914">
                  <c:v>2.94782E-2</c:v>
                </c:pt>
                <c:pt idx="115915">
                  <c:v>2.9856500000000001E-2</c:v>
                </c:pt>
                <c:pt idx="115916">
                  <c:v>3.0182199999999999E-2</c:v>
                </c:pt>
                <c:pt idx="115917">
                  <c:v>3.0454700000000001E-2</c:v>
                </c:pt>
                <c:pt idx="115918">
                  <c:v>3.0673599999999999E-2</c:v>
                </c:pt>
                <c:pt idx="115919">
                  <c:v>3.0838500000000001E-2</c:v>
                </c:pt>
                <c:pt idx="115920">
                  <c:v>3.09492E-2</c:v>
                </c:pt>
                <c:pt idx="115921">
                  <c:v>3.1005399999999999E-2</c:v>
                </c:pt>
                <c:pt idx="115922">
                  <c:v>3.1007099999999999E-2</c:v>
                </c:pt>
                <c:pt idx="115923">
                  <c:v>3.0954200000000001E-2</c:v>
                </c:pt>
                <c:pt idx="115924">
                  <c:v>3.08469E-2</c:v>
                </c:pt>
                <c:pt idx="115925">
                  <c:v>3.0685400000000002E-2</c:v>
                </c:pt>
                <c:pt idx="115926">
                  <c:v>3.0470000000000001E-2</c:v>
                </c:pt>
                <c:pt idx="115927">
                  <c:v>3.0201100000000002E-2</c:v>
                </c:pt>
                <c:pt idx="115928">
                  <c:v>2.9879099999999999E-2</c:v>
                </c:pt>
                <c:pt idx="115929">
                  <c:v>2.9504599999999999E-2</c:v>
                </c:pt>
                <c:pt idx="115930">
                  <c:v>2.9078300000000001E-2</c:v>
                </c:pt>
                <c:pt idx="115931">
                  <c:v>2.8601100000000001E-2</c:v>
                </c:pt>
                <c:pt idx="115932">
                  <c:v>2.8073600000000001E-2</c:v>
                </c:pt>
                <c:pt idx="115933">
                  <c:v>2.7496900000000001E-2</c:v>
                </c:pt>
                <c:pt idx="115934">
                  <c:v>2.6872E-2</c:v>
                </c:pt>
                <c:pt idx="115935">
                  <c:v>2.6199900000000002E-2</c:v>
                </c:pt>
                <c:pt idx="115936">
                  <c:v>2.5482000000000001E-2</c:v>
                </c:pt>
                <c:pt idx="115937">
                  <c:v>2.4719499999999998E-2</c:v>
                </c:pt>
                <c:pt idx="115938">
                  <c:v>2.39137E-2</c:v>
                </c:pt>
                <c:pt idx="115939">
                  <c:v>2.3066099999999999E-2</c:v>
                </c:pt>
                <c:pt idx="115940">
                  <c:v>2.2178099999999999E-2</c:v>
                </c:pt>
                <c:pt idx="115941">
                  <c:v>2.12514E-2</c:v>
                </c:pt>
                <c:pt idx="115942">
                  <c:v>2.0287599999999999E-2</c:v>
                </c:pt>
                <c:pt idx="115943">
                  <c:v>1.9288400000000001E-2</c:v>
                </c:pt>
                <c:pt idx="115944">
                  <c:v>1.82556E-2</c:v>
                </c:pt>
                <c:pt idx="115945">
                  <c:v>1.7191100000000001E-2</c:v>
                </c:pt>
                <c:pt idx="115946">
                  <c:v>1.6096599999999999E-2</c:v>
                </c:pt>
                <c:pt idx="115947">
                  <c:v>1.49742E-2</c:v>
                </c:pt>
                <c:pt idx="115948">
                  <c:v>1.38259E-2</c:v>
                </c:pt>
                <c:pt idx="115949">
                  <c:v>1.26537E-2</c:v>
                </c:pt>
                <c:pt idx="115950">
                  <c:v>1.14596E-2</c:v>
                </c:pt>
                <c:pt idx="115951">
                  <c:v>1.0245799999999999E-2</c:v>
                </c:pt>
                <c:pt idx="115952" formatCode="0.00E+00">
                  <c:v>9.0145599999999996E-3</c:v>
                </c:pt>
                <c:pt idx="115953" formatCode="0.00E+00">
                  <c:v>7.7679200000000002E-3</c:v>
                </c:pt>
                <c:pt idx="115954" formatCode="0.00E+00">
                  <c:v>6.5081599999999998E-3</c:v>
                </c:pt>
                <c:pt idx="115955" formatCode="0.00E+00">
                  <c:v>5.2375E-3</c:v>
                </c:pt>
                <c:pt idx="115956" formatCode="0.00E+00">
                  <c:v>3.9582100000000002E-3</c:v>
                </c:pt>
                <c:pt idx="115957" formatCode="0.00E+00">
                  <c:v>2.67257E-3</c:v>
                </c:pt>
                <c:pt idx="115958" formatCode="0.00E+00">
                  <c:v>1.3828600000000001E-3</c:v>
                </c:pt>
                <c:pt idx="115959" formatCode="0.00E+00">
                  <c:v>9.1392100000000002E-5</c:v>
                </c:pt>
                <c:pt idx="115960" formatCode="0.00E+00">
                  <c:v>-1.19955E-3</c:v>
                </c:pt>
                <c:pt idx="115961" formatCode="0.00E+00">
                  <c:v>-2.4876500000000001E-3</c:v>
                </c:pt>
                <c:pt idx="115962" formatCode="0.00E+00">
                  <c:v>-3.7706300000000001E-3</c:v>
                </c:pt>
                <c:pt idx="115963" formatCode="0.00E+00">
                  <c:v>-5.0461799999999999E-3</c:v>
                </c:pt>
                <c:pt idx="115964" formatCode="0.00E+00">
                  <c:v>-6.3120499999999996E-3</c:v>
                </c:pt>
                <c:pt idx="115965" formatCode="0.00E+00">
                  <c:v>-7.5659500000000001E-3</c:v>
                </c:pt>
                <c:pt idx="115966" formatCode="0.00E+00">
                  <c:v>-8.8056699999999998E-3</c:v>
                </c:pt>
                <c:pt idx="115967">
                  <c:v>-1.0029E-2</c:v>
                </c:pt>
                <c:pt idx="115968">
                  <c:v>-1.1233699999999999E-2</c:v>
                </c:pt>
                <c:pt idx="115969">
                  <c:v>-1.2417600000000001E-2</c:v>
                </c:pt>
                <c:pt idx="115970">
                  <c:v>-1.3578700000000001E-2</c:v>
                </c:pt>
                <c:pt idx="115971">
                  <c:v>-1.47148E-2</c:v>
                </c:pt>
                <c:pt idx="115972">
                  <c:v>-1.5823899999999998E-2</c:v>
                </c:pt>
                <c:pt idx="115973">
                  <c:v>-1.6904099999999998E-2</c:v>
                </c:pt>
                <c:pt idx="115974">
                  <c:v>-1.7953299999999998E-2</c:v>
                </c:pt>
                <c:pt idx="115975">
                  <c:v>-1.8969699999999999E-2</c:v>
                </c:pt>
                <c:pt idx="115976">
                  <c:v>-1.9951400000000001E-2</c:v>
                </c:pt>
                <c:pt idx="115977">
                  <c:v>-2.0896700000000001E-2</c:v>
                </c:pt>
                <c:pt idx="115978">
                  <c:v>-2.1803900000000001E-2</c:v>
                </c:pt>
                <c:pt idx="115979">
                  <c:v>-2.2671299999999998E-2</c:v>
                </c:pt>
                <c:pt idx="115980">
                  <c:v>-2.3497299999999999E-2</c:v>
                </c:pt>
                <c:pt idx="115981">
                  <c:v>-2.42805E-2</c:v>
                </c:pt>
                <c:pt idx="115982">
                  <c:v>-2.5019400000000001E-2</c:v>
                </c:pt>
                <c:pt idx="115983">
                  <c:v>-2.5712700000000002E-2</c:v>
                </c:pt>
                <c:pt idx="115984">
                  <c:v>-2.63591E-2</c:v>
                </c:pt>
                <c:pt idx="115985">
                  <c:v>-2.69573E-2</c:v>
                </c:pt>
                <c:pt idx="115986">
                  <c:v>-2.75064E-2</c:v>
                </c:pt>
                <c:pt idx="115987">
                  <c:v>-2.8005200000000001E-2</c:v>
                </c:pt>
                <c:pt idx="115988">
                  <c:v>-2.84528E-2</c:v>
                </c:pt>
                <c:pt idx="115989">
                  <c:v>-2.88484E-2</c:v>
                </c:pt>
                <c:pt idx="115990">
                  <c:v>-2.91913E-2</c:v>
                </c:pt>
                <c:pt idx="115991">
                  <c:v>-2.9480699999999999E-2</c:v>
                </c:pt>
                <c:pt idx="115992">
                  <c:v>-2.9716099999999999E-2</c:v>
                </c:pt>
                <c:pt idx="115993">
                  <c:v>-2.9897E-2</c:v>
                </c:pt>
                <c:pt idx="115994">
                  <c:v>-3.0023000000000001E-2</c:v>
                </c:pt>
                <c:pt idx="115995">
                  <c:v>-3.00938E-2</c:v>
                </c:pt>
                <c:pt idx="115996">
                  <c:v>-3.0109299999999999E-2</c:v>
                </c:pt>
                <c:pt idx="115997">
                  <c:v>-3.00693E-2</c:v>
                </c:pt>
                <c:pt idx="115998">
                  <c:v>-2.9973900000000001E-2</c:v>
                </c:pt>
                <c:pt idx="115999">
                  <c:v>-2.9823100000000002E-2</c:v>
                </c:pt>
                <c:pt idx="116000">
                  <c:v>-2.96171E-2</c:v>
                </c:pt>
                <c:pt idx="116001">
                  <c:v>-2.9356299999999998E-2</c:v>
                </c:pt>
                <c:pt idx="116002">
                  <c:v>-2.9040900000000001E-2</c:v>
                </c:pt>
                <c:pt idx="116003">
                  <c:v>-2.8671499999999999E-2</c:v>
                </c:pt>
                <c:pt idx="116004">
                  <c:v>-2.8248700000000002E-2</c:v>
                </c:pt>
                <c:pt idx="116005">
                  <c:v>-2.7773099999999998E-2</c:v>
                </c:pt>
                <c:pt idx="116006">
                  <c:v>-2.7245499999999999E-2</c:v>
                </c:pt>
                <c:pt idx="116007">
                  <c:v>-2.6666599999999999E-2</c:v>
                </c:pt>
                <c:pt idx="116008">
                  <c:v>-2.6037600000000001E-2</c:v>
                </c:pt>
                <c:pt idx="116009">
                  <c:v>-2.5359300000000001E-2</c:v>
                </c:pt>
                <c:pt idx="116010">
                  <c:v>-2.46328E-2</c:v>
                </c:pt>
                <c:pt idx="116011">
                  <c:v>-2.3859499999999999E-2</c:v>
                </c:pt>
                <c:pt idx="116012">
                  <c:v>-2.3040499999999998E-2</c:v>
                </c:pt>
                <c:pt idx="116013">
                  <c:v>-2.21773E-2</c:v>
                </c:pt>
                <c:pt idx="116014">
                  <c:v>-2.1271200000000001E-2</c:v>
                </c:pt>
                <c:pt idx="116015">
                  <c:v>-2.03237E-2</c:v>
                </c:pt>
                <c:pt idx="116016">
                  <c:v>-1.93365E-2</c:v>
                </c:pt>
                <c:pt idx="116017">
                  <c:v>-1.83111E-2</c:v>
                </c:pt>
                <c:pt idx="116018">
                  <c:v>-1.7249400000000002E-2</c:v>
                </c:pt>
                <c:pt idx="116019">
                  <c:v>-1.6153000000000001E-2</c:v>
                </c:pt>
                <c:pt idx="116020">
                  <c:v>-1.50239E-2</c:v>
                </c:pt>
                <c:pt idx="116021">
                  <c:v>-1.3863800000000001E-2</c:v>
                </c:pt>
                <c:pt idx="116022">
                  <c:v>-1.2674899999999999E-2</c:v>
                </c:pt>
                <c:pt idx="116023">
                  <c:v>-1.1459E-2</c:v>
                </c:pt>
                <c:pt idx="116024">
                  <c:v>-1.02182E-2</c:v>
                </c:pt>
                <c:pt idx="116025" formatCode="0.00E+00">
                  <c:v>-8.9546399999999998E-3</c:v>
                </c:pt>
                <c:pt idx="116026" formatCode="0.00E+00">
                  <c:v>-7.6704399999999997E-3</c:v>
                </c:pt>
                <c:pt idx="116027" formatCode="0.00E+00">
                  <c:v>-6.36777E-3</c:v>
                </c:pt>
                <c:pt idx="116028" formatCode="0.00E+00">
                  <c:v>-5.0488299999999998E-3</c:v>
                </c:pt>
                <c:pt idx="116029" formatCode="0.00E+00">
                  <c:v>-3.7158600000000001E-3</c:v>
                </c:pt>
                <c:pt idx="116030" formatCode="0.00E+00">
                  <c:v>-2.37112E-3</c:v>
                </c:pt>
                <c:pt idx="116031" formatCode="0.00E+00">
                  <c:v>-1.0168899999999999E-3</c:v>
                </c:pt>
                <c:pt idx="116032" formatCode="0.00E+00">
                  <c:v>3.4452099999999998E-4</c:v>
                </c:pt>
                <c:pt idx="116033" formatCode="0.00E+00">
                  <c:v>1.7108100000000001E-3</c:v>
                </c:pt>
                <c:pt idx="116034" formatCode="0.00E+00">
                  <c:v>3.0796500000000002E-3</c:v>
                </c:pt>
                <c:pt idx="116035" formatCode="0.00E+00">
                  <c:v>4.4487099999999998E-3</c:v>
                </c:pt>
                <c:pt idx="116036" formatCode="0.00E+00">
                  <c:v>5.8156500000000003E-3</c:v>
                </c:pt>
                <c:pt idx="116037" formatCode="0.00E+00">
                  <c:v>7.1781600000000003E-3</c:v>
                </c:pt>
                <c:pt idx="116038" formatCode="0.00E+00">
                  <c:v>8.5338900000000006E-3</c:v>
                </c:pt>
                <c:pt idx="116039" formatCode="0.00E+00">
                  <c:v>9.8805500000000001E-3</c:v>
                </c:pt>
                <c:pt idx="116040">
                  <c:v>1.12158E-2</c:v>
                </c:pt>
                <c:pt idx="116041">
                  <c:v>1.2537400000000001E-2</c:v>
                </c:pt>
                <c:pt idx="116042">
                  <c:v>1.3843100000000001E-2</c:v>
                </c:pt>
                <c:pt idx="116043">
                  <c:v>1.5130599999999999E-2</c:v>
                </c:pt>
                <c:pt idx="116044">
                  <c:v>1.6397800000000001E-2</c:v>
                </c:pt>
                <c:pt idx="116045">
                  <c:v>1.7642399999999999E-2</c:v>
                </c:pt>
                <c:pt idx="116046">
                  <c:v>1.8862299999999999E-2</c:v>
                </c:pt>
                <c:pt idx="116047">
                  <c:v>2.00555E-2</c:v>
                </c:pt>
                <c:pt idx="116048">
                  <c:v>2.12198E-2</c:v>
                </c:pt>
                <c:pt idx="116049">
                  <c:v>2.23533E-2</c:v>
                </c:pt>
                <c:pt idx="116050">
                  <c:v>2.3453999999999999E-2</c:v>
                </c:pt>
                <c:pt idx="116051">
                  <c:v>2.45201E-2</c:v>
                </c:pt>
                <c:pt idx="116052">
                  <c:v>2.5549499999999999E-2</c:v>
                </c:pt>
                <c:pt idx="116053">
                  <c:v>2.65407E-2</c:v>
                </c:pt>
                <c:pt idx="116054">
                  <c:v>2.74918E-2</c:v>
                </c:pt>
                <c:pt idx="116055">
                  <c:v>2.8401300000000001E-2</c:v>
                </c:pt>
                <c:pt idx="116056">
                  <c:v>2.9267399999999999E-2</c:v>
                </c:pt>
                <c:pt idx="116057">
                  <c:v>3.0088799999999999E-2</c:v>
                </c:pt>
                <c:pt idx="116058">
                  <c:v>3.08639E-2</c:v>
                </c:pt>
                <c:pt idx="116059">
                  <c:v>3.1591500000000002E-2</c:v>
                </c:pt>
                <c:pt idx="116060">
                  <c:v>3.2270100000000003E-2</c:v>
                </c:pt>
                <c:pt idx="116061">
                  <c:v>3.2898700000000003E-2</c:v>
                </c:pt>
                <c:pt idx="116062">
                  <c:v>3.3475999999999999E-2</c:v>
                </c:pt>
                <c:pt idx="116063">
                  <c:v>3.4001099999999999E-2</c:v>
                </c:pt>
                <c:pt idx="116064">
                  <c:v>3.44731E-2</c:v>
                </c:pt>
                <c:pt idx="116065">
                  <c:v>3.4890900000000002E-2</c:v>
                </c:pt>
                <c:pt idx="116066">
                  <c:v>3.5253899999999998E-2</c:v>
                </c:pt>
                <c:pt idx="116067">
                  <c:v>3.55614E-2</c:v>
                </c:pt>
                <c:pt idx="116068">
                  <c:v>3.5812799999999999E-2</c:v>
                </c:pt>
                <c:pt idx="116069">
                  <c:v>3.6007600000000001E-2</c:v>
                </c:pt>
                <c:pt idx="116070">
                  <c:v>3.6145400000000001E-2</c:v>
                </c:pt>
                <c:pt idx="116071">
                  <c:v>3.6225899999999998E-2</c:v>
                </c:pt>
                <c:pt idx="116072">
                  <c:v>3.6248799999999998E-2</c:v>
                </c:pt>
                <c:pt idx="116073">
                  <c:v>3.6214000000000003E-2</c:v>
                </c:pt>
                <c:pt idx="116074">
                  <c:v>3.6121599999999997E-2</c:v>
                </c:pt>
                <c:pt idx="116075">
                  <c:v>3.5971499999999997E-2</c:v>
                </c:pt>
                <c:pt idx="116076">
                  <c:v>3.5763999999999997E-2</c:v>
                </c:pt>
                <c:pt idx="116077">
                  <c:v>3.5499200000000002E-2</c:v>
                </c:pt>
                <c:pt idx="116078">
                  <c:v>3.5177600000000003E-2</c:v>
                </c:pt>
                <c:pt idx="116079">
                  <c:v>3.47996E-2</c:v>
                </c:pt>
                <c:pt idx="116080">
                  <c:v>3.4365699999999999E-2</c:v>
                </c:pt>
                <c:pt idx="116081">
                  <c:v>3.38766E-2</c:v>
                </c:pt>
                <c:pt idx="116082">
                  <c:v>3.3332899999999999E-2</c:v>
                </c:pt>
                <c:pt idx="116083">
                  <c:v>3.2735399999999998E-2</c:v>
                </c:pt>
                <c:pt idx="116084">
                  <c:v>3.2085200000000001E-2</c:v>
                </c:pt>
                <c:pt idx="116085">
                  <c:v>3.1383000000000001E-2</c:v>
                </c:pt>
                <c:pt idx="116086">
                  <c:v>3.06301E-2</c:v>
                </c:pt>
                <c:pt idx="116087">
                  <c:v>2.98275E-2</c:v>
                </c:pt>
                <c:pt idx="116088">
                  <c:v>2.8976399999999999E-2</c:v>
                </c:pt>
                <c:pt idx="116089">
                  <c:v>2.80783E-2</c:v>
                </c:pt>
                <c:pt idx="116090">
                  <c:v>2.71343E-2</c:v>
                </c:pt>
                <c:pt idx="116091">
                  <c:v>2.6146099999999999E-2</c:v>
                </c:pt>
                <c:pt idx="116092">
                  <c:v>2.5115100000000001E-2</c:v>
                </c:pt>
                <c:pt idx="116093">
                  <c:v>2.4042899999999999E-2</c:v>
                </c:pt>
                <c:pt idx="116094">
                  <c:v>2.2931199999999999E-2</c:v>
                </c:pt>
                <c:pt idx="116095">
                  <c:v>2.1781700000000001E-2</c:v>
                </c:pt>
                <c:pt idx="116096">
                  <c:v>2.0596099999999999E-2</c:v>
                </c:pt>
                <c:pt idx="116097">
                  <c:v>1.9376399999999998E-2</c:v>
                </c:pt>
                <c:pt idx="116098">
                  <c:v>1.8124299999999999E-2</c:v>
                </c:pt>
                <c:pt idx="116099">
                  <c:v>1.68419E-2</c:v>
                </c:pt>
                <c:pt idx="116100">
                  <c:v>1.5531100000000001E-2</c:v>
                </c:pt>
                <c:pt idx="116101">
                  <c:v>1.4194E-2</c:v>
                </c:pt>
                <c:pt idx="116102">
                  <c:v>1.28326E-2</c:v>
                </c:pt>
                <c:pt idx="116103">
                  <c:v>1.1449000000000001E-2</c:v>
                </c:pt>
                <c:pt idx="116104">
                  <c:v>1.0045399999999999E-2</c:v>
                </c:pt>
                <c:pt idx="116105" formatCode="0.00E+00">
                  <c:v>8.6239699999999999E-3</c:v>
                </c:pt>
                <c:pt idx="116106" formatCode="0.00E+00">
                  <c:v>7.1868799999999997E-3</c:v>
                </c:pt>
                <c:pt idx="116107" formatCode="0.00E+00">
                  <c:v>5.7363700000000002E-3</c:v>
                </c:pt>
                <c:pt idx="116108" formatCode="0.00E+00">
                  <c:v>4.2746700000000004E-3</c:v>
                </c:pt>
                <c:pt idx="116109" formatCode="0.00E+00">
                  <c:v>2.8040399999999998E-3</c:v>
                </c:pt>
                <c:pt idx="116110" formatCode="0.00E+00">
                  <c:v>1.3267400000000001E-3</c:v>
                </c:pt>
                <c:pt idx="116111" formatCode="0.00E+00">
                  <c:v>-1.5495299999999999E-4</c:v>
                </c:pt>
                <c:pt idx="116112" formatCode="0.00E+00">
                  <c:v>-1.63876E-3</c:v>
                </c:pt>
                <c:pt idx="116113" formatCode="0.00E+00">
                  <c:v>-3.1224099999999999E-3</c:v>
                </c:pt>
                <c:pt idx="116114" formatCode="0.00E+00">
                  <c:v>-4.6036200000000001E-3</c:v>
                </c:pt>
                <c:pt idx="116115" formatCode="0.00E+00">
                  <c:v>-6.0801400000000004E-3</c:v>
                </c:pt>
                <c:pt idx="116116" formatCode="0.00E+00">
                  <c:v>-7.5496900000000004E-3</c:v>
                </c:pt>
                <c:pt idx="116117" formatCode="0.00E+00">
                  <c:v>-9.0100500000000004E-3</c:v>
                </c:pt>
                <c:pt idx="116118">
                  <c:v>-1.0459E-2</c:v>
                </c:pt>
                <c:pt idx="116119">
                  <c:v>-1.18943E-2</c:v>
                </c:pt>
                <c:pt idx="116120">
                  <c:v>-1.3313800000000001E-2</c:v>
                </c:pt>
                <c:pt idx="116121">
                  <c:v>-1.47154E-2</c:v>
                </c:pt>
                <c:pt idx="116122">
                  <c:v>-1.6097E-2</c:v>
                </c:pt>
                <c:pt idx="116123">
                  <c:v>-1.74564E-2</c:v>
                </c:pt>
                <c:pt idx="116124">
                  <c:v>-1.8791700000000001E-2</c:v>
                </c:pt>
                <c:pt idx="116125">
                  <c:v>-2.0100799999999999E-2</c:v>
                </c:pt>
                <c:pt idx="116126">
                  <c:v>-2.1381799999999999E-2</c:v>
                </c:pt>
                <c:pt idx="116127">
                  <c:v>-2.2632800000000002E-2</c:v>
                </c:pt>
                <c:pt idx="116128">
                  <c:v>-2.3851899999999999E-2</c:v>
                </c:pt>
                <c:pt idx="116129">
                  <c:v>-2.5037400000000001E-2</c:v>
                </c:pt>
                <c:pt idx="116130">
                  <c:v>-2.6187499999999999E-2</c:v>
                </c:pt>
                <c:pt idx="116131">
                  <c:v>-2.7300600000000001E-2</c:v>
                </c:pt>
                <c:pt idx="116132">
                  <c:v>-2.8375000000000001E-2</c:v>
                </c:pt>
                <c:pt idx="116133">
                  <c:v>-2.94092E-2</c:v>
                </c:pt>
                <c:pt idx="116134">
                  <c:v>-3.0401600000000001E-2</c:v>
                </c:pt>
                <c:pt idx="116135">
                  <c:v>-3.1350999999999997E-2</c:v>
                </c:pt>
                <c:pt idx="116136">
                  <c:v>-3.2256E-2</c:v>
                </c:pt>
                <c:pt idx="116137">
                  <c:v>-3.3115199999999997E-2</c:v>
                </c:pt>
                <c:pt idx="116138">
                  <c:v>-3.3927499999999999E-2</c:v>
                </c:pt>
                <c:pt idx="116139">
                  <c:v>-3.4691800000000002E-2</c:v>
                </c:pt>
                <c:pt idx="116140">
                  <c:v>-3.5407099999999997E-2</c:v>
                </c:pt>
                <c:pt idx="116141">
                  <c:v>-3.6072399999999998E-2</c:v>
                </c:pt>
                <c:pt idx="116142">
                  <c:v>-3.6686799999999999E-2</c:v>
                </c:pt>
                <c:pt idx="116143">
                  <c:v>-3.7249499999999998E-2</c:v>
                </c:pt>
                <c:pt idx="116144">
                  <c:v>-3.7760000000000002E-2</c:v>
                </c:pt>
                <c:pt idx="116145">
                  <c:v>-3.8217399999999999E-2</c:v>
                </c:pt>
                <c:pt idx="116146">
                  <c:v>-3.8621299999999997E-2</c:v>
                </c:pt>
                <c:pt idx="116147">
                  <c:v>-3.89713E-2</c:v>
                </c:pt>
                <c:pt idx="116148">
                  <c:v>-3.9267000000000003E-2</c:v>
                </c:pt>
                <c:pt idx="116149">
                  <c:v>-3.9508000000000001E-2</c:v>
                </c:pt>
                <c:pt idx="116150">
                  <c:v>-3.9694300000000002E-2</c:v>
                </c:pt>
                <c:pt idx="116151">
                  <c:v>-3.9825699999999999E-2</c:v>
                </c:pt>
                <c:pt idx="116152">
                  <c:v>-3.9902199999999999E-2</c:v>
                </c:pt>
                <c:pt idx="116153">
                  <c:v>-3.9923899999999998E-2</c:v>
                </c:pt>
                <c:pt idx="116154">
                  <c:v>-3.9891000000000003E-2</c:v>
                </c:pt>
                <c:pt idx="116155">
                  <c:v>-3.9803600000000001E-2</c:v>
                </c:pt>
                <c:pt idx="116156">
                  <c:v>-3.9662099999999999E-2</c:v>
                </c:pt>
                <c:pt idx="116157">
                  <c:v>-3.9466899999999999E-2</c:v>
                </c:pt>
                <c:pt idx="116158">
                  <c:v>-3.9218599999999999E-2</c:v>
                </c:pt>
                <c:pt idx="116159">
                  <c:v>-3.8917599999999997E-2</c:v>
                </c:pt>
                <c:pt idx="116160">
                  <c:v>-3.85647E-2</c:v>
                </c:pt>
                <c:pt idx="116161">
                  <c:v>-3.81605E-2</c:v>
                </c:pt>
                <c:pt idx="116162">
                  <c:v>-3.7706000000000003E-2</c:v>
                </c:pt>
                <c:pt idx="116163">
                  <c:v>-3.7201900000000003E-2</c:v>
                </c:pt>
                <c:pt idx="116164">
                  <c:v>-3.66492E-2</c:v>
                </c:pt>
                <c:pt idx="116165">
                  <c:v>-3.6048999999999998E-2</c:v>
                </c:pt>
                <c:pt idx="116166">
                  <c:v>-3.5402299999999998E-2</c:v>
                </c:pt>
                <c:pt idx="116167">
                  <c:v>-3.4710400000000002E-2</c:v>
                </c:pt>
                <c:pt idx="116168">
                  <c:v>-3.3974400000000002E-2</c:v>
                </c:pt>
                <c:pt idx="116169">
                  <c:v>-3.3195700000000002E-2</c:v>
                </c:pt>
                <c:pt idx="116170">
                  <c:v>-3.23757E-2</c:v>
                </c:pt>
                <c:pt idx="116171">
                  <c:v>-3.1515599999999998E-2</c:v>
                </c:pt>
                <c:pt idx="116172">
                  <c:v>-3.0616999999999998E-2</c:v>
                </c:pt>
                <c:pt idx="116173">
                  <c:v>-2.96815E-2</c:v>
                </c:pt>
                <c:pt idx="116174">
                  <c:v>-2.8710599999999999E-2</c:v>
                </c:pt>
                <c:pt idx="116175">
                  <c:v>-2.7705899999999999E-2</c:v>
                </c:pt>
                <c:pt idx="116176">
                  <c:v>-2.6669000000000002E-2</c:v>
                </c:pt>
                <c:pt idx="116177">
                  <c:v>-2.5601800000000001E-2</c:v>
                </c:pt>
                <c:pt idx="116178">
                  <c:v>-2.4505800000000001E-2</c:v>
                </c:pt>
                <c:pt idx="116179">
                  <c:v>-2.3383000000000001E-2</c:v>
                </c:pt>
                <c:pt idx="116180">
                  <c:v>-2.2235000000000001E-2</c:v>
                </c:pt>
                <c:pt idx="116181">
                  <c:v>-2.1063800000000001E-2</c:v>
                </c:pt>
                <c:pt idx="116182">
                  <c:v>-1.9871300000000001E-2</c:v>
                </c:pt>
                <c:pt idx="116183">
                  <c:v>-1.8659200000000001E-2</c:v>
                </c:pt>
                <c:pt idx="116184">
                  <c:v>-1.7429500000000001E-2</c:v>
                </c:pt>
                <c:pt idx="116185">
                  <c:v>-1.61841E-2</c:v>
                </c:pt>
                <c:pt idx="116186">
                  <c:v>-1.49249E-2</c:v>
                </c:pt>
                <c:pt idx="116187">
                  <c:v>-1.36539E-2</c:v>
                </c:pt>
                <c:pt idx="116188">
                  <c:v>-1.23731E-2</c:v>
                </c:pt>
                <c:pt idx="116189">
                  <c:v>-1.10843E-2</c:v>
                </c:pt>
                <c:pt idx="116190" formatCode="0.00E+00">
                  <c:v>-9.7894899999999997E-3</c:v>
                </c:pt>
                <c:pt idx="116191" formatCode="0.00E+00">
                  <c:v>-8.4906700000000005E-3</c:v>
                </c:pt>
                <c:pt idx="116192" formatCode="0.00E+00">
                  <c:v>-7.1897300000000001E-3</c:v>
                </c:pt>
                <c:pt idx="116193" formatCode="0.00E+00">
                  <c:v>-5.8886099999999999E-3</c:v>
                </c:pt>
                <c:pt idx="116194" formatCode="0.00E+00">
                  <c:v>-4.5892099999999998E-3</c:v>
                </c:pt>
                <c:pt idx="116195" formatCode="0.00E+00">
                  <c:v>-3.2934100000000001E-3</c:v>
                </c:pt>
                <c:pt idx="116196" formatCode="0.00E+00">
                  <c:v>-2.0031099999999998E-3</c:v>
                </c:pt>
                <c:pt idx="116197" formatCode="0.00E+00">
                  <c:v>-7.2012699999999999E-4</c:v>
                </c:pt>
                <c:pt idx="116198" formatCode="0.00E+00">
                  <c:v>5.5369800000000004E-4</c:v>
                </c:pt>
                <c:pt idx="116199" formatCode="0.00E+00">
                  <c:v>1.8165799999999999E-3</c:v>
                </c:pt>
                <c:pt idx="116200" formatCode="0.00E+00">
                  <c:v>3.06675E-3</c:v>
                </c:pt>
                <c:pt idx="116201" formatCode="0.00E+00">
                  <c:v>4.30249E-3</c:v>
                </c:pt>
                <c:pt idx="116202" formatCode="0.00E+00">
                  <c:v>5.5221100000000002E-3</c:v>
                </c:pt>
                <c:pt idx="116203" formatCode="0.00E+00">
                  <c:v>6.7239500000000002E-3</c:v>
                </c:pt>
                <c:pt idx="116204" formatCode="0.00E+00">
                  <c:v>7.9064200000000008E-3</c:v>
                </c:pt>
                <c:pt idx="116205" formatCode="0.00E+00">
                  <c:v>9.06795E-3</c:v>
                </c:pt>
                <c:pt idx="116206">
                  <c:v>1.0207000000000001E-2</c:v>
                </c:pt>
                <c:pt idx="116207">
                  <c:v>1.1322199999999999E-2</c:v>
                </c:pt>
                <c:pt idx="116208">
                  <c:v>1.2411999999999999E-2</c:v>
                </c:pt>
                <c:pt idx="116209">
                  <c:v>1.34752E-2</c:v>
                </c:pt>
                <c:pt idx="116210">
                  <c:v>1.45103E-2</c:v>
                </c:pt>
                <c:pt idx="116211">
                  <c:v>1.55163E-2</c:v>
                </c:pt>
                <c:pt idx="116212">
                  <c:v>1.6491800000000001E-2</c:v>
                </c:pt>
                <c:pt idx="116213">
                  <c:v>1.7435699999999998E-2</c:v>
                </c:pt>
                <c:pt idx="116214">
                  <c:v>1.8347100000000002E-2</c:v>
                </c:pt>
                <c:pt idx="116215">
                  <c:v>1.92248E-2</c:v>
                </c:pt>
                <c:pt idx="116216">
                  <c:v>2.0067999999999999E-2</c:v>
                </c:pt>
                <c:pt idx="116217">
                  <c:v>2.08758E-2</c:v>
                </c:pt>
                <c:pt idx="116218">
                  <c:v>2.1647400000000001E-2</c:v>
                </c:pt>
                <c:pt idx="116219">
                  <c:v>2.2382099999999999E-2</c:v>
                </c:pt>
                <c:pt idx="116220">
                  <c:v>2.3079100000000002E-2</c:v>
                </c:pt>
                <c:pt idx="116221">
                  <c:v>2.3737999999999999E-2</c:v>
                </c:pt>
                <c:pt idx="116222">
                  <c:v>2.4358100000000001E-2</c:v>
                </c:pt>
                <c:pt idx="116223">
                  <c:v>2.4939099999999999E-2</c:v>
                </c:pt>
                <c:pt idx="116224">
                  <c:v>2.54805E-2</c:v>
                </c:pt>
                <c:pt idx="116225">
                  <c:v>2.5982000000000002E-2</c:v>
                </c:pt>
                <c:pt idx="116226">
                  <c:v>2.6443399999999999E-2</c:v>
                </c:pt>
                <c:pt idx="116227">
                  <c:v>2.6864599999999999E-2</c:v>
                </c:pt>
                <c:pt idx="116228">
                  <c:v>2.72453E-2</c:v>
                </c:pt>
                <c:pt idx="116229">
                  <c:v>2.7585599999999998E-2</c:v>
                </c:pt>
                <c:pt idx="116230">
                  <c:v>2.7885500000000001E-2</c:v>
                </c:pt>
                <c:pt idx="116231">
                  <c:v>2.8145199999999999E-2</c:v>
                </c:pt>
                <c:pt idx="116232">
                  <c:v>2.83647E-2</c:v>
                </c:pt>
                <c:pt idx="116233">
                  <c:v>2.8544400000000001E-2</c:v>
                </c:pt>
                <c:pt idx="116234">
                  <c:v>2.8684500000000002E-2</c:v>
                </c:pt>
                <c:pt idx="116235">
                  <c:v>2.8785399999999999E-2</c:v>
                </c:pt>
                <c:pt idx="116236">
                  <c:v>2.8847500000000002E-2</c:v>
                </c:pt>
                <c:pt idx="116237">
                  <c:v>2.8871399999999998E-2</c:v>
                </c:pt>
                <c:pt idx="116238">
                  <c:v>2.8857600000000001E-2</c:v>
                </c:pt>
                <c:pt idx="116239">
                  <c:v>2.8806600000000002E-2</c:v>
                </c:pt>
                <c:pt idx="116240">
                  <c:v>2.87193E-2</c:v>
                </c:pt>
                <c:pt idx="116241">
                  <c:v>2.8596199999999999E-2</c:v>
                </c:pt>
                <c:pt idx="116242">
                  <c:v>2.84382E-2</c:v>
                </c:pt>
                <c:pt idx="116243">
                  <c:v>2.82461E-2</c:v>
                </c:pt>
                <c:pt idx="116244">
                  <c:v>2.8020799999999998E-2</c:v>
                </c:pt>
                <c:pt idx="116245">
                  <c:v>2.7763199999999998E-2</c:v>
                </c:pt>
                <c:pt idx="116246">
                  <c:v>2.74743E-2</c:v>
                </c:pt>
                <c:pt idx="116247">
                  <c:v>2.7155200000000001E-2</c:v>
                </c:pt>
                <c:pt idx="116248">
                  <c:v>2.6806799999999999E-2</c:v>
                </c:pt>
                <c:pt idx="116249">
                  <c:v>2.6430200000000001E-2</c:v>
                </c:pt>
                <c:pt idx="116250">
                  <c:v>2.60267E-2</c:v>
                </c:pt>
                <c:pt idx="116251">
                  <c:v>2.55973E-2</c:v>
                </c:pt>
                <c:pt idx="116252">
                  <c:v>2.51433E-2</c:v>
                </c:pt>
                <c:pt idx="116253">
                  <c:v>2.4665900000000001E-2</c:v>
                </c:pt>
                <c:pt idx="116254">
                  <c:v>2.4166300000000002E-2</c:v>
                </c:pt>
                <c:pt idx="116255">
                  <c:v>2.3645800000000002E-2</c:v>
                </c:pt>
                <c:pt idx="116256">
                  <c:v>2.31057E-2</c:v>
                </c:pt>
                <c:pt idx="116257">
                  <c:v>2.2547399999999999E-2</c:v>
                </c:pt>
                <c:pt idx="116258">
                  <c:v>2.1972100000000001E-2</c:v>
                </c:pt>
                <c:pt idx="116259">
                  <c:v>2.13811E-2</c:v>
                </c:pt>
                <c:pt idx="116260">
                  <c:v>2.0775999999999999E-2</c:v>
                </c:pt>
                <c:pt idx="116261">
                  <c:v>2.0157899999999999E-2</c:v>
                </c:pt>
                <c:pt idx="116262">
                  <c:v>1.9528199999999999E-2</c:v>
                </c:pt>
                <c:pt idx="116263">
                  <c:v>1.88884E-2</c:v>
                </c:pt>
                <c:pt idx="116264">
                  <c:v>1.8239700000000001E-2</c:v>
                </c:pt>
                <c:pt idx="116265">
                  <c:v>1.7583600000000001E-2</c:v>
                </c:pt>
                <c:pt idx="116266">
                  <c:v>1.69213E-2</c:v>
                </c:pt>
                <c:pt idx="116267">
                  <c:v>1.6254299999999999E-2</c:v>
                </c:pt>
                <c:pt idx="116268">
                  <c:v>1.55838E-2</c:v>
                </c:pt>
                <c:pt idx="116269">
                  <c:v>1.49111E-2</c:v>
                </c:pt>
                <c:pt idx="116270">
                  <c:v>1.42376E-2</c:v>
                </c:pt>
                <c:pt idx="116271">
                  <c:v>1.35645E-2</c:v>
                </c:pt>
                <c:pt idx="116272">
                  <c:v>1.28932E-2</c:v>
                </c:pt>
                <c:pt idx="116273">
                  <c:v>1.22247E-2</c:v>
                </c:pt>
                <c:pt idx="116274">
                  <c:v>1.1560300000000001E-2</c:v>
                </c:pt>
                <c:pt idx="116275">
                  <c:v>1.0901299999999999E-2</c:v>
                </c:pt>
                <c:pt idx="116276">
                  <c:v>1.02486E-2</c:v>
                </c:pt>
                <c:pt idx="116277" formatCode="0.00E+00">
                  <c:v>9.6035700000000005E-3</c:v>
                </c:pt>
                <c:pt idx="116278" formatCode="0.00E+00">
                  <c:v>8.9671200000000003E-3</c:v>
                </c:pt>
                <c:pt idx="116279" formatCode="0.00E+00">
                  <c:v>8.34033E-3</c:v>
                </c:pt>
                <c:pt idx="116280" formatCode="0.00E+00">
                  <c:v>7.7242099999999996E-3</c:v>
                </c:pt>
                <c:pt idx="116281" formatCode="0.00E+00">
                  <c:v>7.1197099999999996E-3</c:v>
                </c:pt>
                <c:pt idx="116282" formatCode="0.00E+00">
                  <c:v>6.5277499999999997E-3</c:v>
                </c:pt>
                <c:pt idx="116283" formatCode="0.00E+00">
                  <c:v>5.9492199999999999E-3</c:v>
                </c:pt>
                <c:pt idx="116284" formatCode="0.00E+00">
                  <c:v>5.3849299999999996E-3</c:v>
                </c:pt>
                <c:pt idx="116285" formatCode="0.00E+00">
                  <c:v>4.8356700000000002E-3</c:v>
                </c:pt>
                <c:pt idx="116286" formatCode="0.00E+00">
                  <c:v>4.3021800000000001E-3</c:v>
                </c:pt>
                <c:pt idx="116287" formatCode="0.00E+00">
                  <c:v>3.7851299999999998E-3</c:v>
                </c:pt>
                <c:pt idx="116288" formatCode="0.00E+00">
                  <c:v>3.28518E-3</c:v>
                </c:pt>
                <c:pt idx="116289" formatCode="0.00E+00">
                  <c:v>2.8029000000000001E-3</c:v>
                </c:pt>
                <c:pt idx="116290" formatCode="0.00E+00">
                  <c:v>2.3388300000000001E-3</c:v>
                </c:pt>
                <c:pt idx="116291" formatCode="0.00E+00">
                  <c:v>1.8934500000000001E-3</c:v>
                </c:pt>
                <c:pt idx="116292" formatCode="0.00E+00">
                  <c:v>1.46718E-3</c:v>
                </c:pt>
                <c:pt idx="116293" formatCode="0.00E+00">
                  <c:v>1.0604099999999999E-3</c:v>
                </c:pt>
                <c:pt idx="116294" formatCode="0.00E+00">
                  <c:v>6.7345199999999995E-4</c:v>
                </c:pt>
                <c:pt idx="116295" formatCode="0.00E+00">
                  <c:v>3.0657500000000001E-4</c:v>
                </c:pt>
                <c:pt idx="116296" formatCode="0.00E+00">
                  <c:v>-4.0009899999999998E-5</c:v>
                </c:pt>
                <c:pt idx="116297" formatCode="0.00E+00">
                  <c:v>-3.6614299999999998E-4</c:v>
                </c:pt>
                <c:pt idx="116298" formatCode="0.00E+00">
                  <c:v>-6.7172E-4</c:v>
                </c:pt>
                <c:pt idx="116299" formatCode="0.00E+00">
                  <c:v>-9.5669199999999998E-4</c:v>
                </c:pt>
                <c:pt idx="116300" formatCode="0.00E+00">
                  <c:v>-1.2210599999999999E-3</c:v>
                </c:pt>
                <c:pt idx="116301" formatCode="0.00E+00">
                  <c:v>-1.4648899999999999E-3</c:v>
                </c:pt>
                <c:pt idx="116302" formatCode="0.00E+00">
                  <c:v>-1.6882799999999999E-3</c:v>
                </c:pt>
                <c:pt idx="116303" formatCode="0.00E+00">
                  <c:v>-1.8913999999999999E-3</c:v>
                </c:pt>
                <c:pt idx="116304" formatCode="0.00E+00">
                  <c:v>-2.0744600000000002E-3</c:v>
                </c:pt>
                <c:pt idx="116305" formatCode="0.00E+00">
                  <c:v>-2.2377199999999999E-3</c:v>
                </c:pt>
                <c:pt idx="116306" formatCode="0.00E+00">
                  <c:v>-2.3815099999999999E-3</c:v>
                </c:pt>
                <c:pt idx="116307" formatCode="0.00E+00">
                  <c:v>-2.5061800000000002E-3</c:v>
                </c:pt>
                <c:pt idx="116308" formatCode="0.00E+00">
                  <c:v>-2.6121400000000002E-3</c:v>
                </c:pt>
                <c:pt idx="116309" formatCode="0.00E+00">
                  <c:v>-2.6998500000000002E-3</c:v>
                </c:pt>
                <c:pt idx="116310" formatCode="0.00E+00">
                  <c:v>-2.7698100000000002E-3</c:v>
                </c:pt>
                <c:pt idx="116311" formatCode="0.00E+00">
                  <c:v>-2.8225699999999999E-3</c:v>
                </c:pt>
                <c:pt idx="116312" formatCode="0.00E+00">
                  <c:v>-2.85871E-3</c:v>
                </c:pt>
                <c:pt idx="116313" formatCode="0.00E+00">
                  <c:v>-2.87886E-3</c:v>
                </c:pt>
                <c:pt idx="116314" formatCode="0.00E+00">
                  <c:v>-2.88369E-3</c:v>
                </c:pt>
                <c:pt idx="116315" formatCode="0.00E+00">
                  <c:v>-2.8739E-3</c:v>
                </c:pt>
                <c:pt idx="116316" formatCode="0.00E+00">
                  <c:v>-2.85023E-3</c:v>
                </c:pt>
                <c:pt idx="116317" formatCode="0.00E+00">
                  <c:v>-2.81344E-3</c:v>
                </c:pt>
                <c:pt idx="116318" formatCode="0.00E+00">
                  <c:v>-2.7643500000000001E-3</c:v>
                </c:pt>
                <c:pt idx="116319" formatCode="0.00E+00">
                  <c:v>-2.7037799999999998E-3</c:v>
                </c:pt>
                <c:pt idx="116320" formatCode="0.00E+00">
                  <c:v>-2.6325900000000002E-3</c:v>
                </c:pt>
                <c:pt idx="116321" formatCode="0.00E+00">
                  <c:v>-2.5516699999999998E-3</c:v>
                </c:pt>
                <c:pt idx="116322" formatCode="0.00E+00">
                  <c:v>-2.4619300000000002E-3</c:v>
                </c:pt>
                <c:pt idx="116323" formatCode="0.00E+00">
                  <c:v>-2.3642799999999999E-3</c:v>
                </c:pt>
                <c:pt idx="116324" formatCode="0.00E+00">
                  <c:v>-2.25969E-3</c:v>
                </c:pt>
                <c:pt idx="116325" formatCode="0.00E+00">
                  <c:v>-2.1491000000000001E-3</c:v>
                </c:pt>
                <c:pt idx="116326" formatCode="0.00E+00">
                  <c:v>-2.0335000000000002E-3</c:v>
                </c:pt>
                <c:pt idx="116327" formatCode="0.00E+00">
                  <c:v>-1.91387E-3</c:v>
                </c:pt>
                <c:pt idx="116328" formatCode="0.00E+00">
                  <c:v>-1.7912E-3</c:v>
                </c:pt>
                <c:pt idx="116329" formatCode="0.00E+00">
                  <c:v>-1.66651E-3</c:v>
                </c:pt>
                <c:pt idx="116330" formatCode="0.00E+00">
                  <c:v>-1.54079E-3</c:v>
                </c:pt>
                <c:pt idx="116331" formatCode="0.00E+00">
                  <c:v>-1.4150499999999999E-3</c:v>
                </c:pt>
                <c:pt idx="116332" formatCode="0.00E+00">
                  <c:v>-1.29031E-3</c:v>
                </c:pt>
                <c:pt idx="116333" formatCode="0.00E+00">
                  <c:v>-1.16756E-3</c:v>
                </c:pt>
                <c:pt idx="116334" formatCode="0.00E+00">
                  <c:v>-1.04779E-3</c:v>
                </c:pt>
                <c:pt idx="116335" formatCode="0.00E+00">
                  <c:v>-9.3201700000000005E-4</c:v>
                </c:pt>
                <c:pt idx="116336" formatCode="0.00E+00">
                  <c:v>-8.2120100000000003E-4</c:v>
                </c:pt>
                <c:pt idx="116337" formatCode="0.00E+00">
                  <c:v>-7.1631400000000001E-4</c:v>
                </c:pt>
                <c:pt idx="116338" formatCode="0.00E+00">
                  <c:v>-6.1830800000000003E-4</c:v>
                </c:pt>
                <c:pt idx="116339" formatCode="0.00E+00">
                  <c:v>-5.2811700000000004E-4</c:v>
                </c:pt>
                <c:pt idx="116340" formatCode="0.00E+00">
                  <c:v>-4.4665500000000001E-4</c:v>
                </c:pt>
                <c:pt idx="116341" formatCode="0.00E+00">
                  <c:v>-3.7481599999999998E-4</c:v>
                </c:pt>
                <c:pt idx="116342" formatCode="0.00E+00">
                  <c:v>-3.1346800000000001E-4</c:v>
                </c:pt>
                <c:pt idx="116343" formatCode="0.00E+00">
                  <c:v>-2.6345300000000003E-4</c:v>
                </c:pt>
                <c:pt idx="116344" formatCode="0.00E+00">
                  <c:v>-2.25584E-4</c:v>
                </c:pt>
                <c:pt idx="116345" formatCode="0.00E+00">
                  <c:v>-2.0064700000000001E-4</c:v>
                </c:pt>
                <c:pt idx="116346" formatCode="0.00E+00">
                  <c:v>-1.8939099999999999E-4</c:v>
                </c:pt>
                <c:pt idx="116347" formatCode="0.00E+00">
                  <c:v>-1.9253299999999999E-4</c:v>
                </c:pt>
                <c:pt idx="116348" formatCode="0.00E+00">
                  <c:v>-2.1075600000000001E-4</c:v>
                </c:pt>
                <c:pt idx="116349" formatCode="0.00E+00">
                  <c:v>-2.4469999999999998E-4</c:v>
                </c:pt>
                <c:pt idx="116350" formatCode="0.00E+00">
                  <c:v>-2.9497099999999999E-4</c:v>
                </c:pt>
                <c:pt idx="116351" formatCode="0.00E+00">
                  <c:v>-3.6213E-4</c:v>
                </c:pt>
                <c:pt idx="116352" formatCode="0.00E+00">
                  <c:v>-4.4669799999999998E-4</c:v>
                </c:pt>
                <c:pt idx="116353" formatCode="0.00E+00">
                  <c:v>-5.4914999999999999E-4</c:v>
                </c:pt>
                <c:pt idx="116354" formatCode="0.00E+00">
                  <c:v>-6.69916E-4</c:v>
                </c:pt>
                <c:pt idx="116355" formatCode="0.00E+00">
                  <c:v>-8.0937999999999995E-4</c:v>
                </c:pt>
                <c:pt idx="116356" formatCode="0.00E+00">
                  <c:v>-9.6787900000000005E-4</c:v>
                </c:pt>
                <c:pt idx="116357" formatCode="0.00E+00">
                  <c:v>-1.1456999999999999E-3</c:v>
                </c:pt>
                <c:pt idx="116358" formatCode="0.00E+00">
                  <c:v>-1.34308E-3</c:v>
                </c:pt>
                <c:pt idx="116359" formatCode="0.00E+00">
                  <c:v>-1.5602000000000001E-3</c:v>
                </c:pt>
                <c:pt idx="116360" formatCode="0.00E+00">
                  <c:v>-1.79721E-3</c:v>
                </c:pt>
                <c:pt idx="116361" formatCode="0.00E+00">
                  <c:v>-2.0541800000000001E-3</c:v>
                </c:pt>
                <c:pt idx="116362" formatCode="0.00E+00">
                  <c:v>-2.3311400000000002E-3</c:v>
                </c:pt>
                <c:pt idx="116363" formatCode="0.00E+00">
                  <c:v>-2.6280800000000001E-3</c:v>
                </c:pt>
                <c:pt idx="116364" formatCode="0.00E+00">
                  <c:v>-2.9449200000000002E-3</c:v>
                </c:pt>
                <c:pt idx="116365" formatCode="0.00E+00">
                  <c:v>-3.28152E-3</c:v>
                </c:pt>
                <c:pt idx="116366" formatCode="0.00E+00">
                  <c:v>-3.6377100000000002E-3</c:v>
                </c:pt>
                <c:pt idx="116367" formatCode="0.00E+00">
                  <c:v>-4.0132500000000003E-3</c:v>
                </c:pt>
                <c:pt idx="116368" formatCode="0.00E+00">
                  <c:v>-4.4078499999999996E-3</c:v>
                </c:pt>
                <c:pt idx="116369" formatCode="0.00E+00">
                  <c:v>-4.8211699999999996E-3</c:v>
                </c:pt>
                <c:pt idx="116370" formatCode="0.00E+00">
                  <c:v>-5.2528100000000001E-3</c:v>
                </c:pt>
                <c:pt idx="116371" formatCode="0.00E+00">
                  <c:v>-5.7023200000000003E-3</c:v>
                </c:pt>
                <c:pt idx="116372" formatCode="0.00E+00">
                  <c:v>-6.1691999999999997E-3</c:v>
                </c:pt>
                <c:pt idx="116373" formatCode="0.00E+00">
                  <c:v>-6.6529099999999997E-3</c:v>
                </c:pt>
                <c:pt idx="116374" formatCode="0.00E+00">
                  <c:v>-7.1528399999999997E-3</c:v>
                </c:pt>
                <c:pt idx="116375" formatCode="0.00E+00">
                  <c:v>-7.6683300000000001E-3</c:v>
                </c:pt>
                <c:pt idx="116376" formatCode="0.00E+00">
                  <c:v>-8.1986999999999997E-3</c:v>
                </c:pt>
                <c:pt idx="116377" formatCode="0.00E+00">
                  <c:v>-8.7431799999999997E-3</c:v>
                </c:pt>
                <c:pt idx="116378" formatCode="0.00E+00">
                  <c:v>-9.3009900000000003E-3</c:v>
                </c:pt>
                <c:pt idx="116379" formatCode="0.00E+00">
                  <c:v>-9.8712899999999996E-3</c:v>
                </c:pt>
                <c:pt idx="116380">
                  <c:v>-1.0453199999999999E-2</c:v>
                </c:pt>
                <c:pt idx="116381">
                  <c:v>-1.10458E-2</c:v>
                </c:pt>
                <c:pt idx="116382">
                  <c:v>-1.16481E-2</c:v>
                </c:pt>
                <c:pt idx="116383">
                  <c:v>-1.22591E-2</c:v>
                </c:pt>
                <c:pt idx="116384">
                  <c:v>-1.28778E-2</c:v>
                </c:pt>
                <c:pt idx="116385">
                  <c:v>-1.3503100000000001E-2</c:v>
                </c:pt>
                <c:pt idx="116386">
                  <c:v>-1.41338E-2</c:v>
                </c:pt>
                <c:pt idx="116387">
                  <c:v>-1.47689E-2</c:v>
                </c:pt>
                <c:pt idx="116388">
                  <c:v>-1.5407199999999999E-2</c:v>
                </c:pt>
                <c:pt idx="116389">
                  <c:v>-1.6047499999999999E-2</c:v>
                </c:pt>
                <c:pt idx="116390">
                  <c:v>-1.6688499999999998E-2</c:v>
                </c:pt>
                <c:pt idx="116391">
                  <c:v>-1.7329000000000001E-2</c:v>
                </c:pt>
                <c:pt idx="116392">
                  <c:v>-1.79677E-2</c:v>
                </c:pt>
                <c:pt idx="116393">
                  <c:v>-1.8603399999999999E-2</c:v>
                </c:pt>
                <c:pt idx="116394">
                  <c:v>-1.92348E-2</c:v>
                </c:pt>
                <c:pt idx="116395">
                  <c:v>-1.98604E-2</c:v>
                </c:pt>
                <c:pt idx="116396">
                  <c:v>-2.04791E-2</c:v>
                </c:pt>
                <c:pt idx="116397">
                  <c:v>-2.1089500000000001E-2</c:v>
                </c:pt>
                <c:pt idx="116398">
                  <c:v>-2.1690299999999999E-2</c:v>
                </c:pt>
                <c:pt idx="116399">
                  <c:v>-2.2280000000000001E-2</c:v>
                </c:pt>
                <c:pt idx="116400">
                  <c:v>-2.28574E-2</c:v>
                </c:pt>
                <c:pt idx="116401">
                  <c:v>-2.34211E-2</c:v>
                </c:pt>
                <c:pt idx="116402">
                  <c:v>-2.39697E-2</c:v>
                </c:pt>
                <c:pt idx="116403">
                  <c:v>-2.4502099999999999E-2</c:v>
                </c:pt>
                <c:pt idx="116404">
                  <c:v>-2.5016699999999999E-2</c:v>
                </c:pt>
                <c:pt idx="116405">
                  <c:v>-2.5512400000000001E-2</c:v>
                </c:pt>
                <c:pt idx="116406">
                  <c:v>-2.5987900000000001E-2</c:v>
                </c:pt>
                <c:pt idx="116407">
                  <c:v>-2.6441800000000001E-2</c:v>
                </c:pt>
                <c:pt idx="116408">
                  <c:v>-2.6872900000000002E-2</c:v>
                </c:pt>
                <c:pt idx="116409">
                  <c:v>-2.7279899999999999E-2</c:v>
                </c:pt>
                <c:pt idx="116410">
                  <c:v>-2.76618E-2</c:v>
                </c:pt>
                <c:pt idx="116411">
                  <c:v>-2.8017299999999998E-2</c:v>
                </c:pt>
                <c:pt idx="116412">
                  <c:v>-2.8345200000000001E-2</c:v>
                </c:pt>
                <c:pt idx="116413">
                  <c:v>-2.86444E-2</c:v>
                </c:pt>
                <c:pt idx="116414">
                  <c:v>-2.8913899999999999E-2</c:v>
                </c:pt>
                <c:pt idx="116415">
                  <c:v>-2.9152600000000001E-2</c:v>
                </c:pt>
                <c:pt idx="116416">
                  <c:v>-2.93596E-2</c:v>
                </c:pt>
                <c:pt idx="116417">
                  <c:v>-2.95337E-2</c:v>
                </c:pt>
                <c:pt idx="116418">
                  <c:v>-2.9674300000000001E-2</c:v>
                </c:pt>
                <c:pt idx="116419">
                  <c:v>-2.97802E-2</c:v>
                </c:pt>
                <c:pt idx="116420">
                  <c:v>-2.98509E-2</c:v>
                </c:pt>
                <c:pt idx="116421">
                  <c:v>-2.9885399999999999E-2</c:v>
                </c:pt>
                <c:pt idx="116422">
                  <c:v>-2.9883E-2</c:v>
                </c:pt>
                <c:pt idx="116423">
                  <c:v>-2.98432E-2</c:v>
                </c:pt>
                <c:pt idx="116424">
                  <c:v>-2.9765199999999999E-2</c:v>
                </c:pt>
                <c:pt idx="116425">
                  <c:v>-2.9648500000000001E-2</c:v>
                </c:pt>
                <c:pt idx="116426">
                  <c:v>-2.94927E-2</c:v>
                </c:pt>
                <c:pt idx="116427">
                  <c:v>-2.9297199999999999E-2</c:v>
                </c:pt>
                <c:pt idx="116428">
                  <c:v>-2.9061799999999999E-2</c:v>
                </c:pt>
                <c:pt idx="116429">
                  <c:v>-2.8785999999999999E-2</c:v>
                </c:pt>
                <c:pt idx="116430">
                  <c:v>-2.8469700000000001E-2</c:v>
                </c:pt>
                <c:pt idx="116431">
                  <c:v>-2.8112700000000001E-2</c:v>
                </c:pt>
                <c:pt idx="116432">
                  <c:v>-2.7714699999999998E-2</c:v>
                </c:pt>
                <c:pt idx="116433">
                  <c:v>-2.7275899999999999E-2</c:v>
                </c:pt>
                <c:pt idx="116434">
                  <c:v>-2.67961E-2</c:v>
                </c:pt>
                <c:pt idx="116435">
                  <c:v>-2.62755E-2</c:v>
                </c:pt>
                <c:pt idx="116436">
                  <c:v>-2.57142E-2</c:v>
                </c:pt>
                <c:pt idx="116437">
                  <c:v>-2.5112300000000001E-2</c:v>
                </c:pt>
                <c:pt idx="116438">
                  <c:v>-2.44703E-2</c:v>
                </c:pt>
                <c:pt idx="116439">
                  <c:v>-2.3788400000000001E-2</c:v>
                </c:pt>
                <c:pt idx="116440">
                  <c:v>-2.30671E-2</c:v>
                </c:pt>
                <c:pt idx="116441">
                  <c:v>-2.2306800000000002E-2</c:v>
                </c:pt>
                <c:pt idx="116442">
                  <c:v>-2.1507999999999999E-2</c:v>
                </c:pt>
                <c:pt idx="116443">
                  <c:v>-2.0671499999999999E-2</c:v>
                </c:pt>
                <c:pt idx="116444">
                  <c:v>-1.9797800000000001E-2</c:v>
                </c:pt>
                <c:pt idx="116445">
                  <c:v>-1.88877E-2</c:v>
                </c:pt>
                <c:pt idx="116446">
                  <c:v>-1.7942E-2</c:v>
                </c:pt>
                <c:pt idx="116447">
                  <c:v>-1.69616E-2</c:v>
                </c:pt>
                <c:pt idx="116448">
                  <c:v>-1.59475E-2</c:v>
                </c:pt>
                <c:pt idx="116449">
                  <c:v>-1.49006E-2</c:v>
                </c:pt>
                <c:pt idx="116450">
                  <c:v>-1.38219E-2</c:v>
                </c:pt>
                <c:pt idx="116451">
                  <c:v>-1.27127E-2</c:v>
                </c:pt>
                <c:pt idx="116452">
                  <c:v>-1.1573999999999999E-2</c:v>
                </c:pt>
                <c:pt idx="116453">
                  <c:v>-1.0407100000000001E-2</c:v>
                </c:pt>
                <c:pt idx="116454" formatCode="0.00E+00">
                  <c:v>-9.2133600000000003E-3</c:v>
                </c:pt>
                <c:pt idx="116455" formatCode="0.00E+00">
                  <c:v>-7.9939999999999994E-3</c:v>
                </c:pt>
                <c:pt idx="116456" formatCode="0.00E+00">
                  <c:v>-6.7504499999999999E-3</c:v>
                </c:pt>
                <c:pt idx="116457" formatCode="0.00E+00">
                  <c:v>-5.4841500000000001E-3</c:v>
                </c:pt>
                <c:pt idx="116458" formatCode="0.00E+00">
                  <c:v>-4.1965800000000001E-3</c:v>
                </c:pt>
                <c:pt idx="116459" formatCode="0.00E+00">
                  <c:v>-2.8892599999999998E-3</c:v>
                </c:pt>
                <c:pt idx="116460" formatCode="0.00E+00">
                  <c:v>-1.5637699999999999E-3</c:v>
                </c:pt>
                <c:pt idx="116461" formatCode="0.00E+00">
                  <c:v>-2.2170999999999999E-4</c:v>
                </c:pt>
                <c:pt idx="116462" formatCode="0.00E+00">
                  <c:v>1.1352599999999999E-3</c:v>
                </c:pt>
                <c:pt idx="116463" formatCode="0.00E+00">
                  <c:v>2.5054700000000001E-3</c:v>
                </c:pt>
                <c:pt idx="116464" formatCode="0.00E+00">
                  <c:v>3.8871999999999999E-3</c:v>
                </c:pt>
                <c:pt idx="116465" formatCode="0.00E+00">
                  <c:v>5.2786999999999999E-3</c:v>
                </c:pt>
                <c:pt idx="116466" formatCode="0.00E+00">
                  <c:v>6.6781999999999996E-3</c:v>
                </c:pt>
                <c:pt idx="116467" formatCode="0.00E+00">
                  <c:v>8.0838999999999998E-3</c:v>
                </c:pt>
                <c:pt idx="116468" formatCode="0.00E+00">
                  <c:v>9.4939800000000008E-3</c:v>
                </c:pt>
                <c:pt idx="116469">
                  <c:v>1.0906600000000001E-2</c:v>
                </c:pt>
                <c:pt idx="116470">
                  <c:v>1.23199E-2</c:v>
                </c:pt>
                <c:pt idx="116471">
                  <c:v>1.3731999999999999E-2</c:v>
                </c:pt>
                <c:pt idx="116472">
                  <c:v>1.5141099999999999E-2</c:v>
                </c:pt>
                <c:pt idx="116473">
                  <c:v>1.6545199999999999E-2</c:v>
                </c:pt>
                <c:pt idx="116474">
                  <c:v>1.7942400000000001E-2</c:v>
                </c:pt>
                <c:pt idx="116475">
                  <c:v>1.9330900000000002E-2</c:v>
                </c:pt>
                <c:pt idx="116476">
                  <c:v>2.0708799999999999E-2</c:v>
                </c:pt>
                <c:pt idx="116477">
                  <c:v>2.2074099999999999E-2</c:v>
                </c:pt>
                <c:pt idx="116478">
                  <c:v>2.3425000000000001E-2</c:v>
                </c:pt>
                <c:pt idx="116479">
                  <c:v>2.47596E-2</c:v>
                </c:pt>
                <c:pt idx="116480">
                  <c:v>2.6076100000000001E-2</c:v>
                </c:pt>
                <c:pt idx="116481">
                  <c:v>2.7372500000000001E-2</c:v>
                </c:pt>
                <c:pt idx="116482">
                  <c:v>2.8647200000000001E-2</c:v>
                </c:pt>
                <c:pt idx="116483">
                  <c:v>2.98982E-2</c:v>
                </c:pt>
                <c:pt idx="116484">
                  <c:v>3.1123700000000001E-2</c:v>
                </c:pt>
                <c:pt idx="116485">
                  <c:v>3.2322099999999999E-2</c:v>
                </c:pt>
                <c:pt idx="116486">
                  <c:v>3.3491600000000003E-2</c:v>
                </c:pt>
                <c:pt idx="116487">
                  <c:v>3.4630599999999997E-2</c:v>
                </c:pt>
                <c:pt idx="116488">
                  <c:v>3.5737199999999997E-2</c:v>
                </c:pt>
                <c:pt idx="116489">
                  <c:v>3.6810000000000002E-2</c:v>
                </c:pt>
                <c:pt idx="116490">
                  <c:v>3.7847400000000003E-2</c:v>
                </c:pt>
                <c:pt idx="116491">
                  <c:v>3.8847800000000002E-2</c:v>
                </c:pt>
                <c:pt idx="116492">
                  <c:v>3.9809700000000003E-2</c:v>
                </c:pt>
                <c:pt idx="116493">
                  <c:v>4.0731799999999999E-2</c:v>
                </c:pt>
                <c:pt idx="116494">
                  <c:v>4.1612499999999997E-2</c:v>
                </c:pt>
                <c:pt idx="116495">
                  <c:v>4.2450599999999998E-2</c:v>
                </c:pt>
                <c:pt idx="116496">
                  <c:v>4.32448E-2</c:v>
                </c:pt>
                <c:pt idx="116497">
                  <c:v>4.3993900000000002E-2</c:v>
                </c:pt>
                <c:pt idx="116498">
                  <c:v>4.4696699999999999E-2</c:v>
                </c:pt>
                <c:pt idx="116499">
                  <c:v>4.5352000000000003E-2</c:v>
                </c:pt>
                <c:pt idx="116500">
                  <c:v>4.5958899999999997E-2</c:v>
                </c:pt>
                <c:pt idx="116501">
                  <c:v>4.6516399999999999E-2</c:v>
                </c:pt>
                <c:pt idx="116502">
                  <c:v>4.7023599999999999E-2</c:v>
                </c:pt>
                <c:pt idx="116503">
                  <c:v>4.7479599999999997E-2</c:v>
                </c:pt>
                <c:pt idx="116504">
                  <c:v>4.7883599999999998E-2</c:v>
                </c:pt>
                <c:pt idx="116505">
                  <c:v>4.8234899999999997E-2</c:v>
                </c:pt>
                <c:pt idx="116506">
                  <c:v>4.8533E-2</c:v>
                </c:pt>
                <c:pt idx="116507">
                  <c:v>4.87772E-2</c:v>
                </c:pt>
                <c:pt idx="116508">
                  <c:v>4.89671E-2</c:v>
                </c:pt>
                <c:pt idx="116509">
                  <c:v>4.9102199999999999E-2</c:v>
                </c:pt>
                <c:pt idx="116510">
                  <c:v>4.9182299999999998E-2</c:v>
                </c:pt>
                <c:pt idx="116511">
                  <c:v>4.9207000000000001E-2</c:v>
                </c:pt>
                <c:pt idx="116512">
                  <c:v>4.91761E-2</c:v>
                </c:pt>
                <c:pt idx="116513">
                  <c:v>4.90897E-2</c:v>
                </c:pt>
                <c:pt idx="116514">
                  <c:v>4.8947499999999998E-2</c:v>
                </c:pt>
                <c:pt idx="116515">
                  <c:v>4.87497E-2</c:v>
                </c:pt>
                <c:pt idx="116516">
                  <c:v>4.8496400000000002E-2</c:v>
                </c:pt>
                <c:pt idx="116517">
                  <c:v>4.8187800000000003E-2</c:v>
                </c:pt>
                <c:pt idx="116518">
                  <c:v>4.7824100000000001E-2</c:v>
                </c:pt>
                <c:pt idx="116519">
                  <c:v>4.7405799999999998E-2</c:v>
                </c:pt>
                <c:pt idx="116520">
                  <c:v>4.6933200000000001E-2</c:v>
                </c:pt>
                <c:pt idx="116521">
                  <c:v>4.6406799999999998E-2</c:v>
                </c:pt>
                <c:pt idx="116522">
                  <c:v>4.5827199999999998E-2</c:v>
                </c:pt>
                <c:pt idx="116523">
                  <c:v>4.5195100000000002E-2</c:v>
                </c:pt>
                <c:pt idx="116524">
                  <c:v>4.4511200000000001E-2</c:v>
                </c:pt>
                <c:pt idx="116525">
                  <c:v>4.3776200000000001E-2</c:v>
                </c:pt>
                <c:pt idx="116526">
                  <c:v>4.2991099999999997E-2</c:v>
                </c:pt>
                <c:pt idx="116527">
                  <c:v>4.2156800000000001E-2</c:v>
                </c:pt>
                <c:pt idx="116528">
                  <c:v>4.1274199999999997E-2</c:v>
                </c:pt>
                <c:pt idx="116529">
                  <c:v>4.0344400000000002E-2</c:v>
                </c:pt>
                <c:pt idx="116530">
                  <c:v>3.9368599999999997E-2</c:v>
                </c:pt>
                <c:pt idx="116531">
                  <c:v>3.8348E-2</c:v>
                </c:pt>
                <c:pt idx="116532">
                  <c:v>3.7283700000000003E-2</c:v>
                </c:pt>
                <c:pt idx="116533">
                  <c:v>3.61772E-2</c:v>
                </c:pt>
                <c:pt idx="116534">
                  <c:v>3.5029699999999997E-2</c:v>
                </c:pt>
                <c:pt idx="116535">
                  <c:v>3.3842700000000003E-2</c:v>
                </c:pt>
                <c:pt idx="116536">
                  <c:v>3.2617699999999999E-2</c:v>
                </c:pt>
                <c:pt idx="116537">
                  <c:v>3.1356200000000001E-2</c:v>
                </c:pt>
                <c:pt idx="116538">
                  <c:v>3.0059800000000001E-2</c:v>
                </c:pt>
                <c:pt idx="116539">
                  <c:v>2.8729999999999999E-2</c:v>
                </c:pt>
                <c:pt idx="116540">
                  <c:v>2.73686E-2</c:v>
                </c:pt>
                <c:pt idx="116541">
                  <c:v>2.5977299999999998E-2</c:v>
                </c:pt>
                <c:pt idx="116542">
                  <c:v>2.4557699999999998E-2</c:v>
                </c:pt>
                <c:pt idx="116543">
                  <c:v>2.3111699999999999E-2</c:v>
                </c:pt>
                <c:pt idx="116544">
                  <c:v>2.1641000000000001E-2</c:v>
                </c:pt>
                <c:pt idx="116545">
                  <c:v>2.0147600000000002E-2</c:v>
                </c:pt>
                <c:pt idx="116546">
                  <c:v>1.8633199999999999E-2</c:v>
                </c:pt>
                <c:pt idx="116547">
                  <c:v>1.7099799999999998E-2</c:v>
                </c:pt>
                <c:pt idx="116548">
                  <c:v>1.55493E-2</c:v>
                </c:pt>
                <c:pt idx="116549">
                  <c:v>1.3983499999999999E-2</c:v>
                </c:pt>
                <c:pt idx="116550">
                  <c:v>1.2404500000000001E-2</c:v>
                </c:pt>
                <c:pt idx="116551">
                  <c:v>1.08142E-2</c:v>
                </c:pt>
                <c:pt idx="116552" formatCode="0.00E+00">
                  <c:v>9.2145999999999999E-3</c:v>
                </c:pt>
                <c:pt idx="116553" formatCode="0.00E+00">
                  <c:v>7.60759E-3</c:v>
                </c:pt>
                <c:pt idx="116554" formatCode="0.00E+00">
                  <c:v>5.9952E-3</c:v>
                </c:pt>
                <c:pt idx="116555" formatCode="0.00E+00">
                  <c:v>4.3794000000000003E-3</c:v>
                </c:pt>
                <c:pt idx="116556" formatCode="0.00E+00">
                  <c:v>2.76216E-3</c:v>
                </c:pt>
                <c:pt idx="116557" formatCode="0.00E+00">
                  <c:v>1.1454600000000001E-3</c:v>
                </c:pt>
                <c:pt idx="116558" formatCode="0.00E+00">
                  <c:v>-4.6873999999999999E-4</c:v>
                </c:pt>
                <c:pt idx="116559" formatCode="0.00E+00">
                  <c:v>-2.0784900000000001E-3</c:v>
                </c:pt>
                <c:pt idx="116560" formatCode="0.00E+00">
                  <c:v>-3.68185E-3</c:v>
                </c:pt>
                <c:pt idx="116561" formatCode="0.00E+00">
                  <c:v>-5.2768900000000002E-3</c:v>
                </c:pt>
                <c:pt idx="116562" formatCode="0.00E+00">
                  <c:v>-6.86172E-3</c:v>
                </c:pt>
                <c:pt idx="116563" formatCode="0.00E+00">
                  <c:v>-8.4344499999999996E-3</c:v>
                </c:pt>
                <c:pt idx="116564" formatCode="0.00E+00">
                  <c:v>-9.9932300000000005E-3</c:v>
                </c:pt>
                <c:pt idx="116565">
                  <c:v>-1.15362E-2</c:v>
                </c:pt>
                <c:pt idx="116566">
                  <c:v>-1.30616E-2</c:v>
                </c:pt>
                <c:pt idx="116567">
                  <c:v>-1.4567699999999999E-2</c:v>
                </c:pt>
                <c:pt idx="116568">
                  <c:v>-1.60527E-2</c:v>
                </c:pt>
                <c:pt idx="116569">
                  <c:v>-1.75149E-2</c:v>
                </c:pt>
                <c:pt idx="116570">
                  <c:v>-1.8952699999999999E-2</c:v>
                </c:pt>
                <c:pt idx="116571">
                  <c:v>-2.0364400000000001E-2</c:v>
                </c:pt>
                <c:pt idx="116572">
                  <c:v>-2.17485E-2</c:v>
                </c:pt>
                <c:pt idx="116573">
                  <c:v>-2.3103499999999999E-2</c:v>
                </c:pt>
                <c:pt idx="116574">
                  <c:v>-2.44278E-2</c:v>
                </c:pt>
                <c:pt idx="116575">
                  <c:v>-2.5720199999999999E-2</c:v>
                </c:pt>
                <c:pt idx="116576">
                  <c:v>-2.6979099999999999E-2</c:v>
                </c:pt>
                <c:pt idx="116577">
                  <c:v>-2.8203300000000001E-2</c:v>
                </c:pt>
                <c:pt idx="116578">
                  <c:v>-2.9391500000000001E-2</c:v>
                </c:pt>
                <c:pt idx="116579">
                  <c:v>-3.05425E-2</c:v>
                </c:pt>
                <c:pt idx="116580">
                  <c:v>-3.1655099999999999E-2</c:v>
                </c:pt>
                <c:pt idx="116581">
                  <c:v>-3.2728399999999998E-2</c:v>
                </c:pt>
                <c:pt idx="116582">
                  <c:v>-3.3761100000000002E-2</c:v>
                </c:pt>
                <c:pt idx="116583">
                  <c:v>-3.4752400000000003E-2</c:v>
                </c:pt>
                <c:pt idx="116584">
                  <c:v>-3.5701400000000001E-2</c:v>
                </c:pt>
                <c:pt idx="116585">
                  <c:v>-3.6607300000000002E-2</c:v>
                </c:pt>
                <c:pt idx="116586">
                  <c:v>-3.7469200000000001E-2</c:v>
                </c:pt>
                <c:pt idx="116587">
                  <c:v>-3.8286500000000001E-2</c:v>
                </c:pt>
                <c:pt idx="116588">
                  <c:v>-3.90584E-2</c:v>
                </c:pt>
                <c:pt idx="116589">
                  <c:v>-3.97845E-2</c:v>
                </c:pt>
                <c:pt idx="116590">
                  <c:v>-4.0464300000000002E-2</c:v>
                </c:pt>
                <c:pt idx="116591">
                  <c:v>-4.10972E-2</c:v>
                </c:pt>
                <c:pt idx="116592">
                  <c:v>-4.1682999999999998E-2</c:v>
                </c:pt>
                <c:pt idx="116593">
                  <c:v>-4.2221300000000003E-2</c:v>
                </c:pt>
                <c:pt idx="116594">
                  <c:v>-4.2711899999999997E-2</c:v>
                </c:pt>
                <c:pt idx="116595">
                  <c:v>-4.3154600000000001E-2</c:v>
                </c:pt>
                <c:pt idx="116596">
                  <c:v>-4.3549299999999999E-2</c:v>
                </c:pt>
                <c:pt idx="116597">
                  <c:v>-4.38961E-2</c:v>
                </c:pt>
                <c:pt idx="116598">
                  <c:v>-4.4194799999999999E-2</c:v>
                </c:pt>
                <c:pt idx="116599">
                  <c:v>-4.4445600000000002E-2</c:v>
                </c:pt>
                <c:pt idx="116600">
                  <c:v>-4.4648699999999999E-2</c:v>
                </c:pt>
                <c:pt idx="116601">
                  <c:v>-4.4804299999999998E-2</c:v>
                </c:pt>
                <c:pt idx="116602">
                  <c:v>-4.49127E-2</c:v>
                </c:pt>
                <c:pt idx="116603">
                  <c:v>-4.4974300000000002E-2</c:v>
                </c:pt>
                <c:pt idx="116604">
                  <c:v>-4.4989399999999999E-2</c:v>
                </c:pt>
                <c:pt idx="116605">
                  <c:v>-4.4958499999999998E-2</c:v>
                </c:pt>
                <c:pt idx="116606">
                  <c:v>-4.4882199999999997E-2</c:v>
                </c:pt>
                <c:pt idx="116607">
                  <c:v>-4.4761099999999998E-2</c:v>
                </c:pt>
                <c:pt idx="116608">
                  <c:v>-4.4595700000000002E-2</c:v>
                </c:pt>
                <c:pt idx="116609">
                  <c:v>-4.4386799999999997E-2</c:v>
                </c:pt>
                <c:pt idx="116610">
                  <c:v>-4.4135199999999999E-2</c:v>
                </c:pt>
                <c:pt idx="116611">
                  <c:v>-4.3841600000000001E-2</c:v>
                </c:pt>
                <c:pt idx="116612">
                  <c:v>-4.3506900000000001E-2</c:v>
                </c:pt>
                <c:pt idx="116613">
                  <c:v>-4.3131999999999997E-2</c:v>
                </c:pt>
                <c:pt idx="116614">
                  <c:v>-4.27178E-2</c:v>
                </c:pt>
                <c:pt idx="116615">
                  <c:v>-4.2265299999999999E-2</c:v>
                </c:pt>
                <c:pt idx="116616">
                  <c:v>-4.1775600000000003E-2</c:v>
                </c:pt>
                <c:pt idx="116617">
                  <c:v>-4.12497E-2</c:v>
                </c:pt>
                <c:pt idx="116618">
                  <c:v>-4.0688700000000001E-2</c:v>
                </c:pt>
                <c:pt idx="116619">
                  <c:v>-4.0093799999999999E-2</c:v>
                </c:pt>
                <c:pt idx="116620">
                  <c:v>-3.9466099999999997E-2</c:v>
                </c:pt>
                <c:pt idx="116621">
                  <c:v>-3.8806800000000002E-2</c:v>
                </c:pt>
                <c:pt idx="116622">
                  <c:v>-3.8117100000000001E-2</c:v>
                </c:pt>
                <c:pt idx="116623">
                  <c:v>-3.7398399999999998E-2</c:v>
                </c:pt>
                <c:pt idx="116624">
                  <c:v>-3.6651799999999998E-2</c:v>
                </c:pt>
                <c:pt idx="116625">
                  <c:v>-3.5878699999999999E-2</c:v>
                </c:pt>
                <c:pt idx="116626">
                  <c:v>-3.5080399999999998E-2</c:v>
                </c:pt>
                <c:pt idx="116627">
                  <c:v>-3.4258299999999998E-2</c:v>
                </c:pt>
                <c:pt idx="116628">
                  <c:v>-3.3413600000000002E-2</c:v>
                </c:pt>
                <c:pt idx="116629">
                  <c:v>-3.2547699999999999E-2</c:v>
                </c:pt>
                <c:pt idx="116630">
                  <c:v>-3.1662000000000003E-2</c:v>
                </c:pt>
                <c:pt idx="116631">
                  <c:v>-3.0757900000000001E-2</c:v>
                </c:pt>
                <c:pt idx="116632">
                  <c:v>-2.9836700000000001E-2</c:v>
                </c:pt>
                <c:pt idx="116633">
                  <c:v>-2.8899899999999999E-2</c:v>
                </c:pt>
                <c:pt idx="116634">
                  <c:v>-2.79487E-2</c:v>
                </c:pt>
                <c:pt idx="116635">
                  <c:v>-2.6984600000000001E-2</c:v>
                </c:pt>
                <c:pt idx="116636">
                  <c:v>-2.6009000000000001E-2</c:v>
                </c:pt>
                <c:pt idx="116637">
                  <c:v>-2.50231E-2</c:v>
                </c:pt>
                <c:pt idx="116638">
                  <c:v>-2.4028399999999998E-2</c:v>
                </c:pt>
                <c:pt idx="116639">
                  <c:v>-2.30262E-2</c:v>
                </c:pt>
                <c:pt idx="116640">
                  <c:v>-2.2017800000000001E-2</c:v>
                </c:pt>
                <c:pt idx="116641">
                  <c:v>-2.1004499999999999E-2</c:v>
                </c:pt>
                <c:pt idx="116642">
                  <c:v>-1.9987700000000001E-2</c:v>
                </c:pt>
                <c:pt idx="116643">
                  <c:v>-1.8968499999999999E-2</c:v>
                </c:pt>
                <c:pt idx="116644">
                  <c:v>-1.79483E-2</c:v>
                </c:pt>
                <c:pt idx="116645">
                  <c:v>-1.6928200000000001E-2</c:v>
                </c:pt>
                <c:pt idx="116646">
                  <c:v>-1.5909400000000001E-2</c:v>
                </c:pt>
                <c:pt idx="116647">
                  <c:v>-1.4893200000000001E-2</c:v>
                </c:pt>
                <c:pt idx="116648">
                  <c:v>-1.3880699999999999E-2</c:v>
                </c:pt>
                <c:pt idx="116649">
                  <c:v>-1.28729E-2</c:v>
                </c:pt>
                <c:pt idx="116650">
                  <c:v>-1.1871E-2</c:v>
                </c:pt>
                <c:pt idx="116651">
                  <c:v>-1.0875900000000001E-2</c:v>
                </c:pt>
                <c:pt idx="116652" formatCode="0.00E+00">
                  <c:v>-9.8887799999999998E-3</c:v>
                </c:pt>
                <c:pt idx="116653" formatCode="0.00E+00">
                  <c:v>-8.91051E-3</c:v>
                </c:pt>
                <c:pt idx="116654" formatCode="0.00E+00">
                  <c:v>-7.9420299999999992E-3</c:v>
                </c:pt>
                <c:pt idx="116655" formatCode="0.00E+00">
                  <c:v>-6.9842599999999999E-3</c:v>
                </c:pt>
                <c:pt idx="116656" formatCode="0.00E+00">
                  <c:v>-6.0380399999999997E-3</c:v>
                </c:pt>
                <c:pt idx="116657" formatCode="0.00E+00">
                  <c:v>-5.1041799999999998E-3</c:v>
                </c:pt>
                <c:pt idx="116658" formatCode="0.00E+00">
                  <c:v>-4.18346E-3</c:v>
                </c:pt>
                <c:pt idx="116659" formatCode="0.00E+00">
                  <c:v>-3.2766000000000002E-3</c:v>
                </c:pt>
                <c:pt idx="116660" formatCode="0.00E+00">
                  <c:v>-2.3842899999999998E-3</c:v>
                </c:pt>
                <c:pt idx="116661" formatCode="0.00E+00">
                  <c:v>-1.5071800000000001E-3</c:v>
                </c:pt>
                <c:pt idx="116662" formatCode="0.00E+00">
                  <c:v>-6.4586000000000005E-4</c:v>
                </c:pt>
                <c:pt idx="116663" formatCode="0.00E+00">
                  <c:v>1.9911399999999999E-4</c:v>
                </c:pt>
                <c:pt idx="116664" formatCode="0.00E+00">
                  <c:v>1.0272300000000001E-3</c:v>
                </c:pt>
                <c:pt idx="116665" formatCode="0.00E+00">
                  <c:v>1.83803E-3</c:v>
                </c:pt>
                <c:pt idx="116666" formatCode="0.00E+00">
                  <c:v>2.6310999999999999E-3</c:v>
                </c:pt>
                <c:pt idx="116667" formatCode="0.00E+00">
                  <c:v>3.4060499999999999E-3</c:v>
                </c:pt>
                <c:pt idx="116668" formatCode="0.00E+00">
                  <c:v>4.16256E-3</c:v>
                </c:pt>
                <c:pt idx="116669" formatCode="0.00E+00">
                  <c:v>4.9003500000000004E-3</c:v>
                </c:pt>
                <c:pt idx="116670" formatCode="0.00E+00">
                  <c:v>5.6191699999999997E-3</c:v>
                </c:pt>
                <c:pt idx="116671" formatCode="0.00E+00">
                  <c:v>6.31884E-3</c:v>
                </c:pt>
                <c:pt idx="116672" formatCode="0.00E+00">
                  <c:v>6.9991899999999998E-3</c:v>
                </c:pt>
                <c:pt idx="116673" formatCode="0.00E+00">
                  <c:v>7.6601300000000002E-3</c:v>
                </c:pt>
                <c:pt idx="116674" formatCode="0.00E+00">
                  <c:v>8.3015799999999994E-3</c:v>
                </c:pt>
                <c:pt idx="116675" formatCode="0.00E+00">
                  <c:v>8.9235200000000008E-3</c:v>
                </c:pt>
                <c:pt idx="116676" formatCode="0.00E+00">
                  <c:v>9.5259699999999999E-3</c:v>
                </c:pt>
                <c:pt idx="116677">
                  <c:v>1.0109E-2</c:v>
                </c:pt>
                <c:pt idx="116678">
                  <c:v>1.06727E-2</c:v>
                </c:pt>
                <c:pt idx="116679">
                  <c:v>1.1217100000000001E-2</c:v>
                </c:pt>
                <c:pt idx="116680">
                  <c:v>1.1742600000000001E-2</c:v>
                </c:pt>
                <c:pt idx="116681">
                  <c:v>1.22492E-2</c:v>
                </c:pt>
                <c:pt idx="116682">
                  <c:v>1.2737200000000001E-2</c:v>
                </c:pt>
                <c:pt idx="116683">
                  <c:v>1.3206900000000001E-2</c:v>
                </c:pt>
                <c:pt idx="116684">
                  <c:v>1.36586E-2</c:v>
                </c:pt>
                <c:pt idx="116685">
                  <c:v>1.40927E-2</c:v>
                </c:pt>
                <c:pt idx="116686">
                  <c:v>1.45094E-2</c:v>
                </c:pt>
                <c:pt idx="116687">
                  <c:v>1.4909199999999999E-2</c:v>
                </c:pt>
                <c:pt idx="116688">
                  <c:v>1.52926E-2</c:v>
                </c:pt>
                <c:pt idx="116689">
                  <c:v>1.5659900000000001E-2</c:v>
                </c:pt>
                <c:pt idx="116690">
                  <c:v>1.60117E-2</c:v>
                </c:pt>
                <c:pt idx="116691">
                  <c:v>1.63483E-2</c:v>
                </c:pt>
                <c:pt idx="116692">
                  <c:v>1.6670399999999998E-2</c:v>
                </c:pt>
                <c:pt idx="116693">
                  <c:v>1.6978400000000001E-2</c:v>
                </c:pt>
                <c:pt idx="116694">
                  <c:v>1.7272900000000001E-2</c:v>
                </c:pt>
                <c:pt idx="116695">
                  <c:v>1.7554400000000001E-2</c:v>
                </c:pt>
                <c:pt idx="116696">
                  <c:v>1.7823599999999998E-2</c:v>
                </c:pt>
                <c:pt idx="116697">
                  <c:v>1.80809E-2</c:v>
                </c:pt>
                <c:pt idx="116698">
                  <c:v>1.83269E-2</c:v>
                </c:pt>
                <c:pt idx="116699">
                  <c:v>1.85624E-2</c:v>
                </c:pt>
                <c:pt idx="116700">
                  <c:v>1.8787700000000001E-2</c:v>
                </c:pt>
                <c:pt idx="116701">
                  <c:v>1.9003599999999999E-2</c:v>
                </c:pt>
                <c:pt idx="116702">
                  <c:v>1.9210700000000001E-2</c:v>
                </c:pt>
                <c:pt idx="116703">
                  <c:v>1.94094E-2</c:v>
                </c:pt>
                <c:pt idx="116704">
                  <c:v>1.96005E-2</c:v>
                </c:pt>
                <c:pt idx="116705">
                  <c:v>1.97845E-2</c:v>
                </c:pt>
                <c:pt idx="116706">
                  <c:v>1.99621E-2</c:v>
                </c:pt>
                <c:pt idx="116707">
                  <c:v>2.0133600000000001E-2</c:v>
                </c:pt>
                <c:pt idx="116708">
                  <c:v>2.0299899999999999E-2</c:v>
                </c:pt>
                <c:pt idx="116709">
                  <c:v>2.0461300000000002E-2</c:v>
                </c:pt>
                <c:pt idx="116710">
                  <c:v>2.0618399999999999E-2</c:v>
                </c:pt>
                <c:pt idx="116711">
                  <c:v>2.0771700000000001E-2</c:v>
                </c:pt>
                <c:pt idx="116712">
                  <c:v>2.09219E-2</c:v>
                </c:pt>
                <c:pt idx="116713">
                  <c:v>2.10692E-2</c:v>
                </c:pt>
                <c:pt idx="116714">
                  <c:v>2.1214299999999998E-2</c:v>
                </c:pt>
                <c:pt idx="116715">
                  <c:v>2.1357500000000001E-2</c:v>
                </c:pt>
                <c:pt idx="116716">
                  <c:v>2.1499299999999999E-2</c:v>
                </c:pt>
                <c:pt idx="116717">
                  <c:v>2.164E-2</c:v>
                </c:pt>
                <c:pt idx="116718">
                  <c:v>2.17802E-2</c:v>
                </c:pt>
                <c:pt idx="116719">
                  <c:v>2.1919999999999999E-2</c:v>
                </c:pt>
                <c:pt idx="116720">
                  <c:v>2.2059800000000001E-2</c:v>
                </c:pt>
                <c:pt idx="116721">
                  <c:v>2.2200000000000001E-2</c:v>
                </c:pt>
                <c:pt idx="116722">
                  <c:v>2.2340700000000002E-2</c:v>
                </c:pt>
                <c:pt idx="116723">
                  <c:v>2.2482200000000001E-2</c:v>
                </c:pt>
                <c:pt idx="116724">
                  <c:v>2.2624700000000001E-2</c:v>
                </c:pt>
                <c:pt idx="116725">
                  <c:v>2.2768400000000001E-2</c:v>
                </c:pt>
                <c:pt idx="116726">
                  <c:v>2.29135E-2</c:v>
                </c:pt>
                <c:pt idx="116727">
                  <c:v>2.3059900000000001E-2</c:v>
                </c:pt>
                <c:pt idx="116728">
                  <c:v>2.3207800000000001E-2</c:v>
                </c:pt>
                <c:pt idx="116729">
                  <c:v>2.3357200000000002E-2</c:v>
                </c:pt>
                <c:pt idx="116730">
                  <c:v>2.35082E-2</c:v>
                </c:pt>
                <c:pt idx="116731">
                  <c:v>2.36606E-2</c:v>
                </c:pt>
                <c:pt idx="116732">
                  <c:v>2.3814399999999999E-2</c:v>
                </c:pt>
                <c:pt idx="116733">
                  <c:v>2.3969600000000001E-2</c:v>
                </c:pt>
                <c:pt idx="116734">
                  <c:v>2.4125899999999999E-2</c:v>
                </c:pt>
                <c:pt idx="116735">
                  <c:v>2.4283200000000001E-2</c:v>
                </c:pt>
                <c:pt idx="116736">
                  <c:v>2.44412E-2</c:v>
                </c:pt>
                <c:pt idx="116737">
                  <c:v>2.4599800000000002E-2</c:v>
                </c:pt>
                <c:pt idx="116738">
                  <c:v>2.4758700000000002E-2</c:v>
                </c:pt>
                <c:pt idx="116739">
                  <c:v>2.4917499999999999E-2</c:v>
                </c:pt>
                <c:pt idx="116740">
                  <c:v>2.5075900000000002E-2</c:v>
                </c:pt>
                <c:pt idx="116741">
                  <c:v>2.5233499999999999E-2</c:v>
                </c:pt>
                <c:pt idx="116742">
                  <c:v>2.53899E-2</c:v>
                </c:pt>
                <c:pt idx="116743">
                  <c:v>2.5544600000000001E-2</c:v>
                </c:pt>
                <c:pt idx="116744">
                  <c:v>2.5697299999999999E-2</c:v>
                </c:pt>
                <c:pt idx="116745">
                  <c:v>2.58473E-2</c:v>
                </c:pt>
                <c:pt idx="116746">
                  <c:v>2.5994300000000001E-2</c:v>
                </c:pt>
                <c:pt idx="116747">
                  <c:v>2.6137500000000001E-2</c:v>
                </c:pt>
                <c:pt idx="116748">
                  <c:v>2.6276399999999998E-2</c:v>
                </c:pt>
                <c:pt idx="116749">
                  <c:v>2.6410400000000001E-2</c:v>
                </c:pt>
                <c:pt idx="116750">
                  <c:v>2.6538900000000001E-2</c:v>
                </c:pt>
                <c:pt idx="116751">
                  <c:v>2.6661299999999999E-2</c:v>
                </c:pt>
                <c:pt idx="116752">
                  <c:v>2.67768E-2</c:v>
                </c:pt>
                <c:pt idx="116753">
                  <c:v>2.6884700000000001E-2</c:v>
                </c:pt>
                <c:pt idx="116754">
                  <c:v>2.6984399999999999E-2</c:v>
                </c:pt>
                <c:pt idx="116755">
                  <c:v>2.7075200000000001E-2</c:v>
                </c:pt>
                <c:pt idx="116756">
                  <c:v>2.7156199999999998E-2</c:v>
                </c:pt>
                <c:pt idx="116757">
                  <c:v>2.72267E-2</c:v>
                </c:pt>
                <c:pt idx="116758">
                  <c:v>2.7286000000000001E-2</c:v>
                </c:pt>
                <c:pt idx="116759">
                  <c:v>2.7333300000000001E-2</c:v>
                </c:pt>
                <c:pt idx="116760">
                  <c:v>2.7367900000000001E-2</c:v>
                </c:pt>
                <c:pt idx="116761">
                  <c:v>2.7388800000000001E-2</c:v>
                </c:pt>
                <c:pt idx="116762">
                  <c:v>2.73954E-2</c:v>
                </c:pt>
                <c:pt idx="116763">
                  <c:v>2.7386899999999999E-2</c:v>
                </c:pt>
                <c:pt idx="116764">
                  <c:v>2.7362399999999999E-2</c:v>
                </c:pt>
                <c:pt idx="116765">
                  <c:v>2.73212E-2</c:v>
                </c:pt>
                <c:pt idx="116766">
                  <c:v>2.7262499999999999E-2</c:v>
                </c:pt>
                <c:pt idx="116767">
                  <c:v>2.7185500000000001E-2</c:v>
                </c:pt>
                <c:pt idx="116768">
                  <c:v>2.7089499999999999E-2</c:v>
                </c:pt>
                <c:pt idx="116769">
                  <c:v>2.69737E-2</c:v>
                </c:pt>
                <c:pt idx="116770">
                  <c:v>2.6837300000000001E-2</c:v>
                </c:pt>
                <c:pt idx="116771">
                  <c:v>2.6679700000000001E-2</c:v>
                </c:pt>
                <c:pt idx="116772">
                  <c:v>2.6500099999999999E-2</c:v>
                </c:pt>
                <c:pt idx="116773">
                  <c:v>2.62978E-2</c:v>
                </c:pt>
                <c:pt idx="116774">
                  <c:v>2.60722E-2</c:v>
                </c:pt>
                <c:pt idx="116775">
                  <c:v>2.5822600000000001E-2</c:v>
                </c:pt>
                <c:pt idx="116776">
                  <c:v>2.5548499999999998E-2</c:v>
                </c:pt>
                <c:pt idx="116777">
                  <c:v>2.52491E-2</c:v>
                </c:pt>
                <c:pt idx="116778">
                  <c:v>2.4923899999999999E-2</c:v>
                </c:pt>
                <c:pt idx="116779">
                  <c:v>2.4572400000000001E-2</c:v>
                </c:pt>
                <c:pt idx="116780">
                  <c:v>2.41941E-2</c:v>
                </c:pt>
                <c:pt idx="116781">
                  <c:v>2.3788500000000001E-2</c:v>
                </c:pt>
                <c:pt idx="116782">
                  <c:v>2.33552E-2</c:v>
                </c:pt>
                <c:pt idx="116783">
                  <c:v>2.2893799999999999E-2</c:v>
                </c:pt>
                <c:pt idx="116784">
                  <c:v>2.2403900000000001E-2</c:v>
                </c:pt>
                <c:pt idx="116785">
                  <c:v>2.18852E-2</c:v>
                </c:pt>
                <c:pt idx="116786">
                  <c:v>2.1337399999999999E-2</c:v>
                </c:pt>
                <c:pt idx="116787">
                  <c:v>2.0760199999999999E-2</c:v>
                </c:pt>
                <c:pt idx="116788">
                  <c:v>2.0153600000000001E-2</c:v>
                </c:pt>
                <c:pt idx="116789">
                  <c:v>1.9517300000000001E-2</c:v>
                </c:pt>
                <c:pt idx="116790">
                  <c:v>1.8851300000000001E-2</c:v>
                </c:pt>
                <c:pt idx="116791">
                  <c:v>1.8155500000000001E-2</c:v>
                </c:pt>
                <c:pt idx="116792">
                  <c:v>1.7429900000000002E-2</c:v>
                </c:pt>
                <c:pt idx="116793">
                  <c:v>1.6674499999999998E-2</c:v>
                </c:pt>
                <c:pt idx="116794">
                  <c:v>1.5889500000000001E-2</c:v>
                </c:pt>
                <c:pt idx="116795">
                  <c:v>1.5075E-2</c:v>
                </c:pt>
                <c:pt idx="116796">
                  <c:v>1.42311E-2</c:v>
                </c:pt>
                <c:pt idx="116797">
                  <c:v>1.33583E-2</c:v>
                </c:pt>
                <c:pt idx="116798">
                  <c:v>1.2456699999999999E-2</c:v>
                </c:pt>
                <c:pt idx="116799">
                  <c:v>1.15268E-2</c:v>
                </c:pt>
                <c:pt idx="116800">
                  <c:v>1.0568900000000001E-2</c:v>
                </c:pt>
                <c:pt idx="116801" formatCode="0.00E+00">
                  <c:v>9.5835499999999997E-3</c:v>
                </c:pt>
                <c:pt idx="116802" formatCode="0.00E+00">
                  <c:v>8.5712500000000007E-3</c:v>
                </c:pt>
                <c:pt idx="116803" formatCode="0.00E+00">
                  <c:v>7.5325899999999996E-3</c:v>
                </c:pt>
                <c:pt idx="116804" formatCode="0.00E+00">
                  <c:v>6.4682000000000003E-3</c:v>
                </c:pt>
                <c:pt idx="116805" formatCode="0.00E+00">
                  <c:v>5.3787699999999997E-3</c:v>
                </c:pt>
                <c:pt idx="116806" formatCode="0.00E+00">
                  <c:v>4.2650400000000003E-3</c:v>
                </c:pt>
                <c:pt idx="116807" formatCode="0.00E+00">
                  <c:v>3.12781E-3</c:v>
                </c:pt>
                <c:pt idx="116808" formatCode="0.00E+00">
                  <c:v>1.9679300000000001E-3</c:v>
                </c:pt>
                <c:pt idx="116809" formatCode="0.00E+00">
                  <c:v>7.8629399999999999E-4</c:v>
                </c:pt>
                <c:pt idx="116810" formatCode="0.00E+00">
                  <c:v>-4.1614000000000001E-4</c:v>
                </c:pt>
                <c:pt idx="116811" formatCode="0.00E+00">
                  <c:v>-1.6383700000000001E-3</c:v>
                </c:pt>
                <c:pt idx="116812" formatCode="0.00E+00">
                  <c:v>-2.8793500000000001E-3</c:v>
                </c:pt>
                <c:pt idx="116813" formatCode="0.00E+00">
                  <c:v>-4.1379700000000004E-3</c:v>
                </c:pt>
                <c:pt idx="116814" formatCode="0.00E+00">
                  <c:v>-5.4130799999999998E-3</c:v>
                </c:pt>
                <c:pt idx="116815" formatCode="0.00E+00">
                  <c:v>-6.7035000000000003E-3</c:v>
                </c:pt>
                <c:pt idx="116816" formatCode="0.00E+00">
                  <c:v>-8.0079799999999996E-3</c:v>
                </c:pt>
                <c:pt idx="116817" formatCode="0.00E+00">
                  <c:v>-9.3252400000000003E-3</c:v>
                </c:pt>
                <c:pt idx="116818">
                  <c:v>-1.0654E-2</c:v>
                </c:pt>
                <c:pt idx="116819">
                  <c:v>-1.19927E-2</c:v>
                </c:pt>
                <c:pt idx="116820">
                  <c:v>-1.33402E-2</c:v>
                </c:pt>
                <c:pt idx="116821">
                  <c:v>-1.4695E-2</c:v>
                </c:pt>
                <c:pt idx="116822">
                  <c:v>-1.6055400000000001E-2</c:v>
                </c:pt>
                <c:pt idx="116823">
                  <c:v>-1.74202E-2</c:v>
                </c:pt>
                <c:pt idx="116824">
                  <c:v>-1.8787700000000001E-2</c:v>
                </c:pt>
                <c:pt idx="116825">
                  <c:v>-2.0156299999999999E-2</c:v>
                </c:pt>
                <c:pt idx="116826">
                  <c:v>-2.1524399999999999E-2</c:v>
                </c:pt>
                <c:pt idx="116827">
                  <c:v>-2.2890500000000001E-2</c:v>
                </c:pt>
                <c:pt idx="116828">
                  <c:v>-2.4252800000000001E-2</c:v>
                </c:pt>
                <c:pt idx="116829">
                  <c:v>-2.5609799999999999E-2</c:v>
                </c:pt>
                <c:pt idx="116830">
                  <c:v>-2.69597E-2</c:v>
                </c:pt>
                <c:pt idx="116831">
                  <c:v>-2.8300800000000001E-2</c:v>
                </c:pt>
                <c:pt idx="116832">
                  <c:v>-2.9631500000000002E-2</c:v>
                </c:pt>
                <c:pt idx="116833">
                  <c:v>-3.0949899999999999E-2</c:v>
                </c:pt>
                <c:pt idx="116834">
                  <c:v>-3.2254400000000003E-2</c:v>
                </c:pt>
                <c:pt idx="116835">
                  <c:v>-3.3543299999999998E-2</c:v>
                </c:pt>
                <c:pt idx="116836">
                  <c:v>-3.4814699999999997E-2</c:v>
                </c:pt>
                <c:pt idx="116837">
                  <c:v>-3.6067000000000002E-2</c:v>
                </c:pt>
                <c:pt idx="116838">
                  <c:v>-3.7298400000000002E-2</c:v>
                </c:pt>
                <c:pt idx="116839">
                  <c:v>-3.8507199999999998E-2</c:v>
                </c:pt>
                <c:pt idx="116840">
                  <c:v>-3.9691700000000003E-2</c:v>
                </c:pt>
                <c:pt idx="116841">
                  <c:v>-4.08501E-2</c:v>
                </c:pt>
                <c:pt idx="116842">
                  <c:v>-4.1980799999999999E-2</c:v>
                </c:pt>
                <c:pt idx="116843">
                  <c:v>-4.3082099999999998E-2</c:v>
                </c:pt>
                <c:pt idx="116844">
                  <c:v>-4.4152299999999998E-2</c:v>
                </c:pt>
                <c:pt idx="116845">
                  <c:v>-4.5189699999999999E-2</c:v>
                </c:pt>
                <c:pt idx="116846">
                  <c:v>-4.6192900000000002E-2</c:v>
                </c:pt>
                <c:pt idx="116847">
                  <c:v>-4.7160100000000003E-2</c:v>
                </c:pt>
                <c:pt idx="116848">
                  <c:v>-4.8089800000000002E-2</c:v>
                </c:pt>
                <c:pt idx="116849">
                  <c:v>-4.8980500000000003E-2</c:v>
                </c:pt>
                <c:pt idx="116850">
                  <c:v>-4.9830699999999999E-2</c:v>
                </c:pt>
                <c:pt idx="116851">
                  <c:v>-5.0638900000000001E-2</c:v>
                </c:pt>
                <c:pt idx="116852">
                  <c:v>-5.1403799999999999E-2</c:v>
                </c:pt>
                <c:pt idx="116853">
                  <c:v>-5.2123900000000001E-2</c:v>
                </c:pt>
                <c:pt idx="116854">
                  <c:v>-5.2797999999999998E-2</c:v>
                </c:pt>
                <c:pt idx="116855">
                  <c:v>-5.3424699999999999E-2</c:v>
                </c:pt>
                <c:pt idx="116856">
                  <c:v>-5.4002799999999997E-2</c:v>
                </c:pt>
                <c:pt idx="116857">
                  <c:v>-5.4531200000000002E-2</c:v>
                </c:pt>
                <c:pt idx="116858">
                  <c:v>-5.5008700000000001E-2</c:v>
                </c:pt>
                <c:pt idx="116859">
                  <c:v>-5.5434299999999999E-2</c:v>
                </c:pt>
                <c:pt idx="116860">
                  <c:v>-5.58069E-2</c:v>
                </c:pt>
                <c:pt idx="116861">
                  <c:v>-5.6125700000000001E-2</c:v>
                </c:pt>
                <c:pt idx="116862">
                  <c:v>-5.6389599999999998E-2</c:v>
                </c:pt>
                <c:pt idx="116863">
                  <c:v>-5.65979E-2</c:v>
                </c:pt>
                <c:pt idx="116864">
                  <c:v>-5.6749899999999999E-2</c:v>
                </c:pt>
                <c:pt idx="116865">
                  <c:v>-5.6844800000000001E-2</c:v>
                </c:pt>
                <c:pt idx="116866">
                  <c:v>-5.6882099999999998E-2</c:v>
                </c:pt>
                <c:pt idx="116867">
                  <c:v>-5.6861099999999998E-2</c:v>
                </c:pt>
                <c:pt idx="116868">
                  <c:v>-5.6781499999999999E-2</c:v>
                </c:pt>
                <c:pt idx="116869">
                  <c:v>-5.6642699999999997E-2</c:v>
                </c:pt>
                <c:pt idx="116870">
                  <c:v>-5.6444500000000002E-2</c:v>
                </c:pt>
                <c:pt idx="116871">
                  <c:v>-5.6186699999999999E-2</c:v>
                </c:pt>
                <c:pt idx="116872">
                  <c:v>-5.5868899999999999E-2</c:v>
                </c:pt>
                <c:pt idx="116873">
                  <c:v>-5.5491199999999997E-2</c:v>
                </c:pt>
                <c:pt idx="116874">
                  <c:v>-5.5053499999999998E-2</c:v>
                </c:pt>
                <c:pt idx="116875">
                  <c:v>-5.4555800000000002E-2</c:v>
                </c:pt>
                <c:pt idx="116876">
                  <c:v>-5.3998299999999999E-2</c:v>
                </c:pt>
                <c:pt idx="116877">
                  <c:v>-5.3381199999999997E-2</c:v>
                </c:pt>
                <c:pt idx="116878">
                  <c:v>-5.27047E-2</c:v>
                </c:pt>
                <c:pt idx="116879">
                  <c:v>-5.1969300000000003E-2</c:v>
                </c:pt>
                <c:pt idx="116880">
                  <c:v>-5.1175400000000003E-2</c:v>
                </c:pt>
                <c:pt idx="116881">
                  <c:v>-5.0323399999999997E-2</c:v>
                </c:pt>
                <c:pt idx="116882">
                  <c:v>-4.9414100000000002E-2</c:v>
                </c:pt>
                <c:pt idx="116883">
                  <c:v>-4.8448100000000001E-2</c:v>
                </c:pt>
                <c:pt idx="116884">
                  <c:v>-4.7426000000000003E-2</c:v>
                </c:pt>
                <c:pt idx="116885">
                  <c:v>-4.6348899999999998E-2</c:v>
                </c:pt>
                <c:pt idx="116886">
                  <c:v>-4.5217500000000001E-2</c:v>
                </c:pt>
                <c:pt idx="116887">
                  <c:v>-4.40329E-2</c:v>
                </c:pt>
                <c:pt idx="116888">
                  <c:v>-4.2796000000000001E-2</c:v>
                </c:pt>
                <c:pt idx="116889">
                  <c:v>-4.1508200000000002E-2</c:v>
                </c:pt>
                <c:pt idx="116890">
                  <c:v>-4.0170400000000002E-2</c:v>
                </c:pt>
                <c:pt idx="116891">
                  <c:v>-3.8784100000000002E-2</c:v>
                </c:pt>
                <c:pt idx="116892">
                  <c:v>-3.7350599999999998E-2</c:v>
                </c:pt>
                <c:pt idx="116893">
                  <c:v>-3.5871199999999999E-2</c:v>
                </c:pt>
                <c:pt idx="116894">
                  <c:v>-3.43474E-2</c:v>
                </c:pt>
                <c:pt idx="116895">
                  <c:v>-3.2780799999999999E-2</c:v>
                </c:pt>
                <c:pt idx="116896">
                  <c:v>-3.1172999999999999E-2</c:v>
                </c:pt>
                <c:pt idx="116897">
                  <c:v>-2.9525599999999999E-2</c:v>
                </c:pt>
                <c:pt idx="116898">
                  <c:v>-2.7840400000000001E-2</c:v>
                </c:pt>
                <c:pt idx="116899">
                  <c:v>-2.6119099999999999E-2</c:v>
                </c:pt>
                <c:pt idx="116900">
                  <c:v>-2.4363599999999999E-2</c:v>
                </c:pt>
                <c:pt idx="116901">
                  <c:v>-2.2575700000000001E-2</c:v>
                </c:pt>
                <c:pt idx="116902">
                  <c:v>-2.0757299999999999E-2</c:v>
                </c:pt>
                <c:pt idx="116903">
                  <c:v>-1.89105E-2</c:v>
                </c:pt>
                <c:pt idx="116904">
                  <c:v>-1.7037199999999999E-2</c:v>
                </c:pt>
                <c:pt idx="116905">
                  <c:v>-1.51395E-2</c:v>
                </c:pt>
                <c:pt idx="116906">
                  <c:v>-1.32196E-2</c:v>
                </c:pt>
                <c:pt idx="116907">
                  <c:v>-1.12794E-2</c:v>
                </c:pt>
                <c:pt idx="116908" formatCode="0.00E+00">
                  <c:v>-9.3212599999999996E-3</c:v>
                </c:pt>
                <c:pt idx="116909" formatCode="0.00E+00">
                  <c:v>-7.3472900000000002E-3</c:v>
                </c:pt>
                <c:pt idx="116910" formatCode="0.00E+00">
                  <c:v>-5.35973E-3</c:v>
                </c:pt>
                <c:pt idx="116911" formatCode="0.00E+00">
                  <c:v>-3.3608100000000001E-3</c:v>
                </c:pt>
                <c:pt idx="116912" formatCode="0.00E+00">
                  <c:v>-1.35282E-3</c:v>
                </c:pt>
                <c:pt idx="116913" formatCode="0.00E+00">
                  <c:v>6.6198600000000004E-4</c:v>
                </c:pt>
                <c:pt idx="116914" formatCode="0.00E+00">
                  <c:v>2.6812899999999998E-3</c:v>
                </c:pt>
                <c:pt idx="116915" formatCode="0.00E+00">
                  <c:v>4.7028E-3</c:v>
                </c:pt>
                <c:pt idx="116916" formatCode="0.00E+00">
                  <c:v>6.7241899999999997E-3</c:v>
                </c:pt>
                <c:pt idx="116917" formatCode="0.00E+00">
                  <c:v>8.7431399999999999E-3</c:v>
                </c:pt>
                <c:pt idx="116918">
                  <c:v>1.0757299999999999E-2</c:v>
                </c:pt>
                <c:pt idx="116919">
                  <c:v>1.27644E-2</c:v>
                </c:pt>
                <c:pt idx="116920">
                  <c:v>1.47621E-2</c:v>
                </c:pt>
                <c:pt idx="116921">
                  <c:v>1.6748099999999998E-2</c:v>
                </c:pt>
                <c:pt idx="116922">
                  <c:v>1.87201E-2</c:v>
                </c:pt>
                <c:pt idx="116923">
                  <c:v>2.0675800000000001E-2</c:v>
                </c:pt>
                <c:pt idx="116924">
                  <c:v>2.2612899999999998E-2</c:v>
                </c:pt>
                <c:pt idx="116925">
                  <c:v>2.4529200000000001E-2</c:v>
                </c:pt>
                <c:pt idx="116926">
                  <c:v>2.6422500000000002E-2</c:v>
                </c:pt>
                <c:pt idx="116927">
                  <c:v>2.82905E-2</c:v>
                </c:pt>
                <c:pt idx="116928">
                  <c:v>3.01312E-2</c:v>
                </c:pt>
                <c:pt idx="116929">
                  <c:v>3.19423E-2</c:v>
                </c:pt>
                <c:pt idx="116930">
                  <c:v>3.3721800000000003E-2</c:v>
                </c:pt>
                <c:pt idx="116931">
                  <c:v>3.5467600000000002E-2</c:v>
                </c:pt>
                <c:pt idx="116932">
                  <c:v>3.7177700000000001E-2</c:v>
                </c:pt>
                <c:pt idx="116933">
                  <c:v>3.8850099999999999E-2</c:v>
                </c:pt>
                <c:pt idx="116934">
                  <c:v>4.0482900000000002E-2</c:v>
                </c:pt>
                <c:pt idx="116935">
                  <c:v>4.2074199999999999E-2</c:v>
                </c:pt>
                <c:pt idx="116936">
                  <c:v>4.36222E-2</c:v>
                </c:pt>
                <c:pt idx="116937">
                  <c:v>4.5125100000000001E-2</c:v>
                </c:pt>
                <c:pt idx="116938">
                  <c:v>4.65811E-2</c:v>
                </c:pt>
                <c:pt idx="116939">
                  <c:v>4.7988700000000002E-2</c:v>
                </c:pt>
                <c:pt idx="116940">
                  <c:v>4.9346300000000003E-2</c:v>
                </c:pt>
                <c:pt idx="116941">
                  <c:v>5.0652200000000001E-2</c:v>
                </c:pt>
                <c:pt idx="116942">
                  <c:v>5.1905100000000003E-2</c:v>
                </c:pt>
                <c:pt idx="116943">
                  <c:v>5.3103499999999998E-2</c:v>
                </c:pt>
                <c:pt idx="116944">
                  <c:v>5.4246200000000001E-2</c:v>
                </c:pt>
                <c:pt idx="116945">
                  <c:v>5.53318E-2</c:v>
                </c:pt>
                <c:pt idx="116946">
                  <c:v>5.6359199999999998E-2</c:v>
                </c:pt>
                <c:pt idx="116947">
                  <c:v>5.7327200000000002E-2</c:v>
                </c:pt>
                <c:pt idx="116948">
                  <c:v>5.8234899999999999E-2</c:v>
                </c:pt>
                <c:pt idx="116949">
                  <c:v>5.90812E-2</c:v>
                </c:pt>
                <c:pt idx="116950">
                  <c:v>5.9865399999999999E-2</c:v>
                </c:pt>
                <c:pt idx="116951">
                  <c:v>6.0586500000000001E-2</c:v>
                </c:pt>
                <c:pt idx="116952">
                  <c:v>6.1243899999999997E-2</c:v>
                </c:pt>
                <c:pt idx="116953">
                  <c:v>6.18369E-2</c:v>
                </c:pt>
                <c:pt idx="116954">
                  <c:v>6.23651E-2</c:v>
                </c:pt>
                <c:pt idx="116955">
                  <c:v>6.2827800000000003E-2</c:v>
                </c:pt>
                <c:pt idx="116956">
                  <c:v>6.3224699999999995E-2</c:v>
                </c:pt>
                <c:pt idx="116957">
                  <c:v>6.3555600000000004E-2</c:v>
                </c:pt>
                <c:pt idx="116958">
                  <c:v>6.3820100000000005E-2</c:v>
                </c:pt>
                <c:pt idx="116959">
                  <c:v>6.4018199999999997E-2</c:v>
                </c:pt>
                <c:pt idx="116960">
                  <c:v>6.4149800000000007E-2</c:v>
                </c:pt>
                <c:pt idx="116961">
                  <c:v>6.4214999999999994E-2</c:v>
                </c:pt>
                <c:pt idx="116962">
                  <c:v>6.4213699999999999E-2</c:v>
                </c:pt>
                <c:pt idx="116963">
                  <c:v>6.4146300000000003E-2</c:v>
                </c:pt>
                <c:pt idx="116964">
                  <c:v>6.4013E-2</c:v>
                </c:pt>
                <c:pt idx="116965">
                  <c:v>6.3814099999999999E-2</c:v>
                </c:pt>
                <c:pt idx="116966">
                  <c:v>6.3550200000000001E-2</c:v>
                </c:pt>
                <c:pt idx="116967">
                  <c:v>6.3221600000000003E-2</c:v>
                </c:pt>
                <c:pt idx="116968">
                  <c:v>6.2829099999999999E-2</c:v>
                </c:pt>
                <c:pt idx="116969">
                  <c:v>6.23733E-2</c:v>
                </c:pt>
                <c:pt idx="116970">
                  <c:v>6.1855E-2</c:v>
                </c:pt>
                <c:pt idx="116971">
                  <c:v>6.12749E-2</c:v>
                </c:pt>
                <c:pt idx="116972">
                  <c:v>6.0634E-2</c:v>
                </c:pt>
                <c:pt idx="116973">
                  <c:v>5.9933300000000002E-2</c:v>
                </c:pt>
                <c:pt idx="116974">
                  <c:v>5.9173700000000003E-2</c:v>
                </c:pt>
                <c:pt idx="116975">
                  <c:v>5.8356499999999999E-2</c:v>
                </c:pt>
                <c:pt idx="116976">
                  <c:v>5.7482800000000001E-2</c:v>
                </c:pt>
                <c:pt idx="116977">
                  <c:v>5.6553899999999997E-2</c:v>
                </c:pt>
                <c:pt idx="116978">
                  <c:v>5.5571000000000002E-2</c:v>
                </c:pt>
                <c:pt idx="116979">
                  <c:v>5.4535599999999997E-2</c:v>
                </c:pt>
                <c:pt idx="116980">
                  <c:v>5.3449000000000003E-2</c:v>
                </c:pt>
                <c:pt idx="116981">
                  <c:v>5.23128E-2</c:v>
                </c:pt>
                <c:pt idx="116982">
                  <c:v>5.1128600000000003E-2</c:v>
                </c:pt>
                <c:pt idx="116983">
                  <c:v>4.9897799999999999E-2</c:v>
                </c:pt>
                <c:pt idx="116984">
                  <c:v>4.8622100000000001E-2</c:v>
                </c:pt>
                <c:pt idx="116985">
                  <c:v>4.73033E-2</c:v>
                </c:pt>
                <c:pt idx="116986">
                  <c:v>4.5943100000000001E-2</c:v>
                </c:pt>
                <c:pt idx="116987">
                  <c:v>4.4543300000000001E-2</c:v>
                </c:pt>
                <c:pt idx="116988">
                  <c:v>4.3105600000000001E-2</c:v>
                </c:pt>
                <c:pt idx="116989">
                  <c:v>4.1631899999999999E-2</c:v>
                </c:pt>
                <c:pt idx="116990">
                  <c:v>4.0124199999999999E-2</c:v>
                </c:pt>
                <c:pt idx="116991">
                  <c:v>3.8584300000000002E-2</c:v>
                </c:pt>
                <c:pt idx="116992">
                  <c:v>3.7014199999999997E-2</c:v>
                </c:pt>
                <c:pt idx="116993">
                  <c:v>3.54159E-2</c:v>
                </c:pt>
                <c:pt idx="116994">
                  <c:v>3.3791300000000003E-2</c:v>
                </c:pt>
                <c:pt idx="116995">
                  <c:v>3.2142400000000002E-2</c:v>
                </c:pt>
                <c:pt idx="116996">
                  <c:v>3.0471399999999999E-2</c:v>
                </c:pt>
                <c:pt idx="116997">
                  <c:v>2.8780199999999999E-2</c:v>
                </c:pt>
                <c:pt idx="116998">
                  <c:v>2.7070899999999998E-2</c:v>
                </c:pt>
                <c:pt idx="116999">
                  <c:v>2.53455E-2</c:v>
                </c:pt>
                <c:pt idx="117000">
                  <c:v>2.3606200000000001E-2</c:v>
                </c:pt>
                <c:pt idx="117001">
                  <c:v>2.18549E-2</c:v>
                </c:pt>
                <c:pt idx="117002">
                  <c:v>2.0093799999999998E-2</c:v>
                </c:pt>
                <c:pt idx="117003">
                  <c:v>1.8324900000000002E-2</c:v>
                </c:pt>
                <c:pt idx="117004">
                  <c:v>1.6550200000000001E-2</c:v>
                </c:pt>
                <c:pt idx="117005">
                  <c:v>1.4771899999999999E-2</c:v>
                </c:pt>
                <c:pt idx="117006">
                  <c:v>1.29918E-2</c:v>
                </c:pt>
                <c:pt idx="117007">
                  <c:v>1.12122E-2</c:v>
                </c:pt>
                <c:pt idx="117008" formatCode="0.00E+00">
                  <c:v>9.4348399999999999E-3</c:v>
                </c:pt>
                <c:pt idx="117009" formatCode="0.00E+00">
                  <c:v>7.6618199999999997E-3</c:v>
                </c:pt>
                <c:pt idx="117010" formatCode="0.00E+00">
                  <c:v>5.8950699999999997E-3</c:v>
                </c:pt>
                <c:pt idx="117011" formatCode="0.00E+00">
                  <c:v>4.1365100000000004E-3</c:v>
                </c:pt>
                <c:pt idx="117012" formatCode="0.00E+00">
                  <c:v>2.3880500000000001E-3</c:v>
                </c:pt>
                <c:pt idx="117013" formatCode="0.00E+00">
                  <c:v>6.5153300000000004E-4</c:v>
                </c:pt>
                <c:pt idx="117014" formatCode="0.00E+00">
                  <c:v>-1.0711900000000001E-3</c:v>
                </c:pt>
                <c:pt idx="117015" formatCode="0.00E+00">
                  <c:v>-2.7783399999999998E-3</c:v>
                </c:pt>
                <c:pt idx="117016" formatCode="0.00E+00">
                  <c:v>-4.4681499999999997E-3</c:v>
                </c:pt>
                <c:pt idx="117017" formatCode="0.00E+00">
                  <c:v>-6.13891E-3</c:v>
                </c:pt>
                <c:pt idx="117018" formatCode="0.00E+00">
                  <c:v>-7.7889400000000003E-3</c:v>
                </c:pt>
                <c:pt idx="117019" formatCode="0.00E+00">
                  <c:v>-9.4166200000000005E-3</c:v>
                </c:pt>
                <c:pt idx="117020">
                  <c:v>-1.10204E-2</c:v>
                </c:pt>
                <c:pt idx="117021">
                  <c:v>-1.25986E-2</c:v>
                </c:pt>
                <c:pt idx="117022">
                  <c:v>-1.41499E-2</c:v>
                </c:pt>
                <c:pt idx="117023">
                  <c:v>-1.5672800000000001E-2</c:v>
                </c:pt>
                <c:pt idx="117024">
                  <c:v>-1.7166000000000001E-2</c:v>
                </c:pt>
                <c:pt idx="117025">
                  <c:v>-1.8627999999999999E-2</c:v>
                </c:pt>
                <c:pt idx="117026">
                  <c:v>-2.0057700000000001E-2</c:v>
                </c:pt>
                <c:pt idx="117027">
                  <c:v>-2.1453900000000001E-2</c:v>
                </c:pt>
                <c:pt idx="117028">
                  <c:v>-2.2815200000000001E-2</c:v>
                </c:pt>
                <c:pt idx="117029">
                  <c:v>-2.41408E-2</c:v>
                </c:pt>
                <c:pt idx="117030">
                  <c:v>-2.5429500000000001E-2</c:v>
                </c:pt>
                <c:pt idx="117031">
                  <c:v>-2.66804E-2</c:v>
                </c:pt>
                <c:pt idx="117032">
                  <c:v>-2.78926E-2</c:v>
                </c:pt>
                <c:pt idx="117033">
                  <c:v>-2.9065199999999999E-2</c:v>
                </c:pt>
                <c:pt idx="117034">
                  <c:v>-3.0197399999999999E-2</c:v>
                </c:pt>
                <c:pt idx="117035">
                  <c:v>-3.12886E-2</c:v>
                </c:pt>
                <c:pt idx="117036">
                  <c:v>-3.2337999999999999E-2</c:v>
                </c:pt>
                <c:pt idx="117037">
                  <c:v>-3.3345100000000003E-2</c:v>
                </c:pt>
                <c:pt idx="117038">
                  <c:v>-3.4309300000000001E-2</c:v>
                </c:pt>
                <c:pt idx="117039">
                  <c:v>-3.5230299999999999E-2</c:v>
                </c:pt>
                <c:pt idx="117040">
                  <c:v>-3.6107500000000001E-2</c:v>
                </c:pt>
                <c:pt idx="117041">
                  <c:v>-3.69407E-2</c:v>
                </c:pt>
                <c:pt idx="117042">
                  <c:v>-3.7729499999999999E-2</c:v>
                </c:pt>
                <c:pt idx="117043">
                  <c:v>-3.8473899999999998E-2</c:v>
                </c:pt>
                <c:pt idx="117044">
                  <c:v>-3.91735E-2</c:v>
                </c:pt>
                <c:pt idx="117045">
                  <c:v>-3.9828500000000003E-2</c:v>
                </c:pt>
                <c:pt idx="117046">
                  <c:v>-4.0438599999999998E-2</c:v>
                </c:pt>
                <c:pt idx="117047">
                  <c:v>-4.1004100000000002E-2</c:v>
                </c:pt>
                <c:pt idx="117048">
                  <c:v>-4.1524899999999997E-2</c:v>
                </c:pt>
                <c:pt idx="117049">
                  <c:v>-4.2001200000000002E-2</c:v>
                </c:pt>
                <c:pt idx="117050">
                  <c:v>-4.24333E-2</c:v>
                </c:pt>
                <c:pt idx="117051">
                  <c:v>-4.2821400000000003E-2</c:v>
                </c:pt>
                <c:pt idx="117052">
                  <c:v>-4.31659E-2</c:v>
                </c:pt>
                <c:pt idx="117053">
                  <c:v>-4.3466999999999999E-2</c:v>
                </c:pt>
                <c:pt idx="117054">
                  <c:v>-4.3725399999999998E-2</c:v>
                </c:pt>
                <c:pt idx="117055">
                  <c:v>-4.3941399999999999E-2</c:v>
                </c:pt>
                <c:pt idx="117056">
                  <c:v>-4.4115500000000002E-2</c:v>
                </c:pt>
                <c:pt idx="117057">
                  <c:v>-4.4248500000000003E-2</c:v>
                </c:pt>
                <c:pt idx="117058">
                  <c:v>-4.43408E-2</c:v>
                </c:pt>
                <c:pt idx="117059">
                  <c:v>-4.4393099999999998E-2</c:v>
                </c:pt>
                <c:pt idx="117060">
                  <c:v>-4.4406300000000003E-2</c:v>
                </c:pt>
                <c:pt idx="117061">
                  <c:v>-4.4380999999999997E-2</c:v>
                </c:pt>
                <c:pt idx="117062">
                  <c:v>-4.4318000000000003E-2</c:v>
                </c:pt>
                <c:pt idx="117063">
                  <c:v>-4.4218100000000003E-2</c:v>
                </c:pt>
                <c:pt idx="117064">
                  <c:v>-4.4082299999999998E-2</c:v>
                </c:pt>
                <c:pt idx="117065">
                  <c:v>-4.3911400000000003E-2</c:v>
                </c:pt>
                <c:pt idx="117066">
                  <c:v>-4.3706299999999997E-2</c:v>
                </c:pt>
                <c:pt idx="117067">
                  <c:v>-4.3468E-2</c:v>
                </c:pt>
                <c:pt idx="117068">
                  <c:v>-4.31975E-2</c:v>
                </c:pt>
                <c:pt idx="117069">
                  <c:v>-4.2895799999999998E-2</c:v>
                </c:pt>
                <c:pt idx="117070">
                  <c:v>-4.2563900000000002E-2</c:v>
                </c:pt>
                <c:pt idx="117071">
                  <c:v>-4.2202799999999999E-2</c:v>
                </c:pt>
                <c:pt idx="117072">
                  <c:v>-4.1813700000000002E-2</c:v>
                </c:pt>
                <c:pt idx="117073">
                  <c:v>-4.13976E-2</c:v>
                </c:pt>
                <c:pt idx="117074">
                  <c:v>-4.0955600000000002E-2</c:v>
                </c:pt>
                <c:pt idx="117075">
                  <c:v>-4.0488799999999998E-2</c:v>
                </c:pt>
                <c:pt idx="117076">
                  <c:v>-3.9998300000000001E-2</c:v>
                </c:pt>
                <c:pt idx="117077">
                  <c:v>-3.9485300000000001E-2</c:v>
                </c:pt>
                <c:pt idx="117078">
                  <c:v>-3.8950800000000001E-2</c:v>
                </c:pt>
                <c:pt idx="117079">
                  <c:v>-3.8396100000000002E-2</c:v>
                </c:pt>
                <c:pt idx="117080">
                  <c:v>-3.7822099999999997E-2</c:v>
                </c:pt>
                <c:pt idx="117081">
                  <c:v>-3.7230100000000002E-2</c:v>
                </c:pt>
                <c:pt idx="117082">
                  <c:v>-3.6621099999999997E-2</c:v>
                </c:pt>
                <c:pt idx="117083">
                  <c:v>-3.5996300000000002E-2</c:v>
                </c:pt>
                <c:pt idx="117084">
                  <c:v>-3.5356800000000001E-2</c:v>
                </c:pt>
                <c:pt idx="117085">
                  <c:v>-3.4703699999999997E-2</c:v>
                </c:pt>
                <c:pt idx="117086">
                  <c:v>-3.4038100000000002E-2</c:v>
                </c:pt>
                <c:pt idx="117087">
                  <c:v>-3.3360899999999999E-2</c:v>
                </c:pt>
                <c:pt idx="117088">
                  <c:v>-3.2673399999999998E-2</c:v>
                </c:pt>
                <c:pt idx="117089">
                  <c:v>-3.1976499999999998E-2</c:v>
                </c:pt>
                <c:pt idx="117090">
                  <c:v>-3.1271199999999999E-2</c:v>
                </c:pt>
                <c:pt idx="117091">
                  <c:v>-3.0558599999999998E-2</c:v>
                </c:pt>
                <c:pt idx="117092">
                  <c:v>-2.9839600000000001E-2</c:v>
                </c:pt>
                <c:pt idx="117093">
                  <c:v>-2.9115200000000001E-2</c:v>
                </c:pt>
                <c:pt idx="117094">
                  <c:v>-2.83862E-2</c:v>
                </c:pt>
                <c:pt idx="117095">
                  <c:v>-2.76537E-2</c:v>
                </c:pt>
                <c:pt idx="117096">
                  <c:v>-2.6918399999999999E-2</c:v>
                </c:pt>
                <c:pt idx="117097">
                  <c:v>-2.6181200000000002E-2</c:v>
                </c:pt>
                <c:pt idx="117098">
                  <c:v>-2.5442900000000001E-2</c:v>
                </c:pt>
                <c:pt idx="117099">
                  <c:v>-2.4704299999999998E-2</c:v>
                </c:pt>
                <c:pt idx="117100">
                  <c:v>-2.39662E-2</c:v>
                </c:pt>
                <c:pt idx="117101">
                  <c:v>-2.3229199999999998E-2</c:v>
                </c:pt>
                <c:pt idx="117102">
                  <c:v>-2.2494E-2</c:v>
                </c:pt>
                <c:pt idx="117103">
                  <c:v>-2.17614E-2</c:v>
                </c:pt>
                <c:pt idx="117104">
                  <c:v>-2.10318E-2</c:v>
                </c:pt>
                <c:pt idx="117105">
                  <c:v>-2.0305900000000002E-2</c:v>
                </c:pt>
                <c:pt idx="117106">
                  <c:v>-1.95842E-2</c:v>
                </c:pt>
                <c:pt idx="117107">
                  <c:v>-1.8867200000000001E-2</c:v>
                </c:pt>
                <c:pt idx="117108">
                  <c:v>-1.8155399999999999E-2</c:v>
                </c:pt>
                <c:pt idx="117109">
                  <c:v>-1.7449099999999999E-2</c:v>
                </c:pt>
                <c:pt idx="117110">
                  <c:v>-1.6748900000000001E-2</c:v>
                </c:pt>
                <c:pt idx="117111">
                  <c:v>-1.60549E-2</c:v>
                </c:pt>
                <c:pt idx="117112">
                  <c:v>-1.53677E-2</c:v>
                </c:pt>
                <c:pt idx="117113">
                  <c:v>-1.46873E-2</c:v>
                </c:pt>
                <c:pt idx="117114">
                  <c:v>-1.40141E-2</c:v>
                </c:pt>
                <c:pt idx="117115">
                  <c:v>-1.33483E-2</c:v>
                </c:pt>
                <c:pt idx="117116">
                  <c:v>-1.269E-2</c:v>
                </c:pt>
                <c:pt idx="117117">
                  <c:v>-1.2039299999999999E-2</c:v>
                </c:pt>
                <c:pt idx="117118">
                  <c:v>-1.1396399999999999E-2</c:v>
                </c:pt>
                <c:pt idx="117119">
                  <c:v>-1.07613E-2</c:v>
                </c:pt>
                <c:pt idx="117120">
                  <c:v>-1.0134000000000001E-2</c:v>
                </c:pt>
                <c:pt idx="117121" formatCode="0.00E+00">
                  <c:v>-9.5145799999999999E-3</c:v>
                </c:pt>
                <c:pt idx="117122" formatCode="0.00E+00">
                  <c:v>-8.90291E-3</c:v>
                </c:pt>
                <c:pt idx="117123" formatCode="0.00E+00">
                  <c:v>-8.2989599999999993E-3</c:v>
                </c:pt>
                <c:pt idx="117124" formatCode="0.00E+00">
                  <c:v>-7.7026000000000004E-3</c:v>
                </c:pt>
                <c:pt idx="117125" formatCode="0.00E+00">
                  <c:v>-7.1137199999999996E-3</c:v>
                </c:pt>
                <c:pt idx="117126" formatCode="0.00E+00">
                  <c:v>-6.5321399999999996E-3</c:v>
                </c:pt>
                <c:pt idx="117127" formatCode="0.00E+00">
                  <c:v>-5.9576899999999999E-3</c:v>
                </c:pt>
                <c:pt idx="117128" formatCode="0.00E+00">
                  <c:v>-5.3901299999999999E-3</c:v>
                </c:pt>
                <c:pt idx="117129" formatCode="0.00E+00">
                  <c:v>-4.8292400000000003E-3</c:v>
                </c:pt>
                <c:pt idx="117130" formatCode="0.00E+00">
                  <c:v>-4.2747499999999999E-3</c:v>
                </c:pt>
                <c:pt idx="117131" formatCode="0.00E+00">
                  <c:v>-3.7263800000000001E-3</c:v>
                </c:pt>
                <c:pt idx="117132" formatCode="0.00E+00">
                  <c:v>-3.18381E-3</c:v>
                </c:pt>
                <c:pt idx="117133" formatCode="0.00E+00">
                  <c:v>-2.6467299999999999E-3</c:v>
                </c:pt>
                <c:pt idx="117134" formatCode="0.00E+00">
                  <c:v>-2.1147800000000001E-3</c:v>
                </c:pt>
                <c:pt idx="117135" formatCode="0.00E+00">
                  <c:v>-1.5876200000000001E-3</c:v>
                </c:pt>
                <c:pt idx="117136" formatCode="0.00E+00">
                  <c:v>-1.0648700000000001E-3</c:v>
                </c:pt>
                <c:pt idx="117137" formatCode="0.00E+00">
                  <c:v>-5.4613899999999996E-4</c:v>
                </c:pt>
                <c:pt idx="117138" formatCode="0.00E+00">
                  <c:v>-3.1032599999999998E-5</c:v>
                </c:pt>
                <c:pt idx="117139" formatCode="0.00E+00">
                  <c:v>4.8085499999999998E-4</c:v>
                </c:pt>
                <c:pt idx="117140" formatCode="0.00E+00">
                  <c:v>9.8993900000000001E-4</c:v>
                </c:pt>
                <c:pt idx="117141" formatCode="0.00E+00">
                  <c:v>1.49664E-3</c:v>
                </c:pt>
                <c:pt idx="117142" formatCode="0.00E+00">
                  <c:v>2.0013800000000001E-3</c:v>
                </c:pt>
                <c:pt idx="117143" formatCode="0.00E+00">
                  <c:v>2.5045900000000001E-3</c:v>
                </c:pt>
                <c:pt idx="117144" formatCode="0.00E+00">
                  <c:v>3.0067000000000002E-3</c:v>
                </c:pt>
                <c:pt idx="117145" formatCode="0.00E+00">
                  <c:v>3.5081299999999999E-3</c:v>
                </c:pt>
                <c:pt idx="117146" formatCode="0.00E+00">
                  <c:v>4.0093200000000002E-3</c:v>
                </c:pt>
                <c:pt idx="117147" formatCode="0.00E+00">
                  <c:v>4.5106699999999996E-3</c:v>
                </c:pt>
                <c:pt idx="117148" formatCode="0.00E+00">
                  <c:v>5.0126199999999997E-3</c:v>
                </c:pt>
                <c:pt idx="117149" formatCode="0.00E+00">
                  <c:v>5.5155500000000001E-3</c:v>
                </c:pt>
                <c:pt idx="117150" formatCode="0.00E+00">
                  <c:v>6.01988E-3</c:v>
                </c:pt>
                <c:pt idx="117151" formatCode="0.00E+00">
                  <c:v>6.5259899999999997E-3</c:v>
                </c:pt>
                <c:pt idx="117152" formatCode="0.00E+00">
                  <c:v>7.0342499999999997E-3</c:v>
                </c:pt>
                <c:pt idx="117153" formatCode="0.00E+00">
                  <c:v>7.5450300000000003E-3</c:v>
                </c:pt>
                <c:pt idx="117154" formatCode="0.00E+00">
                  <c:v>8.0586700000000004E-3</c:v>
                </c:pt>
                <c:pt idx="117155" formatCode="0.00E+00">
                  <c:v>8.5754999999999998E-3</c:v>
                </c:pt>
                <c:pt idx="117156" formatCode="0.00E+00">
                  <c:v>9.0958199999999993E-3</c:v>
                </c:pt>
                <c:pt idx="117157" formatCode="0.00E+00">
                  <c:v>9.6199300000000005E-3</c:v>
                </c:pt>
                <c:pt idx="117158">
                  <c:v>1.01481E-2</c:v>
                </c:pt>
                <c:pt idx="117159">
                  <c:v>1.06806E-2</c:v>
                </c:pt>
                <c:pt idx="117160">
                  <c:v>1.12175E-2</c:v>
                </c:pt>
                <c:pt idx="117161">
                  <c:v>1.17593E-2</c:v>
                </c:pt>
                <c:pt idx="117162">
                  <c:v>1.23058E-2</c:v>
                </c:pt>
                <c:pt idx="117163">
                  <c:v>1.28574E-2</c:v>
                </c:pt>
                <c:pt idx="117164">
                  <c:v>1.3414199999999999E-2</c:v>
                </c:pt>
                <c:pt idx="117165">
                  <c:v>1.3976199999999999E-2</c:v>
                </c:pt>
                <c:pt idx="117166">
                  <c:v>1.45434E-2</c:v>
                </c:pt>
                <c:pt idx="117167">
                  <c:v>1.5115999999999999E-2</c:v>
                </c:pt>
                <c:pt idx="117168">
                  <c:v>1.5693800000000001E-2</c:v>
                </c:pt>
                <c:pt idx="117169">
                  <c:v>1.62769E-2</c:v>
                </c:pt>
                <c:pt idx="117170">
                  <c:v>1.6865100000000001E-2</c:v>
                </c:pt>
                <c:pt idx="117171">
                  <c:v>1.7458399999999999E-2</c:v>
                </c:pt>
                <c:pt idx="117172">
                  <c:v>1.8056599999999999E-2</c:v>
                </c:pt>
                <c:pt idx="117173">
                  <c:v>1.8659499999999999E-2</c:v>
                </c:pt>
                <c:pt idx="117174">
                  <c:v>1.9266999999999999E-2</c:v>
                </c:pt>
                <c:pt idx="117175">
                  <c:v>1.9878699999999999E-2</c:v>
                </c:pt>
                <c:pt idx="117176">
                  <c:v>2.0494399999999999E-2</c:v>
                </c:pt>
                <c:pt idx="117177">
                  <c:v>2.1113699999999999E-2</c:v>
                </c:pt>
                <c:pt idx="117178">
                  <c:v>2.17363E-2</c:v>
                </c:pt>
                <c:pt idx="117179">
                  <c:v>2.2361900000000001E-2</c:v>
                </c:pt>
                <c:pt idx="117180">
                  <c:v>2.2989900000000001E-2</c:v>
                </c:pt>
                <c:pt idx="117181">
                  <c:v>2.3619899999999999E-2</c:v>
                </c:pt>
                <c:pt idx="117182">
                  <c:v>2.4251499999999999E-2</c:v>
                </c:pt>
                <c:pt idx="117183">
                  <c:v>2.4884E-2</c:v>
                </c:pt>
                <c:pt idx="117184">
                  <c:v>2.5516899999999999E-2</c:v>
                </c:pt>
                <c:pt idx="117185">
                  <c:v>2.6149700000000001E-2</c:v>
                </c:pt>
                <c:pt idx="117186">
                  <c:v>2.6781699999999999E-2</c:v>
                </c:pt>
                <c:pt idx="117187">
                  <c:v>2.7412200000000001E-2</c:v>
                </c:pt>
                <c:pt idx="117188">
                  <c:v>2.8040499999999999E-2</c:v>
                </c:pt>
                <c:pt idx="117189">
                  <c:v>2.8665900000000001E-2</c:v>
                </c:pt>
                <c:pt idx="117190">
                  <c:v>2.92877E-2</c:v>
                </c:pt>
                <c:pt idx="117191">
                  <c:v>2.99051E-2</c:v>
                </c:pt>
                <c:pt idx="117192">
                  <c:v>3.0517300000000001E-2</c:v>
                </c:pt>
                <c:pt idx="117193">
                  <c:v>3.1123399999999999E-2</c:v>
                </c:pt>
                <c:pt idx="117194">
                  <c:v>3.1722599999999997E-2</c:v>
                </c:pt>
                <c:pt idx="117195">
                  <c:v>3.2314099999999998E-2</c:v>
                </c:pt>
                <c:pt idx="117196">
                  <c:v>3.2896799999999997E-2</c:v>
                </c:pt>
                <c:pt idx="117197">
                  <c:v>3.347E-2</c:v>
                </c:pt>
                <c:pt idx="117198">
                  <c:v>3.4032600000000003E-2</c:v>
                </c:pt>
                <c:pt idx="117199">
                  <c:v>3.4583799999999998E-2</c:v>
                </c:pt>
                <c:pt idx="117200">
                  <c:v>3.5122500000000001E-2</c:v>
                </c:pt>
                <c:pt idx="117201">
                  <c:v>3.56478E-2</c:v>
                </c:pt>
                <c:pt idx="117202">
                  <c:v>3.6158700000000002E-2</c:v>
                </c:pt>
                <c:pt idx="117203">
                  <c:v>3.6654100000000002E-2</c:v>
                </c:pt>
                <c:pt idx="117204">
                  <c:v>3.7133199999999998E-2</c:v>
                </c:pt>
                <c:pt idx="117205">
                  <c:v>3.7594799999999998E-2</c:v>
                </c:pt>
                <c:pt idx="117206">
                  <c:v>3.8037899999999999E-2</c:v>
                </c:pt>
                <c:pt idx="117207">
                  <c:v>3.8461599999999999E-2</c:v>
                </c:pt>
                <c:pt idx="117208">
                  <c:v>3.8864700000000002E-2</c:v>
                </c:pt>
                <c:pt idx="117209">
                  <c:v>3.9246400000000001E-2</c:v>
                </c:pt>
                <c:pt idx="117210">
                  <c:v>3.9605500000000002E-2</c:v>
                </c:pt>
                <c:pt idx="117211">
                  <c:v>3.99411E-2</c:v>
                </c:pt>
                <c:pt idx="117212">
                  <c:v>4.0252200000000002E-2</c:v>
                </c:pt>
                <c:pt idx="117213">
                  <c:v>4.0537799999999999E-2</c:v>
                </c:pt>
                <c:pt idx="117214">
                  <c:v>4.0796899999999997E-2</c:v>
                </c:pt>
                <c:pt idx="117215">
                  <c:v>4.1028500000000002E-2</c:v>
                </c:pt>
                <c:pt idx="117216">
                  <c:v>4.1231700000000003E-2</c:v>
                </c:pt>
                <c:pt idx="117217">
                  <c:v>4.1405699999999997E-2</c:v>
                </c:pt>
                <c:pt idx="117218">
                  <c:v>4.15494E-2</c:v>
                </c:pt>
                <c:pt idx="117219">
                  <c:v>4.1661900000000002E-2</c:v>
                </c:pt>
                <c:pt idx="117220">
                  <c:v>4.1742599999999998E-2</c:v>
                </c:pt>
                <c:pt idx="117221">
                  <c:v>4.1790399999999998E-2</c:v>
                </c:pt>
                <c:pt idx="117222">
                  <c:v>4.1804599999999997E-2</c:v>
                </c:pt>
                <c:pt idx="117223">
                  <c:v>4.1784399999999999E-2</c:v>
                </c:pt>
                <c:pt idx="117224">
                  <c:v>4.1729200000000001E-2</c:v>
                </c:pt>
                <c:pt idx="117225">
                  <c:v>4.1638099999999997E-2</c:v>
                </c:pt>
                <c:pt idx="117226">
                  <c:v>4.1510499999999999E-2</c:v>
                </c:pt>
                <c:pt idx="117227">
                  <c:v>4.1345800000000002E-2</c:v>
                </c:pt>
                <c:pt idx="117228">
                  <c:v>4.11435E-2</c:v>
                </c:pt>
                <c:pt idx="117229">
                  <c:v>4.0902800000000003E-2</c:v>
                </c:pt>
                <c:pt idx="117230">
                  <c:v>4.0623399999999997E-2</c:v>
                </c:pt>
                <c:pt idx="117231">
                  <c:v>4.0304800000000002E-2</c:v>
                </c:pt>
                <c:pt idx="117232">
                  <c:v>3.9946500000000003E-2</c:v>
                </c:pt>
                <c:pt idx="117233">
                  <c:v>3.9548199999999999E-2</c:v>
                </c:pt>
                <c:pt idx="117234">
                  <c:v>3.9109600000000001E-2</c:v>
                </c:pt>
                <c:pt idx="117235">
                  <c:v>3.8630400000000002E-2</c:v>
                </c:pt>
                <c:pt idx="117236">
                  <c:v>3.8110400000000003E-2</c:v>
                </c:pt>
                <c:pt idx="117237">
                  <c:v>3.7549300000000001E-2</c:v>
                </c:pt>
                <c:pt idx="117238">
                  <c:v>3.6947199999999999E-2</c:v>
                </c:pt>
                <c:pt idx="117239">
                  <c:v>3.63039E-2</c:v>
                </c:pt>
                <c:pt idx="117240">
                  <c:v>3.5619499999999998E-2</c:v>
                </c:pt>
                <c:pt idx="117241">
                  <c:v>3.4894000000000001E-2</c:v>
                </c:pt>
                <c:pt idx="117242">
                  <c:v>3.4127400000000002E-2</c:v>
                </c:pt>
                <c:pt idx="117243">
                  <c:v>3.3320099999999998E-2</c:v>
                </c:pt>
                <c:pt idx="117244">
                  <c:v>3.2472099999999997E-2</c:v>
                </c:pt>
                <c:pt idx="117245">
                  <c:v>3.1583899999999998E-2</c:v>
                </c:pt>
                <c:pt idx="117246">
                  <c:v>3.0655600000000002E-2</c:v>
                </c:pt>
                <c:pt idx="117247">
                  <c:v>2.96878E-2</c:v>
                </c:pt>
                <c:pt idx="117248">
                  <c:v>2.8680899999999999E-2</c:v>
                </c:pt>
                <c:pt idx="117249">
                  <c:v>2.76355E-2</c:v>
                </c:pt>
                <c:pt idx="117250">
                  <c:v>2.6551999999999999E-2</c:v>
                </c:pt>
                <c:pt idx="117251">
                  <c:v>2.5431100000000002E-2</c:v>
                </c:pt>
                <c:pt idx="117252">
                  <c:v>2.4273599999999999E-2</c:v>
                </c:pt>
                <c:pt idx="117253">
                  <c:v>2.3080199999999999E-2</c:v>
                </c:pt>
                <c:pt idx="117254">
                  <c:v>2.1851700000000002E-2</c:v>
                </c:pt>
                <c:pt idx="117255">
                  <c:v>2.0589E-2</c:v>
                </c:pt>
                <c:pt idx="117256">
                  <c:v>1.9293000000000001E-2</c:v>
                </c:pt>
                <c:pt idx="117257">
                  <c:v>1.79648E-2</c:v>
                </c:pt>
                <c:pt idx="117258">
                  <c:v>1.66053E-2</c:v>
                </c:pt>
                <c:pt idx="117259">
                  <c:v>1.5215599999999999E-2</c:v>
                </c:pt>
                <c:pt idx="117260">
                  <c:v>1.3796900000000001E-2</c:v>
                </c:pt>
                <c:pt idx="117261">
                  <c:v>1.23505E-2</c:v>
                </c:pt>
                <c:pt idx="117262">
                  <c:v>1.08775E-2</c:v>
                </c:pt>
                <c:pt idx="117263" formatCode="0.00E+00">
                  <c:v>9.3792900000000002E-3</c:v>
                </c:pt>
                <c:pt idx="117264" formatCode="0.00E+00">
                  <c:v>7.85719E-3</c:v>
                </c:pt>
                <c:pt idx="117265" formatCode="0.00E+00">
                  <c:v>6.3126199999999997E-3</c:v>
                </c:pt>
                <c:pt idx="117266" formatCode="0.00E+00">
                  <c:v>4.7470300000000002E-3</c:v>
                </c:pt>
                <c:pt idx="117267" formatCode="0.00E+00">
                  <c:v>3.1618900000000001E-3</c:v>
                </c:pt>
                <c:pt idx="117268" formatCode="0.00E+00">
                  <c:v>1.55875E-3</c:v>
                </c:pt>
                <c:pt idx="117269" formatCode="0.00E+00">
                  <c:v>-6.0822200000000002E-5</c:v>
                </c:pt>
                <c:pt idx="117270" formatCode="0.00E+00">
                  <c:v>-1.6952099999999999E-3</c:v>
                </c:pt>
                <c:pt idx="117271" formatCode="0.00E+00">
                  <c:v>-3.3427800000000001E-3</c:v>
                </c:pt>
                <c:pt idx="117272" formatCode="0.00E+00">
                  <c:v>-5.0018299999999996E-3</c:v>
                </c:pt>
                <c:pt idx="117273" formatCode="0.00E+00">
                  <c:v>-6.6706500000000002E-3</c:v>
                </c:pt>
                <c:pt idx="117274" formatCode="0.00E+00">
                  <c:v>-8.3475000000000008E-3</c:v>
                </c:pt>
                <c:pt idx="117275">
                  <c:v>-1.0030600000000001E-2</c:v>
                </c:pt>
                <c:pt idx="117276">
                  <c:v>-1.17182E-2</c:v>
                </c:pt>
                <c:pt idx="117277">
                  <c:v>-1.34083E-2</c:v>
                </c:pt>
                <c:pt idx="117278">
                  <c:v>-1.50993E-2</c:v>
                </c:pt>
                <c:pt idx="117279">
                  <c:v>-1.6789200000000001E-2</c:v>
                </c:pt>
                <c:pt idx="117280">
                  <c:v>-1.8476200000000002E-2</c:v>
                </c:pt>
                <c:pt idx="117281">
                  <c:v>-2.0158300000000001E-2</c:v>
                </c:pt>
                <c:pt idx="117282">
                  <c:v>-2.1833600000000002E-2</c:v>
                </c:pt>
                <c:pt idx="117283">
                  <c:v>-2.3500400000000001E-2</c:v>
                </c:pt>
                <c:pt idx="117284">
                  <c:v>-2.5156499999999998E-2</c:v>
                </c:pt>
                <c:pt idx="117285">
                  <c:v>-2.68001E-2</c:v>
                </c:pt>
                <c:pt idx="117286">
                  <c:v>-2.8429300000000001E-2</c:v>
                </c:pt>
                <c:pt idx="117287">
                  <c:v>-3.0042200000000002E-2</c:v>
                </c:pt>
                <c:pt idx="117288">
                  <c:v>-3.1636900000000003E-2</c:v>
                </c:pt>
                <c:pt idx="117289">
                  <c:v>-3.3211299999999999E-2</c:v>
                </c:pt>
                <c:pt idx="117290">
                  <c:v>-3.4763799999999997E-2</c:v>
                </c:pt>
                <c:pt idx="117291">
                  <c:v>-3.62923E-2</c:v>
                </c:pt>
                <c:pt idx="117292">
                  <c:v>-3.7795000000000002E-2</c:v>
                </c:pt>
                <c:pt idx="117293">
                  <c:v>-3.9270100000000002E-2</c:v>
                </c:pt>
                <c:pt idx="117294">
                  <c:v>-4.0715700000000001E-2</c:v>
                </c:pt>
                <c:pt idx="117295">
                  <c:v>-4.2130000000000001E-2</c:v>
                </c:pt>
                <c:pt idx="117296">
                  <c:v>-4.3511300000000003E-2</c:v>
                </c:pt>
                <c:pt idx="117297">
                  <c:v>-4.48577E-2</c:v>
                </c:pt>
                <c:pt idx="117298">
                  <c:v>-4.6167699999999999E-2</c:v>
                </c:pt>
                <c:pt idx="117299">
                  <c:v>-4.7439500000000002E-2</c:v>
                </c:pt>
                <c:pt idx="117300">
                  <c:v>-4.8671399999999997E-2</c:v>
                </c:pt>
                <c:pt idx="117301">
                  <c:v>-4.9861900000000001E-2</c:v>
                </c:pt>
                <c:pt idx="117302">
                  <c:v>-5.10093E-2</c:v>
                </c:pt>
                <c:pt idx="117303">
                  <c:v>-5.2112199999999997E-2</c:v>
                </c:pt>
                <c:pt idx="117304">
                  <c:v>-5.31692E-2</c:v>
                </c:pt>
                <c:pt idx="117305">
                  <c:v>-5.41786E-2</c:v>
                </c:pt>
                <c:pt idx="117306">
                  <c:v>-5.5139300000000002E-2</c:v>
                </c:pt>
                <c:pt idx="117307">
                  <c:v>-5.6049799999999997E-2</c:v>
                </c:pt>
                <c:pt idx="117308">
                  <c:v>-5.6908899999999998E-2</c:v>
                </c:pt>
                <c:pt idx="117309">
                  <c:v>-5.77154E-2</c:v>
                </c:pt>
                <c:pt idx="117310">
                  <c:v>-5.8468199999999998E-2</c:v>
                </c:pt>
                <c:pt idx="117311">
                  <c:v>-5.9166000000000003E-2</c:v>
                </c:pt>
                <c:pt idx="117312">
                  <c:v>-5.9808E-2</c:v>
                </c:pt>
                <c:pt idx="117313">
                  <c:v>-6.0393099999999998E-2</c:v>
                </c:pt>
                <c:pt idx="117314">
                  <c:v>-6.0920500000000002E-2</c:v>
                </c:pt>
                <c:pt idx="117315">
                  <c:v>-6.1389199999999998E-2</c:v>
                </c:pt>
                <c:pt idx="117316">
                  <c:v>-6.1798600000000002E-2</c:v>
                </c:pt>
                <c:pt idx="117317">
                  <c:v>-6.2147899999999999E-2</c:v>
                </c:pt>
                <c:pt idx="117318">
                  <c:v>-6.2436499999999999E-2</c:v>
                </c:pt>
                <c:pt idx="117319">
                  <c:v>-6.2663899999999995E-2</c:v>
                </c:pt>
                <c:pt idx="117320">
                  <c:v>-6.2829499999999996E-2</c:v>
                </c:pt>
                <c:pt idx="117321">
                  <c:v>-6.2933000000000003E-2</c:v>
                </c:pt>
                <c:pt idx="117322">
                  <c:v>-6.2974100000000005E-2</c:v>
                </c:pt>
                <c:pt idx="117323">
                  <c:v>-6.2952400000000006E-2</c:v>
                </c:pt>
                <c:pt idx="117324">
                  <c:v>-6.2867800000000001E-2</c:v>
                </c:pt>
                <c:pt idx="117325">
                  <c:v>-6.2720100000000001E-2</c:v>
                </c:pt>
                <c:pt idx="117326">
                  <c:v>-6.2509400000000007E-2</c:v>
                </c:pt>
                <c:pt idx="117327">
                  <c:v>-6.2235699999999998E-2</c:v>
                </c:pt>
                <c:pt idx="117328">
                  <c:v>-6.1899099999999999E-2</c:v>
                </c:pt>
                <c:pt idx="117329">
                  <c:v>-6.14998E-2</c:v>
                </c:pt>
                <c:pt idx="117330">
                  <c:v>-6.1038099999999998E-2</c:v>
                </c:pt>
                <c:pt idx="117331">
                  <c:v>-6.05143E-2</c:v>
                </c:pt>
                <c:pt idx="117332">
                  <c:v>-5.99289E-2</c:v>
                </c:pt>
                <c:pt idx="117333">
                  <c:v>-5.9282300000000003E-2</c:v>
                </c:pt>
                <c:pt idx="117334">
                  <c:v>-5.8575200000000001E-2</c:v>
                </c:pt>
                <c:pt idx="117335">
                  <c:v>-5.7808199999999997E-2</c:v>
                </c:pt>
                <c:pt idx="117336">
                  <c:v>-5.6981999999999998E-2</c:v>
                </c:pt>
                <c:pt idx="117337">
                  <c:v>-5.6097399999999999E-2</c:v>
                </c:pt>
                <c:pt idx="117338">
                  <c:v>-5.5155299999999997E-2</c:v>
                </c:pt>
                <c:pt idx="117339">
                  <c:v>-5.4156599999999999E-2</c:v>
                </c:pt>
                <c:pt idx="117340">
                  <c:v>-5.3102400000000001E-2</c:v>
                </c:pt>
                <c:pt idx="117341">
                  <c:v>-5.1993699999999997E-2</c:v>
                </c:pt>
                <c:pt idx="117342">
                  <c:v>-5.0831599999999998E-2</c:v>
                </c:pt>
                <c:pt idx="117343">
                  <c:v>-4.9617500000000002E-2</c:v>
                </c:pt>
                <c:pt idx="117344">
                  <c:v>-4.83525E-2</c:v>
                </c:pt>
                <c:pt idx="117345">
                  <c:v>-4.7038000000000003E-2</c:v>
                </c:pt>
                <c:pt idx="117346">
                  <c:v>-4.5675399999999998E-2</c:v>
                </c:pt>
                <c:pt idx="117347">
                  <c:v>-4.4266199999999999E-2</c:v>
                </c:pt>
                <c:pt idx="117348">
                  <c:v>-4.2811799999999997E-2</c:v>
                </c:pt>
                <c:pt idx="117349">
                  <c:v>-4.1313799999999998E-2</c:v>
                </c:pt>
                <c:pt idx="117350">
                  <c:v>-3.9773999999999997E-2</c:v>
                </c:pt>
                <c:pt idx="117351">
                  <c:v>-3.81938E-2</c:v>
                </c:pt>
                <c:pt idx="117352">
                  <c:v>-3.6575099999999999E-2</c:v>
                </c:pt>
                <c:pt idx="117353">
                  <c:v>-3.4919699999999998E-2</c:v>
                </c:pt>
                <c:pt idx="117354">
                  <c:v>-3.3229300000000003E-2</c:v>
                </c:pt>
                <c:pt idx="117355">
                  <c:v>-3.1505699999999998E-2</c:v>
                </c:pt>
                <c:pt idx="117356">
                  <c:v>-2.9751E-2</c:v>
                </c:pt>
                <c:pt idx="117357">
                  <c:v>-2.7966899999999999E-2</c:v>
                </c:pt>
                <c:pt idx="117358">
                  <c:v>-2.6155500000000002E-2</c:v>
                </c:pt>
                <c:pt idx="117359">
                  <c:v>-2.4318800000000002E-2</c:v>
                </c:pt>
                <c:pt idx="117360">
                  <c:v>-2.2458800000000001E-2</c:v>
                </c:pt>
                <c:pt idx="117361">
                  <c:v>-2.0577499999999999E-2</c:v>
                </c:pt>
                <c:pt idx="117362">
                  <c:v>-1.8676999999999999E-2</c:v>
                </c:pt>
                <c:pt idx="117363">
                  <c:v>-1.67595E-2</c:v>
                </c:pt>
                <c:pt idx="117364">
                  <c:v>-1.48269E-2</c:v>
                </c:pt>
                <c:pt idx="117365">
                  <c:v>-1.2881399999999999E-2</c:v>
                </c:pt>
                <c:pt idx="117366">
                  <c:v>-1.0925300000000001E-2</c:v>
                </c:pt>
                <c:pt idx="117367" formatCode="0.00E+00">
                  <c:v>-8.9605099999999997E-3</c:v>
                </c:pt>
                <c:pt idx="117368" formatCode="0.00E+00">
                  <c:v>-6.9893200000000003E-3</c:v>
                </c:pt>
                <c:pt idx="117369" formatCode="0.00E+00">
                  <c:v>-5.0138400000000003E-3</c:v>
                </c:pt>
                <c:pt idx="117370" formatCode="0.00E+00">
                  <c:v>-3.0362499999999999E-3</c:v>
                </c:pt>
                <c:pt idx="117371" formatCode="0.00E+00">
                  <c:v>-1.05868E-3</c:v>
                </c:pt>
                <c:pt idx="117372" formatCode="0.00E+00">
                  <c:v>9.1669899999999999E-4</c:v>
                </c:pt>
                <c:pt idx="117373" formatCode="0.00E+00">
                  <c:v>2.8877600000000001E-3</c:v>
                </c:pt>
                <c:pt idx="117374" formatCode="0.00E+00">
                  <c:v>4.8523699999999999E-3</c:v>
                </c:pt>
                <c:pt idx="117375" formatCode="0.00E+00">
                  <c:v>6.8084E-3</c:v>
                </c:pt>
                <c:pt idx="117376" formatCode="0.00E+00">
                  <c:v>8.7537699999999993E-3</c:v>
                </c:pt>
                <c:pt idx="117377">
                  <c:v>1.06864E-2</c:v>
                </c:pt>
                <c:pt idx="117378">
                  <c:v>1.2604199999999999E-2</c:v>
                </c:pt>
                <c:pt idx="117379">
                  <c:v>1.45051E-2</c:v>
                </c:pt>
                <c:pt idx="117380">
                  <c:v>1.6387200000000001E-2</c:v>
                </c:pt>
                <c:pt idx="117381">
                  <c:v>1.8248400000000001E-2</c:v>
                </c:pt>
                <c:pt idx="117382">
                  <c:v>2.0086799999999998E-2</c:v>
                </c:pt>
                <c:pt idx="117383">
                  <c:v>2.19005E-2</c:v>
                </c:pt>
                <c:pt idx="117384">
                  <c:v>2.36876E-2</c:v>
                </c:pt>
                <c:pt idx="117385">
                  <c:v>2.5446300000000002E-2</c:v>
                </c:pt>
                <c:pt idx="117386">
                  <c:v>2.7174799999999999E-2</c:v>
                </c:pt>
                <c:pt idx="117387">
                  <c:v>2.88712E-2</c:v>
                </c:pt>
                <c:pt idx="117388">
                  <c:v>3.0533899999999999E-2</c:v>
                </c:pt>
                <c:pt idx="117389">
                  <c:v>3.2161299999999997E-2</c:v>
                </c:pt>
                <c:pt idx="117390">
                  <c:v>3.3751700000000003E-2</c:v>
                </c:pt>
                <c:pt idx="117391">
                  <c:v>3.5303599999999997E-2</c:v>
                </c:pt>
                <c:pt idx="117392">
                  <c:v>3.6815399999999998E-2</c:v>
                </c:pt>
                <c:pt idx="117393">
                  <c:v>3.8285699999999999E-2</c:v>
                </c:pt>
                <c:pt idx="117394">
                  <c:v>3.9712999999999998E-2</c:v>
                </c:pt>
                <c:pt idx="117395">
                  <c:v>4.1096100000000003E-2</c:v>
                </c:pt>
                <c:pt idx="117396">
                  <c:v>4.2433699999999998E-2</c:v>
                </c:pt>
                <c:pt idx="117397">
                  <c:v>4.3724600000000002E-2</c:v>
                </c:pt>
                <c:pt idx="117398">
                  <c:v>4.4967500000000001E-2</c:v>
                </c:pt>
                <c:pt idx="117399">
                  <c:v>4.6161399999999998E-2</c:v>
                </c:pt>
                <c:pt idx="117400">
                  <c:v>4.7305300000000002E-2</c:v>
                </c:pt>
                <c:pt idx="117401">
                  <c:v>4.8398200000000002E-2</c:v>
                </c:pt>
                <c:pt idx="117402">
                  <c:v>4.94391E-2</c:v>
                </c:pt>
                <c:pt idx="117403">
                  <c:v>5.0427399999999997E-2</c:v>
                </c:pt>
                <c:pt idx="117404">
                  <c:v>5.1362100000000001E-2</c:v>
                </c:pt>
                <c:pt idx="117405">
                  <c:v>5.2242700000000003E-2</c:v>
                </c:pt>
                <c:pt idx="117406">
                  <c:v>5.3068400000000002E-2</c:v>
                </c:pt>
                <c:pt idx="117407">
                  <c:v>5.3838700000000003E-2</c:v>
                </c:pt>
                <c:pt idx="117408">
                  <c:v>5.4553200000000003E-2</c:v>
                </c:pt>
                <c:pt idx="117409">
                  <c:v>5.5211400000000001E-2</c:v>
                </c:pt>
                <c:pt idx="117410">
                  <c:v>5.5812899999999999E-2</c:v>
                </c:pt>
                <c:pt idx="117411">
                  <c:v>5.6357499999999998E-2</c:v>
                </c:pt>
                <c:pt idx="117412">
                  <c:v>5.6845E-2</c:v>
                </c:pt>
                <c:pt idx="117413">
                  <c:v>5.7275300000000001E-2</c:v>
                </c:pt>
                <c:pt idx="117414">
                  <c:v>5.7648100000000001E-2</c:v>
                </c:pt>
                <c:pt idx="117415">
                  <c:v>5.79637E-2</c:v>
                </c:pt>
                <c:pt idx="117416">
                  <c:v>5.82219E-2</c:v>
                </c:pt>
                <c:pt idx="117417">
                  <c:v>5.8423099999999999E-2</c:v>
                </c:pt>
                <c:pt idx="117418">
                  <c:v>5.85672E-2</c:v>
                </c:pt>
                <c:pt idx="117419">
                  <c:v>5.8654699999999997E-2</c:v>
                </c:pt>
                <c:pt idx="117420">
                  <c:v>5.8685800000000003E-2</c:v>
                </c:pt>
                <c:pt idx="117421">
                  <c:v>5.8660999999999998E-2</c:v>
                </c:pt>
                <c:pt idx="117422">
                  <c:v>5.8580699999999999E-2</c:v>
                </c:pt>
                <c:pt idx="117423">
                  <c:v>5.8445400000000002E-2</c:v>
                </c:pt>
                <c:pt idx="117424">
                  <c:v>5.8255700000000001E-2</c:v>
                </c:pt>
                <c:pt idx="117425">
                  <c:v>5.80122E-2</c:v>
                </c:pt>
                <c:pt idx="117426">
                  <c:v>5.7715700000000002E-2</c:v>
                </c:pt>
                <c:pt idx="117427">
                  <c:v>5.7366899999999998E-2</c:v>
                </c:pt>
                <c:pt idx="117428">
                  <c:v>5.6966500000000003E-2</c:v>
                </c:pt>
                <c:pt idx="117429">
                  <c:v>5.6515500000000003E-2</c:v>
                </c:pt>
                <c:pt idx="117430">
                  <c:v>5.6014799999999997E-2</c:v>
                </c:pt>
                <c:pt idx="117431">
                  <c:v>5.5465399999999998E-2</c:v>
                </c:pt>
                <c:pt idx="117432">
                  <c:v>5.4868199999999999E-2</c:v>
                </c:pt>
                <c:pt idx="117433">
                  <c:v>5.4224300000000003E-2</c:v>
                </c:pt>
                <c:pt idx="117434">
                  <c:v>5.35348E-2</c:v>
                </c:pt>
                <c:pt idx="117435">
                  <c:v>5.2800800000000002E-2</c:v>
                </c:pt>
                <c:pt idx="117436">
                  <c:v>5.2023699999999999E-2</c:v>
                </c:pt>
                <c:pt idx="117437">
                  <c:v>5.12045E-2</c:v>
                </c:pt>
                <c:pt idx="117438">
                  <c:v>5.03445E-2</c:v>
                </c:pt>
                <c:pt idx="117439">
                  <c:v>4.9445000000000003E-2</c:v>
                </c:pt>
                <c:pt idx="117440">
                  <c:v>4.8507399999999999E-2</c:v>
                </c:pt>
                <c:pt idx="117441">
                  <c:v>4.7533100000000002E-2</c:v>
                </c:pt>
                <c:pt idx="117442">
                  <c:v>4.6523299999999997E-2</c:v>
                </c:pt>
                <c:pt idx="117443">
                  <c:v>4.5479499999999999E-2</c:v>
                </c:pt>
                <c:pt idx="117444">
                  <c:v>4.4403199999999997E-2</c:v>
                </c:pt>
                <c:pt idx="117445">
                  <c:v>4.3295800000000002E-2</c:v>
                </c:pt>
                <c:pt idx="117446">
                  <c:v>4.21587E-2</c:v>
                </c:pt>
                <c:pt idx="117447">
                  <c:v>4.0993599999999998E-2</c:v>
                </c:pt>
                <c:pt idx="117448">
                  <c:v>3.9801799999999998E-2</c:v>
                </c:pt>
                <c:pt idx="117449">
                  <c:v>3.8584899999999998E-2</c:v>
                </c:pt>
                <c:pt idx="117450">
                  <c:v>3.73444E-2</c:v>
                </c:pt>
                <c:pt idx="117451">
                  <c:v>3.60819E-2</c:v>
                </c:pt>
                <c:pt idx="117452">
                  <c:v>3.4798900000000001E-2</c:v>
                </c:pt>
                <c:pt idx="117453">
                  <c:v>3.3496999999999999E-2</c:v>
                </c:pt>
                <c:pt idx="117454">
                  <c:v>3.2177600000000001E-2</c:v>
                </c:pt>
                <c:pt idx="117455">
                  <c:v>3.0842399999999999E-2</c:v>
                </c:pt>
                <c:pt idx="117456">
                  <c:v>2.9492899999999999E-2</c:v>
                </c:pt>
                <c:pt idx="117457">
                  <c:v>2.8130599999999999E-2</c:v>
                </c:pt>
                <c:pt idx="117458">
                  <c:v>2.6757099999999999E-2</c:v>
                </c:pt>
                <c:pt idx="117459">
                  <c:v>2.5373799999999998E-2</c:v>
                </c:pt>
                <c:pt idx="117460">
                  <c:v>2.3982400000000001E-2</c:v>
                </c:pt>
                <c:pt idx="117461">
                  <c:v>2.2584199999999999E-2</c:v>
                </c:pt>
                <c:pt idx="117462">
                  <c:v>2.11808E-2</c:v>
                </c:pt>
                <c:pt idx="117463">
                  <c:v>1.9773599999999999E-2</c:v>
                </c:pt>
                <c:pt idx="117464">
                  <c:v>1.8364100000000001E-2</c:v>
                </c:pt>
                <c:pt idx="117465">
                  <c:v>1.6953699999999999E-2</c:v>
                </c:pt>
                <c:pt idx="117466">
                  <c:v>1.5543899999999999E-2</c:v>
                </c:pt>
                <c:pt idx="117467">
                  <c:v>1.41359E-2</c:v>
                </c:pt>
                <c:pt idx="117468">
                  <c:v>1.27312E-2</c:v>
                </c:pt>
                <c:pt idx="117469">
                  <c:v>1.1331000000000001E-2</c:v>
                </c:pt>
                <c:pt idx="117470" formatCode="0.00E+00">
                  <c:v>9.9367099999999996E-3</c:v>
                </c:pt>
                <c:pt idx="117471" formatCode="0.00E+00">
                  <c:v>8.5495599999999995E-3</c:v>
                </c:pt>
                <c:pt idx="117472" formatCode="0.00E+00">
                  <c:v>7.1707999999999997E-3</c:v>
                </c:pt>
                <c:pt idx="117473" formatCode="0.00E+00">
                  <c:v>5.8016200000000004E-3</c:v>
                </c:pt>
                <c:pt idx="117474" formatCode="0.00E+00">
                  <c:v>4.4432100000000004E-3</c:v>
                </c:pt>
                <c:pt idx="117475" formatCode="0.00E+00">
                  <c:v>3.09669E-3</c:v>
                </c:pt>
                <c:pt idx="117476" formatCode="0.00E+00">
                  <c:v>1.76318E-3</c:v>
                </c:pt>
                <c:pt idx="117477" formatCode="0.00E+00">
                  <c:v>4.4372999999999998E-4</c:v>
                </c:pt>
                <c:pt idx="117478" formatCode="0.00E+00">
                  <c:v>-8.6061899999999997E-4</c:v>
                </c:pt>
                <c:pt idx="117479" formatCode="0.00E+00">
                  <c:v>-2.1488800000000001E-3</c:v>
                </c:pt>
                <c:pt idx="117480" formatCode="0.00E+00">
                  <c:v>-3.4201000000000001E-3</c:v>
                </c:pt>
                <c:pt idx="117481" formatCode="0.00E+00">
                  <c:v>-4.6733699999999996E-3</c:v>
                </c:pt>
                <c:pt idx="117482" formatCode="0.00E+00">
                  <c:v>-5.9078200000000003E-3</c:v>
                </c:pt>
                <c:pt idx="117483" formatCode="0.00E+00">
                  <c:v>-7.1226099999999997E-3</c:v>
                </c:pt>
                <c:pt idx="117484" formatCode="0.00E+00">
                  <c:v>-8.31695E-3</c:v>
                </c:pt>
                <c:pt idx="117485" formatCode="0.00E+00">
                  <c:v>-9.4900999999999996E-3</c:v>
                </c:pt>
                <c:pt idx="117486">
                  <c:v>-1.0641299999999999E-2</c:v>
                </c:pt>
                <c:pt idx="117487">
                  <c:v>-1.1769999999999999E-2</c:v>
                </c:pt>
                <c:pt idx="117488">
                  <c:v>-1.28755E-2</c:v>
                </c:pt>
                <c:pt idx="117489">
                  <c:v>-1.3957199999999999E-2</c:v>
                </c:pt>
                <c:pt idx="117490">
                  <c:v>-1.5014599999999999E-2</c:v>
                </c:pt>
                <c:pt idx="117491">
                  <c:v>-1.6047200000000001E-2</c:v>
                </c:pt>
                <c:pt idx="117492">
                  <c:v>-1.70546E-2</c:v>
                </c:pt>
                <c:pt idx="117493">
                  <c:v>-1.8036199999999999E-2</c:v>
                </c:pt>
                <c:pt idx="117494">
                  <c:v>-1.89918E-2</c:v>
                </c:pt>
                <c:pt idx="117495">
                  <c:v>-1.9921100000000001E-2</c:v>
                </c:pt>
                <c:pt idx="117496">
                  <c:v>-2.0823600000000001E-2</c:v>
                </c:pt>
                <c:pt idx="117497">
                  <c:v>-2.1699199999999998E-2</c:v>
                </c:pt>
                <c:pt idx="117498">
                  <c:v>-2.25477E-2</c:v>
                </c:pt>
                <c:pt idx="117499">
                  <c:v>-2.3368900000000001E-2</c:v>
                </c:pt>
                <c:pt idx="117500">
                  <c:v>-2.4162599999999999E-2</c:v>
                </c:pt>
                <c:pt idx="117501">
                  <c:v>-2.4928700000000002E-2</c:v>
                </c:pt>
                <c:pt idx="117502">
                  <c:v>-2.5667200000000001E-2</c:v>
                </c:pt>
                <c:pt idx="117503">
                  <c:v>-2.6378100000000002E-2</c:v>
                </c:pt>
                <c:pt idx="117504">
                  <c:v>-2.70613E-2</c:v>
                </c:pt>
                <c:pt idx="117505">
                  <c:v>-2.7716999999999999E-2</c:v>
                </c:pt>
                <c:pt idx="117506">
                  <c:v>-2.8345100000000002E-2</c:v>
                </c:pt>
                <c:pt idx="117507">
                  <c:v>-2.8945700000000001E-2</c:v>
                </c:pt>
                <c:pt idx="117508">
                  <c:v>-2.95191E-2</c:v>
                </c:pt>
                <c:pt idx="117509">
                  <c:v>-3.00653E-2</c:v>
                </c:pt>
                <c:pt idx="117510">
                  <c:v>-3.05846E-2</c:v>
                </c:pt>
                <c:pt idx="117511">
                  <c:v>-3.1077199999999999E-2</c:v>
                </c:pt>
                <c:pt idx="117512">
                  <c:v>-3.1543300000000003E-2</c:v>
                </c:pt>
                <c:pt idx="117513">
                  <c:v>-3.19831E-2</c:v>
                </c:pt>
                <c:pt idx="117514">
                  <c:v>-3.2397099999999998E-2</c:v>
                </c:pt>
                <c:pt idx="117515">
                  <c:v>-3.2785399999999999E-2</c:v>
                </c:pt>
                <c:pt idx="117516">
                  <c:v>-3.3148400000000001E-2</c:v>
                </c:pt>
                <c:pt idx="117517">
                  <c:v>-3.3486500000000002E-2</c:v>
                </c:pt>
                <c:pt idx="117518">
                  <c:v>-3.3799999999999997E-2</c:v>
                </c:pt>
                <c:pt idx="117519">
                  <c:v>-3.4089300000000003E-2</c:v>
                </c:pt>
                <c:pt idx="117520">
                  <c:v>-3.4354900000000001E-2</c:v>
                </c:pt>
                <c:pt idx="117521">
                  <c:v>-3.4597000000000003E-2</c:v>
                </c:pt>
                <c:pt idx="117522">
                  <c:v>-3.4816199999999999E-2</c:v>
                </c:pt>
                <c:pt idx="117523">
                  <c:v>-3.50129E-2</c:v>
                </c:pt>
                <c:pt idx="117524">
                  <c:v>-3.5187499999999997E-2</c:v>
                </c:pt>
                <c:pt idx="117525">
                  <c:v>-3.5340499999999997E-2</c:v>
                </c:pt>
                <c:pt idx="117526">
                  <c:v>-3.5472400000000001E-2</c:v>
                </c:pt>
                <c:pt idx="117527">
                  <c:v>-3.5583499999999997E-2</c:v>
                </c:pt>
                <c:pt idx="117528">
                  <c:v>-3.5674400000000002E-2</c:v>
                </c:pt>
                <c:pt idx="117529">
                  <c:v>-3.5745499999999999E-2</c:v>
                </c:pt>
                <c:pt idx="117530">
                  <c:v>-3.5797299999999997E-2</c:v>
                </c:pt>
                <c:pt idx="117531">
                  <c:v>-3.5830399999999998E-2</c:v>
                </c:pt>
                <c:pt idx="117532">
                  <c:v>-3.5845000000000002E-2</c:v>
                </c:pt>
                <c:pt idx="117533">
                  <c:v>-3.58418E-2</c:v>
                </c:pt>
                <c:pt idx="117534">
                  <c:v>-3.5821199999999997E-2</c:v>
                </c:pt>
                <c:pt idx="117535">
                  <c:v>-3.5783599999999999E-2</c:v>
                </c:pt>
                <c:pt idx="117536">
                  <c:v>-3.57296E-2</c:v>
                </c:pt>
                <c:pt idx="117537">
                  <c:v>-3.5659499999999997E-2</c:v>
                </c:pt>
                <c:pt idx="117538">
                  <c:v>-3.55737E-2</c:v>
                </c:pt>
                <c:pt idx="117539">
                  <c:v>-3.5472799999999999E-2</c:v>
                </c:pt>
                <c:pt idx="117540">
                  <c:v>-3.5357199999999998E-2</c:v>
                </c:pt>
                <c:pt idx="117541">
                  <c:v>-3.52272E-2</c:v>
                </c:pt>
                <c:pt idx="117542">
                  <c:v>-3.5083299999999998E-2</c:v>
                </c:pt>
                <c:pt idx="117543">
                  <c:v>-3.49258E-2</c:v>
                </c:pt>
                <c:pt idx="117544">
                  <c:v>-3.47552E-2</c:v>
                </c:pt>
                <c:pt idx="117545">
                  <c:v>-3.4571699999999997E-2</c:v>
                </c:pt>
                <c:pt idx="117546">
                  <c:v>-3.4375799999999998E-2</c:v>
                </c:pt>
                <c:pt idx="117547">
                  <c:v>-3.4167799999999998E-2</c:v>
                </c:pt>
                <c:pt idx="117548">
                  <c:v>-3.3947900000000003E-2</c:v>
                </c:pt>
                <c:pt idx="117549">
                  <c:v>-3.3716599999999999E-2</c:v>
                </c:pt>
                <c:pt idx="117550">
                  <c:v>-3.3473999999999997E-2</c:v>
                </c:pt>
                <c:pt idx="117551">
                  <c:v>-3.32205E-2</c:v>
                </c:pt>
                <c:pt idx="117552">
                  <c:v>-3.2956300000000001E-2</c:v>
                </c:pt>
                <c:pt idx="117553">
                  <c:v>-3.2681599999999998E-2</c:v>
                </c:pt>
                <c:pt idx="117554">
                  <c:v>-3.23967E-2</c:v>
                </c:pt>
                <c:pt idx="117555">
                  <c:v>-3.21018E-2</c:v>
                </c:pt>
                <c:pt idx="117556">
                  <c:v>-3.1796999999999999E-2</c:v>
                </c:pt>
                <c:pt idx="117557">
                  <c:v>-3.1482599999999999E-2</c:v>
                </c:pt>
                <c:pt idx="117558">
                  <c:v>-3.1158600000000002E-2</c:v>
                </c:pt>
                <c:pt idx="117559">
                  <c:v>-3.0825200000000001E-2</c:v>
                </c:pt>
                <c:pt idx="117560">
                  <c:v>-3.0482599999999999E-2</c:v>
                </c:pt>
                <c:pt idx="117561">
                  <c:v>-3.0130799999999999E-2</c:v>
                </c:pt>
                <c:pt idx="117562">
                  <c:v>-2.9769799999999999E-2</c:v>
                </c:pt>
                <c:pt idx="117563">
                  <c:v>-2.93999E-2</c:v>
                </c:pt>
                <c:pt idx="117564">
                  <c:v>-2.9021000000000002E-2</c:v>
                </c:pt>
                <c:pt idx="117565">
                  <c:v>-2.8633100000000002E-2</c:v>
                </c:pt>
                <c:pt idx="117566">
                  <c:v>-2.8236299999999999E-2</c:v>
                </c:pt>
                <c:pt idx="117567">
                  <c:v>-2.78306E-2</c:v>
                </c:pt>
                <c:pt idx="117568">
                  <c:v>-2.7415999999999999E-2</c:v>
                </c:pt>
                <c:pt idx="117569">
                  <c:v>-2.6992499999999999E-2</c:v>
                </c:pt>
                <c:pt idx="117570">
                  <c:v>-2.656E-2</c:v>
                </c:pt>
                <c:pt idx="117571">
                  <c:v>-2.6118499999999999E-2</c:v>
                </c:pt>
                <c:pt idx="117572">
                  <c:v>-2.56679E-2</c:v>
                </c:pt>
                <c:pt idx="117573">
                  <c:v>-2.5208100000000001E-2</c:v>
                </c:pt>
                <c:pt idx="117574">
                  <c:v>-2.4739199999999999E-2</c:v>
                </c:pt>
                <c:pt idx="117575">
                  <c:v>-2.4260899999999998E-2</c:v>
                </c:pt>
                <c:pt idx="117576">
                  <c:v>-2.3773300000000001E-2</c:v>
                </c:pt>
                <c:pt idx="117577">
                  <c:v>-2.32762E-2</c:v>
                </c:pt>
                <c:pt idx="117578">
                  <c:v>-2.2769500000000002E-2</c:v>
                </c:pt>
                <c:pt idx="117579">
                  <c:v>-2.2253100000000001E-2</c:v>
                </c:pt>
                <c:pt idx="117580">
                  <c:v>-2.17269E-2</c:v>
                </c:pt>
                <c:pt idx="117581">
                  <c:v>-2.11907E-2</c:v>
                </c:pt>
                <c:pt idx="117582">
                  <c:v>-2.0644599999999999E-2</c:v>
                </c:pt>
                <c:pt idx="117583">
                  <c:v>-2.0088200000000001E-2</c:v>
                </c:pt>
                <c:pt idx="117584">
                  <c:v>-1.95216E-2</c:v>
                </c:pt>
                <c:pt idx="117585">
                  <c:v>-1.8944599999999999E-2</c:v>
                </c:pt>
                <c:pt idx="117586">
                  <c:v>-1.8356999999999998E-2</c:v>
                </c:pt>
                <c:pt idx="117587">
                  <c:v>-1.7758800000000002E-2</c:v>
                </c:pt>
                <c:pt idx="117588">
                  <c:v>-1.7149899999999999E-2</c:v>
                </c:pt>
                <c:pt idx="117589">
                  <c:v>-1.6530199999999998E-2</c:v>
                </c:pt>
                <c:pt idx="117590">
                  <c:v>-1.58996E-2</c:v>
                </c:pt>
                <c:pt idx="117591">
                  <c:v>-1.52579E-2</c:v>
                </c:pt>
                <c:pt idx="117592">
                  <c:v>-1.4605099999999999E-2</c:v>
                </c:pt>
                <c:pt idx="117593">
                  <c:v>-1.3941200000000001E-2</c:v>
                </c:pt>
                <c:pt idx="117594">
                  <c:v>-1.3266099999999999E-2</c:v>
                </c:pt>
                <c:pt idx="117595">
                  <c:v>-1.2579699999999999E-2</c:v>
                </c:pt>
                <c:pt idx="117596">
                  <c:v>-1.18821E-2</c:v>
                </c:pt>
                <c:pt idx="117597">
                  <c:v>-1.11731E-2</c:v>
                </c:pt>
                <c:pt idx="117598">
                  <c:v>-1.04528E-2</c:v>
                </c:pt>
                <c:pt idx="117599" formatCode="0.00E+00">
                  <c:v>-9.7212800000000005E-3</c:v>
                </c:pt>
                <c:pt idx="117600" formatCode="0.00E+00">
                  <c:v>-8.9784600000000006E-3</c:v>
                </c:pt>
                <c:pt idx="117601" formatCode="0.00E+00">
                  <c:v>-8.2244299999999996E-3</c:v>
                </c:pt>
                <c:pt idx="117602" formatCode="0.00E+00">
                  <c:v>-7.4592599999999997E-3</c:v>
                </c:pt>
                <c:pt idx="117603" formatCode="0.00E+00">
                  <c:v>-6.6830300000000004E-3</c:v>
                </c:pt>
                <c:pt idx="117604" formatCode="0.00E+00">
                  <c:v>-5.8958600000000002E-3</c:v>
                </c:pt>
                <c:pt idx="117605" formatCode="0.00E+00">
                  <c:v>-5.0978600000000001E-3</c:v>
                </c:pt>
                <c:pt idx="117606" formatCode="0.00E+00">
                  <c:v>-4.2892E-3</c:v>
                </c:pt>
                <c:pt idx="117607" formatCode="0.00E+00">
                  <c:v>-3.4700400000000002E-3</c:v>
                </c:pt>
                <c:pt idx="117608" formatCode="0.00E+00">
                  <c:v>-2.64058E-3</c:v>
                </c:pt>
                <c:pt idx="117609" formatCode="0.00E+00">
                  <c:v>-1.8010299999999999E-3</c:v>
                </c:pt>
                <c:pt idx="117610" formatCode="0.00E+00">
                  <c:v>-9.5164999999999996E-4</c:v>
                </c:pt>
                <c:pt idx="117611" formatCode="0.00E+00">
                  <c:v>-9.2695399999999993E-5</c:v>
                </c:pt>
                <c:pt idx="117612" formatCode="0.00E+00">
                  <c:v>7.7553799999999999E-4</c:v>
                </c:pt>
                <c:pt idx="117613" formatCode="0.00E+00">
                  <c:v>1.65273E-3</c:v>
                </c:pt>
                <c:pt idx="117614" formatCode="0.00E+00">
                  <c:v>2.5385500000000001E-3</c:v>
                </c:pt>
                <c:pt idx="117615" formatCode="0.00E+00">
                  <c:v>3.43261E-3</c:v>
                </c:pt>
                <c:pt idx="117616" formatCode="0.00E+00">
                  <c:v>4.3345199999999997E-3</c:v>
                </c:pt>
                <c:pt idx="117617" formatCode="0.00E+00">
                  <c:v>5.2438700000000003E-3</c:v>
                </c:pt>
                <c:pt idx="117618" formatCode="0.00E+00">
                  <c:v>6.1602000000000002E-3</c:v>
                </c:pt>
                <c:pt idx="117619" formatCode="0.00E+00">
                  <c:v>7.0830299999999997E-3</c:v>
                </c:pt>
                <c:pt idx="117620" formatCode="0.00E+00">
                  <c:v>8.0118800000000007E-3</c:v>
                </c:pt>
                <c:pt idx="117621" formatCode="0.00E+00">
                  <c:v>8.9462099999999996E-3</c:v>
                </c:pt>
                <c:pt idx="117622" formatCode="0.00E+00">
                  <c:v>9.8854700000000004E-3</c:v>
                </c:pt>
                <c:pt idx="117623">
                  <c:v>1.0829099999999999E-2</c:v>
                </c:pt>
                <c:pt idx="117624">
                  <c:v>1.1776399999999999E-2</c:v>
                </c:pt>
                <c:pt idx="117625">
                  <c:v>1.2726899999999999E-2</c:v>
                </c:pt>
                <c:pt idx="117626">
                  <c:v>1.36799E-2</c:v>
                </c:pt>
                <c:pt idx="117627">
                  <c:v>1.4634599999999999E-2</c:v>
                </c:pt>
                <c:pt idx="117628">
                  <c:v>1.5590400000000001E-2</c:v>
                </c:pt>
                <c:pt idx="117629">
                  <c:v>1.6546499999999999E-2</c:v>
                </c:pt>
                <c:pt idx="117630">
                  <c:v>1.7502299999999998E-2</c:v>
                </c:pt>
                <c:pt idx="117631">
                  <c:v>1.8456899999999998E-2</c:v>
                </c:pt>
                <c:pt idx="117632">
                  <c:v>1.9409599999999999E-2</c:v>
                </c:pt>
                <c:pt idx="117633">
                  <c:v>2.0359499999999999E-2</c:v>
                </c:pt>
                <c:pt idx="117634">
                  <c:v>2.13058E-2</c:v>
                </c:pt>
                <c:pt idx="117635">
                  <c:v>2.2247699999999999E-2</c:v>
                </c:pt>
                <c:pt idx="117636">
                  <c:v>2.3184199999999999E-2</c:v>
                </c:pt>
                <c:pt idx="117637">
                  <c:v>2.41146E-2</c:v>
                </c:pt>
                <c:pt idx="117638">
                  <c:v>2.5037899999999998E-2</c:v>
                </c:pt>
                <c:pt idx="117639">
                  <c:v>2.59531E-2</c:v>
                </c:pt>
                <c:pt idx="117640">
                  <c:v>2.6859500000000001E-2</c:v>
                </c:pt>
                <c:pt idx="117641">
                  <c:v>2.77559E-2</c:v>
                </c:pt>
                <c:pt idx="117642">
                  <c:v>2.86416E-2</c:v>
                </c:pt>
                <c:pt idx="117643">
                  <c:v>2.9515400000000001E-2</c:v>
                </c:pt>
                <c:pt idx="117644">
                  <c:v>3.0376500000000001E-2</c:v>
                </c:pt>
                <c:pt idx="117645">
                  <c:v>3.1223899999999999E-2</c:v>
                </c:pt>
                <c:pt idx="117646">
                  <c:v>3.2056599999999998E-2</c:v>
                </c:pt>
                <c:pt idx="117647">
                  <c:v>3.2873600000000003E-2</c:v>
                </c:pt>
                <c:pt idx="117648">
                  <c:v>3.36739E-2</c:v>
                </c:pt>
                <c:pt idx="117649">
                  <c:v>3.4456500000000001E-2</c:v>
                </c:pt>
                <c:pt idx="117650">
                  <c:v>3.5220599999999998E-2</c:v>
                </c:pt>
                <c:pt idx="117651">
                  <c:v>3.5964900000000001E-2</c:v>
                </c:pt>
                <c:pt idx="117652">
                  <c:v>3.6688699999999998E-2</c:v>
                </c:pt>
                <c:pt idx="117653">
                  <c:v>3.7390899999999998E-2</c:v>
                </c:pt>
                <c:pt idx="117654">
                  <c:v>3.80705E-2</c:v>
                </c:pt>
                <c:pt idx="117655">
                  <c:v>3.87266E-2</c:v>
                </c:pt>
                <c:pt idx="117656">
                  <c:v>3.9358200000000003E-2</c:v>
                </c:pt>
                <c:pt idx="117657">
                  <c:v>3.99645E-2</c:v>
                </c:pt>
                <c:pt idx="117658">
                  <c:v>4.0544299999999998E-2</c:v>
                </c:pt>
                <c:pt idx="117659">
                  <c:v>4.1097000000000002E-2</c:v>
                </c:pt>
                <c:pt idx="117660">
                  <c:v>4.1621499999999999E-2</c:v>
                </c:pt>
                <c:pt idx="117661">
                  <c:v>4.2116899999999999E-2</c:v>
                </c:pt>
                <c:pt idx="117662">
                  <c:v>4.2582500000000002E-2</c:v>
                </c:pt>
                <c:pt idx="117663">
                  <c:v>4.3017399999999997E-2</c:v>
                </c:pt>
                <c:pt idx="117664">
                  <c:v>4.34207E-2</c:v>
                </c:pt>
                <c:pt idx="117665">
                  <c:v>4.3791700000000003E-2</c:v>
                </c:pt>
                <c:pt idx="117666">
                  <c:v>4.4129599999999998E-2</c:v>
                </c:pt>
                <c:pt idx="117667">
                  <c:v>4.44337E-2</c:v>
                </c:pt>
                <c:pt idx="117668">
                  <c:v>4.4703300000000001E-2</c:v>
                </c:pt>
                <c:pt idx="117669">
                  <c:v>4.4937600000000001E-2</c:v>
                </c:pt>
                <c:pt idx="117670">
                  <c:v>4.5136099999999998E-2</c:v>
                </c:pt>
                <c:pt idx="117671">
                  <c:v>4.5298100000000001E-2</c:v>
                </c:pt>
                <c:pt idx="117672">
                  <c:v>4.5422999999999998E-2</c:v>
                </c:pt>
                <c:pt idx="117673">
                  <c:v>4.5510299999999997E-2</c:v>
                </c:pt>
                <c:pt idx="117674">
                  <c:v>4.5559500000000003E-2</c:v>
                </c:pt>
                <c:pt idx="117675">
                  <c:v>4.5570100000000002E-2</c:v>
                </c:pt>
                <c:pt idx="117676">
                  <c:v>4.55418E-2</c:v>
                </c:pt>
                <c:pt idx="117677">
                  <c:v>4.5474000000000001E-2</c:v>
                </c:pt>
                <c:pt idx="117678">
                  <c:v>4.5366400000000001E-2</c:v>
                </c:pt>
                <c:pt idx="117679">
                  <c:v>4.5218800000000003E-2</c:v>
                </c:pt>
                <c:pt idx="117680">
                  <c:v>4.5030800000000003E-2</c:v>
                </c:pt>
                <c:pt idx="117681">
                  <c:v>4.4802300000000003E-2</c:v>
                </c:pt>
                <c:pt idx="117682">
                  <c:v>4.4533099999999999E-2</c:v>
                </c:pt>
                <c:pt idx="117683">
                  <c:v>4.4222999999999998E-2</c:v>
                </c:pt>
                <c:pt idx="117684">
                  <c:v>4.3871899999999998E-2</c:v>
                </c:pt>
                <c:pt idx="117685">
                  <c:v>4.3479900000000002E-2</c:v>
                </c:pt>
                <c:pt idx="117686">
                  <c:v>4.3046899999999999E-2</c:v>
                </c:pt>
                <c:pt idx="117687">
                  <c:v>4.2573E-2</c:v>
                </c:pt>
                <c:pt idx="117688">
                  <c:v>4.20583E-2</c:v>
                </c:pt>
                <c:pt idx="117689">
                  <c:v>4.1502900000000002E-2</c:v>
                </c:pt>
                <c:pt idx="117690">
                  <c:v>4.0907100000000002E-2</c:v>
                </c:pt>
                <c:pt idx="117691">
                  <c:v>4.0271099999999997E-2</c:v>
                </c:pt>
                <c:pt idx="117692">
                  <c:v>3.9595199999999997E-2</c:v>
                </c:pt>
                <c:pt idx="117693">
                  <c:v>3.8879700000000003E-2</c:v>
                </c:pt>
                <c:pt idx="117694">
                  <c:v>3.8125100000000002E-2</c:v>
                </c:pt>
                <c:pt idx="117695">
                  <c:v>3.7331900000000001E-2</c:v>
                </c:pt>
                <c:pt idx="117696">
                  <c:v>3.6500400000000002E-2</c:v>
                </c:pt>
                <c:pt idx="117697">
                  <c:v>3.5631400000000001E-2</c:v>
                </c:pt>
                <c:pt idx="117698">
                  <c:v>3.4725300000000001E-2</c:v>
                </c:pt>
                <c:pt idx="117699">
                  <c:v>3.3782800000000002E-2</c:v>
                </c:pt>
                <c:pt idx="117700">
                  <c:v>3.2804600000000003E-2</c:v>
                </c:pt>
                <c:pt idx="117701">
                  <c:v>3.17915E-2</c:v>
                </c:pt>
                <c:pt idx="117702">
                  <c:v>3.0744199999999999E-2</c:v>
                </c:pt>
                <c:pt idx="117703">
                  <c:v>2.9663599999999998E-2</c:v>
                </c:pt>
                <c:pt idx="117704">
                  <c:v>2.8550499999999999E-2</c:v>
                </c:pt>
                <c:pt idx="117705">
                  <c:v>2.7406E-2</c:v>
                </c:pt>
                <c:pt idx="117706">
                  <c:v>2.6230799999999999E-2</c:v>
                </c:pt>
                <c:pt idx="117707">
                  <c:v>2.5026199999999998E-2</c:v>
                </c:pt>
                <c:pt idx="117708">
                  <c:v>2.3793000000000002E-2</c:v>
                </c:pt>
                <c:pt idx="117709">
                  <c:v>2.25325E-2</c:v>
                </c:pt>
                <c:pt idx="117710">
                  <c:v>2.1245699999999999E-2</c:v>
                </c:pt>
                <c:pt idx="117711">
                  <c:v>1.9933800000000002E-2</c:v>
                </c:pt>
                <c:pt idx="117712">
                  <c:v>1.8598099999999999E-2</c:v>
                </c:pt>
                <c:pt idx="117713">
                  <c:v>1.72397E-2</c:v>
                </c:pt>
                <c:pt idx="117714">
                  <c:v>1.58599E-2</c:v>
                </c:pt>
                <c:pt idx="117715">
                  <c:v>1.44601E-2</c:v>
                </c:pt>
                <c:pt idx="117716">
                  <c:v>1.3041499999999999E-2</c:v>
                </c:pt>
                <c:pt idx="117717">
                  <c:v>1.16057E-2</c:v>
                </c:pt>
                <c:pt idx="117718">
                  <c:v>1.01539E-2</c:v>
                </c:pt>
                <c:pt idx="117719" formatCode="0.00E+00">
                  <c:v>8.6875200000000007E-3</c:v>
                </c:pt>
                <c:pt idx="117720" formatCode="0.00E+00">
                  <c:v>7.2081200000000002E-3</c:v>
                </c:pt>
                <c:pt idx="117721" formatCode="0.00E+00">
                  <c:v>5.7171100000000001E-3</c:v>
                </c:pt>
                <c:pt idx="117722" formatCode="0.00E+00">
                  <c:v>4.2159900000000002E-3</c:v>
                </c:pt>
                <c:pt idx="117723" formatCode="0.00E+00">
                  <c:v>2.7062700000000002E-3</c:v>
                </c:pt>
                <c:pt idx="117724" formatCode="0.00E+00">
                  <c:v>1.1894799999999999E-3</c:v>
                </c:pt>
                <c:pt idx="117725" formatCode="0.00E+00">
                  <c:v>-3.3283999999999999E-4</c:v>
                </c:pt>
                <c:pt idx="117726" formatCode="0.00E+00">
                  <c:v>-1.8591300000000001E-3</c:v>
                </c:pt>
                <c:pt idx="117727" formatCode="0.00E+00">
                  <c:v>-3.3878300000000001E-3</c:v>
                </c:pt>
                <c:pt idx="117728" formatCode="0.00E+00">
                  <c:v>-4.9173699999999999E-3</c:v>
                </c:pt>
                <c:pt idx="117729" formatCode="0.00E+00">
                  <c:v>-6.4461400000000004E-3</c:v>
                </c:pt>
                <c:pt idx="117730" formatCode="0.00E+00">
                  <c:v>-7.9725799999999999E-3</c:v>
                </c:pt>
                <c:pt idx="117731" formatCode="0.00E+00">
                  <c:v>-9.4950799999999995E-3</c:v>
                </c:pt>
                <c:pt idx="117732">
                  <c:v>-1.10121E-2</c:v>
                </c:pt>
                <c:pt idx="117733">
                  <c:v>-1.2521900000000001E-2</c:v>
                </c:pt>
                <c:pt idx="117734">
                  <c:v>-1.40231E-2</c:v>
                </c:pt>
                <c:pt idx="117735">
                  <c:v>-1.5513900000000001E-2</c:v>
                </c:pt>
                <c:pt idx="117736">
                  <c:v>-1.6992899999999998E-2</c:v>
                </c:pt>
                <c:pt idx="117737">
                  <c:v>-1.8458499999999999E-2</c:v>
                </c:pt>
                <c:pt idx="117738">
                  <c:v>-1.9909E-2</c:v>
                </c:pt>
                <c:pt idx="117739">
                  <c:v>-2.1343000000000001E-2</c:v>
                </c:pt>
                <c:pt idx="117740">
                  <c:v>-2.2759000000000001E-2</c:v>
                </c:pt>
                <c:pt idx="117741">
                  <c:v>-2.41554E-2</c:v>
                </c:pt>
                <c:pt idx="117742">
                  <c:v>-2.55307E-2</c:v>
                </c:pt>
                <c:pt idx="117743">
                  <c:v>-2.6883500000000001E-2</c:v>
                </c:pt>
                <c:pt idx="117744">
                  <c:v>-2.8212299999999999E-2</c:v>
                </c:pt>
                <c:pt idx="117745">
                  <c:v>-2.9515799999999998E-2</c:v>
                </c:pt>
                <c:pt idx="117746">
                  <c:v>-3.0792400000000001E-2</c:v>
                </c:pt>
                <c:pt idx="117747">
                  <c:v>-3.2040800000000001E-2</c:v>
                </c:pt>
                <c:pt idx="117748">
                  <c:v>-3.3259799999999999E-2</c:v>
                </c:pt>
                <c:pt idx="117749">
                  <c:v>-3.4447999999999999E-2</c:v>
                </c:pt>
                <c:pt idx="117750">
                  <c:v>-3.56041E-2</c:v>
                </c:pt>
                <c:pt idx="117751">
                  <c:v>-3.67269E-2</c:v>
                </c:pt>
                <c:pt idx="117752">
                  <c:v>-3.7815300000000003E-2</c:v>
                </c:pt>
                <c:pt idx="117753">
                  <c:v>-3.8868E-2</c:v>
                </c:pt>
                <c:pt idx="117754">
                  <c:v>-3.98839E-2</c:v>
                </c:pt>
                <c:pt idx="117755">
                  <c:v>-4.0862000000000002E-2</c:v>
                </c:pt>
                <c:pt idx="117756">
                  <c:v>-4.18013E-2</c:v>
                </c:pt>
                <c:pt idx="117757">
                  <c:v>-4.2700700000000001E-2</c:v>
                </c:pt>
                <c:pt idx="117758">
                  <c:v>-4.3559300000000002E-2</c:v>
                </c:pt>
                <c:pt idx="117759">
                  <c:v>-4.4376199999999998E-2</c:v>
                </c:pt>
                <c:pt idx="117760">
                  <c:v>-4.5150700000000002E-2</c:v>
                </c:pt>
                <c:pt idx="117761">
                  <c:v>-4.58818E-2</c:v>
                </c:pt>
                <c:pt idx="117762">
                  <c:v>-4.6568900000000003E-2</c:v>
                </c:pt>
                <c:pt idx="117763">
                  <c:v>-4.7211200000000002E-2</c:v>
                </c:pt>
                <c:pt idx="117764">
                  <c:v>-4.7808099999999999E-2</c:v>
                </c:pt>
                <c:pt idx="117765">
                  <c:v>-4.8359100000000002E-2</c:v>
                </c:pt>
                <c:pt idx="117766">
                  <c:v>-4.88636E-2</c:v>
                </c:pt>
                <c:pt idx="117767">
                  <c:v>-4.93211E-2</c:v>
                </c:pt>
                <c:pt idx="117768">
                  <c:v>-4.9731200000000003E-2</c:v>
                </c:pt>
                <c:pt idx="117769">
                  <c:v>-5.0093499999999999E-2</c:v>
                </c:pt>
                <c:pt idx="117770">
                  <c:v>-5.0407800000000003E-2</c:v>
                </c:pt>
                <c:pt idx="117771">
                  <c:v>-5.0673700000000002E-2</c:v>
                </c:pt>
                <c:pt idx="117772">
                  <c:v>-5.0891100000000002E-2</c:v>
                </c:pt>
                <c:pt idx="117773">
                  <c:v>-5.1059800000000002E-2</c:v>
                </c:pt>
                <c:pt idx="117774">
                  <c:v>-5.1179700000000002E-2</c:v>
                </c:pt>
                <c:pt idx="117775">
                  <c:v>-5.1250900000000002E-2</c:v>
                </c:pt>
                <c:pt idx="117776">
                  <c:v>-5.1273199999999998E-2</c:v>
                </c:pt>
                <c:pt idx="117777">
                  <c:v>-5.1246899999999998E-2</c:v>
                </c:pt>
                <c:pt idx="117778">
                  <c:v>-5.1172099999999998E-2</c:v>
                </c:pt>
                <c:pt idx="117779">
                  <c:v>-5.1048900000000001E-2</c:v>
                </c:pt>
                <c:pt idx="117780">
                  <c:v>-5.0877600000000002E-2</c:v>
                </c:pt>
                <c:pt idx="117781">
                  <c:v>-5.0658500000000002E-2</c:v>
                </c:pt>
                <c:pt idx="117782">
                  <c:v>-5.0392100000000002E-2</c:v>
                </c:pt>
                <c:pt idx="117783">
                  <c:v>-5.0078499999999998E-2</c:v>
                </c:pt>
                <c:pt idx="117784">
                  <c:v>-4.9718499999999999E-2</c:v>
                </c:pt>
                <c:pt idx="117785">
                  <c:v>-4.9312399999999999E-2</c:v>
                </c:pt>
                <c:pt idx="117786">
                  <c:v>-4.8860899999999999E-2</c:v>
                </c:pt>
                <c:pt idx="117787">
                  <c:v>-4.8364499999999998E-2</c:v>
                </c:pt>
                <c:pt idx="117788">
                  <c:v>-4.7823900000000003E-2</c:v>
                </c:pt>
                <c:pt idx="117789">
                  <c:v>-4.7239999999999997E-2</c:v>
                </c:pt>
                <c:pt idx="117790">
                  <c:v>-4.6613300000000003E-2</c:v>
                </c:pt>
                <c:pt idx="117791">
                  <c:v>-4.5944800000000001E-2</c:v>
                </c:pt>
                <c:pt idx="117792">
                  <c:v>-4.5235299999999999E-2</c:v>
                </c:pt>
                <c:pt idx="117793">
                  <c:v>-4.4485700000000003E-2</c:v>
                </c:pt>
                <c:pt idx="117794">
                  <c:v>-4.3696899999999997E-2</c:v>
                </c:pt>
                <c:pt idx="117795">
                  <c:v>-4.2869999999999998E-2</c:v>
                </c:pt>
                <c:pt idx="117796">
                  <c:v>-4.2005899999999999E-2</c:v>
                </c:pt>
                <c:pt idx="117797">
                  <c:v>-4.1105799999999998E-2</c:v>
                </c:pt>
                <c:pt idx="117798">
                  <c:v>-4.0170699999999997E-2</c:v>
                </c:pt>
                <c:pt idx="117799">
                  <c:v>-3.9201699999999999E-2</c:v>
                </c:pt>
                <c:pt idx="117800">
                  <c:v>-3.8199999999999998E-2</c:v>
                </c:pt>
                <c:pt idx="117801">
                  <c:v>-3.7166900000000003E-2</c:v>
                </c:pt>
                <c:pt idx="117802">
                  <c:v>-3.6103499999999997E-2</c:v>
                </c:pt>
                <c:pt idx="117803">
                  <c:v>-3.5011199999999999E-2</c:v>
                </c:pt>
                <c:pt idx="117804">
                  <c:v>-3.38911E-2</c:v>
                </c:pt>
                <c:pt idx="117805">
                  <c:v>-3.2744700000000002E-2</c:v>
                </c:pt>
                <c:pt idx="117806">
                  <c:v>-3.15731E-2</c:v>
                </c:pt>
                <c:pt idx="117807">
                  <c:v>-3.0377899999999999E-2</c:v>
                </c:pt>
                <c:pt idx="117808">
                  <c:v>-2.91603E-2</c:v>
                </c:pt>
                <c:pt idx="117809">
                  <c:v>-2.7921700000000001E-2</c:v>
                </c:pt>
                <c:pt idx="117810">
                  <c:v>-2.6663599999999999E-2</c:v>
                </c:pt>
                <c:pt idx="117811">
                  <c:v>-2.5387300000000002E-2</c:v>
                </c:pt>
                <c:pt idx="117812">
                  <c:v>-2.4094399999999998E-2</c:v>
                </c:pt>
                <c:pt idx="117813">
                  <c:v>-2.27861E-2</c:v>
                </c:pt>
                <c:pt idx="117814">
                  <c:v>-2.1464E-2</c:v>
                </c:pt>
                <c:pt idx="117815">
                  <c:v>-2.0129600000000001E-2</c:v>
                </c:pt>
                <c:pt idx="117816">
                  <c:v>-1.8784200000000001E-2</c:v>
                </c:pt>
                <c:pt idx="117817">
                  <c:v>-1.7429299999999998E-2</c:v>
                </c:pt>
                <c:pt idx="117818">
                  <c:v>-1.6066400000000002E-2</c:v>
                </c:pt>
                <c:pt idx="117819">
                  <c:v>-1.4696900000000001E-2</c:v>
                </c:pt>
                <c:pt idx="117820">
                  <c:v>-1.33223E-2</c:v>
                </c:pt>
                <c:pt idx="117821">
                  <c:v>-1.19439E-2</c:v>
                </c:pt>
                <c:pt idx="117822">
                  <c:v>-1.0563400000000001E-2</c:v>
                </c:pt>
                <c:pt idx="117823" formatCode="0.00E+00">
                  <c:v>-9.1819899999999992E-3</c:v>
                </c:pt>
                <c:pt idx="117824" formatCode="0.00E+00">
                  <c:v>-7.8011699999999996E-3</c:v>
                </c:pt>
                <c:pt idx="117825" formatCode="0.00E+00">
                  <c:v>-6.4223300000000004E-3</c:v>
                </c:pt>
                <c:pt idx="117826" formatCode="0.00E+00">
                  <c:v>-5.0468600000000002E-3</c:v>
                </c:pt>
                <c:pt idx="117827" formatCode="0.00E+00">
                  <c:v>-3.6761200000000002E-3</c:v>
                </c:pt>
                <c:pt idx="117828" formatCode="0.00E+00">
                  <c:v>-2.31146E-3</c:v>
                </c:pt>
                <c:pt idx="117829" formatCode="0.00E+00">
                  <c:v>-9.54214E-4</c:v>
                </c:pt>
                <c:pt idx="117830" formatCode="0.00E+00">
                  <c:v>3.9431399999999999E-4</c:v>
                </c:pt>
                <c:pt idx="117831" formatCode="0.00E+00">
                  <c:v>1.73284E-3</c:v>
                </c:pt>
                <c:pt idx="117832" formatCode="0.00E+00">
                  <c:v>3.0600900000000001E-3</c:v>
                </c:pt>
                <c:pt idx="117833" formatCode="0.00E+00">
                  <c:v>4.3748499999999996E-3</c:v>
                </c:pt>
                <c:pt idx="117834" formatCode="0.00E+00">
                  <c:v>5.6758900000000003E-3</c:v>
                </c:pt>
                <c:pt idx="117835" formatCode="0.00E+00">
                  <c:v>6.96205E-3</c:v>
                </c:pt>
                <c:pt idx="117836" formatCode="0.00E+00">
                  <c:v>8.2321600000000005E-3</c:v>
                </c:pt>
                <c:pt idx="117837" formatCode="0.00E+00">
                  <c:v>9.4851099999999997E-3</c:v>
                </c:pt>
                <c:pt idx="117838">
                  <c:v>1.07198E-2</c:v>
                </c:pt>
                <c:pt idx="117839">
                  <c:v>1.19352E-2</c:v>
                </c:pt>
                <c:pt idx="117840">
                  <c:v>1.3130299999999999E-2</c:v>
                </c:pt>
                <c:pt idx="117841">
                  <c:v>1.43041E-2</c:v>
                </c:pt>
                <c:pt idx="117842">
                  <c:v>1.54556E-2</c:v>
                </c:pt>
                <c:pt idx="117843">
                  <c:v>1.6584000000000002E-2</c:v>
                </c:pt>
                <c:pt idx="117844">
                  <c:v>1.7688300000000001E-2</c:v>
                </c:pt>
                <c:pt idx="117845">
                  <c:v>1.8767699999999998E-2</c:v>
                </c:pt>
                <c:pt idx="117846">
                  <c:v>1.9821499999999999E-2</c:v>
                </c:pt>
                <c:pt idx="117847">
                  <c:v>2.08489E-2</c:v>
                </c:pt>
                <c:pt idx="117848">
                  <c:v>2.18491E-2</c:v>
                </c:pt>
                <c:pt idx="117849">
                  <c:v>2.2821500000000002E-2</c:v>
                </c:pt>
                <c:pt idx="117850">
                  <c:v>2.3765399999999999E-2</c:v>
                </c:pt>
                <c:pt idx="117851">
                  <c:v>2.4680299999999999E-2</c:v>
                </c:pt>
                <c:pt idx="117852">
                  <c:v>2.5565500000000001E-2</c:v>
                </c:pt>
                <c:pt idx="117853">
                  <c:v>2.6420699999999998E-2</c:v>
                </c:pt>
                <c:pt idx="117854">
                  <c:v>2.72453E-2</c:v>
                </c:pt>
                <c:pt idx="117855">
                  <c:v>2.8038899999999999E-2</c:v>
                </c:pt>
                <c:pt idx="117856">
                  <c:v>2.88011E-2</c:v>
                </c:pt>
                <c:pt idx="117857">
                  <c:v>2.9531499999999999E-2</c:v>
                </c:pt>
                <c:pt idx="117858">
                  <c:v>3.023E-2</c:v>
                </c:pt>
                <c:pt idx="117859">
                  <c:v>3.0896099999999999E-2</c:v>
                </c:pt>
                <c:pt idx="117860">
                  <c:v>3.1529700000000001E-2</c:v>
                </c:pt>
                <c:pt idx="117861">
                  <c:v>3.2130600000000002E-2</c:v>
                </c:pt>
                <c:pt idx="117862">
                  <c:v>3.2698699999999997E-2</c:v>
                </c:pt>
                <c:pt idx="117863">
                  <c:v>3.3233899999999997E-2</c:v>
                </c:pt>
                <c:pt idx="117864">
                  <c:v>3.3736099999999998E-2</c:v>
                </c:pt>
                <c:pt idx="117865">
                  <c:v>3.4205300000000001E-2</c:v>
                </c:pt>
                <c:pt idx="117866">
                  <c:v>3.4641499999999999E-2</c:v>
                </c:pt>
                <c:pt idx="117867">
                  <c:v>3.5044800000000001E-2</c:v>
                </c:pt>
                <c:pt idx="117868">
                  <c:v>3.5415299999999997E-2</c:v>
                </c:pt>
                <c:pt idx="117869">
                  <c:v>3.5753E-2</c:v>
                </c:pt>
                <c:pt idx="117870">
                  <c:v>3.6058300000000001E-2</c:v>
                </c:pt>
                <c:pt idx="117871">
                  <c:v>3.6331200000000001E-2</c:v>
                </c:pt>
                <c:pt idx="117872">
                  <c:v>3.6572E-2</c:v>
                </c:pt>
                <c:pt idx="117873">
                  <c:v>3.6781000000000001E-2</c:v>
                </c:pt>
                <c:pt idx="117874">
                  <c:v>3.6958400000000002E-2</c:v>
                </c:pt>
                <c:pt idx="117875">
                  <c:v>3.7104699999999997E-2</c:v>
                </c:pt>
                <c:pt idx="117876">
                  <c:v>3.7220000000000003E-2</c:v>
                </c:pt>
                <c:pt idx="117877">
                  <c:v>3.7304999999999998E-2</c:v>
                </c:pt>
                <c:pt idx="117878">
                  <c:v>3.7359900000000001E-2</c:v>
                </c:pt>
                <c:pt idx="117879">
                  <c:v>3.7385099999999997E-2</c:v>
                </c:pt>
                <c:pt idx="117880">
                  <c:v>3.7381299999999999E-2</c:v>
                </c:pt>
                <c:pt idx="117881">
                  <c:v>3.7348800000000001E-2</c:v>
                </c:pt>
                <c:pt idx="117882">
                  <c:v>3.7288099999999998E-2</c:v>
                </c:pt>
                <c:pt idx="117883">
                  <c:v>3.7199799999999998E-2</c:v>
                </c:pt>
                <c:pt idx="117884">
                  <c:v>3.7084499999999999E-2</c:v>
                </c:pt>
                <c:pt idx="117885">
                  <c:v>3.6942700000000002E-2</c:v>
                </c:pt>
                <c:pt idx="117886">
                  <c:v>3.6775000000000002E-2</c:v>
                </c:pt>
                <c:pt idx="117887">
                  <c:v>3.6582000000000003E-2</c:v>
                </c:pt>
                <c:pt idx="117888">
                  <c:v>3.6364399999999998E-2</c:v>
                </c:pt>
                <c:pt idx="117889">
                  <c:v>3.6122700000000001E-2</c:v>
                </c:pt>
                <c:pt idx="117890">
                  <c:v>3.5857600000000003E-2</c:v>
                </c:pt>
                <c:pt idx="117891">
                  <c:v>3.5569700000000003E-2</c:v>
                </c:pt>
                <c:pt idx="117892">
                  <c:v>3.5259800000000001E-2</c:v>
                </c:pt>
                <c:pt idx="117893">
                  <c:v>3.4928500000000001E-2</c:v>
                </c:pt>
                <c:pt idx="117894">
                  <c:v>3.4576500000000003E-2</c:v>
                </c:pt>
                <c:pt idx="117895">
                  <c:v>3.4204499999999999E-2</c:v>
                </c:pt>
                <c:pt idx="117896">
                  <c:v>3.3813099999999999E-2</c:v>
                </c:pt>
                <c:pt idx="117897">
                  <c:v>3.3403099999999998E-2</c:v>
                </c:pt>
                <c:pt idx="117898">
                  <c:v>3.2975200000000003E-2</c:v>
                </c:pt>
                <c:pt idx="117899">
                  <c:v>3.2530000000000003E-2</c:v>
                </c:pt>
                <c:pt idx="117900">
                  <c:v>3.2068199999999998E-2</c:v>
                </c:pt>
                <c:pt idx="117901">
                  <c:v>3.1590600000000003E-2</c:v>
                </c:pt>
                <c:pt idx="117902">
                  <c:v>3.1097900000000001E-2</c:v>
                </c:pt>
                <c:pt idx="117903">
                  <c:v>3.0590699999999998E-2</c:v>
                </c:pt>
                <c:pt idx="117904">
                  <c:v>3.0069700000000001E-2</c:v>
                </c:pt>
                <c:pt idx="117905">
                  <c:v>2.9535599999999999E-2</c:v>
                </c:pt>
                <c:pt idx="117906">
                  <c:v>2.89891E-2</c:v>
                </c:pt>
                <c:pt idx="117907">
                  <c:v>2.8430799999999999E-2</c:v>
                </c:pt>
                <c:pt idx="117908">
                  <c:v>2.7861400000000001E-2</c:v>
                </c:pt>
                <c:pt idx="117909">
                  <c:v>2.72816E-2</c:v>
                </c:pt>
                <c:pt idx="117910">
                  <c:v>2.6691900000000001E-2</c:v>
                </c:pt>
                <c:pt idx="117911">
                  <c:v>2.6093100000000001E-2</c:v>
                </c:pt>
                <c:pt idx="117912">
                  <c:v>2.5485600000000001E-2</c:v>
                </c:pt>
                <c:pt idx="117913">
                  <c:v>2.4870199999999999E-2</c:v>
                </c:pt>
                <c:pt idx="117914">
                  <c:v>2.4247399999999999E-2</c:v>
                </c:pt>
                <c:pt idx="117915">
                  <c:v>2.3617800000000001E-2</c:v>
                </c:pt>
                <c:pt idx="117916">
                  <c:v>2.29819E-2</c:v>
                </c:pt>
                <c:pt idx="117917">
                  <c:v>2.23403E-2</c:v>
                </c:pt>
                <c:pt idx="117918">
                  <c:v>2.1693500000000001E-2</c:v>
                </c:pt>
                <c:pt idx="117919">
                  <c:v>2.1042000000000002E-2</c:v>
                </c:pt>
                <c:pt idx="117920">
                  <c:v>2.03863E-2</c:v>
                </c:pt>
                <c:pt idx="117921">
                  <c:v>1.9726899999999999E-2</c:v>
                </c:pt>
                <c:pt idx="117922">
                  <c:v>1.9064299999999999E-2</c:v>
                </c:pt>
                <c:pt idx="117923">
                  <c:v>1.8398899999999999E-2</c:v>
                </c:pt>
                <c:pt idx="117924">
                  <c:v>1.77311E-2</c:v>
                </c:pt>
                <c:pt idx="117925">
                  <c:v>1.7061300000000001E-2</c:v>
                </c:pt>
                <c:pt idx="117926">
                  <c:v>1.6389899999999999E-2</c:v>
                </c:pt>
                <c:pt idx="117927">
                  <c:v>1.5717399999999999E-2</c:v>
                </c:pt>
                <c:pt idx="117928">
                  <c:v>1.5043900000000001E-2</c:v>
                </c:pt>
                <c:pt idx="117929">
                  <c:v>1.4370000000000001E-2</c:v>
                </c:pt>
                <c:pt idx="117930">
                  <c:v>1.3695799999999999E-2</c:v>
                </c:pt>
                <c:pt idx="117931">
                  <c:v>1.30218E-2</c:v>
                </c:pt>
                <c:pt idx="117932">
                  <c:v>1.2348100000000001E-2</c:v>
                </c:pt>
                <c:pt idx="117933">
                  <c:v>1.1675E-2</c:v>
                </c:pt>
                <c:pt idx="117934">
                  <c:v>1.1002899999999999E-2</c:v>
                </c:pt>
                <c:pt idx="117935">
                  <c:v>1.03319E-2</c:v>
                </c:pt>
                <c:pt idx="117936" formatCode="0.00E+00">
                  <c:v>9.6621799999999994E-3</c:v>
                </c:pt>
                <c:pt idx="117937" formatCode="0.00E+00">
                  <c:v>8.9940300000000001E-3</c:v>
                </c:pt>
                <c:pt idx="117938" formatCode="0.00E+00">
                  <c:v>8.3275899999999993E-3</c:v>
                </c:pt>
                <c:pt idx="117939" formatCode="0.00E+00">
                  <c:v>7.6630400000000003E-3</c:v>
                </c:pt>
                <c:pt idx="117940" formatCode="0.00E+00">
                  <c:v>7.0005199999999997E-3</c:v>
                </c:pt>
                <c:pt idx="117941" formatCode="0.00E+00">
                  <c:v>6.34017E-3</c:v>
                </c:pt>
                <c:pt idx="117942" formatCode="0.00E+00">
                  <c:v>5.6821299999999996E-3</c:v>
                </c:pt>
                <c:pt idx="117943" formatCode="0.00E+00">
                  <c:v>5.0264899999999998E-3</c:v>
                </c:pt>
                <c:pt idx="117944" formatCode="0.00E+00">
                  <c:v>4.3733699999999997E-3</c:v>
                </c:pt>
                <c:pt idx="117945" formatCode="0.00E+00">
                  <c:v>3.7228399999999998E-3</c:v>
                </c:pt>
                <c:pt idx="117946" formatCode="0.00E+00">
                  <c:v>3.0749800000000002E-3</c:v>
                </c:pt>
                <c:pt idx="117947" formatCode="0.00E+00">
                  <c:v>2.4298599999999998E-3</c:v>
                </c:pt>
                <c:pt idx="117948" formatCode="0.00E+00">
                  <c:v>1.7875300000000001E-3</c:v>
                </c:pt>
                <c:pt idx="117949" formatCode="0.00E+00">
                  <c:v>1.1480500000000001E-3</c:v>
                </c:pt>
                <c:pt idx="117950" formatCode="0.00E+00">
                  <c:v>5.1144600000000004E-4</c:v>
                </c:pt>
                <c:pt idx="117951" formatCode="0.00E+00">
                  <c:v>-1.2224800000000001E-4</c:v>
                </c:pt>
                <c:pt idx="117952" formatCode="0.00E+00">
                  <c:v>-7.5300599999999997E-4</c:v>
                </c:pt>
                <c:pt idx="117953" formatCode="0.00E+00">
                  <c:v>-1.3808099999999999E-3</c:v>
                </c:pt>
                <c:pt idx="117954" formatCode="0.00E+00">
                  <c:v>-2.0056399999999999E-3</c:v>
                </c:pt>
                <c:pt idx="117955" formatCode="0.00E+00">
                  <c:v>-2.6275000000000001E-3</c:v>
                </c:pt>
                <c:pt idx="117956" formatCode="0.00E+00">
                  <c:v>-3.2463700000000002E-3</c:v>
                </c:pt>
                <c:pt idx="117957" formatCode="0.00E+00">
                  <c:v>-3.8622600000000002E-3</c:v>
                </c:pt>
                <c:pt idx="117958" formatCode="0.00E+00">
                  <c:v>-4.4751599999999997E-3</c:v>
                </c:pt>
                <c:pt idx="117959" formatCode="0.00E+00">
                  <c:v>-5.0850599999999998E-3</c:v>
                </c:pt>
                <c:pt idx="117960" formatCode="0.00E+00">
                  <c:v>-5.6919800000000001E-3</c:v>
                </c:pt>
                <c:pt idx="117961" formatCode="0.00E+00">
                  <c:v>-6.2959000000000001E-3</c:v>
                </c:pt>
                <c:pt idx="117962" formatCode="0.00E+00">
                  <c:v>-6.8968199999999997E-3</c:v>
                </c:pt>
                <c:pt idx="117963" formatCode="0.00E+00">
                  <c:v>-7.4947499999999997E-3</c:v>
                </c:pt>
                <c:pt idx="117964" formatCode="0.00E+00">
                  <c:v>-8.0896600000000003E-3</c:v>
                </c:pt>
                <c:pt idx="117965" formatCode="0.00E+00">
                  <c:v>-8.6815499999999997E-3</c:v>
                </c:pt>
                <c:pt idx="117966" formatCode="0.00E+00">
                  <c:v>-9.2703999999999998E-3</c:v>
                </c:pt>
                <c:pt idx="117967" formatCode="0.00E+00">
                  <c:v>-9.8561900000000008E-3</c:v>
                </c:pt>
                <c:pt idx="117968">
                  <c:v>-1.0438899999999999E-2</c:v>
                </c:pt>
                <c:pt idx="117969">
                  <c:v>-1.1018500000000001E-2</c:v>
                </c:pt>
                <c:pt idx="117970">
                  <c:v>-1.15949E-2</c:v>
                </c:pt>
                <c:pt idx="117971">
                  <c:v>-1.2168E-2</c:v>
                </c:pt>
                <c:pt idx="117972">
                  <c:v>-1.27379E-2</c:v>
                </c:pt>
                <c:pt idx="117973">
                  <c:v>-1.33045E-2</c:v>
                </c:pt>
                <c:pt idx="117974">
                  <c:v>-1.3867600000000001E-2</c:v>
                </c:pt>
                <c:pt idx="117975">
                  <c:v>-1.4427199999999999E-2</c:v>
                </c:pt>
                <c:pt idx="117976">
                  <c:v>-1.4983099999999999E-2</c:v>
                </c:pt>
                <c:pt idx="117977">
                  <c:v>-1.55354E-2</c:v>
                </c:pt>
                <c:pt idx="117978">
                  <c:v>-1.6083699999999999E-2</c:v>
                </c:pt>
                <c:pt idx="117979">
                  <c:v>-1.66281E-2</c:v>
                </c:pt>
                <c:pt idx="117980">
                  <c:v>-1.7168300000000001E-2</c:v>
                </c:pt>
                <c:pt idx="117981">
                  <c:v>-1.7704299999999999E-2</c:v>
                </c:pt>
                <c:pt idx="117982">
                  <c:v>-1.8235700000000001E-2</c:v>
                </c:pt>
                <c:pt idx="117983">
                  <c:v>-1.8762399999999999E-2</c:v>
                </c:pt>
                <c:pt idx="117984">
                  <c:v>-1.9284300000000001E-2</c:v>
                </c:pt>
                <c:pt idx="117985">
                  <c:v>-1.9801099999999999E-2</c:v>
                </c:pt>
                <c:pt idx="117986">
                  <c:v>-2.0312500000000001E-2</c:v>
                </c:pt>
                <c:pt idx="117987">
                  <c:v>-2.0818400000000001E-2</c:v>
                </c:pt>
                <c:pt idx="117988">
                  <c:v>-2.1318500000000001E-2</c:v>
                </c:pt>
                <c:pt idx="117989">
                  <c:v>-2.1812399999999999E-2</c:v>
                </c:pt>
                <c:pt idx="117990">
                  <c:v>-2.2299900000000001E-2</c:v>
                </c:pt>
                <c:pt idx="117991">
                  <c:v>-2.27808E-2</c:v>
                </c:pt>
                <c:pt idx="117992">
                  <c:v>-2.32546E-2</c:v>
                </c:pt>
                <c:pt idx="117993">
                  <c:v>-2.3721099999999998E-2</c:v>
                </c:pt>
                <c:pt idx="117994">
                  <c:v>-2.4179900000000001E-2</c:v>
                </c:pt>
                <c:pt idx="117995">
                  <c:v>-2.4630699999999998E-2</c:v>
                </c:pt>
                <c:pt idx="117996">
                  <c:v>-2.5073000000000002E-2</c:v>
                </c:pt>
                <c:pt idx="117997">
                  <c:v>-2.5506600000000001E-2</c:v>
                </c:pt>
                <c:pt idx="117998">
                  <c:v>-2.5930999999999999E-2</c:v>
                </c:pt>
                <c:pt idx="117999">
                  <c:v>-2.6345799999999999E-2</c:v>
                </c:pt>
                <c:pt idx="118000">
                  <c:v>-2.6750599999999999E-2</c:v>
                </c:pt>
                <c:pt idx="118001">
                  <c:v>-2.71449E-2</c:v>
                </c:pt>
                <c:pt idx="118002">
                  <c:v>-2.7528400000000001E-2</c:v>
                </c:pt>
                <c:pt idx="118003">
                  <c:v>-2.7900600000000001E-2</c:v>
                </c:pt>
                <c:pt idx="118004">
                  <c:v>-2.8261100000000001E-2</c:v>
                </c:pt>
                <c:pt idx="118005">
                  <c:v>-2.8609300000000001E-2</c:v>
                </c:pt>
                <c:pt idx="118006">
                  <c:v>-2.89448E-2</c:v>
                </c:pt>
                <c:pt idx="118007">
                  <c:v>-2.92672E-2</c:v>
                </c:pt>
                <c:pt idx="118008">
                  <c:v>-2.9575899999999999E-2</c:v>
                </c:pt>
                <c:pt idx="118009">
                  <c:v>-2.9870500000000001E-2</c:v>
                </c:pt>
                <c:pt idx="118010">
                  <c:v>-3.01505E-2</c:v>
                </c:pt>
                <c:pt idx="118011">
                  <c:v>-3.0415299999999999E-2</c:v>
                </c:pt>
                <c:pt idx="118012">
                  <c:v>-3.06646E-2</c:v>
                </c:pt>
                <c:pt idx="118013">
                  <c:v>-3.08977E-2</c:v>
                </c:pt>
                <c:pt idx="118014">
                  <c:v>-3.1114300000000001E-2</c:v>
                </c:pt>
                <c:pt idx="118015">
                  <c:v>-3.1313800000000003E-2</c:v>
                </c:pt>
                <c:pt idx="118016">
                  <c:v>-3.1495700000000001E-2</c:v>
                </c:pt>
                <c:pt idx="118017">
                  <c:v>-3.1659600000000003E-2</c:v>
                </c:pt>
                <c:pt idx="118018">
                  <c:v>-3.1804899999999997E-2</c:v>
                </c:pt>
                <c:pt idx="118019">
                  <c:v>-3.19312E-2</c:v>
                </c:pt>
                <c:pt idx="118020">
                  <c:v>-3.2037999999999997E-2</c:v>
                </c:pt>
                <c:pt idx="118021">
                  <c:v>-3.2124800000000002E-2</c:v>
                </c:pt>
                <c:pt idx="118022">
                  <c:v>-3.2191200000000003E-2</c:v>
                </c:pt>
                <c:pt idx="118023">
                  <c:v>-3.22367E-2</c:v>
                </c:pt>
                <c:pt idx="118024">
                  <c:v>-3.2260900000000002E-2</c:v>
                </c:pt>
                <c:pt idx="118025">
                  <c:v>-3.2263399999999998E-2</c:v>
                </c:pt>
                <c:pt idx="118026">
                  <c:v>-3.2243800000000003E-2</c:v>
                </c:pt>
                <c:pt idx="118027">
                  <c:v>-3.2201599999999997E-2</c:v>
                </c:pt>
                <c:pt idx="118028">
                  <c:v>-3.2136499999999998E-2</c:v>
                </c:pt>
                <c:pt idx="118029">
                  <c:v>-3.2048E-2</c:v>
                </c:pt>
                <c:pt idx="118030">
                  <c:v>-3.1935999999999999E-2</c:v>
                </c:pt>
                <c:pt idx="118031">
                  <c:v>-3.1799899999999999E-2</c:v>
                </c:pt>
                <c:pt idx="118032">
                  <c:v>-3.1639599999999997E-2</c:v>
                </c:pt>
                <c:pt idx="118033">
                  <c:v>-3.1454700000000002E-2</c:v>
                </c:pt>
                <c:pt idx="118034">
                  <c:v>-3.1244899999999999E-2</c:v>
                </c:pt>
                <c:pt idx="118035">
                  <c:v>-3.1010099999999999E-2</c:v>
                </c:pt>
                <c:pt idx="118036">
                  <c:v>-3.07499E-2</c:v>
                </c:pt>
                <c:pt idx="118037">
                  <c:v>-3.0464100000000001E-2</c:v>
                </c:pt>
                <c:pt idx="118038">
                  <c:v>-3.0152700000000001E-2</c:v>
                </c:pt>
                <c:pt idx="118039">
                  <c:v>-2.9815399999999999E-2</c:v>
                </c:pt>
                <c:pt idx="118040">
                  <c:v>-2.9452099999999998E-2</c:v>
                </c:pt>
                <c:pt idx="118041">
                  <c:v>-2.90628E-2</c:v>
                </c:pt>
                <c:pt idx="118042">
                  <c:v>-2.8647300000000001E-2</c:v>
                </c:pt>
                <c:pt idx="118043">
                  <c:v>-2.8205600000000001E-2</c:v>
                </c:pt>
                <c:pt idx="118044">
                  <c:v>-2.7737700000000001E-2</c:v>
                </c:pt>
                <c:pt idx="118045">
                  <c:v>-2.7243699999999999E-2</c:v>
                </c:pt>
                <c:pt idx="118046">
                  <c:v>-2.6723500000000001E-2</c:v>
                </c:pt>
                <c:pt idx="118047">
                  <c:v>-2.6177300000000001E-2</c:v>
                </c:pt>
                <c:pt idx="118048">
                  <c:v>-2.5605099999999999E-2</c:v>
                </c:pt>
                <c:pt idx="118049">
                  <c:v>-2.50072E-2</c:v>
                </c:pt>
                <c:pt idx="118050">
                  <c:v>-2.4383700000000001E-2</c:v>
                </c:pt>
                <c:pt idx="118051">
                  <c:v>-2.37349E-2</c:v>
                </c:pt>
                <c:pt idx="118052">
                  <c:v>-2.3060899999999999E-2</c:v>
                </c:pt>
                <c:pt idx="118053">
                  <c:v>-2.2362E-2</c:v>
                </c:pt>
                <c:pt idx="118054">
                  <c:v>-2.1638600000000001E-2</c:v>
                </c:pt>
                <c:pt idx="118055">
                  <c:v>-2.0891099999999999E-2</c:v>
                </c:pt>
                <c:pt idx="118056">
                  <c:v>-2.01198E-2</c:v>
                </c:pt>
                <c:pt idx="118057">
                  <c:v>-1.9325100000000001E-2</c:v>
                </c:pt>
                <c:pt idx="118058">
                  <c:v>-1.85074E-2</c:v>
                </c:pt>
                <c:pt idx="118059">
                  <c:v>-1.76674E-2</c:v>
                </c:pt>
                <c:pt idx="118060">
                  <c:v>-1.6805400000000002E-2</c:v>
                </c:pt>
                <c:pt idx="118061">
                  <c:v>-1.5922100000000002E-2</c:v>
                </c:pt>
                <c:pt idx="118062">
                  <c:v>-1.50181E-2</c:v>
                </c:pt>
                <c:pt idx="118063">
                  <c:v>-1.4093899999999999E-2</c:v>
                </c:pt>
                <c:pt idx="118064">
                  <c:v>-1.3150200000000001E-2</c:v>
                </c:pt>
                <c:pt idx="118065">
                  <c:v>-1.2187699999999999E-2</c:v>
                </c:pt>
                <c:pt idx="118066">
                  <c:v>-1.12072E-2</c:v>
                </c:pt>
                <c:pt idx="118067">
                  <c:v>-1.02094E-2</c:v>
                </c:pt>
                <c:pt idx="118068" formatCode="0.00E+00">
                  <c:v>-9.1950499999999998E-3</c:v>
                </c:pt>
                <c:pt idx="118069" formatCode="0.00E+00">
                  <c:v>-8.1649900000000004E-3</c:v>
                </c:pt>
                <c:pt idx="118070" formatCode="0.00E+00">
                  <c:v>-7.1200600000000001E-3</c:v>
                </c:pt>
                <c:pt idx="118071" formatCode="0.00E+00">
                  <c:v>-6.0611399999999996E-3</c:v>
                </c:pt>
                <c:pt idx="118072" formatCode="0.00E+00">
                  <c:v>-4.9891299999999996E-3</c:v>
                </c:pt>
                <c:pt idx="118073" formatCode="0.00E+00">
                  <c:v>-3.9049599999999999E-3</c:v>
                </c:pt>
                <c:pt idx="118074" formatCode="0.00E+00">
                  <c:v>-2.8095799999999999E-3</c:v>
                </c:pt>
                <c:pt idx="118075" formatCode="0.00E+00">
                  <c:v>-1.70397E-3</c:v>
                </c:pt>
                <c:pt idx="118076" formatCode="0.00E+00">
                  <c:v>-5.8914500000000001E-4</c:v>
                </c:pt>
                <c:pt idx="118077" formatCode="0.00E+00">
                  <c:v>5.33878E-4</c:v>
                </c:pt>
                <c:pt idx="118078" formatCode="0.00E+00">
                  <c:v>1.66405E-3</c:v>
                </c:pt>
                <c:pt idx="118079" formatCode="0.00E+00">
                  <c:v>2.80029E-3</c:v>
                </c:pt>
                <c:pt idx="118080" formatCode="0.00E+00">
                  <c:v>3.9415199999999996E-3</c:v>
                </c:pt>
                <c:pt idx="118081" formatCode="0.00E+00">
                  <c:v>5.08663E-3</c:v>
                </c:pt>
                <c:pt idx="118082" formatCode="0.00E+00">
                  <c:v>6.2344899999999997E-3</c:v>
                </c:pt>
                <c:pt idx="118083" formatCode="0.00E+00">
                  <c:v>7.3839600000000002E-3</c:v>
                </c:pt>
                <c:pt idx="118084" formatCode="0.00E+00">
                  <c:v>8.5338900000000006E-3</c:v>
                </c:pt>
                <c:pt idx="118085" formatCode="0.00E+00">
                  <c:v>9.6831E-3</c:v>
                </c:pt>
                <c:pt idx="118086">
                  <c:v>1.08304E-2</c:v>
                </c:pt>
                <c:pt idx="118087">
                  <c:v>1.19747E-2</c:v>
                </c:pt>
                <c:pt idx="118088">
                  <c:v>1.31147E-2</c:v>
                </c:pt>
                <c:pt idx="118089">
                  <c:v>1.42492E-2</c:v>
                </c:pt>
                <c:pt idx="118090">
                  <c:v>1.5377E-2</c:v>
                </c:pt>
                <c:pt idx="118091">
                  <c:v>1.6496899999999998E-2</c:v>
                </c:pt>
                <c:pt idx="118092">
                  <c:v>1.76077E-2</c:v>
                </c:pt>
                <c:pt idx="118093">
                  <c:v>1.8708099999999998E-2</c:v>
                </c:pt>
                <c:pt idx="118094">
                  <c:v>1.9796999999999999E-2</c:v>
                </c:pt>
                <c:pt idx="118095">
                  <c:v>2.0873200000000001E-2</c:v>
                </c:pt>
                <c:pt idx="118096">
                  <c:v>2.1935400000000001E-2</c:v>
                </c:pt>
                <c:pt idx="118097">
                  <c:v>2.29824E-2</c:v>
                </c:pt>
                <c:pt idx="118098">
                  <c:v>2.4013099999999999E-2</c:v>
                </c:pt>
                <c:pt idx="118099">
                  <c:v>2.5026300000000001E-2</c:v>
                </c:pt>
                <c:pt idx="118100">
                  <c:v>2.6020700000000001E-2</c:v>
                </c:pt>
                <c:pt idx="118101">
                  <c:v>2.69953E-2</c:v>
                </c:pt>
                <c:pt idx="118102">
                  <c:v>2.7948799999999999E-2</c:v>
                </c:pt>
                <c:pt idx="118103">
                  <c:v>2.8880300000000001E-2</c:v>
                </c:pt>
                <c:pt idx="118104">
                  <c:v>2.97884E-2</c:v>
                </c:pt>
                <c:pt idx="118105">
                  <c:v>3.06723E-2</c:v>
                </c:pt>
                <c:pt idx="118106">
                  <c:v>3.1530700000000002E-2</c:v>
                </c:pt>
                <c:pt idx="118107">
                  <c:v>3.2362700000000001E-2</c:v>
                </c:pt>
                <c:pt idx="118108">
                  <c:v>3.3167200000000001E-2</c:v>
                </c:pt>
                <c:pt idx="118109">
                  <c:v>3.39432E-2</c:v>
                </c:pt>
                <c:pt idx="118110">
                  <c:v>3.46898E-2</c:v>
                </c:pt>
                <c:pt idx="118111">
                  <c:v>3.5406E-2</c:v>
                </c:pt>
                <c:pt idx="118112">
                  <c:v>3.6090900000000002E-2</c:v>
                </c:pt>
                <c:pt idx="118113">
                  <c:v>3.6743600000000001E-2</c:v>
                </c:pt>
                <c:pt idx="118114">
                  <c:v>3.7363399999999998E-2</c:v>
                </c:pt>
                <c:pt idx="118115">
                  <c:v>3.7949299999999998E-2</c:v>
                </c:pt>
                <c:pt idx="118116">
                  <c:v>3.8500600000000003E-2</c:v>
                </c:pt>
                <c:pt idx="118117">
                  <c:v>3.9016500000000003E-2</c:v>
                </c:pt>
                <c:pt idx="118118">
                  <c:v>3.9496400000000001E-2</c:v>
                </c:pt>
                <c:pt idx="118119">
                  <c:v>3.9939599999999999E-2</c:v>
                </c:pt>
                <c:pt idx="118120">
                  <c:v>4.0345499999999999E-2</c:v>
                </c:pt>
                <c:pt idx="118121">
                  <c:v>4.07135E-2</c:v>
                </c:pt>
                <c:pt idx="118122">
                  <c:v>4.1043099999999999E-2</c:v>
                </c:pt>
                <c:pt idx="118123">
                  <c:v>4.1333700000000001E-2</c:v>
                </c:pt>
                <c:pt idx="118124">
                  <c:v>4.1584900000000001E-2</c:v>
                </c:pt>
                <c:pt idx="118125">
                  <c:v>4.1796399999999997E-2</c:v>
                </c:pt>
                <c:pt idx="118126">
                  <c:v>4.1967699999999997E-2</c:v>
                </c:pt>
                <c:pt idx="118127">
                  <c:v>4.2098499999999997E-2</c:v>
                </c:pt>
                <c:pt idx="118128">
                  <c:v>4.2188700000000003E-2</c:v>
                </c:pt>
                <c:pt idx="118129">
                  <c:v>4.2237799999999999E-2</c:v>
                </c:pt>
                <c:pt idx="118130">
                  <c:v>4.2245900000000003E-2</c:v>
                </c:pt>
                <c:pt idx="118131">
                  <c:v>4.2212699999999999E-2</c:v>
                </c:pt>
                <c:pt idx="118132">
                  <c:v>4.2138299999999997E-2</c:v>
                </c:pt>
                <c:pt idx="118133">
                  <c:v>4.2022499999999997E-2</c:v>
                </c:pt>
                <c:pt idx="118134">
                  <c:v>4.1865399999999997E-2</c:v>
                </c:pt>
                <c:pt idx="118135">
                  <c:v>4.1667000000000003E-2</c:v>
                </c:pt>
                <c:pt idx="118136">
                  <c:v>4.1427600000000002E-2</c:v>
                </c:pt>
                <c:pt idx="118137">
                  <c:v>4.1147200000000002E-2</c:v>
                </c:pt>
                <c:pt idx="118138">
                  <c:v>4.0826099999999997E-2</c:v>
                </c:pt>
                <c:pt idx="118139">
                  <c:v>4.0464600000000003E-2</c:v>
                </c:pt>
                <c:pt idx="118140">
                  <c:v>4.0063000000000001E-2</c:v>
                </c:pt>
                <c:pt idx="118141">
                  <c:v>3.96216E-2</c:v>
                </c:pt>
                <c:pt idx="118142">
                  <c:v>3.9141000000000002E-2</c:v>
                </c:pt>
                <c:pt idx="118143">
                  <c:v>3.86214E-2</c:v>
                </c:pt>
                <c:pt idx="118144">
                  <c:v>3.8063600000000003E-2</c:v>
                </c:pt>
                <c:pt idx="118145">
                  <c:v>3.7467899999999998E-2</c:v>
                </c:pt>
                <c:pt idx="118146">
                  <c:v>3.6835100000000003E-2</c:v>
                </c:pt>
                <c:pt idx="118147">
                  <c:v>3.6165799999999998E-2</c:v>
                </c:pt>
                <c:pt idx="118148">
                  <c:v>3.5460600000000002E-2</c:v>
                </c:pt>
                <c:pt idx="118149">
                  <c:v>3.4720399999999998E-2</c:v>
                </c:pt>
                <c:pt idx="118150">
                  <c:v>3.3945900000000001E-2</c:v>
                </c:pt>
                <c:pt idx="118151">
                  <c:v>3.3137899999999998E-2</c:v>
                </c:pt>
                <c:pt idx="118152">
                  <c:v>3.2297399999999997E-2</c:v>
                </c:pt>
                <c:pt idx="118153">
                  <c:v>3.14252E-2</c:v>
                </c:pt>
                <c:pt idx="118154">
                  <c:v>3.0522199999999999E-2</c:v>
                </c:pt>
                <c:pt idx="118155">
                  <c:v>2.9589500000000001E-2</c:v>
                </c:pt>
                <c:pt idx="118156">
                  <c:v>2.86281E-2</c:v>
                </c:pt>
                <c:pt idx="118157">
                  <c:v>2.7639E-2</c:v>
                </c:pt>
                <c:pt idx="118158">
                  <c:v>2.6623299999999999E-2</c:v>
                </c:pt>
                <c:pt idx="118159">
                  <c:v>2.5582199999999999E-2</c:v>
                </c:pt>
                <c:pt idx="118160">
                  <c:v>2.4516799999999998E-2</c:v>
                </c:pt>
                <c:pt idx="118161">
                  <c:v>2.3428299999999999E-2</c:v>
                </c:pt>
                <c:pt idx="118162">
                  <c:v>2.2317799999999999E-2</c:v>
                </c:pt>
                <c:pt idx="118163">
                  <c:v>2.1186699999999999E-2</c:v>
                </c:pt>
                <c:pt idx="118164">
                  <c:v>2.0036200000000001E-2</c:v>
                </c:pt>
                <c:pt idx="118165">
                  <c:v>1.8867600000000002E-2</c:v>
                </c:pt>
                <c:pt idx="118166">
                  <c:v>1.7682199999999999E-2</c:v>
                </c:pt>
                <c:pt idx="118167">
                  <c:v>1.6481300000000001E-2</c:v>
                </c:pt>
                <c:pt idx="118168">
                  <c:v>1.5266200000000001E-2</c:v>
                </c:pt>
                <c:pt idx="118169">
                  <c:v>1.4038399999999999E-2</c:v>
                </c:pt>
                <c:pt idx="118170">
                  <c:v>1.2799100000000001E-2</c:v>
                </c:pt>
                <c:pt idx="118171">
                  <c:v>1.1549800000000001E-2</c:v>
                </c:pt>
                <c:pt idx="118172">
                  <c:v>1.02919E-2</c:v>
                </c:pt>
                <c:pt idx="118173" formatCode="0.00E+00">
                  <c:v>9.0267400000000001E-3</c:v>
                </c:pt>
                <c:pt idx="118174" formatCode="0.00E+00">
                  <c:v>7.7557700000000004E-3</c:v>
                </c:pt>
                <c:pt idx="118175" formatCode="0.00E+00">
                  <c:v>6.4803999999999999E-3</c:v>
                </c:pt>
                <c:pt idx="118176" formatCode="0.00E+00">
                  <c:v>5.2020499999999997E-3</c:v>
                </c:pt>
                <c:pt idx="118177" formatCode="0.00E+00">
                  <c:v>3.9221300000000002E-3</c:v>
                </c:pt>
                <c:pt idx="118178" formatCode="0.00E+00">
                  <c:v>2.6420599999999999E-3</c:v>
                </c:pt>
                <c:pt idx="118179" formatCode="0.00E+00">
                  <c:v>1.36326E-3</c:v>
                </c:pt>
                <c:pt idx="118180" formatCode="0.00E+00">
                  <c:v>8.7136499999999995E-5</c:v>
                </c:pt>
                <c:pt idx="118181" formatCode="0.00E+00">
                  <c:v>-1.1849E-3</c:v>
                </c:pt>
                <c:pt idx="118182" formatCode="0.00E+00">
                  <c:v>-2.4514599999999999E-3</c:v>
                </c:pt>
                <c:pt idx="118183" formatCode="0.00E+00">
                  <c:v>-3.7111599999999998E-3</c:v>
                </c:pt>
                <c:pt idx="118184" formatCode="0.00E+00">
                  <c:v>-4.9626100000000001E-3</c:v>
                </c:pt>
                <c:pt idx="118185" formatCode="0.00E+00">
                  <c:v>-6.2044800000000001E-3</c:v>
                </c:pt>
                <c:pt idx="118186" formatCode="0.00E+00">
                  <c:v>-7.4354E-3</c:v>
                </c:pt>
                <c:pt idx="118187" formatCode="0.00E+00">
                  <c:v>-8.6540499999999999E-3</c:v>
                </c:pt>
                <c:pt idx="118188" formatCode="0.00E+00">
                  <c:v>-9.8591400000000006E-3</c:v>
                </c:pt>
                <c:pt idx="118189">
                  <c:v>-1.1049399999999999E-2</c:v>
                </c:pt>
                <c:pt idx="118190">
                  <c:v>-1.22235E-2</c:v>
                </c:pt>
                <c:pt idx="118191">
                  <c:v>-1.33802E-2</c:v>
                </c:pt>
                <c:pt idx="118192">
                  <c:v>-1.4518400000000001E-2</c:v>
                </c:pt>
                <c:pt idx="118193">
                  <c:v>-1.5636799999999999E-2</c:v>
                </c:pt>
                <c:pt idx="118194">
                  <c:v>-1.6734300000000001E-2</c:v>
                </c:pt>
                <c:pt idx="118195">
                  <c:v>-1.7809700000000001E-2</c:v>
                </c:pt>
                <c:pt idx="118196">
                  <c:v>-1.8862E-2</c:v>
                </c:pt>
                <c:pt idx="118197">
                  <c:v>-1.9890100000000001E-2</c:v>
                </c:pt>
                <c:pt idx="118198">
                  <c:v>-2.0892999999999998E-2</c:v>
                </c:pt>
                <c:pt idx="118199">
                  <c:v>-2.1869599999999999E-2</c:v>
                </c:pt>
                <c:pt idx="118200">
                  <c:v>-2.2819099999999998E-2</c:v>
                </c:pt>
                <c:pt idx="118201">
                  <c:v>-2.3740500000000001E-2</c:v>
                </c:pt>
                <c:pt idx="118202">
                  <c:v>-2.4632899999999999E-2</c:v>
                </c:pt>
                <c:pt idx="118203">
                  <c:v>-2.54956E-2</c:v>
                </c:pt>
                <c:pt idx="118204">
                  <c:v>-2.63276E-2</c:v>
                </c:pt>
                <c:pt idx="118205">
                  <c:v>-2.7128200000000002E-2</c:v>
                </c:pt>
                <c:pt idx="118206">
                  <c:v>-2.7896799999999999E-2</c:v>
                </c:pt>
                <c:pt idx="118207">
                  <c:v>-2.8632700000000001E-2</c:v>
                </c:pt>
                <c:pt idx="118208">
                  <c:v>-2.9335199999999999E-2</c:v>
                </c:pt>
                <c:pt idx="118209">
                  <c:v>-3.0003800000000001E-2</c:v>
                </c:pt>
                <c:pt idx="118210">
                  <c:v>-3.0637899999999999E-2</c:v>
                </c:pt>
                <c:pt idx="118211">
                  <c:v>-3.1237000000000001E-2</c:v>
                </c:pt>
                <c:pt idx="118212">
                  <c:v>-3.1800799999999997E-2</c:v>
                </c:pt>
                <c:pt idx="118213">
                  <c:v>-3.2328700000000002E-2</c:v>
                </c:pt>
                <c:pt idx="118214">
                  <c:v>-3.2820599999999998E-2</c:v>
                </c:pt>
                <c:pt idx="118215">
                  <c:v>-3.3276E-2</c:v>
                </c:pt>
                <c:pt idx="118216">
                  <c:v>-3.3694700000000001E-2</c:v>
                </c:pt>
                <c:pt idx="118217">
                  <c:v>-3.4076500000000003E-2</c:v>
                </c:pt>
                <c:pt idx="118218">
                  <c:v>-3.4421300000000002E-2</c:v>
                </c:pt>
                <c:pt idx="118219">
                  <c:v>-3.4729000000000003E-2</c:v>
                </c:pt>
                <c:pt idx="118220">
                  <c:v>-3.49994E-2</c:v>
                </c:pt>
                <c:pt idx="118221">
                  <c:v>-3.5232699999999999E-2</c:v>
                </c:pt>
                <c:pt idx="118222">
                  <c:v>-3.54287E-2</c:v>
                </c:pt>
                <c:pt idx="118223">
                  <c:v>-3.5587599999999997E-2</c:v>
                </c:pt>
                <c:pt idx="118224">
                  <c:v>-3.5709499999999998E-2</c:v>
                </c:pt>
                <c:pt idx="118225">
                  <c:v>-3.5794699999999999E-2</c:v>
                </c:pt>
                <c:pt idx="118226">
                  <c:v>-3.5843199999999999E-2</c:v>
                </c:pt>
                <c:pt idx="118227">
                  <c:v>-3.5855400000000003E-2</c:v>
                </c:pt>
                <c:pt idx="118228">
                  <c:v>-3.5831599999999998E-2</c:v>
                </c:pt>
                <c:pt idx="118229">
                  <c:v>-3.5772100000000001E-2</c:v>
                </c:pt>
                <c:pt idx="118230">
                  <c:v>-3.5677300000000002E-2</c:v>
                </c:pt>
                <c:pt idx="118231">
                  <c:v>-3.5547599999999999E-2</c:v>
                </c:pt>
                <c:pt idx="118232">
                  <c:v>-3.5383600000000001E-2</c:v>
                </c:pt>
                <c:pt idx="118233">
                  <c:v>-3.51857E-2</c:v>
                </c:pt>
                <c:pt idx="118234">
                  <c:v>-3.4954399999999997E-2</c:v>
                </c:pt>
                <c:pt idx="118235">
                  <c:v>-3.4690499999999999E-2</c:v>
                </c:pt>
                <c:pt idx="118236">
                  <c:v>-3.4394399999999999E-2</c:v>
                </c:pt>
                <c:pt idx="118237">
                  <c:v>-3.4066899999999997E-2</c:v>
                </c:pt>
                <c:pt idx="118238">
                  <c:v>-3.3708700000000001E-2</c:v>
                </c:pt>
                <c:pt idx="118239">
                  <c:v>-3.33204E-2</c:v>
                </c:pt>
                <c:pt idx="118240">
                  <c:v>-3.2902800000000003E-2</c:v>
                </c:pt>
                <c:pt idx="118241">
                  <c:v>-3.2456800000000001E-2</c:v>
                </c:pt>
                <c:pt idx="118242">
                  <c:v>-3.19831E-2</c:v>
                </c:pt>
                <c:pt idx="118243">
                  <c:v>-3.1482499999999997E-2</c:v>
                </c:pt>
                <c:pt idx="118244">
                  <c:v>-3.09561E-2</c:v>
                </c:pt>
                <c:pt idx="118245">
                  <c:v>-3.0404500000000001E-2</c:v>
                </c:pt>
                <c:pt idx="118246">
                  <c:v>-2.9828899999999998E-2</c:v>
                </c:pt>
                <c:pt idx="118247">
                  <c:v>-2.9229999999999999E-2</c:v>
                </c:pt>
                <c:pt idx="118248">
                  <c:v>-2.86089E-2</c:v>
                </c:pt>
                <c:pt idx="118249">
                  <c:v>-2.7966499999999998E-2</c:v>
                </c:pt>
                <c:pt idx="118250">
                  <c:v>-2.73038E-2</c:v>
                </c:pt>
                <c:pt idx="118251">
                  <c:v>-2.66219E-2</c:v>
                </c:pt>
                <c:pt idx="118252">
                  <c:v>-2.5921699999999999E-2</c:v>
                </c:pt>
                <c:pt idx="118253">
                  <c:v>-2.5204299999999999E-2</c:v>
                </c:pt>
                <c:pt idx="118254">
                  <c:v>-2.4470800000000001E-2</c:v>
                </c:pt>
                <c:pt idx="118255">
                  <c:v>-2.3722099999999999E-2</c:v>
                </c:pt>
                <c:pt idx="118256">
                  <c:v>-2.2959299999999998E-2</c:v>
                </c:pt>
                <c:pt idx="118257">
                  <c:v>-2.2183499999999998E-2</c:v>
                </c:pt>
                <c:pt idx="118258">
                  <c:v>-2.13958E-2</c:v>
                </c:pt>
                <c:pt idx="118259">
                  <c:v>-2.05972E-2</c:v>
                </c:pt>
                <c:pt idx="118260">
                  <c:v>-1.9788799999999999E-2</c:v>
                </c:pt>
                <c:pt idx="118261">
                  <c:v>-1.8971700000000001E-2</c:v>
                </c:pt>
                <c:pt idx="118262">
                  <c:v>-1.8146900000000001E-2</c:v>
                </c:pt>
                <c:pt idx="118263">
                  <c:v>-1.7315500000000001E-2</c:v>
                </c:pt>
                <c:pt idx="118264">
                  <c:v>-1.64785E-2</c:v>
                </c:pt>
                <c:pt idx="118265">
                  <c:v>-1.5637000000000002E-2</c:v>
                </c:pt>
                <c:pt idx="118266">
                  <c:v>-1.4792E-2</c:v>
                </c:pt>
                <c:pt idx="118267">
                  <c:v>-1.39446E-2</c:v>
                </c:pt>
                <c:pt idx="118268">
                  <c:v>-1.30957E-2</c:v>
                </c:pt>
                <c:pt idx="118269">
                  <c:v>-1.2246399999999999E-2</c:v>
                </c:pt>
                <c:pt idx="118270">
                  <c:v>-1.13977E-2</c:v>
                </c:pt>
                <c:pt idx="118271">
                  <c:v>-1.05504E-2</c:v>
                </c:pt>
                <c:pt idx="118272" formatCode="0.00E+00">
                  <c:v>-9.7056399999999998E-3</c:v>
                </c:pt>
                <c:pt idx="118273" formatCode="0.00E+00">
                  <c:v>-8.8642800000000004E-3</c:v>
                </c:pt>
                <c:pt idx="118274" formatCode="0.00E+00">
                  <c:v>-8.0272299999999998E-3</c:v>
                </c:pt>
                <c:pt idx="118275" formatCode="0.00E+00">
                  <c:v>-7.1953900000000003E-3</c:v>
                </c:pt>
                <c:pt idx="118276" formatCode="0.00E+00">
                  <c:v>-6.3696400000000002E-3</c:v>
                </c:pt>
                <c:pt idx="118277" formatCode="0.00E+00">
                  <c:v>-5.5508199999999997E-3</c:v>
                </c:pt>
                <c:pt idx="118278" formatCode="0.00E+00">
                  <c:v>-4.73975E-3</c:v>
                </c:pt>
                <c:pt idx="118279" formatCode="0.00E+00">
                  <c:v>-3.9372399999999998E-3</c:v>
                </c:pt>
                <c:pt idx="118280" formatCode="0.00E+00">
                  <c:v>-3.1440600000000002E-3</c:v>
                </c:pt>
                <c:pt idx="118281" formatCode="0.00E+00">
                  <c:v>-2.3609500000000001E-3</c:v>
                </c:pt>
                <c:pt idx="118282" formatCode="0.00E+00">
                  <c:v>-1.5886400000000001E-3</c:v>
                </c:pt>
                <c:pt idx="118283" formatCode="0.00E+00">
                  <c:v>-8.2780199999999999E-4</c:v>
                </c:pt>
                <c:pt idx="118284" formatCode="0.00E+00">
                  <c:v>-7.9109000000000004E-5</c:v>
                </c:pt>
                <c:pt idx="118285" formatCode="0.00E+00">
                  <c:v>6.56812E-4</c:v>
                </c:pt>
                <c:pt idx="118286" formatCode="0.00E+00">
                  <c:v>1.37936E-3</c:v>
                </c:pt>
                <c:pt idx="118287" formatCode="0.00E+00">
                  <c:v>2.0879700000000002E-3</c:v>
                </c:pt>
                <c:pt idx="118288" formatCode="0.00E+00">
                  <c:v>2.7820900000000001E-3</c:v>
                </c:pt>
                <c:pt idx="118289" formatCode="0.00E+00">
                  <c:v>3.46123E-3</c:v>
                </c:pt>
                <c:pt idx="118290" formatCode="0.00E+00">
                  <c:v>4.1249199999999998E-3</c:v>
                </c:pt>
                <c:pt idx="118291" formatCode="0.00E+00">
                  <c:v>4.7727000000000004E-3</c:v>
                </c:pt>
                <c:pt idx="118292" formatCode="0.00E+00">
                  <c:v>5.4041699999999998E-3</c:v>
                </c:pt>
                <c:pt idx="118293" formatCode="0.00E+00">
                  <c:v>6.0189600000000003E-3</c:v>
                </c:pt>
                <c:pt idx="118294" formatCode="0.00E+00">
                  <c:v>6.6167099999999996E-3</c:v>
                </c:pt>
                <c:pt idx="118295" formatCode="0.00E+00">
                  <c:v>7.1971400000000003E-3</c:v>
                </c:pt>
                <c:pt idx="118296" formatCode="0.00E+00">
                  <c:v>7.7599399999999999E-3</c:v>
                </c:pt>
                <c:pt idx="118297" formatCode="0.00E+00">
                  <c:v>8.3048900000000005E-3</c:v>
                </c:pt>
                <c:pt idx="118298" formatCode="0.00E+00">
                  <c:v>8.8317699999999992E-3</c:v>
                </c:pt>
                <c:pt idx="118299" formatCode="0.00E+00">
                  <c:v>9.3404100000000004E-3</c:v>
                </c:pt>
                <c:pt idx="118300" formatCode="0.00E+00">
                  <c:v>9.8306499999999998E-3</c:v>
                </c:pt>
                <c:pt idx="118301">
                  <c:v>1.03024E-2</c:v>
                </c:pt>
                <c:pt idx="118302">
                  <c:v>1.0755499999999999E-2</c:v>
                </c:pt>
                <c:pt idx="118303">
                  <c:v>1.119E-2</c:v>
                </c:pt>
                <c:pt idx="118304">
                  <c:v>1.1605900000000001E-2</c:v>
                </c:pt>
                <c:pt idx="118305">
                  <c:v>1.2003099999999999E-2</c:v>
                </c:pt>
                <c:pt idx="118306">
                  <c:v>1.23816E-2</c:v>
                </c:pt>
                <c:pt idx="118307">
                  <c:v>1.27417E-2</c:v>
                </c:pt>
                <c:pt idx="118308">
                  <c:v>1.3083300000000001E-2</c:v>
                </c:pt>
                <c:pt idx="118309">
                  <c:v>1.3406599999999999E-2</c:v>
                </c:pt>
                <c:pt idx="118310">
                  <c:v>1.37117E-2</c:v>
                </c:pt>
                <c:pt idx="118311">
                  <c:v>1.39988E-2</c:v>
                </c:pt>
                <c:pt idx="118312">
                  <c:v>1.42682E-2</c:v>
                </c:pt>
                <c:pt idx="118313">
                  <c:v>1.452E-2</c:v>
                </c:pt>
                <c:pt idx="118314">
                  <c:v>1.47545E-2</c:v>
                </c:pt>
                <c:pt idx="118315">
                  <c:v>1.4971999999999999E-2</c:v>
                </c:pt>
                <c:pt idx="118316">
                  <c:v>1.51728E-2</c:v>
                </c:pt>
                <c:pt idx="118317">
                  <c:v>1.53571E-2</c:v>
                </c:pt>
                <c:pt idx="118318">
                  <c:v>1.55254E-2</c:v>
                </c:pt>
                <c:pt idx="118319">
                  <c:v>1.5678000000000001E-2</c:v>
                </c:pt>
                <c:pt idx="118320">
                  <c:v>1.5815200000000001E-2</c:v>
                </c:pt>
                <c:pt idx="118321">
                  <c:v>1.59375E-2</c:v>
                </c:pt>
                <c:pt idx="118322">
                  <c:v>1.6045199999999999E-2</c:v>
                </c:pt>
                <c:pt idx="118323">
                  <c:v>1.6138799999999998E-2</c:v>
                </c:pt>
                <c:pt idx="118324">
                  <c:v>1.6218699999999999E-2</c:v>
                </c:pt>
                <c:pt idx="118325">
                  <c:v>1.6285399999999998E-2</c:v>
                </c:pt>
                <c:pt idx="118326">
                  <c:v>1.6339200000000002E-2</c:v>
                </c:pt>
                <c:pt idx="118327">
                  <c:v>1.6380800000000001E-2</c:v>
                </c:pt>
                <c:pt idx="118328">
                  <c:v>1.6410399999999999E-2</c:v>
                </c:pt>
                <c:pt idx="118329">
                  <c:v>1.6428700000000001E-2</c:v>
                </c:pt>
                <c:pt idx="118330">
                  <c:v>1.6436200000000002E-2</c:v>
                </c:pt>
                <c:pt idx="118331">
                  <c:v>1.6433199999999999E-2</c:v>
                </c:pt>
                <c:pt idx="118332">
                  <c:v>1.6420299999999999E-2</c:v>
                </c:pt>
                <c:pt idx="118333">
                  <c:v>1.6397999999999999E-2</c:v>
                </c:pt>
                <c:pt idx="118334">
                  <c:v>1.6366700000000001E-2</c:v>
                </c:pt>
                <c:pt idx="118335">
                  <c:v>1.6327100000000001E-2</c:v>
                </c:pt>
                <c:pt idx="118336">
                  <c:v>1.6279499999999999E-2</c:v>
                </c:pt>
                <c:pt idx="118337">
                  <c:v>1.6224499999999999E-2</c:v>
                </c:pt>
                <c:pt idx="118338">
                  <c:v>1.6162599999999999E-2</c:v>
                </c:pt>
                <c:pt idx="118339">
                  <c:v>1.6094199999999999E-2</c:v>
                </c:pt>
                <c:pt idx="118340">
                  <c:v>1.6019800000000001E-2</c:v>
                </c:pt>
                <c:pt idx="118341">
                  <c:v>1.59399E-2</c:v>
                </c:pt>
                <c:pt idx="118342">
                  <c:v>1.5855000000000001E-2</c:v>
                </c:pt>
                <c:pt idx="118343">
                  <c:v>1.5765399999999999E-2</c:v>
                </c:pt>
                <c:pt idx="118344">
                  <c:v>1.56718E-2</c:v>
                </c:pt>
                <c:pt idx="118345">
                  <c:v>1.55744E-2</c:v>
                </c:pt>
                <c:pt idx="118346">
                  <c:v>1.54737E-2</c:v>
                </c:pt>
                <c:pt idx="118347">
                  <c:v>1.5370200000000001E-2</c:v>
                </c:pt>
                <c:pt idx="118348">
                  <c:v>1.52642E-2</c:v>
                </c:pt>
                <c:pt idx="118349">
                  <c:v>1.51561E-2</c:v>
                </c:pt>
                <c:pt idx="118350">
                  <c:v>1.50463E-2</c:v>
                </c:pt>
                <c:pt idx="118351">
                  <c:v>1.4935E-2</c:v>
                </c:pt>
                <c:pt idx="118352">
                  <c:v>1.4822800000000001E-2</c:v>
                </c:pt>
                <c:pt idx="118353">
                  <c:v>1.47098E-2</c:v>
                </c:pt>
                <c:pt idx="118354">
                  <c:v>1.4596400000000001E-2</c:v>
                </c:pt>
                <c:pt idx="118355">
                  <c:v>1.44829E-2</c:v>
                </c:pt>
                <c:pt idx="118356">
                  <c:v>1.4369399999999999E-2</c:v>
                </c:pt>
                <c:pt idx="118357">
                  <c:v>1.4256400000000001E-2</c:v>
                </c:pt>
                <c:pt idx="118358">
                  <c:v>1.4143899999999999E-2</c:v>
                </c:pt>
                <c:pt idx="118359">
                  <c:v>1.40322E-2</c:v>
                </c:pt>
                <c:pt idx="118360">
                  <c:v>1.39215E-2</c:v>
                </c:pt>
                <c:pt idx="118361">
                  <c:v>1.3812E-2</c:v>
                </c:pt>
                <c:pt idx="118362">
                  <c:v>1.3703699999999999E-2</c:v>
                </c:pt>
                <c:pt idx="118363">
                  <c:v>1.35969E-2</c:v>
                </c:pt>
                <c:pt idx="118364">
                  <c:v>1.34915E-2</c:v>
                </c:pt>
                <c:pt idx="118365">
                  <c:v>1.33878E-2</c:v>
                </c:pt>
                <c:pt idx="118366">
                  <c:v>1.3285699999999999E-2</c:v>
                </c:pt>
                <c:pt idx="118367">
                  <c:v>1.31853E-2</c:v>
                </c:pt>
                <c:pt idx="118368">
                  <c:v>1.30866E-2</c:v>
                </c:pt>
                <c:pt idx="118369">
                  <c:v>1.29896E-2</c:v>
                </c:pt>
                <c:pt idx="118370">
                  <c:v>1.2894299999999999E-2</c:v>
                </c:pt>
                <c:pt idx="118371">
                  <c:v>1.2800600000000001E-2</c:v>
                </c:pt>
                <c:pt idx="118372">
                  <c:v>1.27084E-2</c:v>
                </c:pt>
                <c:pt idx="118373">
                  <c:v>1.26178E-2</c:v>
                </c:pt>
                <c:pt idx="118374">
                  <c:v>1.25285E-2</c:v>
                </c:pt>
                <c:pt idx="118375">
                  <c:v>1.24405E-2</c:v>
                </c:pt>
                <c:pt idx="118376">
                  <c:v>1.2353599999999999E-2</c:v>
                </c:pt>
                <c:pt idx="118377">
                  <c:v>1.2267699999999999E-2</c:v>
                </c:pt>
                <c:pt idx="118378">
                  <c:v>1.2182500000000001E-2</c:v>
                </c:pt>
                <c:pt idx="118379">
                  <c:v>1.20979E-2</c:v>
                </c:pt>
                <c:pt idx="118380">
                  <c:v>1.20137E-2</c:v>
                </c:pt>
                <c:pt idx="118381">
                  <c:v>1.19297E-2</c:v>
                </c:pt>
                <c:pt idx="118382">
                  <c:v>1.18455E-2</c:v>
                </c:pt>
                <c:pt idx="118383">
                  <c:v>1.17611E-2</c:v>
                </c:pt>
                <c:pt idx="118384">
                  <c:v>1.1676000000000001E-2</c:v>
                </c:pt>
                <c:pt idx="118385">
                  <c:v>1.159E-2</c:v>
                </c:pt>
                <c:pt idx="118386">
                  <c:v>1.1502800000000001E-2</c:v>
                </c:pt>
                <c:pt idx="118387">
                  <c:v>1.1414199999999999E-2</c:v>
                </c:pt>
                <c:pt idx="118388">
                  <c:v>1.13238E-2</c:v>
                </c:pt>
                <c:pt idx="118389">
                  <c:v>1.12312E-2</c:v>
                </c:pt>
                <c:pt idx="118390">
                  <c:v>1.1136200000000001E-2</c:v>
                </c:pt>
                <c:pt idx="118391">
                  <c:v>1.10385E-2</c:v>
                </c:pt>
                <c:pt idx="118392">
                  <c:v>1.09376E-2</c:v>
                </c:pt>
                <c:pt idx="118393">
                  <c:v>1.0833199999999999E-2</c:v>
                </c:pt>
                <c:pt idx="118394">
                  <c:v>1.07251E-2</c:v>
                </c:pt>
                <c:pt idx="118395">
                  <c:v>1.06128E-2</c:v>
                </c:pt>
                <c:pt idx="118396">
                  <c:v>1.0495900000000001E-2</c:v>
                </c:pt>
                <c:pt idx="118397">
                  <c:v>1.03742E-2</c:v>
                </c:pt>
                <c:pt idx="118398">
                  <c:v>1.0247300000000001E-2</c:v>
                </c:pt>
                <c:pt idx="118399">
                  <c:v>1.0114700000000001E-2</c:v>
                </c:pt>
                <c:pt idx="118400" formatCode="0.00E+00">
                  <c:v>9.9763000000000004E-3</c:v>
                </c:pt>
                <c:pt idx="118401" formatCode="0.00E+00">
                  <c:v>9.8315699999999995E-3</c:v>
                </c:pt>
                <c:pt idx="118402" formatCode="0.00E+00">
                  <c:v>9.6802199999999998E-3</c:v>
                </c:pt>
                <c:pt idx="118403" formatCode="0.00E+00">
                  <c:v>9.5219099999999997E-3</c:v>
                </c:pt>
                <c:pt idx="118404" formatCode="0.00E+00">
                  <c:v>9.3563199999999996E-3</c:v>
                </c:pt>
                <c:pt idx="118405" formatCode="0.00E+00">
                  <c:v>9.1831099999999995E-3</c:v>
                </c:pt>
                <c:pt idx="118406" formatCode="0.00E+00">
                  <c:v>9.0019899999999996E-3</c:v>
                </c:pt>
                <c:pt idx="118407" formatCode="0.00E+00">
                  <c:v>8.8126400000000001E-3</c:v>
                </c:pt>
                <c:pt idx="118408" formatCode="0.00E+00">
                  <c:v>8.6147700000000008E-3</c:v>
                </c:pt>
                <c:pt idx="118409" formatCode="0.00E+00">
                  <c:v>8.4080999999999999E-3</c:v>
                </c:pt>
                <c:pt idx="118410" formatCode="0.00E+00">
                  <c:v>8.1923599999999992E-3</c:v>
                </c:pt>
                <c:pt idx="118411" formatCode="0.00E+00">
                  <c:v>7.96731E-3</c:v>
                </c:pt>
                <c:pt idx="118412" formatCode="0.00E+00">
                  <c:v>7.7326900000000004E-3</c:v>
                </c:pt>
                <c:pt idx="118413" formatCode="0.00E+00">
                  <c:v>7.4882899999999999E-3</c:v>
                </c:pt>
                <c:pt idx="118414" formatCode="0.00E+00">
                  <c:v>7.2338999999999997E-3</c:v>
                </c:pt>
                <c:pt idx="118415" formatCode="0.00E+00">
                  <c:v>6.9693200000000002E-3</c:v>
                </c:pt>
                <c:pt idx="118416" formatCode="0.00E+00">
                  <c:v>6.6943899999999997E-3</c:v>
                </c:pt>
                <c:pt idx="118417" formatCode="0.00E+00">
                  <c:v>6.4089500000000001E-3</c:v>
                </c:pt>
                <c:pt idx="118418" formatCode="0.00E+00">
                  <c:v>6.1128700000000003E-3</c:v>
                </c:pt>
                <c:pt idx="118419" formatCode="0.00E+00">
                  <c:v>5.8060400000000002E-3</c:v>
                </c:pt>
                <c:pt idx="118420" formatCode="0.00E+00">
                  <c:v>5.4883600000000003E-3</c:v>
                </c:pt>
                <c:pt idx="118421" formatCode="0.00E+00">
                  <c:v>5.1597600000000002E-3</c:v>
                </c:pt>
                <c:pt idx="118422" formatCode="0.00E+00">
                  <c:v>4.8201900000000002E-3</c:v>
                </c:pt>
                <c:pt idx="118423" formatCode="0.00E+00">
                  <c:v>4.4696199999999997E-3</c:v>
                </c:pt>
                <c:pt idx="118424" formatCode="0.00E+00">
                  <c:v>4.1080600000000002E-3</c:v>
                </c:pt>
                <c:pt idx="118425" formatCode="0.00E+00">
                  <c:v>3.73552E-3</c:v>
                </c:pt>
                <c:pt idx="118426" formatCode="0.00E+00">
                  <c:v>3.3520500000000001E-3</c:v>
                </c:pt>
                <c:pt idx="118427" formatCode="0.00E+00">
                  <c:v>2.9577100000000001E-3</c:v>
                </c:pt>
                <c:pt idx="118428" formatCode="0.00E+00">
                  <c:v>2.5525999999999999E-3</c:v>
                </c:pt>
                <c:pt idx="118429" formatCode="0.00E+00">
                  <c:v>2.1368300000000002E-3</c:v>
                </c:pt>
                <c:pt idx="118430" formatCode="0.00E+00">
                  <c:v>1.7105600000000001E-3</c:v>
                </c:pt>
                <c:pt idx="118431" formatCode="0.00E+00">
                  <c:v>1.2739400000000001E-3</c:v>
                </c:pt>
                <c:pt idx="118432" formatCode="0.00E+00">
                  <c:v>8.2717999999999995E-4</c:v>
                </c:pt>
                <c:pt idx="118433" formatCode="0.00E+00">
                  <c:v>3.7048499999999999E-4</c:v>
                </c:pt>
                <c:pt idx="118434" formatCode="0.00E+00">
                  <c:v>-9.5894099999999994E-5</c:v>
                </c:pt>
                <c:pt idx="118435" formatCode="0.00E+00">
                  <c:v>-5.7168900000000001E-4</c:v>
                </c:pt>
                <c:pt idx="118436" formatCode="0.00E+00">
                  <c:v>-1.0566E-3</c:v>
                </c:pt>
                <c:pt idx="118437" formatCode="0.00E+00">
                  <c:v>-1.55032E-3</c:v>
                </c:pt>
                <c:pt idx="118438" formatCode="0.00E+00">
                  <c:v>-2.0524900000000001E-3</c:v>
                </c:pt>
                <c:pt idx="118439" formatCode="0.00E+00">
                  <c:v>-2.56274E-3</c:v>
                </c:pt>
                <c:pt idx="118440" formatCode="0.00E+00">
                  <c:v>-3.0806900000000001E-3</c:v>
                </c:pt>
                <c:pt idx="118441" formatCode="0.00E+00">
                  <c:v>-3.6059099999999999E-3</c:v>
                </c:pt>
                <c:pt idx="118442" formatCode="0.00E+00">
                  <c:v>-4.1379700000000004E-3</c:v>
                </c:pt>
                <c:pt idx="118443" formatCode="0.00E+00">
                  <c:v>-4.6763899999999999E-3</c:v>
                </c:pt>
                <c:pt idx="118444" formatCode="0.00E+00">
                  <c:v>-5.2207E-3</c:v>
                </c:pt>
                <c:pt idx="118445" formatCode="0.00E+00">
                  <c:v>-5.7703700000000004E-3</c:v>
                </c:pt>
                <c:pt idx="118446" formatCode="0.00E+00">
                  <c:v>-6.3248899999999997E-3</c:v>
                </c:pt>
                <c:pt idx="118447" formatCode="0.00E+00">
                  <c:v>-6.8837100000000003E-3</c:v>
                </c:pt>
                <c:pt idx="118448" formatCode="0.00E+00">
                  <c:v>-7.4462399999999998E-3</c:v>
                </c:pt>
                <c:pt idx="118449" formatCode="0.00E+00">
                  <c:v>-8.0119000000000006E-3</c:v>
                </c:pt>
                <c:pt idx="118450" formatCode="0.00E+00">
                  <c:v>-8.5800900000000003E-3</c:v>
                </c:pt>
                <c:pt idx="118451" formatCode="0.00E+00">
                  <c:v>-9.1501699999999991E-3</c:v>
                </c:pt>
                <c:pt idx="118452" formatCode="0.00E+00">
                  <c:v>-9.7215099999999992E-3</c:v>
                </c:pt>
                <c:pt idx="118453">
                  <c:v>-1.0293399999999999E-2</c:v>
                </c:pt>
                <c:pt idx="118454">
                  <c:v>-1.08653E-2</c:v>
                </c:pt>
                <c:pt idx="118455">
                  <c:v>-1.1436399999999999E-2</c:v>
                </c:pt>
                <c:pt idx="118456">
                  <c:v>-1.2005999999999999E-2</c:v>
                </c:pt>
                <c:pt idx="118457">
                  <c:v>-1.25734E-2</c:v>
                </c:pt>
                <c:pt idx="118458">
                  <c:v>-1.3138E-2</c:v>
                </c:pt>
                <c:pt idx="118459">
                  <c:v>-1.36989E-2</c:v>
                </c:pt>
                <c:pt idx="118460">
                  <c:v>-1.42554E-2</c:v>
                </c:pt>
                <c:pt idx="118461">
                  <c:v>-1.48068E-2</c:v>
                </c:pt>
                <c:pt idx="118462">
                  <c:v>-1.5352299999999999E-2</c:v>
                </c:pt>
                <c:pt idx="118463">
                  <c:v>-1.5891200000000001E-2</c:v>
                </c:pt>
                <c:pt idx="118464">
                  <c:v>-1.6422699999999998E-2</c:v>
                </c:pt>
                <c:pt idx="118465">
                  <c:v>-1.6945999999999999E-2</c:v>
                </c:pt>
                <c:pt idx="118466">
                  <c:v>-1.7460400000000001E-2</c:v>
                </c:pt>
                <c:pt idx="118467">
                  <c:v>-1.7965100000000001E-2</c:v>
                </c:pt>
                <c:pt idx="118468">
                  <c:v>-1.8459400000000001E-2</c:v>
                </c:pt>
                <c:pt idx="118469">
                  <c:v>-1.8942400000000002E-2</c:v>
                </c:pt>
                <c:pt idx="118470">
                  <c:v>-1.94135E-2</c:v>
                </c:pt>
                <c:pt idx="118471">
                  <c:v>-1.9871799999999998E-2</c:v>
                </c:pt>
                <c:pt idx="118472">
                  <c:v>-2.0316600000000001E-2</c:v>
                </c:pt>
                <c:pt idx="118473">
                  <c:v>-2.07473E-2</c:v>
                </c:pt>
                <c:pt idx="118474">
                  <c:v>-2.1163000000000001E-2</c:v>
                </c:pt>
                <c:pt idx="118475">
                  <c:v>-2.1562999999999999E-2</c:v>
                </c:pt>
                <c:pt idx="118476">
                  <c:v>-2.19467E-2</c:v>
                </c:pt>
                <c:pt idx="118477">
                  <c:v>-2.2313400000000001E-2</c:v>
                </c:pt>
                <c:pt idx="118478">
                  <c:v>-2.26623E-2</c:v>
                </c:pt>
                <c:pt idx="118479">
                  <c:v>-2.29929E-2</c:v>
                </c:pt>
                <c:pt idx="118480">
                  <c:v>-2.3304399999999999E-2</c:v>
                </c:pt>
                <c:pt idx="118481">
                  <c:v>-2.3596200000000001E-2</c:v>
                </c:pt>
                <c:pt idx="118482">
                  <c:v>-2.3867800000000002E-2</c:v>
                </c:pt>
                <c:pt idx="118483">
                  <c:v>-2.41186E-2</c:v>
                </c:pt>
                <c:pt idx="118484">
                  <c:v>-2.4348000000000002E-2</c:v>
                </c:pt>
                <c:pt idx="118485">
                  <c:v>-2.4555400000000002E-2</c:v>
                </c:pt>
                <c:pt idx="118486">
                  <c:v>-2.47403E-2</c:v>
                </c:pt>
                <c:pt idx="118487">
                  <c:v>-2.4902299999999999E-2</c:v>
                </c:pt>
                <c:pt idx="118488">
                  <c:v>-2.5040900000000001E-2</c:v>
                </c:pt>
                <c:pt idx="118489">
                  <c:v>-2.51556E-2</c:v>
                </c:pt>
                <c:pt idx="118490">
                  <c:v>-2.52461E-2</c:v>
                </c:pt>
                <c:pt idx="118491">
                  <c:v>-2.5311899999999998E-2</c:v>
                </c:pt>
                <c:pt idx="118492">
                  <c:v>-2.5352699999999999E-2</c:v>
                </c:pt>
                <c:pt idx="118493">
                  <c:v>-2.53682E-2</c:v>
                </c:pt>
                <c:pt idx="118494">
                  <c:v>-2.5358100000000001E-2</c:v>
                </c:pt>
                <c:pt idx="118495">
                  <c:v>-2.53222E-2</c:v>
                </c:pt>
                <c:pt idx="118496">
                  <c:v>-2.5260100000000001E-2</c:v>
                </c:pt>
                <c:pt idx="118497">
                  <c:v>-2.5171800000000001E-2</c:v>
                </c:pt>
                <c:pt idx="118498">
                  <c:v>-2.5057099999999999E-2</c:v>
                </c:pt>
                <c:pt idx="118499">
                  <c:v>-2.4915799999999998E-2</c:v>
                </c:pt>
                <c:pt idx="118500">
                  <c:v>-2.47479E-2</c:v>
                </c:pt>
                <c:pt idx="118501">
                  <c:v>-2.45533E-2</c:v>
                </c:pt>
                <c:pt idx="118502">
                  <c:v>-2.4331999999999999E-2</c:v>
                </c:pt>
                <c:pt idx="118503">
                  <c:v>-2.4084100000000001E-2</c:v>
                </c:pt>
                <c:pt idx="118504">
                  <c:v>-2.3809500000000001E-2</c:v>
                </c:pt>
                <c:pt idx="118505">
                  <c:v>-2.3508399999999999E-2</c:v>
                </c:pt>
                <c:pt idx="118506">
                  <c:v>-2.3180900000000001E-2</c:v>
                </c:pt>
                <c:pt idx="118507">
                  <c:v>-2.2827199999999999E-2</c:v>
                </c:pt>
                <c:pt idx="118508">
                  <c:v>-2.2447499999999999E-2</c:v>
                </c:pt>
                <c:pt idx="118509">
                  <c:v>-2.2041999999999999E-2</c:v>
                </c:pt>
                <c:pt idx="118510">
                  <c:v>-2.1610999999999998E-2</c:v>
                </c:pt>
                <c:pt idx="118511">
                  <c:v>-2.1154900000000001E-2</c:v>
                </c:pt>
                <c:pt idx="118512">
                  <c:v>-2.0673899999999999E-2</c:v>
                </c:pt>
                <c:pt idx="118513">
                  <c:v>-2.0168499999999999E-2</c:v>
                </c:pt>
                <c:pt idx="118514">
                  <c:v>-1.9639E-2</c:v>
                </c:pt>
                <c:pt idx="118515">
                  <c:v>-1.9086100000000002E-2</c:v>
                </c:pt>
                <c:pt idx="118516">
                  <c:v>-1.8509999999999999E-2</c:v>
                </c:pt>
                <c:pt idx="118517">
                  <c:v>-1.79115E-2</c:v>
                </c:pt>
                <c:pt idx="118518">
                  <c:v>-1.7290900000000001E-2</c:v>
                </c:pt>
                <c:pt idx="118519">
                  <c:v>-1.6649000000000001E-2</c:v>
                </c:pt>
                <c:pt idx="118520">
                  <c:v>-1.5986400000000001E-2</c:v>
                </c:pt>
                <c:pt idx="118521">
                  <c:v>-1.53037E-2</c:v>
                </c:pt>
                <c:pt idx="118522">
                  <c:v>-1.4601599999999999E-2</c:v>
                </c:pt>
                <c:pt idx="118523">
                  <c:v>-1.38808E-2</c:v>
                </c:pt>
                <c:pt idx="118524">
                  <c:v>-1.31421E-2</c:v>
                </c:pt>
                <c:pt idx="118525">
                  <c:v>-1.2386299999999999E-2</c:v>
                </c:pt>
                <c:pt idx="118526">
                  <c:v>-1.16142E-2</c:v>
                </c:pt>
                <c:pt idx="118527">
                  <c:v>-1.0826499999999999E-2</c:v>
                </c:pt>
                <c:pt idx="118528">
                  <c:v>-1.00242E-2</c:v>
                </c:pt>
                <c:pt idx="118529" formatCode="0.00E+00">
                  <c:v>-9.20815E-3</c:v>
                </c:pt>
                <c:pt idx="118530" formatCode="0.00E+00">
                  <c:v>-8.3792499999999995E-3</c:v>
                </c:pt>
                <c:pt idx="118531" formatCode="0.00E+00">
                  <c:v>-7.5384199999999997E-3</c:v>
                </c:pt>
                <c:pt idx="118532" formatCode="0.00E+00">
                  <c:v>-6.6866E-3</c:v>
                </c:pt>
                <c:pt idx="118533" formatCode="0.00E+00">
                  <c:v>-5.8247699999999999E-3</c:v>
                </c:pt>
                <c:pt idx="118534" formatCode="0.00E+00">
                  <c:v>-4.9539199999999997E-3</c:v>
                </c:pt>
                <c:pt idx="118535" formatCode="0.00E+00">
                  <c:v>-4.0750300000000003E-3</c:v>
                </c:pt>
                <c:pt idx="118536" formatCode="0.00E+00">
                  <c:v>-3.1891200000000001E-3</c:v>
                </c:pt>
                <c:pt idx="118537" formatCode="0.00E+00">
                  <c:v>-2.2972399999999999E-3</c:v>
                </c:pt>
                <c:pt idx="118538" formatCode="0.00E+00">
                  <c:v>-1.4004E-3</c:v>
                </c:pt>
                <c:pt idx="118539" formatCode="0.00E+00">
                  <c:v>-4.9967900000000005E-4</c:v>
                </c:pt>
                <c:pt idx="118540" formatCode="0.00E+00">
                  <c:v>4.0387600000000001E-4</c:v>
                </c:pt>
                <c:pt idx="118541" formatCode="0.00E+00">
                  <c:v>1.30919E-3</c:v>
                </c:pt>
                <c:pt idx="118542" formatCode="0.00E+00">
                  <c:v>2.2151900000000001E-3</c:v>
                </c:pt>
                <c:pt idx="118543" formatCode="0.00E+00">
                  <c:v>3.1208E-3</c:v>
                </c:pt>
                <c:pt idx="118544" formatCode="0.00E+00">
                  <c:v>4.0249200000000004E-3</c:v>
                </c:pt>
                <c:pt idx="118545" formatCode="0.00E+00">
                  <c:v>4.9264900000000004E-3</c:v>
                </c:pt>
                <c:pt idx="118546" formatCode="0.00E+00">
                  <c:v>5.8244000000000004E-3</c:v>
                </c:pt>
                <c:pt idx="118547" formatCode="0.00E+00">
                  <c:v>6.7175799999999999E-3</c:v>
                </c:pt>
                <c:pt idx="118548" formatCode="0.00E+00">
                  <c:v>7.6049500000000001E-3</c:v>
                </c:pt>
                <c:pt idx="118549" formatCode="0.00E+00">
                  <c:v>8.4854200000000005E-3</c:v>
                </c:pt>
                <c:pt idx="118550" formatCode="0.00E+00">
                  <c:v>9.3579400000000004E-3</c:v>
                </c:pt>
                <c:pt idx="118551">
                  <c:v>1.02214E-2</c:v>
                </c:pt>
                <c:pt idx="118552">
                  <c:v>1.1074799999999999E-2</c:v>
                </c:pt>
                <c:pt idx="118553">
                  <c:v>1.19171E-2</c:v>
                </c:pt>
                <c:pt idx="118554">
                  <c:v>1.27473E-2</c:v>
                </c:pt>
                <c:pt idx="118555">
                  <c:v>1.35643E-2</c:v>
                </c:pt>
                <c:pt idx="118556">
                  <c:v>1.4367100000000001E-2</c:v>
                </c:pt>
                <c:pt idx="118557">
                  <c:v>1.51547E-2</c:v>
                </c:pt>
                <c:pt idx="118558">
                  <c:v>1.5926300000000001E-2</c:v>
                </c:pt>
                <c:pt idx="118559">
                  <c:v>1.66807E-2</c:v>
                </c:pt>
                <c:pt idx="118560">
                  <c:v>1.7417200000000001E-2</c:v>
                </c:pt>
                <c:pt idx="118561">
                  <c:v>1.81348E-2</c:v>
                </c:pt>
                <c:pt idx="118562">
                  <c:v>1.8832600000000001E-2</c:v>
                </c:pt>
                <c:pt idx="118563">
                  <c:v>1.9509800000000001E-2</c:v>
                </c:pt>
                <c:pt idx="118564">
                  <c:v>2.0165599999999999E-2</c:v>
                </c:pt>
                <c:pt idx="118565">
                  <c:v>2.0799100000000001E-2</c:v>
                </c:pt>
                <c:pt idx="118566">
                  <c:v>2.1409500000000001E-2</c:v>
                </c:pt>
                <c:pt idx="118567">
                  <c:v>2.19962E-2</c:v>
                </c:pt>
                <c:pt idx="118568">
                  <c:v>2.2558399999999999E-2</c:v>
                </c:pt>
                <c:pt idx="118569">
                  <c:v>2.3095399999999999E-2</c:v>
                </c:pt>
                <c:pt idx="118570">
                  <c:v>2.3606599999999998E-2</c:v>
                </c:pt>
                <c:pt idx="118571">
                  <c:v>2.4091399999999999E-2</c:v>
                </c:pt>
                <c:pt idx="118572">
                  <c:v>2.45492E-2</c:v>
                </c:pt>
                <c:pt idx="118573">
                  <c:v>2.4979399999999999E-2</c:v>
                </c:pt>
                <c:pt idx="118574">
                  <c:v>2.5381600000000001E-2</c:v>
                </c:pt>
                <c:pt idx="118575">
                  <c:v>2.5755299999999998E-2</c:v>
                </c:pt>
                <c:pt idx="118576">
                  <c:v>2.6100000000000002E-2</c:v>
                </c:pt>
                <c:pt idx="118577">
                  <c:v>2.6415399999999999E-2</c:v>
                </c:pt>
                <c:pt idx="118578">
                  <c:v>2.6700999999999999E-2</c:v>
                </c:pt>
                <c:pt idx="118579">
                  <c:v>2.69567E-2</c:v>
                </c:pt>
                <c:pt idx="118580">
                  <c:v>2.7182100000000001E-2</c:v>
                </c:pt>
                <c:pt idx="118581">
                  <c:v>2.7376899999999999E-2</c:v>
                </c:pt>
                <c:pt idx="118582">
                  <c:v>2.7541E-2</c:v>
                </c:pt>
                <c:pt idx="118583">
                  <c:v>2.7674299999999999E-2</c:v>
                </c:pt>
                <c:pt idx="118584">
                  <c:v>2.7776499999999999E-2</c:v>
                </c:pt>
                <c:pt idx="118585">
                  <c:v>2.78477E-2</c:v>
                </c:pt>
                <c:pt idx="118586">
                  <c:v>2.7887800000000001E-2</c:v>
                </c:pt>
                <c:pt idx="118587">
                  <c:v>2.7896899999999999E-2</c:v>
                </c:pt>
                <c:pt idx="118588">
                  <c:v>2.7874900000000001E-2</c:v>
                </c:pt>
                <c:pt idx="118589">
                  <c:v>2.7822E-2</c:v>
                </c:pt>
                <c:pt idx="118590">
                  <c:v>2.77383E-2</c:v>
                </c:pt>
                <c:pt idx="118591">
                  <c:v>2.7623999999999999E-2</c:v>
                </c:pt>
                <c:pt idx="118592">
                  <c:v>2.7479300000000002E-2</c:v>
                </c:pt>
                <c:pt idx="118593">
                  <c:v>2.73044E-2</c:v>
                </c:pt>
                <c:pt idx="118594">
                  <c:v>2.7099700000000001E-2</c:v>
                </c:pt>
                <c:pt idx="118595">
                  <c:v>2.68655E-2</c:v>
                </c:pt>
                <c:pt idx="118596">
                  <c:v>2.6602199999999999E-2</c:v>
                </c:pt>
                <c:pt idx="118597">
                  <c:v>2.6310099999999999E-2</c:v>
                </c:pt>
                <c:pt idx="118598">
                  <c:v>2.5989700000000001E-2</c:v>
                </c:pt>
                <c:pt idx="118599">
                  <c:v>2.5641500000000001E-2</c:v>
                </c:pt>
                <c:pt idx="118600">
                  <c:v>2.52661E-2</c:v>
                </c:pt>
                <c:pt idx="118601">
                  <c:v>2.4864000000000001E-2</c:v>
                </c:pt>
                <c:pt idx="118602">
                  <c:v>2.4435700000000001E-2</c:v>
                </c:pt>
                <c:pt idx="118603">
                  <c:v>2.39819E-2</c:v>
                </c:pt>
                <c:pt idx="118604">
                  <c:v>2.3503300000000001E-2</c:v>
                </c:pt>
                <c:pt idx="118605">
                  <c:v>2.30005E-2</c:v>
                </c:pt>
                <c:pt idx="118606">
                  <c:v>2.2474299999999999E-2</c:v>
                </c:pt>
                <c:pt idx="118607">
                  <c:v>2.1925300000000002E-2</c:v>
                </c:pt>
                <c:pt idx="118608">
                  <c:v>2.1354499999999998E-2</c:v>
                </c:pt>
                <c:pt idx="118609">
                  <c:v>2.07625E-2</c:v>
                </c:pt>
                <c:pt idx="118610">
                  <c:v>2.0150299999999999E-2</c:v>
                </c:pt>
                <c:pt idx="118611">
                  <c:v>1.9518600000000001E-2</c:v>
                </c:pt>
                <c:pt idx="118612">
                  <c:v>1.8868300000000001E-2</c:v>
                </c:pt>
                <c:pt idx="118613">
                  <c:v>1.8200299999999999E-2</c:v>
                </c:pt>
                <c:pt idx="118614">
                  <c:v>1.7515599999999999E-2</c:v>
                </c:pt>
                <c:pt idx="118615">
                  <c:v>1.6815099999999999E-2</c:v>
                </c:pt>
                <c:pt idx="118616">
                  <c:v>1.6099700000000002E-2</c:v>
                </c:pt>
                <c:pt idx="118617">
                  <c:v>1.5370399999999999E-2</c:v>
                </c:pt>
                <c:pt idx="118618">
                  <c:v>1.46281E-2</c:v>
                </c:pt>
                <c:pt idx="118619">
                  <c:v>1.3873999999999999E-2</c:v>
                </c:pt>
                <c:pt idx="118620">
                  <c:v>1.31089E-2</c:v>
                </c:pt>
                <c:pt idx="118621">
                  <c:v>1.23339E-2</c:v>
                </c:pt>
                <c:pt idx="118622">
                  <c:v>1.155E-2</c:v>
                </c:pt>
                <c:pt idx="118623">
                  <c:v>1.07583E-2</c:v>
                </c:pt>
                <c:pt idx="118624" formatCode="0.00E+00">
                  <c:v>9.9597799999999997E-3</c:v>
                </c:pt>
                <c:pt idx="118625" formatCode="0.00E+00">
                  <c:v>9.1554800000000006E-3</c:v>
                </c:pt>
                <c:pt idx="118626" formatCode="0.00E+00">
                  <c:v>8.3464699999999999E-3</c:v>
                </c:pt>
                <c:pt idx="118627" formatCode="0.00E+00">
                  <c:v>7.5337800000000003E-3</c:v>
                </c:pt>
                <c:pt idx="118628" formatCode="0.00E+00">
                  <c:v>6.7184599999999999E-3</c:v>
                </c:pt>
                <c:pt idx="118629" formatCode="0.00E+00">
                  <c:v>5.9015400000000003E-3</c:v>
                </c:pt>
                <c:pt idx="118630" formatCode="0.00E+00">
                  <c:v>5.0840800000000004E-3</c:v>
                </c:pt>
                <c:pt idx="118631" formatCode="0.00E+00">
                  <c:v>4.2670900000000003E-3</c:v>
                </c:pt>
                <c:pt idx="118632" formatCode="0.00E+00">
                  <c:v>3.4516199999999999E-3</c:v>
                </c:pt>
                <c:pt idx="118633" formatCode="0.00E+00">
                  <c:v>2.6386700000000001E-3</c:v>
                </c:pt>
                <c:pt idx="118634" formatCode="0.00E+00">
                  <c:v>1.8292499999999999E-3</c:v>
                </c:pt>
                <c:pt idx="118635" formatCode="0.00E+00">
                  <c:v>1.0243699999999999E-3</c:v>
                </c:pt>
                <c:pt idx="118636" formatCode="0.00E+00">
                  <c:v>2.25004E-4</c:v>
                </c:pt>
                <c:pt idx="118637" formatCode="0.00E+00">
                  <c:v>-5.6787000000000005E-4</c:v>
                </c:pt>
                <c:pt idx="118638" formatCode="0.00E+00">
                  <c:v>-1.3533E-3</c:v>
                </c:pt>
                <c:pt idx="118639" formatCode="0.00E+00">
                  <c:v>-2.1303400000000001E-3</c:v>
                </c:pt>
                <c:pt idx="118640" formatCode="0.00E+00">
                  <c:v>-2.8980799999999999E-3</c:v>
                </c:pt>
                <c:pt idx="118641" formatCode="0.00E+00">
                  <c:v>-3.6556100000000001E-3</c:v>
                </c:pt>
                <c:pt idx="118642" formatCode="0.00E+00">
                  <c:v>-4.4020400000000003E-3</c:v>
                </c:pt>
                <c:pt idx="118643" formatCode="0.00E+00">
                  <c:v>-5.1365300000000003E-3</c:v>
                </c:pt>
                <c:pt idx="118644" formatCode="0.00E+00">
                  <c:v>-5.8582199999999999E-3</c:v>
                </c:pt>
                <c:pt idx="118645" formatCode="0.00E+00">
                  <c:v>-6.5663099999999997E-3</c:v>
                </c:pt>
                <c:pt idx="118646" formatCode="0.00E+00">
                  <c:v>-7.2600099999999999E-3</c:v>
                </c:pt>
                <c:pt idx="118647" formatCode="0.00E+00">
                  <c:v>-7.9385500000000008E-3</c:v>
                </c:pt>
                <c:pt idx="118648" formatCode="0.00E+00">
                  <c:v>-8.6011999999999998E-3</c:v>
                </c:pt>
                <c:pt idx="118649" formatCode="0.00E+00">
                  <c:v>-9.2472500000000003E-3</c:v>
                </c:pt>
                <c:pt idx="118650" formatCode="0.00E+00">
                  <c:v>-9.8760099999999993E-3</c:v>
                </c:pt>
                <c:pt idx="118651">
                  <c:v>-1.0486799999999999E-2</c:v>
                </c:pt>
                <c:pt idx="118652">
                  <c:v>-1.10791E-2</c:v>
                </c:pt>
                <c:pt idx="118653">
                  <c:v>-1.1652300000000001E-2</c:v>
                </c:pt>
                <c:pt idx="118654">
                  <c:v>-1.22057E-2</c:v>
                </c:pt>
                <c:pt idx="118655">
                  <c:v>-1.2739E-2</c:v>
                </c:pt>
                <c:pt idx="118656">
                  <c:v>-1.3251499999999999E-2</c:v>
                </c:pt>
                <c:pt idx="118657">
                  <c:v>-1.3742799999999999E-2</c:v>
                </c:pt>
                <c:pt idx="118658">
                  <c:v>-1.4212600000000001E-2</c:v>
                </c:pt>
                <c:pt idx="118659">
                  <c:v>-1.4660400000000001E-2</c:v>
                </c:pt>
                <c:pt idx="118660">
                  <c:v>-1.50858E-2</c:v>
                </c:pt>
                <c:pt idx="118661">
                  <c:v>-1.54886E-2</c:v>
                </c:pt>
                <c:pt idx="118662">
                  <c:v>-1.5868500000000001E-2</c:v>
                </c:pt>
                <c:pt idx="118663">
                  <c:v>-1.6225099999999999E-2</c:v>
                </c:pt>
                <c:pt idx="118664">
                  <c:v>-1.6558400000000001E-2</c:v>
                </c:pt>
                <c:pt idx="118665">
                  <c:v>-1.68681E-2</c:v>
                </c:pt>
                <c:pt idx="118666">
                  <c:v>-1.7153999999999999E-2</c:v>
                </c:pt>
                <c:pt idx="118667">
                  <c:v>-1.74161E-2</c:v>
                </c:pt>
                <c:pt idx="118668">
                  <c:v>-1.7654400000000001E-2</c:v>
                </c:pt>
                <c:pt idx="118669">
                  <c:v>-1.7868700000000001E-2</c:v>
                </c:pt>
                <c:pt idx="118670">
                  <c:v>-1.8058999999999999E-2</c:v>
                </c:pt>
                <c:pt idx="118671">
                  <c:v>-1.8225499999999999E-2</c:v>
                </c:pt>
                <c:pt idx="118672">
                  <c:v>-1.8368099999999998E-2</c:v>
                </c:pt>
                <c:pt idx="118673">
                  <c:v>-1.8487E-2</c:v>
                </c:pt>
                <c:pt idx="118674">
                  <c:v>-1.85823E-2</c:v>
                </c:pt>
                <c:pt idx="118675">
                  <c:v>-1.8654199999999999E-2</c:v>
                </c:pt>
                <c:pt idx="118676">
                  <c:v>-1.8702900000000001E-2</c:v>
                </c:pt>
                <c:pt idx="118677">
                  <c:v>-1.8728600000000001E-2</c:v>
                </c:pt>
                <c:pt idx="118678">
                  <c:v>-1.8731500000000002E-2</c:v>
                </c:pt>
                <c:pt idx="118679">
                  <c:v>-1.8712099999999999E-2</c:v>
                </c:pt>
                <c:pt idx="118680">
                  <c:v>-1.86705E-2</c:v>
                </c:pt>
                <c:pt idx="118681">
                  <c:v>-1.8607200000000001E-2</c:v>
                </c:pt>
                <c:pt idx="118682">
                  <c:v>-1.85226E-2</c:v>
                </c:pt>
                <c:pt idx="118683">
                  <c:v>-1.8416999999999999E-2</c:v>
                </c:pt>
                <c:pt idx="118684">
                  <c:v>-1.8290899999999999E-2</c:v>
                </c:pt>
                <c:pt idx="118685">
                  <c:v>-1.8144799999999999E-2</c:v>
                </c:pt>
                <c:pt idx="118686">
                  <c:v>-1.7979100000000001E-2</c:v>
                </c:pt>
                <c:pt idx="118687">
                  <c:v>-1.7794399999999998E-2</c:v>
                </c:pt>
                <c:pt idx="118688">
                  <c:v>-1.7591200000000001E-2</c:v>
                </c:pt>
                <c:pt idx="118689">
                  <c:v>-1.7370099999999999E-2</c:v>
                </c:pt>
                <c:pt idx="118690">
                  <c:v>-1.7131500000000001E-2</c:v>
                </c:pt>
                <c:pt idx="118691">
                  <c:v>-1.6876200000000001E-2</c:v>
                </c:pt>
                <c:pt idx="118692">
                  <c:v>-1.6604799999999999E-2</c:v>
                </c:pt>
                <c:pt idx="118693">
                  <c:v>-1.63178E-2</c:v>
                </c:pt>
                <c:pt idx="118694">
                  <c:v>-1.6015999999999999E-2</c:v>
                </c:pt>
                <c:pt idx="118695">
                  <c:v>-1.5699999999999999E-2</c:v>
                </c:pt>
                <c:pt idx="118696">
                  <c:v>-1.5370399999999999E-2</c:v>
                </c:pt>
                <c:pt idx="118697">
                  <c:v>-1.50279E-2</c:v>
                </c:pt>
                <c:pt idx="118698">
                  <c:v>-1.46734E-2</c:v>
                </c:pt>
                <c:pt idx="118699">
                  <c:v>-1.43074E-2</c:v>
                </c:pt>
                <c:pt idx="118700">
                  <c:v>-1.3930700000000001E-2</c:v>
                </c:pt>
                <c:pt idx="118701">
                  <c:v>-1.3543899999999999E-2</c:v>
                </c:pt>
                <c:pt idx="118702">
                  <c:v>-1.3148E-2</c:v>
                </c:pt>
                <c:pt idx="118703">
                  <c:v>-1.27435E-2</c:v>
                </c:pt>
                <c:pt idx="118704">
                  <c:v>-1.23312E-2</c:v>
                </c:pt>
                <c:pt idx="118705">
                  <c:v>-1.19119E-2</c:v>
                </c:pt>
                <c:pt idx="118706">
                  <c:v>-1.14862E-2</c:v>
                </c:pt>
                <c:pt idx="118707">
                  <c:v>-1.1055000000000001E-2</c:v>
                </c:pt>
                <c:pt idx="118708">
                  <c:v>-1.0619E-2</c:v>
                </c:pt>
                <c:pt idx="118709">
                  <c:v>-1.0178899999999999E-2</c:v>
                </c:pt>
                <c:pt idx="118710" formatCode="0.00E+00">
                  <c:v>-9.7354799999999995E-3</c:v>
                </c:pt>
                <c:pt idx="118711" formatCode="0.00E+00">
                  <c:v>-9.2894099999999997E-3</c:v>
                </c:pt>
                <c:pt idx="118712" formatCode="0.00E+00">
                  <c:v>-8.8414300000000008E-3</c:v>
                </c:pt>
                <c:pt idx="118713" formatCode="0.00E+00">
                  <c:v>-8.3922600000000003E-3</c:v>
                </c:pt>
                <c:pt idx="118714" formatCode="0.00E+00">
                  <c:v>-7.9426099999999993E-3</c:v>
                </c:pt>
                <c:pt idx="118715" formatCode="0.00E+00">
                  <c:v>-7.4931700000000004E-3</c:v>
                </c:pt>
                <c:pt idx="118716" formatCode="0.00E+00">
                  <c:v>-7.0446099999999998E-3</c:v>
                </c:pt>
                <c:pt idx="118717" formatCode="0.00E+00">
                  <c:v>-6.5976200000000002E-3</c:v>
                </c:pt>
                <c:pt idx="118718" formatCode="0.00E+00">
                  <c:v>-6.1528599999999996E-3</c:v>
                </c:pt>
                <c:pt idx="118719" formatCode="0.00E+00">
                  <c:v>-5.7109600000000002E-3</c:v>
                </c:pt>
                <c:pt idx="118720" formatCode="0.00E+00">
                  <c:v>-5.27255E-3</c:v>
                </c:pt>
                <c:pt idx="118721" formatCode="0.00E+00">
                  <c:v>-4.8382599999999996E-3</c:v>
                </c:pt>
                <c:pt idx="118722" formatCode="0.00E+00">
                  <c:v>-4.4086699999999999E-3</c:v>
                </c:pt>
                <c:pt idx="118723" formatCode="0.00E+00">
                  <c:v>-3.9843600000000002E-3</c:v>
                </c:pt>
                <c:pt idx="118724" formatCode="0.00E+00">
                  <c:v>-3.5658899999999999E-3</c:v>
                </c:pt>
                <c:pt idx="118725" formatCode="0.00E+00">
                  <c:v>-3.1538099999999999E-3</c:v>
                </c:pt>
                <c:pt idx="118726" formatCode="0.00E+00">
                  <c:v>-2.7486400000000001E-3</c:v>
                </c:pt>
                <c:pt idx="118727" formatCode="0.00E+00">
                  <c:v>-2.3508700000000001E-3</c:v>
                </c:pt>
                <c:pt idx="118728" formatCode="0.00E+00">
                  <c:v>-1.9609800000000002E-3</c:v>
                </c:pt>
                <c:pt idx="118729" formatCode="0.00E+00">
                  <c:v>-1.5794299999999999E-3</c:v>
                </c:pt>
                <c:pt idx="118730" formatCode="0.00E+00">
                  <c:v>-1.2066500000000001E-3</c:v>
                </c:pt>
                <c:pt idx="118731" formatCode="0.00E+00">
                  <c:v>-8.43055E-4</c:v>
                </c:pt>
                <c:pt idx="118732" formatCode="0.00E+00">
                  <c:v>-4.8903E-4</c:v>
                </c:pt>
                <c:pt idx="118733" formatCode="0.00E+00">
                  <c:v>-1.44936E-4</c:v>
                </c:pt>
                <c:pt idx="118734" formatCode="0.00E+00">
                  <c:v>1.88887E-4</c:v>
                </c:pt>
                <c:pt idx="118735" formatCode="0.00E+00">
                  <c:v>5.1212600000000001E-4</c:v>
                </c:pt>
                <c:pt idx="118736" formatCode="0.00E+00">
                  <c:v>8.2449200000000002E-4</c:v>
                </c:pt>
                <c:pt idx="118737" formatCode="0.00E+00">
                  <c:v>1.12572E-3</c:v>
                </c:pt>
                <c:pt idx="118738" formatCode="0.00E+00">
                  <c:v>1.4155800000000001E-3</c:v>
                </c:pt>
                <c:pt idx="118739" formatCode="0.00E+00">
                  <c:v>1.69385E-3</c:v>
                </c:pt>
                <c:pt idx="118740" formatCode="0.00E+00">
                  <c:v>1.96035E-3</c:v>
                </c:pt>
                <c:pt idx="118741" formatCode="0.00E+00">
                  <c:v>2.21492E-3</c:v>
                </c:pt>
                <c:pt idx="118742" formatCode="0.00E+00">
                  <c:v>2.4574100000000001E-3</c:v>
                </c:pt>
                <c:pt idx="118743" formatCode="0.00E+00">
                  <c:v>2.6877300000000002E-3</c:v>
                </c:pt>
                <c:pt idx="118744" formatCode="0.00E+00">
                  <c:v>2.9057900000000001E-3</c:v>
                </c:pt>
                <c:pt idx="118745" formatCode="0.00E+00">
                  <c:v>3.1115399999999999E-3</c:v>
                </c:pt>
                <c:pt idx="118746" formatCode="0.00E+00">
                  <c:v>3.3049199999999998E-3</c:v>
                </c:pt>
                <c:pt idx="118747" formatCode="0.00E+00">
                  <c:v>3.4859499999999998E-3</c:v>
                </c:pt>
                <c:pt idx="118748" formatCode="0.00E+00">
                  <c:v>3.6546399999999998E-3</c:v>
                </c:pt>
                <c:pt idx="118749" formatCode="0.00E+00">
                  <c:v>3.81102E-3</c:v>
                </c:pt>
                <c:pt idx="118750" formatCode="0.00E+00">
                  <c:v>3.95517E-3</c:v>
                </c:pt>
                <c:pt idx="118751" formatCode="0.00E+00">
                  <c:v>4.0871600000000003E-3</c:v>
                </c:pt>
                <c:pt idx="118752" formatCode="0.00E+00">
                  <c:v>4.20712E-3</c:v>
                </c:pt>
                <c:pt idx="118753" formatCode="0.00E+00">
                  <c:v>4.3151800000000001E-3</c:v>
                </c:pt>
                <c:pt idx="118754" formatCode="0.00E+00">
                  <c:v>4.4114999999999996E-3</c:v>
                </c:pt>
                <c:pt idx="118755" formatCode="0.00E+00">
                  <c:v>4.4962400000000003E-3</c:v>
                </c:pt>
                <c:pt idx="118756" formatCode="0.00E+00">
                  <c:v>4.5696199999999999E-3</c:v>
                </c:pt>
                <c:pt idx="118757" formatCode="0.00E+00">
                  <c:v>4.6318499999999999E-3</c:v>
                </c:pt>
                <c:pt idx="118758" formatCode="0.00E+00">
                  <c:v>4.6831700000000004E-3</c:v>
                </c:pt>
                <c:pt idx="118759" formatCode="0.00E+00">
                  <c:v>4.72384E-3</c:v>
                </c:pt>
                <c:pt idx="118760" formatCode="0.00E+00">
                  <c:v>4.7541299999999996E-3</c:v>
                </c:pt>
                <c:pt idx="118761" formatCode="0.00E+00">
                  <c:v>4.7743400000000002E-3</c:v>
                </c:pt>
                <c:pt idx="118762" formatCode="0.00E+00">
                  <c:v>4.7847799999999998E-3</c:v>
                </c:pt>
                <c:pt idx="118763" formatCode="0.00E+00">
                  <c:v>4.78577E-3</c:v>
                </c:pt>
                <c:pt idx="118764" formatCode="0.00E+00">
                  <c:v>4.7776499999999996E-3</c:v>
                </c:pt>
                <c:pt idx="118765" formatCode="0.00E+00">
                  <c:v>4.76079E-3</c:v>
                </c:pt>
                <c:pt idx="118766" formatCode="0.00E+00">
                  <c:v>4.7355399999999999E-3</c:v>
                </c:pt>
                <c:pt idx="118767" formatCode="0.00E+00">
                  <c:v>4.7022899999999996E-3</c:v>
                </c:pt>
                <c:pt idx="118768" formatCode="0.00E+00">
                  <c:v>4.6614300000000003E-3</c:v>
                </c:pt>
                <c:pt idx="118769" formatCode="0.00E+00">
                  <c:v>4.6133600000000004E-3</c:v>
                </c:pt>
                <c:pt idx="118770" formatCode="0.00E+00">
                  <c:v>4.5585000000000001E-3</c:v>
                </c:pt>
                <c:pt idx="118771" formatCode="0.00E+00">
                  <c:v>4.4972500000000004E-3</c:v>
                </c:pt>
                <c:pt idx="118772" formatCode="0.00E+00">
                  <c:v>4.4300499999999996E-3</c:v>
                </c:pt>
                <c:pt idx="118773" formatCode="0.00E+00">
                  <c:v>4.3573300000000004E-3</c:v>
                </c:pt>
                <c:pt idx="118774" formatCode="0.00E+00">
                  <c:v>4.2795400000000001E-3</c:v>
                </c:pt>
                <c:pt idx="118775" formatCode="0.00E+00">
                  <c:v>4.1971100000000004E-3</c:v>
                </c:pt>
                <c:pt idx="118776" formatCode="0.00E+00">
                  <c:v>4.1104899999999996E-3</c:v>
                </c:pt>
                <c:pt idx="118777" formatCode="0.00E+00">
                  <c:v>4.0201300000000002E-3</c:v>
                </c:pt>
                <c:pt idx="118778" formatCode="0.00E+00">
                  <c:v>3.9264800000000004E-3</c:v>
                </c:pt>
                <c:pt idx="118779" formatCode="0.00E+00">
                  <c:v>3.8300000000000001E-3</c:v>
                </c:pt>
                <c:pt idx="118780" formatCode="0.00E+00">
                  <c:v>3.73113E-3</c:v>
                </c:pt>
                <c:pt idx="118781" formatCode="0.00E+00">
                  <c:v>3.6303199999999998E-3</c:v>
                </c:pt>
                <c:pt idx="118782" formatCode="0.00E+00">
                  <c:v>3.5280200000000002E-3</c:v>
                </c:pt>
                <c:pt idx="118783" formatCode="0.00E+00">
                  <c:v>3.4246799999999998E-3</c:v>
                </c:pt>
                <c:pt idx="118784" formatCode="0.00E+00">
                  <c:v>3.32073E-3</c:v>
                </c:pt>
                <c:pt idx="118785" formatCode="0.00E+00">
                  <c:v>3.2166E-3</c:v>
                </c:pt>
                <c:pt idx="118786" formatCode="0.00E+00">
                  <c:v>3.1127300000000002E-3</c:v>
                </c:pt>
                <c:pt idx="118787" formatCode="0.00E+00">
                  <c:v>3.0095299999999998E-3</c:v>
                </c:pt>
                <c:pt idx="118788" formatCode="0.00E+00">
                  <c:v>2.90741E-3</c:v>
                </c:pt>
                <c:pt idx="118789" formatCode="0.00E+00">
                  <c:v>2.80679E-3</c:v>
                </c:pt>
                <c:pt idx="118790" formatCode="0.00E+00">
                  <c:v>2.70805E-3</c:v>
                </c:pt>
                <c:pt idx="118791" formatCode="0.00E+00">
                  <c:v>2.6115700000000001E-3</c:v>
                </c:pt>
                <c:pt idx="118792" formatCode="0.00E+00">
                  <c:v>2.5177300000000001E-3</c:v>
                </c:pt>
                <c:pt idx="118793" formatCode="0.00E+00">
                  <c:v>2.4268900000000001E-3</c:v>
                </c:pt>
                <c:pt idx="118794" formatCode="0.00E+00">
                  <c:v>2.3394000000000002E-3</c:v>
                </c:pt>
                <c:pt idx="118795" formatCode="0.00E+00">
                  <c:v>2.25559E-3</c:v>
                </c:pt>
                <c:pt idx="118796" formatCode="0.00E+00">
                  <c:v>2.17577E-3</c:v>
                </c:pt>
                <c:pt idx="118797" formatCode="0.00E+00">
                  <c:v>2.1002600000000001E-3</c:v>
                </c:pt>
                <c:pt idx="118798" formatCode="0.00E+00">
                  <c:v>2.0293400000000001E-3</c:v>
                </c:pt>
                <c:pt idx="118799" formatCode="0.00E+00">
                  <c:v>1.9632899999999999E-3</c:v>
                </c:pt>
                <c:pt idx="118800" formatCode="0.00E+00">
                  <c:v>1.9023600000000001E-3</c:v>
                </c:pt>
                <c:pt idx="118801" formatCode="0.00E+00">
                  <c:v>1.8467900000000001E-3</c:v>
                </c:pt>
                <c:pt idx="118802" formatCode="0.00E+00">
                  <c:v>1.79681E-3</c:v>
                </c:pt>
                <c:pt idx="118803" formatCode="0.00E+00">
                  <c:v>1.7526200000000001E-3</c:v>
                </c:pt>
                <c:pt idx="118804" formatCode="0.00E+00">
                  <c:v>1.71441E-3</c:v>
                </c:pt>
                <c:pt idx="118805" formatCode="0.00E+00">
                  <c:v>1.6823400000000001E-3</c:v>
                </c:pt>
                <c:pt idx="118806" formatCode="0.00E+00">
                  <c:v>1.65657E-3</c:v>
                </c:pt>
                <c:pt idx="118807" formatCode="0.00E+00">
                  <c:v>1.63722E-3</c:v>
                </c:pt>
                <c:pt idx="118808" formatCode="0.00E+00">
                  <c:v>1.62441E-3</c:v>
                </c:pt>
                <c:pt idx="118809" formatCode="0.00E+00">
                  <c:v>1.6182200000000001E-3</c:v>
                </c:pt>
                <c:pt idx="118810" formatCode="0.00E+00">
                  <c:v>1.61874E-3</c:v>
                </c:pt>
                <c:pt idx="118811" formatCode="0.00E+00">
                  <c:v>1.6260000000000001E-3</c:v>
                </c:pt>
                <c:pt idx="118812" formatCode="0.00E+00">
                  <c:v>1.6400500000000001E-3</c:v>
                </c:pt>
                <c:pt idx="118813" formatCode="0.00E+00">
                  <c:v>1.6608899999999999E-3</c:v>
                </c:pt>
                <c:pt idx="118814" formatCode="0.00E+00">
                  <c:v>1.68852E-3</c:v>
                </c:pt>
                <c:pt idx="118815" formatCode="0.00E+00">
                  <c:v>1.72291E-3</c:v>
                </c:pt>
                <c:pt idx="118816" formatCode="0.00E+00">
                  <c:v>1.76402E-3</c:v>
                </c:pt>
                <c:pt idx="118817" formatCode="0.00E+00">
                  <c:v>1.8117700000000001E-3</c:v>
                </c:pt>
                <c:pt idx="118818" formatCode="0.00E+00">
                  <c:v>1.8660899999999999E-3</c:v>
                </c:pt>
                <c:pt idx="118819" formatCode="0.00E+00">
                  <c:v>1.92687E-3</c:v>
                </c:pt>
                <c:pt idx="118820" formatCode="0.00E+00">
                  <c:v>1.9939799999999998E-3</c:v>
                </c:pt>
                <c:pt idx="118821" formatCode="0.00E+00">
                  <c:v>2.0672899999999998E-3</c:v>
                </c:pt>
                <c:pt idx="118822" formatCode="0.00E+00">
                  <c:v>2.14664E-3</c:v>
                </c:pt>
                <c:pt idx="118823" formatCode="0.00E+00">
                  <c:v>2.2318400000000001E-3</c:v>
                </c:pt>
                <c:pt idx="118824" formatCode="0.00E+00">
                  <c:v>2.32271E-3</c:v>
                </c:pt>
                <c:pt idx="118825" formatCode="0.00E+00">
                  <c:v>2.41903E-3</c:v>
                </c:pt>
                <c:pt idx="118826" formatCode="0.00E+00">
                  <c:v>2.5205700000000002E-3</c:v>
                </c:pt>
                <c:pt idx="118827" formatCode="0.00E+00">
                  <c:v>2.6270999999999998E-3</c:v>
                </c:pt>
                <c:pt idx="118828" formatCode="0.00E+00">
                  <c:v>2.73836E-3</c:v>
                </c:pt>
                <c:pt idx="118829" formatCode="0.00E+00">
                  <c:v>2.8540599999999998E-3</c:v>
                </c:pt>
                <c:pt idx="118830" formatCode="0.00E+00">
                  <c:v>2.9739300000000001E-3</c:v>
                </c:pt>
                <c:pt idx="118831" formatCode="0.00E+00">
                  <c:v>3.0976699999999999E-3</c:v>
                </c:pt>
                <c:pt idx="118832" formatCode="0.00E+00">
                  <c:v>3.2249499999999999E-3</c:v>
                </c:pt>
                <c:pt idx="118833" formatCode="0.00E+00">
                  <c:v>3.3554600000000002E-3</c:v>
                </c:pt>
                <c:pt idx="118834" formatCode="0.00E+00">
                  <c:v>3.4888599999999999E-3</c:v>
                </c:pt>
                <c:pt idx="118835" formatCode="0.00E+00">
                  <c:v>3.62481E-3</c:v>
                </c:pt>
                <c:pt idx="118836" formatCode="0.00E+00">
                  <c:v>3.7629400000000002E-3</c:v>
                </c:pt>
                <c:pt idx="118837" formatCode="0.00E+00">
                  <c:v>3.90289E-3</c:v>
                </c:pt>
                <c:pt idx="118838" formatCode="0.00E+00">
                  <c:v>4.0442799999999999E-3</c:v>
                </c:pt>
                <c:pt idx="118839" formatCode="0.00E+00">
                  <c:v>4.1867500000000004E-3</c:v>
                </c:pt>
                <c:pt idx="118840" formatCode="0.00E+00">
                  <c:v>4.3298900000000003E-3</c:v>
                </c:pt>
                <c:pt idx="118841" formatCode="0.00E+00">
                  <c:v>4.4733200000000002E-3</c:v>
                </c:pt>
                <c:pt idx="118842" formatCode="0.00E+00">
                  <c:v>4.61663E-3</c:v>
                </c:pt>
                <c:pt idx="118843" formatCode="0.00E+00">
                  <c:v>4.7594300000000003E-3</c:v>
                </c:pt>
                <c:pt idx="118844" formatCode="0.00E+00">
                  <c:v>4.9013099999999999E-3</c:v>
                </c:pt>
                <c:pt idx="118845" formatCode="0.00E+00">
                  <c:v>5.0418599999999996E-3</c:v>
                </c:pt>
                <c:pt idx="118846" formatCode="0.00E+00">
                  <c:v>5.18068E-3</c:v>
                </c:pt>
                <c:pt idx="118847" formatCode="0.00E+00">
                  <c:v>5.3173500000000002E-3</c:v>
                </c:pt>
                <c:pt idx="118848" formatCode="0.00E+00">
                  <c:v>5.4514699999999999E-3</c:v>
                </c:pt>
                <c:pt idx="118849" formatCode="0.00E+00">
                  <c:v>5.5826299999999999E-3</c:v>
                </c:pt>
                <c:pt idx="118850" formatCode="0.00E+00">
                  <c:v>5.7104199999999999E-3</c:v>
                </c:pt>
                <c:pt idx="118851" formatCode="0.00E+00">
                  <c:v>5.8344499999999997E-3</c:v>
                </c:pt>
                <c:pt idx="118852" formatCode="0.00E+00">
                  <c:v>5.9543199999999999E-3</c:v>
                </c:pt>
                <c:pt idx="118853" formatCode="0.00E+00">
                  <c:v>6.0696300000000003E-3</c:v>
                </c:pt>
                <c:pt idx="118854" formatCode="0.00E+00">
                  <c:v>6.1800099999999997E-3</c:v>
                </c:pt>
                <c:pt idx="118855" formatCode="0.00E+00">
                  <c:v>6.2850600000000003E-3</c:v>
                </c:pt>
                <c:pt idx="118856" formatCode="0.00E+00">
                  <c:v>6.3844100000000001E-3</c:v>
                </c:pt>
                <c:pt idx="118857" formatCode="0.00E+00">
                  <c:v>6.4777100000000002E-3</c:v>
                </c:pt>
                <c:pt idx="118858" formatCode="0.00E+00">
                  <c:v>6.5646000000000003E-3</c:v>
                </c:pt>
                <c:pt idx="118859" formatCode="0.00E+00">
                  <c:v>6.6447299999999997E-3</c:v>
                </c:pt>
                <c:pt idx="118860" formatCode="0.00E+00">
                  <c:v>6.7177699999999996E-3</c:v>
                </c:pt>
                <c:pt idx="118861" formatCode="0.00E+00">
                  <c:v>6.7833900000000003E-3</c:v>
                </c:pt>
                <c:pt idx="118862" formatCode="0.00E+00">
                  <c:v>6.8412899999999999E-3</c:v>
                </c:pt>
                <c:pt idx="118863" formatCode="0.00E+00">
                  <c:v>6.8911700000000003E-3</c:v>
                </c:pt>
                <c:pt idx="118864" formatCode="0.00E+00">
                  <c:v>6.9327399999999997E-3</c:v>
                </c:pt>
                <c:pt idx="118865" formatCode="0.00E+00">
                  <c:v>6.9657299999999998E-3</c:v>
                </c:pt>
                <c:pt idx="118866" formatCode="0.00E+00">
                  <c:v>6.9899000000000003E-3</c:v>
                </c:pt>
                <c:pt idx="118867" formatCode="0.00E+00">
                  <c:v>7.00499E-3</c:v>
                </c:pt>
                <c:pt idx="118868" formatCode="0.00E+00">
                  <c:v>7.0108000000000002E-3</c:v>
                </c:pt>
                <c:pt idx="118869" formatCode="0.00E+00">
                  <c:v>7.0070999999999996E-3</c:v>
                </c:pt>
                <c:pt idx="118870" formatCode="0.00E+00">
                  <c:v>6.9937200000000001E-3</c:v>
                </c:pt>
                <c:pt idx="118871" formatCode="0.00E+00">
                  <c:v>6.9704700000000003E-3</c:v>
                </c:pt>
                <c:pt idx="118872" formatCode="0.00E+00">
                  <c:v>6.9372100000000001E-3</c:v>
                </c:pt>
                <c:pt idx="118873" formatCode="0.00E+00">
                  <c:v>6.8938000000000003E-3</c:v>
                </c:pt>
                <c:pt idx="118874" formatCode="0.00E+00">
                  <c:v>6.8401299999999998E-3</c:v>
                </c:pt>
                <c:pt idx="118875" formatCode="0.00E+00">
                  <c:v>6.7760900000000002E-3</c:v>
                </c:pt>
                <c:pt idx="118876" formatCode="0.00E+00">
                  <c:v>6.7016100000000002E-3</c:v>
                </c:pt>
                <c:pt idx="118877" formatCode="0.00E+00">
                  <c:v>6.6166300000000001E-3</c:v>
                </c:pt>
                <c:pt idx="118878" formatCode="0.00E+00">
                  <c:v>6.5211100000000001E-3</c:v>
                </c:pt>
                <c:pt idx="118879" formatCode="0.00E+00">
                  <c:v>6.4150400000000003E-3</c:v>
                </c:pt>
                <c:pt idx="118880" formatCode="0.00E+00">
                  <c:v>6.2984099999999999E-3</c:v>
                </c:pt>
                <c:pt idx="118881" formatCode="0.00E+00">
                  <c:v>6.1712499999999997E-3</c:v>
                </c:pt>
                <c:pt idx="118882" formatCode="0.00E+00">
                  <c:v>6.03361E-3</c:v>
                </c:pt>
                <c:pt idx="118883" formatCode="0.00E+00">
                  <c:v>5.8855399999999999E-3</c:v>
                </c:pt>
                <c:pt idx="118884" formatCode="0.00E+00">
                  <c:v>5.7271300000000004E-3</c:v>
                </c:pt>
                <c:pt idx="118885" formatCode="0.00E+00">
                  <c:v>5.5584800000000002E-3</c:v>
                </c:pt>
                <c:pt idx="118886" formatCode="0.00E+00">
                  <c:v>5.3797200000000002E-3</c:v>
                </c:pt>
                <c:pt idx="118887" formatCode="0.00E+00">
                  <c:v>5.1910000000000003E-3</c:v>
                </c:pt>
                <c:pt idx="118888" formatCode="0.00E+00">
                  <c:v>4.9924699999999997E-3</c:v>
                </c:pt>
                <c:pt idx="118889" formatCode="0.00E+00">
                  <c:v>4.7843299999999998E-3</c:v>
                </c:pt>
                <c:pt idx="118890" formatCode="0.00E+00">
                  <c:v>4.5667700000000004E-3</c:v>
                </c:pt>
                <c:pt idx="118891" formatCode="0.00E+00">
                  <c:v>4.3400299999999999E-3</c:v>
                </c:pt>
                <c:pt idx="118892" formatCode="0.00E+00">
                  <c:v>4.1043399999999997E-3</c:v>
                </c:pt>
                <c:pt idx="118893" formatCode="0.00E+00">
                  <c:v>3.8599699999999999E-3</c:v>
                </c:pt>
                <c:pt idx="118894" formatCode="0.00E+00">
                  <c:v>3.6071900000000001E-3</c:v>
                </c:pt>
                <c:pt idx="118895" formatCode="0.00E+00">
                  <c:v>3.3463E-3</c:v>
                </c:pt>
                <c:pt idx="118896" formatCode="0.00E+00">
                  <c:v>3.0776200000000001E-3</c:v>
                </c:pt>
                <c:pt idx="118897" formatCode="0.00E+00">
                  <c:v>2.8014699999999999E-3</c:v>
                </c:pt>
                <c:pt idx="118898" formatCode="0.00E+00">
                  <c:v>2.5182199999999998E-3</c:v>
                </c:pt>
                <c:pt idx="118899" formatCode="0.00E+00">
                  <c:v>2.22821E-3</c:v>
                </c:pt>
                <c:pt idx="118900" formatCode="0.00E+00">
                  <c:v>1.9318200000000001E-3</c:v>
                </c:pt>
                <c:pt idx="118901" formatCode="0.00E+00">
                  <c:v>1.6294599999999999E-3</c:v>
                </c:pt>
                <c:pt idx="118902" formatCode="0.00E+00">
                  <c:v>1.32153E-3</c:v>
                </c:pt>
                <c:pt idx="118903" formatCode="0.00E+00">
                  <c:v>1.00844E-3</c:v>
                </c:pt>
                <c:pt idx="118904" formatCode="0.00E+00">
                  <c:v>6.9062599999999996E-4</c:v>
                </c:pt>
                <c:pt idx="118905" formatCode="0.00E+00">
                  <c:v>3.6853899999999998E-4</c:v>
                </c:pt>
                <c:pt idx="118906" formatCode="0.00E+00">
                  <c:v>4.2629400000000002E-5</c:v>
                </c:pt>
                <c:pt idx="118907" formatCode="0.00E+00">
                  <c:v>-2.8663700000000001E-4</c:v>
                </c:pt>
                <c:pt idx="118908" formatCode="0.00E+00">
                  <c:v>-6.1878499999999995E-4</c:v>
                </c:pt>
                <c:pt idx="118909" formatCode="0.00E+00">
                  <c:v>-9.53333E-4</c:v>
                </c:pt>
                <c:pt idx="118910" formatCode="0.00E+00">
                  <c:v>-1.2897900000000001E-3</c:v>
                </c:pt>
                <c:pt idx="118911" formatCode="0.00E+00">
                  <c:v>-1.62766E-3</c:v>
                </c:pt>
                <c:pt idx="118912" formatCode="0.00E+00">
                  <c:v>-1.9664299999999999E-3</c:v>
                </c:pt>
                <c:pt idx="118913" formatCode="0.00E+00">
                  <c:v>-2.30561E-3</c:v>
                </c:pt>
                <c:pt idx="118914" formatCode="0.00E+00">
                  <c:v>-2.64467E-3</c:v>
                </c:pt>
                <c:pt idx="118915" formatCode="0.00E+00">
                  <c:v>-2.9830999999999998E-3</c:v>
                </c:pt>
                <c:pt idx="118916" formatCode="0.00E+00">
                  <c:v>-3.3203799999999999E-3</c:v>
                </c:pt>
                <c:pt idx="118917" formatCode="0.00E+00">
                  <c:v>-3.656E-3</c:v>
                </c:pt>
                <c:pt idx="118918" formatCode="0.00E+00">
                  <c:v>-3.9894199999999996E-3</c:v>
                </c:pt>
                <c:pt idx="118919" formatCode="0.00E+00">
                  <c:v>-4.3201400000000001E-3</c:v>
                </c:pt>
                <c:pt idx="118920" formatCode="0.00E+00">
                  <c:v>-4.6476299999999998E-3</c:v>
                </c:pt>
                <c:pt idx="118921" formatCode="0.00E+00">
                  <c:v>-4.9713800000000001E-3</c:v>
                </c:pt>
                <c:pt idx="118922" formatCode="0.00E+00">
                  <c:v>-5.2908699999999996E-3</c:v>
                </c:pt>
                <c:pt idx="118923" formatCode="0.00E+00">
                  <c:v>-5.6055899999999997E-3</c:v>
                </c:pt>
                <c:pt idx="118924" formatCode="0.00E+00">
                  <c:v>-5.9150499999999998E-3</c:v>
                </c:pt>
                <c:pt idx="118925" formatCode="0.00E+00">
                  <c:v>-6.2187400000000004E-3</c:v>
                </c:pt>
                <c:pt idx="118926" formatCode="0.00E+00">
                  <c:v>-6.5161699999999999E-3</c:v>
                </c:pt>
                <c:pt idx="118927" formatCode="0.00E+00">
                  <c:v>-6.8068499999999997E-3</c:v>
                </c:pt>
                <c:pt idx="118928" formatCode="0.00E+00">
                  <c:v>-7.0903199999999998E-3</c:v>
                </c:pt>
                <c:pt idx="118929" formatCode="0.00E+00">
                  <c:v>-7.3661100000000004E-3</c:v>
                </c:pt>
                <c:pt idx="118930" formatCode="0.00E+00">
                  <c:v>-7.6337599999999999E-3</c:v>
                </c:pt>
                <c:pt idx="118931" formatCode="0.00E+00">
                  <c:v>-7.89283E-3</c:v>
                </c:pt>
                <c:pt idx="118932" formatCode="0.00E+00">
                  <c:v>-8.1428799999999999E-3</c:v>
                </c:pt>
                <c:pt idx="118933" formatCode="0.00E+00">
                  <c:v>-8.3835000000000003E-3</c:v>
                </c:pt>
                <c:pt idx="118934" formatCode="0.00E+00">
                  <c:v>-8.6142900000000001E-3</c:v>
                </c:pt>
                <c:pt idx="118935" formatCode="0.00E+00">
                  <c:v>-8.83485E-3</c:v>
                </c:pt>
                <c:pt idx="118936" formatCode="0.00E+00">
                  <c:v>-9.0448000000000004E-3</c:v>
                </c:pt>
                <c:pt idx="118937" formatCode="0.00E+00">
                  <c:v>-9.24379E-3</c:v>
                </c:pt>
                <c:pt idx="118938" formatCode="0.00E+00">
                  <c:v>-9.4314700000000008E-3</c:v>
                </c:pt>
                <c:pt idx="118939" formatCode="0.00E+00">
                  <c:v>-9.6075099999999997E-3</c:v>
                </c:pt>
                <c:pt idx="118940" formatCode="0.00E+00">
                  <c:v>-9.77161E-3</c:v>
                </c:pt>
                <c:pt idx="118941" formatCode="0.00E+00">
                  <c:v>-9.9234800000000001E-3</c:v>
                </c:pt>
                <c:pt idx="118942">
                  <c:v>-1.00628E-2</c:v>
                </c:pt>
                <c:pt idx="118943">
                  <c:v>-1.0189399999999999E-2</c:v>
                </c:pt>
                <c:pt idx="118944">
                  <c:v>-1.0303E-2</c:v>
                </c:pt>
                <c:pt idx="118945">
                  <c:v>-1.04034E-2</c:v>
                </c:pt>
                <c:pt idx="118946">
                  <c:v>-1.04904E-2</c:v>
                </c:pt>
                <c:pt idx="118947">
                  <c:v>-1.0563899999999999E-2</c:v>
                </c:pt>
                <c:pt idx="118948">
                  <c:v>-1.06236E-2</c:v>
                </c:pt>
                <c:pt idx="118949">
                  <c:v>-1.06695E-2</c:v>
                </c:pt>
                <c:pt idx="118950">
                  <c:v>-1.07014E-2</c:v>
                </c:pt>
                <c:pt idx="118951">
                  <c:v>-1.0719299999999999E-2</c:v>
                </c:pt>
                <c:pt idx="118952">
                  <c:v>-1.0723099999999999E-2</c:v>
                </c:pt>
                <c:pt idx="118953">
                  <c:v>-1.07127E-2</c:v>
                </c:pt>
                <c:pt idx="118954">
                  <c:v>-1.06883E-2</c:v>
                </c:pt>
                <c:pt idx="118955">
                  <c:v>-1.06496E-2</c:v>
                </c:pt>
                <c:pt idx="118956">
                  <c:v>-1.0596899999999999E-2</c:v>
                </c:pt>
                <c:pt idx="118957">
                  <c:v>-1.0530100000000001E-2</c:v>
                </c:pt>
                <c:pt idx="118958">
                  <c:v>-1.0449399999999999E-2</c:v>
                </c:pt>
                <c:pt idx="118959">
                  <c:v>-1.03547E-2</c:v>
                </c:pt>
                <c:pt idx="118960">
                  <c:v>-1.02463E-2</c:v>
                </c:pt>
                <c:pt idx="118961">
                  <c:v>-1.0124299999999999E-2</c:v>
                </c:pt>
                <c:pt idx="118962" formatCode="0.00E+00">
                  <c:v>-9.9888200000000007E-3</c:v>
                </c:pt>
                <c:pt idx="118963" formatCode="0.00E+00">
                  <c:v>-9.8400799999999993E-3</c:v>
                </c:pt>
                <c:pt idx="118964" formatCode="0.00E+00">
                  <c:v>-9.6782900000000009E-3</c:v>
                </c:pt>
                <c:pt idx="118965" formatCode="0.00E+00">
                  <c:v>-9.5036700000000005E-3</c:v>
                </c:pt>
                <c:pt idx="118966" formatCode="0.00E+00">
                  <c:v>-9.3164800000000002E-3</c:v>
                </c:pt>
                <c:pt idx="118967" formatCode="0.00E+00">
                  <c:v>-9.1169900000000002E-3</c:v>
                </c:pt>
                <c:pt idx="118968" formatCode="0.00E+00">
                  <c:v>-8.9055000000000002E-3</c:v>
                </c:pt>
                <c:pt idx="118969" formatCode="0.00E+00">
                  <c:v>-8.6823100000000004E-3</c:v>
                </c:pt>
                <c:pt idx="118970" formatCode="0.00E+00">
                  <c:v>-8.4477500000000004E-3</c:v>
                </c:pt>
                <c:pt idx="118971" formatCode="0.00E+00">
                  <c:v>-8.2021799999999999E-3</c:v>
                </c:pt>
                <c:pt idx="118972" formatCode="0.00E+00">
                  <c:v>-7.9459700000000001E-3</c:v>
                </c:pt>
                <c:pt idx="118973" formatCode="0.00E+00">
                  <c:v>-7.6794899999999998E-3</c:v>
                </c:pt>
                <c:pt idx="118974" formatCode="0.00E+00">
                  <c:v>-7.4031499999999998E-3</c:v>
                </c:pt>
                <c:pt idx="118975" formatCode="0.00E+00">
                  <c:v>-7.1173699999999996E-3</c:v>
                </c:pt>
                <c:pt idx="118976" formatCode="0.00E+00">
                  <c:v>-6.82258E-3</c:v>
                </c:pt>
                <c:pt idx="118977" formatCode="0.00E+00">
                  <c:v>-6.5192399999999999E-3</c:v>
                </c:pt>
                <c:pt idx="118978" formatCode="0.00E+00">
                  <c:v>-6.2077900000000004E-3</c:v>
                </c:pt>
                <c:pt idx="118979" formatCode="0.00E+00">
                  <c:v>-5.88873E-3</c:v>
                </c:pt>
                <c:pt idx="118980" formatCode="0.00E+00">
                  <c:v>-5.5625300000000004E-3</c:v>
                </c:pt>
                <c:pt idx="118981" formatCode="0.00E+00">
                  <c:v>-5.2297000000000003E-3</c:v>
                </c:pt>
                <c:pt idx="118982" formatCode="0.00E+00">
                  <c:v>-4.8907400000000002E-3</c:v>
                </c:pt>
                <c:pt idx="118983" formatCode="0.00E+00">
                  <c:v>-4.5461900000000003E-3</c:v>
                </c:pt>
                <c:pt idx="118984" formatCode="0.00E+00">
                  <c:v>-4.1965500000000003E-3</c:v>
                </c:pt>
                <c:pt idx="118985" formatCode="0.00E+00">
                  <c:v>-3.8423900000000002E-3</c:v>
                </c:pt>
                <c:pt idx="118986" formatCode="0.00E+00">
                  <c:v>-3.4842300000000001E-3</c:v>
                </c:pt>
                <c:pt idx="118987" formatCode="0.00E+00">
                  <c:v>-3.12262E-3</c:v>
                </c:pt>
                <c:pt idx="118988" formatCode="0.00E+00">
                  <c:v>-2.7581400000000001E-3</c:v>
                </c:pt>
                <c:pt idx="118989" formatCode="0.00E+00">
                  <c:v>-2.3913300000000001E-3</c:v>
                </c:pt>
                <c:pt idx="118990" formatCode="0.00E+00">
                  <c:v>-2.0227600000000002E-3</c:v>
                </c:pt>
                <c:pt idx="118991" formatCode="0.00E+00">
                  <c:v>-1.653E-3</c:v>
                </c:pt>
                <c:pt idx="118992" formatCode="0.00E+00">
                  <c:v>-1.2826199999999999E-3</c:v>
                </c:pt>
                <c:pt idx="118993" formatCode="0.00E+00">
                  <c:v>-9.1218099999999997E-4</c:v>
                </c:pt>
                <c:pt idx="118994" formatCode="0.00E+00">
                  <c:v>-5.4225599999999997E-4</c:v>
                </c:pt>
                <c:pt idx="118995" formatCode="0.00E+00">
                  <c:v>-1.7341200000000001E-4</c:v>
                </c:pt>
                <c:pt idx="118996" formatCode="0.00E+00">
                  <c:v>1.9378599999999999E-4</c:v>
                </c:pt>
                <c:pt idx="118997" formatCode="0.00E+00">
                  <c:v>5.5877499999999996E-4</c:v>
                </c:pt>
                <c:pt idx="118998" formatCode="0.00E+00">
                  <c:v>9.2099800000000002E-4</c:v>
                </c:pt>
                <c:pt idx="118999" formatCode="0.00E+00">
                  <c:v>1.2799E-3</c:v>
                </c:pt>
                <c:pt idx="119000" formatCode="0.00E+00">
                  <c:v>1.6349400000000001E-3</c:v>
                </c:pt>
                <c:pt idx="119001" formatCode="0.00E+00">
                  <c:v>1.9855799999999998E-3</c:v>
                </c:pt>
                <c:pt idx="119002" formatCode="0.00E+00">
                  <c:v>2.3312699999999999E-3</c:v>
                </c:pt>
                <c:pt idx="119003" formatCode="0.00E+00">
                  <c:v>2.6715100000000002E-3</c:v>
                </c:pt>
                <c:pt idx="119004" formatCode="0.00E+00">
                  <c:v>3.0057700000000001E-3</c:v>
                </c:pt>
                <c:pt idx="119005" formatCode="0.00E+00">
                  <c:v>3.3335600000000002E-3</c:v>
                </c:pt>
                <c:pt idx="119006" formatCode="0.00E+00">
                  <c:v>3.65438E-3</c:v>
                </c:pt>
                <c:pt idx="119007" formatCode="0.00E+00">
                  <c:v>3.9677499999999999E-3</c:v>
                </c:pt>
                <c:pt idx="119008" formatCode="0.00E+00">
                  <c:v>4.2732100000000004E-3</c:v>
                </c:pt>
                <c:pt idx="119009" formatCode="0.00E+00">
                  <c:v>4.5703000000000002E-3</c:v>
                </c:pt>
                <c:pt idx="119010" formatCode="0.00E+00">
                  <c:v>4.8585900000000003E-3</c:v>
                </c:pt>
                <c:pt idx="119011" formatCode="0.00E+00">
                  <c:v>5.1376499999999997E-3</c:v>
                </c:pt>
                <c:pt idx="119012" formatCode="0.00E+00">
                  <c:v>5.4070799999999999E-3</c:v>
                </c:pt>
                <c:pt idx="119013" formatCode="0.00E+00">
                  <c:v>5.6664899999999997E-3</c:v>
                </c:pt>
                <c:pt idx="119014" formatCode="0.00E+00">
                  <c:v>5.9154899999999998E-3</c:v>
                </c:pt>
                <c:pt idx="119015" formatCode="0.00E+00">
                  <c:v>6.1537500000000004E-3</c:v>
                </c:pt>
                <c:pt idx="119016" formatCode="0.00E+00">
                  <c:v>6.38092E-3</c:v>
                </c:pt>
                <c:pt idx="119017" formatCode="0.00E+00">
                  <c:v>6.5966799999999997E-3</c:v>
                </c:pt>
                <c:pt idx="119018" formatCode="0.00E+00">
                  <c:v>6.8007299999999996E-3</c:v>
                </c:pt>
                <c:pt idx="119019" formatCode="0.00E+00">
                  <c:v>6.9928100000000003E-3</c:v>
                </c:pt>
                <c:pt idx="119020" formatCode="0.00E+00">
                  <c:v>7.1726400000000001E-3</c:v>
                </c:pt>
                <c:pt idx="119021" formatCode="0.00E+00">
                  <c:v>7.3400000000000002E-3</c:v>
                </c:pt>
                <c:pt idx="119022" formatCode="0.00E+00">
                  <c:v>7.4946700000000002E-3</c:v>
                </c:pt>
                <c:pt idx="119023" formatCode="0.00E+00">
                  <c:v>7.6364600000000003E-3</c:v>
                </c:pt>
                <c:pt idx="119024" formatCode="0.00E+00">
                  <c:v>7.7651899999999999E-3</c:v>
                </c:pt>
                <c:pt idx="119025" formatCode="0.00E+00">
                  <c:v>7.8807100000000008E-3</c:v>
                </c:pt>
                <c:pt idx="119026" formatCode="0.00E+00">
                  <c:v>7.9828999999999994E-3</c:v>
                </c:pt>
                <c:pt idx="119027" formatCode="0.00E+00">
                  <c:v>8.0716599999999996E-3</c:v>
                </c:pt>
                <c:pt idx="119028" formatCode="0.00E+00">
                  <c:v>8.1468900000000004E-3</c:v>
                </c:pt>
                <c:pt idx="119029" formatCode="0.00E+00">
                  <c:v>8.2085500000000002E-3</c:v>
                </c:pt>
                <c:pt idx="119030" formatCode="0.00E+00">
                  <c:v>8.2565999999999994E-3</c:v>
                </c:pt>
                <c:pt idx="119031" formatCode="0.00E+00">
                  <c:v>8.2910199999999996E-3</c:v>
                </c:pt>
                <c:pt idx="119032" formatCode="0.00E+00">
                  <c:v>8.3118199999999993E-3</c:v>
                </c:pt>
                <c:pt idx="119033" formatCode="0.00E+00">
                  <c:v>8.3190399999999998E-3</c:v>
                </c:pt>
                <c:pt idx="119034" formatCode="0.00E+00">
                  <c:v>8.3127300000000008E-3</c:v>
                </c:pt>
                <c:pt idx="119035" formatCode="0.00E+00">
                  <c:v>8.2929800000000001E-3</c:v>
                </c:pt>
                <c:pt idx="119036" formatCode="0.00E+00">
                  <c:v>8.2598700000000008E-3</c:v>
                </c:pt>
                <c:pt idx="119037" formatCode="0.00E+00">
                  <c:v>8.2135400000000001E-3</c:v>
                </c:pt>
                <c:pt idx="119038" formatCode="0.00E+00">
                  <c:v>8.1541300000000008E-3</c:v>
                </c:pt>
                <c:pt idx="119039" formatCode="0.00E+00">
                  <c:v>8.08181E-3</c:v>
                </c:pt>
                <c:pt idx="119040" formatCode="0.00E+00">
                  <c:v>7.9967600000000003E-3</c:v>
                </c:pt>
                <c:pt idx="119041" formatCode="0.00E+00">
                  <c:v>7.8991900000000004E-3</c:v>
                </c:pt>
                <c:pt idx="119042" formatCode="0.00E+00">
                  <c:v>7.7893399999999996E-3</c:v>
                </c:pt>
                <c:pt idx="119043" formatCode="0.00E+00">
                  <c:v>7.6674600000000001E-3</c:v>
                </c:pt>
                <c:pt idx="119044" formatCode="0.00E+00">
                  <c:v>7.5338100000000002E-3</c:v>
                </c:pt>
                <c:pt idx="119045" formatCode="0.00E+00">
                  <c:v>7.3886799999999999E-3</c:v>
                </c:pt>
                <c:pt idx="119046" formatCode="0.00E+00">
                  <c:v>7.23239E-3</c:v>
                </c:pt>
                <c:pt idx="119047" formatCode="0.00E+00">
                  <c:v>7.0652500000000003E-3</c:v>
                </c:pt>
                <c:pt idx="119048" formatCode="0.00E+00">
                  <c:v>6.8876199999999997E-3</c:v>
                </c:pt>
                <c:pt idx="119049" formatCode="0.00E+00">
                  <c:v>6.6998500000000002E-3</c:v>
                </c:pt>
                <c:pt idx="119050" formatCode="0.00E+00">
                  <c:v>6.5023099999999999E-3</c:v>
                </c:pt>
                <c:pt idx="119051" formatCode="0.00E+00">
                  <c:v>6.2954100000000004E-3</c:v>
                </c:pt>
                <c:pt idx="119052" formatCode="0.00E+00">
                  <c:v>6.0795500000000004E-3</c:v>
                </c:pt>
                <c:pt idx="119053" formatCode="0.00E+00">
                  <c:v>5.8551499999999999E-3</c:v>
                </c:pt>
                <c:pt idx="119054" formatCode="0.00E+00">
                  <c:v>5.6226499999999999E-3</c:v>
                </c:pt>
                <c:pt idx="119055" formatCode="0.00E+00">
                  <c:v>5.3824800000000003E-3</c:v>
                </c:pt>
                <c:pt idx="119056" formatCode="0.00E+00">
                  <c:v>5.13512E-3</c:v>
                </c:pt>
                <c:pt idx="119057" formatCode="0.00E+00">
                  <c:v>4.8810399999999997E-3</c:v>
                </c:pt>
                <c:pt idx="119058" formatCode="0.00E+00">
                  <c:v>4.6207000000000002E-3</c:v>
                </c:pt>
                <c:pt idx="119059" formatCode="0.00E+00">
                  <c:v>4.3546100000000001E-3</c:v>
                </c:pt>
                <c:pt idx="119060" formatCode="0.00E+00">
                  <c:v>4.08326E-3</c:v>
                </c:pt>
                <c:pt idx="119061" formatCode="0.00E+00">
                  <c:v>3.80715E-3</c:v>
                </c:pt>
                <c:pt idx="119062" formatCode="0.00E+00">
                  <c:v>3.5268000000000001E-3</c:v>
                </c:pt>
                <c:pt idx="119063" formatCode="0.00E+00">
                  <c:v>3.2427300000000001E-3</c:v>
                </c:pt>
                <c:pt idx="119064" formatCode="0.00E+00">
                  <c:v>2.95546E-3</c:v>
                </c:pt>
                <c:pt idx="119065" formatCode="0.00E+00">
                  <c:v>2.6655099999999998E-3</c:v>
                </c:pt>
                <c:pt idx="119066" formatCode="0.00E+00">
                  <c:v>2.3734199999999998E-3</c:v>
                </c:pt>
                <c:pt idx="119067" formatCode="0.00E+00">
                  <c:v>2.0797200000000002E-3</c:v>
                </c:pt>
                <c:pt idx="119068" formatCode="0.00E+00">
                  <c:v>1.7849299999999999E-3</c:v>
                </c:pt>
                <c:pt idx="119069" formatCode="0.00E+00">
                  <c:v>1.4896E-3</c:v>
                </c:pt>
                <c:pt idx="119070" formatCode="0.00E+00">
                  <c:v>1.19425E-3</c:v>
                </c:pt>
                <c:pt idx="119071" formatCode="0.00E+00">
                  <c:v>8.9941499999999998E-4</c:v>
                </c:pt>
                <c:pt idx="119072" formatCode="0.00E+00">
                  <c:v>6.0562300000000001E-4</c:v>
                </c:pt>
                <c:pt idx="119073" formatCode="0.00E+00">
                  <c:v>3.13398E-4</c:v>
                </c:pt>
                <c:pt idx="119074" formatCode="0.00E+00">
                  <c:v>2.3258899999999999E-5</c:v>
                </c:pt>
                <c:pt idx="119075" formatCode="0.00E+00">
                  <c:v>-2.6427999999999998E-4</c:v>
                </c:pt>
                <c:pt idx="119076" formatCode="0.00E+00">
                  <c:v>-5.4870899999999998E-4</c:v>
                </c:pt>
                <c:pt idx="119077" formatCode="0.00E+00">
                  <c:v>-8.2952899999999997E-4</c:v>
                </c:pt>
                <c:pt idx="119078" formatCode="0.00E+00">
                  <c:v>-1.10625E-3</c:v>
                </c:pt>
                <c:pt idx="119079" formatCode="0.00E+00">
                  <c:v>-1.37838E-3</c:v>
                </c:pt>
                <c:pt idx="119080" formatCode="0.00E+00">
                  <c:v>-1.6454499999999999E-3</c:v>
                </c:pt>
                <c:pt idx="119081" formatCode="0.00E+00">
                  <c:v>-1.9069899999999999E-3</c:v>
                </c:pt>
                <c:pt idx="119082" formatCode="0.00E+00">
                  <c:v>-2.16256E-3</c:v>
                </c:pt>
                <c:pt idx="119083" formatCode="0.00E+00">
                  <c:v>-2.4117000000000001E-3</c:v>
                </c:pt>
                <c:pt idx="119084" formatCode="0.00E+00">
                  <c:v>-2.65401E-3</c:v>
                </c:pt>
                <c:pt idx="119085" formatCode="0.00E+00">
                  <c:v>-2.8890500000000002E-3</c:v>
                </c:pt>
                <c:pt idx="119086" formatCode="0.00E+00">
                  <c:v>-3.11642E-3</c:v>
                </c:pt>
                <c:pt idx="119087" formatCode="0.00E+00">
                  <c:v>-3.3357600000000001E-3</c:v>
                </c:pt>
                <c:pt idx="119088" formatCode="0.00E+00">
                  <c:v>-3.54667E-3</c:v>
                </c:pt>
                <c:pt idx="119089" formatCode="0.00E+00">
                  <c:v>-3.7488199999999999E-3</c:v>
                </c:pt>
                <c:pt idx="119090" formatCode="0.00E+00">
                  <c:v>-3.9418600000000002E-3</c:v>
                </c:pt>
                <c:pt idx="119091" formatCode="0.00E+00">
                  <c:v>-4.1254799999999999E-3</c:v>
                </c:pt>
                <c:pt idx="119092" formatCode="0.00E+00">
                  <c:v>-4.2993600000000003E-3</c:v>
                </c:pt>
                <c:pt idx="119093" formatCode="0.00E+00">
                  <c:v>-4.4632400000000003E-3</c:v>
                </c:pt>
                <c:pt idx="119094" formatCode="0.00E+00">
                  <c:v>-4.6168399999999997E-3</c:v>
                </c:pt>
                <c:pt idx="119095" formatCode="0.00E+00">
                  <c:v>-4.7599199999999999E-3</c:v>
                </c:pt>
                <c:pt idx="119096" formatCode="0.00E+00">
                  <c:v>-4.8922599999999998E-3</c:v>
                </c:pt>
                <c:pt idx="119097" formatCode="0.00E+00">
                  <c:v>-5.0136399999999998E-3</c:v>
                </c:pt>
                <c:pt idx="119098" formatCode="0.00E+00">
                  <c:v>-5.1238799999999999E-3</c:v>
                </c:pt>
                <c:pt idx="119099" formatCode="0.00E+00">
                  <c:v>-5.2228200000000004E-3</c:v>
                </c:pt>
                <c:pt idx="119100" formatCode="0.00E+00">
                  <c:v>-5.3103200000000003E-3</c:v>
                </c:pt>
                <c:pt idx="119101" formatCode="0.00E+00">
                  <c:v>-5.3862399999999996E-3</c:v>
                </c:pt>
                <c:pt idx="119102" formatCode="0.00E+00">
                  <c:v>-5.4504899999999997E-3</c:v>
                </c:pt>
                <c:pt idx="119103" formatCode="0.00E+00">
                  <c:v>-5.5029800000000002E-3</c:v>
                </c:pt>
                <c:pt idx="119104" formatCode="0.00E+00">
                  <c:v>-5.5436699999999997E-3</c:v>
                </c:pt>
                <c:pt idx="119105" formatCode="0.00E+00">
                  <c:v>-5.5725000000000002E-3</c:v>
                </c:pt>
                <c:pt idx="119106" formatCode="0.00E+00">
                  <c:v>-5.5894600000000001E-3</c:v>
                </c:pt>
                <c:pt idx="119107" formatCode="0.00E+00">
                  <c:v>-5.5945600000000002E-3</c:v>
                </c:pt>
                <c:pt idx="119108" formatCode="0.00E+00">
                  <c:v>-5.5878300000000002E-3</c:v>
                </c:pt>
                <c:pt idx="119109" formatCode="0.00E+00">
                  <c:v>-5.5693000000000001E-3</c:v>
                </c:pt>
                <c:pt idx="119110" formatCode="0.00E+00">
                  <c:v>-5.5390600000000002E-3</c:v>
                </c:pt>
                <c:pt idx="119111" formatCode="0.00E+00">
                  <c:v>-5.4971899999999999E-3</c:v>
                </c:pt>
                <c:pt idx="119112" formatCode="0.00E+00">
                  <c:v>-5.4438000000000004E-3</c:v>
                </c:pt>
                <c:pt idx="119113" formatCode="0.00E+00">
                  <c:v>-5.37901E-3</c:v>
                </c:pt>
                <c:pt idx="119114" formatCode="0.00E+00">
                  <c:v>-5.3030000000000004E-3</c:v>
                </c:pt>
                <c:pt idx="119115" formatCode="0.00E+00">
                  <c:v>-5.2159099999999998E-3</c:v>
                </c:pt>
                <c:pt idx="119116" formatCode="0.00E+00">
                  <c:v>-5.1179499999999996E-3</c:v>
                </c:pt>
                <c:pt idx="119117" formatCode="0.00E+00">
                  <c:v>-5.0093300000000002E-3</c:v>
                </c:pt>
                <c:pt idx="119118" formatCode="0.00E+00">
                  <c:v>-4.8902700000000004E-3</c:v>
                </c:pt>
                <c:pt idx="119119" formatCode="0.00E+00">
                  <c:v>-4.7610200000000004E-3</c:v>
                </c:pt>
                <c:pt idx="119120" formatCode="0.00E+00">
                  <c:v>-4.6218500000000003E-3</c:v>
                </c:pt>
                <c:pt idx="119121" formatCode="0.00E+00">
                  <c:v>-4.4730400000000002E-3</c:v>
                </c:pt>
                <c:pt idx="119122" formatCode="0.00E+00">
                  <c:v>-4.3148800000000001E-3</c:v>
                </c:pt>
                <c:pt idx="119123" formatCode="0.00E+00">
                  <c:v>-4.1476999999999998E-3</c:v>
                </c:pt>
                <c:pt idx="119124" formatCode="0.00E+00">
                  <c:v>-3.97182E-3</c:v>
                </c:pt>
                <c:pt idx="119125" formatCode="0.00E+00">
                  <c:v>-3.7875999999999999E-3</c:v>
                </c:pt>
                <c:pt idx="119126" formatCode="0.00E+00">
                  <c:v>-3.59538E-3</c:v>
                </c:pt>
                <c:pt idx="119127" formatCode="0.00E+00">
                  <c:v>-3.3955499999999998E-3</c:v>
                </c:pt>
                <c:pt idx="119128" formatCode="0.00E+00">
                  <c:v>-3.18849E-3</c:v>
                </c:pt>
                <c:pt idx="119129" formatCode="0.00E+00">
                  <c:v>-2.9746E-3</c:v>
                </c:pt>
                <c:pt idx="119130" formatCode="0.00E+00">
                  <c:v>-2.7542999999999999E-3</c:v>
                </c:pt>
                <c:pt idx="119131" formatCode="0.00E+00">
                  <c:v>-2.5279899999999999E-3</c:v>
                </c:pt>
                <c:pt idx="119132" formatCode="0.00E+00">
                  <c:v>-2.29613E-3</c:v>
                </c:pt>
                <c:pt idx="119133" formatCode="0.00E+00">
                  <c:v>-2.0591400000000001E-3</c:v>
                </c:pt>
                <c:pt idx="119134" formatCode="0.00E+00">
                  <c:v>-1.8174700000000001E-3</c:v>
                </c:pt>
                <c:pt idx="119135" formatCode="0.00E+00">
                  <c:v>-1.5715900000000001E-3</c:v>
                </c:pt>
                <c:pt idx="119136" formatCode="0.00E+00">
                  <c:v>-1.3219499999999999E-3</c:v>
                </c:pt>
                <c:pt idx="119137" formatCode="0.00E+00">
                  <c:v>-1.0690299999999999E-3</c:v>
                </c:pt>
                <c:pt idx="119138" formatCode="0.00E+00">
                  <c:v>-8.13294E-4</c:v>
                </c:pt>
                <c:pt idx="119139" formatCode="0.00E+00">
                  <c:v>-5.5522799999999995E-4</c:v>
                </c:pt>
                <c:pt idx="119140" formatCode="0.00E+00">
                  <c:v>-2.9531099999999998E-4</c:v>
                </c:pt>
                <c:pt idx="119141" formatCode="0.00E+00">
                  <c:v>-3.4028600000000001E-5</c:v>
                </c:pt>
                <c:pt idx="119142" formatCode="0.00E+00">
                  <c:v>2.2813400000000001E-4</c:v>
                </c:pt>
                <c:pt idx="119143" formatCode="0.00E+00">
                  <c:v>4.9069000000000001E-4</c:v>
                </c:pt>
                <c:pt idx="119144" formatCode="0.00E+00">
                  <c:v>7.53153E-4</c:v>
                </c:pt>
                <c:pt idx="119145" formatCode="0.00E+00">
                  <c:v>1.01504E-3</c:v>
                </c:pt>
                <c:pt idx="119146" formatCode="0.00E+00">
                  <c:v>1.27586E-3</c:v>
                </c:pt>
                <c:pt idx="119147" formatCode="0.00E+00">
                  <c:v>1.5351399999999999E-3</c:v>
                </c:pt>
                <c:pt idx="119148" formatCode="0.00E+00">
                  <c:v>1.7924E-3</c:v>
                </c:pt>
                <c:pt idx="119149" formatCode="0.00E+00">
                  <c:v>2.0471700000000001E-3</c:v>
                </c:pt>
                <c:pt idx="119150" formatCode="0.00E+00">
                  <c:v>2.29897E-3</c:v>
                </c:pt>
                <c:pt idx="119151" formatCode="0.00E+00">
                  <c:v>2.5473599999999998E-3</c:v>
                </c:pt>
                <c:pt idx="119152" formatCode="0.00E+00">
                  <c:v>2.7918700000000001E-3</c:v>
                </c:pt>
                <c:pt idx="119153" formatCode="0.00E+00">
                  <c:v>3.0320500000000001E-3</c:v>
                </c:pt>
                <c:pt idx="119154" formatCode="0.00E+00">
                  <c:v>3.2674800000000001E-3</c:v>
                </c:pt>
                <c:pt idx="119155" formatCode="0.00E+00">
                  <c:v>3.4977099999999998E-3</c:v>
                </c:pt>
                <c:pt idx="119156" formatCode="0.00E+00">
                  <c:v>3.7223400000000002E-3</c:v>
                </c:pt>
                <c:pt idx="119157" formatCode="0.00E+00">
                  <c:v>3.9409400000000004E-3</c:v>
                </c:pt>
                <c:pt idx="119158" formatCode="0.00E+00">
                  <c:v>4.1531399999999996E-3</c:v>
                </c:pt>
                <c:pt idx="119159" formatCode="0.00E+00">
                  <c:v>4.3585300000000002E-3</c:v>
                </c:pt>
                <c:pt idx="119160" formatCode="0.00E+00">
                  <c:v>4.55675E-3</c:v>
                </c:pt>
                <c:pt idx="119161" formatCode="0.00E+00">
                  <c:v>4.7474400000000003E-3</c:v>
                </c:pt>
                <c:pt idx="119162" formatCode="0.00E+00">
                  <c:v>4.9302499999999997E-3</c:v>
                </c:pt>
                <c:pt idx="119163" formatCode="0.00E+00">
                  <c:v>5.1048600000000001E-3</c:v>
                </c:pt>
                <c:pt idx="119164" formatCode="0.00E+00">
                  <c:v>5.2709499999999999E-3</c:v>
                </c:pt>
                <c:pt idx="119165" formatCode="0.00E+00">
                  <c:v>5.4282200000000001E-3</c:v>
                </c:pt>
                <c:pt idx="119166" formatCode="0.00E+00">
                  <c:v>5.5763799999999997E-3</c:v>
                </c:pt>
                <c:pt idx="119167" formatCode="0.00E+00">
                  <c:v>5.7151800000000003E-3</c:v>
                </c:pt>
                <c:pt idx="119168" formatCode="0.00E+00">
                  <c:v>5.8443499999999999E-3</c:v>
                </c:pt>
                <c:pt idx="119169" formatCode="0.00E+00">
                  <c:v>5.9636699999999999E-3</c:v>
                </c:pt>
                <c:pt idx="119170" formatCode="0.00E+00">
                  <c:v>6.0729299999999998E-3</c:v>
                </c:pt>
                <c:pt idx="119171" formatCode="0.00E+00">
                  <c:v>6.17192E-3</c:v>
                </c:pt>
                <c:pt idx="119172" formatCode="0.00E+00">
                  <c:v>6.2604799999999997E-3</c:v>
                </c:pt>
                <c:pt idx="119173" formatCode="0.00E+00">
                  <c:v>6.3384299999999999E-3</c:v>
                </c:pt>
                <c:pt idx="119174" formatCode="0.00E+00">
                  <c:v>6.4056499999999997E-3</c:v>
                </c:pt>
                <c:pt idx="119175" formatCode="0.00E+00">
                  <c:v>6.4619999999999999E-3</c:v>
                </c:pt>
                <c:pt idx="119176" formatCode="0.00E+00">
                  <c:v>6.5074E-3</c:v>
                </c:pt>
                <c:pt idx="119177" formatCode="0.00E+00">
                  <c:v>6.5417499999999998E-3</c:v>
                </c:pt>
                <c:pt idx="119178" formatCode="0.00E+00">
                  <c:v>6.5649899999999997E-3</c:v>
                </c:pt>
                <c:pt idx="119179" formatCode="0.00E+00">
                  <c:v>6.5770899999999998E-3</c:v>
                </c:pt>
                <c:pt idx="119180" formatCode="0.00E+00">
                  <c:v>6.5780099999999996E-3</c:v>
                </c:pt>
                <c:pt idx="119181" formatCode="0.00E+00">
                  <c:v>6.5677499999999998E-3</c:v>
                </c:pt>
                <c:pt idx="119182" formatCode="0.00E+00">
                  <c:v>6.5463400000000003E-3</c:v>
                </c:pt>
                <c:pt idx="119183" formatCode="0.00E+00">
                  <c:v>6.5138000000000001E-3</c:v>
                </c:pt>
                <c:pt idx="119184" formatCode="0.00E+00">
                  <c:v>6.4701899999999998E-3</c:v>
                </c:pt>
                <c:pt idx="119185" formatCode="0.00E+00">
                  <c:v>6.4155899999999997E-3</c:v>
                </c:pt>
                <c:pt idx="119186" formatCode="0.00E+00">
                  <c:v>6.3500900000000001E-3</c:v>
                </c:pt>
                <c:pt idx="119187" formatCode="0.00E+00">
                  <c:v>6.2737899999999996E-3</c:v>
                </c:pt>
                <c:pt idx="119188" formatCode="0.00E+00">
                  <c:v>6.1868399999999999E-3</c:v>
                </c:pt>
                <c:pt idx="119189" formatCode="0.00E+00">
                  <c:v>6.0893700000000002E-3</c:v>
                </c:pt>
                <c:pt idx="119190" formatCode="0.00E+00">
                  <c:v>5.9815600000000003E-3</c:v>
                </c:pt>
                <c:pt idx="119191" formatCode="0.00E+00">
                  <c:v>5.8636000000000001E-3</c:v>
                </c:pt>
                <c:pt idx="119192" formatCode="0.00E+00">
                  <c:v>5.73567E-3</c:v>
                </c:pt>
                <c:pt idx="119193" formatCode="0.00E+00">
                  <c:v>5.5980099999999996E-3</c:v>
                </c:pt>
                <c:pt idx="119194" formatCode="0.00E+00">
                  <c:v>5.4508400000000002E-3</c:v>
                </c:pt>
                <c:pt idx="119195" formatCode="0.00E+00">
                  <c:v>5.2944300000000001E-3</c:v>
                </c:pt>
                <c:pt idx="119196" formatCode="0.00E+00">
                  <c:v>5.1290199999999998E-3</c:v>
                </c:pt>
                <c:pt idx="119197" formatCode="0.00E+00">
                  <c:v>4.9549199999999998E-3</c:v>
                </c:pt>
                <c:pt idx="119198" formatCode="0.00E+00">
                  <c:v>4.7724000000000004E-3</c:v>
                </c:pt>
                <c:pt idx="119199" formatCode="0.00E+00">
                  <c:v>4.5817899999999996E-3</c:v>
                </c:pt>
                <c:pt idx="119200" formatCode="0.00E+00">
                  <c:v>4.3834099999999999E-3</c:v>
                </c:pt>
                <c:pt idx="119201" formatCode="0.00E+00">
                  <c:v>4.1775800000000002E-3</c:v>
                </c:pt>
                <c:pt idx="119202" formatCode="0.00E+00">
                  <c:v>3.96467E-3</c:v>
                </c:pt>
                <c:pt idx="119203" formatCode="0.00E+00">
                  <c:v>3.7450199999999999E-3</c:v>
                </c:pt>
                <c:pt idx="119204" formatCode="0.00E+00">
                  <c:v>3.519E-3</c:v>
                </c:pt>
                <c:pt idx="119205" formatCode="0.00E+00">
                  <c:v>3.2870099999999999E-3</c:v>
                </c:pt>
                <c:pt idx="119206" formatCode="0.00E+00">
                  <c:v>3.0494300000000001E-3</c:v>
                </c:pt>
                <c:pt idx="119207" formatCode="0.00E+00">
                  <c:v>2.8066499999999999E-3</c:v>
                </c:pt>
                <c:pt idx="119208" formatCode="0.00E+00">
                  <c:v>2.55908E-3</c:v>
                </c:pt>
                <c:pt idx="119209" formatCode="0.00E+00">
                  <c:v>2.3070999999999999E-3</c:v>
                </c:pt>
                <c:pt idx="119210" formatCode="0.00E+00">
                  <c:v>2.0511599999999998E-3</c:v>
                </c:pt>
                <c:pt idx="119211" formatCode="0.00E+00">
                  <c:v>1.7917300000000001E-3</c:v>
                </c:pt>
                <c:pt idx="119212" formatCode="0.00E+00">
                  <c:v>1.52932E-3</c:v>
                </c:pt>
                <c:pt idx="119213" formatCode="0.00E+00">
                  <c:v>1.2644500000000001E-3</c:v>
                </c:pt>
                <c:pt idx="119214" formatCode="0.00E+00">
                  <c:v>9.9756600000000008E-4</c:v>
                </c:pt>
                <c:pt idx="119215" formatCode="0.00E+00">
                  <c:v>7.2905500000000005E-4</c:v>
                </c:pt>
                <c:pt idx="119216" formatCode="0.00E+00">
                  <c:v>4.5926499999999999E-4</c:v>
                </c:pt>
                <c:pt idx="119217" formatCode="0.00E+00">
                  <c:v>1.8856100000000001E-4</c:v>
                </c:pt>
                <c:pt idx="119218" formatCode="0.00E+00">
                  <c:v>-8.2683199999999995E-5</c:v>
                </c:pt>
                <c:pt idx="119219" formatCode="0.00E+00">
                  <c:v>-3.5408999999999999E-4</c:v>
                </c:pt>
                <c:pt idx="119220" formatCode="0.00E+00">
                  <c:v>-6.2528300000000002E-4</c:v>
                </c:pt>
                <c:pt idx="119221" formatCode="0.00E+00">
                  <c:v>-8.9587200000000003E-4</c:v>
                </c:pt>
                <c:pt idx="119222" formatCode="0.00E+00">
                  <c:v>-1.1654499999999999E-3</c:v>
                </c:pt>
                <c:pt idx="119223" formatCode="0.00E+00">
                  <c:v>-1.43363E-3</c:v>
                </c:pt>
                <c:pt idx="119224" formatCode="0.00E+00">
                  <c:v>-1.7000699999999999E-3</c:v>
                </c:pt>
                <c:pt idx="119225" formatCode="0.00E+00">
                  <c:v>-1.96445E-3</c:v>
                </c:pt>
                <c:pt idx="119226" formatCode="0.00E+00">
                  <c:v>-2.2263399999999998E-3</c:v>
                </c:pt>
                <c:pt idx="119227" formatCode="0.00E+00">
                  <c:v>-2.4853200000000001E-3</c:v>
                </c:pt>
                <c:pt idx="119228" formatCode="0.00E+00">
                  <c:v>-2.74107E-3</c:v>
                </c:pt>
                <c:pt idx="119229" formatCode="0.00E+00">
                  <c:v>-2.9933300000000002E-3</c:v>
                </c:pt>
                <c:pt idx="119230" formatCode="0.00E+00">
                  <c:v>-3.24172E-3</c:v>
                </c:pt>
                <c:pt idx="119231" formatCode="0.00E+00">
                  <c:v>-3.4859100000000001E-3</c:v>
                </c:pt>
                <c:pt idx="119232" formatCode="0.00E+00">
                  <c:v>-3.7256099999999999E-3</c:v>
                </c:pt>
                <c:pt idx="119233" formatCode="0.00E+00">
                  <c:v>-3.9605200000000004E-3</c:v>
                </c:pt>
                <c:pt idx="119234" formatCode="0.00E+00">
                  <c:v>-4.1901400000000002E-3</c:v>
                </c:pt>
                <c:pt idx="119235" formatCode="0.00E+00">
                  <c:v>-4.4140000000000004E-3</c:v>
                </c:pt>
                <c:pt idx="119236" formatCode="0.00E+00">
                  <c:v>-4.6318899999999996E-3</c:v>
                </c:pt>
                <c:pt idx="119237" formatCode="0.00E+00">
                  <c:v>-4.8437100000000002E-3</c:v>
                </c:pt>
                <c:pt idx="119238" formatCode="0.00E+00">
                  <c:v>-5.0492100000000002E-3</c:v>
                </c:pt>
                <c:pt idx="119239" formatCode="0.00E+00">
                  <c:v>-5.24816E-3</c:v>
                </c:pt>
                <c:pt idx="119240" formatCode="0.00E+00">
                  <c:v>-5.4402900000000004E-3</c:v>
                </c:pt>
                <c:pt idx="119241" formatCode="0.00E+00">
                  <c:v>-5.62526E-3</c:v>
                </c:pt>
                <c:pt idx="119242" formatCode="0.00E+00">
                  <c:v>-5.8026600000000003E-3</c:v>
                </c:pt>
                <c:pt idx="119243" formatCode="0.00E+00">
                  <c:v>-5.97227E-3</c:v>
                </c:pt>
                <c:pt idx="119244" formatCode="0.00E+00">
                  <c:v>-6.1340199999999996E-3</c:v>
                </c:pt>
                <c:pt idx="119245" formatCode="0.00E+00">
                  <c:v>-6.2879499999999996E-3</c:v>
                </c:pt>
                <c:pt idx="119246" formatCode="0.00E+00">
                  <c:v>-6.4339499999999999E-3</c:v>
                </c:pt>
                <c:pt idx="119247" formatCode="0.00E+00">
                  <c:v>-6.5717800000000002E-3</c:v>
                </c:pt>
                <c:pt idx="119248" formatCode="0.00E+00">
                  <c:v>-6.7013000000000003E-3</c:v>
                </c:pt>
                <c:pt idx="119249" formatCode="0.00E+00">
                  <c:v>-6.8224399999999999E-3</c:v>
                </c:pt>
                <c:pt idx="119250" formatCode="0.00E+00">
                  <c:v>-6.9351100000000004E-3</c:v>
                </c:pt>
                <c:pt idx="119251" formatCode="0.00E+00">
                  <c:v>-7.0392600000000003E-3</c:v>
                </c:pt>
                <c:pt idx="119252" formatCode="0.00E+00">
                  <c:v>-7.1348200000000001E-3</c:v>
                </c:pt>
                <c:pt idx="119253" formatCode="0.00E+00">
                  <c:v>-7.2216900000000002E-3</c:v>
                </c:pt>
                <c:pt idx="119254" formatCode="0.00E+00">
                  <c:v>-7.2999500000000004E-3</c:v>
                </c:pt>
                <c:pt idx="119255" formatCode="0.00E+00">
                  <c:v>-7.3696999999999999E-3</c:v>
                </c:pt>
                <c:pt idx="119256" formatCode="0.00E+00">
                  <c:v>-7.43073E-3</c:v>
                </c:pt>
                <c:pt idx="119257" formatCode="0.00E+00">
                  <c:v>-7.4827599999999998E-3</c:v>
                </c:pt>
                <c:pt idx="119258" formatCode="0.00E+00">
                  <c:v>-7.5260800000000001E-3</c:v>
                </c:pt>
                <c:pt idx="119259" formatCode="0.00E+00">
                  <c:v>-7.5616800000000003E-3</c:v>
                </c:pt>
                <c:pt idx="119260" formatCode="0.00E+00">
                  <c:v>-7.5904500000000003E-3</c:v>
                </c:pt>
                <c:pt idx="119261" formatCode="0.00E+00">
                  <c:v>-7.6120199999999997E-3</c:v>
                </c:pt>
                <c:pt idx="119262" formatCode="0.00E+00">
                  <c:v>-7.62511E-3</c:v>
                </c:pt>
                <c:pt idx="119263" formatCode="0.00E+00">
                  <c:v>-7.6290400000000001E-3</c:v>
                </c:pt>
                <c:pt idx="119264" formatCode="0.00E+00">
                  <c:v>-7.6238699999999996E-3</c:v>
                </c:pt>
                <c:pt idx="119265" formatCode="0.00E+00">
                  <c:v>-7.6099399999999999E-3</c:v>
                </c:pt>
                <c:pt idx="119266" formatCode="0.00E+00">
                  <c:v>-7.5873900000000003E-3</c:v>
                </c:pt>
                <c:pt idx="119267" formatCode="0.00E+00">
                  <c:v>-7.5563100000000001E-3</c:v>
                </c:pt>
                <c:pt idx="119268" formatCode="0.00E+00">
                  <c:v>-7.5169399999999997E-3</c:v>
                </c:pt>
                <c:pt idx="119269" formatCode="0.00E+00">
                  <c:v>-7.4696299999999997E-3</c:v>
                </c:pt>
                <c:pt idx="119270" formatCode="0.00E+00">
                  <c:v>-7.4146100000000003E-3</c:v>
                </c:pt>
                <c:pt idx="119271" formatCode="0.00E+00">
                  <c:v>-7.3521599999999999E-3</c:v>
                </c:pt>
                <c:pt idx="119272" formatCode="0.00E+00">
                  <c:v>-7.2827200000000003E-3</c:v>
                </c:pt>
                <c:pt idx="119273" formatCode="0.00E+00">
                  <c:v>-7.2068599999999998E-3</c:v>
                </c:pt>
                <c:pt idx="119274" formatCode="0.00E+00">
                  <c:v>-7.1251800000000001E-3</c:v>
                </c:pt>
                <c:pt idx="119275" formatCode="0.00E+00">
                  <c:v>-7.0381300000000001E-3</c:v>
                </c:pt>
                <c:pt idx="119276" formatCode="0.00E+00">
                  <c:v>-6.9460700000000004E-3</c:v>
                </c:pt>
                <c:pt idx="119277" formatCode="0.00E+00">
                  <c:v>-6.8494000000000003E-3</c:v>
                </c:pt>
                <c:pt idx="119278" formatCode="0.00E+00">
                  <c:v>-6.7485799999999997E-3</c:v>
                </c:pt>
                <c:pt idx="119279" formatCode="0.00E+00">
                  <c:v>-6.6439200000000002E-3</c:v>
                </c:pt>
                <c:pt idx="119280" formatCode="0.00E+00">
                  <c:v>-6.5354000000000002E-3</c:v>
                </c:pt>
                <c:pt idx="119281" formatCode="0.00E+00">
                  <c:v>-6.4226600000000002E-3</c:v>
                </c:pt>
                <c:pt idx="119282" formatCode="0.00E+00">
                  <c:v>-6.3055100000000003E-3</c:v>
                </c:pt>
                <c:pt idx="119283" formatCode="0.00E+00">
                  <c:v>-6.1844700000000001E-3</c:v>
                </c:pt>
                <c:pt idx="119284" formatCode="0.00E+00">
                  <c:v>-6.06078E-3</c:v>
                </c:pt>
                <c:pt idx="119285" formatCode="0.00E+00">
                  <c:v>-5.9357000000000004E-3</c:v>
                </c:pt>
                <c:pt idx="119286" formatCode="0.00E+00">
                  <c:v>-5.8099199999999997E-3</c:v>
                </c:pt>
                <c:pt idx="119287" formatCode="0.00E+00">
                  <c:v>-5.6836899999999999E-3</c:v>
                </c:pt>
                <c:pt idx="119288" formatCode="0.00E+00">
                  <c:v>-5.5570799999999998E-3</c:v>
                </c:pt>
                <c:pt idx="119289" formatCode="0.00E+00">
                  <c:v>-5.42985E-3</c:v>
                </c:pt>
                <c:pt idx="119290" formatCode="0.00E+00">
                  <c:v>-5.3012800000000002E-3</c:v>
                </c:pt>
                <c:pt idx="119291" formatCode="0.00E+00">
                  <c:v>-5.1707200000000002E-3</c:v>
                </c:pt>
                <c:pt idx="119292" formatCode="0.00E+00">
                  <c:v>-5.03843E-3</c:v>
                </c:pt>
                <c:pt idx="119293" formatCode="0.00E+00">
                  <c:v>-4.9057199999999997E-3</c:v>
                </c:pt>
                <c:pt idx="119294" formatCode="0.00E+00">
                  <c:v>-4.7737099999999996E-3</c:v>
                </c:pt>
                <c:pt idx="119295" formatCode="0.00E+00">
                  <c:v>-4.6423999999999997E-3</c:v>
                </c:pt>
                <c:pt idx="119296" formatCode="0.00E+00">
                  <c:v>-4.5114200000000004E-3</c:v>
                </c:pt>
                <c:pt idx="119297" formatCode="0.00E+00">
                  <c:v>-4.3811500000000003E-3</c:v>
                </c:pt>
                <c:pt idx="119298" formatCode="0.00E+00">
                  <c:v>-4.2526899999999999E-3</c:v>
                </c:pt>
                <c:pt idx="119299" formatCode="0.00E+00">
                  <c:v>-4.1268800000000003E-3</c:v>
                </c:pt>
                <c:pt idx="119300" formatCode="0.00E+00">
                  <c:v>-4.0038199999999999E-3</c:v>
                </c:pt>
                <c:pt idx="119301" formatCode="0.00E+00">
                  <c:v>-3.88332E-3</c:v>
                </c:pt>
                <c:pt idx="119302" formatCode="0.00E+00">
                  <c:v>-3.7653700000000001E-3</c:v>
                </c:pt>
                <c:pt idx="119303" formatCode="0.00E+00">
                  <c:v>-3.6501099999999998E-3</c:v>
                </c:pt>
                <c:pt idx="119304" formatCode="0.00E+00">
                  <c:v>-3.53755E-3</c:v>
                </c:pt>
                <c:pt idx="119305" formatCode="0.00E+00">
                  <c:v>-3.4275500000000001E-3</c:v>
                </c:pt>
                <c:pt idx="119306" formatCode="0.00E+00">
                  <c:v>-3.3198899999999998E-3</c:v>
                </c:pt>
                <c:pt idx="119307" formatCode="0.00E+00">
                  <c:v>-3.21477E-3</c:v>
                </c:pt>
                <c:pt idx="119308" formatCode="0.00E+00">
                  <c:v>-3.1130099999999998E-3</c:v>
                </c:pt>
                <c:pt idx="119309" formatCode="0.00E+00">
                  <c:v>-3.01557E-3</c:v>
                </c:pt>
                <c:pt idx="119310" formatCode="0.00E+00">
                  <c:v>-2.9227599999999999E-3</c:v>
                </c:pt>
                <c:pt idx="119311" formatCode="0.00E+00">
                  <c:v>-2.8341899999999999E-3</c:v>
                </c:pt>
                <c:pt idx="119312" formatCode="0.00E+00">
                  <c:v>-2.7495599999999999E-3</c:v>
                </c:pt>
                <c:pt idx="119313" formatCode="0.00E+00">
                  <c:v>-2.6689000000000001E-3</c:v>
                </c:pt>
                <c:pt idx="119314" formatCode="0.00E+00">
                  <c:v>-2.5926399999999998E-3</c:v>
                </c:pt>
                <c:pt idx="119315" formatCode="0.00E+00">
                  <c:v>-2.5214299999999999E-3</c:v>
                </c:pt>
                <c:pt idx="119316" formatCode="0.00E+00">
                  <c:v>-2.4554899999999998E-3</c:v>
                </c:pt>
                <c:pt idx="119317" formatCode="0.00E+00">
                  <c:v>-2.3945400000000001E-3</c:v>
                </c:pt>
                <c:pt idx="119318" formatCode="0.00E+00">
                  <c:v>-2.3388800000000002E-3</c:v>
                </c:pt>
                <c:pt idx="119319" formatCode="0.00E+00">
                  <c:v>-2.28948E-3</c:v>
                </c:pt>
                <c:pt idx="119320" formatCode="0.00E+00">
                  <c:v>-2.2470300000000001E-3</c:v>
                </c:pt>
                <c:pt idx="119321" formatCode="0.00E+00">
                  <c:v>-2.2121300000000001E-3</c:v>
                </c:pt>
                <c:pt idx="119322" formatCode="0.00E+00">
                  <c:v>-2.1858400000000001E-3</c:v>
                </c:pt>
                <c:pt idx="119323" formatCode="0.00E+00">
                  <c:v>-2.16863E-3</c:v>
                </c:pt>
                <c:pt idx="119324" formatCode="0.00E+00">
                  <c:v>-2.1596800000000002E-3</c:v>
                </c:pt>
                <c:pt idx="119325" formatCode="0.00E+00">
                  <c:v>-2.1579199999999998E-3</c:v>
                </c:pt>
                <c:pt idx="119326" formatCode="0.00E+00">
                  <c:v>-2.16329E-3</c:v>
                </c:pt>
                <c:pt idx="119327" formatCode="0.00E+00">
                  <c:v>-2.17636E-3</c:v>
                </c:pt>
                <c:pt idx="119328" formatCode="0.00E+00">
                  <c:v>-2.1971500000000001E-3</c:v>
                </c:pt>
                <c:pt idx="119329" formatCode="0.00E+00">
                  <c:v>-2.2247600000000001E-3</c:v>
                </c:pt>
                <c:pt idx="119330" formatCode="0.00E+00">
                  <c:v>-2.25837E-3</c:v>
                </c:pt>
                <c:pt idx="119331" formatCode="0.00E+00">
                  <c:v>-2.2978999999999999E-3</c:v>
                </c:pt>
                <c:pt idx="119332" formatCode="0.00E+00">
                  <c:v>-2.34373E-3</c:v>
                </c:pt>
                <c:pt idx="119333" formatCode="0.00E+00">
                  <c:v>-2.3961099999999999E-3</c:v>
                </c:pt>
                <c:pt idx="119334" formatCode="0.00E+00">
                  <c:v>-2.45502E-3</c:v>
                </c:pt>
                <c:pt idx="119335" formatCode="0.00E+00">
                  <c:v>-2.52039E-3</c:v>
                </c:pt>
                <c:pt idx="119336" formatCode="0.00E+00">
                  <c:v>-2.5922699999999998E-3</c:v>
                </c:pt>
                <c:pt idx="119337" formatCode="0.00E+00">
                  <c:v>-2.67067E-3</c:v>
                </c:pt>
                <c:pt idx="119338" formatCode="0.00E+00">
                  <c:v>-2.75509E-3</c:v>
                </c:pt>
                <c:pt idx="119339" formatCode="0.00E+00">
                  <c:v>-2.8446999999999999E-3</c:v>
                </c:pt>
                <c:pt idx="119340" formatCode="0.00E+00">
                  <c:v>-2.9391399999999998E-3</c:v>
                </c:pt>
                <c:pt idx="119341" formatCode="0.00E+00">
                  <c:v>-3.0386499999999999E-3</c:v>
                </c:pt>
                <c:pt idx="119342" formatCode="0.00E+00">
                  <c:v>-3.1430999999999998E-3</c:v>
                </c:pt>
                <c:pt idx="119343" formatCode="0.00E+00">
                  <c:v>-3.2513199999999998E-3</c:v>
                </c:pt>
                <c:pt idx="119344" formatCode="0.00E+00">
                  <c:v>-3.36222E-3</c:v>
                </c:pt>
                <c:pt idx="119345" formatCode="0.00E+00">
                  <c:v>-3.4758900000000001E-3</c:v>
                </c:pt>
                <c:pt idx="119346" formatCode="0.00E+00">
                  <c:v>-3.5934299999999999E-3</c:v>
                </c:pt>
                <c:pt idx="119347" formatCode="0.00E+00">
                  <c:v>-3.7159099999999998E-3</c:v>
                </c:pt>
                <c:pt idx="119348" formatCode="0.00E+00">
                  <c:v>-3.8431699999999999E-3</c:v>
                </c:pt>
                <c:pt idx="119349" formatCode="0.00E+00">
                  <c:v>-3.97401E-3</c:v>
                </c:pt>
                <c:pt idx="119350" formatCode="0.00E+00">
                  <c:v>-4.10766E-3</c:v>
                </c:pt>
                <c:pt idx="119351" formatCode="0.00E+00">
                  <c:v>-4.2445299999999998E-3</c:v>
                </c:pt>
                <c:pt idx="119352" formatCode="0.00E+00">
                  <c:v>-4.385E-3</c:v>
                </c:pt>
                <c:pt idx="119353" formatCode="0.00E+00">
                  <c:v>-4.52843E-3</c:v>
                </c:pt>
                <c:pt idx="119354" formatCode="0.00E+00">
                  <c:v>-4.6736199999999999E-3</c:v>
                </c:pt>
                <c:pt idx="119355" formatCode="0.00E+00">
                  <c:v>-4.8198599999999996E-3</c:v>
                </c:pt>
                <c:pt idx="119356" formatCode="0.00E+00">
                  <c:v>-4.9668999999999998E-3</c:v>
                </c:pt>
                <c:pt idx="119357" formatCode="0.00E+00">
                  <c:v>-5.1138900000000003E-3</c:v>
                </c:pt>
                <c:pt idx="119358" formatCode="0.00E+00">
                  <c:v>-5.2596199999999996E-3</c:v>
                </c:pt>
                <c:pt idx="119359" formatCode="0.00E+00">
                  <c:v>-5.4043199999999998E-3</c:v>
                </c:pt>
                <c:pt idx="119360" formatCode="0.00E+00">
                  <c:v>-5.5498199999999996E-3</c:v>
                </c:pt>
                <c:pt idx="119361" formatCode="0.00E+00">
                  <c:v>-5.6968699999999997E-3</c:v>
                </c:pt>
                <c:pt idx="119362" formatCode="0.00E+00">
                  <c:v>-5.8440699999999998E-3</c:v>
                </c:pt>
                <c:pt idx="119363" formatCode="0.00E+00">
                  <c:v>-5.9896599999999999E-3</c:v>
                </c:pt>
                <c:pt idx="119364" formatCode="0.00E+00">
                  <c:v>-6.1329399999999999E-3</c:v>
                </c:pt>
                <c:pt idx="119365" formatCode="0.00E+00">
                  <c:v>-6.2738300000000002E-3</c:v>
                </c:pt>
                <c:pt idx="119366" formatCode="0.00E+00">
                  <c:v>-6.4125600000000003E-3</c:v>
                </c:pt>
                <c:pt idx="119367" formatCode="0.00E+00">
                  <c:v>-6.5493900000000004E-3</c:v>
                </c:pt>
                <c:pt idx="119368" formatCode="0.00E+00">
                  <c:v>-6.68398E-3</c:v>
                </c:pt>
                <c:pt idx="119369" formatCode="0.00E+00">
                  <c:v>-6.81512E-3</c:v>
                </c:pt>
                <c:pt idx="119370" formatCode="0.00E+00">
                  <c:v>-6.9421500000000002E-3</c:v>
                </c:pt>
                <c:pt idx="119371" formatCode="0.00E+00">
                  <c:v>-7.0657899999999997E-3</c:v>
                </c:pt>
                <c:pt idx="119372" formatCode="0.00E+00">
                  <c:v>-7.1870199999999997E-3</c:v>
                </c:pt>
                <c:pt idx="119373" formatCode="0.00E+00">
                  <c:v>-7.3056299999999996E-3</c:v>
                </c:pt>
                <c:pt idx="119374" formatCode="0.00E+00">
                  <c:v>-7.4206799999999998E-3</c:v>
                </c:pt>
                <c:pt idx="119375" formatCode="0.00E+00">
                  <c:v>-7.5316599999999999E-3</c:v>
                </c:pt>
                <c:pt idx="119376" formatCode="0.00E+00">
                  <c:v>-7.6385999999999997E-3</c:v>
                </c:pt>
                <c:pt idx="119377" formatCode="0.00E+00">
                  <c:v>-7.7412699999999997E-3</c:v>
                </c:pt>
                <c:pt idx="119378" formatCode="0.00E+00">
                  <c:v>-7.8388299999999998E-3</c:v>
                </c:pt>
                <c:pt idx="119379" formatCode="0.00E+00">
                  <c:v>-7.9304900000000001E-3</c:v>
                </c:pt>
                <c:pt idx="119380" formatCode="0.00E+00">
                  <c:v>-8.0166400000000002E-3</c:v>
                </c:pt>
                <c:pt idx="119381" formatCode="0.00E+00">
                  <c:v>-8.0983099999999992E-3</c:v>
                </c:pt>
                <c:pt idx="119382" formatCode="0.00E+00">
                  <c:v>-8.1757099999999992E-3</c:v>
                </c:pt>
                <c:pt idx="119383" formatCode="0.00E+00">
                  <c:v>-8.2480899999999996E-3</c:v>
                </c:pt>
                <c:pt idx="119384" formatCode="0.00E+00">
                  <c:v>-8.3147900000000007E-3</c:v>
                </c:pt>
                <c:pt idx="119385" formatCode="0.00E+00">
                  <c:v>-8.3757399999999996E-3</c:v>
                </c:pt>
                <c:pt idx="119386" formatCode="0.00E+00">
                  <c:v>-8.4308400000000002E-3</c:v>
                </c:pt>
                <c:pt idx="119387" formatCode="0.00E+00">
                  <c:v>-8.4795500000000006E-3</c:v>
                </c:pt>
                <c:pt idx="119388" formatCode="0.00E+00">
                  <c:v>-8.52171E-3</c:v>
                </c:pt>
                <c:pt idx="119389" formatCode="0.00E+00">
                  <c:v>-8.5581900000000002E-3</c:v>
                </c:pt>
                <c:pt idx="119390" formatCode="0.00E+00">
                  <c:v>-8.5905900000000004E-3</c:v>
                </c:pt>
                <c:pt idx="119391" formatCode="0.00E+00">
                  <c:v>-8.6196099999999998E-3</c:v>
                </c:pt>
                <c:pt idx="119392" formatCode="0.00E+00">
                  <c:v>-8.6443500000000003E-3</c:v>
                </c:pt>
                <c:pt idx="119393" formatCode="0.00E+00">
                  <c:v>-8.6634799999999994E-3</c:v>
                </c:pt>
                <c:pt idx="119394" formatCode="0.00E+00">
                  <c:v>-8.6764100000000007E-3</c:v>
                </c:pt>
                <c:pt idx="119395" formatCode="0.00E+00">
                  <c:v>-8.6834800000000004E-3</c:v>
                </c:pt>
                <c:pt idx="119396" formatCode="0.00E+00">
                  <c:v>-8.68588E-3</c:v>
                </c:pt>
                <c:pt idx="119397" formatCode="0.00E+00">
                  <c:v>-8.6841799999999997E-3</c:v>
                </c:pt>
                <c:pt idx="119398" formatCode="0.00E+00">
                  <c:v>-8.6769099999999995E-3</c:v>
                </c:pt>
                <c:pt idx="119399" formatCode="0.00E+00">
                  <c:v>-8.6621800000000002E-3</c:v>
                </c:pt>
                <c:pt idx="119400" formatCode="0.00E+00">
                  <c:v>-8.6397899999999996E-3</c:v>
                </c:pt>
                <c:pt idx="119401" formatCode="0.00E+00">
                  <c:v>-8.6109800000000007E-3</c:v>
                </c:pt>
                <c:pt idx="119402" formatCode="0.00E+00">
                  <c:v>-8.5770399999999993E-3</c:v>
                </c:pt>
                <c:pt idx="119403" formatCode="0.00E+00">
                  <c:v>-8.5384099999999997E-3</c:v>
                </c:pt>
                <c:pt idx="119404" formatCode="0.00E+00">
                  <c:v>-8.4949199999999996E-3</c:v>
                </c:pt>
                <c:pt idx="119405" formatCode="0.00E+00">
                  <c:v>-8.4466000000000003E-3</c:v>
                </c:pt>
                <c:pt idx="119406" formatCode="0.00E+00">
                  <c:v>-8.3927800000000007E-3</c:v>
                </c:pt>
                <c:pt idx="119407" formatCode="0.00E+00">
                  <c:v>-8.3317700000000005E-3</c:v>
                </c:pt>
                <c:pt idx="119408" formatCode="0.00E+00">
                  <c:v>-8.2631300000000005E-3</c:v>
                </c:pt>
                <c:pt idx="119409" formatCode="0.00E+00">
                  <c:v>-8.1891900000000007E-3</c:v>
                </c:pt>
                <c:pt idx="119410" formatCode="0.00E+00">
                  <c:v>-8.11249E-3</c:v>
                </c:pt>
                <c:pt idx="119411" formatCode="0.00E+00">
                  <c:v>-8.0334099999999995E-3</c:v>
                </c:pt>
                <c:pt idx="119412" formatCode="0.00E+00">
                  <c:v>-7.9515799999999998E-3</c:v>
                </c:pt>
                <c:pt idx="119413" formatCode="0.00E+00">
                  <c:v>-7.8674499999999998E-3</c:v>
                </c:pt>
                <c:pt idx="119414" formatCode="0.00E+00">
                  <c:v>-7.78168E-3</c:v>
                </c:pt>
                <c:pt idx="119415" formatCode="0.00E+00">
                  <c:v>-7.6942299999999998E-3</c:v>
                </c:pt>
                <c:pt idx="119416" formatCode="0.00E+00">
                  <c:v>-7.6041299999999997E-3</c:v>
                </c:pt>
                <c:pt idx="119417" formatCode="0.00E+00">
                  <c:v>-7.5106799999999996E-3</c:v>
                </c:pt>
                <c:pt idx="119418" formatCode="0.00E+00">
                  <c:v>-7.4142699999999997E-3</c:v>
                </c:pt>
                <c:pt idx="119419" formatCode="0.00E+00">
                  <c:v>-7.3157999999999999E-3</c:v>
                </c:pt>
                <c:pt idx="119420" formatCode="0.00E+00">
                  <c:v>-7.2164500000000001E-3</c:v>
                </c:pt>
                <c:pt idx="119421" formatCode="0.00E+00">
                  <c:v>-7.1179199999999998E-3</c:v>
                </c:pt>
                <c:pt idx="119422" formatCode="0.00E+00">
                  <c:v>-7.0219100000000001E-3</c:v>
                </c:pt>
                <c:pt idx="119423" formatCode="0.00E+00">
                  <c:v>-6.9297200000000003E-3</c:v>
                </c:pt>
                <c:pt idx="119424" formatCode="0.00E+00">
                  <c:v>-6.8421100000000002E-3</c:v>
                </c:pt>
                <c:pt idx="119425" formatCode="0.00E+00">
                  <c:v>-6.7587699999999999E-3</c:v>
                </c:pt>
                <c:pt idx="119426" formatCode="0.00E+00">
                  <c:v>-6.6785200000000003E-3</c:v>
                </c:pt>
                <c:pt idx="119427" formatCode="0.00E+00">
                  <c:v>-6.6003800000000003E-3</c:v>
                </c:pt>
                <c:pt idx="119428" formatCode="0.00E+00">
                  <c:v>-6.52434E-3</c:v>
                </c:pt>
                <c:pt idx="119429" formatCode="0.00E+00">
                  <c:v>-6.4506499999999996E-3</c:v>
                </c:pt>
                <c:pt idx="119430" formatCode="0.00E+00">
                  <c:v>-6.3789800000000002E-3</c:v>
                </c:pt>
                <c:pt idx="119431" formatCode="0.00E+00">
                  <c:v>-6.3086599999999998E-3</c:v>
                </c:pt>
                <c:pt idx="119432" formatCode="0.00E+00">
                  <c:v>-6.2397700000000004E-3</c:v>
                </c:pt>
                <c:pt idx="119433" formatCode="0.00E+00">
                  <c:v>-6.17412E-3</c:v>
                </c:pt>
                <c:pt idx="119434" formatCode="0.00E+00">
                  <c:v>-6.1142000000000002E-3</c:v>
                </c:pt>
                <c:pt idx="119435" formatCode="0.00E+00">
                  <c:v>-6.0616699999999999E-3</c:v>
                </c:pt>
                <c:pt idx="119436" formatCode="0.00E+00">
                  <c:v>-6.0176300000000004E-3</c:v>
                </c:pt>
                <c:pt idx="119437" formatCode="0.00E+00">
                  <c:v>-5.9830999999999999E-3</c:v>
                </c:pt>
                <c:pt idx="119438" formatCode="0.00E+00">
                  <c:v>-5.9587700000000004E-3</c:v>
                </c:pt>
                <c:pt idx="119439" formatCode="0.00E+00">
                  <c:v>-5.9448699999999997E-3</c:v>
                </c:pt>
                <c:pt idx="119440" formatCode="0.00E+00">
                  <c:v>-5.9414899999999998E-3</c:v>
                </c:pt>
                <c:pt idx="119441" formatCode="0.00E+00">
                  <c:v>-5.9490699999999999E-3</c:v>
                </c:pt>
                <c:pt idx="119442" formatCode="0.00E+00">
                  <c:v>-5.9683000000000002E-3</c:v>
                </c:pt>
                <c:pt idx="119443" formatCode="0.00E+00">
                  <c:v>-6.0000299999999999E-3</c:v>
                </c:pt>
                <c:pt idx="119444" formatCode="0.00E+00">
                  <c:v>-6.0450199999999999E-3</c:v>
                </c:pt>
                <c:pt idx="119445" formatCode="0.00E+00">
                  <c:v>-6.1029200000000004E-3</c:v>
                </c:pt>
                <c:pt idx="119446" formatCode="0.00E+00">
                  <c:v>-6.1725800000000004E-3</c:v>
                </c:pt>
                <c:pt idx="119447" formatCode="0.00E+00">
                  <c:v>-6.2542500000000003E-3</c:v>
                </c:pt>
                <c:pt idx="119448" formatCode="0.00E+00">
                  <c:v>-6.3497099999999997E-3</c:v>
                </c:pt>
                <c:pt idx="119449" formatCode="0.00E+00">
                  <c:v>-6.4602399999999999E-3</c:v>
                </c:pt>
                <c:pt idx="119450" formatCode="0.00E+00">
                  <c:v>-6.5849699999999999E-3</c:v>
                </c:pt>
                <c:pt idx="119451" formatCode="0.00E+00">
                  <c:v>-6.7221700000000004E-3</c:v>
                </c:pt>
                <c:pt idx="119452" formatCode="0.00E+00">
                  <c:v>-6.87179E-3</c:v>
                </c:pt>
                <c:pt idx="119453" formatCode="0.00E+00">
                  <c:v>-7.0349499999999999E-3</c:v>
                </c:pt>
                <c:pt idx="119454" formatCode="0.00E+00">
                  <c:v>-7.2121199999999998E-3</c:v>
                </c:pt>
                <c:pt idx="119455" formatCode="0.00E+00">
                  <c:v>-7.40269E-3</c:v>
                </c:pt>
                <c:pt idx="119456" formatCode="0.00E+00">
                  <c:v>-7.6054099999999999E-3</c:v>
                </c:pt>
                <c:pt idx="119457" formatCode="0.00E+00">
                  <c:v>-7.8192599999999998E-3</c:v>
                </c:pt>
                <c:pt idx="119458" formatCode="0.00E+00">
                  <c:v>-8.04384E-3</c:v>
                </c:pt>
                <c:pt idx="119459" formatCode="0.00E+00">
                  <c:v>-8.2782299999999993E-3</c:v>
                </c:pt>
                <c:pt idx="119460" formatCode="0.00E+00">
                  <c:v>-8.5202699999999999E-3</c:v>
                </c:pt>
                <c:pt idx="119461" formatCode="0.00E+00">
                  <c:v>-8.7684500000000005E-3</c:v>
                </c:pt>
                <c:pt idx="119462" formatCode="0.00E+00">
                  <c:v>-9.0236499999999994E-3</c:v>
                </c:pt>
                <c:pt idx="119463" formatCode="0.00E+00">
                  <c:v>-9.2879E-3</c:v>
                </c:pt>
                <c:pt idx="119464" formatCode="0.00E+00">
                  <c:v>-9.5630000000000003E-3</c:v>
                </c:pt>
                <c:pt idx="119465" formatCode="0.00E+00">
                  <c:v>-9.8502399999999997E-3</c:v>
                </c:pt>
                <c:pt idx="119466">
                  <c:v>-1.0149999999999999E-2</c:v>
                </c:pt>
                <c:pt idx="119467">
                  <c:v>-1.04619E-2</c:v>
                </c:pt>
                <c:pt idx="119468">
                  <c:v>-1.07861E-2</c:v>
                </c:pt>
                <c:pt idx="119469">
                  <c:v>-1.11229E-2</c:v>
                </c:pt>
                <c:pt idx="119470">
                  <c:v>-1.1472599999999999E-2</c:v>
                </c:pt>
                <c:pt idx="119471">
                  <c:v>-1.1835E-2</c:v>
                </c:pt>
                <c:pt idx="119472">
                  <c:v>-1.2209100000000001E-2</c:v>
                </c:pt>
                <c:pt idx="119473">
                  <c:v>-1.2593099999999999E-2</c:v>
                </c:pt>
                <c:pt idx="119474">
                  <c:v>-1.29858E-2</c:v>
                </c:pt>
                <c:pt idx="119475">
                  <c:v>-1.3387700000000001E-2</c:v>
                </c:pt>
                <c:pt idx="119476">
                  <c:v>-1.37996E-2</c:v>
                </c:pt>
                <c:pt idx="119477">
                  <c:v>-1.4222200000000001E-2</c:v>
                </c:pt>
                <c:pt idx="119478">
                  <c:v>-1.46538E-2</c:v>
                </c:pt>
                <c:pt idx="119479">
                  <c:v>-1.50919E-2</c:v>
                </c:pt>
                <c:pt idx="119480">
                  <c:v>-1.55339E-2</c:v>
                </c:pt>
                <c:pt idx="119481">
                  <c:v>-1.5978900000000001E-2</c:v>
                </c:pt>
                <c:pt idx="119482">
                  <c:v>-1.6426400000000001E-2</c:v>
                </c:pt>
                <c:pt idx="119483">
                  <c:v>-1.6875399999999999E-2</c:v>
                </c:pt>
                <c:pt idx="119484">
                  <c:v>-1.73251E-2</c:v>
                </c:pt>
                <c:pt idx="119485">
                  <c:v>-1.77754E-2</c:v>
                </c:pt>
                <c:pt idx="119486">
                  <c:v>-1.82276E-2</c:v>
                </c:pt>
                <c:pt idx="119487">
                  <c:v>-1.8682000000000001E-2</c:v>
                </c:pt>
                <c:pt idx="119488">
                  <c:v>-1.9137999999999999E-2</c:v>
                </c:pt>
                <c:pt idx="119489">
                  <c:v>-1.9595000000000001E-2</c:v>
                </c:pt>
                <c:pt idx="119490">
                  <c:v>-2.0051900000000001E-2</c:v>
                </c:pt>
                <c:pt idx="119491">
                  <c:v>-2.0507600000000001E-2</c:v>
                </c:pt>
                <c:pt idx="119492">
                  <c:v>-2.09617E-2</c:v>
                </c:pt>
                <c:pt idx="119493">
                  <c:v>-2.1414300000000001E-2</c:v>
                </c:pt>
                <c:pt idx="119494">
                  <c:v>-2.1863799999999999E-2</c:v>
                </c:pt>
                <c:pt idx="119495">
                  <c:v>-2.2308600000000001E-2</c:v>
                </c:pt>
                <c:pt idx="119496">
                  <c:v>-2.2748999999999998E-2</c:v>
                </c:pt>
                <c:pt idx="119497">
                  <c:v>-2.31868E-2</c:v>
                </c:pt>
                <c:pt idx="119498">
                  <c:v>-2.3623000000000002E-2</c:v>
                </c:pt>
                <c:pt idx="119499">
                  <c:v>-2.4057200000000001E-2</c:v>
                </c:pt>
                <c:pt idx="119500">
                  <c:v>-2.4490700000000001E-2</c:v>
                </c:pt>
                <c:pt idx="119501">
                  <c:v>-2.49243E-2</c:v>
                </c:pt>
                <c:pt idx="119502">
                  <c:v>-2.5356699999999999E-2</c:v>
                </c:pt>
                <c:pt idx="119503">
                  <c:v>-2.5785800000000001E-2</c:v>
                </c:pt>
                <c:pt idx="119504">
                  <c:v>-2.6209799999999998E-2</c:v>
                </c:pt>
                <c:pt idx="119505">
                  <c:v>-2.6627399999999999E-2</c:v>
                </c:pt>
                <c:pt idx="119506">
                  <c:v>-2.7036899999999999E-2</c:v>
                </c:pt>
                <c:pt idx="119507">
                  <c:v>-2.7436499999999999E-2</c:v>
                </c:pt>
                <c:pt idx="119508">
                  <c:v>-2.7826400000000001E-2</c:v>
                </c:pt>
                <c:pt idx="119509">
                  <c:v>-2.82087E-2</c:v>
                </c:pt>
                <c:pt idx="119510">
                  <c:v>-2.8584100000000001E-2</c:v>
                </c:pt>
                <c:pt idx="119511">
                  <c:v>-2.8951999999999999E-2</c:v>
                </c:pt>
                <c:pt idx="119512">
                  <c:v>-2.9311500000000001E-2</c:v>
                </c:pt>
                <c:pt idx="119513">
                  <c:v>-2.9661099999999999E-2</c:v>
                </c:pt>
                <c:pt idx="119514">
                  <c:v>-2.99993E-2</c:v>
                </c:pt>
                <c:pt idx="119515">
                  <c:v>-3.03252E-2</c:v>
                </c:pt>
                <c:pt idx="119516">
                  <c:v>-3.0639E-2</c:v>
                </c:pt>
                <c:pt idx="119517">
                  <c:v>-3.0941099999999999E-2</c:v>
                </c:pt>
                <c:pt idx="119518">
                  <c:v>-3.1231499999999999E-2</c:v>
                </c:pt>
                <c:pt idx="119519">
                  <c:v>-3.1510499999999997E-2</c:v>
                </c:pt>
                <c:pt idx="119520">
                  <c:v>-3.1778000000000001E-2</c:v>
                </c:pt>
                <c:pt idx="119521">
                  <c:v>-3.2034699999999999E-2</c:v>
                </c:pt>
                <c:pt idx="119522">
                  <c:v>-3.2280999999999997E-2</c:v>
                </c:pt>
                <c:pt idx="119523">
                  <c:v>-3.2516499999999997E-2</c:v>
                </c:pt>
                <c:pt idx="119524">
                  <c:v>-3.2739699999999997E-2</c:v>
                </c:pt>
                <c:pt idx="119525">
                  <c:v>-3.2950300000000002E-2</c:v>
                </c:pt>
                <c:pt idx="119526">
                  <c:v>-3.3148299999999999E-2</c:v>
                </c:pt>
                <c:pt idx="119527">
                  <c:v>-3.3334299999999997E-2</c:v>
                </c:pt>
                <c:pt idx="119528">
                  <c:v>-3.3508299999999998E-2</c:v>
                </c:pt>
                <c:pt idx="119529">
                  <c:v>-3.3668799999999999E-2</c:v>
                </c:pt>
                <c:pt idx="119530">
                  <c:v>-3.3814200000000003E-2</c:v>
                </c:pt>
                <c:pt idx="119531">
                  <c:v>-3.3944599999999998E-2</c:v>
                </c:pt>
                <c:pt idx="119532">
                  <c:v>-3.4061899999999999E-2</c:v>
                </c:pt>
                <c:pt idx="119533">
                  <c:v>-3.4166099999999998E-2</c:v>
                </c:pt>
                <c:pt idx="119534">
                  <c:v>-3.4255500000000001E-2</c:v>
                </c:pt>
                <c:pt idx="119535">
                  <c:v>-3.4329400000000003E-2</c:v>
                </c:pt>
                <c:pt idx="119536">
                  <c:v>-3.4389299999999998E-2</c:v>
                </c:pt>
                <c:pt idx="119537">
                  <c:v>-3.44362E-2</c:v>
                </c:pt>
                <c:pt idx="119538">
                  <c:v>-3.4469800000000002E-2</c:v>
                </c:pt>
                <c:pt idx="119539">
                  <c:v>-3.4489100000000002E-2</c:v>
                </c:pt>
                <c:pt idx="119540">
                  <c:v>-3.4493700000000002E-2</c:v>
                </c:pt>
                <c:pt idx="119541">
                  <c:v>-3.4482699999999998E-2</c:v>
                </c:pt>
                <c:pt idx="119542">
                  <c:v>-3.4455399999999997E-2</c:v>
                </c:pt>
                <c:pt idx="119543">
                  <c:v>-3.4411400000000002E-2</c:v>
                </c:pt>
                <c:pt idx="119544">
                  <c:v>-3.4351600000000003E-2</c:v>
                </c:pt>
                <c:pt idx="119545">
                  <c:v>-3.42774E-2</c:v>
                </c:pt>
                <c:pt idx="119546">
                  <c:v>-3.4188499999999997E-2</c:v>
                </c:pt>
                <c:pt idx="119547">
                  <c:v>-3.4081500000000001E-2</c:v>
                </c:pt>
                <c:pt idx="119548">
                  <c:v>-3.3952700000000002E-2</c:v>
                </c:pt>
                <c:pt idx="119549">
                  <c:v>-3.3800999999999998E-2</c:v>
                </c:pt>
                <c:pt idx="119550">
                  <c:v>-3.3626499999999997E-2</c:v>
                </c:pt>
                <c:pt idx="119551">
                  <c:v>-3.3429899999999999E-2</c:v>
                </c:pt>
                <c:pt idx="119552">
                  <c:v>-3.3213399999999997E-2</c:v>
                </c:pt>
                <c:pt idx="119553">
                  <c:v>-3.2978599999999997E-2</c:v>
                </c:pt>
                <c:pt idx="119554">
                  <c:v>-3.2724999999999997E-2</c:v>
                </c:pt>
                <c:pt idx="119555">
                  <c:v>-3.2452500000000002E-2</c:v>
                </c:pt>
                <c:pt idx="119556">
                  <c:v>-3.2163600000000001E-2</c:v>
                </c:pt>
                <c:pt idx="119557">
                  <c:v>-3.1862000000000001E-2</c:v>
                </c:pt>
                <c:pt idx="119558">
                  <c:v>-3.1549500000000001E-2</c:v>
                </c:pt>
                <c:pt idx="119559">
                  <c:v>-3.12267E-2</c:v>
                </c:pt>
                <c:pt idx="119560">
                  <c:v>-3.0893799999999999E-2</c:v>
                </c:pt>
                <c:pt idx="119561">
                  <c:v>-3.0550999999999998E-2</c:v>
                </c:pt>
                <c:pt idx="119562">
                  <c:v>-3.0198800000000001E-2</c:v>
                </c:pt>
                <c:pt idx="119563">
                  <c:v>-2.9837900000000001E-2</c:v>
                </c:pt>
                <c:pt idx="119564">
                  <c:v>-2.9468100000000001E-2</c:v>
                </c:pt>
                <c:pt idx="119565">
                  <c:v>-2.9088300000000001E-2</c:v>
                </c:pt>
                <c:pt idx="119566">
                  <c:v>-2.8696099999999999E-2</c:v>
                </c:pt>
                <c:pt idx="119567">
                  <c:v>-2.82898E-2</c:v>
                </c:pt>
                <c:pt idx="119568">
                  <c:v>-2.7868E-2</c:v>
                </c:pt>
                <c:pt idx="119569">
                  <c:v>-2.7430300000000001E-2</c:v>
                </c:pt>
                <c:pt idx="119570">
                  <c:v>-2.69766E-2</c:v>
                </c:pt>
                <c:pt idx="119571">
                  <c:v>-2.65057E-2</c:v>
                </c:pt>
                <c:pt idx="119572">
                  <c:v>-2.60167E-2</c:v>
                </c:pt>
                <c:pt idx="119573">
                  <c:v>-2.5511099999999998E-2</c:v>
                </c:pt>
                <c:pt idx="119574">
                  <c:v>-2.4992299999999999E-2</c:v>
                </c:pt>
                <c:pt idx="119575">
                  <c:v>-2.44627E-2</c:v>
                </c:pt>
                <c:pt idx="119576">
                  <c:v>-2.39235E-2</c:v>
                </c:pt>
                <c:pt idx="119577">
                  <c:v>-2.33755E-2</c:v>
                </c:pt>
                <c:pt idx="119578">
                  <c:v>-2.2818399999999999E-2</c:v>
                </c:pt>
                <c:pt idx="119579">
                  <c:v>-2.2251900000000002E-2</c:v>
                </c:pt>
                <c:pt idx="119580">
                  <c:v>-2.16768E-2</c:v>
                </c:pt>
                <c:pt idx="119581">
                  <c:v>-2.1094700000000001E-2</c:v>
                </c:pt>
                <c:pt idx="119582">
                  <c:v>-2.05071E-2</c:v>
                </c:pt>
                <c:pt idx="119583">
                  <c:v>-1.99148E-2</c:v>
                </c:pt>
                <c:pt idx="119584">
                  <c:v>-1.9319300000000001E-2</c:v>
                </c:pt>
                <c:pt idx="119585">
                  <c:v>-1.8723299999999998E-2</c:v>
                </c:pt>
                <c:pt idx="119586">
                  <c:v>-1.813E-2</c:v>
                </c:pt>
                <c:pt idx="119587">
                  <c:v>-1.75418E-2</c:v>
                </c:pt>
                <c:pt idx="119588">
                  <c:v>-1.6960800000000002E-2</c:v>
                </c:pt>
                <c:pt idx="119589">
                  <c:v>-1.6388E-2</c:v>
                </c:pt>
                <c:pt idx="119590">
                  <c:v>-1.5823500000000001E-2</c:v>
                </c:pt>
                <c:pt idx="119591">
                  <c:v>-1.52658E-2</c:v>
                </c:pt>
                <c:pt idx="119592">
                  <c:v>-1.4713499999999999E-2</c:v>
                </c:pt>
                <c:pt idx="119593">
                  <c:v>-1.4166700000000001E-2</c:v>
                </c:pt>
                <c:pt idx="119594">
                  <c:v>-1.36265E-2</c:v>
                </c:pt>
                <c:pt idx="119595">
                  <c:v>-1.30934E-2</c:v>
                </c:pt>
                <c:pt idx="119596">
                  <c:v>-1.25685E-2</c:v>
                </c:pt>
                <c:pt idx="119597">
                  <c:v>-1.20529E-2</c:v>
                </c:pt>
                <c:pt idx="119598">
                  <c:v>-1.15458E-2</c:v>
                </c:pt>
                <c:pt idx="119599">
                  <c:v>-1.1045599999999999E-2</c:v>
                </c:pt>
                <c:pt idx="119600">
                  <c:v>-1.05524E-2</c:v>
                </c:pt>
                <c:pt idx="119601">
                  <c:v>-1.0068300000000001E-2</c:v>
                </c:pt>
                <c:pt idx="119602" formatCode="0.00E+00">
                  <c:v>-9.5952799999999994E-3</c:v>
                </c:pt>
                <c:pt idx="119603" formatCode="0.00E+00">
                  <c:v>-9.1347600000000004E-3</c:v>
                </c:pt>
                <c:pt idx="119604" formatCode="0.00E+00">
                  <c:v>-8.6879399999999999E-3</c:v>
                </c:pt>
                <c:pt idx="119605" formatCode="0.00E+00">
                  <c:v>-8.2564700000000001E-3</c:v>
                </c:pt>
                <c:pt idx="119606" formatCode="0.00E+00">
                  <c:v>-7.8418099999999994E-3</c:v>
                </c:pt>
                <c:pt idx="119607" formatCode="0.00E+00">
                  <c:v>-7.4443499999999998E-3</c:v>
                </c:pt>
                <c:pt idx="119608" formatCode="0.00E+00">
                  <c:v>-7.06472E-3</c:v>
                </c:pt>
                <c:pt idx="119609" formatCode="0.00E+00">
                  <c:v>-6.7047399999999998E-3</c:v>
                </c:pt>
                <c:pt idx="119610" formatCode="0.00E+00">
                  <c:v>-6.3655700000000001E-3</c:v>
                </c:pt>
                <c:pt idx="119611" formatCode="0.00E+00">
                  <c:v>-6.0457000000000002E-3</c:v>
                </c:pt>
                <c:pt idx="119612" formatCode="0.00E+00">
                  <c:v>-5.7434900000000004E-3</c:v>
                </c:pt>
                <c:pt idx="119613" formatCode="0.00E+00">
                  <c:v>-5.4597200000000004E-3</c:v>
                </c:pt>
                <c:pt idx="119614" formatCode="0.00E+00">
                  <c:v>-5.1957399999999999E-3</c:v>
                </c:pt>
                <c:pt idx="119615" formatCode="0.00E+00">
                  <c:v>-4.9515000000000002E-3</c:v>
                </c:pt>
                <c:pt idx="119616" formatCode="0.00E+00">
                  <c:v>-4.72559E-3</c:v>
                </c:pt>
                <c:pt idx="119617" formatCode="0.00E+00">
                  <c:v>-4.516E-3</c:v>
                </c:pt>
                <c:pt idx="119618" formatCode="0.00E+00">
                  <c:v>-4.3219E-3</c:v>
                </c:pt>
                <c:pt idx="119619" formatCode="0.00E+00">
                  <c:v>-4.1445199999999996E-3</c:v>
                </c:pt>
                <c:pt idx="119620" formatCode="0.00E+00">
                  <c:v>-3.9852799999999999E-3</c:v>
                </c:pt>
                <c:pt idx="119621" formatCode="0.00E+00">
                  <c:v>-3.8446399999999999E-3</c:v>
                </c:pt>
                <c:pt idx="119622" formatCode="0.00E+00">
                  <c:v>-3.72347E-3</c:v>
                </c:pt>
                <c:pt idx="119623" formatCode="0.00E+00">
                  <c:v>-3.62292E-3</c:v>
                </c:pt>
                <c:pt idx="119624" formatCode="0.00E+00">
                  <c:v>-3.5432900000000002E-3</c:v>
                </c:pt>
                <c:pt idx="119625" formatCode="0.00E+00">
                  <c:v>-3.48467E-3</c:v>
                </c:pt>
                <c:pt idx="119626" formatCode="0.00E+00">
                  <c:v>-3.4474000000000002E-3</c:v>
                </c:pt>
                <c:pt idx="119627" formatCode="0.00E+00">
                  <c:v>-3.4305300000000002E-3</c:v>
                </c:pt>
                <c:pt idx="119628" formatCode="0.00E+00">
                  <c:v>-3.4321400000000002E-3</c:v>
                </c:pt>
                <c:pt idx="119629" formatCode="0.00E+00">
                  <c:v>-3.4518399999999999E-3</c:v>
                </c:pt>
                <c:pt idx="119630" formatCode="0.00E+00">
                  <c:v>-3.4910200000000001E-3</c:v>
                </c:pt>
                <c:pt idx="119631" formatCode="0.00E+00">
                  <c:v>-3.5505799999999998E-3</c:v>
                </c:pt>
                <c:pt idx="119632" formatCode="0.00E+00">
                  <c:v>-3.6301800000000002E-3</c:v>
                </c:pt>
                <c:pt idx="119633" formatCode="0.00E+00">
                  <c:v>-3.72917E-3</c:v>
                </c:pt>
                <c:pt idx="119634" formatCode="0.00E+00">
                  <c:v>-3.8461400000000001E-3</c:v>
                </c:pt>
                <c:pt idx="119635" formatCode="0.00E+00">
                  <c:v>-3.9782899999999998E-3</c:v>
                </c:pt>
                <c:pt idx="119636" formatCode="0.00E+00">
                  <c:v>-4.1232999999999999E-3</c:v>
                </c:pt>
                <c:pt idx="119637" formatCode="0.00E+00">
                  <c:v>-4.2804999999999996E-3</c:v>
                </c:pt>
                <c:pt idx="119638" formatCode="0.00E+00">
                  <c:v>-4.44956E-3</c:v>
                </c:pt>
                <c:pt idx="119639" formatCode="0.00E+00">
                  <c:v>-4.6298800000000003E-3</c:v>
                </c:pt>
                <c:pt idx="119640" formatCode="0.00E+00">
                  <c:v>-4.8216999999999999E-3</c:v>
                </c:pt>
                <c:pt idx="119641" formatCode="0.00E+00">
                  <c:v>-5.0260699999999997E-3</c:v>
                </c:pt>
                <c:pt idx="119642" formatCode="0.00E+00">
                  <c:v>-5.2436499999999999E-3</c:v>
                </c:pt>
                <c:pt idx="119643" formatCode="0.00E+00">
                  <c:v>-5.4748100000000001E-3</c:v>
                </c:pt>
                <c:pt idx="119644" formatCode="0.00E+00">
                  <c:v>-5.72122E-3</c:v>
                </c:pt>
                <c:pt idx="119645" formatCode="0.00E+00">
                  <c:v>-5.9855799999999999E-3</c:v>
                </c:pt>
                <c:pt idx="119646" formatCode="0.00E+00">
                  <c:v>-6.2699599999999998E-3</c:v>
                </c:pt>
                <c:pt idx="119647" formatCode="0.00E+00">
                  <c:v>-6.5752199999999997E-3</c:v>
                </c:pt>
                <c:pt idx="119648" formatCode="0.00E+00">
                  <c:v>-6.9009400000000004E-3</c:v>
                </c:pt>
                <c:pt idx="119649" formatCode="0.00E+00">
                  <c:v>-7.24465E-3</c:v>
                </c:pt>
                <c:pt idx="119650" formatCode="0.00E+00">
                  <c:v>-7.6024100000000004E-3</c:v>
                </c:pt>
                <c:pt idx="119651" formatCode="0.00E+00">
                  <c:v>-7.9711999999999995E-3</c:v>
                </c:pt>
                <c:pt idx="119652" formatCode="0.00E+00">
                  <c:v>-8.3511100000000001E-3</c:v>
                </c:pt>
                <c:pt idx="119653" formatCode="0.00E+00">
                  <c:v>-8.7455399999999996E-3</c:v>
                </c:pt>
                <c:pt idx="119654" formatCode="0.00E+00">
                  <c:v>-9.1578700000000002E-3</c:v>
                </c:pt>
                <c:pt idx="119655" formatCode="0.00E+00">
                  <c:v>-9.5866900000000001E-3</c:v>
                </c:pt>
                <c:pt idx="119656">
                  <c:v>-1.00263E-2</c:v>
                </c:pt>
                <c:pt idx="119657">
                  <c:v>-1.04712E-2</c:v>
                </c:pt>
                <c:pt idx="119658">
                  <c:v>-1.0918300000000001E-2</c:v>
                </c:pt>
                <c:pt idx="119659">
                  <c:v>-1.1366100000000001E-2</c:v>
                </c:pt>
                <c:pt idx="119660">
                  <c:v>-1.18125E-2</c:v>
                </c:pt>
                <c:pt idx="119661">
                  <c:v>-1.2256400000000001E-2</c:v>
                </c:pt>
                <c:pt idx="119662">
                  <c:v>-1.26997E-2</c:v>
                </c:pt>
                <c:pt idx="119663">
                  <c:v>-1.31456E-2</c:v>
                </c:pt>
                <c:pt idx="119664">
                  <c:v>-1.35958E-2</c:v>
                </c:pt>
                <c:pt idx="119665">
                  <c:v>-1.4050200000000001E-2</c:v>
                </c:pt>
                <c:pt idx="119666">
                  <c:v>-1.4508200000000001E-2</c:v>
                </c:pt>
                <c:pt idx="119667">
                  <c:v>-1.4968E-2</c:v>
                </c:pt>
                <c:pt idx="119668">
                  <c:v>-1.54275E-2</c:v>
                </c:pt>
                <c:pt idx="119669">
                  <c:v>-1.5885699999999999E-2</c:v>
                </c:pt>
                <c:pt idx="119670">
                  <c:v>-1.6342300000000001E-2</c:v>
                </c:pt>
                <c:pt idx="119671">
                  <c:v>-1.6797099999999999E-2</c:v>
                </c:pt>
                <c:pt idx="119672">
                  <c:v>-1.7249500000000001E-2</c:v>
                </c:pt>
                <c:pt idx="119673">
                  <c:v>-1.7701100000000001E-2</c:v>
                </c:pt>
                <c:pt idx="119674">
                  <c:v>-1.8153599999999999E-2</c:v>
                </c:pt>
                <c:pt idx="119675">
                  <c:v>-1.8606399999999999E-2</c:v>
                </c:pt>
                <c:pt idx="119676">
                  <c:v>-1.9057500000000002E-2</c:v>
                </c:pt>
                <c:pt idx="119677">
                  <c:v>-1.9504799999999999E-2</c:v>
                </c:pt>
                <c:pt idx="119678">
                  <c:v>-1.9945299999999999E-2</c:v>
                </c:pt>
                <c:pt idx="119679">
                  <c:v>-2.03763E-2</c:v>
                </c:pt>
                <c:pt idx="119680">
                  <c:v>-2.0797300000000001E-2</c:v>
                </c:pt>
                <c:pt idx="119681">
                  <c:v>-2.12106E-2</c:v>
                </c:pt>
                <c:pt idx="119682">
                  <c:v>-2.1618800000000001E-2</c:v>
                </c:pt>
                <c:pt idx="119683">
                  <c:v>-2.2021900000000001E-2</c:v>
                </c:pt>
                <c:pt idx="119684">
                  <c:v>-2.24169E-2</c:v>
                </c:pt>
                <c:pt idx="119685">
                  <c:v>-2.2799799999999999E-2</c:v>
                </c:pt>
                <c:pt idx="119686">
                  <c:v>-2.3168299999999999E-2</c:v>
                </c:pt>
                <c:pt idx="119687">
                  <c:v>-2.3523200000000001E-2</c:v>
                </c:pt>
                <c:pt idx="119688">
                  <c:v>-2.38674E-2</c:v>
                </c:pt>
                <c:pt idx="119689">
                  <c:v>-2.42039E-2</c:v>
                </c:pt>
                <c:pt idx="119690">
                  <c:v>-2.4533599999999999E-2</c:v>
                </c:pt>
                <c:pt idx="119691">
                  <c:v>-2.4856300000000001E-2</c:v>
                </c:pt>
                <c:pt idx="119692">
                  <c:v>-2.5172699999999999E-2</c:v>
                </c:pt>
                <c:pt idx="119693">
                  <c:v>-2.5482399999999999E-2</c:v>
                </c:pt>
                <c:pt idx="119694">
                  <c:v>-2.5782900000000001E-2</c:v>
                </c:pt>
                <c:pt idx="119695">
                  <c:v>-2.6071899999999999E-2</c:v>
                </c:pt>
                <c:pt idx="119696">
                  <c:v>-2.6349999999999998E-2</c:v>
                </c:pt>
                <c:pt idx="119697">
                  <c:v>-2.66197E-2</c:v>
                </c:pt>
                <c:pt idx="119698">
                  <c:v>-2.6882E-2</c:v>
                </c:pt>
                <c:pt idx="119699">
                  <c:v>-2.71361E-2</c:v>
                </c:pt>
                <c:pt idx="119700">
                  <c:v>-2.7380700000000001E-2</c:v>
                </c:pt>
                <c:pt idx="119701">
                  <c:v>-2.7614E-2</c:v>
                </c:pt>
                <c:pt idx="119702">
                  <c:v>-2.78336E-2</c:v>
                </c:pt>
                <c:pt idx="119703">
                  <c:v>-2.8039000000000001E-2</c:v>
                </c:pt>
                <c:pt idx="119704">
                  <c:v>-2.82315E-2</c:v>
                </c:pt>
                <c:pt idx="119705">
                  <c:v>-2.8412300000000001E-2</c:v>
                </c:pt>
                <c:pt idx="119706">
                  <c:v>-2.8582400000000001E-2</c:v>
                </c:pt>
                <c:pt idx="119707">
                  <c:v>-2.8742699999999999E-2</c:v>
                </c:pt>
                <c:pt idx="119708">
                  <c:v>-2.88933E-2</c:v>
                </c:pt>
                <c:pt idx="119709">
                  <c:v>-2.9034299999999999E-2</c:v>
                </c:pt>
                <c:pt idx="119710">
                  <c:v>-2.91662E-2</c:v>
                </c:pt>
                <c:pt idx="119711">
                  <c:v>-2.9289800000000001E-2</c:v>
                </c:pt>
                <c:pt idx="119712">
                  <c:v>-2.9404400000000001E-2</c:v>
                </c:pt>
                <c:pt idx="119713">
                  <c:v>-2.9508300000000001E-2</c:v>
                </c:pt>
                <c:pt idx="119714">
                  <c:v>-2.9601300000000001E-2</c:v>
                </c:pt>
                <c:pt idx="119715">
                  <c:v>-2.9684700000000001E-2</c:v>
                </c:pt>
                <c:pt idx="119716">
                  <c:v>-2.9759399999999998E-2</c:v>
                </c:pt>
                <c:pt idx="119717">
                  <c:v>-2.9826399999999999E-2</c:v>
                </c:pt>
                <c:pt idx="119718">
                  <c:v>-2.9886300000000001E-2</c:v>
                </c:pt>
                <c:pt idx="119719">
                  <c:v>-2.9937499999999999E-2</c:v>
                </c:pt>
                <c:pt idx="119720">
                  <c:v>-2.9978299999999999E-2</c:v>
                </c:pt>
                <c:pt idx="119721">
                  <c:v>-3.0009000000000001E-2</c:v>
                </c:pt>
                <c:pt idx="119722">
                  <c:v>-3.0030100000000001E-2</c:v>
                </c:pt>
                <c:pt idx="119723">
                  <c:v>-3.0041600000000002E-2</c:v>
                </c:pt>
                <c:pt idx="119724">
                  <c:v>-3.0044600000000001E-2</c:v>
                </c:pt>
                <c:pt idx="119725">
                  <c:v>-3.0041200000000001E-2</c:v>
                </c:pt>
                <c:pt idx="119726">
                  <c:v>-3.0031800000000001E-2</c:v>
                </c:pt>
                <c:pt idx="119727">
                  <c:v>-3.0015699999999999E-2</c:v>
                </c:pt>
                <c:pt idx="119728">
                  <c:v>-2.9994300000000002E-2</c:v>
                </c:pt>
                <c:pt idx="119729">
                  <c:v>-2.9970500000000001E-2</c:v>
                </c:pt>
                <c:pt idx="119730">
                  <c:v>-2.9945599999999999E-2</c:v>
                </c:pt>
                <c:pt idx="119731">
                  <c:v>-2.9918299999999998E-2</c:v>
                </c:pt>
                <c:pt idx="119732">
                  <c:v>-2.9887899999999998E-2</c:v>
                </c:pt>
                <c:pt idx="119733">
                  <c:v>-2.9855699999999999E-2</c:v>
                </c:pt>
                <c:pt idx="119734">
                  <c:v>-2.9822899999999999E-2</c:v>
                </c:pt>
                <c:pt idx="119735">
                  <c:v>-2.9788700000000001E-2</c:v>
                </c:pt>
                <c:pt idx="119736">
                  <c:v>-2.9751E-2</c:v>
                </c:pt>
                <c:pt idx="119737">
                  <c:v>-2.9708100000000001E-2</c:v>
                </c:pt>
                <c:pt idx="119738">
                  <c:v>-2.9657800000000002E-2</c:v>
                </c:pt>
                <c:pt idx="119739">
                  <c:v>-2.9598599999999999E-2</c:v>
                </c:pt>
                <c:pt idx="119740">
                  <c:v>-2.9532699999999999E-2</c:v>
                </c:pt>
                <c:pt idx="119741">
                  <c:v>-2.9464600000000001E-2</c:v>
                </c:pt>
                <c:pt idx="119742">
                  <c:v>-2.9397E-2</c:v>
                </c:pt>
                <c:pt idx="119743">
                  <c:v>-2.9328300000000002E-2</c:v>
                </c:pt>
                <c:pt idx="119744">
                  <c:v>-2.9253999999999999E-2</c:v>
                </c:pt>
                <c:pt idx="119745">
                  <c:v>-2.91703E-2</c:v>
                </c:pt>
                <c:pt idx="119746">
                  <c:v>-2.90773E-2</c:v>
                </c:pt>
                <c:pt idx="119747">
                  <c:v>-2.89769E-2</c:v>
                </c:pt>
                <c:pt idx="119748">
                  <c:v>-2.8870400000000001E-2</c:v>
                </c:pt>
                <c:pt idx="119749">
                  <c:v>-2.87589E-2</c:v>
                </c:pt>
                <c:pt idx="119750">
                  <c:v>-2.86451E-2</c:v>
                </c:pt>
                <c:pt idx="119751">
                  <c:v>-2.8531999999999998E-2</c:v>
                </c:pt>
                <c:pt idx="119752">
                  <c:v>-2.84207E-2</c:v>
                </c:pt>
                <c:pt idx="119753">
                  <c:v>-2.83114E-2</c:v>
                </c:pt>
                <c:pt idx="119754">
                  <c:v>-2.8204099999999999E-2</c:v>
                </c:pt>
                <c:pt idx="119755">
                  <c:v>-2.8099200000000001E-2</c:v>
                </c:pt>
                <c:pt idx="119756">
                  <c:v>-2.7997000000000001E-2</c:v>
                </c:pt>
                <c:pt idx="119757">
                  <c:v>-2.7897999999999999E-2</c:v>
                </c:pt>
                <c:pt idx="119758">
                  <c:v>-2.7803100000000001E-2</c:v>
                </c:pt>
                <c:pt idx="119759">
                  <c:v>-2.7712299999999999E-2</c:v>
                </c:pt>
                <c:pt idx="119760">
                  <c:v>-2.7624900000000001E-2</c:v>
                </c:pt>
                <c:pt idx="119761">
                  <c:v>-2.75404E-2</c:v>
                </c:pt>
                <c:pt idx="119762">
                  <c:v>-2.7457800000000001E-2</c:v>
                </c:pt>
                <c:pt idx="119763">
                  <c:v>-2.7375900000000002E-2</c:v>
                </c:pt>
                <c:pt idx="119764">
                  <c:v>-2.7293399999999999E-2</c:v>
                </c:pt>
                <c:pt idx="119765">
                  <c:v>-2.7208799999999998E-2</c:v>
                </c:pt>
                <c:pt idx="119766">
                  <c:v>-2.71215E-2</c:v>
                </c:pt>
                <c:pt idx="119767">
                  <c:v>-2.7031300000000001E-2</c:v>
                </c:pt>
                <c:pt idx="119768">
                  <c:v>-2.69374E-2</c:v>
                </c:pt>
                <c:pt idx="119769">
                  <c:v>-2.68404E-2</c:v>
                </c:pt>
                <c:pt idx="119770">
                  <c:v>-2.6742999999999999E-2</c:v>
                </c:pt>
                <c:pt idx="119771">
                  <c:v>-2.66459E-2</c:v>
                </c:pt>
                <c:pt idx="119772">
                  <c:v>-2.6546899999999998E-2</c:v>
                </c:pt>
                <c:pt idx="119773">
                  <c:v>-2.6443899999999999E-2</c:v>
                </c:pt>
                <c:pt idx="119774">
                  <c:v>-2.6338799999999999E-2</c:v>
                </c:pt>
                <c:pt idx="119775">
                  <c:v>-2.62353E-2</c:v>
                </c:pt>
                <c:pt idx="119776">
                  <c:v>-2.6136E-2</c:v>
                </c:pt>
                <c:pt idx="119777">
                  <c:v>-2.6040399999999998E-2</c:v>
                </c:pt>
                <c:pt idx="119778">
                  <c:v>-2.5947999999999999E-2</c:v>
                </c:pt>
                <c:pt idx="119779">
                  <c:v>-2.5859199999999999E-2</c:v>
                </c:pt>
                <c:pt idx="119780">
                  <c:v>-2.57743E-2</c:v>
                </c:pt>
                <c:pt idx="119781">
                  <c:v>-2.5692599999999999E-2</c:v>
                </c:pt>
                <c:pt idx="119782">
                  <c:v>-2.5611499999999999E-2</c:v>
                </c:pt>
                <c:pt idx="119783">
                  <c:v>-2.5528700000000001E-2</c:v>
                </c:pt>
                <c:pt idx="119784">
                  <c:v>-2.54443E-2</c:v>
                </c:pt>
                <c:pt idx="119785">
                  <c:v>-2.53595E-2</c:v>
                </c:pt>
                <c:pt idx="119786">
                  <c:v>-2.5274700000000001E-2</c:v>
                </c:pt>
                <c:pt idx="119787">
                  <c:v>-2.5188599999999998E-2</c:v>
                </c:pt>
                <c:pt idx="119788">
                  <c:v>-2.5098700000000002E-2</c:v>
                </c:pt>
                <c:pt idx="119789">
                  <c:v>-2.50026E-2</c:v>
                </c:pt>
                <c:pt idx="119790">
                  <c:v>-2.4899600000000001E-2</c:v>
                </c:pt>
                <c:pt idx="119791">
                  <c:v>-2.4791000000000001E-2</c:v>
                </c:pt>
                <c:pt idx="119792">
                  <c:v>-2.4678200000000001E-2</c:v>
                </c:pt>
                <c:pt idx="119793">
                  <c:v>-2.45626E-2</c:v>
                </c:pt>
                <c:pt idx="119794">
                  <c:v>-2.4445399999999999E-2</c:v>
                </c:pt>
                <c:pt idx="119795">
                  <c:v>-2.43266E-2</c:v>
                </c:pt>
                <c:pt idx="119796">
                  <c:v>-2.4204400000000001E-2</c:v>
                </c:pt>
                <c:pt idx="119797">
                  <c:v>-2.4077899999999999E-2</c:v>
                </c:pt>
                <c:pt idx="119798">
                  <c:v>-2.3947199999999998E-2</c:v>
                </c:pt>
                <c:pt idx="119799">
                  <c:v>-2.38114E-2</c:v>
                </c:pt>
                <c:pt idx="119800">
                  <c:v>-2.3668100000000001E-2</c:v>
                </c:pt>
                <c:pt idx="119801">
                  <c:v>-2.3515999999999999E-2</c:v>
                </c:pt>
                <c:pt idx="119802">
                  <c:v>-2.33563E-2</c:v>
                </c:pt>
                <c:pt idx="119803">
                  <c:v>-2.31916E-2</c:v>
                </c:pt>
                <c:pt idx="119804">
                  <c:v>-2.3023100000000001E-2</c:v>
                </c:pt>
                <c:pt idx="119805">
                  <c:v>-2.2851099999999999E-2</c:v>
                </c:pt>
                <c:pt idx="119806">
                  <c:v>-2.2676000000000002E-2</c:v>
                </c:pt>
                <c:pt idx="119807">
                  <c:v>-2.2498199999999999E-2</c:v>
                </c:pt>
                <c:pt idx="119808">
                  <c:v>-2.2317699999999999E-2</c:v>
                </c:pt>
                <c:pt idx="119809">
                  <c:v>-2.2133799999999999E-2</c:v>
                </c:pt>
                <c:pt idx="119810">
                  <c:v>-2.1946299999999998E-2</c:v>
                </c:pt>
                <c:pt idx="119811">
                  <c:v>-2.1755400000000001E-2</c:v>
                </c:pt>
                <c:pt idx="119812">
                  <c:v>-2.15605E-2</c:v>
                </c:pt>
                <c:pt idx="119813">
                  <c:v>-2.1360400000000002E-2</c:v>
                </c:pt>
                <c:pt idx="119814">
                  <c:v>-2.11538E-2</c:v>
                </c:pt>
                <c:pt idx="119815">
                  <c:v>-2.0941000000000001E-2</c:v>
                </c:pt>
                <c:pt idx="119816">
                  <c:v>-2.0722299999999999E-2</c:v>
                </c:pt>
                <c:pt idx="119817">
                  <c:v>-2.0498200000000001E-2</c:v>
                </c:pt>
                <c:pt idx="119818">
                  <c:v>-2.0268600000000001E-2</c:v>
                </c:pt>
                <c:pt idx="119819">
                  <c:v>-2.0032000000000001E-2</c:v>
                </c:pt>
                <c:pt idx="119820">
                  <c:v>-1.9787099999999998E-2</c:v>
                </c:pt>
                <c:pt idx="119821">
                  <c:v>-1.9532999999999998E-2</c:v>
                </c:pt>
                <c:pt idx="119822">
                  <c:v>-1.9269499999999998E-2</c:v>
                </c:pt>
                <c:pt idx="119823">
                  <c:v>-1.89976E-2</c:v>
                </c:pt>
                <c:pt idx="119824">
                  <c:v>-1.8718499999999999E-2</c:v>
                </c:pt>
                <c:pt idx="119825">
                  <c:v>-1.84326E-2</c:v>
                </c:pt>
                <c:pt idx="119826">
                  <c:v>-1.8139599999999999E-2</c:v>
                </c:pt>
                <c:pt idx="119827">
                  <c:v>-1.7838400000000001E-2</c:v>
                </c:pt>
                <c:pt idx="119828">
                  <c:v>-1.7529599999999999E-2</c:v>
                </c:pt>
                <c:pt idx="119829">
                  <c:v>-1.7213900000000001E-2</c:v>
                </c:pt>
                <c:pt idx="119830">
                  <c:v>-1.6890700000000002E-2</c:v>
                </c:pt>
                <c:pt idx="119831">
                  <c:v>-1.65586E-2</c:v>
                </c:pt>
                <c:pt idx="119832">
                  <c:v>-1.6217599999999999E-2</c:v>
                </c:pt>
                <c:pt idx="119833">
                  <c:v>-1.5868799999999999E-2</c:v>
                </c:pt>
                <c:pt idx="119834">
                  <c:v>-1.5514E-2</c:v>
                </c:pt>
                <c:pt idx="119835">
                  <c:v>-1.5154300000000001E-2</c:v>
                </c:pt>
                <c:pt idx="119836">
                  <c:v>-1.4789800000000001E-2</c:v>
                </c:pt>
                <c:pt idx="119837">
                  <c:v>-1.4420499999999999E-2</c:v>
                </c:pt>
                <c:pt idx="119838">
                  <c:v>-1.40482E-2</c:v>
                </c:pt>
                <c:pt idx="119839">
                  <c:v>-1.36756E-2</c:v>
                </c:pt>
                <c:pt idx="119840">
                  <c:v>-1.32946E-2</c:v>
                </c:pt>
                <c:pt idx="119841">
                  <c:v>-1.28915E-2</c:v>
                </c:pt>
                <c:pt idx="119842">
                  <c:v>-1.24753E-2</c:v>
                </c:pt>
                <c:pt idx="119843">
                  <c:v>-1.20634E-2</c:v>
                </c:pt>
                <c:pt idx="119844">
                  <c:v>-1.1652600000000001E-2</c:v>
                </c:pt>
                <c:pt idx="119845">
                  <c:v>-1.1236400000000001E-2</c:v>
                </c:pt>
                <c:pt idx="119846">
                  <c:v>-1.0818899999999999E-2</c:v>
                </c:pt>
                <c:pt idx="119847">
                  <c:v>-1.04032E-2</c:v>
                </c:pt>
                <c:pt idx="119848" formatCode="0.00E+00">
                  <c:v>-9.9885000000000009E-3</c:v>
                </c:pt>
                <c:pt idx="119849" formatCode="0.00E+00">
                  <c:v>-9.5732000000000005E-3</c:v>
                </c:pt>
                <c:pt idx="119850" formatCode="0.00E+00">
                  <c:v>-9.1562299999999996E-3</c:v>
                </c:pt>
                <c:pt idx="119851" formatCode="0.00E+00">
                  <c:v>-8.7377700000000006E-3</c:v>
                </c:pt>
                <c:pt idx="119852" formatCode="0.00E+00">
                  <c:v>-8.3189200000000005E-3</c:v>
                </c:pt>
                <c:pt idx="119853" formatCode="0.00E+00">
                  <c:v>-7.9013E-3</c:v>
                </c:pt>
                <c:pt idx="119854" formatCode="0.00E+00">
                  <c:v>-7.4855900000000003E-3</c:v>
                </c:pt>
                <c:pt idx="119855" formatCode="0.00E+00">
                  <c:v>-7.0712800000000001E-3</c:v>
                </c:pt>
                <c:pt idx="119856" formatCode="0.00E+00">
                  <c:v>-6.6588400000000001E-3</c:v>
                </c:pt>
                <c:pt idx="119857" formatCode="0.00E+00">
                  <c:v>-6.2503999999999997E-3</c:v>
                </c:pt>
                <c:pt idx="119858" formatCode="0.00E+00">
                  <c:v>-5.8486900000000001E-3</c:v>
                </c:pt>
                <c:pt idx="119859" formatCode="0.00E+00">
                  <c:v>-5.4561699999999998E-3</c:v>
                </c:pt>
                <c:pt idx="119860" formatCode="0.00E+00">
                  <c:v>-5.0743200000000002E-3</c:v>
                </c:pt>
                <c:pt idx="119861" formatCode="0.00E+00">
                  <c:v>-4.7034900000000003E-3</c:v>
                </c:pt>
                <c:pt idx="119862" formatCode="0.00E+00">
                  <c:v>-4.3434499999999996E-3</c:v>
                </c:pt>
                <c:pt idx="119863" formatCode="0.00E+00">
                  <c:v>-3.9941500000000001E-3</c:v>
                </c:pt>
                <c:pt idx="119864" formatCode="0.00E+00">
                  <c:v>-3.6557600000000001E-3</c:v>
                </c:pt>
                <c:pt idx="119865" formatCode="0.00E+00">
                  <c:v>-3.3276500000000001E-3</c:v>
                </c:pt>
                <c:pt idx="119866" formatCode="0.00E+00">
                  <c:v>-3.0083599999999999E-3</c:v>
                </c:pt>
                <c:pt idx="119867" formatCode="0.00E+00">
                  <c:v>-2.69754E-3</c:v>
                </c:pt>
                <c:pt idx="119868" formatCode="0.00E+00">
                  <c:v>-2.3961400000000002E-3</c:v>
                </c:pt>
                <c:pt idx="119869" formatCode="0.00E+00">
                  <c:v>-2.10421E-3</c:v>
                </c:pt>
                <c:pt idx="119870" formatCode="0.00E+00">
                  <c:v>-1.8208600000000001E-3</c:v>
                </c:pt>
                <c:pt idx="119871" formatCode="0.00E+00">
                  <c:v>-1.54597E-3</c:v>
                </c:pt>
                <c:pt idx="119872" formatCode="0.00E+00">
                  <c:v>-1.27984E-3</c:v>
                </c:pt>
                <c:pt idx="119873" formatCode="0.00E+00">
                  <c:v>-1.0227299999999999E-3</c:v>
                </c:pt>
                <c:pt idx="119874" formatCode="0.00E+00">
                  <c:v>-7.7472999999999995E-4</c:v>
                </c:pt>
                <c:pt idx="119875" formatCode="0.00E+00">
                  <c:v>-5.3550899999999999E-4</c:v>
                </c:pt>
                <c:pt idx="119876" formatCode="0.00E+00">
                  <c:v>-3.0521900000000002E-4</c:v>
                </c:pt>
                <c:pt idx="119877" formatCode="0.00E+00">
                  <c:v>-8.4618199999999996E-5</c:v>
                </c:pt>
                <c:pt idx="119878" formatCode="0.00E+00">
                  <c:v>1.25907E-4</c:v>
                </c:pt>
                <c:pt idx="119879" formatCode="0.00E+00">
                  <c:v>3.2605399999999999E-4</c:v>
                </c:pt>
                <c:pt idx="119880" formatCode="0.00E+00">
                  <c:v>5.1464999999999996E-4</c:v>
                </c:pt>
                <c:pt idx="119881" formatCode="0.00E+00">
                  <c:v>6.9019399999999999E-4</c:v>
                </c:pt>
                <c:pt idx="119882" formatCode="0.00E+00">
                  <c:v>8.52234E-4</c:v>
                </c:pt>
                <c:pt idx="119883" formatCode="0.00E+00">
                  <c:v>1.00136E-3</c:v>
                </c:pt>
                <c:pt idx="119884" formatCode="0.00E+00">
                  <c:v>1.1380100000000001E-3</c:v>
                </c:pt>
                <c:pt idx="119885" formatCode="0.00E+00">
                  <c:v>1.2623000000000001E-3</c:v>
                </c:pt>
                <c:pt idx="119886" formatCode="0.00E+00">
                  <c:v>1.3745999999999999E-3</c:v>
                </c:pt>
                <c:pt idx="119887" formatCode="0.00E+00">
                  <c:v>1.4750799999999999E-3</c:v>
                </c:pt>
                <c:pt idx="119888" formatCode="0.00E+00">
                  <c:v>1.56368E-3</c:v>
                </c:pt>
                <c:pt idx="119889" formatCode="0.00E+00">
                  <c:v>1.6404799999999999E-3</c:v>
                </c:pt>
                <c:pt idx="119890" formatCode="0.00E+00">
                  <c:v>1.7051499999999999E-3</c:v>
                </c:pt>
                <c:pt idx="119891" formatCode="0.00E+00">
                  <c:v>1.75716E-3</c:v>
                </c:pt>
                <c:pt idx="119892" formatCode="0.00E+00">
                  <c:v>1.79569E-3</c:v>
                </c:pt>
                <c:pt idx="119893" formatCode="0.00E+00">
                  <c:v>1.8191100000000001E-3</c:v>
                </c:pt>
                <c:pt idx="119894" formatCode="0.00E+00">
                  <c:v>1.82548E-3</c:v>
                </c:pt>
                <c:pt idx="119895" formatCode="0.00E+00">
                  <c:v>1.81379E-3</c:v>
                </c:pt>
                <c:pt idx="119896" formatCode="0.00E+00">
                  <c:v>1.7847099999999999E-3</c:v>
                </c:pt>
                <c:pt idx="119897" formatCode="0.00E+00">
                  <c:v>1.7393199999999999E-3</c:v>
                </c:pt>
                <c:pt idx="119898" formatCode="0.00E+00">
                  <c:v>1.6777000000000001E-3</c:v>
                </c:pt>
                <c:pt idx="119899" formatCode="0.00E+00">
                  <c:v>1.5997400000000001E-3</c:v>
                </c:pt>
                <c:pt idx="119900" formatCode="0.00E+00">
                  <c:v>1.5066999999999999E-3</c:v>
                </c:pt>
                <c:pt idx="119901" formatCode="0.00E+00">
                  <c:v>1.4002800000000001E-3</c:v>
                </c:pt>
                <c:pt idx="119902" formatCode="0.00E+00">
                  <c:v>1.28097E-3</c:v>
                </c:pt>
                <c:pt idx="119903" formatCode="0.00E+00">
                  <c:v>1.1486599999999999E-3</c:v>
                </c:pt>
                <c:pt idx="119904" formatCode="0.00E+00">
                  <c:v>1.0029500000000001E-3</c:v>
                </c:pt>
                <c:pt idx="119905" formatCode="0.00E+00">
                  <c:v>8.4277400000000002E-4</c:v>
                </c:pt>
                <c:pt idx="119906" formatCode="0.00E+00">
                  <c:v>6.6793500000000003E-4</c:v>
                </c:pt>
                <c:pt idx="119907" formatCode="0.00E+00">
                  <c:v>4.8038200000000001E-4</c:v>
                </c:pt>
                <c:pt idx="119908" formatCode="0.00E+00">
                  <c:v>2.8235000000000001E-4</c:v>
                </c:pt>
                <c:pt idx="119909" formatCode="0.00E+00">
                  <c:v>7.3950599999999996E-5</c:v>
                </c:pt>
                <c:pt idx="119910" formatCode="0.00E+00">
                  <c:v>-1.4680699999999999E-4</c:v>
                </c:pt>
                <c:pt idx="119911" formatCode="0.00E+00">
                  <c:v>-3.8211899999999999E-4</c:v>
                </c:pt>
                <c:pt idx="119912" formatCode="0.00E+00">
                  <c:v>-6.3347299999999996E-4</c:v>
                </c:pt>
                <c:pt idx="119913" formatCode="0.00E+00">
                  <c:v>-9.0197499999999996E-4</c:v>
                </c:pt>
                <c:pt idx="119914" formatCode="0.00E+00">
                  <c:v>-1.1870800000000001E-3</c:v>
                </c:pt>
                <c:pt idx="119915" formatCode="0.00E+00">
                  <c:v>-1.4867700000000001E-3</c:v>
                </c:pt>
                <c:pt idx="119916" formatCode="0.00E+00">
                  <c:v>-1.8005600000000001E-3</c:v>
                </c:pt>
                <c:pt idx="119917" formatCode="0.00E+00">
                  <c:v>-2.1292199999999998E-3</c:v>
                </c:pt>
                <c:pt idx="119918" formatCode="0.00E+00">
                  <c:v>-2.47291E-3</c:v>
                </c:pt>
                <c:pt idx="119919" formatCode="0.00E+00">
                  <c:v>-2.8322299999999998E-3</c:v>
                </c:pt>
                <c:pt idx="119920" formatCode="0.00E+00">
                  <c:v>-3.2082899999999999E-3</c:v>
                </c:pt>
                <c:pt idx="119921" formatCode="0.00E+00">
                  <c:v>-3.6008099999999999E-3</c:v>
                </c:pt>
                <c:pt idx="119922" formatCode="0.00E+00">
                  <c:v>-4.0083300000000001E-3</c:v>
                </c:pt>
                <c:pt idx="119923" formatCode="0.00E+00">
                  <c:v>-4.4294800000000004E-3</c:v>
                </c:pt>
                <c:pt idx="119924" formatCode="0.00E+00">
                  <c:v>-4.86302E-3</c:v>
                </c:pt>
                <c:pt idx="119925" formatCode="0.00E+00">
                  <c:v>-5.3084999999999999E-3</c:v>
                </c:pt>
                <c:pt idx="119926" formatCode="0.00E+00">
                  <c:v>-5.7682000000000002E-3</c:v>
                </c:pt>
                <c:pt idx="119927" formatCode="0.00E+00">
                  <c:v>-6.2400199999999998E-3</c:v>
                </c:pt>
                <c:pt idx="119928" formatCode="0.00E+00">
                  <c:v>-6.7095999999999996E-3</c:v>
                </c:pt>
                <c:pt idx="119929" formatCode="0.00E+00">
                  <c:v>-7.1734399999999997E-3</c:v>
                </c:pt>
                <c:pt idx="119930" formatCode="0.00E+00">
                  <c:v>-7.6487300000000003E-3</c:v>
                </c:pt>
                <c:pt idx="119931" formatCode="0.00E+00">
                  <c:v>-8.1393899999999998E-3</c:v>
                </c:pt>
                <c:pt idx="119932" formatCode="0.00E+00">
                  <c:v>-8.6351899999999992E-3</c:v>
                </c:pt>
                <c:pt idx="119933" formatCode="0.00E+00">
                  <c:v>-9.1361499999999991E-3</c:v>
                </c:pt>
                <c:pt idx="119934" formatCode="0.00E+00">
                  <c:v>-9.6461299999999993E-3</c:v>
                </c:pt>
                <c:pt idx="119935">
                  <c:v>-1.01645E-2</c:v>
                </c:pt>
                <c:pt idx="119936">
                  <c:v>-1.0689799999999999E-2</c:v>
                </c:pt>
                <c:pt idx="119937">
                  <c:v>-1.12204E-2</c:v>
                </c:pt>
                <c:pt idx="119938">
                  <c:v>-1.17555E-2</c:v>
                </c:pt>
                <c:pt idx="119939">
                  <c:v>-1.22951E-2</c:v>
                </c:pt>
                <c:pt idx="119940">
                  <c:v>-1.28395E-2</c:v>
                </c:pt>
                <c:pt idx="119941">
                  <c:v>-1.33887E-2</c:v>
                </c:pt>
                <c:pt idx="119942">
                  <c:v>-1.3942100000000001E-2</c:v>
                </c:pt>
                <c:pt idx="119943">
                  <c:v>-1.4499700000000001E-2</c:v>
                </c:pt>
                <c:pt idx="119944">
                  <c:v>-1.50616E-2</c:v>
                </c:pt>
                <c:pt idx="119945">
                  <c:v>-1.5628E-2</c:v>
                </c:pt>
                <c:pt idx="119946">
                  <c:v>-1.6199100000000001E-2</c:v>
                </c:pt>
                <c:pt idx="119947">
                  <c:v>-1.6775000000000002E-2</c:v>
                </c:pt>
                <c:pt idx="119948">
                  <c:v>-1.73554E-2</c:v>
                </c:pt>
                <c:pt idx="119949">
                  <c:v>-1.7938699999999998E-2</c:v>
                </c:pt>
                <c:pt idx="119950">
                  <c:v>-1.8523000000000001E-2</c:v>
                </c:pt>
                <c:pt idx="119951">
                  <c:v>-1.91062E-2</c:v>
                </c:pt>
                <c:pt idx="119952">
                  <c:v>-1.9687E-2</c:v>
                </c:pt>
                <c:pt idx="119953">
                  <c:v>-2.0264399999999998E-2</c:v>
                </c:pt>
                <c:pt idx="119954">
                  <c:v>-2.0836899999999998E-2</c:v>
                </c:pt>
                <c:pt idx="119955">
                  <c:v>-2.1403800000000001E-2</c:v>
                </c:pt>
                <c:pt idx="119956">
                  <c:v>-2.19642E-2</c:v>
                </c:pt>
                <c:pt idx="119957">
                  <c:v>-2.2516999999999999E-2</c:v>
                </c:pt>
                <c:pt idx="119958">
                  <c:v>-2.30613E-2</c:v>
                </c:pt>
                <c:pt idx="119959">
                  <c:v>-2.3596499999999999E-2</c:v>
                </c:pt>
                <c:pt idx="119960">
                  <c:v>-2.4121E-2</c:v>
                </c:pt>
                <c:pt idx="119961">
                  <c:v>-2.4633499999999999E-2</c:v>
                </c:pt>
                <c:pt idx="119962">
                  <c:v>-2.5133800000000001E-2</c:v>
                </c:pt>
                <c:pt idx="119963">
                  <c:v>-2.5621600000000001E-2</c:v>
                </c:pt>
                <c:pt idx="119964">
                  <c:v>-2.6096500000000002E-2</c:v>
                </c:pt>
                <c:pt idx="119965">
                  <c:v>-2.6558399999999999E-2</c:v>
                </c:pt>
                <c:pt idx="119966">
                  <c:v>-2.7007E-2</c:v>
                </c:pt>
                <c:pt idx="119967">
                  <c:v>-2.74422E-2</c:v>
                </c:pt>
                <c:pt idx="119968">
                  <c:v>-2.7863499999999999E-2</c:v>
                </c:pt>
                <c:pt idx="119969">
                  <c:v>-2.82706E-2</c:v>
                </c:pt>
                <c:pt idx="119970">
                  <c:v>-2.86631E-2</c:v>
                </c:pt>
                <c:pt idx="119971">
                  <c:v>-2.9040199999999999E-2</c:v>
                </c:pt>
                <c:pt idx="119972">
                  <c:v>-2.9401299999999998E-2</c:v>
                </c:pt>
                <c:pt idx="119973">
                  <c:v>-2.9746000000000002E-2</c:v>
                </c:pt>
                <c:pt idx="119974">
                  <c:v>-3.0073800000000001E-2</c:v>
                </c:pt>
                <c:pt idx="119975">
                  <c:v>-3.03837E-2</c:v>
                </c:pt>
                <c:pt idx="119976">
                  <c:v>-3.0674900000000001E-2</c:v>
                </c:pt>
                <c:pt idx="119977">
                  <c:v>-3.0946100000000001E-2</c:v>
                </c:pt>
                <c:pt idx="119978">
                  <c:v>-3.1196100000000001E-2</c:v>
                </c:pt>
                <c:pt idx="119979">
                  <c:v>-3.1424000000000001E-2</c:v>
                </c:pt>
                <c:pt idx="119980">
                  <c:v>-3.1630199999999997E-2</c:v>
                </c:pt>
                <c:pt idx="119981">
                  <c:v>-3.1815499999999997E-2</c:v>
                </c:pt>
                <c:pt idx="119982">
                  <c:v>-3.1980500000000002E-2</c:v>
                </c:pt>
                <c:pt idx="119983">
                  <c:v>-3.2125099999999997E-2</c:v>
                </c:pt>
                <c:pt idx="119984">
                  <c:v>-3.2249300000000002E-2</c:v>
                </c:pt>
                <c:pt idx="119985">
                  <c:v>-3.2352800000000001E-2</c:v>
                </c:pt>
                <c:pt idx="119986">
                  <c:v>-3.2434999999999999E-2</c:v>
                </c:pt>
                <c:pt idx="119987">
                  <c:v>-3.2495000000000003E-2</c:v>
                </c:pt>
                <c:pt idx="119988">
                  <c:v>-3.25318E-2</c:v>
                </c:pt>
                <c:pt idx="119989">
                  <c:v>-3.2544799999999999E-2</c:v>
                </c:pt>
                <c:pt idx="119990">
                  <c:v>-3.2534100000000003E-2</c:v>
                </c:pt>
                <c:pt idx="119991">
                  <c:v>-3.2500500000000002E-2</c:v>
                </c:pt>
                <c:pt idx="119992">
                  <c:v>-3.2444800000000003E-2</c:v>
                </c:pt>
                <c:pt idx="119993">
                  <c:v>-3.2367699999999999E-2</c:v>
                </c:pt>
                <c:pt idx="119994">
                  <c:v>-3.2267700000000003E-2</c:v>
                </c:pt>
                <c:pt idx="119995">
                  <c:v>-3.2142799999999999E-2</c:v>
                </c:pt>
                <c:pt idx="119996">
                  <c:v>-3.1992199999999998E-2</c:v>
                </c:pt>
                <c:pt idx="119997">
                  <c:v>-3.1816900000000002E-2</c:v>
                </c:pt>
                <c:pt idx="119998">
                  <c:v>-3.1617800000000001E-2</c:v>
                </c:pt>
                <c:pt idx="119999">
                  <c:v>-3.13955E-2</c:v>
                </c:pt>
                <c:pt idx="120000">
                  <c:v>-3.1151399999999999E-2</c:v>
                </c:pt>
                <c:pt idx="120001">
                  <c:v>-3.08866E-2</c:v>
                </c:pt>
                <c:pt idx="120002">
                  <c:v>-3.05998E-2</c:v>
                </c:pt>
                <c:pt idx="120003">
                  <c:v>-3.0289400000000001E-2</c:v>
                </c:pt>
                <c:pt idx="120004">
                  <c:v>-2.9955699999999998E-2</c:v>
                </c:pt>
                <c:pt idx="120005">
                  <c:v>-2.9601300000000001E-2</c:v>
                </c:pt>
                <c:pt idx="120006">
                  <c:v>-2.9228000000000001E-2</c:v>
                </c:pt>
                <c:pt idx="120007">
                  <c:v>-2.8836500000000001E-2</c:v>
                </c:pt>
                <c:pt idx="120008">
                  <c:v>-2.8426199999999999E-2</c:v>
                </c:pt>
                <c:pt idx="120009">
                  <c:v>-2.7996500000000001E-2</c:v>
                </c:pt>
                <c:pt idx="120010">
                  <c:v>-2.7547499999999999E-2</c:v>
                </c:pt>
                <c:pt idx="120011">
                  <c:v>-2.7079300000000001E-2</c:v>
                </c:pt>
                <c:pt idx="120012">
                  <c:v>-2.6591900000000002E-2</c:v>
                </c:pt>
                <c:pt idx="120013">
                  <c:v>-2.6085899999999999E-2</c:v>
                </c:pt>
                <c:pt idx="120014">
                  <c:v>-2.5562399999999999E-2</c:v>
                </c:pt>
                <c:pt idx="120015">
                  <c:v>-2.5022800000000001E-2</c:v>
                </c:pt>
                <c:pt idx="120016">
                  <c:v>-2.4468500000000001E-2</c:v>
                </c:pt>
                <c:pt idx="120017">
                  <c:v>-2.3900500000000002E-2</c:v>
                </c:pt>
                <c:pt idx="120018">
                  <c:v>-2.3318499999999999E-2</c:v>
                </c:pt>
                <c:pt idx="120019">
                  <c:v>-2.2722800000000001E-2</c:v>
                </c:pt>
                <c:pt idx="120020">
                  <c:v>-2.2114499999999999E-2</c:v>
                </c:pt>
                <c:pt idx="120021">
                  <c:v>-2.1494099999999999E-2</c:v>
                </c:pt>
                <c:pt idx="120022">
                  <c:v>-2.0860799999999999E-2</c:v>
                </c:pt>
                <c:pt idx="120023">
                  <c:v>-2.02144E-2</c:v>
                </c:pt>
                <c:pt idx="120024">
                  <c:v>-1.9555800000000002E-2</c:v>
                </c:pt>
                <c:pt idx="120025">
                  <c:v>-1.8885800000000001E-2</c:v>
                </c:pt>
                <c:pt idx="120026">
                  <c:v>-1.8205499999999999E-2</c:v>
                </c:pt>
                <c:pt idx="120027">
                  <c:v>-1.7515900000000001E-2</c:v>
                </c:pt>
                <c:pt idx="120028">
                  <c:v>-1.6817700000000001E-2</c:v>
                </c:pt>
                <c:pt idx="120029">
                  <c:v>-1.6111299999999999E-2</c:v>
                </c:pt>
                <c:pt idx="120030">
                  <c:v>-1.53978E-2</c:v>
                </c:pt>
                <c:pt idx="120031">
                  <c:v>-1.4678099999999999E-2</c:v>
                </c:pt>
                <c:pt idx="120032">
                  <c:v>-1.3952600000000001E-2</c:v>
                </c:pt>
                <c:pt idx="120033">
                  <c:v>-1.3221800000000001E-2</c:v>
                </c:pt>
                <c:pt idx="120034">
                  <c:v>-1.24864E-2</c:v>
                </c:pt>
                <c:pt idx="120035">
                  <c:v>-1.17476E-2</c:v>
                </c:pt>
                <c:pt idx="120036">
                  <c:v>-1.1006200000000001E-2</c:v>
                </c:pt>
                <c:pt idx="120037">
                  <c:v>-1.0263E-2</c:v>
                </c:pt>
                <c:pt idx="120038" formatCode="0.00E+00">
                  <c:v>-9.5181999999999992E-3</c:v>
                </c:pt>
                <c:pt idx="120039" formatCode="0.00E+00">
                  <c:v>-8.7720599999999999E-3</c:v>
                </c:pt>
                <c:pt idx="120040" formatCode="0.00E+00">
                  <c:v>-8.0246799999999993E-3</c:v>
                </c:pt>
                <c:pt idx="120041" formatCode="0.00E+00">
                  <c:v>-7.2767600000000002E-3</c:v>
                </c:pt>
                <c:pt idx="120042" formatCode="0.00E+00">
                  <c:v>-6.5291100000000003E-3</c:v>
                </c:pt>
                <c:pt idx="120043" formatCode="0.00E+00">
                  <c:v>-5.7824399999999998E-3</c:v>
                </c:pt>
                <c:pt idx="120044" formatCode="0.00E+00">
                  <c:v>-5.0376600000000002E-3</c:v>
                </c:pt>
                <c:pt idx="120045" formatCode="0.00E+00">
                  <c:v>-4.2957400000000001E-3</c:v>
                </c:pt>
                <c:pt idx="120046" formatCode="0.00E+00">
                  <c:v>-3.55734E-3</c:v>
                </c:pt>
                <c:pt idx="120047" formatCode="0.00E+00">
                  <c:v>-2.8228300000000001E-3</c:v>
                </c:pt>
                <c:pt idx="120048" formatCode="0.00E+00">
                  <c:v>-2.0925499999999999E-3</c:v>
                </c:pt>
                <c:pt idx="120049" formatCode="0.00E+00">
                  <c:v>-1.36695E-3</c:v>
                </c:pt>
                <c:pt idx="120050" formatCode="0.00E+00">
                  <c:v>-6.4650000000000005E-4</c:v>
                </c:pt>
                <c:pt idx="120051" formatCode="0.00E+00">
                  <c:v>6.8572500000000001E-5</c:v>
                </c:pt>
                <c:pt idx="120052" formatCode="0.00E+00">
                  <c:v>7.7802299999999997E-4</c:v>
                </c:pt>
                <c:pt idx="120053" formatCode="0.00E+00">
                  <c:v>1.4810400000000001E-3</c:v>
                </c:pt>
                <c:pt idx="120054" formatCode="0.00E+00">
                  <c:v>2.1763500000000001E-3</c:v>
                </c:pt>
                <c:pt idx="120055" formatCode="0.00E+00">
                  <c:v>2.8628799999999999E-3</c:v>
                </c:pt>
                <c:pt idx="120056" formatCode="0.00E+00">
                  <c:v>3.5400000000000002E-3</c:v>
                </c:pt>
                <c:pt idx="120057" formatCode="0.00E+00">
                  <c:v>4.2072100000000003E-3</c:v>
                </c:pt>
                <c:pt idx="120058" formatCode="0.00E+00">
                  <c:v>4.8639800000000004E-3</c:v>
                </c:pt>
                <c:pt idx="120059" formatCode="0.00E+00">
                  <c:v>5.50988E-3</c:v>
                </c:pt>
                <c:pt idx="120060" formatCode="0.00E+00">
                  <c:v>6.1442199999999997E-3</c:v>
                </c:pt>
                <c:pt idx="120061" formatCode="0.00E+00">
                  <c:v>6.7662099999999999E-3</c:v>
                </c:pt>
                <c:pt idx="120062" formatCode="0.00E+00">
                  <c:v>7.3753300000000003E-3</c:v>
                </c:pt>
                <c:pt idx="120063" formatCode="0.00E+00">
                  <c:v>7.9713000000000006E-3</c:v>
                </c:pt>
                <c:pt idx="120064" formatCode="0.00E+00">
                  <c:v>8.5538100000000002E-3</c:v>
                </c:pt>
                <c:pt idx="120065" formatCode="0.00E+00">
                  <c:v>9.1224800000000005E-3</c:v>
                </c:pt>
                <c:pt idx="120066" formatCode="0.00E+00">
                  <c:v>9.6769300000000003E-3</c:v>
                </c:pt>
                <c:pt idx="120067">
                  <c:v>1.0216899999999999E-2</c:v>
                </c:pt>
                <c:pt idx="120068">
                  <c:v>1.0742099999999999E-2</c:v>
                </c:pt>
                <c:pt idx="120069">
                  <c:v>1.1252E-2</c:v>
                </c:pt>
                <c:pt idx="120070">
                  <c:v>1.1746400000000001E-2</c:v>
                </c:pt>
                <c:pt idx="120071">
                  <c:v>1.22249E-2</c:v>
                </c:pt>
                <c:pt idx="120072">
                  <c:v>1.2687199999999999E-2</c:v>
                </c:pt>
                <c:pt idx="120073">
                  <c:v>1.31331E-2</c:v>
                </c:pt>
                <c:pt idx="120074">
                  <c:v>1.35628E-2</c:v>
                </c:pt>
                <c:pt idx="120075">
                  <c:v>1.3976499999999999E-2</c:v>
                </c:pt>
                <c:pt idx="120076">
                  <c:v>1.43739E-2</c:v>
                </c:pt>
                <c:pt idx="120077">
                  <c:v>1.4755000000000001E-2</c:v>
                </c:pt>
                <c:pt idx="120078">
                  <c:v>1.51197E-2</c:v>
                </c:pt>
                <c:pt idx="120079">
                  <c:v>1.54675E-2</c:v>
                </c:pt>
                <c:pt idx="120080">
                  <c:v>1.5797800000000001E-2</c:v>
                </c:pt>
                <c:pt idx="120081">
                  <c:v>1.6110699999999999E-2</c:v>
                </c:pt>
                <c:pt idx="120082">
                  <c:v>1.6406299999999999E-2</c:v>
                </c:pt>
                <c:pt idx="120083">
                  <c:v>1.66848E-2</c:v>
                </c:pt>
                <c:pt idx="120084">
                  <c:v>1.6946099999999999E-2</c:v>
                </c:pt>
                <c:pt idx="120085">
                  <c:v>1.71895E-2</c:v>
                </c:pt>
                <c:pt idx="120086">
                  <c:v>1.7415E-2</c:v>
                </c:pt>
                <c:pt idx="120087">
                  <c:v>1.7622100000000002E-2</c:v>
                </c:pt>
                <c:pt idx="120088">
                  <c:v>1.7810900000000001E-2</c:v>
                </c:pt>
                <c:pt idx="120089">
                  <c:v>1.79811E-2</c:v>
                </c:pt>
                <c:pt idx="120090">
                  <c:v>1.8133099999999999E-2</c:v>
                </c:pt>
                <c:pt idx="120091">
                  <c:v>1.8267100000000001E-2</c:v>
                </c:pt>
                <c:pt idx="120092">
                  <c:v>1.8383099999999999E-2</c:v>
                </c:pt>
                <c:pt idx="120093">
                  <c:v>1.84811E-2</c:v>
                </c:pt>
                <c:pt idx="120094">
                  <c:v>1.8561600000000001E-2</c:v>
                </c:pt>
                <c:pt idx="120095">
                  <c:v>1.86254E-2</c:v>
                </c:pt>
                <c:pt idx="120096">
                  <c:v>1.86728E-2</c:v>
                </c:pt>
                <c:pt idx="120097">
                  <c:v>1.8703399999999998E-2</c:v>
                </c:pt>
                <c:pt idx="120098">
                  <c:v>1.87172E-2</c:v>
                </c:pt>
                <c:pt idx="120099">
                  <c:v>1.8714499999999998E-2</c:v>
                </c:pt>
                <c:pt idx="120100">
                  <c:v>1.8695799999999999E-2</c:v>
                </c:pt>
                <c:pt idx="120101">
                  <c:v>1.8661500000000001E-2</c:v>
                </c:pt>
                <c:pt idx="120102">
                  <c:v>1.86115E-2</c:v>
                </c:pt>
                <c:pt idx="120103">
                  <c:v>1.8546E-2</c:v>
                </c:pt>
                <c:pt idx="120104">
                  <c:v>1.8464999999999999E-2</c:v>
                </c:pt>
                <c:pt idx="120105">
                  <c:v>1.8368900000000001E-2</c:v>
                </c:pt>
                <c:pt idx="120106">
                  <c:v>1.8257700000000002E-2</c:v>
                </c:pt>
                <c:pt idx="120107">
                  <c:v>1.8131700000000001E-2</c:v>
                </c:pt>
                <c:pt idx="120108">
                  <c:v>1.7991099999999999E-2</c:v>
                </c:pt>
                <c:pt idx="120109">
                  <c:v>1.7836500000000002E-2</c:v>
                </c:pt>
                <c:pt idx="120110">
                  <c:v>1.7668E-2</c:v>
                </c:pt>
                <c:pt idx="120111">
                  <c:v>1.74862E-2</c:v>
                </c:pt>
                <c:pt idx="120112">
                  <c:v>1.72917E-2</c:v>
                </c:pt>
                <c:pt idx="120113">
                  <c:v>1.7085199999999998E-2</c:v>
                </c:pt>
                <c:pt idx="120114">
                  <c:v>1.6867E-2</c:v>
                </c:pt>
                <c:pt idx="120115">
                  <c:v>1.66374E-2</c:v>
                </c:pt>
                <c:pt idx="120116">
                  <c:v>1.6396600000000001E-2</c:v>
                </c:pt>
                <c:pt idx="120117">
                  <c:v>1.6144800000000001E-2</c:v>
                </c:pt>
                <c:pt idx="120118">
                  <c:v>1.5882500000000001E-2</c:v>
                </c:pt>
                <c:pt idx="120119">
                  <c:v>1.5609700000000001E-2</c:v>
                </c:pt>
                <c:pt idx="120120">
                  <c:v>1.53268E-2</c:v>
                </c:pt>
                <c:pt idx="120121">
                  <c:v>1.50341E-2</c:v>
                </c:pt>
                <c:pt idx="120122">
                  <c:v>1.47321E-2</c:v>
                </c:pt>
                <c:pt idx="120123">
                  <c:v>1.4421E-2</c:v>
                </c:pt>
                <c:pt idx="120124">
                  <c:v>1.4101300000000001E-2</c:v>
                </c:pt>
                <c:pt idx="120125">
                  <c:v>1.37733E-2</c:v>
                </c:pt>
                <c:pt idx="120126">
                  <c:v>1.34375E-2</c:v>
                </c:pt>
                <c:pt idx="120127">
                  <c:v>1.30942E-2</c:v>
                </c:pt>
                <c:pt idx="120128">
                  <c:v>1.27437E-2</c:v>
                </c:pt>
                <c:pt idx="120129">
                  <c:v>1.23867E-2</c:v>
                </c:pt>
                <c:pt idx="120130">
                  <c:v>1.2023600000000001E-2</c:v>
                </c:pt>
                <c:pt idx="120131">
                  <c:v>1.16545E-2</c:v>
                </c:pt>
                <c:pt idx="120132">
                  <c:v>1.1279600000000001E-2</c:v>
                </c:pt>
                <c:pt idx="120133">
                  <c:v>1.08992E-2</c:v>
                </c:pt>
                <c:pt idx="120134">
                  <c:v>1.0513700000000001E-2</c:v>
                </c:pt>
                <c:pt idx="120135">
                  <c:v>1.0123800000000001E-2</c:v>
                </c:pt>
                <c:pt idx="120136" formatCode="0.00E+00">
                  <c:v>9.7297200000000007E-3</c:v>
                </c:pt>
                <c:pt idx="120137" formatCode="0.00E+00">
                  <c:v>9.3320199999999999E-3</c:v>
                </c:pt>
                <c:pt idx="120138" formatCode="0.00E+00">
                  <c:v>8.9310499999999994E-3</c:v>
                </c:pt>
                <c:pt idx="120139" formatCode="0.00E+00">
                  <c:v>8.52727E-3</c:v>
                </c:pt>
                <c:pt idx="120140" formatCode="0.00E+00">
                  <c:v>8.1210599999999994E-3</c:v>
                </c:pt>
                <c:pt idx="120141" formatCode="0.00E+00">
                  <c:v>7.7126800000000004E-3</c:v>
                </c:pt>
                <c:pt idx="120142" formatCode="0.00E+00">
                  <c:v>7.3024600000000002E-3</c:v>
                </c:pt>
                <c:pt idx="120143" formatCode="0.00E+00">
                  <c:v>6.8908099999999998E-3</c:v>
                </c:pt>
                <c:pt idx="120144" formatCode="0.00E+00">
                  <c:v>6.47805E-3</c:v>
                </c:pt>
                <c:pt idx="120145" formatCode="0.00E+00">
                  <c:v>6.0643499999999996E-3</c:v>
                </c:pt>
                <c:pt idx="120146" formatCode="0.00E+00">
                  <c:v>5.6500300000000003E-3</c:v>
                </c:pt>
                <c:pt idx="120147" formatCode="0.00E+00">
                  <c:v>5.2356900000000003E-3</c:v>
                </c:pt>
                <c:pt idx="120148" formatCode="0.00E+00">
                  <c:v>4.8219300000000003E-3</c:v>
                </c:pt>
                <c:pt idx="120149" formatCode="0.00E+00">
                  <c:v>4.4089799999999998E-3</c:v>
                </c:pt>
                <c:pt idx="120150" formatCode="0.00E+00">
                  <c:v>3.9969799999999998E-3</c:v>
                </c:pt>
                <c:pt idx="120151" formatCode="0.00E+00">
                  <c:v>3.5862099999999998E-3</c:v>
                </c:pt>
                <c:pt idx="120152" formatCode="0.00E+00">
                  <c:v>3.1769699999999999E-3</c:v>
                </c:pt>
                <c:pt idx="120153" formatCode="0.00E+00">
                  <c:v>2.7693399999999999E-3</c:v>
                </c:pt>
                <c:pt idx="120154" formatCode="0.00E+00">
                  <c:v>2.3633999999999999E-3</c:v>
                </c:pt>
                <c:pt idx="120155" formatCode="0.00E+00">
                  <c:v>1.9593200000000001E-3</c:v>
                </c:pt>
                <c:pt idx="120156" formatCode="0.00E+00">
                  <c:v>1.55744E-3</c:v>
                </c:pt>
                <c:pt idx="120157" formatCode="0.00E+00">
                  <c:v>1.15814E-3</c:v>
                </c:pt>
                <c:pt idx="120158" formatCode="0.00E+00">
                  <c:v>7.6168099999999995E-4</c:v>
                </c:pt>
                <c:pt idx="120159" formatCode="0.00E+00">
                  <c:v>3.6822299999999999E-4</c:v>
                </c:pt>
                <c:pt idx="120160" formatCode="0.00E+00">
                  <c:v>-2.20869E-5</c:v>
                </c:pt>
                <c:pt idx="120161" formatCode="0.00E+00">
                  <c:v>-4.0897299999999998E-4</c:v>
                </c:pt>
                <c:pt idx="120162" formatCode="0.00E+00">
                  <c:v>-7.9208700000000002E-4</c:v>
                </c:pt>
                <c:pt idx="120163" formatCode="0.00E+00">
                  <c:v>-1.17118E-3</c:v>
                </c:pt>
                <c:pt idx="120164" formatCode="0.00E+00">
                  <c:v>-1.5461299999999999E-3</c:v>
                </c:pt>
                <c:pt idx="120165" formatCode="0.00E+00">
                  <c:v>-1.91686E-3</c:v>
                </c:pt>
                <c:pt idx="120166" formatCode="0.00E+00">
                  <c:v>-2.2832799999999999E-3</c:v>
                </c:pt>
                <c:pt idx="120167" formatCode="0.00E+00">
                  <c:v>-2.6453100000000001E-3</c:v>
                </c:pt>
                <c:pt idx="120168" formatCode="0.00E+00">
                  <c:v>-3.0028799999999999E-3</c:v>
                </c:pt>
                <c:pt idx="120169" formatCode="0.00E+00">
                  <c:v>-3.3557499999999998E-3</c:v>
                </c:pt>
                <c:pt idx="120170" formatCode="0.00E+00">
                  <c:v>-3.7035499999999999E-3</c:v>
                </c:pt>
                <c:pt idx="120171" formatCode="0.00E+00">
                  <c:v>-4.04602E-3</c:v>
                </c:pt>
                <c:pt idx="120172" formatCode="0.00E+00">
                  <c:v>-4.3830900000000001E-3</c:v>
                </c:pt>
                <c:pt idx="120173" formatCode="0.00E+00">
                  <c:v>-4.71479E-3</c:v>
                </c:pt>
                <c:pt idx="120174" formatCode="0.00E+00">
                  <c:v>-5.0410899999999998E-3</c:v>
                </c:pt>
                <c:pt idx="120175" formatCode="0.00E+00">
                  <c:v>-5.3619399999999999E-3</c:v>
                </c:pt>
                <c:pt idx="120176" formatCode="0.00E+00">
                  <c:v>-5.6772300000000001E-3</c:v>
                </c:pt>
                <c:pt idx="120177" formatCode="0.00E+00">
                  <c:v>-5.9870100000000001E-3</c:v>
                </c:pt>
                <c:pt idx="120178" formatCode="0.00E+00">
                  <c:v>-6.2913999999999999E-3</c:v>
                </c:pt>
                <c:pt idx="120179" formatCode="0.00E+00">
                  <c:v>-6.5903100000000003E-3</c:v>
                </c:pt>
                <c:pt idx="120180" formatCode="0.00E+00">
                  <c:v>-6.8833899999999996E-3</c:v>
                </c:pt>
                <c:pt idx="120181" formatCode="0.00E+00">
                  <c:v>-7.1703000000000001E-3</c:v>
                </c:pt>
                <c:pt idx="120182" formatCode="0.00E+00">
                  <c:v>-7.4508300000000003E-3</c:v>
                </c:pt>
                <c:pt idx="120183" formatCode="0.00E+00">
                  <c:v>-7.72487E-3</c:v>
                </c:pt>
                <c:pt idx="120184" formatCode="0.00E+00">
                  <c:v>-7.9923000000000008E-3</c:v>
                </c:pt>
                <c:pt idx="120185" formatCode="0.00E+00">
                  <c:v>-8.25299E-3</c:v>
                </c:pt>
                <c:pt idx="120186" formatCode="0.00E+00">
                  <c:v>-8.5068799999999997E-3</c:v>
                </c:pt>
                <c:pt idx="120187" formatCode="0.00E+00">
                  <c:v>-8.7540399999999994E-3</c:v>
                </c:pt>
                <c:pt idx="120188" formatCode="0.00E+00">
                  <c:v>-8.9945200000000006E-3</c:v>
                </c:pt>
                <c:pt idx="120189" formatCode="0.00E+00">
                  <c:v>-9.2283399999999998E-3</c:v>
                </c:pt>
                <c:pt idx="120190" formatCode="0.00E+00">
                  <c:v>-9.4554400000000007E-3</c:v>
                </c:pt>
                <c:pt idx="120191" formatCode="0.00E+00">
                  <c:v>-9.6756900000000007E-3</c:v>
                </c:pt>
                <c:pt idx="120192" formatCode="0.00E+00">
                  <c:v>-9.8889400000000006E-3</c:v>
                </c:pt>
                <c:pt idx="120193">
                  <c:v>-1.00952E-2</c:v>
                </c:pt>
                <c:pt idx="120194">
                  <c:v>-1.0294299999999999E-2</c:v>
                </c:pt>
                <c:pt idx="120195">
                  <c:v>-1.0486499999999999E-2</c:v>
                </c:pt>
                <c:pt idx="120196">
                  <c:v>-1.06718E-2</c:v>
                </c:pt>
                <c:pt idx="120197">
                  <c:v>-1.08501E-2</c:v>
                </c:pt>
                <c:pt idx="120198">
                  <c:v>-1.1021100000000001E-2</c:v>
                </c:pt>
                <c:pt idx="120199">
                  <c:v>-1.1184700000000001E-2</c:v>
                </c:pt>
                <c:pt idx="120200">
                  <c:v>-1.13405E-2</c:v>
                </c:pt>
                <c:pt idx="120201">
                  <c:v>-1.14885E-2</c:v>
                </c:pt>
                <c:pt idx="120202">
                  <c:v>-1.1628599999999999E-2</c:v>
                </c:pt>
                <c:pt idx="120203">
                  <c:v>-1.1761000000000001E-2</c:v>
                </c:pt>
                <c:pt idx="120204">
                  <c:v>-1.1885700000000001E-2</c:v>
                </c:pt>
                <c:pt idx="120205">
                  <c:v>-1.20029E-2</c:v>
                </c:pt>
                <c:pt idx="120206">
                  <c:v>-1.2112700000000001E-2</c:v>
                </c:pt>
                <c:pt idx="120207">
                  <c:v>-1.22153E-2</c:v>
                </c:pt>
                <c:pt idx="120208">
                  <c:v>-1.2310400000000001E-2</c:v>
                </c:pt>
                <c:pt idx="120209">
                  <c:v>-1.23982E-2</c:v>
                </c:pt>
                <c:pt idx="120210">
                  <c:v>-1.2478599999999999E-2</c:v>
                </c:pt>
                <c:pt idx="120211">
                  <c:v>-1.25515E-2</c:v>
                </c:pt>
                <c:pt idx="120212">
                  <c:v>-1.2616799999999999E-2</c:v>
                </c:pt>
                <c:pt idx="120213">
                  <c:v>-1.2674400000000001E-2</c:v>
                </c:pt>
                <c:pt idx="120214">
                  <c:v>-1.2723999999999999E-2</c:v>
                </c:pt>
                <c:pt idx="120215">
                  <c:v>-1.27654E-2</c:v>
                </c:pt>
                <c:pt idx="120216">
                  <c:v>-1.27983E-2</c:v>
                </c:pt>
                <c:pt idx="120217">
                  <c:v>-1.2822699999999999E-2</c:v>
                </c:pt>
                <c:pt idx="120218">
                  <c:v>-1.2838499999999999E-2</c:v>
                </c:pt>
                <c:pt idx="120219">
                  <c:v>-1.28459E-2</c:v>
                </c:pt>
                <c:pt idx="120220">
                  <c:v>-1.2845499999999999E-2</c:v>
                </c:pt>
                <c:pt idx="120221">
                  <c:v>-1.28378E-2</c:v>
                </c:pt>
                <c:pt idx="120222">
                  <c:v>-1.28223E-2</c:v>
                </c:pt>
                <c:pt idx="120223">
                  <c:v>-1.2798500000000001E-2</c:v>
                </c:pt>
                <c:pt idx="120224">
                  <c:v>-1.27663E-2</c:v>
                </c:pt>
                <c:pt idx="120225">
                  <c:v>-1.2725500000000001E-2</c:v>
                </c:pt>
                <c:pt idx="120226">
                  <c:v>-1.26759E-2</c:v>
                </c:pt>
                <c:pt idx="120227">
                  <c:v>-1.2617099999999999E-2</c:v>
                </c:pt>
                <c:pt idx="120228">
                  <c:v>-1.25492E-2</c:v>
                </c:pt>
                <c:pt idx="120229">
                  <c:v>-1.2471899999999999E-2</c:v>
                </c:pt>
                <c:pt idx="120230">
                  <c:v>-1.23851E-2</c:v>
                </c:pt>
                <c:pt idx="120231">
                  <c:v>-1.2288800000000001E-2</c:v>
                </c:pt>
                <c:pt idx="120232">
                  <c:v>-1.21832E-2</c:v>
                </c:pt>
                <c:pt idx="120233">
                  <c:v>-1.20687E-2</c:v>
                </c:pt>
                <c:pt idx="120234">
                  <c:v>-1.1945300000000001E-2</c:v>
                </c:pt>
                <c:pt idx="120235">
                  <c:v>-1.1812599999999999E-2</c:v>
                </c:pt>
                <c:pt idx="120236">
                  <c:v>-1.16703E-2</c:v>
                </c:pt>
                <c:pt idx="120237">
                  <c:v>-1.15184E-2</c:v>
                </c:pt>
                <c:pt idx="120238">
                  <c:v>-1.1356700000000001E-2</c:v>
                </c:pt>
                <c:pt idx="120239">
                  <c:v>-1.1184899999999999E-2</c:v>
                </c:pt>
                <c:pt idx="120240">
                  <c:v>-1.10031E-2</c:v>
                </c:pt>
                <c:pt idx="120241">
                  <c:v>-1.08115E-2</c:v>
                </c:pt>
                <c:pt idx="120242">
                  <c:v>-1.06102E-2</c:v>
                </c:pt>
                <c:pt idx="120243">
                  <c:v>-1.03993E-2</c:v>
                </c:pt>
                <c:pt idx="120244">
                  <c:v>-1.0178899999999999E-2</c:v>
                </c:pt>
                <c:pt idx="120245" formatCode="0.00E+00">
                  <c:v>-9.9489899999999996E-3</c:v>
                </c:pt>
                <c:pt idx="120246" formatCode="0.00E+00">
                  <c:v>-9.7098500000000008E-3</c:v>
                </c:pt>
                <c:pt idx="120247" formatCode="0.00E+00">
                  <c:v>-9.4614899999999995E-3</c:v>
                </c:pt>
                <c:pt idx="120248" formatCode="0.00E+00">
                  <c:v>-9.2038999999999992E-3</c:v>
                </c:pt>
                <c:pt idx="120249" formatCode="0.00E+00">
                  <c:v>-8.9368899999999994E-3</c:v>
                </c:pt>
                <c:pt idx="120250" formatCode="0.00E+00">
                  <c:v>-8.6601999999999998E-3</c:v>
                </c:pt>
                <c:pt idx="120251" formatCode="0.00E+00">
                  <c:v>-8.3736599999999998E-3</c:v>
                </c:pt>
                <c:pt idx="120252" formatCode="0.00E+00">
                  <c:v>-8.0771699999999998E-3</c:v>
                </c:pt>
                <c:pt idx="120253" formatCode="0.00E+00">
                  <c:v>-7.7706800000000003E-3</c:v>
                </c:pt>
                <c:pt idx="120254" formatCode="0.00E+00">
                  <c:v>-7.4542599999999999E-3</c:v>
                </c:pt>
                <c:pt idx="120255" formatCode="0.00E+00">
                  <c:v>-7.1280099999999997E-3</c:v>
                </c:pt>
                <c:pt idx="120256" formatCode="0.00E+00">
                  <c:v>-6.7920100000000002E-3</c:v>
                </c:pt>
                <c:pt idx="120257" formatCode="0.00E+00">
                  <c:v>-6.4461700000000002E-3</c:v>
                </c:pt>
                <c:pt idx="120258" formatCode="0.00E+00">
                  <c:v>-6.0902500000000002E-3</c:v>
                </c:pt>
                <c:pt idx="120259" formatCode="0.00E+00">
                  <c:v>-5.7242700000000001E-3</c:v>
                </c:pt>
                <c:pt idx="120260" formatCode="0.00E+00">
                  <c:v>-5.3486200000000001E-3</c:v>
                </c:pt>
                <c:pt idx="120261" formatCode="0.00E+00">
                  <c:v>-4.9639699999999998E-3</c:v>
                </c:pt>
                <c:pt idx="120262" formatCode="0.00E+00">
                  <c:v>-4.5708399999999996E-3</c:v>
                </c:pt>
                <c:pt idx="120263" formatCode="0.00E+00">
                  <c:v>-4.1694100000000001E-3</c:v>
                </c:pt>
                <c:pt idx="120264" formatCode="0.00E+00">
                  <c:v>-3.7597400000000001E-3</c:v>
                </c:pt>
                <c:pt idx="120265" formatCode="0.00E+00">
                  <c:v>-3.3420500000000001E-3</c:v>
                </c:pt>
                <c:pt idx="120266" formatCode="0.00E+00">
                  <c:v>-2.9164199999999999E-3</c:v>
                </c:pt>
                <c:pt idx="120267" formatCode="0.00E+00">
                  <c:v>-2.4825099999999998E-3</c:v>
                </c:pt>
                <c:pt idx="120268" formatCode="0.00E+00">
                  <c:v>-2.04009E-3</c:v>
                </c:pt>
                <c:pt idx="120269" formatCode="0.00E+00">
                  <c:v>-1.58935E-3</c:v>
                </c:pt>
                <c:pt idx="120270" formatCode="0.00E+00">
                  <c:v>-1.13064E-3</c:v>
                </c:pt>
                <c:pt idx="120271" formatCode="0.00E+00">
                  <c:v>-6.6415799999999998E-4</c:v>
                </c:pt>
                <c:pt idx="120272" formatCode="0.00E+00">
                  <c:v>-1.8985599999999999E-4</c:v>
                </c:pt>
                <c:pt idx="120273" formatCode="0.00E+00">
                  <c:v>2.9233800000000001E-4</c:v>
                </c:pt>
                <c:pt idx="120274" formatCode="0.00E+00">
                  <c:v>7.8229199999999997E-4</c:v>
                </c:pt>
                <c:pt idx="120275" formatCode="0.00E+00">
                  <c:v>1.2796299999999999E-3</c:v>
                </c:pt>
                <c:pt idx="120276" formatCode="0.00E+00">
                  <c:v>1.78404E-3</c:v>
                </c:pt>
                <c:pt idx="120277" formatCode="0.00E+00">
                  <c:v>2.2953800000000001E-3</c:v>
                </c:pt>
                <c:pt idx="120278" formatCode="0.00E+00">
                  <c:v>2.8132999999999999E-3</c:v>
                </c:pt>
                <c:pt idx="120279" formatCode="0.00E+00">
                  <c:v>3.3371899999999999E-3</c:v>
                </c:pt>
                <c:pt idx="120280" formatCode="0.00E+00">
                  <c:v>3.8665100000000001E-3</c:v>
                </c:pt>
                <c:pt idx="120281" formatCode="0.00E+00">
                  <c:v>4.40092E-3</c:v>
                </c:pt>
                <c:pt idx="120282" formatCode="0.00E+00">
                  <c:v>4.9400199999999998E-3</c:v>
                </c:pt>
                <c:pt idx="120283" formatCode="0.00E+00">
                  <c:v>5.4833E-3</c:v>
                </c:pt>
                <c:pt idx="120284" formatCode="0.00E+00">
                  <c:v>6.0301499999999997E-3</c:v>
                </c:pt>
                <c:pt idx="120285" formatCode="0.00E+00">
                  <c:v>6.5800700000000004E-3</c:v>
                </c:pt>
                <c:pt idx="120286" formatCode="0.00E+00">
                  <c:v>7.1328800000000003E-3</c:v>
                </c:pt>
                <c:pt idx="120287" formatCode="0.00E+00">
                  <c:v>7.6886899999999998E-3</c:v>
                </c:pt>
                <c:pt idx="120288" formatCode="0.00E+00">
                  <c:v>8.2476200000000006E-3</c:v>
                </c:pt>
                <c:pt idx="120289" formatCode="0.00E+00">
                  <c:v>8.8094100000000002E-3</c:v>
                </c:pt>
                <c:pt idx="120290" formatCode="0.00E+00">
                  <c:v>9.3734999999999999E-3</c:v>
                </c:pt>
                <c:pt idx="120291" formatCode="0.00E+00">
                  <c:v>9.9394400000000008E-3</c:v>
                </c:pt>
                <c:pt idx="120292">
                  <c:v>1.05068E-2</c:v>
                </c:pt>
                <c:pt idx="120293">
                  <c:v>1.10749E-2</c:v>
                </c:pt>
                <c:pt idx="120294">
                  <c:v>1.16431E-2</c:v>
                </c:pt>
                <c:pt idx="120295">
                  <c:v>1.2211E-2</c:v>
                </c:pt>
                <c:pt idx="120296">
                  <c:v>1.2777999999999999E-2</c:v>
                </c:pt>
                <c:pt idx="120297">
                  <c:v>1.3343600000000001E-2</c:v>
                </c:pt>
                <c:pt idx="120298">
                  <c:v>1.39072E-2</c:v>
                </c:pt>
                <c:pt idx="120299">
                  <c:v>1.44683E-2</c:v>
                </c:pt>
                <c:pt idx="120300">
                  <c:v>1.50265E-2</c:v>
                </c:pt>
                <c:pt idx="120301">
                  <c:v>1.5581299999999999E-2</c:v>
                </c:pt>
                <c:pt idx="120302">
                  <c:v>1.6132799999999999E-2</c:v>
                </c:pt>
                <c:pt idx="120303">
                  <c:v>1.66806E-2</c:v>
                </c:pt>
                <c:pt idx="120304">
                  <c:v>1.7224400000000001E-2</c:v>
                </c:pt>
                <c:pt idx="120305">
                  <c:v>1.7763600000000001E-2</c:v>
                </c:pt>
                <c:pt idx="120306">
                  <c:v>1.8297799999999999E-2</c:v>
                </c:pt>
                <c:pt idx="120307">
                  <c:v>1.8826099999999998E-2</c:v>
                </c:pt>
                <c:pt idx="120308">
                  <c:v>1.9347199999999998E-2</c:v>
                </c:pt>
                <c:pt idx="120309">
                  <c:v>1.98604E-2</c:v>
                </c:pt>
                <c:pt idx="120310">
                  <c:v>2.0365600000000001E-2</c:v>
                </c:pt>
                <c:pt idx="120311">
                  <c:v>2.0862499999999999E-2</c:v>
                </c:pt>
                <c:pt idx="120312">
                  <c:v>2.1350899999999999E-2</c:v>
                </c:pt>
                <c:pt idx="120313">
                  <c:v>2.1830599999999999E-2</c:v>
                </c:pt>
                <c:pt idx="120314">
                  <c:v>2.23007E-2</c:v>
                </c:pt>
                <c:pt idx="120315">
                  <c:v>2.2760599999999999E-2</c:v>
                </c:pt>
                <c:pt idx="120316">
                  <c:v>2.3209899999999999E-2</c:v>
                </c:pt>
                <c:pt idx="120317">
                  <c:v>2.3648499999999999E-2</c:v>
                </c:pt>
                <c:pt idx="120318">
                  <c:v>2.4076199999999999E-2</c:v>
                </c:pt>
                <c:pt idx="120319">
                  <c:v>2.4492699999999999E-2</c:v>
                </c:pt>
                <c:pt idx="120320">
                  <c:v>2.4897200000000001E-2</c:v>
                </c:pt>
                <c:pt idx="120321">
                  <c:v>2.52889E-2</c:v>
                </c:pt>
                <c:pt idx="120322">
                  <c:v>2.5667200000000001E-2</c:v>
                </c:pt>
                <c:pt idx="120323">
                  <c:v>2.6031700000000001E-2</c:v>
                </c:pt>
                <c:pt idx="120324">
                  <c:v>2.63818E-2</c:v>
                </c:pt>
                <c:pt idx="120325">
                  <c:v>2.6717000000000001E-2</c:v>
                </c:pt>
                <c:pt idx="120326">
                  <c:v>2.70373E-2</c:v>
                </c:pt>
                <c:pt idx="120327">
                  <c:v>2.7342499999999999E-2</c:v>
                </c:pt>
                <c:pt idx="120328">
                  <c:v>2.76326E-2</c:v>
                </c:pt>
                <c:pt idx="120329">
                  <c:v>2.7907399999999999E-2</c:v>
                </c:pt>
                <c:pt idx="120330">
                  <c:v>2.8166500000000001E-2</c:v>
                </c:pt>
                <c:pt idx="120331">
                  <c:v>2.8409299999999998E-2</c:v>
                </c:pt>
                <c:pt idx="120332">
                  <c:v>2.86352E-2</c:v>
                </c:pt>
                <c:pt idx="120333">
                  <c:v>2.8843500000000001E-2</c:v>
                </c:pt>
                <c:pt idx="120334">
                  <c:v>2.9033900000000001E-2</c:v>
                </c:pt>
                <c:pt idx="120335">
                  <c:v>2.9206099999999999E-2</c:v>
                </c:pt>
                <c:pt idx="120336">
                  <c:v>2.93601E-2</c:v>
                </c:pt>
                <c:pt idx="120337">
                  <c:v>2.94957E-2</c:v>
                </c:pt>
                <c:pt idx="120338">
                  <c:v>2.9612800000000002E-2</c:v>
                </c:pt>
                <c:pt idx="120339">
                  <c:v>2.97113E-2</c:v>
                </c:pt>
                <c:pt idx="120340">
                  <c:v>2.9791100000000001E-2</c:v>
                </c:pt>
                <c:pt idx="120341">
                  <c:v>2.9852099999999999E-2</c:v>
                </c:pt>
                <c:pt idx="120342">
                  <c:v>2.98941E-2</c:v>
                </c:pt>
                <c:pt idx="120343">
                  <c:v>2.9916999999999999E-2</c:v>
                </c:pt>
                <c:pt idx="120344">
                  <c:v>2.99209E-2</c:v>
                </c:pt>
                <c:pt idx="120345">
                  <c:v>2.9905500000000002E-2</c:v>
                </c:pt>
                <c:pt idx="120346">
                  <c:v>2.9871000000000002E-2</c:v>
                </c:pt>
                <c:pt idx="120347">
                  <c:v>2.9817099999999999E-2</c:v>
                </c:pt>
                <c:pt idx="120348">
                  <c:v>2.9743499999999999E-2</c:v>
                </c:pt>
                <c:pt idx="120349">
                  <c:v>2.96498E-2</c:v>
                </c:pt>
                <c:pt idx="120350">
                  <c:v>2.9535599999999999E-2</c:v>
                </c:pt>
                <c:pt idx="120351">
                  <c:v>2.9401199999999999E-2</c:v>
                </c:pt>
                <c:pt idx="120352">
                  <c:v>2.92467E-2</c:v>
                </c:pt>
                <c:pt idx="120353">
                  <c:v>2.9072199999999999E-2</c:v>
                </c:pt>
                <c:pt idx="120354">
                  <c:v>2.8877699999999999E-2</c:v>
                </c:pt>
                <c:pt idx="120355">
                  <c:v>2.86638E-2</c:v>
                </c:pt>
                <c:pt idx="120356">
                  <c:v>2.8430799999999999E-2</c:v>
                </c:pt>
                <c:pt idx="120357">
                  <c:v>2.81788E-2</c:v>
                </c:pt>
                <c:pt idx="120358">
                  <c:v>2.7907700000000001E-2</c:v>
                </c:pt>
                <c:pt idx="120359">
                  <c:v>2.7617699999999999E-2</c:v>
                </c:pt>
                <c:pt idx="120360">
                  <c:v>2.7309400000000001E-2</c:v>
                </c:pt>
                <c:pt idx="120361">
                  <c:v>2.6983199999999999E-2</c:v>
                </c:pt>
                <c:pt idx="120362">
                  <c:v>2.6639300000000001E-2</c:v>
                </c:pt>
                <c:pt idx="120363">
                  <c:v>2.62779E-2</c:v>
                </c:pt>
                <c:pt idx="120364">
                  <c:v>2.58994E-2</c:v>
                </c:pt>
                <c:pt idx="120365">
                  <c:v>2.5503999999999999E-2</c:v>
                </c:pt>
                <c:pt idx="120366">
                  <c:v>2.5091700000000002E-2</c:v>
                </c:pt>
                <c:pt idx="120367">
                  <c:v>2.4662199999999999E-2</c:v>
                </c:pt>
                <c:pt idx="120368">
                  <c:v>2.42157E-2</c:v>
                </c:pt>
                <c:pt idx="120369">
                  <c:v>2.3752599999999999E-2</c:v>
                </c:pt>
                <c:pt idx="120370">
                  <c:v>2.3273700000000001E-2</c:v>
                </c:pt>
                <c:pt idx="120371">
                  <c:v>2.2779400000000002E-2</c:v>
                </c:pt>
                <c:pt idx="120372">
                  <c:v>2.22703E-2</c:v>
                </c:pt>
                <c:pt idx="120373">
                  <c:v>2.1746700000000001E-2</c:v>
                </c:pt>
                <c:pt idx="120374">
                  <c:v>2.1209100000000002E-2</c:v>
                </c:pt>
                <c:pt idx="120375">
                  <c:v>2.0657999999999999E-2</c:v>
                </c:pt>
                <c:pt idx="120376">
                  <c:v>2.00941E-2</c:v>
                </c:pt>
                <c:pt idx="120377">
                  <c:v>1.9517799999999998E-2</c:v>
                </c:pt>
                <c:pt idx="120378">
                  <c:v>1.8929700000000001E-2</c:v>
                </c:pt>
                <c:pt idx="120379">
                  <c:v>1.8330300000000001E-2</c:v>
                </c:pt>
                <c:pt idx="120380">
                  <c:v>1.77205E-2</c:v>
                </c:pt>
                <c:pt idx="120381">
                  <c:v>1.7101000000000002E-2</c:v>
                </c:pt>
                <c:pt idx="120382">
                  <c:v>1.6472400000000002E-2</c:v>
                </c:pt>
                <c:pt idx="120383">
                  <c:v>1.5835100000000001E-2</c:v>
                </c:pt>
                <c:pt idx="120384">
                  <c:v>1.5189599999999999E-2</c:v>
                </c:pt>
                <c:pt idx="120385">
                  <c:v>1.4536500000000001E-2</c:v>
                </c:pt>
                <c:pt idx="120386">
                  <c:v>1.3876599999999999E-2</c:v>
                </c:pt>
                <c:pt idx="120387">
                  <c:v>1.32102E-2</c:v>
                </c:pt>
                <c:pt idx="120388">
                  <c:v>1.2537899999999999E-2</c:v>
                </c:pt>
                <c:pt idx="120389">
                  <c:v>1.1860300000000001E-2</c:v>
                </c:pt>
                <c:pt idx="120390">
                  <c:v>1.11783E-2</c:v>
                </c:pt>
                <c:pt idx="120391">
                  <c:v>1.04923E-2</c:v>
                </c:pt>
                <c:pt idx="120392" formatCode="0.00E+00">
                  <c:v>9.8030200000000008E-3</c:v>
                </c:pt>
                <c:pt idx="120393" formatCode="0.00E+00">
                  <c:v>9.1113300000000008E-3</c:v>
                </c:pt>
                <c:pt idx="120394" formatCode="0.00E+00">
                  <c:v>8.4179000000000007E-3</c:v>
                </c:pt>
                <c:pt idx="120395" formatCode="0.00E+00">
                  <c:v>7.7232899999999998E-3</c:v>
                </c:pt>
                <c:pt idx="120396" formatCode="0.00E+00">
                  <c:v>7.0278700000000003E-3</c:v>
                </c:pt>
                <c:pt idx="120397" formatCode="0.00E+00">
                  <c:v>6.3320700000000004E-3</c:v>
                </c:pt>
                <c:pt idx="120398" formatCode="0.00E+00">
                  <c:v>5.6368E-3</c:v>
                </c:pt>
                <c:pt idx="120399" formatCode="0.00E+00">
                  <c:v>4.94305E-3</c:v>
                </c:pt>
                <c:pt idx="120400" formatCode="0.00E+00">
                  <c:v>4.2514199999999997E-3</c:v>
                </c:pt>
                <c:pt idx="120401" formatCode="0.00E+00">
                  <c:v>3.56223E-3</c:v>
                </c:pt>
                <c:pt idx="120402" formatCode="0.00E+00">
                  <c:v>2.8758899999999999E-3</c:v>
                </c:pt>
                <c:pt idx="120403" formatCode="0.00E+00">
                  <c:v>2.19302E-3</c:v>
                </c:pt>
                <c:pt idx="120404" formatCode="0.00E+00">
                  <c:v>1.5145200000000001E-3</c:v>
                </c:pt>
                <c:pt idx="120405" formatCode="0.00E+00">
                  <c:v>8.4158300000000002E-4</c:v>
                </c:pt>
                <c:pt idx="120406" formatCode="0.00E+00">
                  <c:v>1.7520799999999999E-4</c:v>
                </c:pt>
                <c:pt idx="120407" formatCode="0.00E+00">
                  <c:v>-4.8403699999999999E-4</c:v>
                </c:pt>
                <c:pt idx="120408" formatCode="0.00E+00">
                  <c:v>-1.1357299999999999E-3</c:v>
                </c:pt>
                <c:pt idx="120409" formatCode="0.00E+00">
                  <c:v>-1.7794099999999999E-3</c:v>
                </c:pt>
                <c:pt idx="120410" formatCode="0.00E+00">
                  <c:v>-2.4145799999999999E-3</c:v>
                </c:pt>
                <c:pt idx="120411" formatCode="0.00E+00">
                  <c:v>-3.0407799999999999E-3</c:v>
                </c:pt>
                <c:pt idx="120412" formatCode="0.00E+00">
                  <c:v>-3.6575800000000001E-3</c:v>
                </c:pt>
                <c:pt idx="120413" formatCode="0.00E+00">
                  <c:v>-4.2645499999999998E-3</c:v>
                </c:pt>
                <c:pt idx="120414" formatCode="0.00E+00">
                  <c:v>-4.8609500000000002E-3</c:v>
                </c:pt>
                <c:pt idx="120415" formatCode="0.00E+00">
                  <c:v>-5.4457799999999999E-3</c:v>
                </c:pt>
                <c:pt idx="120416" formatCode="0.00E+00">
                  <c:v>-6.0181499999999999E-3</c:v>
                </c:pt>
                <c:pt idx="120417" formatCode="0.00E+00">
                  <c:v>-6.5774700000000002E-3</c:v>
                </c:pt>
                <c:pt idx="120418" formatCode="0.00E+00">
                  <c:v>-7.1232099999999996E-3</c:v>
                </c:pt>
                <c:pt idx="120419" formatCode="0.00E+00">
                  <c:v>-7.65477E-3</c:v>
                </c:pt>
                <c:pt idx="120420" formatCode="0.00E+00">
                  <c:v>-8.1716199999999992E-3</c:v>
                </c:pt>
                <c:pt idx="120421" formatCode="0.00E+00">
                  <c:v>-8.6735400000000004E-3</c:v>
                </c:pt>
                <c:pt idx="120422" formatCode="0.00E+00">
                  <c:v>-9.1602999999999997E-3</c:v>
                </c:pt>
                <c:pt idx="120423" formatCode="0.00E+00">
                  <c:v>-9.6314299999999999E-3</c:v>
                </c:pt>
                <c:pt idx="120424">
                  <c:v>-1.0086400000000001E-2</c:v>
                </c:pt>
                <c:pt idx="120425">
                  <c:v>-1.0525100000000001E-2</c:v>
                </c:pt>
                <c:pt idx="120426">
                  <c:v>-1.0947200000000001E-2</c:v>
                </c:pt>
                <c:pt idx="120427">
                  <c:v>-1.13525E-2</c:v>
                </c:pt>
                <c:pt idx="120428">
                  <c:v>-1.17406E-2</c:v>
                </c:pt>
                <c:pt idx="120429">
                  <c:v>-1.21111E-2</c:v>
                </c:pt>
                <c:pt idx="120430">
                  <c:v>-1.24639E-2</c:v>
                </c:pt>
                <c:pt idx="120431">
                  <c:v>-1.27986E-2</c:v>
                </c:pt>
                <c:pt idx="120432">
                  <c:v>-1.3114900000000001E-2</c:v>
                </c:pt>
                <c:pt idx="120433">
                  <c:v>-1.34126E-2</c:v>
                </c:pt>
                <c:pt idx="120434">
                  <c:v>-1.3691500000000001E-2</c:v>
                </c:pt>
                <c:pt idx="120435">
                  <c:v>-1.39512E-2</c:v>
                </c:pt>
                <c:pt idx="120436">
                  <c:v>-1.41914E-2</c:v>
                </c:pt>
                <c:pt idx="120437">
                  <c:v>-1.4411999999999999E-2</c:v>
                </c:pt>
                <c:pt idx="120438">
                  <c:v>-1.4612699999999999E-2</c:v>
                </c:pt>
                <c:pt idx="120439">
                  <c:v>-1.47934E-2</c:v>
                </c:pt>
                <c:pt idx="120440">
                  <c:v>-1.49541E-2</c:v>
                </c:pt>
                <c:pt idx="120441">
                  <c:v>-1.5095000000000001E-2</c:v>
                </c:pt>
                <c:pt idx="120442">
                  <c:v>-1.5216199999999999E-2</c:v>
                </c:pt>
                <c:pt idx="120443">
                  <c:v>-1.5317600000000001E-2</c:v>
                </c:pt>
                <c:pt idx="120444">
                  <c:v>-1.5398800000000001E-2</c:v>
                </c:pt>
                <c:pt idx="120445">
                  <c:v>-1.54597E-2</c:v>
                </c:pt>
                <c:pt idx="120446">
                  <c:v>-1.5500099999999999E-2</c:v>
                </c:pt>
                <c:pt idx="120447">
                  <c:v>-1.55202E-2</c:v>
                </c:pt>
                <c:pt idx="120448">
                  <c:v>-1.55199E-2</c:v>
                </c:pt>
                <c:pt idx="120449">
                  <c:v>-1.54994E-2</c:v>
                </c:pt>
                <c:pt idx="120450">
                  <c:v>-1.5458899999999999E-2</c:v>
                </c:pt>
                <c:pt idx="120451">
                  <c:v>-1.53986E-2</c:v>
                </c:pt>
                <c:pt idx="120452">
                  <c:v>-1.5318699999999999E-2</c:v>
                </c:pt>
                <c:pt idx="120453">
                  <c:v>-1.52196E-2</c:v>
                </c:pt>
                <c:pt idx="120454">
                  <c:v>-1.51016E-2</c:v>
                </c:pt>
                <c:pt idx="120455">
                  <c:v>-1.4964999999999999E-2</c:v>
                </c:pt>
                <c:pt idx="120456">
                  <c:v>-1.48101E-2</c:v>
                </c:pt>
                <c:pt idx="120457">
                  <c:v>-1.4637000000000001E-2</c:v>
                </c:pt>
                <c:pt idx="120458">
                  <c:v>-1.4445700000000001E-2</c:v>
                </c:pt>
                <c:pt idx="120459">
                  <c:v>-1.4236E-2</c:v>
                </c:pt>
                <c:pt idx="120460">
                  <c:v>-1.4008E-2</c:v>
                </c:pt>
                <c:pt idx="120461">
                  <c:v>-1.3762099999999999E-2</c:v>
                </c:pt>
                <c:pt idx="120462">
                  <c:v>-1.34988E-2</c:v>
                </c:pt>
                <c:pt idx="120463">
                  <c:v>-1.32189E-2</c:v>
                </c:pt>
                <c:pt idx="120464">
                  <c:v>-1.2922700000000001E-2</c:v>
                </c:pt>
                <c:pt idx="120465">
                  <c:v>-1.2610700000000001E-2</c:v>
                </c:pt>
                <c:pt idx="120466">
                  <c:v>-1.22834E-2</c:v>
                </c:pt>
                <c:pt idx="120467">
                  <c:v>-1.19408E-2</c:v>
                </c:pt>
                <c:pt idx="120468">
                  <c:v>-1.1583400000000001E-2</c:v>
                </c:pt>
                <c:pt idx="120469">
                  <c:v>-1.12116E-2</c:v>
                </c:pt>
                <c:pt idx="120470">
                  <c:v>-1.0825899999999999E-2</c:v>
                </c:pt>
                <c:pt idx="120471">
                  <c:v>-1.0426700000000001E-2</c:v>
                </c:pt>
                <c:pt idx="120472">
                  <c:v>-1.00143E-2</c:v>
                </c:pt>
                <c:pt idx="120473" formatCode="0.00E+00">
                  <c:v>-9.5892300000000007E-3</c:v>
                </c:pt>
                <c:pt idx="120474" formatCode="0.00E+00">
                  <c:v>-9.1518899999999993E-3</c:v>
                </c:pt>
                <c:pt idx="120475" formatCode="0.00E+00">
                  <c:v>-8.7027900000000002E-3</c:v>
                </c:pt>
                <c:pt idx="120476" formatCode="0.00E+00">
                  <c:v>-8.2424799999999999E-3</c:v>
                </c:pt>
                <c:pt idx="120477" formatCode="0.00E+00">
                  <c:v>-7.7714999999999998E-3</c:v>
                </c:pt>
                <c:pt idx="120478" formatCode="0.00E+00">
                  <c:v>-7.2902399999999999E-3</c:v>
                </c:pt>
                <c:pt idx="120479" formatCode="0.00E+00">
                  <c:v>-6.7991199999999996E-3</c:v>
                </c:pt>
                <c:pt idx="120480" formatCode="0.00E+00">
                  <c:v>-6.2986700000000001E-3</c:v>
                </c:pt>
                <c:pt idx="120481" formatCode="0.00E+00">
                  <c:v>-5.7894000000000001E-3</c:v>
                </c:pt>
                <c:pt idx="120482" formatCode="0.00E+00">
                  <c:v>-5.27182E-3</c:v>
                </c:pt>
                <c:pt idx="120483" formatCode="0.00E+00">
                  <c:v>-4.7466100000000001E-3</c:v>
                </c:pt>
                <c:pt idx="120484" formatCode="0.00E+00">
                  <c:v>-4.2144399999999999E-3</c:v>
                </c:pt>
                <c:pt idx="120485" formatCode="0.00E+00">
                  <c:v>-3.6756900000000001E-3</c:v>
                </c:pt>
                <c:pt idx="120486" formatCode="0.00E+00">
                  <c:v>-3.1306699999999999E-3</c:v>
                </c:pt>
                <c:pt idx="120487" formatCode="0.00E+00">
                  <c:v>-2.5800100000000002E-3</c:v>
                </c:pt>
                <c:pt idx="120488" formatCode="0.00E+00">
                  <c:v>-2.0244299999999998E-3</c:v>
                </c:pt>
                <c:pt idx="120489" formatCode="0.00E+00">
                  <c:v>-1.4644899999999999E-3</c:v>
                </c:pt>
                <c:pt idx="120490" formatCode="0.00E+00">
                  <c:v>-9.0056200000000004E-4</c:v>
                </c:pt>
                <c:pt idx="120491" formatCode="0.00E+00">
                  <c:v>-3.3306500000000001E-4</c:v>
                </c:pt>
                <c:pt idx="120492" formatCode="0.00E+00">
                  <c:v>2.3756E-4</c:v>
                </c:pt>
                <c:pt idx="120493" formatCode="0.00E+00">
                  <c:v>8.1090899999999996E-4</c:v>
                </c:pt>
                <c:pt idx="120494" formatCode="0.00E+00">
                  <c:v>1.38648E-3</c:v>
                </c:pt>
                <c:pt idx="120495" formatCode="0.00E+00">
                  <c:v>1.96371E-3</c:v>
                </c:pt>
                <c:pt idx="120496" formatCode="0.00E+00">
                  <c:v>2.5420400000000002E-3</c:v>
                </c:pt>
                <c:pt idx="120497" formatCode="0.00E+00">
                  <c:v>3.1209900000000001E-3</c:v>
                </c:pt>
                <c:pt idx="120498" formatCode="0.00E+00">
                  <c:v>3.7001E-3</c:v>
                </c:pt>
                <c:pt idx="120499" formatCode="0.00E+00">
                  <c:v>4.2789500000000001E-3</c:v>
                </c:pt>
                <c:pt idx="120500" formatCode="0.00E+00">
                  <c:v>4.8570100000000001E-3</c:v>
                </c:pt>
                <c:pt idx="120501" formatCode="0.00E+00">
                  <c:v>5.4337600000000002E-3</c:v>
                </c:pt>
                <c:pt idx="120502" formatCode="0.00E+00">
                  <c:v>6.0087600000000001E-3</c:v>
                </c:pt>
                <c:pt idx="120503" formatCode="0.00E+00">
                  <c:v>6.5817200000000001E-3</c:v>
                </c:pt>
                <c:pt idx="120504" formatCode="0.00E+00">
                  <c:v>7.1522799999999996E-3</c:v>
                </c:pt>
                <c:pt idx="120505" formatCode="0.00E+00">
                  <c:v>7.7200899999999998E-3</c:v>
                </c:pt>
                <c:pt idx="120506" formatCode="0.00E+00">
                  <c:v>8.2848499999999999E-3</c:v>
                </c:pt>
                <c:pt idx="120507" formatCode="0.00E+00">
                  <c:v>8.8462599999999999E-3</c:v>
                </c:pt>
                <c:pt idx="120508" formatCode="0.00E+00">
                  <c:v>9.4039599999999994E-3</c:v>
                </c:pt>
                <c:pt idx="120509" formatCode="0.00E+00">
                  <c:v>9.9574499999999996E-3</c:v>
                </c:pt>
                <c:pt idx="120510">
                  <c:v>1.05062E-2</c:v>
                </c:pt>
                <c:pt idx="120511">
                  <c:v>1.10498E-2</c:v>
                </c:pt>
                <c:pt idx="120512">
                  <c:v>1.15879E-2</c:v>
                </c:pt>
                <c:pt idx="120513">
                  <c:v>1.2120000000000001E-2</c:v>
                </c:pt>
                <c:pt idx="120514">
                  <c:v>1.2645699999999999E-2</c:v>
                </c:pt>
                <c:pt idx="120515">
                  <c:v>1.3164800000000001E-2</c:v>
                </c:pt>
                <c:pt idx="120516">
                  <c:v>1.36772E-2</c:v>
                </c:pt>
                <c:pt idx="120517">
                  <c:v>1.41826E-2</c:v>
                </c:pt>
                <c:pt idx="120518">
                  <c:v>1.46806E-2</c:v>
                </c:pt>
                <c:pt idx="120519">
                  <c:v>1.5170899999999999E-2</c:v>
                </c:pt>
                <c:pt idx="120520">
                  <c:v>1.5653500000000001E-2</c:v>
                </c:pt>
                <c:pt idx="120521">
                  <c:v>1.6128099999999999E-2</c:v>
                </c:pt>
                <c:pt idx="120522">
                  <c:v>1.6594500000000002E-2</c:v>
                </c:pt>
                <c:pt idx="120523">
                  <c:v>1.7052600000000001E-2</c:v>
                </c:pt>
                <c:pt idx="120524">
                  <c:v>1.7502299999999998E-2</c:v>
                </c:pt>
                <c:pt idx="120525">
                  <c:v>1.7943400000000002E-2</c:v>
                </c:pt>
                <c:pt idx="120526">
                  <c:v>1.8375900000000001E-2</c:v>
                </c:pt>
                <c:pt idx="120527">
                  <c:v>1.87995E-2</c:v>
                </c:pt>
                <c:pt idx="120528">
                  <c:v>1.9214100000000001E-2</c:v>
                </c:pt>
                <c:pt idx="120529">
                  <c:v>1.9619299999999999E-2</c:v>
                </c:pt>
                <c:pt idx="120530">
                  <c:v>2.0015100000000001E-2</c:v>
                </c:pt>
                <c:pt idx="120531">
                  <c:v>2.0401200000000001E-2</c:v>
                </c:pt>
                <c:pt idx="120532">
                  <c:v>2.07776E-2</c:v>
                </c:pt>
                <c:pt idx="120533">
                  <c:v>2.1144400000000001E-2</c:v>
                </c:pt>
                <c:pt idx="120534">
                  <c:v>2.15015E-2</c:v>
                </c:pt>
                <c:pt idx="120535">
                  <c:v>2.1848900000000001E-2</c:v>
                </c:pt>
                <c:pt idx="120536">
                  <c:v>2.2186500000000001E-2</c:v>
                </c:pt>
                <c:pt idx="120537">
                  <c:v>2.2514099999999999E-2</c:v>
                </c:pt>
                <c:pt idx="120538">
                  <c:v>2.2831799999999999E-2</c:v>
                </c:pt>
                <c:pt idx="120539">
                  <c:v>2.3139300000000002E-2</c:v>
                </c:pt>
                <c:pt idx="120540">
                  <c:v>2.3436599999999998E-2</c:v>
                </c:pt>
                <c:pt idx="120541">
                  <c:v>2.3723500000000002E-2</c:v>
                </c:pt>
                <c:pt idx="120542">
                  <c:v>2.3999900000000001E-2</c:v>
                </c:pt>
                <c:pt idx="120543">
                  <c:v>2.4265800000000001E-2</c:v>
                </c:pt>
                <c:pt idx="120544">
                  <c:v>2.45212E-2</c:v>
                </c:pt>
                <c:pt idx="120545">
                  <c:v>2.4766199999999999E-2</c:v>
                </c:pt>
                <c:pt idx="120546">
                  <c:v>2.50008E-2</c:v>
                </c:pt>
                <c:pt idx="120547">
                  <c:v>2.5225000000000001E-2</c:v>
                </c:pt>
                <c:pt idx="120548">
                  <c:v>2.5439E-2</c:v>
                </c:pt>
                <c:pt idx="120549">
                  <c:v>2.5642600000000002E-2</c:v>
                </c:pt>
                <c:pt idx="120550">
                  <c:v>2.5835899999999998E-2</c:v>
                </c:pt>
                <c:pt idx="120551">
                  <c:v>2.6018699999999999E-2</c:v>
                </c:pt>
                <c:pt idx="120552">
                  <c:v>2.6191099999999998E-2</c:v>
                </c:pt>
                <c:pt idx="120553">
                  <c:v>2.6352899999999999E-2</c:v>
                </c:pt>
                <c:pt idx="120554">
                  <c:v>2.6504300000000001E-2</c:v>
                </c:pt>
                <c:pt idx="120555">
                  <c:v>2.66453E-2</c:v>
                </c:pt>
                <c:pt idx="120556">
                  <c:v>2.67757E-2</c:v>
                </c:pt>
                <c:pt idx="120557">
                  <c:v>2.6895800000000001E-2</c:v>
                </c:pt>
                <c:pt idx="120558">
                  <c:v>2.7005500000000002E-2</c:v>
                </c:pt>
                <c:pt idx="120559">
                  <c:v>2.7104900000000001E-2</c:v>
                </c:pt>
                <c:pt idx="120560">
                  <c:v>2.71939E-2</c:v>
                </c:pt>
                <c:pt idx="120561">
                  <c:v>2.72727E-2</c:v>
                </c:pt>
                <c:pt idx="120562">
                  <c:v>2.7341399999999998E-2</c:v>
                </c:pt>
                <c:pt idx="120563">
                  <c:v>2.7399900000000001E-2</c:v>
                </c:pt>
                <c:pt idx="120564">
                  <c:v>2.7448400000000001E-2</c:v>
                </c:pt>
                <c:pt idx="120565">
                  <c:v>2.7486799999999999E-2</c:v>
                </c:pt>
                <c:pt idx="120566">
                  <c:v>2.7515399999999999E-2</c:v>
                </c:pt>
                <c:pt idx="120567">
                  <c:v>2.7534099999999999E-2</c:v>
                </c:pt>
                <c:pt idx="120568">
                  <c:v>2.75427E-2</c:v>
                </c:pt>
                <c:pt idx="120569">
                  <c:v>2.75415E-2</c:v>
                </c:pt>
                <c:pt idx="120570">
                  <c:v>2.7530300000000001E-2</c:v>
                </c:pt>
                <c:pt idx="120571">
                  <c:v>2.75093E-2</c:v>
                </c:pt>
                <c:pt idx="120572">
                  <c:v>2.7478300000000001E-2</c:v>
                </c:pt>
                <c:pt idx="120573">
                  <c:v>2.7437400000000001E-2</c:v>
                </c:pt>
                <c:pt idx="120574">
                  <c:v>2.7386400000000002E-2</c:v>
                </c:pt>
                <c:pt idx="120575">
                  <c:v>2.73254E-2</c:v>
                </c:pt>
                <c:pt idx="120576">
                  <c:v>2.7254299999999999E-2</c:v>
                </c:pt>
                <c:pt idx="120577">
                  <c:v>2.7173099999999999E-2</c:v>
                </c:pt>
                <c:pt idx="120578">
                  <c:v>2.7081999999999998E-2</c:v>
                </c:pt>
                <c:pt idx="120579">
                  <c:v>2.6980899999999999E-2</c:v>
                </c:pt>
                <c:pt idx="120580">
                  <c:v>2.6870000000000002E-2</c:v>
                </c:pt>
                <c:pt idx="120581">
                  <c:v>2.6749100000000001E-2</c:v>
                </c:pt>
                <c:pt idx="120582">
                  <c:v>2.66184E-2</c:v>
                </c:pt>
                <c:pt idx="120583">
                  <c:v>2.6477899999999999E-2</c:v>
                </c:pt>
                <c:pt idx="120584">
                  <c:v>2.63276E-2</c:v>
                </c:pt>
                <c:pt idx="120585">
                  <c:v>2.61674E-2</c:v>
                </c:pt>
                <c:pt idx="120586">
                  <c:v>2.5997200000000002E-2</c:v>
                </c:pt>
                <c:pt idx="120587">
                  <c:v>2.5817199999999998E-2</c:v>
                </c:pt>
                <c:pt idx="120588">
                  <c:v>2.5627299999999999E-2</c:v>
                </c:pt>
                <c:pt idx="120589">
                  <c:v>2.5427399999999999E-2</c:v>
                </c:pt>
                <c:pt idx="120590">
                  <c:v>2.5217699999999999E-2</c:v>
                </c:pt>
                <c:pt idx="120591">
                  <c:v>2.4998300000000001E-2</c:v>
                </c:pt>
                <c:pt idx="120592">
                  <c:v>2.4769099999999999E-2</c:v>
                </c:pt>
                <c:pt idx="120593">
                  <c:v>2.4530300000000001E-2</c:v>
                </c:pt>
                <c:pt idx="120594">
                  <c:v>2.4282000000000001E-2</c:v>
                </c:pt>
                <c:pt idx="120595">
                  <c:v>2.4024199999999999E-2</c:v>
                </c:pt>
                <c:pt idx="120596">
                  <c:v>2.3756800000000002E-2</c:v>
                </c:pt>
                <c:pt idx="120597">
                  <c:v>2.3479799999999999E-2</c:v>
                </c:pt>
                <c:pt idx="120598">
                  <c:v>2.31933E-2</c:v>
                </c:pt>
                <c:pt idx="120599">
                  <c:v>2.2897500000000001E-2</c:v>
                </c:pt>
                <c:pt idx="120600">
                  <c:v>2.2592399999999999E-2</c:v>
                </c:pt>
                <c:pt idx="120601">
                  <c:v>2.2278099999999999E-2</c:v>
                </c:pt>
                <c:pt idx="120602">
                  <c:v>2.1954899999999999E-2</c:v>
                </c:pt>
                <c:pt idx="120603">
                  <c:v>2.16229E-2</c:v>
                </c:pt>
                <c:pt idx="120604">
                  <c:v>2.1281999999999999E-2</c:v>
                </c:pt>
                <c:pt idx="120605">
                  <c:v>2.09325E-2</c:v>
                </c:pt>
                <c:pt idx="120606">
                  <c:v>2.0574599999999998E-2</c:v>
                </c:pt>
                <c:pt idx="120607">
                  <c:v>2.0208299999999998E-2</c:v>
                </c:pt>
                <c:pt idx="120608">
                  <c:v>1.9833900000000002E-2</c:v>
                </c:pt>
                <c:pt idx="120609">
                  <c:v>1.94515E-2</c:v>
                </c:pt>
                <c:pt idx="120610">
                  <c:v>1.9061100000000001E-2</c:v>
                </c:pt>
                <c:pt idx="120611">
                  <c:v>1.8662700000000001E-2</c:v>
                </c:pt>
                <c:pt idx="120612">
                  <c:v>1.8256399999999999E-2</c:v>
                </c:pt>
                <c:pt idx="120613">
                  <c:v>1.7842400000000001E-2</c:v>
                </c:pt>
                <c:pt idx="120614">
                  <c:v>1.7420999999999999E-2</c:v>
                </c:pt>
                <c:pt idx="120615">
                  <c:v>1.6992400000000001E-2</c:v>
                </c:pt>
                <c:pt idx="120616">
                  <c:v>1.6556899999999999E-2</c:v>
                </c:pt>
                <c:pt idx="120617">
                  <c:v>1.61146E-2</c:v>
                </c:pt>
                <c:pt idx="120618">
                  <c:v>1.5665700000000001E-2</c:v>
                </c:pt>
                <c:pt idx="120619">
                  <c:v>1.52102E-2</c:v>
                </c:pt>
                <c:pt idx="120620">
                  <c:v>1.47482E-2</c:v>
                </c:pt>
                <c:pt idx="120621">
                  <c:v>1.42801E-2</c:v>
                </c:pt>
                <c:pt idx="120622">
                  <c:v>1.38061E-2</c:v>
                </c:pt>
                <c:pt idx="120623">
                  <c:v>1.33265E-2</c:v>
                </c:pt>
                <c:pt idx="120624">
                  <c:v>1.28416E-2</c:v>
                </c:pt>
                <c:pt idx="120625">
                  <c:v>1.23517E-2</c:v>
                </c:pt>
                <c:pt idx="120626">
                  <c:v>1.1856999999999999E-2</c:v>
                </c:pt>
                <c:pt idx="120627">
                  <c:v>1.1357799999999999E-2</c:v>
                </c:pt>
                <c:pt idx="120628">
                  <c:v>1.0854600000000001E-2</c:v>
                </c:pt>
                <c:pt idx="120629">
                  <c:v>1.0347800000000001E-2</c:v>
                </c:pt>
                <c:pt idx="120630" formatCode="0.00E+00">
                  <c:v>9.8374900000000008E-3</c:v>
                </c:pt>
                <c:pt idx="120631" formatCode="0.00E+00">
                  <c:v>9.3241899999999996E-3</c:v>
                </c:pt>
                <c:pt idx="120632" formatCode="0.00E+00">
                  <c:v>8.80826E-3</c:v>
                </c:pt>
                <c:pt idx="120633" formatCode="0.00E+00">
                  <c:v>8.2901699999999995E-3</c:v>
                </c:pt>
                <c:pt idx="120634" formatCode="0.00E+00">
                  <c:v>7.7703599999999996E-3</c:v>
                </c:pt>
                <c:pt idx="120635" formatCode="0.00E+00">
                  <c:v>7.24919E-3</c:v>
                </c:pt>
                <c:pt idx="120636" formatCode="0.00E+00">
                  <c:v>6.72691E-3</c:v>
                </c:pt>
                <c:pt idx="120637" formatCode="0.00E+00">
                  <c:v>6.2037400000000001E-3</c:v>
                </c:pt>
                <c:pt idx="120638" formatCode="0.00E+00">
                  <c:v>5.6799099999999998E-3</c:v>
                </c:pt>
                <c:pt idx="120639" formatCode="0.00E+00">
                  <c:v>5.1556900000000001E-3</c:v>
                </c:pt>
                <c:pt idx="120640" formatCode="0.00E+00">
                  <c:v>4.6313999999999999E-3</c:v>
                </c:pt>
                <c:pt idx="120641" formatCode="0.00E+00">
                  <c:v>4.1073799999999999E-3</c:v>
                </c:pt>
                <c:pt idx="120642" formatCode="0.00E+00">
                  <c:v>3.5839499999999998E-3</c:v>
                </c:pt>
                <c:pt idx="120643" formatCode="0.00E+00">
                  <c:v>3.0615E-3</c:v>
                </c:pt>
                <c:pt idx="120644" formatCode="0.00E+00">
                  <c:v>2.5404400000000001E-3</c:v>
                </c:pt>
                <c:pt idx="120645" formatCode="0.00E+00">
                  <c:v>2.0211399999999998E-3</c:v>
                </c:pt>
                <c:pt idx="120646" formatCode="0.00E+00">
                  <c:v>1.5039000000000001E-3</c:v>
                </c:pt>
                <c:pt idx="120647" formatCode="0.00E+00">
                  <c:v>9.8899499999999989E-4</c:v>
                </c:pt>
                <c:pt idx="120648" formatCode="0.00E+00">
                  <c:v>4.76794E-4</c:v>
                </c:pt>
                <c:pt idx="120649" formatCode="0.00E+00">
                  <c:v>-3.2245300000000001E-5</c:v>
                </c:pt>
                <c:pt idx="120650" formatCode="0.00E+00">
                  <c:v>-5.3762500000000002E-4</c:v>
                </c:pt>
                <c:pt idx="120651" formatCode="0.00E+00">
                  <c:v>-1.03886E-3</c:v>
                </c:pt>
                <c:pt idx="120652" formatCode="0.00E+00">
                  <c:v>-1.5355E-3</c:v>
                </c:pt>
                <c:pt idx="120653" formatCode="0.00E+00">
                  <c:v>-2.0271299999999998E-3</c:v>
                </c:pt>
                <c:pt idx="120654" formatCode="0.00E+00">
                  <c:v>-2.51338E-3</c:v>
                </c:pt>
                <c:pt idx="120655" formatCode="0.00E+00">
                  <c:v>-2.9939699999999999E-3</c:v>
                </c:pt>
                <c:pt idx="120656" formatCode="0.00E+00">
                  <c:v>-3.4686500000000002E-3</c:v>
                </c:pt>
                <c:pt idx="120657" formatCode="0.00E+00">
                  <c:v>-3.9371700000000003E-3</c:v>
                </c:pt>
                <c:pt idx="120658" formatCode="0.00E+00">
                  <c:v>-4.3992199999999997E-3</c:v>
                </c:pt>
                <c:pt idx="120659" formatCode="0.00E+00">
                  <c:v>-4.8544699999999996E-3</c:v>
                </c:pt>
                <c:pt idx="120660" formatCode="0.00E+00">
                  <c:v>-5.3025900000000003E-3</c:v>
                </c:pt>
                <c:pt idx="120661" formatCode="0.00E+00">
                  <c:v>-5.7433199999999997E-3</c:v>
                </c:pt>
                <c:pt idx="120662" formatCode="0.00E+00">
                  <c:v>-6.1763699999999996E-3</c:v>
                </c:pt>
                <c:pt idx="120663" formatCode="0.00E+00">
                  <c:v>-6.60145E-3</c:v>
                </c:pt>
                <c:pt idx="120664" formatCode="0.00E+00">
                  <c:v>-7.0182200000000004E-3</c:v>
                </c:pt>
                <c:pt idx="120665" formatCode="0.00E+00">
                  <c:v>-7.4262599999999996E-3</c:v>
                </c:pt>
                <c:pt idx="120666" formatCode="0.00E+00">
                  <c:v>-7.8251499999999995E-3</c:v>
                </c:pt>
                <c:pt idx="120667" formatCode="0.00E+00">
                  <c:v>-8.2145900000000008E-3</c:v>
                </c:pt>
                <c:pt idx="120668" formatCode="0.00E+00">
                  <c:v>-8.5943400000000007E-3</c:v>
                </c:pt>
                <c:pt idx="120669" formatCode="0.00E+00">
                  <c:v>-8.9640699999999993E-3</c:v>
                </c:pt>
                <c:pt idx="120670" formatCode="0.00E+00">
                  <c:v>-9.3233900000000008E-3</c:v>
                </c:pt>
                <c:pt idx="120671" formatCode="0.00E+00">
                  <c:v>-9.6719500000000003E-3</c:v>
                </c:pt>
                <c:pt idx="120672">
                  <c:v>-1.0009499999999999E-2</c:v>
                </c:pt>
                <c:pt idx="120673">
                  <c:v>-1.03357E-2</c:v>
                </c:pt>
                <c:pt idx="120674">
                  <c:v>-1.06502E-2</c:v>
                </c:pt>
                <c:pt idx="120675">
                  <c:v>-1.0952999999999999E-2</c:v>
                </c:pt>
                <c:pt idx="120676">
                  <c:v>-1.1243599999999999E-2</c:v>
                </c:pt>
                <c:pt idx="120677">
                  <c:v>-1.15219E-2</c:v>
                </c:pt>
                <c:pt idx="120678">
                  <c:v>-1.1787799999999999E-2</c:v>
                </c:pt>
                <c:pt idx="120679">
                  <c:v>-1.20409E-2</c:v>
                </c:pt>
                <c:pt idx="120680">
                  <c:v>-1.2280599999999999E-2</c:v>
                </c:pt>
                <c:pt idx="120681">
                  <c:v>-1.25066E-2</c:v>
                </c:pt>
                <c:pt idx="120682">
                  <c:v>-1.27186E-2</c:v>
                </c:pt>
                <c:pt idx="120683">
                  <c:v>-1.29166E-2</c:v>
                </c:pt>
                <c:pt idx="120684">
                  <c:v>-1.31001E-2</c:v>
                </c:pt>
                <c:pt idx="120685">
                  <c:v>-1.32689E-2</c:v>
                </c:pt>
                <c:pt idx="120686">
                  <c:v>-1.34229E-2</c:v>
                </c:pt>
                <c:pt idx="120687">
                  <c:v>-1.3561699999999999E-2</c:v>
                </c:pt>
                <c:pt idx="120688">
                  <c:v>-1.36852E-2</c:v>
                </c:pt>
                <c:pt idx="120689">
                  <c:v>-1.37932E-2</c:v>
                </c:pt>
                <c:pt idx="120690">
                  <c:v>-1.3885399999999999E-2</c:v>
                </c:pt>
                <c:pt idx="120691">
                  <c:v>-1.39617E-2</c:v>
                </c:pt>
                <c:pt idx="120692">
                  <c:v>-1.4022E-2</c:v>
                </c:pt>
                <c:pt idx="120693">
                  <c:v>-1.40661E-2</c:v>
                </c:pt>
                <c:pt idx="120694">
                  <c:v>-1.40936E-2</c:v>
                </c:pt>
                <c:pt idx="120695">
                  <c:v>-1.4104200000000001E-2</c:v>
                </c:pt>
                <c:pt idx="120696">
                  <c:v>-1.4097800000000001E-2</c:v>
                </c:pt>
                <c:pt idx="120697">
                  <c:v>-1.4074400000000001E-2</c:v>
                </c:pt>
                <c:pt idx="120698">
                  <c:v>-1.4034100000000001E-2</c:v>
                </c:pt>
                <c:pt idx="120699">
                  <c:v>-1.3977E-2</c:v>
                </c:pt>
                <c:pt idx="120700">
                  <c:v>-1.3903E-2</c:v>
                </c:pt>
                <c:pt idx="120701">
                  <c:v>-1.38122E-2</c:v>
                </c:pt>
                <c:pt idx="120702">
                  <c:v>-1.3704300000000001E-2</c:v>
                </c:pt>
                <c:pt idx="120703">
                  <c:v>-1.3579300000000001E-2</c:v>
                </c:pt>
                <c:pt idx="120704">
                  <c:v>-1.34369E-2</c:v>
                </c:pt>
                <c:pt idx="120705">
                  <c:v>-1.3277199999999999E-2</c:v>
                </c:pt>
                <c:pt idx="120706">
                  <c:v>-1.31007E-2</c:v>
                </c:pt>
                <c:pt idx="120707">
                  <c:v>-1.2907399999999999E-2</c:v>
                </c:pt>
                <c:pt idx="120708">
                  <c:v>-1.26973E-2</c:v>
                </c:pt>
                <c:pt idx="120709">
                  <c:v>-1.24703E-2</c:v>
                </c:pt>
                <c:pt idx="120710">
                  <c:v>-1.22264E-2</c:v>
                </c:pt>
                <c:pt idx="120711">
                  <c:v>-1.1965399999999999E-2</c:v>
                </c:pt>
                <c:pt idx="120712">
                  <c:v>-1.16875E-2</c:v>
                </c:pt>
                <c:pt idx="120713">
                  <c:v>-1.1392599999999999E-2</c:v>
                </c:pt>
                <c:pt idx="120714">
                  <c:v>-1.1080899999999999E-2</c:v>
                </c:pt>
                <c:pt idx="120715">
                  <c:v>-1.0752599999999999E-2</c:v>
                </c:pt>
                <c:pt idx="120716">
                  <c:v>-1.0407899999999999E-2</c:v>
                </c:pt>
                <c:pt idx="120717">
                  <c:v>-1.00467E-2</c:v>
                </c:pt>
                <c:pt idx="120718" formatCode="0.00E+00">
                  <c:v>-9.6690500000000002E-3</c:v>
                </c:pt>
                <c:pt idx="120719" formatCode="0.00E+00">
                  <c:v>-9.2745699999999993E-3</c:v>
                </c:pt>
                <c:pt idx="120720" formatCode="0.00E+00">
                  <c:v>-8.8630900000000006E-3</c:v>
                </c:pt>
                <c:pt idx="120721" formatCode="0.00E+00">
                  <c:v>-8.4351099999999991E-3</c:v>
                </c:pt>
                <c:pt idx="120722" formatCode="0.00E+00">
                  <c:v>-7.99155E-3</c:v>
                </c:pt>
                <c:pt idx="120723" formatCode="0.00E+00">
                  <c:v>-7.5329899999999998E-3</c:v>
                </c:pt>
                <c:pt idx="120724" formatCode="0.00E+00">
                  <c:v>-7.0597999999999998E-3</c:v>
                </c:pt>
                <c:pt idx="120725" formatCode="0.00E+00">
                  <c:v>-6.5725000000000002E-3</c:v>
                </c:pt>
                <c:pt idx="120726" formatCode="0.00E+00">
                  <c:v>-6.0716700000000004E-3</c:v>
                </c:pt>
                <c:pt idx="120727" formatCode="0.00E+00">
                  <c:v>-5.5577700000000001E-3</c:v>
                </c:pt>
                <c:pt idx="120728" formatCode="0.00E+00">
                  <c:v>-5.0312000000000004E-3</c:v>
                </c:pt>
                <c:pt idx="120729" formatCode="0.00E+00">
                  <c:v>-4.4924800000000001E-3</c:v>
                </c:pt>
                <c:pt idx="120730" formatCode="0.00E+00">
                  <c:v>-3.9421300000000003E-3</c:v>
                </c:pt>
                <c:pt idx="120731" formatCode="0.00E+00">
                  <c:v>-3.38069E-3</c:v>
                </c:pt>
                <c:pt idx="120732" formatCode="0.00E+00">
                  <c:v>-2.8086399999999998E-3</c:v>
                </c:pt>
                <c:pt idx="120733" formatCode="0.00E+00">
                  <c:v>-2.2266500000000002E-3</c:v>
                </c:pt>
                <c:pt idx="120734" formatCode="0.00E+00">
                  <c:v>-1.63546E-3</c:v>
                </c:pt>
                <c:pt idx="120735" formatCode="0.00E+00">
                  <c:v>-1.03578E-3</c:v>
                </c:pt>
                <c:pt idx="120736" formatCode="0.00E+00">
                  <c:v>-4.2816799999999998E-4</c:v>
                </c:pt>
                <c:pt idx="120737" formatCode="0.00E+00">
                  <c:v>1.8694600000000001E-4</c:v>
                </c:pt>
                <c:pt idx="120738" formatCode="0.00E+00">
                  <c:v>8.0904499999999999E-4</c:v>
                </c:pt>
                <c:pt idx="120739" formatCode="0.00E+00">
                  <c:v>1.4375099999999999E-3</c:v>
                </c:pt>
                <c:pt idx="120740" formatCode="0.00E+00">
                  <c:v>2.0717600000000002E-3</c:v>
                </c:pt>
                <c:pt idx="120741" formatCode="0.00E+00">
                  <c:v>2.7112600000000001E-3</c:v>
                </c:pt>
                <c:pt idx="120742" formatCode="0.00E+00">
                  <c:v>3.35542E-3</c:v>
                </c:pt>
                <c:pt idx="120743" formatCode="0.00E+00">
                  <c:v>4.0034900000000002E-3</c:v>
                </c:pt>
                <c:pt idx="120744" formatCode="0.00E+00">
                  <c:v>4.6547000000000003E-3</c:v>
                </c:pt>
                <c:pt idx="120745" formatCode="0.00E+00">
                  <c:v>5.3083000000000002E-3</c:v>
                </c:pt>
                <c:pt idx="120746" formatCode="0.00E+00">
                  <c:v>5.9636200000000002E-3</c:v>
                </c:pt>
                <c:pt idx="120747" formatCode="0.00E+00">
                  <c:v>6.6199099999999997E-3</c:v>
                </c:pt>
                <c:pt idx="120748" formatCode="0.00E+00">
                  <c:v>7.2763999999999997E-3</c:v>
                </c:pt>
                <c:pt idx="120749" formatCode="0.00E+00">
                  <c:v>7.9322899999999998E-3</c:v>
                </c:pt>
                <c:pt idx="120750" formatCode="0.00E+00">
                  <c:v>8.5867800000000005E-3</c:v>
                </c:pt>
                <c:pt idx="120751" formatCode="0.00E+00">
                  <c:v>9.23912E-3</c:v>
                </c:pt>
                <c:pt idx="120752" formatCode="0.00E+00">
                  <c:v>9.8885899999999992E-3</c:v>
                </c:pt>
                <c:pt idx="120753">
                  <c:v>1.05345E-2</c:v>
                </c:pt>
                <c:pt idx="120754">
                  <c:v>1.1176E-2</c:v>
                </c:pt>
                <c:pt idx="120755">
                  <c:v>1.18122E-2</c:v>
                </c:pt>
                <c:pt idx="120756">
                  <c:v>1.24425E-2</c:v>
                </c:pt>
                <c:pt idx="120757">
                  <c:v>1.3065999999999999E-2</c:v>
                </c:pt>
                <c:pt idx="120758">
                  <c:v>1.3682100000000001E-2</c:v>
                </c:pt>
                <c:pt idx="120759">
                  <c:v>1.42901E-2</c:v>
                </c:pt>
                <c:pt idx="120760">
                  <c:v>1.4889100000000001E-2</c:v>
                </c:pt>
                <c:pt idx="120761">
                  <c:v>1.54787E-2</c:v>
                </c:pt>
                <c:pt idx="120762">
                  <c:v>1.6058099999999999E-2</c:v>
                </c:pt>
                <c:pt idx="120763">
                  <c:v>1.66269E-2</c:v>
                </c:pt>
                <c:pt idx="120764">
                  <c:v>1.71842E-2</c:v>
                </c:pt>
                <c:pt idx="120765">
                  <c:v>1.77293E-2</c:v>
                </c:pt>
                <c:pt idx="120766">
                  <c:v>1.8261400000000001E-2</c:v>
                </c:pt>
                <c:pt idx="120767">
                  <c:v>1.8780100000000001E-2</c:v>
                </c:pt>
                <c:pt idx="120768">
                  <c:v>1.9284900000000001E-2</c:v>
                </c:pt>
                <c:pt idx="120769">
                  <c:v>1.9775299999999999E-2</c:v>
                </c:pt>
                <c:pt idx="120770">
                  <c:v>2.0250799999999999E-2</c:v>
                </c:pt>
                <c:pt idx="120771">
                  <c:v>2.0711E-2</c:v>
                </c:pt>
                <c:pt idx="120772">
                  <c:v>2.1155299999999998E-2</c:v>
                </c:pt>
                <c:pt idx="120773">
                  <c:v>2.15833E-2</c:v>
                </c:pt>
                <c:pt idx="120774">
                  <c:v>2.1994400000000001E-2</c:v>
                </c:pt>
                <c:pt idx="120775">
                  <c:v>2.23883E-2</c:v>
                </c:pt>
                <c:pt idx="120776">
                  <c:v>2.2764599999999999E-2</c:v>
                </c:pt>
                <c:pt idx="120777">
                  <c:v>2.3122799999999999E-2</c:v>
                </c:pt>
                <c:pt idx="120778">
                  <c:v>2.34626E-2</c:v>
                </c:pt>
                <c:pt idx="120779">
                  <c:v>2.37834E-2</c:v>
                </c:pt>
                <c:pt idx="120780">
                  <c:v>2.4085100000000002E-2</c:v>
                </c:pt>
                <c:pt idx="120781">
                  <c:v>2.43675E-2</c:v>
                </c:pt>
                <c:pt idx="120782">
                  <c:v>2.46305E-2</c:v>
                </c:pt>
                <c:pt idx="120783">
                  <c:v>2.4873900000000001E-2</c:v>
                </c:pt>
                <c:pt idx="120784">
                  <c:v>2.5097399999999999E-2</c:v>
                </c:pt>
                <c:pt idx="120785">
                  <c:v>2.5300900000000001E-2</c:v>
                </c:pt>
                <c:pt idx="120786">
                  <c:v>2.5484199999999999E-2</c:v>
                </c:pt>
                <c:pt idx="120787">
                  <c:v>2.5647E-2</c:v>
                </c:pt>
                <c:pt idx="120788">
                  <c:v>2.5789200000000002E-2</c:v>
                </c:pt>
                <c:pt idx="120789">
                  <c:v>2.5910900000000001E-2</c:v>
                </c:pt>
                <c:pt idx="120790">
                  <c:v>2.6012299999999999E-2</c:v>
                </c:pt>
                <c:pt idx="120791">
                  <c:v>2.6093399999999999E-2</c:v>
                </c:pt>
                <c:pt idx="120792">
                  <c:v>2.6154299999999998E-2</c:v>
                </c:pt>
                <c:pt idx="120793">
                  <c:v>2.61949E-2</c:v>
                </c:pt>
                <c:pt idx="120794">
                  <c:v>2.6214999999999999E-2</c:v>
                </c:pt>
                <c:pt idx="120795">
                  <c:v>2.6214700000000001E-2</c:v>
                </c:pt>
                <c:pt idx="120796">
                  <c:v>2.6194200000000001E-2</c:v>
                </c:pt>
                <c:pt idx="120797">
                  <c:v>2.6153900000000001E-2</c:v>
                </c:pt>
                <c:pt idx="120798">
                  <c:v>2.60939E-2</c:v>
                </c:pt>
                <c:pt idx="120799">
                  <c:v>2.6014499999999999E-2</c:v>
                </c:pt>
                <c:pt idx="120800">
                  <c:v>2.5916100000000001E-2</c:v>
                </c:pt>
                <c:pt idx="120801">
                  <c:v>2.57989E-2</c:v>
                </c:pt>
                <c:pt idx="120802">
                  <c:v>2.5662999999999998E-2</c:v>
                </c:pt>
                <c:pt idx="120803">
                  <c:v>2.5508599999999999E-2</c:v>
                </c:pt>
                <c:pt idx="120804">
                  <c:v>2.5335900000000001E-2</c:v>
                </c:pt>
                <c:pt idx="120805">
                  <c:v>2.5145500000000001E-2</c:v>
                </c:pt>
                <c:pt idx="120806">
                  <c:v>2.4938100000000001E-2</c:v>
                </c:pt>
                <c:pt idx="120807">
                  <c:v>2.47146E-2</c:v>
                </c:pt>
                <c:pt idx="120808">
                  <c:v>2.4475400000000001E-2</c:v>
                </c:pt>
                <c:pt idx="120809">
                  <c:v>2.42204E-2</c:v>
                </c:pt>
                <c:pt idx="120810">
                  <c:v>2.39492E-2</c:v>
                </c:pt>
                <c:pt idx="120811">
                  <c:v>2.36624E-2</c:v>
                </c:pt>
                <c:pt idx="120812">
                  <c:v>2.3360599999999999E-2</c:v>
                </c:pt>
                <c:pt idx="120813">
                  <c:v>2.3043899999999999E-2</c:v>
                </c:pt>
                <c:pt idx="120814">
                  <c:v>2.2712799999999998E-2</c:v>
                </c:pt>
                <c:pt idx="120815">
                  <c:v>2.2367600000000001E-2</c:v>
                </c:pt>
                <c:pt idx="120816">
                  <c:v>2.2008900000000001E-2</c:v>
                </c:pt>
                <c:pt idx="120817">
                  <c:v>2.1637E-2</c:v>
                </c:pt>
                <c:pt idx="120818">
                  <c:v>2.1252400000000001E-2</c:v>
                </c:pt>
                <c:pt idx="120819">
                  <c:v>2.08553E-2</c:v>
                </c:pt>
                <c:pt idx="120820">
                  <c:v>2.0445999999999999E-2</c:v>
                </c:pt>
                <c:pt idx="120821">
                  <c:v>2.0025100000000001E-2</c:v>
                </c:pt>
                <c:pt idx="120822">
                  <c:v>1.9592700000000001E-2</c:v>
                </c:pt>
                <c:pt idx="120823">
                  <c:v>1.9149699999999999E-2</c:v>
                </c:pt>
                <c:pt idx="120824">
                  <c:v>1.8696500000000001E-2</c:v>
                </c:pt>
                <c:pt idx="120825">
                  <c:v>1.8233599999999999E-2</c:v>
                </c:pt>
                <c:pt idx="120826">
                  <c:v>1.7761599999999999E-2</c:v>
                </c:pt>
                <c:pt idx="120827">
                  <c:v>1.7281000000000001E-2</c:v>
                </c:pt>
                <c:pt idx="120828">
                  <c:v>1.67922E-2</c:v>
                </c:pt>
                <c:pt idx="120829">
                  <c:v>1.6296100000000001E-2</c:v>
                </c:pt>
                <c:pt idx="120830">
                  <c:v>1.5793399999999999E-2</c:v>
                </c:pt>
                <c:pt idx="120831">
                  <c:v>1.5284499999999999E-2</c:v>
                </c:pt>
                <c:pt idx="120832">
                  <c:v>1.47697E-2</c:v>
                </c:pt>
                <c:pt idx="120833">
                  <c:v>1.4249700000000001E-2</c:v>
                </c:pt>
                <c:pt idx="120834">
                  <c:v>1.37249E-2</c:v>
                </c:pt>
                <c:pt idx="120835">
                  <c:v>1.31959E-2</c:v>
                </c:pt>
                <c:pt idx="120836">
                  <c:v>1.2663199999999999E-2</c:v>
                </c:pt>
                <c:pt idx="120837">
                  <c:v>1.2127199999999999E-2</c:v>
                </c:pt>
                <c:pt idx="120838">
                  <c:v>1.15885E-2</c:v>
                </c:pt>
                <c:pt idx="120839">
                  <c:v>1.1047299999999999E-2</c:v>
                </c:pt>
                <c:pt idx="120840">
                  <c:v>1.0504299999999999E-2</c:v>
                </c:pt>
                <c:pt idx="120841" formatCode="0.00E+00">
                  <c:v>9.9597399999999999E-3</c:v>
                </c:pt>
                <c:pt idx="120842" formatCode="0.00E+00">
                  <c:v>9.4141999999999993E-3</c:v>
                </c:pt>
                <c:pt idx="120843" formatCode="0.00E+00">
                  <c:v>8.8681200000000002E-3</c:v>
                </c:pt>
                <c:pt idx="120844" formatCode="0.00E+00">
                  <c:v>8.3219699999999997E-3</c:v>
                </c:pt>
                <c:pt idx="120845" formatCode="0.00E+00">
                  <c:v>7.7762100000000004E-3</c:v>
                </c:pt>
                <c:pt idx="120846" formatCode="0.00E+00">
                  <c:v>7.2312299999999999E-3</c:v>
                </c:pt>
                <c:pt idx="120847" formatCode="0.00E+00">
                  <c:v>6.6873899999999997E-3</c:v>
                </c:pt>
                <c:pt idx="120848" formatCode="0.00E+00">
                  <c:v>6.1450699999999999E-3</c:v>
                </c:pt>
                <c:pt idx="120849" formatCode="0.00E+00">
                  <c:v>5.6047400000000004E-3</c:v>
                </c:pt>
                <c:pt idx="120850" formatCode="0.00E+00">
                  <c:v>5.0668299999999996E-3</c:v>
                </c:pt>
                <c:pt idx="120851" formatCode="0.00E+00">
                  <c:v>4.5317600000000001E-3</c:v>
                </c:pt>
                <c:pt idx="120852" formatCode="0.00E+00">
                  <c:v>3.9999299999999996E-3</c:v>
                </c:pt>
                <c:pt idx="120853" formatCode="0.00E+00">
                  <c:v>3.4716600000000001E-3</c:v>
                </c:pt>
                <c:pt idx="120854" formatCode="0.00E+00">
                  <c:v>2.9472500000000002E-3</c:v>
                </c:pt>
                <c:pt idx="120855" formatCode="0.00E+00">
                  <c:v>2.42699E-3</c:v>
                </c:pt>
                <c:pt idx="120856" formatCode="0.00E+00">
                  <c:v>1.9112700000000001E-3</c:v>
                </c:pt>
                <c:pt idx="120857" formatCode="0.00E+00">
                  <c:v>1.40054E-3</c:v>
                </c:pt>
                <c:pt idx="120858" formatCode="0.00E+00">
                  <c:v>8.95195E-4</c:v>
                </c:pt>
                <c:pt idx="120859" formatCode="0.00E+00">
                  <c:v>3.9554E-4</c:v>
                </c:pt>
                <c:pt idx="120860" formatCode="0.00E+00">
                  <c:v>-9.8116500000000002E-5</c:v>
                </c:pt>
                <c:pt idx="120861" formatCode="0.00E+00">
                  <c:v>-5.8549600000000002E-4</c:v>
                </c:pt>
                <c:pt idx="120862" formatCode="0.00E+00">
                  <c:v>-1.06631E-3</c:v>
                </c:pt>
                <c:pt idx="120863" formatCode="0.00E+00">
                  <c:v>-1.5402700000000001E-3</c:v>
                </c:pt>
                <c:pt idx="120864" formatCode="0.00E+00">
                  <c:v>-2.00709E-3</c:v>
                </c:pt>
                <c:pt idx="120865" formatCode="0.00E+00">
                  <c:v>-2.4665500000000001E-3</c:v>
                </c:pt>
                <c:pt idx="120866" formatCode="0.00E+00">
                  <c:v>-2.9184200000000001E-3</c:v>
                </c:pt>
                <c:pt idx="120867" formatCode="0.00E+00">
                  <c:v>-3.3624200000000001E-3</c:v>
                </c:pt>
                <c:pt idx="120868" formatCode="0.00E+00">
                  <c:v>-3.7982300000000001E-3</c:v>
                </c:pt>
                <c:pt idx="120869" formatCode="0.00E+00">
                  <c:v>-4.2256200000000002E-3</c:v>
                </c:pt>
                <c:pt idx="120870" formatCode="0.00E+00">
                  <c:v>-4.6443700000000001E-3</c:v>
                </c:pt>
                <c:pt idx="120871" formatCode="0.00E+00">
                  <c:v>-5.0542900000000003E-3</c:v>
                </c:pt>
                <c:pt idx="120872" formatCode="0.00E+00">
                  <c:v>-5.4551599999999997E-3</c:v>
                </c:pt>
                <c:pt idx="120873" formatCode="0.00E+00">
                  <c:v>-5.84681E-3</c:v>
                </c:pt>
                <c:pt idx="120874" formatCode="0.00E+00">
                  <c:v>-6.2290799999999997E-3</c:v>
                </c:pt>
                <c:pt idx="120875" formatCode="0.00E+00">
                  <c:v>-6.6017999999999997E-3</c:v>
                </c:pt>
                <c:pt idx="120876" formatCode="0.00E+00">
                  <c:v>-6.9647800000000003E-3</c:v>
                </c:pt>
                <c:pt idx="120877" formatCode="0.00E+00">
                  <c:v>-7.3177499999999996E-3</c:v>
                </c:pt>
                <c:pt idx="120878" formatCode="0.00E+00">
                  <c:v>-7.6604500000000001E-3</c:v>
                </c:pt>
                <c:pt idx="120879" formatCode="0.00E+00">
                  <c:v>-7.9927100000000001E-3</c:v>
                </c:pt>
                <c:pt idx="120880" formatCode="0.00E+00">
                  <c:v>-8.3144900000000008E-3</c:v>
                </c:pt>
                <c:pt idx="120881" formatCode="0.00E+00">
                  <c:v>-8.6258199999999993E-3</c:v>
                </c:pt>
                <c:pt idx="120882" formatCode="0.00E+00">
                  <c:v>-8.9266999999999992E-3</c:v>
                </c:pt>
                <c:pt idx="120883" formatCode="0.00E+00">
                  <c:v>-9.2170299999999993E-3</c:v>
                </c:pt>
                <c:pt idx="120884" formatCode="0.00E+00">
                  <c:v>-9.4966800000000004E-3</c:v>
                </c:pt>
                <c:pt idx="120885" formatCode="0.00E+00">
                  <c:v>-9.7656099999999992E-3</c:v>
                </c:pt>
                <c:pt idx="120886">
                  <c:v>-1.0023799999999999E-2</c:v>
                </c:pt>
                <c:pt idx="120887">
                  <c:v>-1.0271300000000001E-2</c:v>
                </c:pt>
                <c:pt idx="120888">
                  <c:v>-1.0508E-2</c:v>
                </c:pt>
                <c:pt idx="120889">
                  <c:v>-1.07338E-2</c:v>
                </c:pt>
                <c:pt idx="120890">
                  <c:v>-1.0949E-2</c:v>
                </c:pt>
                <c:pt idx="120891">
                  <c:v>-1.1153400000000001E-2</c:v>
                </c:pt>
                <c:pt idx="120892">
                  <c:v>-1.13472E-2</c:v>
                </c:pt>
                <c:pt idx="120893">
                  <c:v>-1.15303E-2</c:v>
                </c:pt>
                <c:pt idx="120894">
                  <c:v>-1.17027E-2</c:v>
                </c:pt>
                <c:pt idx="120895">
                  <c:v>-1.1864299999999999E-2</c:v>
                </c:pt>
                <c:pt idx="120896">
                  <c:v>-1.20153E-2</c:v>
                </c:pt>
                <c:pt idx="120897">
                  <c:v>-1.21558E-2</c:v>
                </c:pt>
                <c:pt idx="120898">
                  <c:v>-1.22857E-2</c:v>
                </c:pt>
                <c:pt idx="120899">
                  <c:v>-1.2404999999999999E-2</c:v>
                </c:pt>
                <c:pt idx="120900">
                  <c:v>-1.25139E-2</c:v>
                </c:pt>
                <c:pt idx="120901">
                  <c:v>-1.2612399999999999E-2</c:v>
                </c:pt>
                <c:pt idx="120902">
                  <c:v>-1.2700599999999999E-2</c:v>
                </c:pt>
                <c:pt idx="120903">
                  <c:v>-1.2778599999999999E-2</c:v>
                </c:pt>
                <c:pt idx="120904">
                  <c:v>-1.2846399999999999E-2</c:v>
                </c:pt>
                <c:pt idx="120905">
                  <c:v>-1.29043E-2</c:v>
                </c:pt>
                <c:pt idx="120906">
                  <c:v>-1.29523E-2</c:v>
                </c:pt>
                <c:pt idx="120907">
                  <c:v>-1.29906E-2</c:v>
                </c:pt>
                <c:pt idx="120908">
                  <c:v>-1.30195E-2</c:v>
                </c:pt>
                <c:pt idx="120909">
                  <c:v>-1.3039200000000001E-2</c:v>
                </c:pt>
                <c:pt idx="120910">
                  <c:v>-1.30496E-2</c:v>
                </c:pt>
                <c:pt idx="120911">
                  <c:v>-1.30508E-2</c:v>
                </c:pt>
                <c:pt idx="120912">
                  <c:v>-1.3043000000000001E-2</c:v>
                </c:pt>
                <c:pt idx="120913">
                  <c:v>-1.30262E-2</c:v>
                </c:pt>
                <c:pt idx="120914">
                  <c:v>-1.3000599999999999E-2</c:v>
                </c:pt>
                <c:pt idx="120915">
                  <c:v>-1.2966399999999999E-2</c:v>
                </c:pt>
                <c:pt idx="120916">
                  <c:v>-1.2923499999999999E-2</c:v>
                </c:pt>
                <c:pt idx="120917">
                  <c:v>-1.28722E-2</c:v>
                </c:pt>
                <c:pt idx="120918">
                  <c:v>-1.2812499999999999E-2</c:v>
                </c:pt>
                <c:pt idx="120919">
                  <c:v>-1.27446E-2</c:v>
                </c:pt>
                <c:pt idx="120920">
                  <c:v>-1.26687E-2</c:v>
                </c:pt>
                <c:pt idx="120921">
                  <c:v>-1.2585000000000001E-2</c:v>
                </c:pt>
                <c:pt idx="120922">
                  <c:v>-1.24937E-2</c:v>
                </c:pt>
                <c:pt idx="120923">
                  <c:v>-1.23947E-2</c:v>
                </c:pt>
                <c:pt idx="120924">
                  <c:v>-1.22883E-2</c:v>
                </c:pt>
                <c:pt idx="120925">
                  <c:v>-1.21744E-2</c:v>
                </c:pt>
                <c:pt idx="120926">
                  <c:v>-1.2053299999999999E-2</c:v>
                </c:pt>
                <c:pt idx="120927">
                  <c:v>-1.1925099999999999E-2</c:v>
                </c:pt>
                <c:pt idx="120928">
                  <c:v>-1.17901E-2</c:v>
                </c:pt>
                <c:pt idx="120929">
                  <c:v>-1.16483E-2</c:v>
                </c:pt>
                <c:pt idx="120930">
                  <c:v>-1.14997E-2</c:v>
                </c:pt>
                <c:pt idx="120931">
                  <c:v>-1.13445E-2</c:v>
                </c:pt>
                <c:pt idx="120932">
                  <c:v>-1.1182900000000001E-2</c:v>
                </c:pt>
                <c:pt idx="120933">
                  <c:v>-1.1015E-2</c:v>
                </c:pt>
                <c:pt idx="120934">
                  <c:v>-1.0840900000000001E-2</c:v>
                </c:pt>
                <c:pt idx="120935">
                  <c:v>-1.06607E-2</c:v>
                </c:pt>
                <c:pt idx="120936">
                  <c:v>-1.0474799999999999E-2</c:v>
                </c:pt>
                <c:pt idx="120937">
                  <c:v>-1.02833E-2</c:v>
                </c:pt>
                <c:pt idx="120938">
                  <c:v>-1.00862E-2</c:v>
                </c:pt>
                <c:pt idx="120939" formatCode="0.00E+00">
                  <c:v>-9.8838399999999996E-3</c:v>
                </c:pt>
                <c:pt idx="120940" formatCode="0.00E+00">
                  <c:v>-9.6761599999999996E-3</c:v>
                </c:pt>
                <c:pt idx="120941" formatCode="0.00E+00">
                  <c:v>-9.4633500000000006E-3</c:v>
                </c:pt>
                <c:pt idx="120942" formatCode="0.00E+00">
                  <c:v>-9.2455499999999999E-3</c:v>
                </c:pt>
                <c:pt idx="120943" formatCode="0.00E+00">
                  <c:v>-9.0228900000000004E-3</c:v>
                </c:pt>
                <c:pt idx="120944" formatCode="0.00E+00">
                  <c:v>-8.7954699999999997E-3</c:v>
                </c:pt>
                <c:pt idx="120945" formatCode="0.00E+00">
                  <c:v>-8.5633399999999991E-3</c:v>
                </c:pt>
                <c:pt idx="120946" formatCode="0.00E+00">
                  <c:v>-8.3265600000000002E-3</c:v>
                </c:pt>
                <c:pt idx="120947" formatCode="0.00E+00">
                  <c:v>-8.0852300000000005E-3</c:v>
                </c:pt>
                <c:pt idx="120948" formatCode="0.00E+00">
                  <c:v>-7.8394299999999997E-3</c:v>
                </c:pt>
                <c:pt idx="120949" formatCode="0.00E+00">
                  <c:v>-7.5892700000000004E-3</c:v>
                </c:pt>
                <c:pt idx="120950" formatCode="0.00E+00">
                  <c:v>-7.33491E-3</c:v>
                </c:pt>
                <c:pt idx="120951" formatCode="0.00E+00">
                  <c:v>-7.0765100000000003E-3</c:v>
                </c:pt>
                <c:pt idx="120952" formatCode="0.00E+00">
                  <c:v>-6.8142200000000002E-3</c:v>
                </c:pt>
                <c:pt idx="120953" formatCode="0.00E+00">
                  <c:v>-6.5481599999999999E-3</c:v>
                </c:pt>
                <c:pt idx="120954" formatCode="0.00E+00">
                  <c:v>-6.2784E-3</c:v>
                </c:pt>
                <c:pt idx="120955" formatCode="0.00E+00">
                  <c:v>-6.0050499999999996E-3</c:v>
                </c:pt>
                <c:pt idx="120956" formatCode="0.00E+00">
                  <c:v>-5.7281800000000003E-3</c:v>
                </c:pt>
                <c:pt idx="120957" formatCode="0.00E+00">
                  <c:v>-5.4478800000000004E-3</c:v>
                </c:pt>
                <c:pt idx="120958" formatCode="0.00E+00">
                  <c:v>-5.1642299999999997E-3</c:v>
                </c:pt>
                <c:pt idx="120959" formatCode="0.00E+00">
                  <c:v>-4.8773599999999999E-3</c:v>
                </c:pt>
                <c:pt idx="120960" formatCode="0.00E+00">
                  <c:v>-4.5874100000000001E-3</c:v>
                </c:pt>
                <c:pt idx="120961" formatCode="0.00E+00">
                  <c:v>-4.2944999999999997E-3</c:v>
                </c:pt>
                <c:pt idx="120962" formatCode="0.00E+00">
                  <c:v>-3.9987299999999998E-3</c:v>
                </c:pt>
                <c:pt idx="120963" formatCode="0.00E+00">
                  <c:v>-3.7001899999999999E-3</c:v>
                </c:pt>
                <c:pt idx="120964" formatCode="0.00E+00">
                  <c:v>-3.3990700000000001E-3</c:v>
                </c:pt>
                <c:pt idx="120965" formatCode="0.00E+00">
                  <c:v>-3.0955399999999999E-3</c:v>
                </c:pt>
                <c:pt idx="120966" formatCode="0.00E+00">
                  <c:v>-2.7896800000000001E-3</c:v>
                </c:pt>
                <c:pt idx="120967" formatCode="0.00E+00">
                  <c:v>-2.4816E-3</c:v>
                </c:pt>
                <c:pt idx="120968" formatCode="0.00E+00">
                  <c:v>-2.1714199999999999E-3</c:v>
                </c:pt>
                <c:pt idx="120969" formatCode="0.00E+00">
                  <c:v>-1.85929E-3</c:v>
                </c:pt>
                <c:pt idx="120970" formatCode="0.00E+00">
                  <c:v>-1.54536E-3</c:v>
                </c:pt>
                <c:pt idx="120971" formatCode="0.00E+00">
                  <c:v>-1.2297899999999999E-3</c:v>
                </c:pt>
                <c:pt idx="120972" formatCode="0.00E+00">
                  <c:v>-9.1268800000000004E-4</c:v>
                </c:pt>
                <c:pt idx="120973" formatCode="0.00E+00">
                  <c:v>-5.9419799999999999E-4</c:v>
                </c:pt>
                <c:pt idx="120974" formatCode="0.00E+00">
                  <c:v>-2.7446799999999999E-4</c:v>
                </c:pt>
                <c:pt idx="120975" formatCode="0.00E+00">
                  <c:v>4.6393700000000003E-5</c:v>
                </c:pt>
                <c:pt idx="120976" formatCode="0.00E+00">
                  <c:v>3.6825399999999999E-4</c:v>
                </c:pt>
                <c:pt idx="120977" formatCode="0.00E+00">
                  <c:v>6.9089900000000003E-4</c:v>
                </c:pt>
                <c:pt idx="120978" formatCode="0.00E+00">
                  <c:v>1.01413E-3</c:v>
                </c:pt>
                <c:pt idx="120979" formatCode="0.00E+00">
                  <c:v>1.3378299999999999E-3</c:v>
                </c:pt>
                <c:pt idx="120980" formatCode="0.00E+00">
                  <c:v>1.6618900000000001E-3</c:v>
                </c:pt>
                <c:pt idx="120981" formatCode="0.00E+00">
                  <c:v>1.98614E-3</c:v>
                </c:pt>
                <c:pt idx="120982" formatCode="0.00E+00">
                  <c:v>2.3104200000000001E-3</c:v>
                </c:pt>
                <c:pt idx="120983" formatCode="0.00E+00">
                  <c:v>2.63459E-3</c:v>
                </c:pt>
                <c:pt idx="120984" formatCode="0.00E+00">
                  <c:v>2.9584899999999998E-3</c:v>
                </c:pt>
                <c:pt idx="120985" formatCode="0.00E+00">
                  <c:v>3.2819799999999999E-3</c:v>
                </c:pt>
                <c:pt idx="120986" formatCode="0.00E+00">
                  <c:v>3.6048999999999999E-3</c:v>
                </c:pt>
                <c:pt idx="120987" formatCode="0.00E+00">
                  <c:v>3.9270499999999996E-3</c:v>
                </c:pt>
                <c:pt idx="120988" formatCode="0.00E+00">
                  <c:v>4.2482700000000002E-3</c:v>
                </c:pt>
                <c:pt idx="120989" formatCode="0.00E+00">
                  <c:v>4.5683900000000003E-3</c:v>
                </c:pt>
                <c:pt idx="120990" formatCode="0.00E+00">
                  <c:v>4.88727E-3</c:v>
                </c:pt>
                <c:pt idx="120991" formatCode="0.00E+00">
                  <c:v>5.2047400000000002E-3</c:v>
                </c:pt>
                <c:pt idx="120992" formatCode="0.00E+00">
                  <c:v>5.5206200000000004E-3</c:v>
                </c:pt>
                <c:pt idx="120993" formatCode="0.00E+00">
                  <c:v>5.8347499999999997E-3</c:v>
                </c:pt>
                <c:pt idx="120994" formatCode="0.00E+00">
                  <c:v>6.1469599999999999E-3</c:v>
                </c:pt>
                <c:pt idx="120995" formatCode="0.00E+00">
                  <c:v>6.4570799999999996E-3</c:v>
                </c:pt>
                <c:pt idx="120996" formatCode="0.00E+00">
                  <c:v>6.7648999999999999E-3</c:v>
                </c:pt>
                <c:pt idx="120997" formatCode="0.00E+00">
                  <c:v>7.0702200000000003E-3</c:v>
                </c:pt>
                <c:pt idx="120998" formatCode="0.00E+00">
                  <c:v>7.3728400000000003E-3</c:v>
                </c:pt>
                <c:pt idx="120999" formatCode="0.00E+00">
                  <c:v>7.6725700000000001E-3</c:v>
                </c:pt>
                <c:pt idx="121000" formatCode="0.00E+00">
                  <c:v>7.9692200000000008E-3</c:v>
                </c:pt>
                <c:pt idx="121001" formatCode="0.00E+00">
                  <c:v>8.2626100000000001E-3</c:v>
                </c:pt>
                <c:pt idx="121002" formatCode="0.00E+00">
                  <c:v>8.5525500000000008E-3</c:v>
                </c:pt>
                <c:pt idx="121003" formatCode="0.00E+00">
                  <c:v>8.8388300000000006E-3</c:v>
                </c:pt>
                <c:pt idx="121004" formatCode="0.00E+00">
                  <c:v>9.1212099999999994E-3</c:v>
                </c:pt>
                <c:pt idx="121005" formatCode="0.00E+00">
                  <c:v>9.39948E-3</c:v>
                </c:pt>
                <c:pt idx="121006" formatCode="0.00E+00">
                  <c:v>9.67347E-3</c:v>
                </c:pt>
                <c:pt idx="121007" formatCode="0.00E+00">
                  <c:v>9.9430000000000004E-3</c:v>
                </c:pt>
                <c:pt idx="121008">
                  <c:v>1.02078E-2</c:v>
                </c:pt>
                <c:pt idx="121009">
                  <c:v>1.0467799999999999E-2</c:v>
                </c:pt>
                <c:pt idx="121010">
                  <c:v>1.07227E-2</c:v>
                </c:pt>
                <c:pt idx="121011">
                  <c:v>1.09722E-2</c:v>
                </c:pt>
                <c:pt idx="121012">
                  <c:v>1.12163E-2</c:v>
                </c:pt>
                <c:pt idx="121013">
                  <c:v>1.14547E-2</c:v>
                </c:pt>
                <c:pt idx="121014">
                  <c:v>1.1687100000000001E-2</c:v>
                </c:pt>
                <c:pt idx="121015">
                  <c:v>1.1913399999999999E-2</c:v>
                </c:pt>
                <c:pt idx="121016">
                  <c:v>1.2133400000000001E-2</c:v>
                </c:pt>
                <c:pt idx="121017">
                  <c:v>1.2346899999999999E-2</c:v>
                </c:pt>
                <c:pt idx="121018">
                  <c:v>1.25536E-2</c:v>
                </c:pt>
                <c:pt idx="121019">
                  <c:v>1.27534E-2</c:v>
                </c:pt>
                <c:pt idx="121020">
                  <c:v>1.29461E-2</c:v>
                </c:pt>
                <c:pt idx="121021">
                  <c:v>1.31313E-2</c:v>
                </c:pt>
                <c:pt idx="121022">
                  <c:v>1.3309E-2</c:v>
                </c:pt>
                <c:pt idx="121023">
                  <c:v>1.3479E-2</c:v>
                </c:pt>
                <c:pt idx="121024">
                  <c:v>1.3641E-2</c:v>
                </c:pt>
                <c:pt idx="121025">
                  <c:v>1.3794799999999999E-2</c:v>
                </c:pt>
                <c:pt idx="121026">
                  <c:v>1.39404E-2</c:v>
                </c:pt>
                <c:pt idx="121027">
                  <c:v>1.40774E-2</c:v>
                </c:pt>
                <c:pt idx="121028">
                  <c:v>1.4205799999999999E-2</c:v>
                </c:pt>
                <c:pt idx="121029">
                  <c:v>1.43254E-2</c:v>
                </c:pt>
                <c:pt idx="121030">
                  <c:v>1.44359E-2</c:v>
                </c:pt>
                <c:pt idx="121031">
                  <c:v>1.45372E-2</c:v>
                </c:pt>
                <c:pt idx="121032">
                  <c:v>1.46292E-2</c:v>
                </c:pt>
                <c:pt idx="121033">
                  <c:v>1.4711699999999999E-2</c:v>
                </c:pt>
                <c:pt idx="121034">
                  <c:v>1.47846E-2</c:v>
                </c:pt>
                <c:pt idx="121035">
                  <c:v>1.4847600000000001E-2</c:v>
                </c:pt>
                <c:pt idx="121036">
                  <c:v>1.4900800000000001E-2</c:v>
                </c:pt>
                <c:pt idx="121037">
                  <c:v>1.49439E-2</c:v>
                </c:pt>
                <c:pt idx="121038">
                  <c:v>1.49768E-2</c:v>
                </c:pt>
                <c:pt idx="121039">
                  <c:v>1.49994E-2</c:v>
                </c:pt>
                <c:pt idx="121040">
                  <c:v>1.5011500000000001E-2</c:v>
                </c:pt>
                <c:pt idx="121041">
                  <c:v>1.5013200000000001E-2</c:v>
                </c:pt>
                <c:pt idx="121042">
                  <c:v>1.5004200000000001E-2</c:v>
                </c:pt>
                <c:pt idx="121043">
                  <c:v>1.49844E-2</c:v>
                </c:pt>
                <c:pt idx="121044">
                  <c:v>1.4953899999999999E-2</c:v>
                </c:pt>
                <c:pt idx="121045">
                  <c:v>1.49125E-2</c:v>
                </c:pt>
                <c:pt idx="121046">
                  <c:v>1.4860099999999999E-2</c:v>
                </c:pt>
                <c:pt idx="121047">
                  <c:v>1.4796699999999999E-2</c:v>
                </c:pt>
                <c:pt idx="121048">
                  <c:v>1.47222E-2</c:v>
                </c:pt>
                <c:pt idx="121049">
                  <c:v>1.46366E-2</c:v>
                </c:pt>
                <c:pt idx="121050">
                  <c:v>1.45398E-2</c:v>
                </c:pt>
                <c:pt idx="121051">
                  <c:v>1.4431899999999999E-2</c:v>
                </c:pt>
                <c:pt idx="121052">
                  <c:v>1.4312699999999999E-2</c:v>
                </c:pt>
                <c:pt idx="121053">
                  <c:v>1.41823E-2</c:v>
                </c:pt>
                <c:pt idx="121054">
                  <c:v>1.40406E-2</c:v>
                </c:pt>
                <c:pt idx="121055">
                  <c:v>1.3887699999999999E-2</c:v>
                </c:pt>
                <c:pt idx="121056">
                  <c:v>1.3723600000000001E-2</c:v>
                </c:pt>
                <c:pt idx="121057">
                  <c:v>1.3548299999999999E-2</c:v>
                </c:pt>
                <c:pt idx="121058">
                  <c:v>1.33618E-2</c:v>
                </c:pt>
                <c:pt idx="121059">
                  <c:v>1.3164199999999999E-2</c:v>
                </c:pt>
                <c:pt idx="121060">
                  <c:v>1.2955599999999999E-2</c:v>
                </c:pt>
                <c:pt idx="121061">
                  <c:v>1.2736000000000001E-2</c:v>
                </c:pt>
                <c:pt idx="121062">
                  <c:v>1.2505499999999999E-2</c:v>
                </c:pt>
                <c:pt idx="121063">
                  <c:v>1.2264199999999999E-2</c:v>
                </c:pt>
                <c:pt idx="121064">
                  <c:v>1.20123E-2</c:v>
                </c:pt>
                <c:pt idx="121065">
                  <c:v>1.17497E-2</c:v>
                </c:pt>
                <c:pt idx="121066">
                  <c:v>1.1476699999999999E-2</c:v>
                </c:pt>
                <c:pt idx="121067">
                  <c:v>1.1193399999999999E-2</c:v>
                </c:pt>
                <c:pt idx="121068">
                  <c:v>1.0899900000000001E-2</c:v>
                </c:pt>
                <c:pt idx="121069">
                  <c:v>1.0596400000000001E-2</c:v>
                </c:pt>
                <c:pt idx="121070">
                  <c:v>1.02831E-2</c:v>
                </c:pt>
                <c:pt idx="121071" formatCode="0.00E+00">
                  <c:v>9.9601299999999993E-3</c:v>
                </c:pt>
                <c:pt idx="121072" formatCode="0.00E+00">
                  <c:v>9.6277099999999994E-3</c:v>
                </c:pt>
                <c:pt idx="121073" formatCode="0.00E+00">
                  <c:v>9.2860400000000006E-3</c:v>
                </c:pt>
                <c:pt idx="121074" formatCode="0.00E+00">
                  <c:v>8.93533E-3</c:v>
                </c:pt>
                <c:pt idx="121075" formatCode="0.00E+00">
                  <c:v>8.5758099999999997E-3</c:v>
                </c:pt>
                <c:pt idx="121076" formatCode="0.00E+00">
                  <c:v>8.2077199999999999E-3</c:v>
                </c:pt>
                <c:pt idx="121077" formatCode="0.00E+00">
                  <c:v>7.8313099999999993E-3</c:v>
                </c:pt>
                <c:pt idx="121078" formatCode="0.00E+00">
                  <c:v>7.4468299999999998E-3</c:v>
                </c:pt>
                <c:pt idx="121079" formatCode="0.00E+00">
                  <c:v>7.0545499999999997E-3</c:v>
                </c:pt>
                <c:pt idx="121080" formatCode="0.00E+00">
                  <c:v>6.65476E-3</c:v>
                </c:pt>
                <c:pt idx="121081" formatCode="0.00E+00">
                  <c:v>6.2477399999999999E-3</c:v>
                </c:pt>
                <c:pt idx="121082" formatCode="0.00E+00">
                  <c:v>5.8337900000000002E-3</c:v>
                </c:pt>
                <c:pt idx="121083" formatCode="0.00E+00">
                  <c:v>5.4132099999999999E-3</c:v>
                </c:pt>
                <c:pt idx="121084" formatCode="0.00E+00">
                  <c:v>4.9863299999999998E-3</c:v>
                </c:pt>
                <c:pt idx="121085" formatCode="0.00E+00">
                  <c:v>4.5534800000000004E-3</c:v>
                </c:pt>
                <c:pt idx="121086" formatCode="0.00E+00">
                  <c:v>4.1149799999999999E-3</c:v>
                </c:pt>
                <c:pt idx="121087" formatCode="0.00E+00">
                  <c:v>3.67118E-3</c:v>
                </c:pt>
                <c:pt idx="121088" formatCode="0.00E+00">
                  <c:v>3.2224300000000001E-3</c:v>
                </c:pt>
                <c:pt idx="121089" formatCode="0.00E+00">
                  <c:v>2.7690900000000001E-3</c:v>
                </c:pt>
                <c:pt idx="121090" formatCode="0.00E+00">
                  <c:v>2.31153E-3</c:v>
                </c:pt>
                <c:pt idx="121091" formatCode="0.00E+00">
                  <c:v>1.85013E-3</c:v>
                </c:pt>
                <c:pt idx="121092" formatCode="0.00E+00">
                  <c:v>1.3852599999999999E-3</c:v>
                </c:pt>
                <c:pt idx="121093" formatCode="0.00E+00">
                  <c:v>9.1730900000000005E-4</c:v>
                </c:pt>
                <c:pt idx="121094" formatCode="0.00E+00">
                  <c:v>4.4667600000000002E-4</c:v>
                </c:pt>
                <c:pt idx="121095" formatCode="0.00E+00">
                  <c:v>-2.6241499999999999E-5</c:v>
                </c:pt>
                <c:pt idx="121096" formatCode="0.00E+00">
                  <c:v>-5.01039E-4</c:v>
                </c:pt>
                <c:pt idx="121097" formatCode="0.00E+00">
                  <c:v>-9.7730499999999993E-4</c:v>
                </c:pt>
                <c:pt idx="121098" formatCode="0.00E+00">
                  <c:v>-1.4546299999999999E-3</c:v>
                </c:pt>
                <c:pt idx="121099" formatCode="0.00E+00">
                  <c:v>-1.9325900000000001E-3</c:v>
                </c:pt>
                <c:pt idx="121100" formatCode="0.00E+00">
                  <c:v>-2.4107600000000001E-3</c:v>
                </c:pt>
                <c:pt idx="121101" formatCode="0.00E+00">
                  <c:v>-2.88872E-3</c:v>
                </c:pt>
                <c:pt idx="121102" formatCode="0.00E+00">
                  <c:v>-3.3660500000000002E-3</c:v>
                </c:pt>
                <c:pt idx="121103" formatCode="0.00E+00">
                  <c:v>-3.8422999999999999E-3</c:v>
                </c:pt>
                <c:pt idx="121104" formatCode="0.00E+00">
                  <c:v>-4.3170500000000002E-3</c:v>
                </c:pt>
                <c:pt idx="121105" formatCode="0.00E+00">
                  <c:v>-4.7898699999999999E-3</c:v>
                </c:pt>
                <c:pt idx="121106" formatCode="0.00E+00">
                  <c:v>-5.2603099999999998E-3</c:v>
                </c:pt>
                <c:pt idx="121107" formatCode="0.00E+00">
                  <c:v>-5.7279499999999999E-3</c:v>
                </c:pt>
                <c:pt idx="121108" formatCode="0.00E+00">
                  <c:v>-6.1923500000000001E-3</c:v>
                </c:pt>
                <c:pt idx="121109" formatCode="0.00E+00">
                  <c:v>-6.6530699999999996E-3</c:v>
                </c:pt>
                <c:pt idx="121110" formatCode="0.00E+00">
                  <c:v>-7.1096800000000002E-3</c:v>
                </c:pt>
                <c:pt idx="121111" formatCode="0.00E+00">
                  <c:v>-7.5617499999999999E-3</c:v>
                </c:pt>
                <c:pt idx="121112" formatCode="0.00E+00">
                  <c:v>-8.0088499999999996E-3</c:v>
                </c:pt>
                <c:pt idx="121113" formatCode="0.00E+00">
                  <c:v>-8.4505499999999994E-3</c:v>
                </c:pt>
                <c:pt idx="121114" formatCode="0.00E+00">
                  <c:v>-8.8864200000000008E-3</c:v>
                </c:pt>
                <c:pt idx="121115" formatCode="0.00E+00">
                  <c:v>-9.3160399999999994E-3</c:v>
                </c:pt>
                <c:pt idx="121116" formatCode="0.00E+00">
                  <c:v>-9.7389999999999994E-3</c:v>
                </c:pt>
                <c:pt idx="121117">
                  <c:v>-1.01549E-2</c:v>
                </c:pt>
                <c:pt idx="121118">
                  <c:v>-1.0563299999999999E-2</c:v>
                </c:pt>
                <c:pt idx="121119">
                  <c:v>-1.0963799999999999E-2</c:v>
                </c:pt>
                <c:pt idx="121120">
                  <c:v>-1.1356E-2</c:v>
                </c:pt>
                <c:pt idx="121121">
                  <c:v>-1.1739599999999999E-2</c:v>
                </c:pt>
                <c:pt idx="121122">
                  <c:v>-1.2114099999999999E-2</c:v>
                </c:pt>
                <c:pt idx="121123">
                  <c:v>-1.24791E-2</c:v>
                </c:pt>
                <c:pt idx="121124">
                  <c:v>-1.2834399999999999E-2</c:v>
                </c:pt>
                <c:pt idx="121125">
                  <c:v>-1.31795E-2</c:v>
                </c:pt>
                <c:pt idx="121126">
                  <c:v>-1.3514099999999999E-2</c:v>
                </c:pt>
                <c:pt idx="121127">
                  <c:v>-1.3837800000000001E-2</c:v>
                </c:pt>
                <c:pt idx="121128">
                  <c:v>-1.4150299999999999E-2</c:v>
                </c:pt>
                <c:pt idx="121129">
                  <c:v>-1.44513E-2</c:v>
                </c:pt>
                <c:pt idx="121130">
                  <c:v>-1.47405E-2</c:v>
                </c:pt>
                <c:pt idx="121131">
                  <c:v>-1.50175E-2</c:v>
                </c:pt>
                <c:pt idx="121132">
                  <c:v>-1.52821E-2</c:v>
                </c:pt>
                <c:pt idx="121133">
                  <c:v>-1.55341E-2</c:v>
                </c:pt>
                <c:pt idx="121134">
                  <c:v>-1.5772999999999999E-2</c:v>
                </c:pt>
                <c:pt idx="121135">
                  <c:v>-1.5998700000000001E-2</c:v>
                </c:pt>
                <c:pt idx="121136">
                  <c:v>-1.6211E-2</c:v>
                </c:pt>
                <c:pt idx="121137">
                  <c:v>-1.64096E-2</c:v>
                </c:pt>
                <c:pt idx="121138">
                  <c:v>-1.65942E-2</c:v>
                </c:pt>
                <c:pt idx="121139">
                  <c:v>-1.67647E-2</c:v>
                </c:pt>
                <c:pt idx="121140">
                  <c:v>-1.6920899999999999E-2</c:v>
                </c:pt>
                <c:pt idx="121141">
                  <c:v>-1.7062600000000001E-2</c:v>
                </c:pt>
                <c:pt idx="121142">
                  <c:v>-1.7189699999999999E-2</c:v>
                </c:pt>
                <c:pt idx="121143">
                  <c:v>-1.7302000000000001E-2</c:v>
                </c:pt>
                <c:pt idx="121144">
                  <c:v>-1.7399299999999999E-2</c:v>
                </c:pt>
                <c:pt idx="121145">
                  <c:v>-1.74816E-2</c:v>
                </c:pt>
                <c:pt idx="121146">
                  <c:v>-1.75487E-2</c:v>
                </c:pt>
                <c:pt idx="121147">
                  <c:v>-1.7600600000000001E-2</c:v>
                </c:pt>
                <c:pt idx="121148">
                  <c:v>-1.7637199999999999E-2</c:v>
                </c:pt>
                <c:pt idx="121149">
                  <c:v>-1.7658400000000001E-2</c:v>
                </c:pt>
                <c:pt idx="121150">
                  <c:v>-1.7664200000000001E-2</c:v>
                </c:pt>
                <c:pt idx="121151">
                  <c:v>-1.76545E-2</c:v>
                </c:pt>
                <c:pt idx="121152">
                  <c:v>-1.76294E-2</c:v>
                </c:pt>
                <c:pt idx="121153">
                  <c:v>-1.7588900000000001E-2</c:v>
                </c:pt>
                <c:pt idx="121154">
                  <c:v>-1.7532900000000001E-2</c:v>
                </c:pt>
                <c:pt idx="121155">
                  <c:v>-1.7461600000000001E-2</c:v>
                </c:pt>
                <c:pt idx="121156">
                  <c:v>-1.7374799999999999E-2</c:v>
                </c:pt>
                <c:pt idx="121157">
                  <c:v>-1.7272900000000001E-2</c:v>
                </c:pt>
                <c:pt idx="121158">
                  <c:v>-1.7155699999999999E-2</c:v>
                </c:pt>
                <c:pt idx="121159">
                  <c:v>-1.70235E-2</c:v>
                </c:pt>
                <c:pt idx="121160">
                  <c:v>-1.6876200000000001E-2</c:v>
                </c:pt>
                <c:pt idx="121161">
                  <c:v>-1.6714099999999999E-2</c:v>
                </c:pt>
                <c:pt idx="121162">
                  <c:v>-1.6537400000000001E-2</c:v>
                </c:pt>
                <c:pt idx="121163">
                  <c:v>-1.6346099999999999E-2</c:v>
                </c:pt>
                <c:pt idx="121164">
                  <c:v>-1.6140399999999999E-2</c:v>
                </c:pt>
                <c:pt idx="121165">
                  <c:v>-1.5920500000000001E-2</c:v>
                </c:pt>
                <c:pt idx="121166">
                  <c:v>-1.5686700000000001E-2</c:v>
                </c:pt>
                <c:pt idx="121167">
                  <c:v>-1.5439100000000001E-2</c:v>
                </c:pt>
                <c:pt idx="121168">
                  <c:v>-1.5178000000000001E-2</c:v>
                </c:pt>
                <c:pt idx="121169">
                  <c:v>-1.4903599999999999E-2</c:v>
                </c:pt>
                <c:pt idx="121170">
                  <c:v>-1.4616199999999999E-2</c:v>
                </c:pt>
                <c:pt idx="121171">
                  <c:v>-1.43161E-2</c:v>
                </c:pt>
                <c:pt idx="121172">
                  <c:v>-1.40035E-2</c:v>
                </c:pt>
                <c:pt idx="121173">
                  <c:v>-1.36788E-2</c:v>
                </c:pt>
                <c:pt idx="121174">
                  <c:v>-1.33422E-2</c:v>
                </c:pt>
                <c:pt idx="121175">
                  <c:v>-1.29941E-2</c:v>
                </c:pt>
                <c:pt idx="121176">
                  <c:v>-1.26348E-2</c:v>
                </c:pt>
                <c:pt idx="121177">
                  <c:v>-1.2264600000000001E-2</c:v>
                </c:pt>
                <c:pt idx="121178">
                  <c:v>-1.1884E-2</c:v>
                </c:pt>
                <c:pt idx="121179">
                  <c:v>-1.14933E-2</c:v>
                </c:pt>
                <c:pt idx="121180">
                  <c:v>-1.10928E-2</c:v>
                </c:pt>
                <c:pt idx="121181">
                  <c:v>-1.06829E-2</c:v>
                </c:pt>
                <c:pt idx="121182">
                  <c:v>-1.0264199999999999E-2</c:v>
                </c:pt>
                <c:pt idx="121183" formatCode="0.00E+00">
                  <c:v>-9.8367999999999997E-3</c:v>
                </c:pt>
                <c:pt idx="121184" formatCode="0.00E+00">
                  <c:v>-9.4013199999999995E-3</c:v>
                </c:pt>
                <c:pt idx="121185" formatCode="0.00E+00">
                  <c:v>-8.95811E-3</c:v>
                </c:pt>
                <c:pt idx="121186" formatCode="0.00E+00">
                  <c:v>-8.5076100000000005E-3</c:v>
                </c:pt>
                <c:pt idx="121187" formatCode="0.00E+00">
                  <c:v>-8.0502500000000001E-3</c:v>
                </c:pt>
                <c:pt idx="121188" formatCode="0.00E+00">
                  <c:v>-7.5864799999999996E-3</c:v>
                </c:pt>
                <c:pt idx="121189" formatCode="0.00E+00">
                  <c:v>-7.1167399999999999E-3</c:v>
                </c:pt>
                <c:pt idx="121190" formatCode="0.00E+00">
                  <c:v>-6.64147E-3</c:v>
                </c:pt>
                <c:pt idx="121191" formatCode="0.00E+00">
                  <c:v>-6.1611499999999998E-3</c:v>
                </c:pt>
                <c:pt idx="121192" formatCode="0.00E+00">
                  <c:v>-5.67623E-3</c:v>
                </c:pt>
                <c:pt idx="121193" formatCode="0.00E+00">
                  <c:v>-5.1871699999999996E-3</c:v>
                </c:pt>
                <c:pt idx="121194" formatCode="0.00E+00">
                  <c:v>-4.6944400000000002E-3</c:v>
                </c:pt>
                <c:pt idx="121195" formatCode="0.00E+00">
                  <c:v>-4.1985199999999999E-3</c:v>
                </c:pt>
                <c:pt idx="121196" formatCode="0.00E+00">
                  <c:v>-3.6998700000000001E-3</c:v>
                </c:pt>
                <c:pt idx="121197" formatCode="0.00E+00">
                  <c:v>-3.1989700000000002E-3</c:v>
                </c:pt>
                <c:pt idx="121198" formatCode="0.00E+00">
                  <c:v>-2.6963E-3</c:v>
                </c:pt>
                <c:pt idx="121199" formatCode="0.00E+00">
                  <c:v>-2.1923200000000002E-3</c:v>
                </c:pt>
                <c:pt idx="121200" formatCode="0.00E+00">
                  <c:v>-1.6875200000000001E-3</c:v>
                </c:pt>
                <c:pt idx="121201" formatCode="0.00E+00">
                  <c:v>-1.1823700000000001E-3</c:v>
                </c:pt>
                <c:pt idx="121202" formatCode="0.00E+00">
                  <c:v>-6.7735099999999997E-4</c:v>
                </c:pt>
                <c:pt idx="121203" formatCode="0.00E+00">
                  <c:v>-1.7292499999999999E-4</c:v>
                </c:pt>
                <c:pt idx="121204" formatCode="0.00E+00">
                  <c:v>3.3043299999999999E-4</c:v>
                </c:pt>
                <c:pt idx="121205" formatCode="0.00E+00">
                  <c:v>8.3225599999999997E-4</c:v>
                </c:pt>
                <c:pt idx="121206" formatCode="0.00E+00">
                  <c:v>1.33208E-3</c:v>
                </c:pt>
                <c:pt idx="121207" formatCode="0.00E+00">
                  <c:v>1.8294400000000001E-3</c:v>
                </c:pt>
                <c:pt idx="121208" formatCode="0.00E+00">
                  <c:v>2.32388E-3</c:v>
                </c:pt>
                <c:pt idx="121209" formatCode="0.00E+00">
                  <c:v>2.81496E-3</c:v>
                </c:pt>
                <c:pt idx="121210" formatCode="0.00E+00">
                  <c:v>3.3022099999999999E-3</c:v>
                </c:pt>
                <c:pt idx="121211" formatCode="0.00E+00">
                  <c:v>3.7852099999999998E-3</c:v>
                </c:pt>
                <c:pt idx="121212" formatCode="0.00E+00">
                  <c:v>4.2635099999999999E-3</c:v>
                </c:pt>
                <c:pt idx="121213" formatCode="0.00E+00">
                  <c:v>4.73669E-3</c:v>
                </c:pt>
                <c:pt idx="121214" formatCode="0.00E+00">
                  <c:v>5.2043200000000001E-3</c:v>
                </c:pt>
                <c:pt idx="121215" formatCode="0.00E+00">
                  <c:v>5.666E-3</c:v>
                </c:pt>
                <c:pt idx="121216" formatCode="0.00E+00">
                  <c:v>6.1213099999999996E-3</c:v>
                </c:pt>
                <c:pt idx="121217" formatCode="0.00E+00">
                  <c:v>6.5698500000000003E-3</c:v>
                </c:pt>
                <c:pt idx="121218" formatCode="0.00E+00">
                  <c:v>7.0112400000000002E-3</c:v>
                </c:pt>
                <c:pt idx="121219" formatCode="0.00E+00">
                  <c:v>7.4450899999999997E-3</c:v>
                </c:pt>
                <c:pt idx="121220" formatCode="0.00E+00">
                  <c:v>7.8710399999999993E-3</c:v>
                </c:pt>
                <c:pt idx="121221" formatCode="0.00E+00">
                  <c:v>8.2887199999999994E-3</c:v>
                </c:pt>
                <c:pt idx="121222" formatCode="0.00E+00">
                  <c:v>8.6977800000000004E-3</c:v>
                </c:pt>
                <c:pt idx="121223" formatCode="0.00E+00">
                  <c:v>9.0978699999999992E-3</c:v>
                </c:pt>
                <c:pt idx="121224" formatCode="0.00E+00">
                  <c:v>9.4886799999999993E-3</c:v>
                </c:pt>
                <c:pt idx="121225" formatCode="0.00E+00">
                  <c:v>9.8698699999999993E-3</c:v>
                </c:pt>
                <c:pt idx="121226">
                  <c:v>1.02411E-2</c:v>
                </c:pt>
                <c:pt idx="121227">
                  <c:v>1.0602200000000001E-2</c:v>
                </c:pt>
                <c:pt idx="121228">
                  <c:v>1.09528E-2</c:v>
                </c:pt>
                <c:pt idx="121229">
                  <c:v>1.12925E-2</c:v>
                </c:pt>
                <c:pt idx="121230">
                  <c:v>1.1621299999999999E-2</c:v>
                </c:pt>
                <c:pt idx="121231">
                  <c:v>1.1938799999999999E-2</c:v>
                </c:pt>
                <c:pt idx="121232">
                  <c:v>1.2244700000000001E-2</c:v>
                </c:pt>
                <c:pt idx="121233">
                  <c:v>1.25389E-2</c:v>
                </c:pt>
                <c:pt idx="121234">
                  <c:v>1.28212E-2</c:v>
                </c:pt>
                <c:pt idx="121235">
                  <c:v>1.30913E-2</c:v>
                </c:pt>
                <c:pt idx="121236">
                  <c:v>1.3349099999999999E-2</c:v>
                </c:pt>
                <c:pt idx="121237">
                  <c:v>1.35944E-2</c:v>
                </c:pt>
                <c:pt idx="121238">
                  <c:v>1.38271E-2</c:v>
                </c:pt>
                <c:pt idx="121239">
                  <c:v>1.4046899999999999E-2</c:v>
                </c:pt>
                <c:pt idx="121240">
                  <c:v>1.42539E-2</c:v>
                </c:pt>
                <c:pt idx="121241">
                  <c:v>1.44478E-2</c:v>
                </c:pt>
                <c:pt idx="121242">
                  <c:v>1.4628499999999999E-2</c:v>
                </c:pt>
                <c:pt idx="121243">
                  <c:v>1.47961E-2</c:v>
                </c:pt>
                <c:pt idx="121244">
                  <c:v>1.49503E-2</c:v>
                </c:pt>
                <c:pt idx="121245">
                  <c:v>1.5091200000000001E-2</c:v>
                </c:pt>
                <c:pt idx="121246">
                  <c:v>1.5218600000000001E-2</c:v>
                </c:pt>
                <c:pt idx="121247">
                  <c:v>1.5332699999999999E-2</c:v>
                </c:pt>
                <c:pt idx="121248">
                  <c:v>1.5433199999999999E-2</c:v>
                </c:pt>
                <c:pt idx="121249">
                  <c:v>1.5520300000000001E-2</c:v>
                </c:pt>
                <c:pt idx="121250">
                  <c:v>1.5594E-2</c:v>
                </c:pt>
                <c:pt idx="121251">
                  <c:v>1.56542E-2</c:v>
                </c:pt>
                <c:pt idx="121252">
                  <c:v>1.57009E-2</c:v>
                </c:pt>
                <c:pt idx="121253">
                  <c:v>1.5734399999999999E-2</c:v>
                </c:pt>
                <c:pt idx="121254">
                  <c:v>1.5754500000000001E-2</c:v>
                </c:pt>
                <c:pt idx="121255">
                  <c:v>1.5761399999999998E-2</c:v>
                </c:pt>
                <c:pt idx="121256">
                  <c:v>1.5755100000000001E-2</c:v>
                </c:pt>
                <c:pt idx="121257">
                  <c:v>1.5735699999999998E-2</c:v>
                </c:pt>
                <c:pt idx="121258">
                  <c:v>1.5703499999999999E-2</c:v>
                </c:pt>
                <c:pt idx="121259">
                  <c:v>1.56583E-2</c:v>
                </c:pt>
                <c:pt idx="121260">
                  <c:v>1.56005E-2</c:v>
                </c:pt>
                <c:pt idx="121261">
                  <c:v>1.55301E-2</c:v>
                </c:pt>
                <c:pt idx="121262">
                  <c:v>1.5447300000000001E-2</c:v>
                </c:pt>
                <c:pt idx="121263">
                  <c:v>1.5352299999999999E-2</c:v>
                </c:pt>
                <c:pt idx="121264">
                  <c:v>1.5245099999999999E-2</c:v>
                </c:pt>
                <c:pt idx="121265">
                  <c:v>1.51261E-2</c:v>
                </c:pt>
                <c:pt idx="121266">
                  <c:v>1.4995400000000001E-2</c:v>
                </c:pt>
                <c:pt idx="121267">
                  <c:v>1.4853099999999999E-2</c:v>
                </c:pt>
                <c:pt idx="121268">
                  <c:v>1.46996E-2</c:v>
                </c:pt>
                <c:pt idx="121269">
                  <c:v>1.4534999999999999E-2</c:v>
                </c:pt>
                <c:pt idx="121270">
                  <c:v>1.4359500000000001E-2</c:v>
                </c:pt>
                <c:pt idx="121271">
                  <c:v>1.4173399999999999E-2</c:v>
                </c:pt>
                <c:pt idx="121272">
                  <c:v>1.39769E-2</c:v>
                </c:pt>
                <c:pt idx="121273">
                  <c:v>1.37704E-2</c:v>
                </c:pt>
                <c:pt idx="121274">
                  <c:v>1.3553900000000001E-2</c:v>
                </c:pt>
                <c:pt idx="121275">
                  <c:v>1.33279E-2</c:v>
                </c:pt>
                <c:pt idx="121276">
                  <c:v>1.30925E-2</c:v>
                </c:pt>
                <c:pt idx="121277">
                  <c:v>1.2848099999999999E-2</c:v>
                </c:pt>
                <c:pt idx="121278">
                  <c:v>1.2594899999999999E-2</c:v>
                </c:pt>
                <c:pt idx="121279">
                  <c:v>1.2333200000000001E-2</c:v>
                </c:pt>
                <c:pt idx="121280">
                  <c:v>1.2063300000000001E-2</c:v>
                </c:pt>
                <c:pt idx="121281">
                  <c:v>1.1785500000000001E-2</c:v>
                </c:pt>
                <c:pt idx="121282">
                  <c:v>1.1500099999999999E-2</c:v>
                </c:pt>
                <c:pt idx="121283">
                  <c:v>1.1207399999999999E-2</c:v>
                </c:pt>
                <c:pt idx="121284">
                  <c:v>1.09078E-2</c:v>
                </c:pt>
                <c:pt idx="121285">
                  <c:v>1.06014E-2</c:v>
                </c:pt>
                <c:pt idx="121286">
                  <c:v>1.02887E-2</c:v>
                </c:pt>
                <c:pt idx="121287" formatCode="0.00E+00">
                  <c:v>9.9699200000000002E-3</c:v>
                </c:pt>
                <c:pt idx="121288" formatCode="0.00E+00">
                  <c:v>9.6454100000000001E-3</c:v>
                </c:pt>
                <c:pt idx="121289" formatCode="0.00E+00">
                  <c:v>9.3154799999999992E-3</c:v>
                </c:pt>
                <c:pt idx="121290" formatCode="0.00E+00">
                  <c:v>8.9804499999999992E-3</c:v>
                </c:pt>
                <c:pt idx="121291" formatCode="0.00E+00">
                  <c:v>8.6406399999999998E-3</c:v>
                </c:pt>
                <c:pt idx="121292" formatCode="0.00E+00">
                  <c:v>8.2963700000000008E-3</c:v>
                </c:pt>
                <c:pt idx="121293" formatCode="0.00E+00">
                  <c:v>7.9479600000000004E-3</c:v>
                </c:pt>
                <c:pt idx="121294" formatCode="0.00E+00">
                  <c:v>7.5957300000000002E-3</c:v>
                </c:pt>
                <c:pt idx="121295" formatCode="0.00E+00">
                  <c:v>7.2400099999999998E-3</c:v>
                </c:pt>
                <c:pt idx="121296" formatCode="0.00E+00">
                  <c:v>6.8811100000000002E-3</c:v>
                </c:pt>
                <c:pt idx="121297" formatCode="0.00E+00">
                  <c:v>6.5193400000000002E-3</c:v>
                </c:pt>
                <c:pt idx="121298" formatCode="0.00E+00">
                  <c:v>6.1550299999999997E-3</c:v>
                </c:pt>
                <c:pt idx="121299" formatCode="0.00E+00">
                  <c:v>5.7884900000000003E-3</c:v>
                </c:pt>
                <c:pt idx="121300" formatCode="0.00E+00">
                  <c:v>5.4200300000000002E-3</c:v>
                </c:pt>
                <c:pt idx="121301" formatCode="0.00E+00">
                  <c:v>5.04996E-3</c:v>
                </c:pt>
                <c:pt idx="121302" formatCode="0.00E+00">
                  <c:v>4.6785999999999998E-3</c:v>
                </c:pt>
                <c:pt idx="121303" formatCode="0.00E+00">
                  <c:v>4.3062300000000003E-3</c:v>
                </c:pt>
                <c:pt idx="121304" formatCode="0.00E+00">
                  <c:v>3.9331699999999997E-3</c:v>
                </c:pt>
                <c:pt idx="121305" formatCode="0.00E+00">
                  <c:v>3.5597099999999998E-3</c:v>
                </c:pt>
                <c:pt idx="121306" formatCode="0.00E+00">
                  <c:v>3.18615E-3</c:v>
                </c:pt>
                <c:pt idx="121307" formatCode="0.00E+00">
                  <c:v>2.81278E-3</c:v>
                </c:pt>
                <c:pt idx="121308" formatCode="0.00E+00">
                  <c:v>2.4398800000000002E-3</c:v>
                </c:pt>
                <c:pt idx="121309" formatCode="0.00E+00">
                  <c:v>2.0677299999999998E-3</c:v>
                </c:pt>
                <c:pt idx="121310" formatCode="0.00E+00">
                  <c:v>1.69662E-3</c:v>
                </c:pt>
                <c:pt idx="121311" formatCode="0.00E+00">
                  <c:v>1.3268100000000001E-3</c:v>
                </c:pt>
                <c:pt idx="121312" formatCode="0.00E+00">
                  <c:v>9.5857799999999997E-4</c:v>
                </c:pt>
                <c:pt idx="121313" formatCode="0.00E+00">
                  <c:v>5.9217799999999995E-4</c:v>
                </c:pt>
                <c:pt idx="121314" formatCode="0.00E+00">
                  <c:v>2.2787E-4</c:v>
                </c:pt>
                <c:pt idx="121315" formatCode="0.00E+00">
                  <c:v>-1.3409500000000001E-4</c:v>
                </c:pt>
                <c:pt idx="121316" formatCode="0.00E+00">
                  <c:v>-4.9346899999999996E-4</c:v>
                </c:pt>
                <c:pt idx="121317" formatCode="0.00E+00">
                  <c:v>-8.5001300000000005E-4</c:v>
                </c:pt>
                <c:pt idx="121318" formatCode="0.00E+00">
                  <c:v>-1.20349E-3</c:v>
                </c:pt>
                <c:pt idx="121319" formatCode="0.00E+00">
                  <c:v>-1.55368E-3</c:v>
                </c:pt>
                <c:pt idx="121320" formatCode="0.00E+00">
                  <c:v>-1.9003399999999999E-3</c:v>
                </c:pt>
                <c:pt idx="121321" formatCode="0.00E+00">
                  <c:v>-2.2432799999999998E-3</c:v>
                </c:pt>
                <c:pt idx="121322" formatCode="0.00E+00">
                  <c:v>-2.5822699999999998E-3</c:v>
                </c:pt>
                <c:pt idx="121323" formatCode="0.00E+00">
                  <c:v>-2.9171100000000001E-3</c:v>
                </c:pt>
                <c:pt idx="121324" formatCode="0.00E+00">
                  <c:v>-3.2476100000000002E-3</c:v>
                </c:pt>
                <c:pt idx="121325" formatCode="0.00E+00">
                  <c:v>-3.5735699999999999E-3</c:v>
                </c:pt>
                <c:pt idx="121326" formatCode="0.00E+00">
                  <c:v>-3.8948099999999999E-3</c:v>
                </c:pt>
                <c:pt idx="121327" formatCode="0.00E+00">
                  <c:v>-4.2111500000000003E-3</c:v>
                </c:pt>
                <c:pt idx="121328" formatCode="0.00E+00">
                  <c:v>-4.5224200000000001E-3</c:v>
                </c:pt>
                <c:pt idx="121329" formatCode="0.00E+00">
                  <c:v>-4.8284399999999998E-3</c:v>
                </c:pt>
                <c:pt idx="121330" formatCode="0.00E+00">
                  <c:v>-5.1290800000000003E-3</c:v>
                </c:pt>
                <c:pt idx="121331" formatCode="0.00E+00">
                  <c:v>-5.4241599999999999E-3</c:v>
                </c:pt>
                <c:pt idx="121332" formatCode="0.00E+00">
                  <c:v>-5.7135500000000004E-3</c:v>
                </c:pt>
                <c:pt idx="121333" formatCode="0.00E+00">
                  <c:v>-5.9971E-3</c:v>
                </c:pt>
                <c:pt idx="121334" formatCode="0.00E+00">
                  <c:v>-6.2746900000000003E-3</c:v>
                </c:pt>
                <c:pt idx="121335" formatCode="0.00E+00">
                  <c:v>-6.5461800000000004E-3</c:v>
                </c:pt>
                <c:pt idx="121336" formatCode="0.00E+00">
                  <c:v>-6.8114600000000001E-3</c:v>
                </c:pt>
                <c:pt idx="121337" formatCode="0.00E+00">
                  <c:v>-7.0704000000000001E-3</c:v>
                </c:pt>
                <c:pt idx="121338" formatCode="0.00E+00">
                  <c:v>-7.3229200000000001E-3</c:v>
                </c:pt>
                <c:pt idx="121339" formatCode="0.00E+00">
                  <c:v>-7.56889E-3</c:v>
                </c:pt>
                <c:pt idx="121340" formatCode="0.00E+00">
                  <c:v>-7.8082300000000002E-3</c:v>
                </c:pt>
                <c:pt idx="121341" formatCode="0.00E+00">
                  <c:v>-8.0408400000000005E-3</c:v>
                </c:pt>
                <c:pt idx="121342" formatCode="0.00E+00">
                  <c:v>-8.2666500000000004E-3</c:v>
                </c:pt>
                <c:pt idx="121343" formatCode="0.00E+00">
                  <c:v>-8.4855799999999995E-3</c:v>
                </c:pt>
                <c:pt idx="121344" formatCode="0.00E+00">
                  <c:v>-8.6975400000000001E-3</c:v>
                </c:pt>
                <c:pt idx="121345" formatCode="0.00E+00">
                  <c:v>-8.9024900000000007E-3</c:v>
                </c:pt>
                <c:pt idx="121346" formatCode="0.00E+00">
                  <c:v>-9.1003500000000001E-3</c:v>
                </c:pt>
                <c:pt idx="121347" formatCode="0.00E+00">
                  <c:v>-9.2910700000000002E-3</c:v>
                </c:pt>
                <c:pt idx="121348" formatCode="0.00E+00">
                  <c:v>-9.4745999999999997E-3</c:v>
                </c:pt>
                <c:pt idx="121349" formatCode="0.00E+00">
                  <c:v>-9.6508900000000005E-3</c:v>
                </c:pt>
                <c:pt idx="121350" formatCode="0.00E+00">
                  <c:v>-9.8199099999999994E-3</c:v>
                </c:pt>
                <c:pt idx="121351" formatCode="0.00E+00">
                  <c:v>-9.9816200000000001E-3</c:v>
                </c:pt>
                <c:pt idx="121352">
                  <c:v>-1.0135999999999999E-2</c:v>
                </c:pt>
                <c:pt idx="121353">
                  <c:v>-1.0283E-2</c:v>
                </c:pt>
                <c:pt idx="121354">
                  <c:v>-1.0422600000000001E-2</c:v>
                </c:pt>
                <c:pt idx="121355">
                  <c:v>-1.05548E-2</c:v>
                </c:pt>
                <c:pt idx="121356">
                  <c:v>-1.0679599999999999E-2</c:v>
                </c:pt>
                <c:pt idx="121357">
                  <c:v>-1.0796999999999999E-2</c:v>
                </c:pt>
                <c:pt idx="121358">
                  <c:v>-1.0907E-2</c:v>
                </c:pt>
                <c:pt idx="121359">
                  <c:v>-1.10095E-2</c:v>
                </c:pt>
                <c:pt idx="121360">
                  <c:v>-1.1104599999999999E-2</c:v>
                </c:pt>
                <c:pt idx="121361">
                  <c:v>-1.1192300000000001E-2</c:v>
                </c:pt>
                <c:pt idx="121362">
                  <c:v>-1.1272600000000001E-2</c:v>
                </c:pt>
                <c:pt idx="121363">
                  <c:v>-1.13455E-2</c:v>
                </c:pt>
                <c:pt idx="121364">
                  <c:v>-1.14111E-2</c:v>
                </c:pt>
                <c:pt idx="121365">
                  <c:v>-1.14693E-2</c:v>
                </c:pt>
                <c:pt idx="121366">
                  <c:v>-1.15201E-2</c:v>
                </c:pt>
                <c:pt idx="121367">
                  <c:v>-1.15637E-2</c:v>
                </c:pt>
                <c:pt idx="121368">
                  <c:v>-1.1599999999999999E-2</c:v>
                </c:pt>
                <c:pt idx="121369">
                  <c:v>-1.1629E-2</c:v>
                </c:pt>
                <c:pt idx="121370">
                  <c:v>-1.16509E-2</c:v>
                </c:pt>
                <c:pt idx="121371">
                  <c:v>-1.16656E-2</c:v>
                </c:pt>
                <c:pt idx="121372">
                  <c:v>-1.16732E-2</c:v>
                </c:pt>
                <c:pt idx="121373">
                  <c:v>-1.16737E-2</c:v>
                </c:pt>
                <c:pt idx="121374">
                  <c:v>-1.16671E-2</c:v>
                </c:pt>
                <c:pt idx="121375">
                  <c:v>-1.16536E-2</c:v>
                </c:pt>
                <c:pt idx="121376">
                  <c:v>-1.16331E-2</c:v>
                </c:pt>
                <c:pt idx="121377">
                  <c:v>-1.1605799999999999E-2</c:v>
                </c:pt>
                <c:pt idx="121378">
                  <c:v>-1.15716E-2</c:v>
                </c:pt>
                <c:pt idx="121379">
                  <c:v>-1.15306E-2</c:v>
                </c:pt>
                <c:pt idx="121380">
                  <c:v>-1.1482900000000001E-2</c:v>
                </c:pt>
                <c:pt idx="121381">
                  <c:v>-1.1428600000000001E-2</c:v>
                </c:pt>
                <c:pt idx="121382">
                  <c:v>-1.13676E-2</c:v>
                </c:pt>
                <c:pt idx="121383">
                  <c:v>-1.13001E-2</c:v>
                </c:pt>
                <c:pt idx="121384">
                  <c:v>-1.1226099999999999E-2</c:v>
                </c:pt>
                <c:pt idx="121385">
                  <c:v>-1.11456E-2</c:v>
                </c:pt>
                <c:pt idx="121386">
                  <c:v>-1.1058800000000001E-2</c:v>
                </c:pt>
                <c:pt idx="121387">
                  <c:v>-1.09658E-2</c:v>
                </c:pt>
                <c:pt idx="121388">
                  <c:v>-1.0866499999999999E-2</c:v>
                </c:pt>
                <c:pt idx="121389">
                  <c:v>-1.0761099999999999E-2</c:v>
                </c:pt>
                <c:pt idx="121390">
                  <c:v>-1.06496E-2</c:v>
                </c:pt>
                <c:pt idx="121391">
                  <c:v>-1.0532E-2</c:v>
                </c:pt>
                <c:pt idx="121392">
                  <c:v>-1.04086E-2</c:v>
                </c:pt>
                <c:pt idx="121393">
                  <c:v>-1.02793E-2</c:v>
                </c:pt>
                <c:pt idx="121394">
                  <c:v>-1.0144200000000001E-2</c:v>
                </c:pt>
                <c:pt idx="121395">
                  <c:v>-1.0003400000000001E-2</c:v>
                </c:pt>
                <c:pt idx="121396" formatCode="0.00E+00">
                  <c:v>-9.8569999999999994E-3</c:v>
                </c:pt>
                <c:pt idx="121397" formatCode="0.00E+00">
                  <c:v>-9.7050399999999998E-3</c:v>
                </c:pt>
                <c:pt idx="121398" formatCode="0.00E+00">
                  <c:v>-9.5476299999999997E-3</c:v>
                </c:pt>
                <c:pt idx="121399" formatCode="0.00E+00">
                  <c:v>-9.3848400000000002E-3</c:v>
                </c:pt>
                <c:pt idx="121400" formatCode="0.00E+00">
                  <c:v>-9.2167599999999992E-3</c:v>
                </c:pt>
                <c:pt idx="121401" formatCode="0.00E+00">
                  <c:v>-9.0434699999999996E-3</c:v>
                </c:pt>
                <c:pt idx="121402" formatCode="0.00E+00">
                  <c:v>-8.8650699999999992E-3</c:v>
                </c:pt>
                <c:pt idx="121403" formatCode="0.00E+00">
                  <c:v>-8.6816299999999992E-3</c:v>
                </c:pt>
                <c:pt idx="121404" formatCode="0.00E+00">
                  <c:v>-8.4932600000000007E-3</c:v>
                </c:pt>
                <c:pt idx="121405" formatCode="0.00E+00">
                  <c:v>-8.3000399999999998E-3</c:v>
                </c:pt>
                <c:pt idx="121406" formatCode="0.00E+00">
                  <c:v>-8.1020599999999995E-3</c:v>
                </c:pt>
                <c:pt idx="121407" formatCode="0.00E+00">
                  <c:v>-7.8994300000000007E-3</c:v>
                </c:pt>
                <c:pt idx="121408" formatCode="0.00E+00">
                  <c:v>-7.6922400000000004E-3</c:v>
                </c:pt>
                <c:pt idx="121409" formatCode="0.00E+00">
                  <c:v>-7.4805899999999996E-3</c:v>
                </c:pt>
                <c:pt idx="121410" formatCode="0.00E+00">
                  <c:v>-7.2645799999999996E-3</c:v>
                </c:pt>
                <c:pt idx="121411" formatCode="0.00E+00">
                  <c:v>-7.0443199999999997E-3</c:v>
                </c:pt>
                <c:pt idx="121412" formatCode="0.00E+00">
                  <c:v>-6.8198900000000003E-3</c:v>
                </c:pt>
                <c:pt idx="121413" formatCode="0.00E+00">
                  <c:v>-6.5914299999999997E-3</c:v>
                </c:pt>
                <c:pt idx="121414" formatCode="0.00E+00">
                  <c:v>-6.35902E-3</c:v>
                </c:pt>
                <c:pt idx="121415" formatCode="0.00E+00">
                  <c:v>-6.1227900000000004E-3</c:v>
                </c:pt>
                <c:pt idx="121416" formatCode="0.00E+00">
                  <c:v>-5.8828400000000003E-3</c:v>
                </c:pt>
                <c:pt idx="121417" formatCode="0.00E+00">
                  <c:v>-5.63928E-3</c:v>
                </c:pt>
                <c:pt idx="121418" formatCode="0.00E+00">
                  <c:v>-5.3922500000000003E-3</c:v>
                </c:pt>
                <c:pt idx="121419" formatCode="0.00E+00">
                  <c:v>-5.14184E-3</c:v>
                </c:pt>
                <c:pt idx="121420" formatCode="0.00E+00">
                  <c:v>-4.8881899999999997E-3</c:v>
                </c:pt>
                <c:pt idx="121421" formatCode="0.00E+00">
                  <c:v>-4.6314199999999998E-3</c:v>
                </c:pt>
                <c:pt idx="121422" formatCode="0.00E+00">
                  <c:v>-4.3716500000000004E-3</c:v>
                </c:pt>
                <c:pt idx="121423" formatCode="0.00E+00">
                  <c:v>-4.1090099999999997E-3</c:v>
                </c:pt>
                <c:pt idx="121424" formatCode="0.00E+00">
                  <c:v>-3.8436299999999998E-3</c:v>
                </c:pt>
                <c:pt idx="121425" formatCode="0.00E+00">
                  <c:v>-3.5756400000000002E-3</c:v>
                </c:pt>
                <c:pt idx="121426" formatCode="0.00E+00">
                  <c:v>-3.30519E-3</c:v>
                </c:pt>
                <c:pt idx="121427" formatCode="0.00E+00">
                  <c:v>-3.0323899999999998E-3</c:v>
                </c:pt>
                <c:pt idx="121428" formatCode="0.00E+00">
                  <c:v>-2.7574000000000001E-3</c:v>
                </c:pt>
                <c:pt idx="121429" formatCode="0.00E+00">
                  <c:v>-2.4803500000000001E-3</c:v>
                </c:pt>
                <c:pt idx="121430" formatCode="0.00E+00">
                  <c:v>-2.2014000000000001E-3</c:v>
                </c:pt>
                <c:pt idx="121431" formatCode="0.00E+00">
                  <c:v>-1.9206799999999999E-3</c:v>
                </c:pt>
                <c:pt idx="121432" formatCode="0.00E+00">
                  <c:v>-1.6383400000000001E-3</c:v>
                </c:pt>
                <c:pt idx="121433" formatCode="0.00E+00">
                  <c:v>-1.3545499999999999E-3</c:v>
                </c:pt>
                <c:pt idx="121434" formatCode="0.00E+00">
                  <c:v>-1.0694400000000001E-3</c:v>
                </c:pt>
                <c:pt idx="121435" formatCode="0.00E+00">
                  <c:v>-7.8318500000000004E-4</c:v>
                </c:pt>
                <c:pt idx="121436" formatCode="0.00E+00">
                  <c:v>-4.9593399999999996E-4</c:v>
                </c:pt>
                <c:pt idx="121437" formatCode="0.00E+00">
                  <c:v>-2.0785000000000001E-4</c:v>
                </c:pt>
                <c:pt idx="121438" formatCode="0.00E+00">
                  <c:v>8.0903300000000002E-5</c:v>
                </c:pt>
                <c:pt idx="121439" formatCode="0.00E+00">
                  <c:v>3.7016000000000002E-4</c:v>
                </c:pt>
                <c:pt idx="121440" formatCode="0.00E+00">
                  <c:v>6.5975300000000001E-4</c:v>
                </c:pt>
                <c:pt idx="121441" formatCode="0.00E+00">
                  <c:v>9.49511E-4</c:v>
                </c:pt>
                <c:pt idx="121442" formatCode="0.00E+00">
                  <c:v>1.2392600000000001E-3</c:v>
                </c:pt>
                <c:pt idx="121443" formatCode="0.00E+00">
                  <c:v>1.5288400000000001E-3</c:v>
                </c:pt>
                <c:pt idx="121444" formatCode="0.00E+00">
                  <c:v>1.8180500000000001E-3</c:v>
                </c:pt>
                <c:pt idx="121445" formatCode="0.00E+00">
                  <c:v>2.1067299999999998E-3</c:v>
                </c:pt>
                <c:pt idx="121446" formatCode="0.00E+00">
                  <c:v>2.3947E-3</c:v>
                </c:pt>
                <c:pt idx="121447" formatCode="0.00E+00">
                  <c:v>2.68177E-3</c:v>
                </c:pt>
                <c:pt idx="121448" formatCode="0.00E+00">
                  <c:v>2.9677499999999999E-3</c:v>
                </c:pt>
                <c:pt idx="121449" formatCode="0.00E+00">
                  <c:v>3.2524799999999999E-3</c:v>
                </c:pt>
                <c:pt idx="121450" formatCode="0.00E+00">
                  <c:v>3.5357499999999998E-3</c:v>
                </c:pt>
                <c:pt idx="121451" formatCode="0.00E+00">
                  <c:v>3.8173899999999999E-3</c:v>
                </c:pt>
                <c:pt idx="121452" formatCode="0.00E+00">
                  <c:v>4.0971899999999997E-3</c:v>
                </c:pt>
                <c:pt idx="121453" formatCode="0.00E+00">
                  <c:v>4.3749799999999997E-3</c:v>
                </c:pt>
                <c:pt idx="121454" formatCode="0.00E+00">
                  <c:v>4.6505599999999998E-3</c:v>
                </c:pt>
                <c:pt idx="121455" formatCode="0.00E+00">
                  <c:v>4.9237400000000002E-3</c:v>
                </c:pt>
                <c:pt idx="121456" formatCode="0.00E+00">
                  <c:v>5.1943199999999997E-3</c:v>
                </c:pt>
                <c:pt idx="121457" formatCode="0.00E+00">
                  <c:v>5.46212E-3</c:v>
                </c:pt>
                <c:pt idx="121458" formatCode="0.00E+00">
                  <c:v>5.7269299999999999E-3</c:v>
                </c:pt>
                <c:pt idx="121459" formatCode="0.00E+00">
                  <c:v>5.9885700000000004E-3</c:v>
                </c:pt>
                <c:pt idx="121460" formatCode="0.00E+00">
                  <c:v>6.24684E-3</c:v>
                </c:pt>
                <c:pt idx="121461" formatCode="0.00E+00">
                  <c:v>6.50155E-3</c:v>
                </c:pt>
                <c:pt idx="121462" formatCode="0.00E+00">
                  <c:v>6.7524999999999998E-3</c:v>
                </c:pt>
                <c:pt idx="121463" formatCode="0.00E+00">
                  <c:v>6.9994999999999996E-3</c:v>
                </c:pt>
                <c:pt idx="121464" formatCode="0.00E+00">
                  <c:v>7.2423599999999998E-3</c:v>
                </c:pt>
                <c:pt idx="121465" formatCode="0.00E+00">
                  <c:v>7.4808799999999996E-3</c:v>
                </c:pt>
                <c:pt idx="121466" formatCode="0.00E+00">
                  <c:v>7.7148700000000004E-3</c:v>
                </c:pt>
                <c:pt idx="121467" formatCode="0.00E+00">
                  <c:v>7.9441500000000005E-3</c:v>
                </c:pt>
                <c:pt idx="121468" formatCode="0.00E+00">
                  <c:v>8.1685200000000003E-3</c:v>
                </c:pt>
                <c:pt idx="121469" formatCode="0.00E+00">
                  <c:v>8.3877899999999991E-3</c:v>
                </c:pt>
                <c:pt idx="121470" formatCode="0.00E+00">
                  <c:v>8.6017899999999998E-3</c:v>
                </c:pt>
                <c:pt idx="121471" formatCode="0.00E+00">
                  <c:v>8.81032E-3</c:v>
                </c:pt>
                <c:pt idx="121472" formatCode="0.00E+00">
                  <c:v>9.0132100000000007E-3</c:v>
                </c:pt>
                <c:pt idx="121473" formatCode="0.00E+00">
                  <c:v>9.2102799999999995E-3</c:v>
                </c:pt>
                <c:pt idx="121474" formatCode="0.00E+00">
                  <c:v>9.4013399999999994E-3</c:v>
                </c:pt>
                <c:pt idx="121475" formatCode="0.00E+00">
                  <c:v>9.5862299999999994E-3</c:v>
                </c:pt>
                <c:pt idx="121476" formatCode="0.00E+00">
                  <c:v>9.7647700000000007E-3</c:v>
                </c:pt>
                <c:pt idx="121477" formatCode="0.00E+00">
                  <c:v>9.9368000000000008E-3</c:v>
                </c:pt>
                <c:pt idx="121478">
                  <c:v>1.0102099999999999E-2</c:v>
                </c:pt>
                <c:pt idx="121479">
                  <c:v>1.02606E-2</c:v>
                </c:pt>
                <c:pt idx="121480">
                  <c:v>1.04122E-2</c:v>
                </c:pt>
                <c:pt idx="121481">
                  <c:v>1.05565E-2</c:v>
                </c:pt>
                <c:pt idx="121482">
                  <c:v>1.0693599999999999E-2</c:v>
                </c:pt>
                <c:pt idx="121483">
                  <c:v>1.08232E-2</c:v>
                </c:pt>
                <c:pt idx="121484">
                  <c:v>1.09452E-2</c:v>
                </c:pt>
                <c:pt idx="121485">
                  <c:v>1.10595E-2</c:v>
                </c:pt>
                <c:pt idx="121486">
                  <c:v>1.1166000000000001E-2</c:v>
                </c:pt>
                <c:pt idx="121487">
                  <c:v>1.12645E-2</c:v>
                </c:pt>
                <c:pt idx="121488">
                  <c:v>1.13548E-2</c:v>
                </c:pt>
                <c:pt idx="121489">
                  <c:v>1.1436999999999999E-2</c:v>
                </c:pt>
                <c:pt idx="121490">
                  <c:v>1.1510899999999999E-2</c:v>
                </c:pt>
                <c:pt idx="121491">
                  <c:v>1.1576299999999999E-2</c:v>
                </c:pt>
                <c:pt idx="121492">
                  <c:v>1.16332E-2</c:v>
                </c:pt>
                <c:pt idx="121493">
                  <c:v>1.1681499999999999E-2</c:v>
                </c:pt>
                <c:pt idx="121494">
                  <c:v>1.1721199999999999E-2</c:v>
                </c:pt>
                <c:pt idx="121495">
                  <c:v>1.1752E-2</c:v>
                </c:pt>
                <c:pt idx="121496">
                  <c:v>1.1774E-2</c:v>
                </c:pt>
                <c:pt idx="121497">
                  <c:v>1.1787199999999999E-2</c:v>
                </c:pt>
                <c:pt idx="121498">
                  <c:v>1.1791299999999999E-2</c:v>
                </c:pt>
                <c:pt idx="121499">
                  <c:v>1.17865E-2</c:v>
                </c:pt>
                <c:pt idx="121500">
                  <c:v>1.1772599999999999E-2</c:v>
                </c:pt>
                <c:pt idx="121501">
                  <c:v>1.17497E-2</c:v>
                </c:pt>
                <c:pt idx="121502">
                  <c:v>1.1717699999999999E-2</c:v>
                </c:pt>
                <c:pt idx="121503">
                  <c:v>1.1676499999999999E-2</c:v>
                </c:pt>
                <c:pt idx="121504">
                  <c:v>1.16262E-2</c:v>
                </c:pt>
                <c:pt idx="121505">
                  <c:v>1.15668E-2</c:v>
                </c:pt>
                <c:pt idx="121506">
                  <c:v>1.1498299999999999E-2</c:v>
                </c:pt>
                <c:pt idx="121507">
                  <c:v>1.14206E-2</c:v>
                </c:pt>
                <c:pt idx="121508">
                  <c:v>1.1333899999999999E-2</c:v>
                </c:pt>
                <c:pt idx="121509">
                  <c:v>1.1238100000000001E-2</c:v>
                </c:pt>
                <c:pt idx="121510">
                  <c:v>1.11333E-2</c:v>
                </c:pt>
                <c:pt idx="121511">
                  <c:v>1.10195E-2</c:v>
                </c:pt>
                <c:pt idx="121512">
                  <c:v>1.0896899999999999E-2</c:v>
                </c:pt>
                <c:pt idx="121513">
                  <c:v>1.07653E-2</c:v>
                </c:pt>
                <c:pt idx="121514">
                  <c:v>1.06251E-2</c:v>
                </c:pt>
                <c:pt idx="121515">
                  <c:v>1.04761E-2</c:v>
                </c:pt>
                <c:pt idx="121516">
                  <c:v>1.03185E-2</c:v>
                </c:pt>
                <c:pt idx="121517">
                  <c:v>1.01525E-2</c:v>
                </c:pt>
                <c:pt idx="121518" formatCode="0.00E+00">
                  <c:v>9.9779900000000008E-3</c:v>
                </c:pt>
                <c:pt idx="121519" formatCode="0.00E+00">
                  <c:v>9.7952600000000001E-3</c:v>
                </c:pt>
                <c:pt idx="121520" formatCode="0.00E+00">
                  <c:v>9.6043799999999992E-3</c:v>
                </c:pt>
                <c:pt idx="121521" formatCode="0.00E+00">
                  <c:v>9.4054700000000008E-3</c:v>
                </c:pt>
                <c:pt idx="121522" formatCode="0.00E+00">
                  <c:v>9.1986900000000007E-3</c:v>
                </c:pt>
                <c:pt idx="121523" formatCode="0.00E+00">
                  <c:v>8.9841799999999996E-3</c:v>
                </c:pt>
                <c:pt idx="121524" formatCode="0.00E+00">
                  <c:v>8.7621000000000001E-3</c:v>
                </c:pt>
                <c:pt idx="121525" formatCode="0.00E+00">
                  <c:v>8.5326099999999995E-3</c:v>
                </c:pt>
                <c:pt idx="121526" formatCode="0.00E+00">
                  <c:v>8.2958900000000002E-3</c:v>
                </c:pt>
                <c:pt idx="121527" formatCode="0.00E+00">
                  <c:v>8.0521099999999995E-3</c:v>
                </c:pt>
                <c:pt idx="121528" formatCode="0.00E+00">
                  <c:v>7.8014699999999996E-3</c:v>
                </c:pt>
                <c:pt idx="121529" formatCode="0.00E+00">
                  <c:v>7.5441500000000003E-3</c:v>
                </c:pt>
                <c:pt idx="121530" formatCode="0.00E+00">
                  <c:v>7.2803599999999996E-3</c:v>
                </c:pt>
                <c:pt idx="121531" formatCode="0.00E+00">
                  <c:v>7.0103199999999996E-3</c:v>
                </c:pt>
                <c:pt idx="121532" formatCode="0.00E+00">
                  <c:v>6.7342299999999999E-3</c:v>
                </c:pt>
                <c:pt idx="121533" formatCode="0.00E+00">
                  <c:v>6.4523200000000001E-3</c:v>
                </c:pt>
                <c:pt idx="121534" formatCode="0.00E+00">
                  <c:v>6.1648299999999996E-3</c:v>
                </c:pt>
                <c:pt idx="121535" formatCode="0.00E+00">
                  <c:v>5.8719699999999998E-3</c:v>
                </c:pt>
                <c:pt idx="121536" formatCode="0.00E+00">
                  <c:v>5.5740099999999999E-3</c:v>
                </c:pt>
                <c:pt idx="121537" formatCode="0.00E+00">
                  <c:v>5.2711800000000003E-3</c:v>
                </c:pt>
                <c:pt idx="121538" formatCode="0.00E+00">
                  <c:v>4.9637400000000003E-3</c:v>
                </c:pt>
                <c:pt idx="121539" formatCode="0.00E+00">
                  <c:v>4.6519500000000002E-3</c:v>
                </c:pt>
                <c:pt idx="121540" formatCode="0.00E+00">
                  <c:v>4.33607E-3</c:v>
                </c:pt>
                <c:pt idx="121541" formatCode="0.00E+00">
                  <c:v>4.01637E-3</c:v>
                </c:pt>
                <c:pt idx="121542" formatCode="0.00E+00">
                  <c:v>3.6931199999999998E-3</c:v>
                </c:pt>
                <c:pt idx="121543" formatCode="0.00E+00">
                  <c:v>3.3666099999999999E-3</c:v>
                </c:pt>
                <c:pt idx="121544" formatCode="0.00E+00">
                  <c:v>3.03711E-3</c:v>
                </c:pt>
                <c:pt idx="121545" formatCode="0.00E+00">
                  <c:v>2.70492E-3</c:v>
                </c:pt>
                <c:pt idx="121546" formatCode="0.00E+00">
                  <c:v>2.37031E-3</c:v>
                </c:pt>
                <c:pt idx="121547" formatCode="0.00E+00">
                  <c:v>2.0335800000000001E-3</c:v>
                </c:pt>
                <c:pt idx="121548" formatCode="0.00E+00">
                  <c:v>1.6950299999999999E-3</c:v>
                </c:pt>
                <c:pt idx="121549" formatCode="0.00E+00">
                  <c:v>1.3549600000000001E-3</c:v>
                </c:pt>
                <c:pt idx="121550" formatCode="0.00E+00">
                  <c:v>1.01366E-3</c:v>
                </c:pt>
                <c:pt idx="121551" formatCode="0.00E+00">
                  <c:v>6.71438E-4</c:v>
                </c:pt>
                <c:pt idx="121552" formatCode="0.00E+00">
                  <c:v>3.2859600000000001E-4</c:v>
                </c:pt>
                <c:pt idx="121553" formatCode="0.00E+00">
                  <c:v>-1.45589E-5</c:v>
                </c:pt>
                <c:pt idx="121554" formatCode="0.00E+00">
                  <c:v>-3.57723E-4</c:v>
                </c:pt>
                <c:pt idx="121555" formatCode="0.00E+00">
                  <c:v>-7.0058800000000004E-4</c:v>
                </c:pt>
                <c:pt idx="121556" formatCode="0.00E+00">
                  <c:v>-1.0428499999999999E-3</c:v>
                </c:pt>
                <c:pt idx="121557" formatCode="0.00E+00">
                  <c:v>-1.3841999999999999E-3</c:v>
                </c:pt>
                <c:pt idx="121558" formatCode="0.00E+00">
                  <c:v>-1.72433E-3</c:v>
                </c:pt>
                <c:pt idx="121559" formatCode="0.00E+00">
                  <c:v>-2.0629300000000001E-3</c:v>
                </c:pt>
                <c:pt idx="121560" formatCode="0.00E+00">
                  <c:v>-2.3997100000000002E-3</c:v>
                </c:pt>
                <c:pt idx="121561" formatCode="0.00E+00">
                  <c:v>-2.7343599999999999E-3</c:v>
                </c:pt>
                <c:pt idx="121562" formatCode="0.00E+00">
                  <c:v>-3.0665699999999998E-3</c:v>
                </c:pt>
                <c:pt idx="121563" formatCode="0.00E+00">
                  <c:v>-3.3960399999999999E-3</c:v>
                </c:pt>
                <c:pt idx="121564" formatCode="0.00E+00">
                  <c:v>-3.7224900000000002E-3</c:v>
                </c:pt>
                <c:pt idx="121565" formatCode="0.00E+00">
                  <c:v>-4.0456099999999998E-3</c:v>
                </c:pt>
                <c:pt idx="121566" formatCode="0.00E+00">
                  <c:v>-4.3651200000000001E-3</c:v>
                </c:pt>
                <c:pt idx="121567" formatCode="0.00E+00">
                  <c:v>-4.6807100000000003E-3</c:v>
                </c:pt>
                <c:pt idx="121568" formatCode="0.00E+00">
                  <c:v>-4.9921200000000001E-3</c:v>
                </c:pt>
                <c:pt idx="121569" formatCode="0.00E+00">
                  <c:v>-5.2990600000000004E-3</c:v>
                </c:pt>
                <c:pt idx="121570" formatCode="0.00E+00">
                  <c:v>-5.6012500000000003E-3</c:v>
                </c:pt>
                <c:pt idx="121571" formatCode="0.00E+00">
                  <c:v>-5.8984299999999996E-3</c:v>
                </c:pt>
                <c:pt idx="121572" formatCode="0.00E+00">
                  <c:v>-6.19032E-3</c:v>
                </c:pt>
                <c:pt idx="121573" formatCode="0.00E+00">
                  <c:v>-6.4766600000000004E-3</c:v>
                </c:pt>
                <c:pt idx="121574" formatCode="0.00E+00">
                  <c:v>-6.7571999999999997E-3</c:v>
                </c:pt>
                <c:pt idx="121575" formatCode="0.00E+00">
                  <c:v>-7.0316800000000002E-3</c:v>
                </c:pt>
                <c:pt idx="121576" formatCode="0.00E+00">
                  <c:v>-7.29987E-3</c:v>
                </c:pt>
                <c:pt idx="121577" formatCode="0.00E+00">
                  <c:v>-7.5615300000000003E-3</c:v>
                </c:pt>
                <c:pt idx="121578" formatCode="0.00E+00">
                  <c:v>-7.8164099999999993E-3</c:v>
                </c:pt>
                <c:pt idx="121579" formatCode="0.00E+00">
                  <c:v>-8.0643099999999999E-3</c:v>
                </c:pt>
                <c:pt idx="121580" formatCode="0.00E+00">
                  <c:v>-8.3049899999999999E-3</c:v>
                </c:pt>
                <c:pt idx="121581" formatCode="0.00E+00">
                  <c:v>-8.5382600000000006E-3</c:v>
                </c:pt>
                <c:pt idx="121582" formatCode="0.00E+00">
                  <c:v>-8.7638999999999998E-3</c:v>
                </c:pt>
                <c:pt idx="121583" formatCode="0.00E+00">
                  <c:v>-8.9817300000000003E-3</c:v>
                </c:pt>
                <c:pt idx="121584" formatCode="0.00E+00">
                  <c:v>-9.1915499999999997E-3</c:v>
                </c:pt>
                <c:pt idx="121585" formatCode="0.00E+00">
                  <c:v>-9.3931899999999992E-3</c:v>
                </c:pt>
                <c:pt idx="121586" formatCode="0.00E+00">
                  <c:v>-9.5864699999999997E-3</c:v>
                </c:pt>
                <c:pt idx="121587" formatCode="0.00E+00">
                  <c:v>-9.7712400000000005E-3</c:v>
                </c:pt>
                <c:pt idx="121588" formatCode="0.00E+00">
                  <c:v>-9.9473400000000007E-3</c:v>
                </c:pt>
                <c:pt idx="121589">
                  <c:v>-1.01146E-2</c:v>
                </c:pt>
                <c:pt idx="121590">
                  <c:v>-1.0272999999999999E-2</c:v>
                </c:pt>
                <c:pt idx="121591">
                  <c:v>-1.04222E-2</c:v>
                </c:pt>
                <c:pt idx="121592">
                  <c:v>-1.05623E-2</c:v>
                </c:pt>
                <c:pt idx="121593">
                  <c:v>-1.0693100000000001E-2</c:v>
                </c:pt>
                <c:pt idx="121594">
                  <c:v>-1.08144E-2</c:v>
                </c:pt>
                <c:pt idx="121595">
                  <c:v>-1.09263E-2</c:v>
                </c:pt>
                <c:pt idx="121596">
                  <c:v>-1.10286E-2</c:v>
                </c:pt>
                <c:pt idx="121597">
                  <c:v>-1.1121300000000001E-2</c:v>
                </c:pt>
                <c:pt idx="121598">
                  <c:v>-1.12043E-2</c:v>
                </c:pt>
                <c:pt idx="121599">
                  <c:v>-1.1277499999999999E-2</c:v>
                </c:pt>
                <c:pt idx="121600">
                  <c:v>-1.1340899999999999E-2</c:v>
                </c:pt>
                <c:pt idx="121601">
                  <c:v>-1.13946E-2</c:v>
                </c:pt>
                <c:pt idx="121602">
                  <c:v>-1.14384E-2</c:v>
                </c:pt>
                <c:pt idx="121603">
                  <c:v>-1.14723E-2</c:v>
                </c:pt>
                <c:pt idx="121604">
                  <c:v>-1.14964E-2</c:v>
                </c:pt>
                <c:pt idx="121605">
                  <c:v>-1.1510599999999999E-2</c:v>
                </c:pt>
                <c:pt idx="121606">
                  <c:v>-1.15151E-2</c:v>
                </c:pt>
                <c:pt idx="121607">
                  <c:v>-1.1509699999999999E-2</c:v>
                </c:pt>
                <c:pt idx="121608">
                  <c:v>-1.1494600000000001E-2</c:v>
                </c:pt>
                <c:pt idx="121609">
                  <c:v>-1.1469699999999999E-2</c:v>
                </c:pt>
                <c:pt idx="121610">
                  <c:v>-1.14352E-2</c:v>
                </c:pt>
                <c:pt idx="121611">
                  <c:v>-1.1391200000000001E-2</c:v>
                </c:pt>
                <c:pt idx="121612">
                  <c:v>-1.13376E-2</c:v>
                </c:pt>
                <c:pt idx="121613">
                  <c:v>-1.1274599999999999E-2</c:v>
                </c:pt>
                <c:pt idx="121614">
                  <c:v>-1.1202200000000001E-2</c:v>
                </c:pt>
                <c:pt idx="121615">
                  <c:v>-1.11206E-2</c:v>
                </c:pt>
                <c:pt idx="121616">
                  <c:v>-1.10299E-2</c:v>
                </c:pt>
                <c:pt idx="121617">
                  <c:v>-1.0930199999999999E-2</c:v>
                </c:pt>
                <c:pt idx="121618">
                  <c:v>-1.0821600000000001E-2</c:v>
                </c:pt>
                <c:pt idx="121619">
                  <c:v>-1.07043E-2</c:v>
                </c:pt>
                <c:pt idx="121620">
                  <c:v>-1.05784E-2</c:v>
                </c:pt>
                <c:pt idx="121621">
                  <c:v>-1.04441E-2</c:v>
                </c:pt>
                <c:pt idx="121622">
                  <c:v>-1.03014E-2</c:v>
                </c:pt>
                <c:pt idx="121623">
                  <c:v>-1.01507E-2</c:v>
                </c:pt>
                <c:pt idx="121624" formatCode="0.00E+00">
                  <c:v>-9.9920100000000008E-3</c:v>
                </c:pt>
                <c:pt idx="121625" formatCode="0.00E+00">
                  <c:v>-9.8255600000000005E-3</c:v>
                </c:pt>
                <c:pt idx="121626" formatCode="0.00E+00">
                  <c:v>-9.6515400000000001E-3</c:v>
                </c:pt>
                <c:pt idx="121627" formatCode="0.00E+00">
                  <c:v>-9.4701300000000002E-3</c:v>
                </c:pt>
                <c:pt idx="121628" formatCode="0.00E+00">
                  <c:v>-9.2815499999999995E-3</c:v>
                </c:pt>
                <c:pt idx="121629" formatCode="0.00E+00">
                  <c:v>-9.0859900000000004E-3</c:v>
                </c:pt>
                <c:pt idx="121630" formatCode="0.00E+00">
                  <c:v>-8.8836599999999998E-3</c:v>
                </c:pt>
                <c:pt idx="121631" formatCode="0.00E+00">
                  <c:v>-8.6747999999999999E-3</c:v>
                </c:pt>
                <c:pt idx="121632" formatCode="0.00E+00">
                  <c:v>-8.4595999999999994E-3</c:v>
                </c:pt>
                <c:pt idx="121633" formatCode="0.00E+00">
                  <c:v>-8.2383100000000004E-3</c:v>
                </c:pt>
                <c:pt idx="121634" formatCode="0.00E+00">
                  <c:v>-8.0111599999999998E-3</c:v>
                </c:pt>
                <c:pt idx="121635" formatCode="0.00E+00">
                  <c:v>-7.7783799999999997E-3</c:v>
                </c:pt>
                <c:pt idx="121636" formatCode="0.00E+00">
                  <c:v>-7.5402000000000004E-3</c:v>
                </c:pt>
                <c:pt idx="121637" formatCode="0.00E+00">
                  <c:v>-7.2968800000000004E-3</c:v>
                </c:pt>
                <c:pt idx="121638" formatCode="0.00E+00">
                  <c:v>-7.04866E-3</c:v>
                </c:pt>
                <c:pt idx="121639" formatCode="0.00E+00">
                  <c:v>-6.7958000000000003E-3</c:v>
                </c:pt>
                <c:pt idx="121640" formatCode="0.00E+00">
                  <c:v>-6.5385299999999999E-3</c:v>
                </c:pt>
                <c:pt idx="121641" formatCode="0.00E+00">
                  <c:v>-6.2771299999999997E-3</c:v>
                </c:pt>
                <c:pt idx="121642" formatCode="0.00E+00">
                  <c:v>-6.0118400000000001E-3</c:v>
                </c:pt>
                <c:pt idx="121643" formatCode="0.00E+00">
                  <c:v>-5.7429200000000003E-3</c:v>
                </c:pt>
                <c:pt idx="121644" formatCode="0.00E+00">
                  <c:v>-5.4706499999999996E-3</c:v>
                </c:pt>
                <c:pt idx="121645" formatCode="0.00E+00">
                  <c:v>-5.1952700000000001E-3</c:v>
                </c:pt>
                <c:pt idx="121646" formatCode="0.00E+00">
                  <c:v>-4.91706E-3</c:v>
                </c:pt>
                <c:pt idx="121647" formatCode="0.00E+00">
                  <c:v>-4.6362699999999996E-3</c:v>
                </c:pt>
                <c:pt idx="121648" formatCode="0.00E+00">
                  <c:v>-4.3531799999999999E-3</c:v>
                </c:pt>
                <c:pt idx="121649" formatCode="0.00E+00">
                  <c:v>-4.0680400000000002E-3</c:v>
                </c:pt>
                <c:pt idx="121650" formatCode="0.00E+00">
                  <c:v>-3.7811300000000002E-3</c:v>
                </c:pt>
                <c:pt idx="121651" formatCode="0.00E+00">
                  <c:v>-3.4927000000000001E-3</c:v>
                </c:pt>
                <c:pt idx="121652" formatCode="0.00E+00">
                  <c:v>-3.20302E-3</c:v>
                </c:pt>
                <c:pt idx="121653" formatCode="0.00E+00">
                  <c:v>-2.9123500000000002E-3</c:v>
                </c:pt>
                <c:pt idx="121654" formatCode="0.00E+00">
                  <c:v>-2.6209599999999999E-3</c:v>
                </c:pt>
                <c:pt idx="121655" formatCode="0.00E+00">
                  <c:v>-2.3291000000000002E-3</c:v>
                </c:pt>
                <c:pt idx="121656" formatCode="0.00E+00">
                  <c:v>-2.03703E-3</c:v>
                </c:pt>
                <c:pt idx="121657" formatCode="0.00E+00">
                  <c:v>-1.74501E-3</c:v>
                </c:pt>
                <c:pt idx="121658" formatCode="0.00E+00">
                  <c:v>-1.4532900000000001E-3</c:v>
                </c:pt>
                <c:pt idx="121659" formatCode="0.00E+00">
                  <c:v>-1.16212E-3</c:v>
                </c:pt>
                <c:pt idx="121660" formatCode="0.00E+00">
                  <c:v>-8.7174699999999997E-4</c:v>
                </c:pt>
                <c:pt idx="121661" formatCode="0.00E+00">
                  <c:v>-5.8242099999999996E-4</c:v>
                </c:pt>
                <c:pt idx="121662" formatCode="0.00E+00">
                  <c:v>-2.9438199999999999E-4</c:v>
                </c:pt>
                <c:pt idx="121663" formatCode="0.00E+00">
                  <c:v>-7.8682300000000007E-6</c:v>
                </c:pt>
                <c:pt idx="121664" formatCode="0.00E+00">
                  <c:v>2.7688700000000002E-4</c:v>
                </c:pt>
                <c:pt idx="121665" formatCode="0.00E+00">
                  <c:v>5.59652E-4</c:v>
                </c:pt>
                <c:pt idx="121666" formatCode="0.00E+00">
                  <c:v>8.4020199999999996E-4</c:v>
                </c:pt>
                <c:pt idx="121667" formatCode="0.00E+00">
                  <c:v>1.11831E-3</c:v>
                </c:pt>
                <c:pt idx="121668" formatCode="0.00E+00">
                  <c:v>1.3937699999999999E-3</c:v>
                </c:pt>
                <c:pt idx="121669" formatCode="0.00E+00">
                  <c:v>1.66636E-3</c:v>
                </c:pt>
                <c:pt idx="121670" formatCode="0.00E+00">
                  <c:v>1.9358699999999999E-3</c:v>
                </c:pt>
                <c:pt idx="121671" formatCode="0.00E+00">
                  <c:v>2.2021100000000002E-3</c:v>
                </c:pt>
                <c:pt idx="121672" formatCode="0.00E+00">
                  <c:v>2.4648600000000001E-3</c:v>
                </c:pt>
                <c:pt idx="121673" formatCode="0.00E+00">
                  <c:v>2.7239500000000002E-3</c:v>
                </c:pt>
                <c:pt idx="121674" formatCode="0.00E+00">
                  <c:v>2.97919E-3</c:v>
                </c:pt>
                <c:pt idx="121675" formatCode="0.00E+00">
                  <c:v>3.2303900000000001E-3</c:v>
                </c:pt>
                <c:pt idx="121676" formatCode="0.00E+00">
                  <c:v>3.4773899999999999E-3</c:v>
                </c:pt>
                <c:pt idx="121677" formatCode="0.00E+00">
                  <c:v>3.7200000000000002E-3</c:v>
                </c:pt>
                <c:pt idx="121678" formatCode="0.00E+00">
                  <c:v>3.9580700000000002E-3</c:v>
                </c:pt>
                <c:pt idx="121679" formatCode="0.00E+00">
                  <c:v>4.1914400000000003E-3</c:v>
                </c:pt>
                <c:pt idx="121680" formatCode="0.00E+00">
                  <c:v>4.4199599999999997E-3</c:v>
                </c:pt>
                <c:pt idx="121681" formatCode="0.00E+00">
                  <c:v>4.6434800000000002E-3</c:v>
                </c:pt>
                <c:pt idx="121682" formatCode="0.00E+00">
                  <c:v>4.8618799999999998E-3</c:v>
                </c:pt>
                <c:pt idx="121683" formatCode="0.00E+00">
                  <c:v>5.0749999999999997E-3</c:v>
                </c:pt>
                <c:pt idx="121684" formatCode="0.00E+00">
                  <c:v>5.2827400000000002E-3</c:v>
                </c:pt>
                <c:pt idx="121685" formatCode="0.00E+00">
                  <c:v>5.4849699999999996E-3</c:v>
                </c:pt>
                <c:pt idx="121686" formatCode="0.00E+00">
                  <c:v>5.6815700000000004E-3</c:v>
                </c:pt>
                <c:pt idx="121687" formatCode="0.00E+00">
                  <c:v>5.8724399999999996E-3</c:v>
                </c:pt>
                <c:pt idx="121688" formatCode="0.00E+00">
                  <c:v>6.0574899999999996E-3</c:v>
                </c:pt>
                <c:pt idx="121689" formatCode="0.00E+00">
                  <c:v>6.23662E-3</c:v>
                </c:pt>
                <c:pt idx="121690" formatCode="0.00E+00">
                  <c:v>6.4097399999999997E-3</c:v>
                </c:pt>
                <c:pt idx="121691" formatCode="0.00E+00">
                  <c:v>6.57677E-3</c:v>
                </c:pt>
                <c:pt idx="121692" formatCode="0.00E+00">
                  <c:v>6.7376299999999997E-3</c:v>
                </c:pt>
                <c:pt idx="121693" formatCode="0.00E+00">
                  <c:v>6.8922799999999998E-3</c:v>
                </c:pt>
                <c:pt idx="121694" formatCode="0.00E+00">
                  <c:v>7.04063E-3</c:v>
                </c:pt>
                <c:pt idx="121695" formatCode="0.00E+00">
                  <c:v>7.1826399999999997E-3</c:v>
                </c:pt>
                <c:pt idx="121696" formatCode="0.00E+00">
                  <c:v>7.3182500000000001E-3</c:v>
                </c:pt>
                <c:pt idx="121697" formatCode="0.00E+00">
                  <c:v>7.4474399999999996E-3</c:v>
                </c:pt>
                <c:pt idx="121698" formatCode="0.00E+00">
                  <c:v>7.5701600000000003E-3</c:v>
                </c:pt>
                <c:pt idx="121699" formatCode="0.00E+00">
                  <c:v>7.6863699999999997E-3</c:v>
                </c:pt>
                <c:pt idx="121700" formatCode="0.00E+00">
                  <c:v>7.7960700000000004E-3</c:v>
                </c:pt>
                <c:pt idx="121701" formatCode="0.00E+00">
                  <c:v>7.8992300000000001E-3</c:v>
                </c:pt>
                <c:pt idx="121702" formatCode="0.00E+00">
                  <c:v>7.9958400000000006E-3</c:v>
                </c:pt>
                <c:pt idx="121703" formatCode="0.00E+00">
                  <c:v>8.0858900000000001E-3</c:v>
                </c:pt>
                <c:pt idx="121704" formatCode="0.00E+00">
                  <c:v>8.1693900000000003E-3</c:v>
                </c:pt>
                <c:pt idx="121705" formatCode="0.00E+00">
                  <c:v>8.2463299999999996E-3</c:v>
                </c:pt>
                <c:pt idx="121706" formatCode="0.00E+00">
                  <c:v>8.3167399999999995E-3</c:v>
                </c:pt>
                <c:pt idx="121707" formatCode="0.00E+00">
                  <c:v>8.3806100000000001E-3</c:v>
                </c:pt>
                <c:pt idx="121708" formatCode="0.00E+00">
                  <c:v>8.4379899999999994E-3</c:v>
                </c:pt>
                <c:pt idx="121709" formatCode="0.00E+00">
                  <c:v>8.4888900000000007E-3</c:v>
                </c:pt>
                <c:pt idx="121710" formatCode="0.00E+00">
                  <c:v>8.5333400000000004E-3</c:v>
                </c:pt>
                <c:pt idx="121711" formatCode="0.00E+00">
                  <c:v>8.57138E-3</c:v>
                </c:pt>
                <c:pt idx="121712" formatCode="0.00E+00">
                  <c:v>8.6030499999999992E-3</c:v>
                </c:pt>
                <c:pt idx="121713" formatCode="0.00E+00">
                  <c:v>8.6283999999999996E-3</c:v>
                </c:pt>
                <c:pt idx="121714" formatCode="0.00E+00">
                  <c:v>8.6474700000000009E-3</c:v>
                </c:pt>
                <c:pt idx="121715" formatCode="0.00E+00">
                  <c:v>8.6603200000000009E-3</c:v>
                </c:pt>
                <c:pt idx="121716" formatCode="0.00E+00">
                  <c:v>8.6669999999999994E-3</c:v>
                </c:pt>
                <c:pt idx="121717" formatCode="0.00E+00">
                  <c:v>8.6675799999999994E-3</c:v>
                </c:pt>
                <c:pt idx="121718" formatCode="0.00E+00">
                  <c:v>8.6621200000000006E-3</c:v>
                </c:pt>
                <c:pt idx="121719" formatCode="0.00E+00">
                  <c:v>8.6506900000000008E-3</c:v>
                </c:pt>
                <c:pt idx="121720" formatCode="0.00E+00">
                  <c:v>8.6333599999999996E-3</c:v>
                </c:pt>
                <c:pt idx="121721" formatCode="0.00E+00">
                  <c:v>8.6102100000000001E-3</c:v>
                </c:pt>
                <c:pt idx="121722" formatCode="0.00E+00">
                  <c:v>8.5813199999999999E-3</c:v>
                </c:pt>
                <c:pt idx="121723" formatCode="0.00E+00">
                  <c:v>8.5467600000000005E-3</c:v>
                </c:pt>
                <c:pt idx="121724" formatCode="0.00E+00">
                  <c:v>8.5066199999999995E-3</c:v>
                </c:pt>
                <c:pt idx="121725" formatCode="0.00E+00">
                  <c:v>8.4609899999999998E-3</c:v>
                </c:pt>
                <c:pt idx="121726" formatCode="0.00E+00">
                  <c:v>8.4099499999999994E-3</c:v>
                </c:pt>
                <c:pt idx="121727" formatCode="0.00E+00">
                  <c:v>8.3535999999999992E-3</c:v>
                </c:pt>
                <c:pt idx="121728" formatCode="0.00E+00">
                  <c:v>8.2920400000000005E-3</c:v>
                </c:pt>
                <c:pt idx="121729" formatCode="0.00E+00">
                  <c:v>8.2253499999999993E-3</c:v>
                </c:pt>
                <c:pt idx="121730" formatCode="0.00E+00">
                  <c:v>8.1536400000000002E-3</c:v>
                </c:pt>
                <c:pt idx="121731" formatCode="0.00E+00">
                  <c:v>8.0770000000000008E-3</c:v>
                </c:pt>
                <c:pt idx="121732" formatCode="0.00E+00">
                  <c:v>7.9955300000000007E-3</c:v>
                </c:pt>
                <c:pt idx="121733" formatCode="0.00E+00">
                  <c:v>7.9093400000000008E-3</c:v>
                </c:pt>
                <c:pt idx="121734" formatCode="0.00E+00">
                  <c:v>7.8185400000000006E-3</c:v>
                </c:pt>
                <c:pt idx="121735" formatCode="0.00E+00">
                  <c:v>7.7232200000000003E-3</c:v>
                </c:pt>
                <c:pt idx="121736" formatCode="0.00E+00">
                  <c:v>7.6234900000000001E-3</c:v>
                </c:pt>
                <c:pt idx="121737" formatCode="0.00E+00">
                  <c:v>7.5194600000000004E-3</c:v>
                </c:pt>
                <c:pt idx="121738" formatCode="0.00E+00">
                  <c:v>7.4112300000000004E-3</c:v>
                </c:pt>
                <c:pt idx="121739" formatCode="0.00E+00">
                  <c:v>7.2989200000000004E-3</c:v>
                </c:pt>
                <c:pt idx="121740" formatCode="0.00E+00">
                  <c:v>7.1826399999999997E-3</c:v>
                </c:pt>
                <c:pt idx="121741" formatCode="0.00E+00">
                  <c:v>7.0624800000000003E-3</c:v>
                </c:pt>
                <c:pt idx="121742" formatCode="0.00E+00">
                  <c:v>6.9385699999999998E-3</c:v>
                </c:pt>
                <c:pt idx="121743" formatCode="0.00E+00">
                  <c:v>6.8110200000000001E-3</c:v>
                </c:pt>
                <c:pt idx="121744" formatCode="0.00E+00">
                  <c:v>6.6799199999999998E-3</c:v>
                </c:pt>
                <c:pt idx="121745" formatCode="0.00E+00">
                  <c:v>6.5453999999999998E-3</c:v>
                </c:pt>
                <c:pt idx="121746" formatCode="0.00E+00">
                  <c:v>6.4075599999999996E-3</c:v>
                </c:pt>
                <c:pt idx="121747" formatCode="0.00E+00">
                  <c:v>6.2665100000000003E-3</c:v>
                </c:pt>
                <c:pt idx="121748" formatCode="0.00E+00">
                  <c:v>6.1223700000000002E-3</c:v>
                </c:pt>
                <c:pt idx="121749" formatCode="0.00E+00">
                  <c:v>5.9752399999999997E-3</c:v>
                </c:pt>
                <c:pt idx="121750" formatCode="0.00E+00">
                  <c:v>5.8252299999999998E-3</c:v>
                </c:pt>
                <c:pt idx="121751" formatCode="0.00E+00">
                  <c:v>5.6724599999999998E-3</c:v>
                </c:pt>
                <c:pt idx="121752" formatCode="0.00E+00">
                  <c:v>5.5170200000000001E-3</c:v>
                </c:pt>
                <c:pt idx="121753" formatCode="0.00E+00">
                  <c:v>5.3590299999999999E-3</c:v>
                </c:pt>
                <c:pt idx="121754" formatCode="0.00E+00">
                  <c:v>5.1985900000000003E-3</c:v>
                </c:pt>
                <c:pt idx="121755" formatCode="0.00E+00">
                  <c:v>5.0358199999999999E-3</c:v>
                </c:pt>
                <c:pt idx="121756" formatCode="0.00E+00">
                  <c:v>4.8708199999999997E-3</c:v>
                </c:pt>
                <c:pt idx="121757" formatCode="0.00E+00">
                  <c:v>4.70368E-3</c:v>
                </c:pt>
                <c:pt idx="121758" formatCode="0.00E+00">
                  <c:v>4.5345300000000002E-3</c:v>
                </c:pt>
                <c:pt idx="121759" formatCode="0.00E+00">
                  <c:v>4.3634600000000004E-3</c:v>
                </c:pt>
                <c:pt idx="121760" formatCode="0.00E+00">
                  <c:v>4.1905700000000002E-3</c:v>
                </c:pt>
                <c:pt idx="121761" formatCode="0.00E+00">
                  <c:v>4.0159699999999998E-3</c:v>
                </c:pt>
                <c:pt idx="121762" formatCode="0.00E+00">
                  <c:v>3.8397599999999998E-3</c:v>
                </c:pt>
                <c:pt idx="121763" formatCode="0.00E+00">
                  <c:v>3.6620400000000001E-3</c:v>
                </c:pt>
                <c:pt idx="121764" formatCode="0.00E+00">
                  <c:v>3.4829100000000001E-3</c:v>
                </c:pt>
                <c:pt idx="121765" formatCode="0.00E+00">
                  <c:v>3.30248E-3</c:v>
                </c:pt>
                <c:pt idx="121766" formatCode="0.00E+00">
                  <c:v>3.1208199999999998E-3</c:v>
                </c:pt>
                <c:pt idx="121767" formatCode="0.00E+00">
                  <c:v>2.9380600000000002E-3</c:v>
                </c:pt>
                <c:pt idx="121768" formatCode="0.00E+00">
                  <c:v>2.75428E-3</c:v>
                </c:pt>
                <c:pt idx="121769" formatCode="0.00E+00">
                  <c:v>2.5695700000000002E-3</c:v>
                </c:pt>
                <c:pt idx="121770" formatCode="0.00E+00">
                  <c:v>2.38404E-3</c:v>
                </c:pt>
                <c:pt idx="121771" formatCode="0.00E+00">
                  <c:v>2.1977799999999999E-3</c:v>
                </c:pt>
                <c:pt idx="121772" formatCode="0.00E+00">
                  <c:v>2.01088E-3</c:v>
                </c:pt>
                <c:pt idx="121773" formatCode="0.00E+00">
                  <c:v>1.82343E-3</c:v>
                </c:pt>
                <c:pt idx="121774" formatCode="0.00E+00">
                  <c:v>1.6355300000000001E-3</c:v>
                </c:pt>
                <c:pt idx="121775" formatCode="0.00E+00">
                  <c:v>1.4472700000000001E-3</c:v>
                </c:pt>
                <c:pt idx="121776" formatCode="0.00E+00">
                  <c:v>1.2587399999999999E-3</c:v>
                </c:pt>
                <c:pt idx="121777" formatCode="0.00E+00">
                  <c:v>1.07003E-3</c:v>
                </c:pt>
                <c:pt idx="121778" formatCode="0.00E+00">
                  <c:v>8.8122700000000005E-4</c:v>
                </c:pt>
                <c:pt idx="121779" formatCode="0.00E+00">
                  <c:v>6.9242299999999995E-4</c:v>
                </c:pt>
                <c:pt idx="121780" formatCode="0.00E+00">
                  <c:v>5.0370700000000005E-4</c:v>
                </c:pt>
                <c:pt idx="121781" formatCode="0.00E+00">
                  <c:v>3.1516600000000002E-4</c:v>
                </c:pt>
                <c:pt idx="121782" formatCode="0.00E+00">
                  <c:v>1.26888E-4</c:v>
                </c:pt>
                <c:pt idx="121783" formatCode="0.00E+00">
                  <c:v>-6.1039799999999998E-5</c:v>
                </c:pt>
                <c:pt idx="121784" formatCode="0.00E+00">
                  <c:v>-2.4853100000000002E-4</c:v>
                </c:pt>
                <c:pt idx="121785" formatCode="0.00E+00">
                  <c:v>-4.3549799999999998E-4</c:v>
                </c:pt>
                <c:pt idx="121786" formatCode="0.00E+00">
                  <c:v>-6.2185599999999995E-4</c:v>
                </c:pt>
                <c:pt idx="121787" formatCode="0.00E+00">
                  <c:v>-8.0751900000000003E-4</c:v>
                </c:pt>
                <c:pt idx="121788" formatCode="0.00E+00">
                  <c:v>-9.9240000000000005E-4</c:v>
                </c:pt>
                <c:pt idx="121789" formatCode="0.00E+00">
                  <c:v>-1.1764200000000001E-3</c:v>
                </c:pt>
                <c:pt idx="121790" formatCode="0.00E+00">
                  <c:v>-1.3594799999999999E-3</c:v>
                </c:pt>
                <c:pt idx="121791" formatCode="0.00E+00">
                  <c:v>-1.5415100000000001E-3</c:v>
                </c:pt>
                <c:pt idx="121792" formatCode="0.00E+00">
                  <c:v>-1.72241E-3</c:v>
                </c:pt>
                <c:pt idx="121793" formatCode="0.00E+00">
                  <c:v>-1.90211E-3</c:v>
                </c:pt>
                <c:pt idx="121794" formatCode="0.00E+00">
                  <c:v>-2.0805200000000002E-3</c:v>
                </c:pt>
                <c:pt idx="121795" formatCode="0.00E+00">
                  <c:v>-2.25756E-3</c:v>
                </c:pt>
                <c:pt idx="121796" formatCode="0.00E+00">
                  <c:v>-2.4331299999999999E-3</c:v>
                </c:pt>
                <c:pt idx="121797" formatCode="0.00E+00">
                  <c:v>-2.6071599999999999E-3</c:v>
                </c:pt>
                <c:pt idx="121798" formatCode="0.00E+00">
                  <c:v>-2.7795599999999999E-3</c:v>
                </c:pt>
                <c:pt idx="121799" formatCode="0.00E+00">
                  <c:v>-2.9502399999999998E-3</c:v>
                </c:pt>
                <c:pt idx="121800" formatCode="0.00E+00">
                  <c:v>-3.1191299999999999E-3</c:v>
                </c:pt>
                <c:pt idx="121801" formatCode="0.00E+00">
                  <c:v>-3.2861399999999999E-3</c:v>
                </c:pt>
                <c:pt idx="121802" formatCode="0.00E+00">
                  <c:v>-3.4511699999999999E-3</c:v>
                </c:pt>
                <c:pt idx="121803" formatCode="0.00E+00">
                  <c:v>-3.6141599999999999E-3</c:v>
                </c:pt>
                <c:pt idx="121804" formatCode="0.00E+00">
                  <c:v>-3.7750000000000001E-3</c:v>
                </c:pt>
                <c:pt idx="121805" formatCode="0.00E+00">
                  <c:v>-3.9336299999999996E-3</c:v>
                </c:pt>
                <c:pt idx="121806" formatCode="0.00E+00">
                  <c:v>-4.0899400000000002E-3</c:v>
                </c:pt>
                <c:pt idx="121807" formatCode="0.00E+00">
                  <c:v>-4.2438700000000003E-3</c:v>
                </c:pt>
                <c:pt idx="121808" formatCode="0.00E+00">
                  <c:v>-4.3953200000000003E-3</c:v>
                </c:pt>
                <c:pt idx="121809" formatCode="0.00E+00">
                  <c:v>-4.5442E-3</c:v>
                </c:pt>
                <c:pt idx="121810" formatCode="0.00E+00">
                  <c:v>-4.6904399999999997E-3</c:v>
                </c:pt>
                <c:pt idx="121811" formatCode="0.00E+00">
                  <c:v>-4.8339500000000001E-3</c:v>
                </c:pt>
                <c:pt idx="121812" formatCode="0.00E+00">
                  <c:v>-4.9746399999999998E-3</c:v>
                </c:pt>
                <c:pt idx="121813" formatCode="0.00E+00">
                  <c:v>-5.1124300000000003E-3</c:v>
                </c:pt>
                <c:pt idx="121814" formatCode="0.00E+00">
                  <c:v>-5.2472300000000003E-3</c:v>
                </c:pt>
                <c:pt idx="121815" formatCode="0.00E+00">
                  <c:v>-5.3789600000000003E-3</c:v>
                </c:pt>
                <c:pt idx="121816" formatCode="0.00E+00">
                  <c:v>-5.50754E-3</c:v>
                </c:pt>
                <c:pt idx="121817" formatCode="0.00E+00">
                  <c:v>-5.6328799999999998E-3</c:v>
                </c:pt>
                <c:pt idx="121818" formatCode="0.00E+00">
                  <c:v>-5.7549000000000003E-3</c:v>
                </c:pt>
                <c:pt idx="121819" formatCode="0.00E+00">
                  <c:v>-5.8735100000000002E-3</c:v>
                </c:pt>
                <c:pt idx="121820" formatCode="0.00E+00">
                  <c:v>-5.9886399999999999E-3</c:v>
                </c:pt>
                <c:pt idx="121821" formatCode="0.00E+00">
                  <c:v>-6.1001900000000001E-3</c:v>
                </c:pt>
                <c:pt idx="121822" formatCode="0.00E+00">
                  <c:v>-6.2081000000000003E-3</c:v>
                </c:pt>
                <c:pt idx="121823" formatCode="0.00E+00">
                  <c:v>-6.31227E-3</c:v>
                </c:pt>
                <c:pt idx="121824" formatCode="0.00E+00">
                  <c:v>-6.4126299999999999E-3</c:v>
                </c:pt>
                <c:pt idx="121825" formatCode="0.00E+00">
                  <c:v>-6.5091000000000003E-3</c:v>
                </c:pt>
                <c:pt idx="121826" formatCode="0.00E+00">
                  <c:v>-6.6015900000000001E-3</c:v>
                </c:pt>
                <c:pt idx="121827" formatCode="0.00E+00">
                  <c:v>-6.6900400000000004E-3</c:v>
                </c:pt>
                <c:pt idx="121828" formatCode="0.00E+00">
                  <c:v>-6.7743600000000001E-3</c:v>
                </c:pt>
                <c:pt idx="121829" formatCode="0.00E+00">
                  <c:v>-6.8544900000000004E-3</c:v>
                </c:pt>
                <c:pt idx="121830" formatCode="0.00E+00">
                  <c:v>-6.9303400000000001E-3</c:v>
                </c:pt>
                <c:pt idx="121831" formatCode="0.00E+00">
                  <c:v>-7.0018399999999996E-3</c:v>
                </c:pt>
                <c:pt idx="121832" formatCode="0.00E+00">
                  <c:v>-7.0689300000000002E-3</c:v>
                </c:pt>
                <c:pt idx="121833" formatCode="0.00E+00">
                  <c:v>-7.1315199999999997E-3</c:v>
                </c:pt>
                <c:pt idx="121834" formatCode="0.00E+00">
                  <c:v>-7.1895600000000002E-3</c:v>
                </c:pt>
                <c:pt idx="121835" formatCode="0.00E+00">
                  <c:v>-7.2429800000000004E-3</c:v>
                </c:pt>
                <c:pt idx="121836" formatCode="0.00E+00">
                  <c:v>-7.2917199999999998E-3</c:v>
                </c:pt>
                <c:pt idx="121837" formatCode="0.00E+00">
                  <c:v>-7.3356999999999997E-3</c:v>
                </c:pt>
                <c:pt idx="121838" formatCode="0.00E+00">
                  <c:v>-7.3748700000000004E-3</c:v>
                </c:pt>
                <c:pt idx="121839" formatCode="0.00E+00">
                  <c:v>-7.4091799999999996E-3</c:v>
                </c:pt>
                <c:pt idx="121840" formatCode="0.00E+00">
                  <c:v>-7.4385600000000003E-3</c:v>
                </c:pt>
                <c:pt idx="121841" formatCode="0.00E+00">
                  <c:v>-7.4629600000000003E-3</c:v>
                </c:pt>
                <c:pt idx="121842" formatCode="0.00E+00">
                  <c:v>-7.4823299999999997E-3</c:v>
                </c:pt>
                <c:pt idx="121843" formatCode="0.00E+00">
                  <c:v>-7.4966299999999998E-3</c:v>
                </c:pt>
                <c:pt idx="121844" formatCode="0.00E+00">
                  <c:v>-7.5058099999999999E-3</c:v>
                </c:pt>
                <c:pt idx="121845" formatCode="0.00E+00">
                  <c:v>-7.5098200000000004E-3</c:v>
                </c:pt>
                <c:pt idx="121846" formatCode="0.00E+00">
                  <c:v>-7.5086299999999996E-3</c:v>
                </c:pt>
                <c:pt idx="121847" formatCode="0.00E+00">
                  <c:v>-7.5021999999999997E-3</c:v>
                </c:pt>
                <c:pt idx="121848" formatCode="0.00E+00">
                  <c:v>-7.4904899999999998E-3</c:v>
                </c:pt>
                <c:pt idx="121849" formatCode="0.00E+00">
                  <c:v>-7.4734800000000002E-3</c:v>
                </c:pt>
                <c:pt idx="121850" formatCode="0.00E+00">
                  <c:v>-7.4511400000000002E-3</c:v>
                </c:pt>
                <c:pt idx="121851" formatCode="0.00E+00">
                  <c:v>-7.4234499999999998E-3</c:v>
                </c:pt>
                <c:pt idx="121852" formatCode="0.00E+00">
                  <c:v>-7.3903900000000002E-3</c:v>
                </c:pt>
                <c:pt idx="121853" formatCode="0.00E+00">
                  <c:v>-7.3519400000000004E-3</c:v>
                </c:pt>
                <c:pt idx="121854" formatCode="0.00E+00">
                  <c:v>-7.3080899999999997E-3</c:v>
                </c:pt>
                <c:pt idx="121855" formatCode="0.00E+00">
                  <c:v>-7.2588399999999999E-3</c:v>
                </c:pt>
                <c:pt idx="121856" formatCode="0.00E+00">
                  <c:v>-7.2041800000000001E-3</c:v>
                </c:pt>
                <c:pt idx="121857" formatCode="0.00E+00">
                  <c:v>-7.1441200000000003E-3</c:v>
                </c:pt>
                <c:pt idx="121858" formatCode="0.00E+00">
                  <c:v>-7.0786499999999997E-3</c:v>
                </c:pt>
                <c:pt idx="121859" formatCode="0.00E+00">
                  <c:v>-7.0077799999999999E-3</c:v>
                </c:pt>
                <c:pt idx="121860" formatCode="0.00E+00">
                  <c:v>-6.9315499999999999E-3</c:v>
                </c:pt>
                <c:pt idx="121861" formatCode="0.00E+00">
                  <c:v>-6.8499499999999996E-3</c:v>
                </c:pt>
                <c:pt idx="121862" formatCode="0.00E+00">
                  <c:v>-6.7630099999999999E-3</c:v>
                </c:pt>
                <c:pt idx="121863" formatCode="0.00E+00">
                  <c:v>-6.6707700000000003E-3</c:v>
                </c:pt>
                <c:pt idx="121864" formatCode="0.00E+00">
                  <c:v>-6.57326E-3</c:v>
                </c:pt>
                <c:pt idx="121865" formatCode="0.00E+00">
                  <c:v>-6.4704999999999997E-3</c:v>
                </c:pt>
                <c:pt idx="121866" formatCode="0.00E+00">
                  <c:v>-6.3625599999999997E-3</c:v>
                </c:pt>
                <c:pt idx="121867" formatCode="0.00E+00">
                  <c:v>-6.2494600000000001E-3</c:v>
                </c:pt>
                <c:pt idx="121868" formatCode="0.00E+00">
                  <c:v>-6.1312700000000003E-3</c:v>
                </c:pt>
                <c:pt idx="121869" formatCode="0.00E+00">
                  <c:v>-6.00805E-3</c:v>
                </c:pt>
                <c:pt idx="121870" formatCode="0.00E+00">
                  <c:v>-5.8798499999999998E-3</c:v>
                </c:pt>
                <c:pt idx="121871" formatCode="0.00E+00">
                  <c:v>-5.7467400000000002E-3</c:v>
                </c:pt>
                <c:pt idx="121872" formatCode="0.00E+00">
                  <c:v>-5.6087999999999997E-3</c:v>
                </c:pt>
                <c:pt idx="121873" formatCode="0.00E+00">
                  <c:v>-5.4661099999999997E-3</c:v>
                </c:pt>
                <c:pt idx="121874" formatCode="0.00E+00">
                  <c:v>-5.3187399999999998E-3</c:v>
                </c:pt>
                <c:pt idx="121875" formatCode="0.00E+00">
                  <c:v>-5.1667900000000001E-3</c:v>
                </c:pt>
                <c:pt idx="121876" formatCode="0.00E+00">
                  <c:v>-5.0103500000000002E-3</c:v>
                </c:pt>
                <c:pt idx="121877" formatCode="0.00E+00">
                  <c:v>-4.8495099999999996E-3</c:v>
                </c:pt>
                <c:pt idx="121878" formatCode="0.00E+00">
                  <c:v>-4.6843800000000001E-3</c:v>
                </c:pt>
                <c:pt idx="121879" formatCode="0.00E+00">
                  <c:v>-4.5150800000000003E-3</c:v>
                </c:pt>
                <c:pt idx="121880" formatCode="0.00E+00">
                  <c:v>-4.3417000000000004E-3</c:v>
                </c:pt>
                <c:pt idx="121881" formatCode="0.00E+00">
                  <c:v>-4.1643699999999997E-3</c:v>
                </c:pt>
                <c:pt idx="121882" formatCode="0.00E+00">
                  <c:v>-3.98322E-3</c:v>
                </c:pt>
                <c:pt idx="121883" formatCode="0.00E+00">
                  <c:v>-3.7983700000000001E-3</c:v>
                </c:pt>
                <c:pt idx="121884" formatCode="0.00E+00">
                  <c:v>-3.6099600000000002E-3</c:v>
                </c:pt>
                <c:pt idx="121885" formatCode="0.00E+00">
                  <c:v>-3.4181200000000002E-3</c:v>
                </c:pt>
                <c:pt idx="121886" formatCode="0.00E+00">
                  <c:v>-3.2229899999999998E-3</c:v>
                </c:pt>
                <c:pt idx="121887" formatCode="0.00E+00">
                  <c:v>-3.0247199999999998E-3</c:v>
                </c:pt>
                <c:pt idx="121888" formatCode="0.00E+00">
                  <c:v>-2.8234599999999999E-3</c:v>
                </c:pt>
                <c:pt idx="121889" formatCode="0.00E+00">
                  <c:v>-2.6193700000000002E-3</c:v>
                </c:pt>
                <c:pt idx="121890" formatCode="0.00E+00">
                  <c:v>-2.4126099999999999E-3</c:v>
                </c:pt>
                <c:pt idx="121891" formatCode="0.00E+00">
                  <c:v>-2.2033299999999999E-3</c:v>
                </c:pt>
                <c:pt idx="121892" formatCode="0.00E+00">
                  <c:v>-1.9917200000000002E-3</c:v>
                </c:pt>
                <c:pt idx="121893" formatCode="0.00E+00">
                  <c:v>-1.77793E-3</c:v>
                </c:pt>
                <c:pt idx="121894" formatCode="0.00E+00">
                  <c:v>-1.56215E-3</c:v>
                </c:pt>
                <c:pt idx="121895" formatCode="0.00E+00">
                  <c:v>-1.3445499999999999E-3</c:v>
                </c:pt>
                <c:pt idx="121896" formatCode="0.00E+00">
                  <c:v>-1.12531E-3</c:v>
                </c:pt>
                <c:pt idx="121897" formatCode="0.00E+00">
                  <c:v>-9.0461700000000003E-4</c:v>
                </c:pt>
                <c:pt idx="121898" formatCode="0.00E+00">
                  <c:v>-6.8266400000000004E-4</c:v>
                </c:pt>
                <c:pt idx="121899" formatCode="0.00E+00">
                  <c:v>-4.5963699999999999E-4</c:v>
                </c:pt>
                <c:pt idx="121900" formatCode="0.00E+00">
                  <c:v>-2.3572999999999999E-4</c:v>
                </c:pt>
                <c:pt idx="121901" formatCode="0.00E+00">
                  <c:v>-1.1139E-5</c:v>
                </c:pt>
                <c:pt idx="121902" formatCode="0.00E+00">
                  <c:v>2.13938E-4</c:v>
                </c:pt>
                <c:pt idx="121903" formatCode="0.00E+00">
                  <c:v>4.3930199999999998E-4</c:v>
                </c:pt>
                <c:pt idx="121904" formatCode="0.00E+00">
                  <c:v>6.6474999999999998E-4</c:v>
                </c:pt>
                <c:pt idx="121905" formatCode="0.00E+00">
                  <c:v>8.90079E-4</c:v>
                </c:pt>
                <c:pt idx="121906" formatCode="0.00E+00">
                  <c:v>1.1150800000000001E-3</c:v>
                </c:pt>
                <c:pt idx="121907" formatCode="0.00E+00">
                  <c:v>1.3395600000000001E-3</c:v>
                </c:pt>
                <c:pt idx="121908" formatCode="0.00E+00">
                  <c:v>1.5633000000000001E-3</c:v>
                </c:pt>
                <c:pt idx="121909" formatCode="0.00E+00">
                  <c:v>1.7860899999999999E-3</c:v>
                </c:pt>
                <c:pt idx="121910" formatCode="0.00E+00">
                  <c:v>2.00774E-3</c:v>
                </c:pt>
                <c:pt idx="121911" formatCode="0.00E+00">
                  <c:v>2.2280199999999998E-3</c:v>
                </c:pt>
                <c:pt idx="121912" formatCode="0.00E+00">
                  <c:v>2.4467299999999998E-3</c:v>
                </c:pt>
                <c:pt idx="121913" formatCode="0.00E+00">
                  <c:v>2.6636699999999999E-3</c:v>
                </c:pt>
                <c:pt idx="121914" formatCode="0.00E+00">
                  <c:v>2.8786200000000001E-3</c:v>
                </c:pt>
                <c:pt idx="121915" formatCode="0.00E+00">
                  <c:v>3.0913799999999999E-3</c:v>
                </c:pt>
                <c:pt idx="121916" formatCode="0.00E+00">
                  <c:v>3.3017400000000001E-3</c:v>
                </c:pt>
                <c:pt idx="121917" formatCode="0.00E+00">
                  <c:v>3.5094900000000001E-3</c:v>
                </c:pt>
                <c:pt idx="121918" formatCode="0.00E+00">
                  <c:v>3.7144399999999998E-3</c:v>
                </c:pt>
                <c:pt idx="121919" formatCode="0.00E+00">
                  <c:v>3.9163899999999996E-3</c:v>
                </c:pt>
                <c:pt idx="121920" formatCode="0.00E+00">
                  <c:v>4.1151199999999999E-3</c:v>
                </c:pt>
                <c:pt idx="121921" formatCode="0.00E+00">
                  <c:v>4.3104500000000004E-3</c:v>
                </c:pt>
                <c:pt idx="121922" formatCode="0.00E+00">
                  <c:v>4.5021799999999997E-3</c:v>
                </c:pt>
                <c:pt idx="121923" formatCode="0.00E+00">
                  <c:v>4.6901199999999999E-3</c:v>
                </c:pt>
                <c:pt idx="121924" formatCode="0.00E+00">
                  <c:v>4.8740800000000003E-3</c:v>
                </c:pt>
                <c:pt idx="121925" formatCode="0.00E+00">
                  <c:v>5.0538600000000003E-3</c:v>
                </c:pt>
                <c:pt idx="121926" formatCode="0.00E+00">
                  <c:v>5.2293000000000001E-3</c:v>
                </c:pt>
                <c:pt idx="121927" formatCode="0.00E+00">
                  <c:v>5.4002099999999999E-3</c:v>
                </c:pt>
                <c:pt idx="121928" formatCode="0.00E+00">
                  <c:v>5.5664099999999999E-3</c:v>
                </c:pt>
                <c:pt idx="121929" formatCode="0.00E+00">
                  <c:v>5.7277300000000003E-3</c:v>
                </c:pt>
                <c:pt idx="121930" formatCode="0.00E+00">
                  <c:v>5.8840100000000003E-3</c:v>
                </c:pt>
                <c:pt idx="121931" formatCode="0.00E+00">
                  <c:v>6.0350899999999999E-3</c:v>
                </c:pt>
                <c:pt idx="121932" formatCode="0.00E+00">
                  <c:v>6.1808000000000002E-3</c:v>
                </c:pt>
                <c:pt idx="121933" formatCode="0.00E+00">
                  <c:v>6.3210000000000002E-3</c:v>
                </c:pt>
                <c:pt idx="121934" formatCode="0.00E+00">
                  <c:v>6.4555300000000001E-3</c:v>
                </c:pt>
                <c:pt idx="121935" formatCode="0.00E+00">
                  <c:v>6.5842599999999998E-3</c:v>
                </c:pt>
                <c:pt idx="121936" formatCode="0.00E+00">
                  <c:v>6.70705E-3</c:v>
                </c:pt>
                <c:pt idx="121937" formatCode="0.00E+00">
                  <c:v>6.8237699999999998E-3</c:v>
                </c:pt>
                <c:pt idx="121938" formatCode="0.00E+00">
                  <c:v>6.9343E-3</c:v>
                </c:pt>
                <c:pt idx="121939" formatCode="0.00E+00">
                  <c:v>7.0385100000000004E-3</c:v>
                </c:pt>
                <c:pt idx="121940" formatCode="0.00E+00">
                  <c:v>7.13629E-3</c:v>
                </c:pt>
                <c:pt idx="121941" formatCode="0.00E+00">
                  <c:v>7.2275500000000001E-3</c:v>
                </c:pt>
                <c:pt idx="121942" formatCode="0.00E+00">
                  <c:v>7.3121699999999998E-3</c:v>
                </c:pt>
                <c:pt idx="121943" formatCode="0.00E+00">
                  <c:v>7.3900700000000003E-3</c:v>
                </c:pt>
                <c:pt idx="121944" formatCode="0.00E+00">
                  <c:v>7.4611699999999996E-3</c:v>
                </c:pt>
                <c:pt idx="121945" formatCode="0.00E+00">
                  <c:v>7.5253899999999999E-3</c:v>
                </c:pt>
                <c:pt idx="121946" formatCode="0.00E+00">
                  <c:v>7.5826399999999999E-3</c:v>
                </c:pt>
                <c:pt idx="121947" formatCode="0.00E+00">
                  <c:v>7.6328799999999999E-3</c:v>
                </c:pt>
                <c:pt idx="121948" formatCode="0.00E+00">
                  <c:v>7.6760500000000002E-3</c:v>
                </c:pt>
                <c:pt idx="121949" formatCode="0.00E+00">
                  <c:v>7.7121000000000004E-3</c:v>
                </c:pt>
                <c:pt idx="121950" formatCode="0.00E+00">
                  <c:v>7.7409799999999997E-3</c:v>
                </c:pt>
                <c:pt idx="121951" formatCode="0.00E+00">
                  <c:v>7.7626600000000002E-3</c:v>
                </c:pt>
                <c:pt idx="121952" formatCode="0.00E+00">
                  <c:v>7.7771200000000002E-3</c:v>
                </c:pt>
                <c:pt idx="121953" formatCode="0.00E+00">
                  <c:v>7.7843499999999998E-3</c:v>
                </c:pt>
                <c:pt idx="121954" formatCode="0.00E+00">
                  <c:v>7.78432E-3</c:v>
                </c:pt>
                <c:pt idx="121955" formatCode="0.00E+00">
                  <c:v>7.7770499999999998E-3</c:v>
                </c:pt>
                <c:pt idx="121956" formatCode="0.00E+00">
                  <c:v>7.7625300000000001E-3</c:v>
                </c:pt>
                <c:pt idx="121957" formatCode="0.00E+00">
                  <c:v>7.7407800000000001E-3</c:v>
                </c:pt>
                <c:pt idx="121958" formatCode="0.00E+00">
                  <c:v>7.7118100000000004E-3</c:v>
                </c:pt>
                <c:pt idx="121959" formatCode="0.00E+00">
                  <c:v>7.6756799999999998E-3</c:v>
                </c:pt>
                <c:pt idx="121960" formatCode="0.00E+00">
                  <c:v>7.6324000000000001E-3</c:v>
                </c:pt>
                <c:pt idx="121961" formatCode="0.00E+00">
                  <c:v>7.5820200000000001E-3</c:v>
                </c:pt>
                <c:pt idx="121962" formatCode="0.00E+00">
                  <c:v>7.5246000000000002E-3</c:v>
                </c:pt>
                <c:pt idx="121963" formatCode="0.00E+00">
                  <c:v>7.4602000000000002E-3</c:v>
                </c:pt>
                <c:pt idx="121964" formatCode="0.00E+00">
                  <c:v>7.3888900000000004E-3</c:v>
                </c:pt>
                <c:pt idx="121965" formatCode="0.00E+00">
                  <c:v>7.3107500000000004E-3</c:v>
                </c:pt>
                <c:pt idx="121966" formatCode="0.00E+00">
                  <c:v>7.2258599999999997E-3</c:v>
                </c:pt>
                <c:pt idx="121967" formatCode="0.00E+00">
                  <c:v>7.1342999999999997E-3</c:v>
                </c:pt>
                <c:pt idx="121968" formatCode="0.00E+00">
                  <c:v>7.0361900000000003E-3</c:v>
                </c:pt>
                <c:pt idx="121969" formatCode="0.00E+00">
                  <c:v>6.9316300000000003E-3</c:v>
                </c:pt>
                <c:pt idx="121970" formatCode="0.00E+00">
                  <c:v>6.8207299999999997E-3</c:v>
                </c:pt>
                <c:pt idx="121971" formatCode="0.00E+00">
                  <c:v>6.7036099999999996E-3</c:v>
                </c:pt>
                <c:pt idx="121972" formatCode="0.00E+00">
                  <c:v>6.5804000000000001E-3</c:v>
                </c:pt>
                <c:pt idx="121973" formatCode="0.00E+00">
                  <c:v>6.4512399999999996E-3</c:v>
                </c:pt>
                <c:pt idx="121974" formatCode="0.00E+00">
                  <c:v>6.3162599999999998E-3</c:v>
                </c:pt>
                <c:pt idx="121975" formatCode="0.00E+00">
                  <c:v>6.1756199999999997E-3</c:v>
                </c:pt>
                <c:pt idx="121976" formatCode="0.00E+00">
                  <c:v>6.0294600000000004E-3</c:v>
                </c:pt>
                <c:pt idx="121977" formatCode="0.00E+00">
                  <c:v>5.8779599999999998E-3</c:v>
                </c:pt>
                <c:pt idx="121978" formatCode="0.00E+00">
                  <c:v>5.7212699999999997E-3</c:v>
                </c:pt>
                <c:pt idx="121979" formatCode="0.00E+00">
                  <c:v>5.5595699999999998E-3</c:v>
                </c:pt>
                <c:pt idx="121980" formatCode="0.00E+00">
                  <c:v>5.39303E-3</c:v>
                </c:pt>
                <c:pt idx="121981" formatCode="0.00E+00">
                  <c:v>5.2218400000000002E-3</c:v>
                </c:pt>
                <c:pt idx="121982" formatCode="0.00E+00">
                  <c:v>5.0461899999999999E-3</c:v>
                </c:pt>
                <c:pt idx="121983" formatCode="0.00E+00">
                  <c:v>4.8662599999999999E-3</c:v>
                </c:pt>
                <c:pt idx="121984" formatCode="0.00E+00">
                  <c:v>4.6822599999999997E-3</c:v>
                </c:pt>
                <c:pt idx="121985" formatCode="0.00E+00">
                  <c:v>4.4943800000000001E-3</c:v>
                </c:pt>
                <c:pt idx="121986" formatCode="0.00E+00">
                  <c:v>4.3028399999999996E-3</c:v>
                </c:pt>
                <c:pt idx="121987" formatCode="0.00E+00">
                  <c:v>4.1078299999999998E-3</c:v>
                </c:pt>
                <c:pt idx="121988" formatCode="0.00E+00">
                  <c:v>3.9095900000000001E-3</c:v>
                </c:pt>
                <c:pt idx="121989" formatCode="0.00E+00">
                  <c:v>3.7083200000000002E-3</c:v>
                </c:pt>
                <c:pt idx="121990" formatCode="0.00E+00">
                  <c:v>3.5042300000000001E-3</c:v>
                </c:pt>
                <c:pt idx="121991" formatCode="0.00E+00">
                  <c:v>3.2975700000000001E-3</c:v>
                </c:pt>
                <c:pt idx="121992" formatCode="0.00E+00">
                  <c:v>3.0885399999999999E-3</c:v>
                </c:pt>
                <c:pt idx="121993" formatCode="0.00E+00">
                  <c:v>2.8773800000000001E-3</c:v>
                </c:pt>
                <c:pt idx="121994" formatCode="0.00E+00">
                  <c:v>2.66432E-3</c:v>
                </c:pt>
                <c:pt idx="121995" formatCode="0.00E+00">
                  <c:v>2.4495799999999998E-3</c:v>
                </c:pt>
                <c:pt idx="121996" formatCode="0.00E+00">
                  <c:v>2.2334099999999999E-3</c:v>
                </c:pt>
                <c:pt idx="121997" formatCode="0.00E+00">
                  <c:v>2.0160299999999998E-3</c:v>
                </c:pt>
                <c:pt idx="121998" formatCode="0.00E+00">
                  <c:v>1.7976699999999999E-3</c:v>
                </c:pt>
                <c:pt idx="121999" formatCode="0.00E+00">
                  <c:v>1.57858E-3</c:v>
                </c:pt>
                <c:pt idx="122000" formatCode="0.00E+00">
                  <c:v>1.35899E-3</c:v>
                </c:pt>
                <c:pt idx="122001" formatCode="0.00E+00">
                  <c:v>1.1391299999999999E-3</c:v>
                </c:pt>
                <c:pt idx="122002" formatCode="0.00E+00">
                  <c:v>9.1923500000000002E-4</c:v>
                </c:pt>
                <c:pt idx="122003" formatCode="0.00E+00">
                  <c:v>6.9954399999999997E-4</c:v>
                </c:pt>
                <c:pt idx="122004" formatCode="0.00E+00">
                  <c:v>4.8028799999999999E-4</c:v>
                </c:pt>
                <c:pt idx="122005" formatCode="0.00E+00">
                  <c:v>2.6169799999999999E-4</c:v>
                </c:pt>
                <c:pt idx="122006" formatCode="0.00E+00">
                  <c:v>4.4004900000000003E-5</c:v>
                </c:pt>
                <c:pt idx="122007" formatCode="0.00E+00">
                  <c:v>-1.7256300000000001E-4</c:v>
                </c:pt>
                <c:pt idx="122008" formatCode="0.00E+00">
                  <c:v>-3.8777899999999999E-4</c:v>
                </c:pt>
                <c:pt idx="122009" formatCode="0.00E+00">
                  <c:v>-6.0141899999999996E-4</c:v>
                </c:pt>
                <c:pt idx="122010" formatCode="0.00E+00">
                  <c:v>-8.1326300000000005E-4</c:v>
                </c:pt>
                <c:pt idx="122011" formatCode="0.00E+00">
                  <c:v>-1.0230899999999999E-3</c:v>
                </c:pt>
                <c:pt idx="122012" formatCode="0.00E+00">
                  <c:v>-1.23069E-3</c:v>
                </c:pt>
                <c:pt idx="122013" formatCode="0.00E+00">
                  <c:v>-1.4358400000000001E-3</c:v>
                </c:pt>
                <c:pt idx="122014" formatCode="0.00E+00">
                  <c:v>-1.63835E-3</c:v>
                </c:pt>
                <c:pt idx="122015" formatCode="0.00E+00">
                  <c:v>-1.838E-3</c:v>
                </c:pt>
                <c:pt idx="122016" formatCode="0.00E+00">
                  <c:v>-2.0346000000000001E-3</c:v>
                </c:pt>
                <c:pt idx="122017" formatCode="0.00E+00">
                  <c:v>-2.2279499999999998E-3</c:v>
                </c:pt>
                <c:pt idx="122018" formatCode="0.00E+00">
                  <c:v>-2.41786E-3</c:v>
                </c:pt>
                <c:pt idx="122019" formatCode="0.00E+00">
                  <c:v>-2.60414E-3</c:v>
                </c:pt>
                <c:pt idx="122020" formatCode="0.00E+00">
                  <c:v>-2.7866200000000001E-3</c:v>
                </c:pt>
                <c:pt idx="122021" formatCode="0.00E+00">
                  <c:v>-2.96511E-3</c:v>
                </c:pt>
                <c:pt idx="122022" formatCode="0.00E+00">
                  <c:v>-3.1394600000000002E-3</c:v>
                </c:pt>
                <c:pt idx="122023" formatCode="0.00E+00">
                  <c:v>-3.30949E-3</c:v>
                </c:pt>
                <c:pt idx="122024" formatCode="0.00E+00">
                  <c:v>-3.4750499999999999E-3</c:v>
                </c:pt>
                <c:pt idx="122025" formatCode="0.00E+00">
                  <c:v>-3.63599E-3</c:v>
                </c:pt>
                <c:pt idx="122026" formatCode="0.00E+00">
                  <c:v>-3.7921600000000001E-3</c:v>
                </c:pt>
                <c:pt idx="122027" formatCode="0.00E+00">
                  <c:v>-3.9434200000000004E-3</c:v>
                </c:pt>
                <c:pt idx="122028" formatCode="0.00E+00">
                  <c:v>-4.0896400000000003E-3</c:v>
                </c:pt>
                <c:pt idx="122029" formatCode="0.00E+00">
                  <c:v>-4.2307000000000004E-3</c:v>
                </c:pt>
                <c:pt idx="122030" formatCode="0.00E+00">
                  <c:v>-4.3664699999999999E-3</c:v>
                </c:pt>
                <c:pt idx="122031" formatCode="0.00E+00">
                  <c:v>-4.4968500000000002E-3</c:v>
                </c:pt>
                <c:pt idx="122032" formatCode="0.00E+00">
                  <c:v>-4.6217300000000001E-3</c:v>
                </c:pt>
                <c:pt idx="122033" formatCode="0.00E+00">
                  <c:v>-4.7410100000000004E-3</c:v>
                </c:pt>
                <c:pt idx="122034" formatCode="0.00E+00">
                  <c:v>-4.8546099999999997E-3</c:v>
                </c:pt>
                <c:pt idx="122035" formatCode="0.00E+00">
                  <c:v>-4.9624400000000003E-3</c:v>
                </c:pt>
                <c:pt idx="122036" formatCode="0.00E+00">
                  <c:v>-5.06443E-3</c:v>
                </c:pt>
                <c:pt idx="122037" formatCode="0.00E+00">
                  <c:v>-5.1605000000000002E-3</c:v>
                </c:pt>
                <c:pt idx="122038" formatCode="0.00E+00">
                  <c:v>-5.2506100000000002E-3</c:v>
                </c:pt>
                <c:pt idx="122039" formatCode="0.00E+00">
                  <c:v>-5.3346899999999996E-3</c:v>
                </c:pt>
                <c:pt idx="122040" formatCode="0.00E+00">
                  <c:v>-5.4127100000000003E-3</c:v>
                </c:pt>
                <c:pt idx="122041" formatCode="0.00E+00">
                  <c:v>-5.4846199999999999E-3</c:v>
                </c:pt>
                <c:pt idx="122042" formatCode="0.00E+00">
                  <c:v>-5.5503999999999996E-3</c:v>
                </c:pt>
                <c:pt idx="122043" formatCode="0.00E+00">
                  <c:v>-5.6100300000000002E-3</c:v>
                </c:pt>
                <c:pt idx="122044" formatCode="0.00E+00">
                  <c:v>-5.6635000000000001E-3</c:v>
                </c:pt>
                <c:pt idx="122045" formatCode="0.00E+00">
                  <c:v>-5.7107900000000003E-3</c:v>
                </c:pt>
                <c:pt idx="122046" formatCode="0.00E+00">
                  <c:v>-5.7518999999999999E-3</c:v>
                </c:pt>
                <c:pt idx="122047" formatCode="0.00E+00">
                  <c:v>-5.7868599999999996E-3</c:v>
                </c:pt>
                <c:pt idx="122048" formatCode="0.00E+00">
                  <c:v>-5.8156700000000002E-3</c:v>
                </c:pt>
                <c:pt idx="122049" formatCode="0.00E+00">
                  <c:v>-5.8383599999999999E-3</c:v>
                </c:pt>
                <c:pt idx="122050" formatCode="0.00E+00">
                  <c:v>-5.8549500000000003E-3</c:v>
                </c:pt>
                <c:pt idx="122051" formatCode="0.00E+00">
                  <c:v>-5.8655000000000001E-3</c:v>
                </c:pt>
                <c:pt idx="122052" formatCode="0.00E+00">
                  <c:v>-5.87004E-3</c:v>
                </c:pt>
                <c:pt idx="122053" formatCode="0.00E+00">
                  <c:v>-5.8686199999999997E-3</c:v>
                </c:pt>
                <c:pt idx="122054" formatCode="0.00E+00">
                  <c:v>-5.8613099999999998E-3</c:v>
                </c:pt>
                <c:pt idx="122055" formatCode="0.00E+00">
                  <c:v>-5.8481799999999997E-3</c:v>
                </c:pt>
                <c:pt idx="122056" formatCode="0.00E+00">
                  <c:v>-5.82929E-3</c:v>
                </c:pt>
                <c:pt idx="122057" formatCode="0.00E+00">
                  <c:v>-5.8047200000000002E-3</c:v>
                </c:pt>
                <c:pt idx="122058" formatCode="0.00E+00">
                  <c:v>-5.7745599999999998E-3</c:v>
                </c:pt>
                <c:pt idx="122059" formatCode="0.00E+00">
                  <c:v>-5.7389099999999998E-3</c:v>
                </c:pt>
                <c:pt idx="122060" formatCode="0.00E+00">
                  <c:v>-5.6978599999999999E-3</c:v>
                </c:pt>
                <c:pt idx="122061" formatCode="0.00E+00">
                  <c:v>-5.6515100000000002E-3</c:v>
                </c:pt>
                <c:pt idx="122062" formatCode="0.00E+00">
                  <c:v>-5.5999700000000001E-3</c:v>
                </c:pt>
                <c:pt idx="122063" formatCode="0.00E+00">
                  <c:v>-5.5433699999999997E-3</c:v>
                </c:pt>
                <c:pt idx="122064" formatCode="0.00E+00">
                  <c:v>-5.4818100000000002E-3</c:v>
                </c:pt>
                <c:pt idx="122065" formatCode="0.00E+00">
                  <c:v>-5.4154199999999998E-3</c:v>
                </c:pt>
                <c:pt idx="122066" formatCode="0.00E+00">
                  <c:v>-5.3443400000000004E-3</c:v>
                </c:pt>
                <c:pt idx="122067" formatCode="0.00E+00">
                  <c:v>-5.2687000000000003E-3</c:v>
                </c:pt>
                <c:pt idx="122068" formatCode="0.00E+00">
                  <c:v>-5.1886299999999996E-3</c:v>
                </c:pt>
                <c:pt idx="122069" formatCode="0.00E+00">
                  <c:v>-5.1042800000000001E-3</c:v>
                </c:pt>
                <c:pt idx="122070" formatCode="0.00E+00">
                  <c:v>-5.01579E-3</c:v>
                </c:pt>
                <c:pt idx="122071" formatCode="0.00E+00">
                  <c:v>-4.9233300000000001E-3</c:v>
                </c:pt>
                <c:pt idx="122072" formatCode="0.00E+00">
                  <c:v>-4.8270300000000004E-3</c:v>
                </c:pt>
                <c:pt idx="122073" formatCode="0.00E+00">
                  <c:v>-4.7270599999999999E-3</c:v>
                </c:pt>
                <c:pt idx="122074" formatCode="0.00E+00">
                  <c:v>-4.6235800000000004E-3</c:v>
                </c:pt>
                <c:pt idx="122075" formatCode="0.00E+00">
                  <c:v>-4.5167499999999999E-3</c:v>
                </c:pt>
                <c:pt idx="122076" formatCode="0.00E+00">
                  <c:v>-4.4067300000000002E-3</c:v>
                </c:pt>
                <c:pt idx="122077" formatCode="0.00E+00">
                  <c:v>-4.2936900000000002E-3</c:v>
                </c:pt>
                <c:pt idx="122078" formatCode="0.00E+00">
                  <c:v>-4.1778099999999997E-3</c:v>
                </c:pt>
                <c:pt idx="122079" formatCode="0.00E+00">
                  <c:v>-4.0592400000000004E-3</c:v>
                </c:pt>
                <c:pt idx="122080" formatCode="0.00E+00">
                  <c:v>-3.9381700000000004E-3</c:v>
                </c:pt>
                <c:pt idx="122081" formatCode="0.00E+00">
                  <c:v>-3.8147699999999999E-3</c:v>
                </c:pt>
                <c:pt idx="122082" formatCode="0.00E+00">
                  <c:v>-3.6892100000000001E-3</c:v>
                </c:pt>
                <c:pt idx="122083" formatCode="0.00E+00">
                  <c:v>-3.5616599999999999E-3</c:v>
                </c:pt>
                <c:pt idx="122084" formatCode="0.00E+00">
                  <c:v>-3.4323000000000001E-3</c:v>
                </c:pt>
                <c:pt idx="122085" formatCode="0.00E+00">
                  <c:v>-3.30131E-3</c:v>
                </c:pt>
                <c:pt idx="122086" formatCode="0.00E+00">
                  <c:v>-3.1688599999999999E-3</c:v>
                </c:pt>
                <c:pt idx="122087" formatCode="0.00E+00">
                  <c:v>-3.0351200000000001E-3</c:v>
                </c:pt>
                <c:pt idx="122088" formatCode="0.00E+00">
                  <c:v>-2.9002799999999999E-3</c:v>
                </c:pt>
                <c:pt idx="122089" formatCode="0.00E+00">
                  <c:v>-2.7644900000000001E-3</c:v>
                </c:pt>
                <c:pt idx="122090" formatCode="0.00E+00">
                  <c:v>-2.62795E-3</c:v>
                </c:pt>
                <c:pt idx="122091" formatCode="0.00E+00">
                  <c:v>-2.4908E-3</c:v>
                </c:pt>
                <c:pt idx="122092" formatCode="0.00E+00">
                  <c:v>-2.35323E-3</c:v>
                </c:pt>
                <c:pt idx="122093" formatCode="0.00E+00">
                  <c:v>-2.2154000000000002E-3</c:v>
                </c:pt>
                <c:pt idx="122094" formatCode="0.00E+00">
                  <c:v>-2.07748E-3</c:v>
                </c:pt>
                <c:pt idx="122095" formatCode="0.00E+00">
                  <c:v>-1.93962E-3</c:v>
                </c:pt>
                <c:pt idx="122096" formatCode="0.00E+00">
                  <c:v>-1.802E-3</c:v>
                </c:pt>
                <c:pt idx="122097" formatCode="0.00E+00">
                  <c:v>-1.6647599999999999E-3</c:v>
                </c:pt>
                <c:pt idx="122098" formatCode="0.00E+00">
                  <c:v>-1.5280599999999999E-3</c:v>
                </c:pt>
                <c:pt idx="122099" formatCode="0.00E+00">
                  <c:v>-1.3920600000000001E-3</c:v>
                </c:pt>
                <c:pt idx="122100" formatCode="0.00E+00">
                  <c:v>-1.2569E-3</c:v>
                </c:pt>
                <c:pt idx="122101" formatCode="0.00E+00">
                  <c:v>-1.12272E-3</c:v>
                </c:pt>
                <c:pt idx="122102" formatCode="0.00E+00">
                  <c:v>-9.8967999999999994E-4</c:v>
                </c:pt>
                <c:pt idx="122103" formatCode="0.00E+00">
                  <c:v>-8.57901E-4</c:v>
                </c:pt>
                <c:pt idx="122104" formatCode="0.00E+00">
                  <c:v>-7.2752299999999999E-4</c:v>
                </c:pt>
                <c:pt idx="122105" formatCode="0.00E+00">
                  <c:v>-5.9867500000000001E-4</c:v>
                </c:pt>
                <c:pt idx="122106" formatCode="0.00E+00">
                  <c:v>-4.7148099999999999E-4</c:v>
                </c:pt>
                <c:pt idx="122107" formatCode="0.00E+00">
                  <c:v>-3.4606399999999999E-4</c:v>
                </c:pt>
                <c:pt idx="122108" formatCode="0.00E+00">
                  <c:v>-2.2254100000000001E-4</c:v>
                </c:pt>
                <c:pt idx="122109" formatCode="0.00E+00">
                  <c:v>-1.0102099999999999E-4</c:v>
                </c:pt>
                <c:pt idx="122110" formatCode="0.00E+00">
                  <c:v>1.8385499999999999E-5</c:v>
                </c:pt>
                <c:pt idx="122111" formatCode="0.00E+00">
                  <c:v>1.35578E-4</c:v>
                </c:pt>
                <c:pt idx="122112" formatCode="0.00E+00">
                  <c:v>2.5045800000000001E-4</c:v>
                </c:pt>
                <c:pt idx="122113" formatCode="0.00E+00">
                  <c:v>3.6293300000000002E-4</c:v>
                </c:pt>
                <c:pt idx="122114" formatCode="0.00E+00">
                  <c:v>4.7291599999999998E-4</c:v>
                </c:pt>
                <c:pt idx="122115" formatCode="0.00E+00">
                  <c:v>5.8032400000000001E-4</c:v>
                </c:pt>
                <c:pt idx="122116" formatCode="0.00E+00">
                  <c:v>6.8508100000000004E-4</c:v>
                </c:pt>
                <c:pt idx="122117" formatCode="0.00E+00">
                  <c:v>7.8711299999999998E-4</c:v>
                </c:pt>
                <c:pt idx="122118" formatCode="0.00E+00">
                  <c:v>8.8635500000000002E-4</c:v>
                </c:pt>
                <c:pt idx="122119" formatCode="0.00E+00">
                  <c:v>9.8274499999999993E-4</c:v>
                </c:pt>
                <c:pt idx="122120" formatCode="0.00E+00">
                  <c:v>1.0762300000000001E-3</c:v>
                </c:pt>
                <c:pt idx="122121" formatCode="0.00E+00">
                  <c:v>1.16675E-3</c:v>
                </c:pt>
                <c:pt idx="122122" formatCode="0.00E+00">
                  <c:v>1.25427E-3</c:v>
                </c:pt>
                <c:pt idx="122123" formatCode="0.00E+00">
                  <c:v>1.3387399999999999E-3</c:v>
                </c:pt>
                <c:pt idx="122124" formatCode="0.00E+00">
                  <c:v>1.4201299999999999E-3</c:v>
                </c:pt>
                <c:pt idx="122125" formatCode="0.00E+00">
                  <c:v>1.4984200000000001E-3</c:v>
                </c:pt>
                <c:pt idx="122126" formatCode="0.00E+00">
                  <c:v>1.57357E-3</c:v>
                </c:pt>
                <c:pt idx="122127" formatCode="0.00E+00">
                  <c:v>1.6455700000000001E-3</c:v>
                </c:pt>
                <c:pt idx="122128" formatCode="0.00E+00">
                  <c:v>1.7144E-3</c:v>
                </c:pt>
                <c:pt idx="122129" formatCode="0.00E+00">
                  <c:v>1.78005E-3</c:v>
                </c:pt>
                <c:pt idx="122130" formatCode="0.00E+00">
                  <c:v>1.84253E-3</c:v>
                </c:pt>
                <c:pt idx="122131" formatCode="0.00E+00">
                  <c:v>1.90182E-3</c:v>
                </c:pt>
                <c:pt idx="122132" formatCode="0.00E+00">
                  <c:v>1.95795E-3</c:v>
                </c:pt>
                <c:pt idx="122133" formatCode="0.00E+00">
                  <c:v>2.0109099999999999E-3</c:v>
                </c:pt>
                <c:pt idx="122134" formatCode="0.00E+00">
                  <c:v>2.0607199999999998E-3</c:v>
                </c:pt>
                <c:pt idx="122135" formatCode="0.00E+00">
                  <c:v>2.1074100000000001E-3</c:v>
                </c:pt>
                <c:pt idx="122136" formatCode="0.00E+00">
                  <c:v>2.1509900000000002E-3</c:v>
                </c:pt>
                <c:pt idx="122137" formatCode="0.00E+00">
                  <c:v>2.1914999999999999E-3</c:v>
                </c:pt>
                <c:pt idx="122138" formatCode="0.00E+00">
                  <c:v>2.2289699999999998E-3</c:v>
                </c:pt>
                <c:pt idx="122139" formatCode="0.00E+00">
                  <c:v>2.2634399999999998E-3</c:v>
                </c:pt>
                <c:pt idx="122140" formatCode="0.00E+00">
                  <c:v>2.2949400000000001E-3</c:v>
                </c:pt>
                <c:pt idx="122141" formatCode="0.00E+00">
                  <c:v>2.3235199999999999E-3</c:v>
                </c:pt>
                <c:pt idx="122142" formatCode="0.00E+00">
                  <c:v>2.3492299999999999E-3</c:v>
                </c:pt>
                <c:pt idx="122143" formatCode="0.00E+00">
                  <c:v>2.3721300000000001E-3</c:v>
                </c:pt>
                <c:pt idx="122144" formatCode="0.00E+00">
                  <c:v>2.3922599999999998E-3</c:v>
                </c:pt>
                <c:pt idx="122145" formatCode="0.00E+00">
                  <c:v>2.40968E-3</c:v>
                </c:pt>
                <c:pt idx="122146" formatCode="0.00E+00">
                  <c:v>2.4244700000000002E-3</c:v>
                </c:pt>
                <c:pt idx="122147" formatCode="0.00E+00">
                  <c:v>2.4366700000000002E-3</c:v>
                </c:pt>
                <c:pt idx="122148" formatCode="0.00E+00">
                  <c:v>2.4463599999999999E-3</c:v>
                </c:pt>
                <c:pt idx="122149" formatCode="0.00E+00">
                  <c:v>2.4536100000000002E-3</c:v>
                </c:pt>
                <c:pt idx="122150" formatCode="0.00E+00">
                  <c:v>2.4584899999999998E-3</c:v>
                </c:pt>
                <c:pt idx="122151" formatCode="0.00E+00">
                  <c:v>2.4610700000000001E-3</c:v>
                </c:pt>
                <c:pt idx="122152" formatCode="0.00E+00">
                  <c:v>2.4614300000000001E-3</c:v>
                </c:pt>
                <c:pt idx="122153" formatCode="0.00E+00">
                  <c:v>2.4596499999999999E-3</c:v>
                </c:pt>
                <c:pt idx="122154" formatCode="0.00E+00">
                  <c:v>2.4558100000000001E-3</c:v>
                </c:pt>
                <c:pt idx="122155" formatCode="0.00E+00">
                  <c:v>2.44998E-3</c:v>
                </c:pt>
                <c:pt idx="122156" formatCode="0.00E+00">
                  <c:v>2.4422599999999999E-3</c:v>
                </c:pt>
                <c:pt idx="122157" formatCode="0.00E+00">
                  <c:v>2.4327200000000002E-3</c:v>
                </c:pt>
                <c:pt idx="122158" formatCode="0.00E+00">
                  <c:v>2.42144E-3</c:v>
                </c:pt>
                <c:pt idx="122159" formatCode="0.00E+00">
                  <c:v>2.4085199999999999E-3</c:v>
                </c:pt>
                <c:pt idx="122160" formatCode="0.00E+00">
                  <c:v>2.3940300000000001E-3</c:v>
                </c:pt>
                <c:pt idx="122161" formatCode="0.00E+00">
                  <c:v>2.3780699999999999E-3</c:v>
                </c:pt>
                <c:pt idx="122162" formatCode="0.00E+00">
                  <c:v>2.3607099999999998E-3</c:v>
                </c:pt>
                <c:pt idx="122163" formatCode="0.00E+00">
                  <c:v>2.34205E-3</c:v>
                </c:pt>
                <c:pt idx="122164" formatCode="0.00E+00">
                  <c:v>2.3221700000000001E-3</c:v>
                </c:pt>
                <c:pt idx="122165" formatCode="0.00E+00">
                  <c:v>2.3011500000000001E-3</c:v>
                </c:pt>
                <c:pt idx="122166" formatCode="0.00E+00">
                  <c:v>2.2790900000000001E-3</c:v>
                </c:pt>
                <c:pt idx="122167" formatCode="0.00E+00">
                  <c:v>2.2560499999999999E-3</c:v>
                </c:pt>
                <c:pt idx="122168" formatCode="0.00E+00">
                  <c:v>2.2321300000000001E-3</c:v>
                </c:pt>
                <c:pt idx="122169" formatCode="0.00E+00">
                  <c:v>2.2074099999999999E-3</c:v>
                </c:pt>
                <c:pt idx="122170" formatCode="0.00E+00">
                  <c:v>2.1819700000000001E-3</c:v>
                </c:pt>
                <c:pt idx="122171" formatCode="0.00E+00">
                  <c:v>2.1558800000000002E-3</c:v>
                </c:pt>
                <c:pt idx="122172" formatCode="0.00E+00">
                  <c:v>2.1292300000000002E-3</c:v>
                </c:pt>
                <c:pt idx="122173" formatCode="0.00E+00">
                  <c:v>2.10209E-3</c:v>
                </c:pt>
                <c:pt idx="122174" formatCode="0.00E+00">
                  <c:v>2.0745400000000002E-3</c:v>
                </c:pt>
                <c:pt idx="122175" formatCode="0.00E+00">
                  <c:v>2.0466400000000002E-3</c:v>
                </c:pt>
                <c:pt idx="122176" formatCode="0.00E+00">
                  <c:v>2.0184700000000001E-3</c:v>
                </c:pt>
                <c:pt idx="122177" formatCode="0.00E+00">
                  <c:v>1.9900999999999999E-3</c:v>
                </c:pt>
                <c:pt idx="122178" formatCode="0.00E+00">
                  <c:v>1.96159E-3</c:v>
                </c:pt>
                <c:pt idx="122179" formatCode="0.00E+00">
                  <c:v>1.933E-3</c:v>
                </c:pt>
                <c:pt idx="122180" formatCode="0.00E+00">
                  <c:v>1.9044000000000001E-3</c:v>
                </c:pt>
                <c:pt idx="122181" formatCode="0.00E+00">
                  <c:v>1.8758500000000001E-3</c:v>
                </c:pt>
                <c:pt idx="122182" formatCode="0.00E+00">
                  <c:v>1.84739E-3</c:v>
                </c:pt>
                <c:pt idx="122183" formatCode="0.00E+00">
                  <c:v>1.81908E-3</c:v>
                </c:pt>
                <c:pt idx="122184" formatCode="0.00E+00">
                  <c:v>1.79098E-3</c:v>
                </c:pt>
                <c:pt idx="122185" formatCode="0.00E+00">
                  <c:v>1.76312E-3</c:v>
                </c:pt>
                <c:pt idx="122186" formatCode="0.00E+00">
                  <c:v>1.7355599999999999E-3</c:v>
                </c:pt>
                <c:pt idx="122187" formatCode="0.00E+00">
                  <c:v>1.7083199999999999E-3</c:v>
                </c:pt>
                <c:pt idx="122188" formatCode="0.00E+00">
                  <c:v>1.6814600000000001E-3</c:v>
                </c:pt>
                <c:pt idx="122189" formatCode="0.00E+00">
                  <c:v>1.6550099999999999E-3</c:v>
                </c:pt>
                <c:pt idx="122190" formatCode="0.00E+00">
                  <c:v>1.6289799999999999E-3</c:v>
                </c:pt>
                <c:pt idx="122191" formatCode="0.00E+00">
                  <c:v>1.6034300000000001E-3</c:v>
                </c:pt>
                <c:pt idx="122192" formatCode="0.00E+00">
                  <c:v>1.57836E-3</c:v>
                </c:pt>
                <c:pt idx="122193" formatCode="0.00E+00">
                  <c:v>1.5537999999999999E-3</c:v>
                </c:pt>
                <c:pt idx="122194" formatCode="0.00E+00">
                  <c:v>1.52977E-3</c:v>
                </c:pt>
                <c:pt idx="122195" formatCode="0.00E+00">
                  <c:v>1.50629E-3</c:v>
                </c:pt>
                <c:pt idx="122196" formatCode="0.00E+00">
                  <c:v>1.48336E-3</c:v>
                </c:pt>
                <c:pt idx="122197" formatCode="0.00E+00">
                  <c:v>1.4609899999999999E-3</c:v>
                </c:pt>
                <c:pt idx="122198" formatCode="0.00E+00">
                  <c:v>1.4392000000000001E-3</c:v>
                </c:pt>
                <c:pt idx="122199" formatCode="0.00E+00">
                  <c:v>1.41797E-3</c:v>
                </c:pt>
                <c:pt idx="122200" formatCode="0.00E+00">
                  <c:v>1.3973200000000001E-3</c:v>
                </c:pt>
                <c:pt idx="122201" formatCode="0.00E+00">
                  <c:v>1.3772299999999999E-3</c:v>
                </c:pt>
                <c:pt idx="122202" formatCode="0.00E+00">
                  <c:v>1.35771E-3</c:v>
                </c:pt>
                <c:pt idx="122203" formatCode="0.00E+00">
                  <c:v>1.33873E-3</c:v>
                </c:pt>
                <c:pt idx="122204" formatCode="0.00E+00">
                  <c:v>1.32029E-3</c:v>
                </c:pt>
                <c:pt idx="122205" formatCode="0.00E+00">
                  <c:v>1.30237E-3</c:v>
                </c:pt>
                <c:pt idx="122206" formatCode="0.00E+00">
                  <c:v>1.28495E-3</c:v>
                </c:pt>
                <c:pt idx="122207" formatCode="0.00E+00">
                  <c:v>1.2680199999999999E-3</c:v>
                </c:pt>
                <c:pt idx="122208" formatCode="0.00E+00">
                  <c:v>1.25154E-3</c:v>
                </c:pt>
                <c:pt idx="122209" formatCode="0.00E+00">
                  <c:v>1.2355000000000001E-3</c:v>
                </c:pt>
                <c:pt idx="122210" formatCode="0.00E+00">
                  <c:v>1.2198599999999999E-3</c:v>
                </c:pt>
                <c:pt idx="122211" formatCode="0.00E+00">
                  <c:v>1.20459E-3</c:v>
                </c:pt>
                <c:pt idx="122212" formatCode="0.00E+00">
                  <c:v>1.1896599999999999E-3</c:v>
                </c:pt>
                <c:pt idx="122213" formatCode="0.00E+00">
                  <c:v>1.17504E-3</c:v>
                </c:pt>
                <c:pt idx="122214" formatCode="0.00E+00">
                  <c:v>1.1606800000000001E-3</c:v>
                </c:pt>
                <c:pt idx="122215" formatCode="0.00E+00">
                  <c:v>1.14656E-3</c:v>
                </c:pt>
                <c:pt idx="122216" formatCode="0.00E+00">
                  <c:v>1.13262E-3</c:v>
                </c:pt>
                <c:pt idx="122217" formatCode="0.00E+00">
                  <c:v>1.1188299999999999E-3</c:v>
                </c:pt>
                <c:pt idx="122218" formatCode="0.00E+00">
                  <c:v>1.1051399999999999E-3</c:v>
                </c:pt>
                <c:pt idx="122219" formatCode="0.00E+00">
                  <c:v>1.09151E-3</c:v>
                </c:pt>
                <c:pt idx="122220" formatCode="0.00E+00">
                  <c:v>1.0778999999999999E-3</c:v>
                </c:pt>
                <c:pt idx="122221" formatCode="0.00E+00">
                  <c:v>1.0642500000000001E-3</c:v>
                </c:pt>
                <c:pt idx="122222" formatCode="0.00E+00">
                  <c:v>1.05053E-3</c:v>
                </c:pt>
                <c:pt idx="122223" formatCode="0.00E+00">
                  <c:v>1.03667E-3</c:v>
                </c:pt>
                <c:pt idx="122224" formatCode="0.00E+00">
                  <c:v>1.02264E-3</c:v>
                </c:pt>
                <c:pt idx="122225" formatCode="0.00E+00">
                  <c:v>1.0083799999999999E-3</c:v>
                </c:pt>
                <c:pt idx="122226" formatCode="0.00E+00">
                  <c:v>9.9384899999999999E-4</c:v>
                </c:pt>
                <c:pt idx="122227" formatCode="0.00E+00">
                  <c:v>9.7899199999999993E-4</c:v>
                </c:pt>
                <c:pt idx="122228" formatCode="0.00E+00">
                  <c:v>9.6376000000000003E-4</c:v>
                </c:pt>
                <c:pt idx="122229" formatCode="0.00E+00">
                  <c:v>9.4810599999999999E-4</c:v>
                </c:pt>
                <c:pt idx="122230" formatCode="0.00E+00">
                  <c:v>9.3198100000000002E-4</c:v>
                </c:pt>
                <c:pt idx="122231" formatCode="0.00E+00">
                  <c:v>9.1533700000000001E-4</c:v>
                </c:pt>
                <c:pt idx="122232" formatCode="0.00E+00">
                  <c:v>8.9812500000000005E-4</c:v>
                </c:pt>
                <c:pt idx="122233" formatCode="0.00E+00">
                  <c:v>8.80301E-4</c:v>
                </c:pt>
                <c:pt idx="122234" formatCode="0.00E+00">
                  <c:v>8.6181699999999997E-4</c:v>
                </c:pt>
                <c:pt idx="122235" formatCode="0.00E+00">
                  <c:v>8.4262900000000001E-4</c:v>
                </c:pt>
                <c:pt idx="122236" formatCode="0.00E+00">
                  <c:v>8.2269500000000002E-4</c:v>
                </c:pt>
                <c:pt idx="122237" formatCode="0.00E+00">
                  <c:v>8.0197199999999997E-4</c:v>
                </c:pt>
                <c:pt idx="122238" formatCode="0.00E+00">
                  <c:v>7.8041899999999997E-4</c:v>
                </c:pt>
                <c:pt idx="122239" formatCode="0.00E+00">
                  <c:v>7.5799899999999998E-4</c:v>
                </c:pt>
                <c:pt idx="122240" formatCode="0.00E+00">
                  <c:v>7.3467300000000003E-4</c:v>
                </c:pt>
                <c:pt idx="122241" formatCode="0.00E+00">
                  <c:v>7.1040800000000005E-4</c:v>
                </c:pt>
                <c:pt idx="122242" formatCode="0.00E+00">
                  <c:v>6.8517000000000003E-4</c:v>
                </c:pt>
                <c:pt idx="122243" formatCode="0.00E+00">
                  <c:v>6.5892700000000002E-4</c:v>
                </c:pt>
                <c:pt idx="122244" formatCode="0.00E+00">
                  <c:v>6.3165200000000002E-4</c:v>
                </c:pt>
                <c:pt idx="122245" formatCode="0.00E+00">
                  <c:v>6.0331899999999995E-4</c:v>
                </c:pt>
                <c:pt idx="122246" formatCode="0.00E+00">
                  <c:v>5.7390200000000005E-4</c:v>
                </c:pt>
                <c:pt idx="122247" formatCode="0.00E+00">
                  <c:v>5.4338100000000001E-4</c:v>
                </c:pt>
                <c:pt idx="122248" formatCode="0.00E+00">
                  <c:v>5.1173799999999997E-4</c:v>
                </c:pt>
                <c:pt idx="122249" formatCode="0.00E+00">
                  <c:v>4.7895499999999998E-4</c:v>
                </c:pt>
                <c:pt idx="122250" formatCode="0.00E+00">
                  <c:v>4.4502099999999998E-4</c:v>
                </c:pt>
                <c:pt idx="122251" formatCode="0.00E+00">
                  <c:v>4.09925E-4</c:v>
                </c:pt>
                <c:pt idx="122252" formatCode="0.00E+00">
                  <c:v>3.7366E-4</c:v>
                </c:pt>
                <c:pt idx="122253" formatCode="0.00E+00">
                  <c:v>3.3621999999999998E-4</c:v>
                </c:pt>
                <c:pt idx="122254" formatCode="0.00E+00">
                  <c:v>2.9760600000000001E-4</c:v>
                </c:pt>
                <c:pt idx="122255" formatCode="0.00E+00">
                  <c:v>2.5781799999999999E-4</c:v>
                </c:pt>
                <c:pt idx="122256" formatCode="0.00E+00">
                  <c:v>2.1686200000000001E-4</c:v>
                </c:pt>
                <c:pt idx="122257" formatCode="0.00E+00">
                  <c:v>1.7474600000000001E-4</c:v>
                </c:pt>
                <c:pt idx="122258" formatCode="0.00E+00">
                  <c:v>1.31481E-4</c:v>
                </c:pt>
                <c:pt idx="122259" formatCode="0.00E+00">
                  <c:v>8.7082499999999998E-5</c:v>
                </c:pt>
                <c:pt idx="122260" formatCode="0.00E+00">
                  <c:v>4.1567199999999997E-5</c:v>
                </c:pt>
                <c:pt idx="122261" formatCode="0.00E+00">
                  <c:v>-5.0434200000000004E-6</c:v>
                </c:pt>
                <c:pt idx="122262" formatCode="0.00E+00">
                  <c:v>-5.2725000000000001E-5</c:v>
                </c:pt>
                <c:pt idx="122263" formatCode="0.00E+00">
                  <c:v>-1.0145E-4</c:v>
                </c:pt>
                <c:pt idx="122264" formatCode="0.00E+00">
                  <c:v>-1.5118799999999999E-4</c:v>
                </c:pt>
                <c:pt idx="122265" formatCode="0.00E+00">
                  <c:v>-2.01905E-4</c:v>
                </c:pt>
                <c:pt idx="122266" formatCode="0.00E+00">
                  <c:v>-2.53563E-4</c:v>
                </c:pt>
                <c:pt idx="122267" formatCode="0.00E+00">
                  <c:v>-3.06123E-4</c:v>
                </c:pt>
                <c:pt idx="122268" formatCode="0.00E+00">
                  <c:v>-3.5954100000000001E-4</c:v>
                </c:pt>
                <c:pt idx="122269" formatCode="0.00E+00">
                  <c:v>-4.1377100000000001E-4</c:v>
                </c:pt>
                <c:pt idx="122270" formatCode="0.00E+00">
                  <c:v>-4.6876300000000002E-4</c:v>
                </c:pt>
                <c:pt idx="122271" formatCode="0.00E+00">
                  <c:v>-5.2446600000000002E-4</c:v>
                </c:pt>
                <c:pt idx="122272" formatCode="0.00E+00">
                  <c:v>-5.8082299999999995E-4</c:v>
                </c:pt>
                <c:pt idx="122273" formatCode="0.00E+00">
                  <c:v>-6.3777799999999998E-4</c:v>
                </c:pt>
                <c:pt idx="122274" formatCode="0.00E+00">
                  <c:v>-6.9527E-4</c:v>
                </c:pt>
                <c:pt idx="122275" formatCode="0.00E+00">
                  <c:v>-7.5323499999999999E-4</c:v>
                </c:pt>
                <c:pt idx="122276" formatCode="0.00E+00">
                  <c:v>-8.11607E-4</c:v>
                </c:pt>
                <c:pt idx="122277" formatCode="0.00E+00">
                  <c:v>-8.7031999999999995E-4</c:v>
                </c:pt>
                <c:pt idx="122278" formatCode="0.00E+00">
                  <c:v>-9.2930200000000001E-4</c:v>
                </c:pt>
                <c:pt idx="122279" formatCode="0.00E+00">
                  <c:v>-9.8848100000000004E-4</c:v>
                </c:pt>
                <c:pt idx="122280" formatCode="0.00E+00">
                  <c:v>-1.0477799999999999E-3</c:v>
                </c:pt>
                <c:pt idx="122281" formatCode="0.00E+00">
                  <c:v>-1.10713E-3</c:v>
                </c:pt>
                <c:pt idx="122282" formatCode="0.00E+00">
                  <c:v>-1.1664399999999999E-3</c:v>
                </c:pt>
                <c:pt idx="122283" formatCode="0.00E+00">
                  <c:v>-1.22565E-3</c:v>
                </c:pt>
                <c:pt idx="122284" formatCode="0.00E+00">
                  <c:v>-1.28465E-3</c:v>
                </c:pt>
                <c:pt idx="122285" formatCode="0.00E+00">
                  <c:v>-1.3433799999999999E-3</c:v>
                </c:pt>
                <c:pt idx="122286" formatCode="0.00E+00">
                  <c:v>-1.40175E-3</c:v>
                </c:pt>
                <c:pt idx="122287" formatCode="0.00E+00">
                  <c:v>-1.4596699999999999E-3</c:v>
                </c:pt>
                <c:pt idx="122288" formatCode="0.00E+00">
                  <c:v>-1.51706E-3</c:v>
                </c:pt>
                <c:pt idx="122289" formatCode="0.00E+00">
                  <c:v>-1.57383E-3</c:v>
                </c:pt>
                <c:pt idx="122290" formatCode="0.00E+00">
                  <c:v>-1.6298899999999999E-3</c:v>
                </c:pt>
                <c:pt idx="122291" formatCode="0.00E+00">
                  <c:v>-1.6851500000000001E-3</c:v>
                </c:pt>
                <c:pt idx="122292" formatCode="0.00E+00">
                  <c:v>-1.73953E-3</c:v>
                </c:pt>
                <c:pt idx="122293" formatCode="0.00E+00">
                  <c:v>-1.7929300000000001E-3</c:v>
                </c:pt>
                <c:pt idx="122294" formatCode="0.00E+00">
                  <c:v>-1.84527E-3</c:v>
                </c:pt>
                <c:pt idx="122295" formatCode="0.00E+00">
                  <c:v>-1.89645E-3</c:v>
                </c:pt>
                <c:pt idx="122296" formatCode="0.00E+00">
                  <c:v>-1.9464E-3</c:v>
                </c:pt>
                <c:pt idx="122297" formatCode="0.00E+00">
                  <c:v>-1.9950200000000001E-3</c:v>
                </c:pt>
                <c:pt idx="122298" formatCode="0.00E+00">
                  <c:v>-2.04222E-3</c:v>
                </c:pt>
                <c:pt idx="122299" formatCode="0.00E+00">
                  <c:v>-2.0879200000000001E-3</c:v>
                </c:pt>
                <c:pt idx="122300" formatCode="0.00E+00">
                  <c:v>-2.13204E-3</c:v>
                </c:pt>
                <c:pt idx="122301" formatCode="0.00E+00">
                  <c:v>-2.1744799999999999E-3</c:v>
                </c:pt>
                <c:pt idx="122302" formatCode="0.00E+00">
                  <c:v>-2.2151699999999998E-3</c:v>
                </c:pt>
                <c:pt idx="122303" formatCode="0.00E+00">
                  <c:v>-2.2540199999999998E-3</c:v>
                </c:pt>
                <c:pt idx="122304" formatCode="0.00E+00">
                  <c:v>-2.2909599999999999E-3</c:v>
                </c:pt>
                <c:pt idx="122305" formatCode="0.00E+00">
                  <c:v>-2.3259000000000001E-3</c:v>
                </c:pt>
                <c:pt idx="122306" formatCode="0.00E+00">
                  <c:v>-2.35878E-3</c:v>
                </c:pt>
                <c:pt idx="122307" formatCode="0.00E+00">
                  <c:v>-2.3895100000000001E-3</c:v>
                </c:pt>
                <c:pt idx="122308" formatCode="0.00E+00">
                  <c:v>-2.4180299999999998E-3</c:v>
                </c:pt>
                <c:pt idx="122309" formatCode="0.00E+00">
                  <c:v>-2.4442600000000002E-3</c:v>
                </c:pt>
                <c:pt idx="122310" formatCode="0.00E+00">
                  <c:v>-2.4681500000000001E-3</c:v>
                </c:pt>
                <c:pt idx="122311" formatCode="0.00E+00">
                  <c:v>-2.4896200000000001E-3</c:v>
                </c:pt>
                <c:pt idx="122312" formatCode="0.00E+00">
                  <c:v>-2.50862E-3</c:v>
                </c:pt>
                <c:pt idx="122313" formatCode="0.00E+00">
                  <c:v>-2.5250899999999998E-3</c:v>
                </c:pt>
                <c:pt idx="122314" formatCode="0.00E+00">
                  <c:v>-2.5389700000000002E-3</c:v>
                </c:pt>
                <c:pt idx="122315" formatCode="0.00E+00">
                  <c:v>-2.5502099999999998E-3</c:v>
                </c:pt>
                <c:pt idx="122316" formatCode="0.00E+00">
                  <c:v>-2.5587700000000001E-3</c:v>
                </c:pt>
                <c:pt idx="122317" formatCode="0.00E+00">
                  <c:v>-2.5646000000000002E-3</c:v>
                </c:pt>
                <c:pt idx="122318" formatCode="0.00E+00">
                  <c:v>-2.5676499999999999E-3</c:v>
                </c:pt>
                <c:pt idx="122319" formatCode="0.00E+00">
                  <c:v>-2.5679000000000001E-3</c:v>
                </c:pt>
                <c:pt idx="122320" formatCode="0.00E+00">
                  <c:v>-2.5653199999999998E-3</c:v>
                </c:pt>
                <c:pt idx="122321" formatCode="0.00E+00">
                  <c:v>-2.5598600000000002E-3</c:v>
                </c:pt>
                <c:pt idx="122322" formatCode="0.00E+00">
                  <c:v>-2.5515099999999999E-3</c:v>
                </c:pt>
                <c:pt idx="122323" formatCode="0.00E+00">
                  <c:v>-2.54024E-3</c:v>
                </c:pt>
                <c:pt idx="122324" formatCode="0.00E+00">
                  <c:v>-2.5260399999999998E-3</c:v>
                </c:pt>
                <c:pt idx="122325" formatCode="0.00E+00">
                  <c:v>-2.5089000000000001E-3</c:v>
                </c:pt>
                <c:pt idx="122326" formatCode="0.00E+00">
                  <c:v>-2.4888000000000002E-3</c:v>
                </c:pt>
                <c:pt idx="122327" formatCode="0.00E+00">
                  <c:v>-2.4657500000000001E-3</c:v>
                </c:pt>
                <c:pt idx="122328" formatCode="0.00E+00">
                  <c:v>-2.4397400000000001E-3</c:v>
                </c:pt>
                <c:pt idx="122329" formatCode="0.00E+00">
                  <c:v>-2.4107899999999999E-3</c:v>
                </c:pt>
                <c:pt idx="122330" formatCode="0.00E+00">
                  <c:v>-2.3788899999999998E-3</c:v>
                </c:pt>
                <c:pt idx="122331" formatCode="0.00E+00">
                  <c:v>-2.3440700000000002E-3</c:v>
                </c:pt>
                <c:pt idx="122332" formatCode="0.00E+00">
                  <c:v>-2.30634E-3</c:v>
                </c:pt>
                <c:pt idx="122333" formatCode="0.00E+00">
                  <c:v>-2.2657200000000001E-3</c:v>
                </c:pt>
                <c:pt idx="122334" formatCode="0.00E+00">
                  <c:v>-2.2222499999999998E-3</c:v>
                </c:pt>
                <c:pt idx="122335" formatCode="0.00E+00">
                  <c:v>-2.1759599999999998E-3</c:v>
                </c:pt>
                <c:pt idx="122336" formatCode="0.00E+00">
                  <c:v>-2.1268699999999999E-3</c:v>
                </c:pt>
                <c:pt idx="122337" formatCode="0.00E+00">
                  <c:v>-2.0750500000000002E-3</c:v>
                </c:pt>
                <c:pt idx="122338" formatCode="0.00E+00">
                  <c:v>-2.02052E-3</c:v>
                </c:pt>
                <c:pt idx="122339" formatCode="0.00E+00">
                  <c:v>-1.96335E-3</c:v>
                </c:pt>
                <c:pt idx="122340" formatCode="0.00E+00">
                  <c:v>-1.90358E-3</c:v>
                </c:pt>
                <c:pt idx="122341" formatCode="0.00E+00">
                  <c:v>-1.8412700000000001E-3</c:v>
                </c:pt>
                <c:pt idx="122342" formatCode="0.00E+00">
                  <c:v>-1.7765000000000001E-3</c:v>
                </c:pt>
                <c:pt idx="122343" formatCode="0.00E+00">
                  <c:v>-1.7093200000000001E-3</c:v>
                </c:pt>
                <c:pt idx="122344" formatCode="0.00E+00">
                  <c:v>-1.63981E-3</c:v>
                </c:pt>
                <c:pt idx="122345" formatCode="0.00E+00">
                  <c:v>-1.5680399999999999E-3</c:v>
                </c:pt>
                <c:pt idx="122346" formatCode="0.00E+00">
                  <c:v>-1.4940999999999999E-3</c:v>
                </c:pt>
                <c:pt idx="122347" formatCode="0.00E+00">
                  <c:v>-1.4180600000000001E-3</c:v>
                </c:pt>
                <c:pt idx="122348" formatCode="0.00E+00">
                  <c:v>-1.3400199999999999E-3</c:v>
                </c:pt>
                <c:pt idx="122349" formatCode="0.00E+00">
                  <c:v>-1.2600599999999999E-3</c:v>
                </c:pt>
                <c:pt idx="122350" formatCode="0.00E+00">
                  <c:v>-1.17829E-3</c:v>
                </c:pt>
                <c:pt idx="122351" formatCode="0.00E+00">
                  <c:v>-1.09479E-3</c:v>
                </c:pt>
                <c:pt idx="122352" formatCode="0.00E+00">
                  <c:v>-1.00968E-3</c:v>
                </c:pt>
                <c:pt idx="122353" formatCode="0.00E+00">
                  <c:v>-9.23049E-4</c:v>
                </c:pt>
                <c:pt idx="122354" formatCode="0.00E+00">
                  <c:v>-8.3500999999999996E-4</c:v>
                </c:pt>
                <c:pt idx="122355" formatCode="0.00E+00">
                  <c:v>-7.4567399999999999E-4</c:v>
                </c:pt>
                <c:pt idx="122356" formatCode="0.00E+00">
                  <c:v>-6.5515400000000002E-4</c:v>
                </c:pt>
                <c:pt idx="122357" formatCode="0.00E+00">
                  <c:v>-5.6356400000000001E-4</c:v>
                </c:pt>
                <c:pt idx="122358" formatCode="0.00E+00">
                  <c:v>-4.7102299999999999E-4</c:v>
                </c:pt>
                <c:pt idx="122359" formatCode="0.00E+00">
                  <c:v>-3.7764999999999999E-4</c:v>
                </c:pt>
                <c:pt idx="122360" formatCode="0.00E+00">
                  <c:v>-2.8356799999999999E-4</c:v>
                </c:pt>
                <c:pt idx="122361" formatCode="0.00E+00">
                  <c:v>-1.88901E-4</c:v>
                </c:pt>
                <c:pt idx="122362" formatCode="0.00E+00">
                  <c:v>-9.3772700000000004E-5</c:v>
                </c:pt>
                <c:pt idx="122363" formatCode="0.00E+00">
                  <c:v>1.68856E-6</c:v>
                </c:pt>
                <c:pt idx="122364" formatCode="0.00E+00">
                  <c:v>9.7355000000000006E-5</c:v>
                </c:pt>
                <c:pt idx="122365" formatCode="0.00E+00">
                  <c:v>1.93098E-4</c:v>
                </c:pt>
                <c:pt idx="122366" formatCode="0.00E+00">
                  <c:v>2.8878600000000002E-4</c:v>
                </c:pt>
                <c:pt idx="122367" formatCode="0.00E+00">
                  <c:v>3.8429000000000002E-4</c:v>
                </c:pt>
                <c:pt idx="122368" formatCode="0.00E+00">
                  <c:v>4.7947799999999998E-4</c:v>
                </c:pt>
                <c:pt idx="122369" formatCode="0.00E+00">
                  <c:v>5.7421900000000005E-4</c:v>
                </c:pt>
                <c:pt idx="122370" formatCode="0.00E+00">
                  <c:v>6.6838200000000003E-4</c:v>
                </c:pt>
                <c:pt idx="122371" formatCode="0.00E+00">
                  <c:v>7.6183399999999997E-4</c:v>
                </c:pt>
                <c:pt idx="122372" formatCode="0.00E+00">
                  <c:v>8.5444600000000002E-4</c:v>
                </c:pt>
                <c:pt idx="122373" formatCode="0.00E+00">
                  <c:v>9.4608699999999997E-4</c:v>
                </c:pt>
                <c:pt idx="122374" formatCode="0.00E+00">
                  <c:v>1.03663E-3</c:v>
                </c:pt>
                <c:pt idx="122375" formatCode="0.00E+00">
                  <c:v>1.12594E-3</c:v>
                </c:pt>
                <c:pt idx="122376" formatCode="0.00E+00">
                  <c:v>1.21389E-3</c:v>
                </c:pt>
                <c:pt idx="122377" formatCode="0.00E+00">
                  <c:v>1.3003699999999999E-3</c:v>
                </c:pt>
                <c:pt idx="122378" formatCode="0.00E+00">
                  <c:v>1.3852300000000001E-3</c:v>
                </c:pt>
                <c:pt idx="122379" formatCode="0.00E+00">
                  <c:v>1.4683700000000001E-3</c:v>
                </c:pt>
                <c:pt idx="122380" formatCode="0.00E+00">
                  <c:v>1.54966E-3</c:v>
                </c:pt>
                <c:pt idx="122381" formatCode="0.00E+00">
                  <c:v>1.6289799999999999E-3</c:v>
                </c:pt>
                <c:pt idx="122382" formatCode="0.00E+00">
                  <c:v>1.7062100000000001E-3</c:v>
                </c:pt>
                <c:pt idx="122383" formatCode="0.00E+00">
                  <c:v>1.7812500000000001E-3</c:v>
                </c:pt>
                <c:pt idx="122384" formatCode="0.00E+00">
                  <c:v>1.8539800000000001E-3</c:v>
                </c:pt>
                <c:pt idx="122385" formatCode="0.00E+00">
                  <c:v>1.9243000000000001E-3</c:v>
                </c:pt>
                <c:pt idx="122386" formatCode="0.00E+00">
                  <c:v>1.9921000000000001E-3</c:v>
                </c:pt>
                <c:pt idx="122387" formatCode="0.00E+00">
                  <c:v>2.0572699999999999E-3</c:v>
                </c:pt>
                <c:pt idx="122388" formatCode="0.00E+00">
                  <c:v>2.1197299999999998E-3</c:v>
                </c:pt>
                <c:pt idx="122389" formatCode="0.00E+00">
                  <c:v>2.1793799999999999E-3</c:v>
                </c:pt>
                <c:pt idx="122390" formatCode="0.00E+00">
                  <c:v>2.2361299999999998E-3</c:v>
                </c:pt>
                <c:pt idx="122391" formatCode="0.00E+00">
                  <c:v>2.2898800000000002E-3</c:v>
                </c:pt>
                <c:pt idx="122392" formatCode="0.00E+00">
                  <c:v>2.3405700000000002E-3</c:v>
                </c:pt>
                <c:pt idx="122393" formatCode="0.00E+00">
                  <c:v>2.3881100000000001E-3</c:v>
                </c:pt>
                <c:pt idx="122394" formatCode="0.00E+00">
                  <c:v>2.4324300000000002E-3</c:v>
                </c:pt>
                <c:pt idx="122395" formatCode="0.00E+00">
                  <c:v>2.4734599999999998E-3</c:v>
                </c:pt>
                <c:pt idx="122396" formatCode="0.00E+00">
                  <c:v>2.5111299999999999E-3</c:v>
                </c:pt>
                <c:pt idx="122397" formatCode="0.00E+00">
                  <c:v>2.5453899999999998E-3</c:v>
                </c:pt>
                <c:pt idx="122398" formatCode="0.00E+00">
                  <c:v>2.5761899999999999E-3</c:v>
                </c:pt>
                <c:pt idx="122399" formatCode="0.00E+00">
                  <c:v>2.6034700000000001E-3</c:v>
                </c:pt>
                <c:pt idx="122400" formatCode="0.00E+00">
                  <c:v>2.6271799999999998E-3</c:v>
                </c:pt>
                <c:pt idx="122401" formatCode="0.00E+00">
                  <c:v>2.6473E-3</c:v>
                </c:pt>
                <c:pt idx="122402" formatCode="0.00E+00">
                  <c:v>2.6637800000000001E-3</c:v>
                </c:pt>
                <c:pt idx="122403" formatCode="0.00E+00">
                  <c:v>2.67659E-3</c:v>
                </c:pt>
                <c:pt idx="122404" formatCode="0.00E+00">
                  <c:v>2.6857199999999999E-3</c:v>
                </c:pt>
                <c:pt idx="122405" formatCode="0.00E+00">
                  <c:v>2.6911499999999998E-3</c:v>
                </c:pt>
                <c:pt idx="122406" formatCode="0.00E+00">
                  <c:v>2.6928500000000001E-3</c:v>
                </c:pt>
                <c:pt idx="122407" formatCode="0.00E+00">
                  <c:v>2.6908399999999999E-3</c:v>
                </c:pt>
                <c:pt idx="122408" formatCode="0.00E+00">
                  <c:v>2.6850899999999998E-3</c:v>
                </c:pt>
                <c:pt idx="122409" formatCode="0.00E+00">
                  <c:v>2.67563E-3</c:v>
                </c:pt>
                <c:pt idx="122410" formatCode="0.00E+00">
                  <c:v>2.6624499999999998E-3</c:v>
                </c:pt>
                <c:pt idx="122411" formatCode="0.00E+00">
                  <c:v>2.6455799999999998E-3</c:v>
                </c:pt>
                <c:pt idx="122412" formatCode="0.00E+00">
                  <c:v>2.62503E-3</c:v>
                </c:pt>
                <c:pt idx="122413" formatCode="0.00E+00">
                  <c:v>2.6008200000000002E-3</c:v>
                </c:pt>
                <c:pt idx="122414" formatCode="0.00E+00">
                  <c:v>2.5730000000000002E-3</c:v>
                </c:pt>
                <c:pt idx="122415" formatCode="0.00E+00">
                  <c:v>2.5416000000000002E-3</c:v>
                </c:pt>
                <c:pt idx="122416" formatCode="0.00E+00">
                  <c:v>2.50666E-3</c:v>
                </c:pt>
                <c:pt idx="122417" formatCode="0.00E+00">
                  <c:v>2.4682300000000001E-3</c:v>
                </c:pt>
                <c:pt idx="122418" formatCode="0.00E+00">
                  <c:v>2.4263599999999998E-3</c:v>
                </c:pt>
                <c:pt idx="122419" formatCode="0.00E+00">
                  <c:v>2.3811100000000001E-3</c:v>
                </c:pt>
                <c:pt idx="122420" formatCode="0.00E+00">
                  <c:v>2.3325400000000001E-3</c:v>
                </c:pt>
                <c:pt idx="122421" formatCode="0.00E+00">
                  <c:v>2.28072E-3</c:v>
                </c:pt>
                <c:pt idx="122422" formatCode="0.00E+00">
                  <c:v>2.22573E-3</c:v>
                </c:pt>
                <c:pt idx="122423" formatCode="0.00E+00">
                  <c:v>2.1676500000000001E-3</c:v>
                </c:pt>
                <c:pt idx="122424" formatCode="0.00E+00">
                  <c:v>2.10655E-3</c:v>
                </c:pt>
                <c:pt idx="122425" formatCode="0.00E+00">
                  <c:v>2.0425199999999999E-3</c:v>
                </c:pt>
                <c:pt idx="122426" formatCode="0.00E+00">
                  <c:v>1.9756600000000002E-3</c:v>
                </c:pt>
                <c:pt idx="122427" formatCode="0.00E+00">
                  <c:v>1.9060699999999999E-3</c:v>
                </c:pt>
                <c:pt idx="122428" formatCode="0.00E+00">
                  <c:v>1.8338300000000001E-3</c:v>
                </c:pt>
                <c:pt idx="122429" formatCode="0.00E+00">
                  <c:v>1.7590699999999999E-3</c:v>
                </c:pt>
                <c:pt idx="122430" formatCode="0.00E+00">
                  <c:v>1.6818899999999999E-3</c:v>
                </c:pt>
                <c:pt idx="122431" formatCode="0.00E+00">
                  <c:v>1.60239E-3</c:v>
                </c:pt>
                <c:pt idx="122432" formatCode="0.00E+00">
                  <c:v>1.5207E-3</c:v>
                </c:pt>
                <c:pt idx="122433" formatCode="0.00E+00">
                  <c:v>1.4369300000000001E-3</c:v>
                </c:pt>
                <c:pt idx="122434" formatCode="0.00E+00">
                  <c:v>1.35122E-3</c:v>
                </c:pt>
                <c:pt idx="122435" formatCode="0.00E+00">
                  <c:v>1.2636699999999999E-3</c:v>
                </c:pt>
                <c:pt idx="122436" formatCode="0.00E+00">
                  <c:v>1.17443E-3</c:v>
                </c:pt>
                <c:pt idx="122437" formatCode="0.00E+00">
                  <c:v>1.0836299999999999E-3</c:v>
                </c:pt>
                <c:pt idx="122438" formatCode="0.00E+00">
                  <c:v>9.9138700000000004E-4</c:v>
                </c:pt>
                <c:pt idx="122439" formatCode="0.00E+00">
                  <c:v>8.9784999999999995E-4</c:v>
                </c:pt>
                <c:pt idx="122440" formatCode="0.00E+00">
                  <c:v>8.0315599999999997E-4</c:v>
                </c:pt>
                <c:pt idx="122441" formatCode="0.00E+00">
                  <c:v>7.0744199999999997E-4</c:v>
                </c:pt>
                <c:pt idx="122442" formatCode="0.00E+00">
                  <c:v>6.1085200000000005E-4</c:v>
                </c:pt>
                <c:pt idx="122443" formatCode="0.00E+00">
                  <c:v>5.1352799999999997E-4</c:v>
                </c:pt>
                <c:pt idx="122444" formatCode="0.00E+00">
                  <c:v>4.1561400000000002E-4</c:v>
                </c:pt>
                <c:pt idx="122445" formatCode="0.00E+00">
                  <c:v>3.1725600000000003E-4</c:v>
                </c:pt>
                <c:pt idx="122446" formatCode="0.00E+00">
                  <c:v>2.1859900000000001E-4</c:v>
                </c:pt>
                <c:pt idx="122447" formatCode="0.00E+00">
                  <c:v>1.1979100000000001E-4</c:v>
                </c:pt>
                <c:pt idx="122448" formatCode="0.00E+00">
                  <c:v>2.0976799999999999E-5</c:v>
                </c:pt>
                <c:pt idx="122449" formatCode="0.00E+00">
                  <c:v>-7.76949E-5</c:v>
                </c:pt>
                <c:pt idx="122450" formatCode="0.00E+00">
                  <c:v>-1.76078E-4</c:v>
                </c:pt>
                <c:pt idx="122451" formatCode="0.00E+00">
                  <c:v>-2.7402500000000001E-4</c:v>
                </c:pt>
                <c:pt idx="122452" formatCode="0.00E+00">
                  <c:v>-3.7139200000000001E-4</c:v>
                </c:pt>
                <c:pt idx="122453" formatCode="0.00E+00">
                  <c:v>-4.6803200000000001E-4</c:v>
                </c:pt>
                <c:pt idx="122454" formatCode="0.00E+00">
                  <c:v>-5.6380099999999995E-4</c:v>
                </c:pt>
                <c:pt idx="122455" formatCode="0.00E+00">
                  <c:v>-6.5855700000000004E-4</c:v>
                </c:pt>
                <c:pt idx="122456" formatCode="0.00E+00">
                  <c:v>-7.5215899999999997E-4</c:v>
                </c:pt>
                <c:pt idx="122457" formatCode="0.00E+00">
                  <c:v>-8.4446499999999997E-4</c:v>
                </c:pt>
                <c:pt idx="122458" formatCode="0.00E+00">
                  <c:v>-9.3534E-4</c:v>
                </c:pt>
                <c:pt idx="122459" formatCode="0.00E+00">
                  <c:v>-1.02465E-3</c:v>
                </c:pt>
                <c:pt idx="122460" formatCode="0.00E+00">
                  <c:v>-1.11225E-3</c:v>
                </c:pt>
                <c:pt idx="122461" formatCode="0.00E+00">
                  <c:v>-1.1980199999999999E-3</c:v>
                </c:pt>
                <c:pt idx="122462" formatCode="0.00E+00">
                  <c:v>-1.2818300000000001E-3</c:v>
                </c:pt>
                <c:pt idx="122463" formatCode="0.00E+00">
                  <c:v>-1.36356E-3</c:v>
                </c:pt>
                <c:pt idx="122464" formatCode="0.00E+00">
                  <c:v>-1.4430700000000001E-3</c:v>
                </c:pt>
                <c:pt idx="122465" formatCode="0.00E+00">
                  <c:v>-1.5202600000000001E-3</c:v>
                </c:pt>
                <c:pt idx="122466" formatCode="0.00E+00">
                  <c:v>-1.59501E-3</c:v>
                </c:pt>
                <c:pt idx="122467" formatCode="0.00E+00">
                  <c:v>-1.6672E-3</c:v>
                </c:pt>
                <c:pt idx="122468" formatCode="0.00E+00">
                  <c:v>-1.73672E-3</c:v>
                </c:pt>
                <c:pt idx="122469" formatCode="0.00E+00">
                  <c:v>-1.80349E-3</c:v>
                </c:pt>
                <c:pt idx="122470" formatCode="0.00E+00">
                  <c:v>-1.8673800000000001E-3</c:v>
                </c:pt>
                <c:pt idx="122471" formatCode="0.00E+00">
                  <c:v>-1.9283099999999999E-3</c:v>
                </c:pt>
                <c:pt idx="122472" formatCode="0.00E+00">
                  <c:v>-1.9861900000000001E-3</c:v>
                </c:pt>
                <c:pt idx="122473" formatCode="0.00E+00">
                  <c:v>-2.0409299999999998E-3</c:v>
                </c:pt>
                <c:pt idx="122474" formatCode="0.00E+00">
                  <c:v>-2.0924400000000001E-3</c:v>
                </c:pt>
                <c:pt idx="122475" formatCode="0.00E+00">
                  <c:v>-2.14066E-3</c:v>
                </c:pt>
                <c:pt idx="122476" formatCode="0.00E+00">
                  <c:v>-2.1855099999999999E-3</c:v>
                </c:pt>
                <c:pt idx="122477" formatCode="0.00E+00">
                  <c:v>-2.2269199999999999E-3</c:v>
                </c:pt>
                <c:pt idx="122478" formatCode="0.00E+00">
                  <c:v>-2.2648199999999999E-3</c:v>
                </c:pt>
                <c:pt idx="122479" formatCode="0.00E+00">
                  <c:v>-2.2991800000000001E-3</c:v>
                </c:pt>
                <c:pt idx="122480" formatCode="0.00E+00">
                  <c:v>-2.3299200000000001E-3</c:v>
                </c:pt>
                <c:pt idx="122481" formatCode="0.00E+00">
                  <c:v>-2.3570100000000001E-3</c:v>
                </c:pt>
                <c:pt idx="122482" formatCode="0.00E+00">
                  <c:v>-2.3804099999999999E-3</c:v>
                </c:pt>
                <c:pt idx="122483" formatCode="0.00E+00">
                  <c:v>-2.4000800000000002E-3</c:v>
                </c:pt>
                <c:pt idx="122484" formatCode="0.00E+00">
                  <c:v>-2.4159899999999998E-3</c:v>
                </c:pt>
                <c:pt idx="122485" formatCode="0.00E+00">
                  <c:v>-2.4281200000000002E-3</c:v>
                </c:pt>
                <c:pt idx="122486" formatCode="0.00E+00">
                  <c:v>-2.4364500000000002E-3</c:v>
                </c:pt>
                <c:pt idx="122487" formatCode="0.00E+00">
                  <c:v>-2.4409700000000002E-3</c:v>
                </c:pt>
                <c:pt idx="122488" formatCode="0.00E+00">
                  <c:v>-2.44167E-3</c:v>
                </c:pt>
                <c:pt idx="122489" formatCode="0.00E+00">
                  <c:v>-2.4385600000000002E-3</c:v>
                </c:pt>
                <c:pt idx="122490" formatCode="0.00E+00">
                  <c:v>-2.4316300000000002E-3</c:v>
                </c:pt>
                <c:pt idx="122491" formatCode="0.00E+00">
                  <c:v>-2.4209000000000001E-3</c:v>
                </c:pt>
                <c:pt idx="122492" formatCode="0.00E+00">
                  <c:v>-2.40639E-3</c:v>
                </c:pt>
                <c:pt idx="122493" formatCode="0.00E+00">
                  <c:v>-2.3881100000000001E-3</c:v>
                </c:pt>
                <c:pt idx="122494" formatCode="0.00E+00">
                  <c:v>-2.3660999999999999E-3</c:v>
                </c:pt>
                <c:pt idx="122495" formatCode="0.00E+00">
                  <c:v>-2.34038E-3</c:v>
                </c:pt>
                <c:pt idx="122496" formatCode="0.00E+00">
                  <c:v>-2.3110100000000001E-3</c:v>
                </c:pt>
                <c:pt idx="122497" formatCode="0.00E+00">
                  <c:v>-2.27801E-3</c:v>
                </c:pt>
                <c:pt idx="122498" formatCode="0.00E+00">
                  <c:v>-2.2414499999999999E-3</c:v>
                </c:pt>
                <c:pt idx="122499" formatCode="0.00E+00">
                  <c:v>-2.2013800000000002E-3</c:v>
                </c:pt>
                <c:pt idx="122500" formatCode="0.00E+00">
                  <c:v>-2.1578499999999998E-3</c:v>
                </c:pt>
                <c:pt idx="122501" formatCode="0.00E+00">
                  <c:v>-2.11094E-3</c:v>
                </c:pt>
                <c:pt idx="122502" formatCode="0.00E+00">
                  <c:v>-2.0607099999999999E-3</c:v>
                </c:pt>
                <c:pt idx="122503" formatCode="0.00E+00">
                  <c:v>-2.00724E-3</c:v>
                </c:pt>
                <c:pt idx="122504" formatCode="0.00E+00">
                  <c:v>-1.95061E-3</c:v>
                </c:pt>
                <c:pt idx="122505" formatCode="0.00E+00">
                  <c:v>-1.89091E-3</c:v>
                </c:pt>
                <c:pt idx="122506" formatCode="0.00E+00">
                  <c:v>-1.8282299999999999E-3</c:v>
                </c:pt>
                <c:pt idx="122507" formatCode="0.00E+00">
                  <c:v>-1.7626499999999999E-3</c:v>
                </c:pt>
                <c:pt idx="122508" formatCode="0.00E+00">
                  <c:v>-1.69428E-3</c:v>
                </c:pt>
                <c:pt idx="122509" formatCode="0.00E+00">
                  <c:v>-1.6232200000000001E-3</c:v>
                </c:pt>
                <c:pt idx="122510" formatCode="0.00E+00">
                  <c:v>-1.54959E-3</c:v>
                </c:pt>
                <c:pt idx="122511" formatCode="0.00E+00">
                  <c:v>-1.4734800000000001E-3</c:v>
                </c:pt>
                <c:pt idx="122512" formatCode="0.00E+00">
                  <c:v>-1.3950099999999999E-3</c:v>
                </c:pt>
                <c:pt idx="122513" formatCode="0.00E+00">
                  <c:v>-1.3143E-3</c:v>
                </c:pt>
                <c:pt idx="122514" formatCode="0.00E+00">
                  <c:v>-1.2314699999999999E-3</c:v>
                </c:pt>
                <c:pt idx="122515" formatCode="0.00E+00">
                  <c:v>-1.14664E-3</c:v>
                </c:pt>
                <c:pt idx="122516" formatCode="0.00E+00">
                  <c:v>-1.05995E-3</c:v>
                </c:pt>
                <c:pt idx="122517" formatCode="0.00E+00">
                  <c:v>-9.7151799999999999E-4</c:v>
                </c:pt>
                <c:pt idx="122518" formatCode="0.00E+00">
                  <c:v>-8.8147699999999998E-4</c:v>
                </c:pt>
                <c:pt idx="122519" formatCode="0.00E+00">
                  <c:v>-7.8996299999999997E-4</c:v>
                </c:pt>
                <c:pt idx="122520" formatCode="0.00E+00">
                  <c:v>-6.9711199999999995E-4</c:v>
                </c:pt>
                <c:pt idx="122521" formatCode="0.00E+00">
                  <c:v>-6.0306100000000001E-4</c:v>
                </c:pt>
                <c:pt idx="122522" formatCode="0.00E+00">
                  <c:v>-5.0795199999999999E-4</c:v>
                </c:pt>
                <c:pt idx="122523" formatCode="0.00E+00">
                  <c:v>-4.1192600000000001E-4</c:v>
                </c:pt>
                <c:pt idx="122524" formatCode="0.00E+00">
                  <c:v>-3.1512400000000001E-4</c:v>
                </c:pt>
                <c:pt idx="122525" formatCode="0.00E+00">
                  <c:v>-2.17691E-4</c:v>
                </c:pt>
                <c:pt idx="122526" formatCode="0.00E+00">
                  <c:v>-1.19771E-4</c:v>
                </c:pt>
                <c:pt idx="122527" formatCode="0.00E+00">
                  <c:v>-2.1508399999999999E-5</c:v>
                </c:pt>
                <c:pt idx="122528" formatCode="0.00E+00">
                  <c:v>7.6950299999999994E-5</c:v>
                </c:pt>
                <c:pt idx="122529" formatCode="0.00E+00">
                  <c:v>1.7546E-4</c:v>
                </c:pt>
                <c:pt idx="122530" formatCode="0.00E+00">
                  <c:v>2.7387599999999999E-4</c:v>
                </c:pt>
                <c:pt idx="122531" formatCode="0.00E+00">
                  <c:v>3.7205199999999999E-4</c:v>
                </c:pt>
                <c:pt idx="122532" formatCode="0.00E+00">
                  <c:v>4.6984300000000001E-4</c:v>
                </c:pt>
                <c:pt idx="122533" formatCode="0.00E+00">
                  <c:v>5.6710699999999996E-4</c:v>
                </c:pt>
                <c:pt idx="122534" formatCode="0.00E+00">
                  <c:v>6.6370000000000003E-4</c:v>
                </c:pt>
                <c:pt idx="122535" formatCode="0.00E+00">
                  <c:v>7.5947999999999999E-4</c:v>
                </c:pt>
                <c:pt idx="122536" formatCode="0.00E+00">
                  <c:v>8.5430599999999999E-4</c:v>
                </c:pt>
                <c:pt idx="122537" formatCode="0.00E+00">
                  <c:v>9.4804000000000004E-4</c:v>
                </c:pt>
                <c:pt idx="122538" formatCode="0.00E+00">
                  <c:v>1.0405499999999999E-3</c:v>
                </c:pt>
                <c:pt idx="122539" formatCode="0.00E+00">
                  <c:v>1.1316900000000001E-3</c:v>
                </c:pt>
                <c:pt idx="122540" formatCode="0.00E+00">
                  <c:v>1.2213300000000001E-3</c:v>
                </c:pt>
                <c:pt idx="122541" formatCode="0.00E+00">
                  <c:v>1.30934E-3</c:v>
                </c:pt>
                <c:pt idx="122542" formatCode="0.00E+00">
                  <c:v>1.3956000000000001E-3</c:v>
                </c:pt>
                <c:pt idx="122543" formatCode="0.00E+00">
                  <c:v>1.4799800000000001E-3</c:v>
                </c:pt>
                <c:pt idx="122544" formatCode="0.00E+00">
                  <c:v>1.5623600000000001E-3</c:v>
                </c:pt>
                <c:pt idx="122545" formatCode="0.00E+00">
                  <c:v>1.6426100000000001E-3</c:v>
                </c:pt>
                <c:pt idx="122546" formatCode="0.00E+00">
                  <c:v>1.72062E-3</c:v>
                </c:pt>
                <c:pt idx="122547" formatCode="0.00E+00">
                  <c:v>1.7962900000000001E-3</c:v>
                </c:pt>
                <c:pt idx="122548" formatCode="0.00E+00">
                  <c:v>1.8694899999999999E-3</c:v>
                </c:pt>
                <c:pt idx="122549" formatCode="0.00E+00">
                  <c:v>1.94013E-3</c:v>
                </c:pt>
                <c:pt idx="122550" formatCode="0.00E+00">
                  <c:v>2.00811E-3</c:v>
                </c:pt>
                <c:pt idx="122551" formatCode="0.00E+00">
                  <c:v>2.07332E-3</c:v>
                </c:pt>
                <c:pt idx="122552" formatCode="0.00E+00">
                  <c:v>2.1356700000000001E-3</c:v>
                </c:pt>
                <c:pt idx="122553" formatCode="0.00E+00">
                  <c:v>2.1950799999999999E-3</c:v>
                </c:pt>
                <c:pt idx="122554" formatCode="0.00E+00">
                  <c:v>2.2514700000000002E-3</c:v>
                </c:pt>
                <c:pt idx="122555" formatCode="0.00E+00">
                  <c:v>2.30474E-3</c:v>
                </c:pt>
                <c:pt idx="122556" formatCode="0.00E+00">
                  <c:v>2.35483E-3</c:v>
                </c:pt>
                <c:pt idx="122557" formatCode="0.00E+00">
                  <c:v>2.4016699999999998E-3</c:v>
                </c:pt>
                <c:pt idx="122558" formatCode="0.00E+00">
                  <c:v>2.4451899999999999E-3</c:v>
                </c:pt>
                <c:pt idx="122559" formatCode="0.00E+00">
                  <c:v>2.4853399999999999E-3</c:v>
                </c:pt>
                <c:pt idx="122560" formatCode="0.00E+00">
                  <c:v>2.5220400000000001E-3</c:v>
                </c:pt>
                <c:pt idx="122561" formatCode="0.00E+00">
                  <c:v>2.5552700000000001E-3</c:v>
                </c:pt>
                <c:pt idx="122562" formatCode="0.00E+00">
                  <c:v>2.5849599999999999E-3</c:v>
                </c:pt>
                <c:pt idx="122563" formatCode="0.00E+00">
                  <c:v>2.6110899999999999E-3</c:v>
                </c:pt>
                <c:pt idx="122564" formatCode="0.00E+00">
                  <c:v>2.6336100000000002E-3</c:v>
                </c:pt>
                <c:pt idx="122565" formatCode="0.00E+00">
                  <c:v>2.6524999999999999E-3</c:v>
                </c:pt>
                <c:pt idx="122566" formatCode="0.00E+00">
                  <c:v>2.6677300000000001E-3</c:v>
                </c:pt>
                <c:pt idx="122567" formatCode="0.00E+00">
                  <c:v>2.67928E-3</c:v>
                </c:pt>
                <c:pt idx="122568" formatCode="0.00E+00">
                  <c:v>2.6871400000000002E-3</c:v>
                </c:pt>
                <c:pt idx="122569" formatCode="0.00E+00">
                  <c:v>2.6913000000000002E-3</c:v>
                </c:pt>
                <c:pt idx="122570" formatCode="0.00E+00">
                  <c:v>2.6917600000000001E-3</c:v>
                </c:pt>
                <c:pt idx="122571" formatCode="0.00E+00">
                  <c:v>2.6885199999999998E-3</c:v>
                </c:pt>
                <c:pt idx="122572" formatCode="0.00E+00">
                  <c:v>2.6815900000000002E-3</c:v>
                </c:pt>
                <c:pt idx="122573" formatCode="0.00E+00">
                  <c:v>2.6709799999999999E-3</c:v>
                </c:pt>
                <c:pt idx="122574" formatCode="0.00E+00">
                  <c:v>2.6567100000000001E-3</c:v>
                </c:pt>
                <c:pt idx="122575" formatCode="0.00E+00">
                  <c:v>2.6388000000000002E-3</c:v>
                </c:pt>
                <c:pt idx="122576" formatCode="0.00E+00">
                  <c:v>2.61728E-3</c:v>
                </c:pt>
                <c:pt idx="122577" formatCode="0.00E+00">
                  <c:v>2.5921899999999999E-3</c:v>
                </c:pt>
                <c:pt idx="122578" formatCode="0.00E+00">
                  <c:v>2.5635499999999999E-3</c:v>
                </c:pt>
                <c:pt idx="122579" formatCode="0.00E+00">
                  <c:v>2.5314199999999999E-3</c:v>
                </c:pt>
                <c:pt idx="122580" formatCode="0.00E+00">
                  <c:v>2.49585E-3</c:v>
                </c:pt>
                <c:pt idx="122581" formatCode="0.00E+00">
                  <c:v>2.4568799999999998E-3</c:v>
                </c:pt>
                <c:pt idx="122582" formatCode="0.00E+00">
                  <c:v>2.41457E-3</c:v>
                </c:pt>
                <c:pt idx="122583" formatCode="0.00E+00">
                  <c:v>2.3689800000000001E-3</c:v>
                </c:pt>
                <c:pt idx="122584" formatCode="0.00E+00">
                  <c:v>2.3201900000000002E-3</c:v>
                </c:pt>
                <c:pt idx="122585" formatCode="0.00E+00">
                  <c:v>2.2682599999999998E-3</c:v>
                </c:pt>
                <c:pt idx="122586" formatCode="0.00E+00">
                  <c:v>2.2132599999999999E-3</c:v>
                </c:pt>
                <c:pt idx="122587" formatCode="0.00E+00">
                  <c:v>2.1552799999999999E-3</c:v>
                </c:pt>
                <c:pt idx="122588" formatCode="0.00E+00">
                  <c:v>2.0944000000000002E-3</c:v>
                </c:pt>
                <c:pt idx="122589" formatCode="0.00E+00">
                  <c:v>2.0306999999999999E-3</c:v>
                </c:pt>
                <c:pt idx="122590" formatCode="0.00E+00">
                  <c:v>1.9642700000000002E-3</c:v>
                </c:pt>
                <c:pt idx="122591" formatCode="0.00E+00">
                  <c:v>1.89521E-3</c:v>
                </c:pt>
                <c:pt idx="122592" formatCode="0.00E+00">
                  <c:v>1.82362E-3</c:v>
                </c:pt>
                <c:pt idx="122593" formatCode="0.00E+00">
                  <c:v>1.7495900000000001E-3</c:v>
                </c:pt>
                <c:pt idx="122594" formatCode="0.00E+00">
                  <c:v>1.67322E-3</c:v>
                </c:pt>
                <c:pt idx="122595" formatCode="0.00E+00">
                  <c:v>1.5946300000000001E-3</c:v>
                </c:pt>
                <c:pt idx="122596" formatCode="0.00E+00">
                  <c:v>1.51392E-3</c:v>
                </c:pt>
                <c:pt idx="122597" formatCode="0.00E+00">
                  <c:v>1.43121E-3</c:v>
                </c:pt>
                <c:pt idx="122598" formatCode="0.00E+00">
                  <c:v>1.3466000000000001E-3</c:v>
                </c:pt>
                <c:pt idx="122599" formatCode="0.00E+00">
                  <c:v>1.2601999999999999E-3</c:v>
                </c:pt>
                <c:pt idx="122600" formatCode="0.00E+00">
                  <c:v>1.1721500000000001E-3</c:v>
                </c:pt>
                <c:pt idx="122601" formatCode="0.00E+00">
                  <c:v>1.08256E-3</c:v>
                </c:pt>
                <c:pt idx="122602" formatCode="0.00E+00">
                  <c:v>9.9154499999999993E-4</c:v>
                </c:pt>
                <c:pt idx="122603" formatCode="0.00E+00">
                  <c:v>8.9923100000000001E-4</c:v>
                </c:pt>
                <c:pt idx="122604" formatCode="0.00E+00">
                  <c:v>8.0574200000000003E-4</c:v>
                </c:pt>
                <c:pt idx="122605" formatCode="0.00E+00">
                  <c:v>7.1120299999999999E-4</c:v>
                </c:pt>
                <c:pt idx="122606" formatCode="0.00E+00">
                  <c:v>6.1573800000000001E-4</c:v>
                </c:pt>
                <c:pt idx="122607" formatCode="0.00E+00">
                  <c:v>5.1947400000000002E-4</c:v>
                </c:pt>
                <c:pt idx="122608" formatCode="0.00E+00">
                  <c:v>4.2253700000000001E-4</c:v>
                </c:pt>
                <c:pt idx="122609" formatCode="0.00E+00">
                  <c:v>3.2505499999999998E-4</c:v>
                </c:pt>
                <c:pt idx="122610" formatCode="0.00E+00">
                  <c:v>2.2715499999999999E-4</c:v>
                </c:pt>
                <c:pt idx="122611" formatCode="0.00E+00">
                  <c:v>1.2896300000000001E-4</c:v>
                </c:pt>
                <c:pt idx="122612" formatCode="0.00E+00">
                  <c:v>3.0607500000000001E-5</c:v>
                </c:pt>
                <c:pt idx="122613" formatCode="0.00E+00">
                  <c:v>-6.7786400000000005E-5</c:v>
                </c:pt>
                <c:pt idx="122614" formatCode="0.00E+00">
                  <c:v>-1.66093E-4</c:v>
                </c:pt>
                <c:pt idx="122615" formatCode="0.00E+00">
                  <c:v>-2.6418600000000002E-4</c:v>
                </c:pt>
                <c:pt idx="122616" formatCode="0.00E+00">
                  <c:v>-3.6194200000000003E-4</c:v>
                </c:pt>
                <c:pt idx="122617" formatCode="0.00E+00">
                  <c:v>-4.5923900000000001E-4</c:v>
                </c:pt>
                <c:pt idx="122618" formatCode="0.00E+00">
                  <c:v>-5.55954E-4</c:v>
                </c:pt>
                <c:pt idx="122619" formatCode="0.00E+00">
                  <c:v>-6.5196700000000004E-4</c:v>
                </c:pt>
                <c:pt idx="122620" formatCode="0.00E+00">
                  <c:v>-7.4715899999999995E-4</c:v>
                </c:pt>
                <c:pt idx="122621" formatCode="0.00E+00">
                  <c:v>-8.4141399999999996E-4</c:v>
                </c:pt>
                <c:pt idx="122622" formatCode="0.00E+00">
                  <c:v>-9.34617E-4</c:v>
                </c:pt>
                <c:pt idx="122623" formatCode="0.00E+00">
                  <c:v>-1.02665E-3</c:v>
                </c:pt>
                <c:pt idx="122624" formatCode="0.00E+00">
                  <c:v>-1.11742E-3</c:v>
                </c:pt>
                <c:pt idx="122625" formatCode="0.00E+00">
                  <c:v>-1.2067899999999999E-3</c:v>
                </c:pt>
                <c:pt idx="122626" formatCode="0.00E+00">
                  <c:v>-1.2946800000000001E-3</c:v>
                </c:pt>
                <c:pt idx="122627" formatCode="0.00E+00">
                  <c:v>-1.38098E-3</c:v>
                </c:pt>
                <c:pt idx="122628" formatCode="0.00E+00">
                  <c:v>-1.46558E-3</c:v>
                </c:pt>
                <c:pt idx="122629" formatCode="0.00E+00">
                  <c:v>-1.54839E-3</c:v>
                </c:pt>
                <c:pt idx="122630" formatCode="0.00E+00">
                  <c:v>-1.6293099999999999E-3</c:v>
                </c:pt>
                <c:pt idx="122631" formatCode="0.00E+00">
                  <c:v>-1.7082600000000001E-3</c:v>
                </c:pt>
                <c:pt idx="122632" formatCode="0.00E+00">
                  <c:v>-1.7851399999999999E-3</c:v>
                </c:pt>
                <c:pt idx="122633" formatCode="0.00E+00">
                  <c:v>-1.85987E-3</c:v>
                </c:pt>
                <c:pt idx="122634" formatCode="0.00E+00">
                  <c:v>-1.93238E-3</c:v>
                </c:pt>
                <c:pt idx="122635" formatCode="0.00E+00">
                  <c:v>-2.00257E-3</c:v>
                </c:pt>
                <c:pt idx="122636" formatCode="0.00E+00">
                  <c:v>-2.0703800000000001E-3</c:v>
                </c:pt>
                <c:pt idx="122637" formatCode="0.00E+00">
                  <c:v>-2.1357300000000002E-3</c:v>
                </c:pt>
                <c:pt idx="122638" formatCode="0.00E+00">
                  <c:v>-2.19856E-3</c:v>
                </c:pt>
                <c:pt idx="122639" formatCode="0.00E+00">
                  <c:v>-2.25881E-3</c:v>
                </c:pt>
                <c:pt idx="122640" formatCode="0.00E+00">
                  <c:v>-2.31642E-3</c:v>
                </c:pt>
                <c:pt idx="122641" formatCode="0.00E+00">
                  <c:v>-2.3713200000000001E-3</c:v>
                </c:pt>
                <c:pt idx="122642" formatCode="0.00E+00">
                  <c:v>-2.42348E-3</c:v>
                </c:pt>
                <c:pt idx="122643" formatCode="0.00E+00">
                  <c:v>-2.47284E-3</c:v>
                </c:pt>
                <c:pt idx="122644" formatCode="0.00E+00">
                  <c:v>-2.5193500000000001E-3</c:v>
                </c:pt>
                <c:pt idx="122645" formatCode="0.00E+00">
                  <c:v>-2.5629799999999999E-3</c:v>
                </c:pt>
                <c:pt idx="122646" formatCode="0.00E+00">
                  <c:v>-2.6037E-3</c:v>
                </c:pt>
                <c:pt idx="122647" formatCode="0.00E+00">
                  <c:v>-2.6414699999999999E-3</c:v>
                </c:pt>
                <c:pt idx="122648" formatCode="0.00E+00">
                  <c:v>-2.6762600000000002E-3</c:v>
                </c:pt>
                <c:pt idx="122649" formatCode="0.00E+00">
                  <c:v>-2.70806E-3</c:v>
                </c:pt>
                <c:pt idx="122650" formatCode="0.00E+00">
                  <c:v>-2.7368399999999999E-3</c:v>
                </c:pt>
                <c:pt idx="122651" formatCode="0.00E+00">
                  <c:v>-2.7625800000000002E-3</c:v>
                </c:pt>
                <c:pt idx="122652" formatCode="0.00E+00">
                  <c:v>-2.7852900000000002E-3</c:v>
                </c:pt>
                <c:pt idx="122653" formatCode="0.00E+00">
                  <c:v>-2.8049400000000001E-3</c:v>
                </c:pt>
                <c:pt idx="122654" formatCode="0.00E+00">
                  <c:v>-2.82153E-3</c:v>
                </c:pt>
                <c:pt idx="122655" formatCode="0.00E+00">
                  <c:v>-2.8350799999999998E-3</c:v>
                </c:pt>
                <c:pt idx="122656" formatCode="0.00E+00">
                  <c:v>-2.8455799999999999E-3</c:v>
                </c:pt>
                <c:pt idx="122657" formatCode="0.00E+00">
                  <c:v>-2.8530299999999999E-3</c:v>
                </c:pt>
                <c:pt idx="122658" formatCode="0.00E+00">
                  <c:v>-2.85746E-3</c:v>
                </c:pt>
                <c:pt idx="122659" formatCode="0.00E+00">
                  <c:v>-2.8588799999999998E-3</c:v>
                </c:pt>
                <c:pt idx="122660" formatCode="0.00E+00">
                  <c:v>-2.8573100000000001E-3</c:v>
                </c:pt>
                <c:pt idx="122661" formatCode="0.00E+00">
                  <c:v>-2.8527700000000001E-3</c:v>
                </c:pt>
                <c:pt idx="122662" formatCode="0.00E+00">
                  <c:v>-2.8452799999999999E-3</c:v>
                </c:pt>
                <c:pt idx="122663" formatCode="0.00E+00">
                  <c:v>-2.8348900000000001E-3</c:v>
                </c:pt>
                <c:pt idx="122664" formatCode="0.00E+00">
                  <c:v>-2.8216199999999999E-3</c:v>
                </c:pt>
                <c:pt idx="122665" formatCode="0.00E+00">
                  <c:v>-2.8055100000000002E-3</c:v>
                </c:pt>
                <c:pt idx="122666" formatCode="0.00E+00">
                  <c:v>-2.7866000000000002E-3</c:v>
                </c:pt>
                <c:pt idx="122667" formatCode="0.00E+00">
                  <c:v>-2.76494E-3</c:v>
                </c:pt>
                <c:pt idx="122668" formatCode="0.00E+00">
                  <c:v>-2.74056E-3</c:v>
                </c:pt>
                <c:pt idx="122669" formatCode="0.00E+00">
                  <c:v>-2.7135200000000001E-3</c:v>
                </c:pt>
                <c:pt idx="122670" formatCode="0.00E+00">
                  <c:v>-2.68388E-3</c:v>
                </c:pt>
                <c:pt idx="122671" formatCode="0.00E+00">
                  <c:v>-2.6516700000000001E-3</c:v>
                </c:pt>
                <c:pt idx="122672" formatCode="0.00E+00">
                  <c:v>-2.6169700000000001E-3</c:v>
                </c:pt>
                <c:pt idx="122673" formatCode="0.00E+00">
                  <c:v>-2.57983E-3</c:v>
                </c:pt>
                <c:pt idx="122674" formatCode="0.00E+00">
                  <c:v>-2.54032E-3</c:v>
                </c:pt>
                <c:pt idx="122675" formatCode="0.00E+00">
                  <c:v>-2.4984899999999999E-3</c:v>
                </c:pt>
                <c:pt idx="122676" formatCode="0.00E+00">
                  <c:v>-2.4544100000000002E-3</c:v>
                </c:pt>
                <c:pt idx="122677" formatCode="0.00E+00">
                  <c:v>-2.4081599999999999E-3</c:v>
                </c:pt>
                <c:pt idx="122678" formatCode="0.00E+00">
                  <c:v>-2.3598E-3</c:v>
                </c:pt>
                <c:pt idx="122679" formatCode="0.00E+00">
                  <c:v>-2.3094000000000001E-3</c:v>
                </c:pt>
                <c:pt idx="122680" formatCode="0.00E+00">
                  <c:v>-2.2570300000000001E-3</c:v>
                </c:pt>
                <c:pt idx="122681" formatCode="0.00E+00">
                  <c:v>-2.2027700000000002E-3</c:v>
                </c:pt>
                <c:pt idx="122682" formatCode="0.00E+00">
                  <c:v>-2.1467000000000001E-3</c:v>
                </c:pt>
                <c:pt idx="122683" formatCode="0.00E+00">
                  <c:v>-2.0888899999999999E-3</c:v>
                </c:pt>
                <c:pt idx="122684" formatCode="0.00E+00">
                  <c:v>-2.0294200000000001E-3</c:v>
                </c:pt>
                <c:pt idx="122685" formatCode="0.00E+00">
                  <c:v>-1.96838E-3</c:v>
                </c:pt>
                <c:pt idx="122686" formatCode="0.00E+00">
                  <c:v>-1.9058300000000001E-3</c:v>
                </c:pt>
                <c:pt idx="122687" formatCode="0.00E+00">
                  <c:v>-1.8418499999999999E-3</c:v>
                </c:pt>
                <c:pt idx="122688" formatCode="0.00E+00">
                  <c:v>-1.7765400000000001E-3</c:v>
                </c:pt>
                <c:pt idx="122689" formatCode="0.00E+00">
                  <c:v>-1.7099699999999999E-3</c:v>
                </c:pt>
                <c:pt idx="122690" formatCode="0.00E+00">
                  <c:v>-1.64222E-3</c:v>
                </c:pt>
                <c:pt idx="122691" formatCode="0.00E+00">
                  <c:v>-1.5733800000000001E-3</c:v>
                </c:pt>
                <c:pt idx="122692" formatCode="0.00E+00">
                  <c:v>-1.5035199999999999E-3</c:v>
                </c:pt>
                <c:pt idx="122693" formatCode="0.00E+00">
                  <c:v>-1.4327299999999999E-3</c:v>
                </c:pt>
                <c:pt idx="122694" formatCode="0.00E+00">
                  <c:v>-1.3610899999999999E-3</c:v>
                </c:pt>
                <c:pt idx="122695" formatCode="0.00E+00">
                  <c:v>-1.28867E-3</c:v>
                </c:pt>
                <c:pt idx="122696" formatCode="0.00E+00">
                  <c:v>-1.21557E-3</c:v>
                </c:pt>
                <c:pt idx="122697" formatCode="0.00E+00">
                  <c:v>-1.14186E-3</c:v>
                </c:pt>
                <c:pt idx="122698" formatCode="0.00E+00">
                  <c:v>-1.0676100000000001E-3</c:v>
                </c:pt>
                <c:pt idx="122699" formatCode="0.00E+00">
                  <c:v>-9.9291500000000003E-4</c:v>
                </c:pt>
                <c:pt idx="122700" formatCode="0.00E+00">
                  <c:v>-9.1784500000000003E-4</c:v>
                </c:pt>
                <c:pt idx="122701" formatCode="0.00E+00">
                  <c:v>-8.4247599999999999E-4</c:v>
                </c:pt>
                <c:pt idx="122702" formatCode="0.00E+00">
                  <c:v>-7.6688500000000003E-4</c:v>
                </c:pt>
                <c:pt idx="122703" formatCode="0.00E+00">
                  <c:v>-6.9114700000000003E-4</c:v>
                </c:pt>
                <c:pt idx="122704" formatCode="0.00E+00">
                  <c:v>-6.1533400000000004E-4</c:v>
                </c:pt>
                <c:pt idx="122705" formatCode="0.00E+00">
                  <c:v>-5.3951800000000001E-4</c:v>
                </c:pt>
                <c:pt idx="122706" formatCode="0.00E+00">
                  <c:v>-4.6377099999999997E-4</c:v>
                </c:pt>
                <c:pt idx="122707" formatCode="0.00E+00">
                  <c:v>-3.8816099999999999E-4</c:v>
                </c:pt>
                <c:pt idx="122708" formatCode="0.00E+00">
                  <c:v>-3.1275500000000001E-4</c:v>
                </c:pt>
                <c:pt idx="122709" formatCode="0.00E+00">
                  <c:v>-2.37619E-4</c:v>
                </c:pt>
                <c:pt idx="122710" formatCode="0.00E+00">
                  <c:v>-1.6281800000000001E-4</c:v>
                </c:pt>
                <c:pt idx="122711" formatCode="0.00E+00">
                  <c:v>-8.8414500000000005E-5</c:v>
                </c:pt>
                <c:pt idx="122712" formatCode="0.00E+00">
                  <c:v>-1.44682E-5</c:v>
                </c:pt>
                <c:pt idx="122713" formatCode="0.00E+00">
                  <c:v>5.8961600000000001E-5</c:v>
                </c:pt>
                <c:pt idx="122714" formatCode="0.00E+00">
                  <c:v>1.3181799999999999E-4</c:v>
                </c:pt>
                <c:pt idx="122715" formatCode="0.00E+00">
                  <c:v>2.0404599999999999E-4</c:v>
                </c:pt>
                <c:pt idx="122716" formatCode="0.00E+00">
                  <c:v>2.7559299999999998E-4</c:v>
                </c:pt>
                <c:pt idx="122717" formatCode="0.00E+00">
                  <c:v>3.4640700000000002E-4</c:v>
                </c:pt>
                <c:pt idx="122718" formatCode="0.00E+00">
                  <c:v>4.1644000000000002E-4</c:v>
                </c:pt>
                <c:pt idx="122719" formatCode="0.00E+00">
                  <c:v>4.8564399999999997E-4</c:v>
                </c:pt>
                <c:pt idx="122720" formatCode="0.00E+00">
                  <c:v>5.5397499999999995E-4</c:v>
                </c:pt>
                <c:pt idx="122721" formatCode="0.00E+00">
                  <c:v>6.2138899999999997E-4</c:v>
                </c:pt>
                <c:pt idx="122722" formatCode="0.00E+00">
                  <c:v>6.87847E-4</c:v>
                </c:pt>
                <c:pt idx="122723" formatCode="0.00E+00">
                  <c:v>7.5330899999999997E-4</c:v>
                </c:pt>
                <c:pt idx="122724" formatCode="0.00E+00">
                  <c:v>8.1773900000000005E-4</c:v>
                </c:pt>
                <c:pt idx="122725" formatCode="0.00E+00">
                  <c:v>8.8110200000000004E-4</c:v>
                </c:pt>
                <c:pt idx="122726" formatCode="0.00E+00">
                  <c:v>9.4336500000000005E-4</c:v>
                </c:pt>
                <c:pt idx="122727" formatCode="0.00E+00">
                  <c:v>1.0045E-3</c:v>
                </c:pt>
                <c:pt idx="122728" formatCode="0.00E+00">
                  <c:v>1.0644700000000001E-3</c:v>
                </c:pt>
                <c:pt idx="122729" formatCode="0.00E+00">
                  <c:v>1.12327E-3</c:v>
                </c:pt>
                <c:pt idx="122730" formatCode="0.00E+00">
                  <c:v>1.18085E-3</c:v>
                </c:pt>
                <c:pt idx="122731" formatCode="0.00E+00">
                  <c:v>1.2371999999999999E-3</c:v>
                </c:pt>
                <c:pt idx="122732" formatCode="0.00E+00">
                  <c:v>1.2922999999999999E-3</c:v>
                </c:pt>
                <c:pt idx="122733" formatCode="0.00E+00">
                  <c:v>1.3461300000000001E-3</c:v>
                </c:pt>
                <c:pt idx="122734" formatCode="0.00E+00">
                  <c:v>1.3986700000000001E-3</c:v>
                </c:pt>
                <c:pt idx="122735" formatCode="0.00E+00">
                  <c:v>1.44991E-3</c:v>
                </c:pt>
                <c:pt idx="122736" formatCode="0.00E+00">
                  <c:v>1.4998399999999999E-3</c:v>
                </c:pt>
                <c:pt idx="122737" formatCode="0.00E+00">
                  <c:v>1.5484400000000001E-3</c:v>
                </c:pt>
                <c:pt idx="122738" formatCode="0.00E+00">
                  <c:v>1.59571E-3</c:v>
                </c:pt>
                <c:pt idx="122739" formatCode="0.00E+00">
                  <c:v>1.64163E-3</c:v>
                </c:pt>
                <c:pt idx="122740" formatCode="0.00E+00">
                  <c:v>1.6861999999999999E-3</c:v>
                </c:pt>
                <c:pt idx="122741" formatCode="0.00E+00">
                  <c:v>1.72941E-3</c:v>
                </c:pt>
                <c:pt idx="122742" formatCode="0.00E+00">
                  <c:v>1.77126E-3</c:v>
                </c:pt>
                <c:pt idx="122743" formatCode="0.00E+00">
                  <c:v>1.8117599999999999E-3</c:v>
                </c:pt>
                <c:pt idx="122744" formatCode="0.00E+00">
                  <c:v>1.85089E-3</c:v>
                </c:pt>
                <c:pt idx="122745" formatCode="0.00E+00">
                  <c:v>1.8886599999999999E-3</c:v>
                </c:pt>
                <c:pt idx="122746" formatCode="0.00E+00">
                  <c:v>1.9250700000000001E-3</c:v>
                </c:pt>
                <c:pt idx="122747" formatCode="0.00E+00">
                  <c:v>1.9601200000000001E-3</c:v>
                </c:pt>
                <c:pt idx="122748" formatCode="0.00E+00">
                  <c:v>1.9938199999999999E-3</c:v>
                </c:pt>
                <c:pt idx="122749" formatCode="0.00E+00">
                  <c:v>2.0261599999999999E-3</c:v>
                </c:pt>
                <c:pt idx="122750" formatCode="0.00E+00">
                  <c:v>2.0571700000000001E-3</c:v>
                </c:pt>
                <c:pt idx="122751" formatCode="0.00E+00">
                  <c:v>2.08684E-3</c:v>
                </c:pt>
                <c:pt idx="122752" formatCode="0.00E+00">
                  <c:v>2.11517E-3</c:v>
                </c:pt>
                <c:pt idx="122753" formatCode="0.00E+00">
                  <c:v>2.14219E-3</c:v>
                </c:pt>
                <c:pt idx="122754" formatCode="0.00E+00">
                  <c:v>2.16789E-3</c:v>
                </c:pt>
                <c:pt idx="122755" formatCode="0.00E+00">
                  <c:v>2.19229E-3</c:v>
                </c:pt>
                <c:pt idx="122756" formatCode="0.00E+00">
                  <c:v>2.2153899999999998E-3</c:v>
                </c:pt>
                <c:pt idx="122757" formatCode="0.00E+00">
                  <c:v>2.2372099999999999E-3</c:v>
                </c:pt>
                <c:pt idx="122758" formatCode="0.00E+00">
                  <c:v>2.2577600000000001E-3</c:v>
                </c:pt>
                <c:pt idx="122759" formatCode="0.00E+00">
                  <c:v>2.2770400000000001E-3</c:v>
                </c:pt>
                <c:pt idx="122760" formatCode="0.00E+00">
                  <c:v>2.2950700000000002E-3</c:v>
                </c:pt>
                <c:pt idx="122761" formatCode="0.00E+00">
                  <c:v>2.3118499999999998E-3</c:v>
                </c:pt>
                <c:pt idx="122762" formatCode="0.00E+00">
                  <c:v>2.3274099999999998E-3</c:v>
                </c:pt>
                <c:pt idx="122763" formatCode="0.00E+00">
                  <c:v>2.3417500000000001E-3</c:v>
                </c:pt>
                <c:pt idx="122764" formatCode="0.00E+00">
                  <c:v>2.3548800000000002E-3</c:v>
                </c:pt>
                <c:pt idx="122765" formatCode="0.00E+00">
                  <c:v>2.36681E-3</c:v>
                </c:pt>
                <c:pt idx="122766" formatCode="0.00E+00">
                  <c:v>2.3775599999999999E-3</c:v>
                </c:pt>
                <c:pt idx="122767" formatCode="0.00E+00">
                  <c:v>2.3871299999999999E-3</c:v>
                </c:pt>
                <c:pt idx="122768" formatCode="0.00E+00">
                  <c:v>2.3955299999999999E-3</c:v>
                </c:pt>
                <c:pt idx="122769" formatCode="0.00E+00">
                  <c:v>2.4027800000000002E-3</c:v>
                </c:pt>
                <c:pt idx="122770" formatCode="0.00E+00">
                  <c:v>2.4088899999999999E-3</c:v>
                </c:pt>
                <c:pt idx="122771" formatCode="0.00E+00">
                  <c:v>2.4138599999999999E-3</c:v>
                </c:pt>
                <c:pt idx="122772" formatCode="0.00E+00">
                  <c:v>2.4177000000000001E-3</c:v>
                </c:pt>
                <c:pt idx="122773" formatCode="0.00E+00">
                  <c:v>2.4204299999999999E-3</c:v>
                </c:pt>
                <c:pt idx="122774" formatCode="0.00E+00">
                  <c:v>2.4220399999999999E-3</c:v>
                </c:pt>
                <c:pt idx="122775" formatCode="0.00E+00">
                  <c:v>2.4225499999999999E-3</c:v>
                </c:pt>
                <c:pt idx="122776" formatCode="0.00E+00">
                  <c:v>2.4219699999999999E-3</c:v>
                </c:pt>
                <c:pt idx="122777" formatCode="0.00E+00">
                  <c:v>2.4202899999999999E-3</c:v>
                </c:pt>
                <c:pt idx="122778" formatCode="0.00E+00">
                  <c:v>2.4175300000000002E-3</c:v>
                </c:pt>
                <c:pt idx="122779" formatCode="0.00E+00">
                  <c:v>2.4137E-3</c:v>
                </c:pt>
                <c:pt idx="122780" formatCode="0.00E+00">
                  <c:v>2.4087800000000001E-3</c:v>
                </c:pt>
                <c:pt idx="122781" formatCode="0.00E+00">
                  <c:v>2.4028000000000001E-3</c:v>
                </c:pt>
                <c:pt idx="122782" formatCode="0.00E+00">
                  <c:v>2.3957399999999999E-3</c:v>
                </c:pt>
                <c:pt idx="122783" formatCode="0.00E+00">
                  <c:v>2.38762E-3</c:v>
                </c:pt>
                <c:pt idx="122784" formatCode="0.00E+00">
                  <c:v>2.3784399999999999E-3</c:v>
                </c:pt>
                <c:pt idx="122785" formatCode="0.00E+00">
                  <c:v>2.3681900000000001E-3</c:v>
                </c:pt>
                <c:pt idx="122786" formatCode="0.00E+00">
                  <c:v>2.35688E-3</c:v>
                </c:pt>
                <c:pt idx="122787" formatCode="0.00E+00">
                  <c:v>2.3444999999999998E-3</c:v>
                </c:pt>
                <c:pt idx="122788" formatCode="0.00E+00">
                  <c:v>2.3310599999999998E-3</c:v>
                </c:pt>
                <c:pt idx="122789" formatCode="0.00E+00">
                  <c:v>2.3165500000000001E-3</c:v>
                </c:pt>
                <c:pt idx="122790" formatCode="0.00E+00">
                  <c:v>2.3009699999999998E-3</c:v>
                </c:pt>
                <c:pt idx="122791" formatCode="0.00E+00">
                  <c:v>2.2843099999999999E-3</c:v>
                </c:pt>
                <c:pt idx="122792" formatCode="0.00E+00">
                  <c:v>2.2665799999999998E-3</c:v>
                </c:pt>
                <c:pt idx="122793" formatCode="0.00E+00">
                  <c:v>2.2477700000000001E-3</c:v>
                </c:pt>
                <c:pt idx="122794" formatCode="0.00E+00">
                  <c:v>2.2278699999999999E-3</c:v>
                </c:pt>
                <c:pt idx="122795" formatCode="0.00E+00">
                  <c:v>2.20688E-3</c:v>
                </c:pt>
                <c:pt idx="122796" formatCode="0.00E+00">
                  <c:v>2.1847899999999998E-3</c:v>
                </c:pt>
                <c:pt idx="122797" formatCode="0.00E+00">
                  <c:v>2.1616000000000001E-3</c:v>
                </c:pt>
                <c:pt idx="122798" formatCode="0.00E+00">
                  <c:v>2.13729E-3</c:v>
                </c:pt>
                <c:pt idx="122799" formatCode="0.00E+00">
                  <c:v>2.1118700000000001E-3</c:v>
                </c:pt>
                <c:pt idx="122800" formatCode="0.00E+00">
                  <c:v>2.0853199999999999E-3</c:v>
                </c:pt>
                <c:pt idx="122801" formatCode="0.00E+00">
                  <c:v>2.0576399999999999E-3</c:v>
                </c:pt>
                <c:pt idx="122802" formatCode="0.00E+00">
                  <c:v>2.0288200000000002E-3</c:v>
                </c:pt>
                <c:pt idx="122803" formatCode="0.00E+00">
                  <c:v>1.9988499999999999E-3</c:v>
                </c:pt>
                <c:pt idx="122804" formatCode="0.00E+00">
                  <c:v>1.9677200000000001E-3</c:v>
                </c:pt>
                <c:pt idx="122805" formatCode="0.00E+00">
                  <c:v>1.93542E-3</c:v>
                </c:pt>
                <c:pt idx="122806" formatCode="0.00E+00">
                  <c:v>1.9019499999999999E-3</c:v>
                </c:pt>
                <c:pt idx="122807" formatCode="0.00E+00">
                  <c:v>1.8672999999999999E-3</c:v>
                </c:pt>
                <c:pt idx="122808" formatCode="0.00E+00">
                  <c:v>1.8314500000000001E-3</c:v>
                </c:pt>
                <c:pt idx="122809" formatCode="0.00E+00">
                  <c:v>1.79441E-3</c:v>
                </c:pt>
                <c:pt idx="122810" formatCode="0.00E+00">
                  <c:v>1.7561600000000001E-3</c:v>
                </c:pt>
                <c:pt idx="122811" formatCode="0.00E+00">
                  <c:v>1.7167E-3</c:v>
                </c:pt>
                <c:pt idx="122812" formatCode="0.00E+00">
                  <c:v>1.6760200000000001E-3</c:v>
                </c:pt>
                <c:pt idx="122813" formatCode="0.00E+00">
                  <c:v>1.63411E-3</c:v>
                </c:pt>
                <c:pt idx="122814" formatCode="0.00E+00">
                  <c:v>1.5909699999999999E-3</c:v>
                </c:pt>
                <c:pt idx="122815" formatCode="0.00E+00">
                  <c:v>1.54659E-3</c:v>
                </c:pt>
                <c:pt idx="122816" formatCode="0.00E+00">
                  <c:v>1.5009699999999999E-3</c:v>
                </c:pt>
                <c:pt idx="122817" formatCode="0.00E+00">
                  <c:v>1.4541000000000001E-3</c:v>
                </c:pt>
                <c:pt idx="122818" formatCode="0.00E+00">
                  <c:v>1.40599E-3</c:v>
                </c:pt>
                <c:pt idx="122819" formatCode="0.00E+00">
                  <c:v>1.35662E-3</c:v>
                </c:pt>
                <c:pt idx="122820" formatCode="0.00E+00">
                  <c:v>1.3059899999999999E-3</c:v>
                </c:pt>
                <c:pt idx="122821" formatCode="0.00E+00">
                  <c:v>1.2541200000000001E-3</c:v>
                </c:pt>
                <c:pt idx="122822" formatCode="0.00E+00">
                  <c:v>1.2009900000000001E-3</c:v>
                </c:pt>
                <c:pt idx="122823" formatCode="0.00E+00">
                  <c:v>1.1466200000000001E-3</c:v>
                </c:pt>
                <c:pt idx="122824" formatCode="0.00E+00">
                  <c:v>1.09099E-3</c:v>
                </c:pt>
                <c:pt idx="122825" formatCode="0.00E+00">
                  <c:v>1.0341199999999999E-3</c:v>
                </c:pt>
                <c:pt idx="122826" formatCode="0.00E+00">
                  <c:v>9.7602099999999998E-4</c:v>
                </c:pt>
                <c:pt idx="122827" formatCode="0.00E+00">
                  <c:v>9.1668800000000003E-4</c:v>
                </c:pt>
                <c:pt idx="122828" formatCode="0.00E+00">
                  <c:v>8.5613499999999995E-4</c:v>
                </c:pt>
                <c:pt idx="122829" formatCode="0.00E+00">
                  <c:v>7.94372E-4</c:v>
                </c:pt>
                <c:pt idx="122830" formatCode="0.00E+00">
                  <c:v>7.3141000000000005E-4</c:v>
                </c:pt>
                <c:pt idx="122831" formatCode="0.00E+00">
                  <c:v>6.6726299999999997E-4</c:v>
                </c:pt>
                <c:pt idx="122832" formatCode="0.00E+00">
                  <c:v>6.0194700000000003E-4</c:v>
                </c:pt>
                <c:pt idx="122833" formatCode="0.00E+00">
                  <c:v>5.3547800000000004E-4</c:v>
                </c:pt>
                <c:pt idx="122834" formatCode="0.00E+00">
                  <c:v>4.6787499999999997E-4</c:v>
                </c:pt>
                <c:pt idx="122835" formatCode="0.00E+00">
                  <c:v>3.99159E-4</c:v>
                </c:pt>
                <c:pt idx="122836" formatCode="0.00E+00">
                  <c:v>3.2935199999999999E-4</c:v>
                </c:pt>
                <c:pt idx="122837" formatCode="0.00E+00">
                  <c:v>2.5847799999999997E-4</c:v>
                </c:pt>
                <c:pt idx="122838" formatCode="0.00E+00">
                  <c:v>1.8656400000000001E-4</c:v>
                </c:pt>
                <c:pt idx="122839" formatCode="0.00E+00">
                  <c:v>1.13638E-4</c:v>
                </c:pt>
                <c:pt idx="122840" formatCode="0.00E+00">
                  <c:v>3.97297E-5</c:v>
                </c:pt>
                <c:pt idx="122841" formatCode="0.00E+00">
                  <c:v>-3.5127799999999999E-5</c:v>
                </c:pt>
                <c:pt idx="122842" formatCode="0.00E+00">
                  <c:v>-1.10901E-4</c:v>
                </c:pt>
                <c:pt idx="122843" formatCode="0.00E+00">
                  <c:v>-1.8755200000000001E-4</c:v>
                </c:pt>
                <c:pt idx="122844" formatCode="0.00E+00">
                  <c:v>-2.6504399999999998E-4</c:v>
                </c:pt>
                <c:pt idx="122845" formatCode="0.00E+00">
                  <c:v>-3.4333600000000002E-4</c:v>
                </c:pt>
                <c:pt idx="122846" formatCode="0.00E+00">
                  <c:v>-4.22385E-4</c:v>
                </c:pt>
                <c:pt idx="122847" formatCode="0.00E+00">
                  <c:v>-5.0214599999999997E-4</c:v>
                </c:pt>
                <c:pt idx="122848" formatCode="0.00E+00">
                  <c:v>-5.8257399999999998E-4</c:v>
                </c:pt>
                <c:pt idx="122849" formatCode="0.00E+00">
                  <c:v>-6.6361800000000004E-4</c:v>
                </c:pt>
                <c:pt idx="122850" formatCode="0.00E+00">
                  <c:v>-7.4522800000000001E-4</c:v>
                </c:pt>
                <c:pt idx="122851" formatCode="0.00E+00">
                  <c:v>-8.2735100000000004E-4</c:v>
                </c:pt>
                <c:pt idx="122852" formatCode="0.00E+00">
                  <c:v>-9.0993200000000002E-4</c:v>
                </c:pt>
                <c:pt idx="122853" formatCode="0.00E+00">
                  <c:v>-9.9291399999999991E-4</c:v>
                </c:pt>
                <c:pt idx="122854" formatCode="0.00E+00">
                  <c:v>-1.07624E-3</c:v>
                </c:pt>
                <c:pt idx="122855" formatCode="0.00E+00">
                  <c:v>-1.1598400000000001E-3</c:v>
                </c:pt>
                <c:pt idx="122856" formatCode="0.00E+00">
                  <c:v>-1.2436700000000001E-3</c:v>
                </c:pt>
                <c:pt idx="122857" formatCode="0.00E+00">
                  <c:v>-1.3276399999999999E-3</c:v>
                </c:pt>
                <c:pt idx="122858" formatCode="0.00E+00">
                  <c:v>-1.41171E-3</c:v>
                </c:pt>
                <c:pt idx="122859" formatCode="0.00E+00">
                  <c:v>-1.4957900000000001E-3</c:v>
                </c:pt>
                <c:pt idx="122860" formatCode="0.00E+00">
                  <c:v>-1.5798299999999999E-3</c:v>
                </c:pt>
                <c:pt idx="122861" formatCode="0.00E+00">
                  <c:v>-1.6637399999999999E-3</c:v>
                </c:pt>
                <c:pt idx="122862" formatCode="0.00E+00">
                  <c:v>-1.74745E-3</c:v>
                </c:pt>
                <c:pt idx="122863" formatCode="0.00E+00">
                  <c:v>-1.8309000000000001E-3</c:v>
                </c:pt>
                <c:pt idx="122864" formatCode="0.00E+00">
                  <c:v>-1.9139999999999999E-3</c:v>
                </c:pt>
                <c:pt idx="122865" formatCode="0.00E+00">
                  <c:v>-1.9966699999999999E-3</c:v>
                </c:pt>
                <c:pt idx="122866" formatCode="0.00E+00">
                  <c:v>-2.0788500000000001E-3</c:v>
                </c:pt>
                <c:pt idx="122867" formatCode="0.00E+00">
                  <c:v>-2.16044E-3</c:v>
                </c:pt>
                <c:pt idx="122868" formatCode="0.00E+00">
                  <c:v>-2.2413699999999999E-3</c:v>
                </c:pt>
                <c:pt idx="122869" formatCode="0.00E+00">
                  <c:v>-2.3215499999999999E-3</c:v>
                </c:pt>
                <c:pt idx="122870" formatCode="0.00E+00">
                  <c:v>-2.40091E-3</c:v>
                </c:pt>
                <c:pt idx="122871" formatCode="0.00E+00">
                  <c:v>-2.47935E-3</c:v>
                </c:pt>
                <c:pt idx="122872" formatCode="0.00E+00">
                  <c:v>-2.5568000000000001E-3</c:v>
                </c:pt>
                <c:pt idx="122873" formatCode="0.00E+00">
                  <c:v>-2.6331700000000002E-3</c:v>
                </c:pt>
                <c:pt idx="122874" formatCode="0.00E+00">
                  <c:v>-2.7083699999999999E-3</c:v>
                </c:pt>
                <c:pt idx="122875" formatCode="0.00E+00">
                  <c:v>-2.78232E-3</c:v>
                </c:pt>
                <c:pt idx="122876" formatCode="0.00E+00">
                  <c:v>-2.8549299999999999E-3</c:v>
                </c:pt>
                <c:pt idx="122877" formatCode="0.00E+00">
                  <c:v>-2.9261199999999999E-3</c:v>
                </c:pt>
                <c:pt idx="122878" formatCode="0.00E+00">
                  <c:v>-2.9957899999999999E-3</c:v>
                </c:pt>
                <c:pt idx="122879" formatCode="0.00E+00">
                  <c:v>-3.0638699999999998E-3</c:v>
                </c:pt>
                <c:pt idx="122880" formatCode="0.00E+00">
                  <c:v>-3.1302600000000002E-3</c:v>
                </c:pt>
                <c:pt idx="122881" formatCode="0.00E+00">
                  <c:v>-3.1948900000000001E-3</c:v>
                </c:pt>
                <c:pt idx="122882" formatCode="0.00E+00">
                  <c:v>-3.2576599999999999E-3</c:v>
                </c:pt>
                <c:pt idx="122883" formatCode="0.00E+00">
                  <c:v>-3.31848E-3</c:v>
                </c:pt>
                <c:pt idx="122884" formatCode="0.00E+00">
                  <c:v>-3.3772899999999998E-3</c:v>
                </c:pt>
                <c:pt idx="122885" formatCode="0.00E+00">
                  <c:v>-3.4339800000000001E-3</c:v>
                </c:pt>
                <c:pt idx="122886" formatCode="0.00E+00">
                  <c:v>-3.4884899999999999E-3</c:v>
                </c:pt>
                <c:pt idx="122887" formatCode="0.00E+00">
                  <c:v>-3.5407199999999998E-3</c:v>
                </c:pt>
                <c:pt idx="122888" formatCode="0.00E+00">
                  <c:v>-3.5906000000000002E-3</c:v>
                </c:pt>
                <c:pt idx="122889" formatCode="0.00E+00">
                  <c:v>-3.6380499999999999E-3</c:v>
                </c:pt>
                <c:pt idx="122890" formatCode="0.00E+00">
                  <c:v>-3.6829900000000001E-3</c:v>
                </c:pt>
                <c:pt idx="122891" formatCode="0.00E+00">
                  <c:v>-3.7253400000000002E-3</c:v>
                </c:pt>
                <c:pt idx="122892" formatCode="0.00E+00">
                  <c:v>-3.7650399999999999E-3</c:v>
                </c:pt>
                <c:pt idx="122893" formatCode="0.00E+00">
                  <c:v>-3.8020100000000002E-3</c:v>
                </c:pt>
                <c:pt idx="122894" formatCode="0.00E+00">
                  <c:v>-3.8361699999999999E-3</c:v>
                </c:pt>
                <c:pt idx="122895" formatCode="0.00E+00">
                  <c:v>-3.86747E-3</c:v>
                </c:pt>
                <c:pt idx="122896" formatCode="0.00E+00">
                  <c:v>-3.8958199999999999E-3</c:v>
                </c:pt>
                <c:pt idx="122897" formatCode="0.00E+00">
                  <c:v>-3.9211799999999998E-3</c:v>
                </c:pt>
                <c:pt idx="122898" formatCode="0.00E+00">
                  <c:v>-3.9434800000000001E-3</c:v>
                </c:pt>
                <c:pt idx="122899" formatCode="0.00E+00">
                  <c:v>-3.9626499999999999E-3</c:v>
                </c:pt>
                <c:pt idx="122900" formatCode="0.00E+00">
                  <c:v>-3.9786500000000002E-3</c:v>
                </c:pt>
                <c:pt idx="122901" formatCode="0.00E+00">
                  <c:v>-3.9914199999999999E-3</c:v>
                </c:pt>
                <c:pt idx="122902" formatCode="0.00E+00">
                  <c:v>-4.0008999999999999E-3</c:v>
                </c:pt>
                <c:pt idx="122903" formatCode="0.00E+00">
                  <c:v>-4.0070599999999998E-3</c:v>
                </c:pt>
                <c:pt idx="122904" formatCode="0.00E+00">
                  <c:v>-4.0098399999999998E-3</c:v>
                </c:pt>
                <c:pt idx="122905" formatCode="0.00E+00">
                  <c:v>-4.00921E-3</c:v>
                </c:pt>
                <c:pt idx="122906" formatCode="0.00E+00">
                  <c:v>-4.00512E-3</c:v>
                </c:pt>
                <c:pt idx="122907" formatCode="0.00E+00">
                  <c:v>-3.9975499999999999E-3</c:v>
                </c:pt>
                <c:pt idx="122908" formatCode="0.00E+00">
                  <c:v>-3.9864499999999999E-3</c:v>
                </c:pt>
                <c:pt idx="122909" formatCode="0.00E+00">
                  <c:v>-3.9718100000000001E-3</c:v>
                </c:pt>
                <c:pt idx="122910" formatCode="0.00E+00">
                  <c:v>-3.9535999999999998E-3</c:v>
                </c:pt>
                <c:pt idx="122911" formatCode="0.00E+00">
                  <c:v>-3.9317900000000001E-3</c:v>
                </c:pt>
                <c:pt idx="122912" formatCode="0.00E+00">
                  <c:v>-3.9063700000000002E-3</c:v>
                </c:pt>
                <c:pt idx="122913" formatCode="0.00E+00">
                  <c:v>-3.87734E-3</c:v>
                </c:pt>
                <c:pt idx="122914" formatCode="0.00E+00">
                  <c:v>-3.8446600000000002E-3</c:v>
                </c:pt>
                <c:pt idx="122915" formatCode="0.00E+00">
                  <c:v>-3.8083599999999998E-3</c:v>
                </c:pt>
                <c:pt idx="122916" formatCode="0.00E+00">
                  <c:v>-3.7684099999999998E-3</c:v>
                </c:pt>
                <c:pt idx="122917" formatCode="0.00E+00">
                  <c:v>-3.7248200000000002E-3</c:v>
                </c:pt>
                <c:pt idx="122918" formatCode="0.00E+00">
                  <c:v>-3.67761E-3</c:v>
                </c:pt>
                <c:pt idx="122919" formatCode="0.00E+00">
                  <c:v>-3.62678E-3</c:v>
                </c:pt>
                <c:pt idx="122920" formatCode="0.00E+00">
                  <c:v>-3.5723399999999998E-3</c:v>
                </c:pt>
                <c:pt idx="122921" formatCode="0.00E+00">
                  <c:v>-3.51432E-3</c:v>
                </c:pt>
                <c:pt idx="122922" formatCode="0.00E+00">
                  <c:v>-3.4527400000000001E-3</c:v>
                </c:pt>
                <c:pt idx="122923" formatCode="0.00E+00">
                  <c:v>-3.38762E-3</c:v>
                </c:pt>
                <c:pt idx="122924" formatCode="0.00E+00">
                  <c:v>-3.3189999999999999E-3</c:v>
                </c:pt>
                <c:pt idx="122925" formatCode="0.00E+00">
                  <c:v>-3.24691E-3</c:v>
                </c:pt>
                <c:pt idx="122926" formatCode="0.00E+00">
                  <c:v>-3.1713900000000001E-3</c:v>
                </c:pt>
                <c:pt idx="122927" formatCode="0.00E+00">
                  <c:v>-3.0924899999999998E-3</c:v>
                </c:pt>
                <c:pt idx="122928" formatCode="0.00E+00">
                  <c:v>-3.0102499999999999E-3</c:v>
                </c:pt>
                <c:pt idx="122929" formatCode="0.00E+00">
                  <c:v>-2.92473E-3</c:v>
                </c:pt>
                <c:pt idx="122930" formatCode="0.00E+00">
                  <c:v>-2.8359800000000001E-3</c:v>
                </c:pt>
                <c:pt idx="122931" formatCode="0.00E+00">
                  <c:v>-2.74406E-3</c:v>
                </c:pt>
                <c:pt idx="122932" formatCode="0.00E+00">
                  <c:v>-2.6490400000000001E-3</c:v>
                </c:pt>
                <c:pt idx="122933" formatCode="0.00E+00">
                  <c:v>-2.55098E-3</c:v>
                </c:pt>
                <c:pt idx="122934" formatCode="0.00E+00">
                  <c:v>-2.4499600000000002E-3</c:v>
                </c:pt>
                <c:pt idx="122935" formatCode="0.00E+00">
                  <c:v>-2.3460500000000001E-3</c:v>
                </c:pt>
                <c:pt idx="122936" formatCode="0.00E+00">
                  <c:v>-2.2393299999999999E-3</c:v>
                </c:pt>
                <c:pt idx="122937" formatCode="0.00E+00">
                  <c:v>-2.1298799999999998E-3</c:v>
                </c:pt>
                <c:pt idx="122938" formatCode="0.00E+00">
                  <c:v>-2.0178000000000001E-3</c:v>
                </c:pt>
                <c:pt idx="122939" formatCode="0.00E+00">
                  <c:v>-1.90317E-3</c:v>
                </c:pt>
                <c:pt idx="122940" formatCode="0.00E+00">
                  <c:v>-1.78608E-3</c:v>
                </c:pt>
                <c:pt idx="122941" formatCode="0.00E+00">
                  <c:v>-1.66664E-3</c:v>
                </c:pt>
                <c:pt idx="122942" formatCode="0.00E+00">
                  <c:v>-1.5449400000000001E-3</c:v>
                </c:pt>
                <c:pt idx="122943" formatCode="0.00E+00">
                  <c:v>-1.4210900000000001E-3</c:v>
                </c:pt>
                <c:pt idx="122944" formatCode="0.00E+00">
                  <c:v>-1.2951900000000001E-3</c:v>
                </c:pt>
                <c:pt idx="122945" formatCode="0.00E+00">
                  <c:v>-1.1673499999999999E-3</c:v>
                </c:pt>
                <c:pt idx="122946" formatCode="0.00E+00">
                  <c:v>-1.0376999999999999E-3</c:v>
                </c:pt>
                <c:pt idx="122947" formatCode="0.00E+00">
                  <c:v>-9.0632600000000005E-4</c:v>
                </c:pt>
                <c:pt idx="122948" formatCode="0.00E+00">
                  <c:v>-7.7336500000000003E-4</c:v>
                </c:pt>
                <c:pt idx="122949" formatCode="0.00E+00">
                  <c:v>-6.3893299999999995E-4</c:v>
                </c:pt>
                <c:pt idx="122950" formatCode="0.00E+00">
                  <c:v>-5.0315199999999998E-4</c:v>
                </c:pt>
                <c:pt idx="122951" formatCode="0.00E+00">
                  <c:v>-3.6614699999999999E-4</c:v>
                </c:pt>
                <c:pt idx="122952" formatCode="0.00E+00">
                  <c:v>-2.28044E-4</c:v>
                </c:pt>
                <c:pt idx="122953" formatCode="0.00E+00">
                  <c:v>-8.8972800000000003E-5</c:v>
                </c:pt>
                <c:pt idx="122954" formatCode="0.00E+00">
                  <c:v>5.0936700000000003E-5</c:v>
                </c:pt>
                <c:pt idx="122955" formatCode="0.00E+00">
                  <c:v>1.91552E-4</c:v>
                </c:pt>
                <c:pt idx="122956" formatCode="0.00E+00">
                  <c:v>3.32741E-4</c:v>
                </c:pt>
                <c:pt idx="122957" formatCode="0.00E+00">
                  <c:v>4.7436700000000001E-4</c:v>
                </c:pt>
                <c:pt idx="122958" formatCode="0.00E+00">
                  <c:v>6.1629499999999999E-4</c:v>
                </c:pt>
                <c:pt idx="122959" formatCode="0.00E+00">
                  <c:v>7.5838800000000003E-4</c:v>
                </c:pt>
                <c:pt idx="122960" formatCode="0.00E+00">
                  <c:v>9.0050799999999995E-4</c:v>
                </c:pt>
                <c:pt idx="122961" formatCode="0.00E+00">
                  <c:v>1.0425199999999999E-3</c:v>
                </c:pt>
                <c:pt idx="122962" formatCode="0.00E+00">
                  <c:v>1.1842700000000001E-3</c:v>
                </c:pt>
                <c:pt idx="122963" formatCode="0.00E+00">
                  <c:v>1.3256400000000001E-3</c:v>
                </c:pt>
                <c:pt idx="122964" formatCode="0.00E+00">
                  <c:v>1.46648E-3</c:v>
                </c:pt>
                <c:pt idx="122965" formatCode="0.00E+00">
                  <c:v>1.60665E-3</c:v>
                </c:pt>
                <c:pt idx="122966" formatCode="0.00E+00">
                  <c:v>1.7460100000000001E-3</c:v>
                </c:pt>
                <c:pt idx="122967" formatCode="0.00E+00">
                  <c:v>1.8844199999999999E-3</c:v>
                </c:pt>
                <c:pt idx="122968" formatCode="0.00E+00">
                  <c:v>2.0217500000000001E-3</c:v>
                </c:pt>
                <c:pt idx="122969" formatCode="0.00E+00">
                  <c:v>2.1578499999999998E-3</c:v>
                </c:pt>
                <c:pt idx="122970" formatCode="0.00E+00">
                  <c:v>2.2925900000000002E-3</c:v>
                </c:pt>
                <c:pt idx="122971" formatCode="0.00E+00">
                  <c:v>2.42582E-3</c:v>
                </c:pt>
                <c:pt idx="122972" formatCode="0.00E+00">
                  <c:v>2.5574299999999999E-3</c:v>
                </c:pt>
                <c:pt idx="122973" formatCode="0.00E+00">
                  <c:v>2.6872699999999998E-3</c:v>
                </c:pt>
                <c:pt idx="122974" formatCode="0.00E+00">
                  <c:v>2.8152099999999998E-3</c:v>
                </c:pt>
                <c:pt idx="122975" formatCode="0.00E+00">
                  <c:v>2.9411200000000002E-3</c:v>
                </c:pt>
                <c:pt idx="122976" formatCode="0.00E+00">
                  <c:v>3.06486E-3</c:v>
                </c:pt>
                <c:pt idx="122977" formatCode="0.00E+00">
                  <c:v>3.1863199999999999E-3</c:v>
                </c:pt>
                <c:pt idx="122978" formatCode="0.00E+00">
                  <c:v>3.3053700000000002E-3</c:v>
                </c:pt>
                <c:pt idx="122979" formatCode="0.00E+00">
                  <c:v>3.42188E-3</c:v>
                </c:pt>
                <c:pt idx="122980" formatCode="0.00E+00">
                  <c:v>3.5357399999999999E-3</c:v>
                </c:pt>
                <c:pt idx="122981" formatCode="0.00E+00">
                  <c:v>3.6468199999999998E-3</c:v>
                </c:pt>
                <c:pt idx="122982" formatCode="0.00E+00">
                  <c:v>3.75502E-3</c:v>
                </c:pt>
                <c:pt idx="122983" formatCode="0.00E+00">
                  <c:v>3.8602100000000002E-3</c:v>
                </c:pt>
                <c:pt idx="122984" formatCode="0.00E+00">
                  <c:v>3.9622900000000003E-3</c:v>
                </c:pt>
                <c:pt idx="122985" formatCode="0.00E+00">
                  <c:v>4.0611500000000003E-3</c:v>
                </c:pt>
                <c:pt idx="122986" formatCode="0.00E+00">
                  <c:v>4.1566900000000002E-3</c:v>
                </c:pt>
                <c:pt idx="122987" formatCode="0.00E+00">
                  <c:v>4.2488100000000004E-3</c:v>
                </c:pt>
                <c:pt idx="122988" formatCode="0.00E+00">
                  <c:v>4.3374199999999998E-3</c:v>
                </c:pt>
                <c:pt idx="122989" formatCode="0.00E+00">
                  <c:v>4.4224099999999999E-3</c:v>
                </c:pt>
                <c:pt idx="122990" formatCode="0.00E+00">
                  <c:v>4.5037000000000002E-3</c:v>
                </c:pt>
                <c:pt idx="122991" formatCode="0.00E+00">
                  <c:v>4.5811999999999997E-3</c:v>
                </c:pt>
                <c:pt idx="122992" formatCode="0.00E+00">
                  <c:v>4.6548400000000004E-3</c:v>
                </c:pt>
                <c:pt idx="122993" formatCode="0.00E+00">
                  <c:v>4.7245300000000002E-3</c:v>
                </c:pt>
                <c:pt idx="122994" formatCode="0.00E+00">
                  <c:v>4.7902099999999996E-3</c:v>
                </c:pt>
                <c:pt idx="122995" formatCode="0.00E+00">
                  <c:v>4.8517899999999999E-3</c:v>
                </c:pt>
                <c:pt idx="122996" formatCode="0.00E+00">
                  <c:v>4.9092199999999997E-3</c:v>
                </c:pt>
                <c:pt idx="122997" formatCode="0.00E+00">
                  <c:v>4.9624300000000003E-3</c:v>
                </c:pt>
                <c:pt idx="122998" formatCode="0.00E+00">
                  <c:v>5.0113700000000002E-3</c:v>
                </c:pt>
                <c:pt idx="122999" formatCode="0.00E+00">
                  <c:v>5.0559899999999998E-3</c:v>
                </c:pt>
                <c:pt idx="123000" formatCode="0.00E+00">
                  <c:v>5.0962400000000001E-3</c:v>
                </c:pt>
                <c:pt idx="123001" formatCode="0.00E+00">
                  <c:v>5.1320699999999999E-3</c:v>
                </c:pt>
                <c:pt idx="123002" formatCode="0.00E+00">
                  <c:v>5.16344E-3</c:v>
                </c:pt>
                <c:pt idx="123003" formatCode="0.00E+00">
                  <c:v>5.1903299999999999E-3</c:v>
                </c:pt>
                <c:pt idx="123004" formatCode="0.00E+00">
                  <c:v>5.2126899999999999E-3</c:v>
                </c:pt>
                <c:pt idx="123005" formatCode="0.00E+00">
                  <c:v>5.2305199999999998E-3</c:v>
                </c:pt>
                <c:pt idx="123006" formatCode="0.00E+00">
                  <c:v>5.24378E-3</c:v>
                </c:pt>
                <c:pt idx="123007" formatCode="0.00E+00">
                  <c:v>5.2524599999999996E-3</c:v>
                </c:pt>
                <c:pt idx="123008" formatCode="0.00E+00">
                  <c:v>5.2565499999999996E-3</c:v>
                </c:pt>
                <c:pt idx="123009" formatCode="0.00E+00">
                  <c:v>5.25605E-3</c:v>
                </c:pt>
                <c:pt idx="123010" formatCode="0.00E+00">
                  <c:v>5.2509599999999998E-3</c:v>
                </c:pt>
                <c:pt idx="123011" formatCode="0.00E+00">
                  <c:v>5.2412700000000001E-3</c:v>
                </c:pt>
                <c:pt idx="123012" formatCode="0.00E+00">
                  <c:v>5.2269899999999999E-3</c:v>
                </c:pt>
                <c:pt idx="123013" formatCode="0.00E+00">
                  <c:v>5.20814E-3</c:v>
                </c:pt>
                <c:pt idx="123014" formatCode="0.00E+00">
                  <c:v>5.1847400000000002E-3</c:v>
                </c:pt>
                <c:pt idx="123015" formatCode="0.00E+00">
                  <c:v>5.1568100000000004E-3</c:v>
                </c:pt>
                <c:pt idx="123016" formatCode="0.00E+00">
                  <c:v>5.1243699999999996E-3</c:v>
                </c:pt>
                <c:pt idx="123017" formatCode="0.00E+00">
                  <c:v>5.0874600000000002E-3</c:v>
                </c:pt>
                <c:pt idx="123018" formatCode="0.00E+00">
                  <c:v>5.0461100000000004E-3</c:v>
                </c:pt>
                <c:pt idx="123019" formatCode="0.00E+00">
                  <c:v>5.0003699999999996E-3</c:v>
                </c:pt>
                <c:pt idx="123020" formatCode="0.00E+00">
                  <c:v>4.9502699999999997E-3</c:v>
                </c:pt>
                <c:pt idx="123021" formatCode="0.00E+00">
                  <c:v>4.8958700000000001E-3</c:v>
                </c:pt>
                <c:pt idx="123022" formatCode="0.00E+00">
                  <c:v>4.8372099999999998E-3</c:v>
                </c:pt>
                <c:pt idx="123023" formatCode="0.00E+00">
                  <c:v>4.77437E-3</c:v>
                </c:pt>
                <c:pt idx="123024" formatCode="0.00E+00">
                  <c:v>4.7073899999999997E-3</c:v>
                </c:pt>
                <c:pt idx="123025" formatCode="0.00E+00">
                  <c:v>4.63635E-3</c:v>
                </c:pt>
                <c:pt idx="123026" formatCode="0.00E+00">
                  <c:v>4.5613099999999998E-3</c:v>
                </c:pt>
                <c:pt idx="123027" formatCode="0.00E+00">
                  <c:v>4.4823500000000004E-3</c:v>
                </c:pt>
                <c:pt idx="123028" formatCode="0.00E+00">
                  <c:v>4.3995400000000004E-3</c:v>
                </c:pt>
                <c:pt idx="123029" formatCode="0.00E+00">
                  <c:v>4.3129700000000002E-3</c:v>
                </c:pt>
                <c:pt idx="123030" formatCode="0.00E+00">
                  <c:v>4.2227100000000002E-3</c:v>
                </c:pt>
                <c:pt idx="123031" formatCode="0.00E+00">
                  <c:v>4.1288599999999998E-3</c:v>
                </c:pt>
                <c:pt idx="123032" formatCode="0.00E+00">
                  <c:v>4.0315100000000003E-3</c:v>
                </c:pt>
                <c:pt idx="123033" formatCode="0.00E+00">
                  <c:v>3.9307600000000002E-3</c:v>
                </c:pt>
                <c:pt idx="123034" formatCode="0.00E+00">
                  <c:v>3.8266900000000002E-3</c:v>
                </c:pt>
                <c:pt idx="123035" formatCode="0.00E+00">
                  <c:v>3.7194099999999998E-3</c:v>
                </c:pt>
                <c:pt idx="123036" formatCode="0.00E+00">
                  <c:v>3.6090200000000001E-3</c:v>
                </c:pt>
                <c:pt idx="123037" formatCode="0.00E+00">
                  <c:v>3.49563E-3</c:v>
                </c:pt>
                <c:pt idx="123038" formatCode="0.00E+00">
                  <c:v>3.3793400000000002E-3</c:v>
                </c:pt>
                <c:pt idx="123039" formatCode="0.00E+00">
                  <c:v>3.26027E-3</c:v>
                </c:pt>
                <c:pt idx="123040" formatCode="0.00E+00">
                  <c:v>3.1385300000000001E-3</c:v>
                </c:pt>
                <c:pt idx="123041" formatCode="0.00E+00">
                  <c:v>3.0142400000000001E-3</c:v>
                </c:pt>
                <c:pt idx="123042" formatCode="0.00E+00">
                  <c:v>2.8874999999999999E-3</c:v>
                </c:pt>
                <c:pt idx="123043" formatCode="0.00E+00">
                  <c:v>2.75845E-3</c:v>
                </c:pt>
                <c:pt idx="123044" formatCode="0.00E+00">
                  <c:v>2.6271900000000002E-3</c:v>
                </c:pt>
                <c:pt idx="123045" formatCode="0.00E+00">
                  <c:v>2.4938600000000001E-3</c:v>
                </c:pt>
                <c:pt idx="123046" formatCode="0.00E+00">
                  <c:v>2.3585699999999999E-3</c:v>
                </c:pt>
                <c:pt idx="123047" formatCode="0.00E+00">
                  <c:v>2.2214600000000002E-3</c:v>
                </c:pt>
                <c:pt idx="123048" formatCode="0.00E+00">
                  <c:v>2.0826400000000002E-3</c:v>
                </c:pt>
                <c:pt idx="123049" formatCode="0.00E+00">
                  <c:v>1.94225E-3</c:v>
                </c:pt>
                <c:pt idx="123050" formatCode="0.00E+00">
                  <c:v>1.8004099999999999E-3</c:v>
                </c:pt>
                <c:pt idx="123051" formatCode="0.00E+00">
                  <c:v>1.6572500000000001E-3</c:v>
                </c:pt>
                <c:pt idx="123052" formatCode="0.00E+00">
                  <c:v>1.5129E-3</c:v>
                </c:pt>
                <c:pt idx="123053" formatCode="0.00E+00">
                  <c:v>1.3674900000000001E-3</c:v>
                </c:pt>
                <c:pt idx="123054" formatCode="0.00E+00">
                  <c:v>1.2211500000000001E-3</c:v>
                </c:pt>
                <c:pt idx="123055" formatCode="0.00E+00">
                  <c:v>1.0740000000000001E-3</c:v>
                </c:pt>
                <c:pt idx="123056" formatCode="0.00E+00">
                  <c:v>9.2619000000000002E-4</c:v>
                </c:pt>
                <c:pt idx="123057" formatCode="0.00E+00">
                  <c:v>7.7783500000000005E-4</c:v>
                </c:pt>
                <c:pt idx="123058" formatCode="0.00E+00">
                  <c:v>6.29069E-4</c:v>
                </c:pt>
                <c:pt idx="123059" formatCode="0.00E+00">
                  <c:v>4.8002E-4</c:v>
                </c:pt>
                <c:pt idx="123060" formatCode="0.00E+00">
                  <c:v>3.30816E-4</c:v>
                </c:pt>
                <c:pt idx="123061" formatCode="0.00E+00">
                  <c:v>1.8158700000000001E-4</c:v>
                </c:pt>
                <c:pt idx="123062" formatCode="0.00E+00">
                  <c:v>3.2458400000000001E-5</c:v>
                </c:pt>
                <c:pt idx="123063" formatCode="0.00E+00">
                  <c:v>-1.16443E-4</c:v>
                </c:pt>
                <c:pt idx="123064" formatCode="0.00E+00">
                  <c:v>-2.6499299999999999E-4</c:v>
                </c:pt>
                <c:pt idx="123065" formatCode="0.00E+00">
                  <c:v>-4.1306600000000002E-4</c:v>
                </c:pt>
                <c:pt idx="123066" formatCode="0.00E+00">
                  <c:v>-5.6054100000000001E-4</c:v>
                </c:pt>
                <c:pt idx="123067" formatCode="0.00E+00">
                  <c:v>-7.0729699999999996E-4</c:v>
                </c:pt>
                <c:pt idx="123068" formatCode="0.00E+00">
                  <c:v>-8.5321400000000003E-4</c:v>
                </c:pt>
                <c:pt idx="123069" formatCode="0.00E+00">
                  <c:v>-9.9817299999999999E-4</c:v>
                </c:pt>
                <c:pt idx="123070" formatCode="0.00E+00">
                  <c:v>-1.1420600000000001E-3</c:v>
                </c:pt>
                <c:pt idx="123071" formatCode="0.00E+00">
                  <c:v>-1.28476E-3</c:v>
                </c:pt>
                <c:pt idx="123072" formatCode="0.00E+00">
                  <c:v>-1.4261600000000001E-3</c:v>
                </c:pt>
                <c:pt idx="123073" formatCode="0.00E+00">
                  <c:v>-1.5661399999999999E-3</c:v>
                </c:pt>
                <c:pt idx="123074" formatCode="0.00E+00">
                  <c:v>-1.7046100000000001E-3</c:v>
                </c:pt>
                <c:pt idx="123075" formatCode="0.00E+00">
                  <c:v>-1.8414499999999999E-3</c:v>
                </c:pt>
                <c:pt idx="123076" formatCode="0.00E+00">
                  <c:v>-1.97657E-3</c:v>
                </c:pt>
                <c:pt idx="123077" formatCode="0.00E+00">
                  <c:v>-2.1098599999999999E-3</c:v>
                </c:pt>
                <c:pt idx="123078" formatCode="0.00E+00">
                  <c:v>-2.24121E-3</c:v>
                </c:pt>
                <c:pt idx="123079" formatCode="0.00E+00">
                  <c:v>-2.37054E-3</c:v>
                </c:pt>
                <c:pt idx="123080" formatCode="0.00E+00">
                  <c:v>-2.49775E-3</c:v>
                </c:pt>
                <c:pt idx="123081" formatCode="0.00E+00">
                  <c:v>-2.6227500000000001E-3</c:v>
                </c:pt>
                <c:pt idx="123082" formatCode="0.00E+00">
                  <c:v>-2.7454599999999999E-3</c:v>
                </c:pt>
                <c:pt idx="123083" formatCode="0.00E+00">
                  <c:v>-2.8657700000000001E-3</c:v>
                </c:pt>
                <c:pt idx="123084" formatCode="0.00E+00">
                  <c:v>-2.9836200000000002E-3</c:v>
                </c:pt>
                <c:pt idx="123085" formatCode="0.00E+00">
                  <c:v>-3.0989199999999998E-3</c:v>
                </c:pt>
                <c:pt idx="123086" formatCode="0.00E+00">
                  <c:v>-3.2115999999999998E-3</c:v>
                </c:pt>
                <c:pt idx="123087" formatCode="0.00E+00">
                  <c:v>-3.3215800000000002E-3</c:v>
                </c:pt>
                <c:pt idx="123088" formatCode="0.00E+00">
                  <c:v>-3.4287900000000001E-3</c:v>
                </c:pt>
                <c:pt idx="123089" formatCode="0.00E+00">
                  <c:v>-3.5331500000000001E-3</c:v>
                </c:pt>
                <c:pt idx="123090" formatCode="0.00E+00">
                  <c:v>-3.6346199999999999E-3</c:v>
                </c:pt>
                <c:pt idx="123091" formatCode="0.00E+00">
                  <c:v>-3.7331199999999999E-3</c:v>
                </c:pt>
                <c:pt idx="123092" formatCode="0.00E+00">
                  <c:v>-3.8285900000000002E-3</c:v>
                </c:pt>
                <c:pt idx="123093" formatCode="0.00E+00">
                  <c:v>-3.9209800000000001E-3</c:v>
                </c:pt>
                <c:pt idx="123094" formatCode="0.00E+00">
                  <c:v>-4.01023E-3</c:v>
                </c:pt>
                <c:pt idx="123095" formatCode="0.00E+00">
                  <c:v>-4.0962999999999998E-3</c:v>
                </c:pt>
                <c:pt idx="123096" formatCode="0.00E+00">
                  <c:v>-4.1791399999999996E-3</c:v>
                </c:pt>
                <c:pt idx="123097" formatCode="0.00E+00">
                  <c:v>-4.2586999999999998E-3</c:v>
                </c:pt>
                <c:pt idx="123098" formatCode="0.00E+00">
                  <c:v>-4.3349399999999998E-3</c:v>
                </c:pt>
                <c:pt idx="123099" formatCode="0.00E+00">
                  <c:v>-4.4078299999999997E-3</c:v>
                </c:pt>
                <c:pt idx="123100" formatCode="0.00E+00">
                  <c:v>-4.4773199999999999E-3</c:v>
                </c:pt>
                <c:pt idx="123101" formatCode="0.00E+00">
                  <c:v>-4.5434000000000004E-3</c:v>
                </c:pt>
                <c:pt idx="123102" formatCode="0.00E+00">
                  <c:v>-4.6060199999999997E-3</c:v>
                </c:pt>
                <c:pt idx="123103" formatCode="0.00E+00">
                  <c:v>-4.6651699999999997E-3</c:v>
                </c:pt>
                <c:pt idx="123104" formatCode="0.00E+00">
                  <c:v>-4.7208099999999998E-3</c:v>
                </c:pt>
                <c:pt idx="123105" formatCode="0.00E+00">
                  <c:v>-4.7729399999999998E-3</c:v>
                </c:pt>
                <c:pt idx="123106" formatCode="0.00E+00">
                  <c:v>-4.8215300000000001E-3</c:v>
                </c:pt>
                <c:pt idx="123107" formatCode="0.00E+00">
                  <c:v>-4.8665599999999998E-3</c:v>
                </c:pt>
                <c:pt idx="123108" formatCode="0.00E+00">
                  <c:v>-4.9080399999999998E-3</c:v>
                </c:pt>
                <c:pt idx="123109" formatCode="0.00E+00">
                  <c:v>-4.9459300000000003E-3</c:v>
                </c:pt>
                <c:pt idx="123110" formatCode="0.00E+00">
                  <c:v>-4.9802500000000003E-3</c:v>
                </c:pt>
                <c:pt idx="123111" formatCode="0.00E+00">
                  <c:v>-5.0109899999999999E-3</c:v>
                </c:pt>
                <c:pt idx="123112" formatCode="0.00E+00">
                  <c:v>-5.0381499999999999E-3</c:v>
                </c:pt>
                <c:pt idx="123113" formatCode="0.00E+00">
                  <c:v>-5.0617199999999996E-3</c:v>
                </c:pt>
                <c:pt idx="123114" formatCode="0.00E+00">
                  <c:v>-5.0817099999999997E-3</c:v>
                </c:pt>
                <c:pt idx="123115" formatCode="0.00E+00">
                  <c:v>-5.0981300000000002E-3</c:v>
                </c:pt>
                <c:pt idx="123116" formatCode="0.00E+00">
                  <c:v>-5.1109900000000002E-3</c:v>
                </c:pt>
                <c:pt idx="123117" formatCode="0.00E+00">
                  <c:v>-5.1203000000000004E-3</c:v>
                </c:pt>
                <c:pt idx="123118" formatCode="0.00E+00">
                  <c:v>-5.1260699999999999E-3</c:v>
                </c:pt>
                <c:pt idx="123119" formatCode="0.00E+00">
                  <c:v>-5.1283099999999996E-3</c:v>
                </c:pt>
                <c:pt idx="123120" formatCode="0.00E+00">
                  <c:v>-5.1270500000000002E-3</c:v>
                </c:pt>
                <c:pt idx="123121" formatCode="0.00E+00">
                  <c:v>-5.1223099999999997E-3</c:v>
                </c:pt>
                <c:pt idx="123122" formatCode="0.00E+00">
                  <c:v>-5.1140999999999999E-3</c:v>
                </c:pt>
                <c:pt idx="123123" formatCode="0.00E+00">
                  <c:v>-5.1024599999999996E-3</c:v>
                </c:pt>
                <c:pt idx="123124" formatCode="0.00E+00">
                  <c:v>-5.0873999999999997E-3</c:v>
                </c:pt>
                <c:pt idx="123125" formatCode="0.00E+00">
                  <c:v>-5.06895E-3</c:v>
                </c:pt>
                <c:pt idx="123126" formatCode="0.00E+00">
                  <c:v>-5.0471500000000002E-3</c:v>
                </c:pt>
                <c:pt idx="123127" formatCode="0.00E+00">
                  <c:v>-5.0220300000000002E-3</c:v>
                </c:pt>
                <c:pt idx="123128" formatCode="0.00E+00">
                  <c:v>-4.9936099999999999E-3</c:v>
                </c:pt>
                <c:pt idx="123129" formatCode="0.00E+00">
                  <c:v>-4.9619399999999998E-3</c:v>
                </c:pt>
                <c:pt idx="123130" formatCode="0.00E+00">
                  <c:v>-4.9270499999999997E-3</c:v>
                </c:pt>
                <c:pt idx="123131" formatCode="0.00E+00">
                  <c:v>-4.8889700000000003E-3</c:v>
                </c:pt>
                <c:pt idx="123132" formatCode="0.00E+00">
                  <c:v>-4.8477499999999996E-3</c:v>
                </c:pt>
                <c:pt idx="123133" formatCode="0.00E+00">
                  <c:v>-4.8034200000000001E-3</c:v>
                </c:pt>
                <c:pt idx="123134" formatCode="0.00E+00">
                  <c:v>-4.7560299999999996E-3</c:v>
                </c:pt>
                <c:pt idx="123135" formatCode="0.00E+00">
                  <c:v>-4.7056199999999998E-3</c:v>
                </c:pt>
                <c:pt idx="123136" formatCode="0.00E+00">
                  <c:v>-4.6522300000000003E-3</c:v>
                </c:pt>
                <c:pt idx="123137" formatCode="0.00E+00">
                  <c:v>-4.5959199999999999E-3</c:v>
                </c:pt>
                <c:pt idx="123138" formatCode="0.00E+00">
                  <c:v>-4.5367200000000002E-3</c:v>
                </c:pt>
                <c:pt idx="123139" formatCode="0.00E+00">
                  <c:v>-4.47468E-3</c:v>
                </c:pt>
                <c:pt idx="123140" formatCode="0.00E+00">
                  <c:v>-4.4098499999999999E-3</c:v>
                </c:pt>
                <c:pt idx="123141" formatCode="0.00E+00">
                  <c:v>-4.3422799999999996E-3</c:v>
                </c:pt>
                <c:pt idx="123142" formatCode="0.00E+00">
                  <c:v>-4.2720299999999996E-3</c:v>
                </c:pt>
                <c:pt idx="123143" formatCode="0.00E+00">
                  <c:v>-4.1991299999999997E-3</c:v>
                </c:pt>
                <c:pt idx="123144" formatCode="0.00E+00">
                  <c:v>-4.1236500000000004E-3</c:v>
                </c:pt>
                <c:pt idx="123145" formatCode="0.00E+00">
                  <c:v>-4.0456299999999997E-3</c:v>
                </c:pt>
                <c:pt idx="123146" formatCode="0.00E+00">
                  <c:v>-3.9651299999999999E-3</c:v>
                </c:pt>
                <c:pt idx="123147" formatCode="0.00E+00">
                  <c:v>-3.8822100000000001E-3</c:v>
                </c:pt>
                <c:pt idx="123148" formatCode="0.00E+00">
                  <c:v>-3.7969000000000002E-3</c:v>
                </c:pt>
                <c:pt idx="123149" formatCode="0.00E+00">
                  <c:v>-3.7092900000000001E-3</c:v>
                </c:pt>
                <c:pt idx="123150" formatCode="0.00E+00">
                  <c:v>-3.6194E-3</c:v>
                </c:pt>
                <c:pt idx="123151" formatCode="0.00E+00">
                  <c:v>-3.5273100000000001E-3</c:v>
                </c:pt>
                <c:pt idx="123152" formatCode="0.00E+00">
                  <c:v>-3.4330699999999999E-3</c:v>
                </c:pt>
                <c:pt idx="123153" formatCode="0.00E+00">
                  <c:v>-3.3367399999999999E-3</c:v>
                </c:pt>
                <c:pt idx="123154" formatCode="0.00E+00">
                  <c:v>-3.23837E-3</c:v>
                </c:pt>
                <c:pt idx="123155" formatCode="0.00E+00">
                  <c:v>-3.13802E-3</c:v>
                </c:pt>
                <c:pt idx="123156" formatCode="0.00E+00">
                  <c:v>-3.0357499999999998E-3</c:v>
                </c:pt>
                <c:pt idx="123157" formatCode="0.00E+00">
                  <c:v>-2.9316199999999998E-3</c:v>
                </c:pt>
                <c:pt idx="123158" formatCode="0.00E+00">
                  <c:v>-2.8256900000000001E-3</c:v>
                </c:pt>
                <c:pt idx="123159" formatCode="0.00E+00">
                  <c:v>-2.7180099999999999E-3</c:v>
                </c:pt>
                <c:pt idx="123160" formatCode="0.00E+00">
                  <c:v>-2.6086500000000001E-3</c:v>
                </c:pt>
                <c:pt idx="123161" formatCode="0.00E+00">
                  <c:v>-2.49767E-3</c:v>
                </c:pt>
                <c:pt idx="123162" formatCode="0.00E+00">
                  <c:v>-2.3851200000000001E-3</c:v>
                </c:pt>
                <c:pt idx="123163" formatCode="0.00E+00">
                  <c:v>-2.27107E-3</c:v>
                </c:pt>
                <c:pt idx="123164" formatCode="0.00E+00">
                  <c:v>-2.1555799999999998E-3</c:v>
                </c:pt>
                <c:pt idx="123165" formatCode="0.00E+00">
                  <c:v>-2.0387000000000001E-3</c:v>
                </c:pt>
                <c:pt idx="123166" formatCode="0.00E+00">
                  <c:v>-1.9204999999999999E-3</c:v>
                </c:pt>
                <c:pt idx="123167" formatCode="0.00E+00">
                  <c:v>-1.80105E-3</c:v>
                </c:pt>
                <c:pt idx="123168" formatCode="0.00E+00">
                  <c:v>-1.6804000000000001E-3</c:v>
                </c:pt>
                <c:pt idx="123169" formatCode="0.00E+00">
                  <c:v>-1.55861E-3</c:v>
                </c:pt>
                <c:pt idx="123170" formatCode="0.00E+00">
                  <c:v>-1.43575E-3</c:v>
                </c:pt>
                <c:pt idx="123171" formatCode="0.00E+00">
                  <c:v>-1.3118800000000001E-3</c:v>
                </c:pt>
                <c:pt idx="123172" formatCode="0.00E+00">
                  <c:v>-1.18706E-3</c:v>
                </c:pt>
                <c:pt idx="123173" formatCode="0.00E+00">
                  <c:v>-1.06135E-3</c:v>
                </c:pt>
                <c:pt idx="123174" formatCode="0.00E+00">
                  <c:v>-9.3482999999999999E-4</c:v>
                </c:pt>
                <c:pt idx="123175" formatCode="0.00E+00">
                  <c:v>-8.0754899999999996E-4</c:v>
                </c:pt>
                <c:pt idx="123176" formatCode="0.00E+00">
                  <c:v>-6.7957399999999996E-4</c:v>
                </c:pt>
                <c:pt idx="123177" formatCode="0.00E+00">
                  <c:v>-5.50969E-4</c:v>
                </c:pt>
                <c:pt idx="123178" formatCode="0.00E+00">
                  <c:v>-4.2180000000000001E-4</c:v>
                </c:pt>
                <c:pt idx="123179" formatCode="0.00E+00">
                  <c:v>-2.9212999999999998E-4</c:v>
                </c:pt>
                <c:pt idx="123180" formatCode="0.00E+00">
                  <c:v>-1.6202600000000001E-4</c:v>
                </c:pt>
                <c:pt idx="123181" formatCode="0.00E+00">
                  <c:v>-3.1552299999999999E-5</c:v>
                </c:pt>
                <c:pt idx="123182" formatCode="0.00E+00">
                  <c:v>9.9224900000000006E-5</c:v>
                </c:pt>
                <c:pt idx="123183" formatCode="0.00E+00">
                  <c:v>2.30239E-4</c:v>
                </c:pt>
                <c:pt idx="123184" formatCode="0.00E+00">
                  <c:v>3.6142500000000002E-4</c:v>
                </c:pt>
                <c:pt idx="123185" formatCode="0.00E+00">
                  <c:v>4.92714E-4</c:v>
                </c:pt>
                <c:pt idx="123186" formatCode="0.00E+00">
                  <c:v>6.2403999999999997E-4</c:v>
                </c:pt>
                <c:pt idx="123187" formatCode="0.00E+00">
                  <c:v>7.5533600000000001E-4</c:v>
                </c:pt>
                <c:pt idx="123188" formatCode="0.00E+00">
                  <c:v>8.8653199999999999E-4</c:v>
                </c:pt>
                <c:pt idx="123189" formatCode="0.00E+00">
                  <c:v>1.01756E-3</c:v>
                </c:pt>
                <c:pt idx="123190" formatCode="0.00E+00">
                  <c:v>1.14835E-3</c:v>
                </c:pt>
                <c:pt idx="123191" formatCode="0.00E+00">
                  <c:v>1.2788400000000001E-3</c:v>
                </c:pt>
                <c:pt idx="123192" formatCode="0.00E+00">
                  <c:v>1.40895E-3</c:v>
                </c:pt>
                <c:pt idx="123193" formatCode="0.00E+00">
                  <c:v>1.5386200000000001E-3</c:v>
                </c:pt>
                <c:pt idx="123194" formatCode="0.00E+00">
                  <c:v>1.6677700000000001E-3</c:v>
                </c:pt>
                <c:pt idx="123195" formatCode="0.00E+00">
                  <c:v>1.7963300000000001E-3</c:v>
                </c:pt>
                <c:pt idx="123196" formatCode="0.00E+00">
                  <c:v>1.92424E-3</c:v>
                </c:pt>
                <c:pt idx="123197" formatCode="0.00E+00">
                  <c:v>2.05142E-3</c:v>
                </c:pt>
                <c:pt idx="123198" formatCode="0.00E+00">
                  <c:v>2.1777900000000002E-3</c:v>
                </c:pt>
                <c:pt idx="123199" formatCode="0.00E+00">
                  <c:v>2.3032899999999999E-3</c:v>
                </c:pt>
                <c:pt idx="123200" formatCode="0.00E+00">
                  <c:v>2.4278500000000001E-3</c:v>
                </c:pt>
                <c:pt idx="123201" formatCode="0.00E+00">
                  <c:v>2.5513799999999998E-3</c:v>
                </c:pt>
                <c:pt idx="123202" formatCode="0.00E+00">
                  <c:v>2.6738199999999999E-3</c:v>
                </c:pt>
                <c:pt idx="123203" formatCode="0.00E+00">
                  <c:v>2.7950900000000001E-3</c:v>
                </c:pt>
                <c:pt idx="123204" formatCode="0.00E+00">
                  <c:v>2.9151200000000002E-3</c:v>
                </c:pt>
                <c:pt idx="123205" formatCode="0.00E+00">
                  <c:v>3.0338299999999999E-3</c:v>
                </c:pt>
                <c:pt idx="123206" formatCode="0.00E+00">
                  <c:v>3.1511500000000001E-3</c:v>
                </c:pt>
                <c:pt idx="123207" formatCode="0.00E+00">
                  <c:v>3.2670099999999999E-3</c:v>
                </c:pt>
                <c:pt idx="123208" formatCode="0.00E+00">
                  <c:v>3.3813200000000002E-3</c:v>
                </c:pt>
                <c:pt idx="123209" formatCode="0.00E+00">
                  <c:v>3.4940100000000001E-3</c:v>
                </c:pt>
                <c:pt idx="123210" formatCode="0.00E+00">
                  <c:v>3.6050100000000001E-3</c:v>
                </c:pt>
                <c:pt idx="123211" formatCode="0.00E+00">
                  <c:v>3.7142299999999998E-3</c:v>
                </c:pt>
                <c:pt idx="123212" formatCode="0.00E+00">
                  <c:v>3.82162E-3</c:v>
                </c:pt>
                <c:pt idx="123213" formatCode="0.00E+00">
                  <c:v>3.9270700000000004E-3</c:v>
                </c:pt>
                <c:pt idx="123214" formatCode="0.00E+00">
                  <c:v>4.0305300000000001E-3</c:v>
                </c:pt>
                <c:pt idx="123215" formatCode="0.00E+00">
                  <c:v>4.1319199999999999E-3</c:v>
                </c:pt>
                <c:pt idx="123216" formatCode="0.00E+00">
                  <c:v>4.2311500000000004E-3</c:v>
                </c:pt>
                <c:pt idx="123217" formatCode="0.00E+00">
                  <c:v>4.3281600000000002E-3</c:v>
                </c:pt>
                <c:pt idx="123218" formatCode="0.00E+00">
                  <c:v>4.4228599999999998E-3</c:v>
                </c:pt>
                <c:pt idx="123219" formatCode="0.00E+00">
                  <c:v>4.5151899999999997E-3</c:v>
                </c:pt>
                <c:pt idx="123220" formatCode="0.00E+00">
                  <c:v>4.6050600000000002E-3</c:v>
                </c:pt>
                <c:pt idx="123221" formatCode="0.00E+00">
                  <c:v>4.6924000000000002E-3</c:v>
                </c:pt>
                <c:pt idx="123222" formatCode="0.00E+00">
                  <c:v>4.77714E-3</c:v>
                </c:pt>
                <c:pt idx="123223" formatCode="0.00E+00">
                  <c:v>4.8592000000000002E-3</c:v>
                </c:pt>
                <c:pt idx="123224" formatCode="0.00E+00">
                  <c:v>4.9385000000000002E-3</c:v>
                </c:pt>
                <c:pt idx="123225" formatCode="0.00E+00">
                  <c:v>5.0149799999999996E-3</c:v>
                </c:pt>
                <c:pt idx="123226" formatCode="0.00E+00">
                  <c:v>5.0885699999999997E-3</c:v>
                </c:pt>
                <c:pt idx="123227" formatCode="0.00E+00">
                  <c:v>5.1591800000000002E-3</c:v>
                </c:pt>
                <c:pt idx="123228" formatCode="0.00E+00">
                  <c:v>5.2267499999999996E-3</c:v>
                </c:pt>
                <c:pt idx="123229" formatCode="0.00E+00">
                  <c:v>5.2912100000000002E-3</c:v>
                </c:pt>
                <c:pt idx="123230" formatCode="0.00E+00">
                  <c:v>5.3524899999999997E-3</c:v>
                </c:pt>
                <c:pt idx="123231" formatCode="0.00E+00">
                  <c:v>5.4105200000000003E-3</c:v>
                </c:pt>
                <c:pt idx="123232" formatCode="0.00E+00">
                  <c:v>5.4652399999999997E-3</c:v>
                </c:pt>
                <c:pt idx="123233" formatCode="0.00E+00">
                  <c:v>5.5165700000000002E-3</c:v>
                </c:pt>
                <c:pt idx="123234" formatCode="0.00E+00">
                  <c:v>5.5644600000000002E-3</c:v>
                </c:pt>
                <c:pt idx="123235" formatCode="0.00E+00">
                  <c:v>5.6088400000000004E-3</c:v>
                </c:pt>
                <c:pt idx="123236" formatCode="0.00E+00">
                  <c:v>5.64965E-3</c:v>
                </c:pt>
                <c:pt idx="123237" formatCode="0.00E+00">
                  <c:v>5.6868300000000004E-3</c:v>
                </c:pt>
                <c:pt idx="123238" formatCode="0.00E+00">
                  <c:v>5.7203200000000001E-3</c:v>
                </c:pt>
                <c:pt idx="123239" formatCode="0.00E+00">
                  <c:v>5.7500600000000004E-3</c:v>
                </c:pt>
                <c:pt idx="123240" formatCode="0.00E+00">
                  <c:v>5.7759999999999999E-3</c:v>
                </c:pt>
                <c:pt idx="123241" formatCode="0.00E+00">
                  <c:v>5.7980899999999997E-3</c:v>
                </c:pt>
                <c:pt idx="123242" formatCode="0.00E+00">
                  <c:v>5.8162700000000001E-3</c:v>
                </c:pt>
                <c:pt idx="123243" formatCode="0.00E+00">
                  <c:v>5.8304999999999997E-3</c:v>
                </c:pt>
                <c:pt idx="123244" formatCode="0.00E+00">
                  <c:v>5.8407299999999997E-3</c:v>
                </c:pt>
                <c:pt idx="123245" formatCode="0.00E+00">
                  <c:v>5.8469100000000003E-3</c:v>
                </c:pt>
                <c:pt idx="123246" formatCode="0.00E+00">
                  <c:v>5.84901E-3</c:v>
                </c:pt>
                <c:pt idx="123247" formatCode="0.00E+00">
                  <c:v>5.8469699999999999E-3</c:v>
                </c:pt>
                <c:pt idx="123248" formatCode="0.00E+00">
                  <c:v>5.8407800000000003E-3</c:v>
                </c:pt>
                <c:pt idx="123249" formatCode="0.00E+00">
                  <c:v>5.8303799999999996E-3</c:v>
                </c:pt>
                <c:pt idx="123250" formatCode="0.00E+00">
                  <c:v>5.8157599999999997E-3</c:v>
                </c:pt>
                <c:pt idx="123251" formatCode="0.00E+00">
                  <c:v>5.79687E-3</c:v>
                </c:pt>
                <c:pt idx="123252" formatCode="0.00E+00">
                  <c:v>5.7736999999999997E-3</c:v>
                </c:pt>
                <c:pt idx="123253" formatCode="0.00E+00">
                  <c:v>5.7462299999999997E-3</c:v>
                </c:pt>
                <c:pt idx="123254" formatCode="0.00E+00">
                  <c:v>5.7144199999999996E-3</c:v>
                </c:pt>
                <c:pt idx="123255" formatCode="0.00E+00">
                  <c:v>5.67827E-3</c:v>
                </c:pt>
                <c:pt idx="123256" formatCode="0.00E+00">
                  <c:v>5.6377600000000003E-3</c:v>
                </c:pt>
                <c:pt idx="123257" formatCode="0.00E+00">
                  <c:v>5.5928899999999997E-3</c:v>
                </c:pt>
                <c:pt idx="123258" formatCode="0.00E+00">
                  <c:v>5.5436299999999999E-3</c:v>
                </c:pt>
                <c:pt idx="123259" formatCode="0.00E+00">
                  <c:v>5.4900000000000001E-3</c:v>
                </c:pt>
                <c:pt idx="123260" formatCode="0.00E+00">
                  <c:v>5.4320000000000002E-3</c:v>
                </c:pt>
                <c:pt idx="123261" formatCode="0.00E+00">
                  <c:v>5.3696100000000004E-3</c:v>
                </c:pt>
                <c:pt idx="123262" formatCode="0.00E+00">
                  <c:v>5.3028600000000004E-3</c:v>
                </c:pt>
                <c:pt idx="123263" formatCode="0.00E+00">
                  <c:v>5.2317600000000002E-3</c:v>
                </c:pt>
                <c:pt idx="123264" formatCode="0.00E+00">
                  <c:v>5.1563099999999999E-3</c:v>
                </c:pt>
                <c:pt idx="123265" formatCode="0.00E+00">
                  <c:v>5.07654E-3</c:v>
                </c:pt>
                <c:pt idx="123266" formatCode="0.00E+00">
                  <c:v>4.9924799999999997E-3</c:v>
                </c:pt>
                <c:pt idx="123267" formatCode="0.00E+00">
                  <c:v>4.9041299999999996E-3</c:v>
                </c:pt>
                <c:pt idx="123268" formatCode="0.00E+00">
                  <c:v>4.8115500000000004E-3</c:v>
                </c:pt>
                <c:pt idx="123269" formatCode="0.00E+00">
                  <c:v>4.7147600000000001E-3</c:v>
                </c:pt>
                <c:pt idx="123270" formatCode="0.00E+00">
                  <c:v>4.6138000000000004E-3</c:v>
                </c:pt>
                <c:pt idx="123271" formatCode="0.00E+00">
                  <c:v>4.50871E-3</c:v>
                </c:pt>
                <c:pt idx="123272" formatCode="0.00E+00">
                  <c:v>4.3995400000000004E-3</c:v>
                </c:pt>
                <c:pt idx="123273" formatCode="0.00E+00">
                  <c:v>4.2863399999999996E-3</c:v>
                </c:pt>
                <c:pt idx="123274" formatCode="0.00E+00">
                  <c:v>4.1691699999999998E-3</c:v>
                </c:pt>
                <c:pt idx="123275" formatCode="0.00E+00">
                  <c:v>4.0480799999999999E-3</c:v>
                </c:pt>
                <c:pt idx="123276" formatCode="0.00E+00">
                  <c:v>3.9231400000000003E-3</c:v>
                </c:pt>
                <c:pt idx="123277" formatCode="0.00E+00">
                  <c:v>3.7944099999999998E-3</c:v>
                </c:pt>
                <c:pt idx="123278" formatCode="0.00E+00">
                  <c:v>3.6619700000000001E-3</c:v>
                </c:pt>
                <c:pt idx="123279" formatCode="0.00E+00">
                  <c:v>3.5258899999999998E-3</c:v>
                </c:pt>
                <c:pt idx="123280" formatCode="0.00E+00">
                  <c:v>3.3862499999999999E-3</c:v>
                </c:pt>
                <c:pt idx="123281" formatCode="0.00E+00">
                  <c:v>3.2431399999999998E-3</c:v>
                </c:pt>
                <c:pt idx="123282" formatCode="0.00E+00">
                  <c:v>3.0966399999999999E-3</c:v>
                </c:pt>
                <c:pt idx="123283" formatCode="0.00E+00">
                  <c:v>2.94684E-3</c:v>
                </c:pt>
                <c:pt idx="123284" formatCode="0.00E+00">
                  <c:v>2.7938400000000001E-3</c:v>
                </c:pt>
                <c:pt idx="123285" formatCode="0.00E+00">
                  <c:v>2.63774E-3</c:v>
                </c:pt>
                <c:pt idx="123286" formatCode="0.00E+00">
                  <c:v>2.4786399999999998E-3</c:v>
                </c:pt>
                <c:pt idx="123287" formatCode="0.00E+00">
                  <c:v>2.31665E-3</c:v>
                </c:pt>
                <c:pt idx="123288" formatCode="0.00E+00">
                  <c:v>2.1518900000000001E-3</c:v>
                </c:pt>
                <c:pt idx="123289" formatCode="0.00E+00">
                  <c:v>1.98445E-3</c:v>
                </c:pt>
                <c:pt idx="123290" formatCode="0.00E+00">
                  <c:v>1.81448E-3</c:v>
                </c:pt>
                <c:pt idx="123291" formatCode="0.00E+00">
                  <c:v>1.64207E-3</c:v>
                </c:pt>
                <c:pt idx="123292" formatCode="0.00E+00">
                  <c:v>1.46737E-3</c:v>
                </c:pt>
                <c:pt idx="123293" formatCode="0.00E+00">
                  <c:v>1.2905E-3</c:v>
                </c:pt>
                <c:pt idx="123294" formatCode="0.00E+00">
                  <c:v>1.11159E-3</c:v>
                </c:pt>
                <c:pt idx="123295" formatCode="0.00E+00">
                  <c:v>9.3077399999999999E-4</c:v>
                </c:pt>
                <c:pt idx="123296" formatCode="0.00E+00">
                  <c:v>7.4819600000000002E-4</c:v>
                </c:pt>
                <c:pt idx="123297" formatCode="0.00E+00">
                  <c:v>5.6399399999999995E-4</c:v>
                </c:pt>
                <c:pt idx="123298" formatCode="0.00E+00">
                  <c:v>3.7831200000000001E-4</c:v>
                </c:pt>
                <c:pt idx="123299" formatCode="0.00E+00">
                  <c:v>1.91299E-4</c:v>
                </c:pt>
                <c:pt idx="123300" formatCode="0.00E+00">
                  <c:v>3.1021100000000002E-6</c:v>
                </c:pt>
                <c:pt idx="123301" formatCode="0.00E+00">
                  <c:v>-1.8612500000000001E-4</c:v>
                </c:pt>
                <c:pt idx="123302" formatCode="0.00E+00">
                  <c:v>-3.7622900000000001E-4</c:v>
                </c:pt>
                <c:pt idx="123303" formatCode="0.00E+00">
                  <c:v>-5.6705199999999996E-4</c:v>
                </c:pt>
                <c:pt idx="123304" formatCode="0.00E+00">
                  <c:v>-7.5843600000000003E-4</c:v>
                </c:pt>
                <c:pt idx="123305" formatCode="0.00E+00">
                  <c:v>-9.5022100000000001E-4</c:v>
                </c:pt>
                <c:pt idx="123306" formatCode="0.00E+00">
                  <c:v>-1.1422400000000001E-3</c:v>
                </c:pt>
                <c:pt idx="123307" formatCode="0.00E+00">
                  <c:v>-1.33434E-3</c:v>
                </c:pt>
                <c:pt idx="123308" formatCode="0.00E+00">
                  <c:v>-1.5263399999999999E-3</c:v>
                </c:pt>
                <c:pt idx="123309" formatCode="0.00E+00">
                  <c:v>-1.71809E-3</c:v>
                </c:pt>
                <c:pt idx="123310" formatCode="0.00E+00">
                  <c:v>-1.9093999999999999E-3</c:v>
                </c:pt>
                <c:pt idx="123311" formatCode="0.00E+00">
                  <c:v>-2.10013E-3</c:v>
                </c:pt>
                <c:pt idx="123312" formatCode="0.00E+00">
                  <c:v>-2.2900799999999999E-3</c:v>
                </c:pt>
                <c:pt idx="123313" formatCode="0.00E+00">
                  <c:v>-2.4791000000000001E-3</c:v>
                </c:pt>
                <c:pt idx="123314" formatCode="0.00E+00">
                  <c:v>-2.66701E-3</c:v>
                </c:pt>
                <c:pt idx="123315" formatCode="0.00E+00">
                  <c:v>-2.8536400000000002E-3</c:v>
                </c:pt>
                <c:pt idx="123316" formatCode="0.00E+00">
                  <c:v>-3.0388199999999998E-3</c:v>
                </c:pt>
                <c:pt idx="123317" formatCode="0.00E+00">
                  <c:v>-3.22237E-3</c:v>
                </c:pt>
                <c:pt idx="123318" formatCode="0.00E+00">
                  <c:v>-3.4041399999999999E-3</c:v>
                </c:pt>
                <c:pt idx="123319" formatCode="0.00E+00">
                  <c:v>-3.5839299999999999E-3</c:v>
                </c:pt>
                <c:pt idx="123320" formatCode="0.00E+00">
                  <c:v>-3.7615999999999999E-3</c:v>
                </c:pt>
                <c:pt idx="123321" formatCode="0.00E+00">
                  <c:v>-3.9369599999999998E-3</c:v>
                </c:pt>
                <c:pt idx="123322" formatCode="0.00E+00">
                  <c:v>-4.10984E-3</c:v>
                </c:pt>
                <c:pt idx="123323" formatCode="0.00E+00">
                  <c:v>-4.2800900000000003E-3</c:v>
                </c:pt>
                <c:pt idx="123324" formatCode="0.00E+00">
                  <c:v>-4.4475299999999999E-3</c:v>
                </c:pt>
                <c:pt idx="123325" formatCode="0.00E+00">
                  <c:v>-4.6119999999999998E-3</c:v>
                </c:pt>
                <c:pt idx="123326" formatCode="0.00E+00">
                  <c:v>-4.7733300000000001E-3</c:v>
                </c:pt>
                <c:pt idx="123327" formatCode="0.00E+00">
                  <c:v>-4.93137E-3</c:v>
                </c:pt>
                <c:pt idx="123328" formatCode="0.00E+00">
                  <c:v>-5.0859599999999996E-3</c:v>
                </c:pt>
                <c:pt idx="123329" formatCode="0.00E+00">
                  <c:v>-5.2369399999999998E-3</c:v>
                </c:pt>
                <c:pt idx="123330" formatCode="0.00E+00">
                  <c:v>-5.3841599999999998E-3</c:v>
                </c:pt>
                <c:pt idx="123331" formatCode="0.00E+00">
                  <c:v>-5.5274599999999997E-3</c:v>
                </c:pt>
                <c:pt idx="123332" formatCode="0.00E+00">
                  <c:v>-5.6667000000000002E-3</c:v>
                </c:pt>
                <c:pt idx="123333" formatCode="0.00E+00">
                  <c:v>-5.8017399999999997E-3</c:v>
                </c:pt>
                <c:pt idx="123334" formatCode="0.00E+00">
                  <c:v>-5.9324199999999999E-3</c:v>
                </c:pt>
                <c:pt idx="123335" formatCode="0.00E+00">
                  <c:v>-6.0586099999999999E-3</c:v>
                </c:pt>
                <c:pt idx="123336" formatCode="0.00E+00">
                  <c:v>-6.1801800000000004E-3</c:v>
                </c:pt>
                <c:pt idx="123337" formatCode="0.00E+00">
                  <c:v>-6.2969999999999996E-3</c:v>
                </c:pt>
                <c:pt idx="123338" formatCode="0.00E+00">
                  <c:v>-6.4089300000000002E-3</c:v>
                </c:pt>
                <c:pt idx="123339" formatCode="0.00E+00">
                  <c:v>-6.5158500000000001E-3</c:v>
                </c:pt>
                <c:pt idx="123340" formatCode="0.00E+00">
                  <c:v>-6.6176500000000001E-3</c:v>
                </c:pt>
                <c:pt idx="123341" formatCode="0.00E+00">
                  <c:v>-6.71421E-3</c:v>
                </c:pt>
                <c:pt idx="123342" formatCode="0.00E+00">
                  <c:v>-6.8054099999999996E-3</c:v>
                </c:pt>
                <c:pt idx="123343" formatCode="0.00E+00">
                  <c:v>-6.8911600000000003E-3</c:v>
                </c:pt>
                <c:pt idx="123344" formatCode="0.00E+00">
                  <c:v>-6.9713500000000003E-3</c:v>
                </c:pt>
                <c:pt idx="123345" formatCode="0.00E+00">
                  <c:v>-7.04588E-3</c:v>
                </c:pt>
                <c:pt idx="123346" formatCode="0.00E+00">
                  <c:v>-7.11467E-3</c:v>
                </c:pt>
                <c:pt idx="123347" formatCode="0.00E+00">
                  <c:v>-7.17762E-3</c:v>
                </c:pt>
                <c:pt idx="123348" formatCode="0.00E+00">
                  <c:v>-7.2346700000000003E-3</c:v>
                </c:pt>
                <c:pt idx="123349" formatCode="0.00E+00">
                  <c:v>-7.2857199999999999E-3</c:v>
                </c:pt>
                <c:pt idx="123350" formatCode="0.00E+00">
                  <c:v>-7.3307199999999998E-3</c:v>
                </c:pt>
                <c:pt idx="123351" formatCode="0.00E+00">
                  <c:v>-7.3695899999999996E-3</c:v>
                </c:pt>
                <c:pt idx="123352" formatCode="0.00E+00">
                  <c:v>-7.4022899999999997E-3</c:v>
                </c:pt>
                <c:pt idx="123353" formatCode="0.00E+00">
                  <c:v>-7.4287600000000004E-3</c:v>
                </c:pt>
                <c:pt idx="123354" formatCode="0.00E+00">
                  <c:v>-7.4489400000000002E-3</c:v>
                </c:pt>
                <c:pt idx="123355" formatCode="0.00E+00">
                  <c:v>-7.4628100000000003E-3</c:v>
                </c:pt>
                <c:pt idx="123356" formatCode="0.00E+00">
                  <c:v>-7.4703199999999999E-3</c:v>
                </c:pt>
                <c:pt idx="123357" formatCode="0.00E+00">
                  <c:v>-7.4714500000000001E-3</c:v>
                </c:pt>
                <c:pt idx="123358" formatCode="0.00E+00">
                  <c:v>-7.4661800000000002E-3</c:v>
                </c:pt>
                <c:pt idx="123359" formatCode="0.00E+00">
                  <c:v>-7.4544800000000003E-3</c:v>
                </c:pt>
                <c:pt idx="123360" formatCode="0.00E+00">
                  <c:v>-7.4363600000000004E-3</c:v>
                </c:pt>
                <c:pt idx="123361" formatCode="0.00E+00">
                  <c:v>-7.4117999999999996E-3</c:v>
                </c:pt>
                <c:pt idx="123362" formatCode="0.00E+00">
                  <c:v>-7.3808199999999997E-3</c:v>
                </c:pt>
                <c:pt idx="123363" formatCode="0.00E+00">
                  <c:v>-7.3434099999999999E-3</c:v>
                </c:pt>
                <c:pt idx="123364" formatCode="0.00E+00">
                  <c:v>-7.2995999999999998E-3</c:v>
                </c:pt>
                <c:pt idx="123365" formatCode="0.00E+00">
                  <c:v>-7.2494100000000004E-3</c:v>
                </c:pt>
                <c:pt idx="123366" formatCode="0.00E+00">
                  <c:v>-7.1928599999999997E-3</c:v>
                </c:pt>
                <c:pt idx="123367" formatCode="0.00E+00">
                  <c:v>-7.1299900000000001E-3</c:v>
                </c:pt>
                <c:pt idx="123368" formatCode="0.00E+00">
                  <c:v>-7.0608499999999996E-3</c:v>
                </c:pt>
                <c:pt idx="123369" formatCode="0.00E+00">
                  <c:v>-6.9854699999999997E-3</c:v>
                </c:pt>
                <c:pt idx="123370" formatCode="0.00E+00">
                  <c:v>-6.90392E-3</c:v>
                </c:pt>
                <c:pt idx="123371" formatCode="0.00E+00">
                  <c:v>-6.8162500000000003E-3</c:v>
                </c:pt>
                <c:pt idx="123372" formatCode="0.00E+00">
                  <c:v>-6.7225399999999999E-3</c:v>
                </c:pt>
                <c:pt idx="123373" formatCode="0.00E+00">
                  <c:v>-6.6228399999999996E-3</c:v>
                </c:pt>
                <c:pt idx="123374" formatCode="0.00E+00">
                  <c:v>-6.5172499999999996E-3</c:v>
                </c:pt>
                <c:pt idx="123375" formatCode="0.00E+00">
                  <c:v>-6.4058400000000003E-3</c:v>
                </c:pt>
                <c:pt idx="123376" formatCode="0.00E+00">
                  <c:v>-6.2887200000000002E-3</c:v>
                </c:pt>
                <c:pt idx="123377" formatCode="0.00E+00">
                  <c:v>-6.1659599999999998E-3</c:v>
                </c:pt>
                <c:pt idx="123378" formatCode="0.00E+00">
                  <c:v>-6.0376800000000001E-3</c:v>
                </c:pt>
                <c:pt idx="123379" formatCode="0.00E+00">
                  <c:v>-5.9039799999999996E-3</c:v>
                </c:pt>
                <c:pt idx="123380" formatCode="0.00E+00">
                  <c:v>-5.7649800000000003E-3</c:v>
                </c:pt>
                <c:pt idx="123381" formatCode="0.00E+00">
                  <c:v>-5.6207999999999996E-3</c:v>
                </c:pt>
                <c:pt idx="123382" formatCode="0.00E+00">
                  <c:v>-5.4715600000000003E-3</c:v>
                </c:pt>
                <c:pt idx="123383" formatCode="0.00E+00">
                  <c:v>-5.31739E-3</c:v>
                </c:pt>
                <c:pt idx="123384" formatCode="0.00E+00">
                  <c:v>-5.1584200000000004E-3</c:v>
                </c:pt>
                <c:pt idx="123385" formatCode="0.00E+00">
                  <c:v>-4.9947999999999998E-3</c:v>
                </c:pt>
                <c:pt idx="123386" formatCode="0.00E+00">
                  <c:v>-4.8266699999999999E-3</c:v>
                </c:pt>
                <c:pt idx="123387" formatCode="0.00E+00">
                  <c:v>-4.65417E-3</c:v>
                </c:pt>
                <c:pt idx="123388" formatCode="0.00E+00">
                  <c:v>-4.4774699999999999E-3</c:v>
                </c:pt>
                <c:pt idx="123389" formatCode="0.00E+00">
                  <c:v>-4.2967099999999996E-3</c:v>
                </c:pt>
                <c:pt idx="123390" formatCode="0.00E+00">
                  <c:v>-4.1120699999999998E-3</c:v>
                </c:pt>
                <c:pt idx="123391" formatCode="0.00E+00">
                  <c:v>-3.9237100000000004E-3</c:v>
                </c:pt>
                <c:pt idx="123392" formatCode="0.00E+00">
                  <c:v>-3.73179E-3</c:v>
                </c:pt>
                <c:pt idx="123393" formatCode="0.00E+00">
                  <c:v>-3.5365000000000001E-3</c:v>
                </c:pt>
                <c:pt idx="123394" formatCode="0.00E+00">
                  <c:v>-3.3379999999999998E-3</c:v>
                </c:pt>
                <c:pt idx="123395" formatCode="0.00E+00">
                  <c:v>-3.1364800000000001E-3</c:v>
                </c:pt>
                <c:pt idx="123396" formatCode="0.00E+00">
                  <c:v>-2.9321199999999999E-3</c:v>
                </c:pt>
                <c:pt idx="123397" formatCode="0.00E+00">
                  <c:v>-2.7251200000000001E-3</c:v>
                </c:pt>
                <c:pt idx="123398" formatCode="0.00E+00">
                  <c:v>-2.5156499999999999E-3</c:v>
                </c:pt>
                <c:pt idx="123399" formatCode="0.00E+00">
                  <c:v>-2.3038999999999998E-3</c:v>
                </c:pt>
                <c:pt idx="123400" formatCode="0.00E+00">
                  <c:v>-2.0900799999999998E-3</c:v>
                </c:pt>
                <c:pt idx="123401" formatCode="0.00E+00">
                  <c:v>-1.8743799999999999E-3</c:v>
                </c:pt>
                <c:pt idx="123402" formatCode="0.00E+00">
                  <c:v>-1.6569899999999999E-3</c:v>
                </c:pt>
                <c:pt idx="123403" formatCode="0.00E+00">
                  <c:v>-1.43812E-3</c:v>
                </c:pt>
                <c:pt idx="123404" formatCode="0.00E+00">
                  <c:v>-1.2179599999999999E-3</c:v>
                </c:pt>
                <c:pt idx="123405" formatCode="0.00E+00">
                  <c:v>-9.9672200000000002E-4</c:v>
                </c:pt>
                <c:pt idx="123406" formatCode="0.00E+00">
                  <c:v>-7.7460199999999999E-4</c:v>
                </c:pt>
                <c:pt idx="123407" formatCode="0.00E+00">
                  <c:v>-5.5180400000000003E-4</c:v>
                </c:pt>
                <c:pt idx="123408" formatCode="0.00E+00">
                  <c:v>-3.2853400000000001E-4</c:v>
                </c:pt>
                <c:pt idx="123409" formatCode="0.00E+00">
                  <c:v>-1.04996E-4</c:v>
                </c:pt>
                <c:pt idx="123410" formatCode="0.00E+00">
                  <c:v>1.18606E-4</c:v>
                </c:pt>
                <c:pt idx="123411" formatCode="0.00E+00">
                  <c:v>3.4206699999999999E-4</c:v>
                </c:pt>
                <c:pt idx="123412" formatCode="0.00E+00">
                  <c:v>5.6518400000000004E-4</c:v>
                </c:pt>
                <c:pt idx="123413" formatCode="0.00E+00">
                  <c:v>7.8775299999999998E-4</c:v>
                </c:pt>
                <c:pt idx="123414" formatCode="0.00E+00">
                  <c:v>1.00957E-3</c:v>
                </c:pt>
                <c:pt idx="123415" formatCode="0.00E+00">
                  <c:v>1.23044E-3</c:v>
                </c:pt>
                <c:pt idx="123416" formatCode="0.00E+00">
                  <c:v>1.4501500000000001E-3</c:v>
                </c:pt>
                <c:pt idx="123417" formatCode="0.00E+00">
                  <c:v>1.66851E-3</c:v>
                </c:pt>
                <c:pt idx="123418" formatCode="0.00E+00">
                  <c:v>1.88532E-3</c:v>
                </c:pt>
                <c:pt idx="123419" formatCode="0.00E+00">
                  <c:v>2.1003800000000002E-3</c:v>
                </c:pt>
                <c:pt idx="123420" formatCode="0.00E+00">
                  <c:v>2.31351E-3</c:v>
                </c:pt>
                <c:pt idx="123421" formatCode="0.00E+00">
                  <c:v>2.5245100000000002E-3</c:v>
                </c:pt>
                <c:pt idx="123422" formatCode="0.00E+00">
                  <c:v>2.7331899999999999E-3</c:v>
                </c:pt>
                <c:pt idx="123423" formatCode="0.00E+00">
                  <c:v>2.9393599999999998E-3</c:v>
                </c:pt>
                <c:pt idx="123424" formatCode="0.00E+00">
                  <c:v>3.14285E-3</c:v>
                </c:pt>
                <c:pt idx="123425" formatCode="0.00E+00">
                  <c:v>3.3434599999999999E-3</c:v>
                </c:pt>
                <c:pt idx="123426" formatCode="0.00E+00">
                  <c:v>3.5410300000000001E-3</c:v>
                </c:pt>
                <c:pt idx="123427" formatCode="0.00E+00">
                  <c:v>3.73538E-3</c:v>
                </c:pt>
                <c:pt idx="123428" formatCode="0.00E+00">
                  <c:v>3.9263400000000004E-3</c:v>
                </c:pt>
                <c:pt idx="123429" formatCode="0.00E+00">
                  <c:v>4.1137500000000002E-3</c:v>
                </c:pt>
                <c:pt idx="123430" formatCode="0.00E+00">
                  <c:v>4.2974299999999997E-3</c:v>
                </c:pt>
                <c:pt idx="123431" formatCode="0.00E+00">
                  <c:v>4.4772400000000004E-3</c:v>
                </c:pt>
                <c:pt idx="123432" formatCode="0.00E+00">
                  <c:v>4.6530199999999999E-3</c:v>
                </c:pt>
                <c:pt idx="123433" formatCode="0.00E+00">
                  <c:v>4.82462E-3</c:v>
                </c:pt>
                <c:pt idx="123434" formatCode="0.00E+00">
                  <c:v>4.9918899999999997E-3</c:v>
                </c:pt>
                <c:pt idx="123435" formatCode="0.00E+00">
                  <c:v>5.15469E-3</c:v>
                </c:pt>
                <c:pt idx="123436" formatCode="0.00E+00">
                  <c:v>5.3128899999999998E-3</c:v>
                </c:pt>
                <c:pt idx="123437" formatCode="0.00E+00">
                  <c:v>5.46635E-3</c:v>
                </c:pt>
                <c:pt idx="123438" formatCode="0.00E+00">
                  <c:v>5.6149499999999996E-3</c:v>
                </c:pt>
                <c:pt idx="123439" formatCode="0.00E+00">
                  <c:v>5.7585800000000001E-3</c:v>
                </c:pt>
                <c:pt idx="123440" formatCode="0.00E+00">
                  <c:v>5.8970999999999997E-3</c:v>
                </c:pt>
                <c:pt idx="123441" formatCode="0.00E+00">
                  <c:v>6.0304199999999999E-3</c:v>
                </c:pt>
                <c:pt idx="123442" formatCode="0.00E+00">
                  <c:v>6.1584200000000004E-3</c:v>
                </c:pt>
                <c:pt idx="123443" formatCode="0.00E+00">
                  <c:v>6.28102E-3</c:v>
                </c:pt>
                <c:pt idx="123444" formatCode="0.00E+00">
                  <c:v>6.3981100000000003E-3</c:v>
                </c:pt>
                <c:pt idx="123445" formatCode="0.00E+00">
                  <c:v>6.5095999999999999E-3</c:v>
                </c:pt>
                <c:pt idx="123446" formatCode="0.00E+00">
                  <c:v>6.6154200000000003E-3</c:v>
                </c:pt>
                <c:pt idx="123447" formatCode="0.00E+00">
                  <c:v>6.7154900000000002E-3</c:v>
                </c:pt>
                <c:pt idx="123448" formatCode="0.00E+00">
                  <c:v>6.8097299999999999E-3</c:v>
                </c:pt>
                <c:pt idx="123449" formatCode="0.00E+00">
                  <c:v>6.89809E-3</c:v>
                </c:pt>
                <c:pt idx="123450" formatCode="0.00E+00">
                  <c:v>6.9804899999999998E-3</c:v>
                </c:pt>
                <c:pt idx="123451" formatCode="0.00E+00">
                  <c:v>7.0568999999999996E-3</c:v>
                </c:pt>
                <c:pt idx="123452" formatCode="0.00E+00">
                  <c:v>7.1272699999999998E-3</c:v>
                </c:pt>
                <c:pt idx="123453" formatCode="0.00E+00">
                  <c:v>7.1915399999999997E-3</c:v>
                </c:pt>
                <c:pt idx="123454" formatCode="0.00E+00">
                  <c:v>7.2496899999999996E-3</c:v>
                </c:pt>
                <c:pt idx="123455" formatCode="0.00E+00">
                  <c:v>7.3017000000000004E-3</c:v>
                </c:pt>
                <c:pt idx="123456" formatCode="0.00E+00">
                  <c:v>7.3475199999999997E-3</c:v>
                </c:pt>
                <c:pt idx="123457" formatCode="0.00E+00">
                  <c:v>7.3871600000000003E-3</c:v>
                </c:pt>
                <c:pt idx="123458" formatCode="0.00E+00">
                  <c:v>7.4205900000000003E-3</c:v>
                </c:pt>
                <c:pt idx="123459" formatCode="0.00E+00">
                  <c:v>7.44781E-3</c:v>
                </c:pt>
                <c:pt idx="123460" formatCode="0.00E+00">
                  <c:v>7.4688300000000001E-3</c:v>
                </c:pt>
                <c:pt idx="123461" formatCode="0.00E+00">
                  <c:v>7.4836499999999997E-3</c:v>
                </c:pt>
                <c:pt idx="123462" formatCode="0.00E+00">
                  <c:v>7.4922799999999996E-3</c:v>
                </c:pt>
                <c:pt idx="123463" formatCode="0.00E+00">
                  <c:v>7.4947399999999997E-3</c:v>
                </c:pt>
                <c:pt idx="123464" formatCode="0.00E+00">
                  <c:v>7.49105E-3</c:v>
                </c:pt>
                <c:pt idx="123465" formatCode="0.00E+00">
                  <c:v>7.4812500000000001E-3</c:v>
                </c:pt>
                <c:pt idx="123466" formatCode="0.00E+00">
                  <c:v>7.4653699999999998E-3</c:v>
                </c:pt>
                <c:pt idx="123467" formatCode="0.00E+00">
                  <c:v>7.4434499999999999E-3</c:v>
                </c:pt>
                <c:pt idx="123468" formatCode="0.00E+00">
                  <c:v>7.41553E-3</c:v>
                </c:pt>
                <c:pt idx="123469" formatCode="0.00E+00">
                  <c:v>7.3816699999999999E-3</c:v>
                </c:pt>
                <c:pt idx="123470" formatCode="0.00E+00">
                  <c:v>7.34192E-3</c:v>
                </c:pt>
                <c:pt idx="123471" formatCode="0.00E+00">
                  <c:v>7.2963500000000001E-3</c:v>
                </c:pt>
                <c:pt idx="123472" formatCode="0.00E+00">
                  <c:v>7.2450199999999996E-3</c:v>
                </c:pt>
                <c:pt idx="123473" formatCode="0.00E+00">
                  <c:v>7.1880099999999999E-3</c:v>
                </c:pt>
                <c:pt idx="123474" formatCode="0.00E+00">
                  <c:v>7.1253799999999997E-3</c:v>
                </c:pt>
                <c:pt idx="123475" formatCode="0.00E+00">
                  <c:v>7.0572300000000003E-3</c:v>
                </c:pt>
                <c:pt idx="123476" formatCode="0.00E+00">
                  <c:v>6.9836300000000002E-3</c:v>
                </c:pt>
                <c:pt idx="123477" formatCode="0.00E+00">
                  <c:v>6.9046799999999998E-3</c:v>
                </c:pt>
                <c:pt idx="123478" formatCode="0.00E+00">
                  <c:v>6.8204700000000004E-3</c:v>
                </c:pt>
                <c:pt idx="123479" formatCode="0.00E+00">
                  <c:v>6.7311000000000003E-3</c:v>
                </c:pt>
                <c:pt idx="123480" formatCode="0.00E+00">
                  <c:v>6.6366699999999999E-3</c:v>
                </c:pt>
                <c:pt idx="123481" formatCode="0.00E+00">
                  <c:v>6.5372900000000003E-3</c:v>
                </c:pt>
                <c:pt idx="123482" formatCode="0.00E+00">
                  <c:v>6.43306E-3</c:v>
                </c:pt>
                <c:pt idx="123483" formatCode="0.00E+00">
                  <c:v>6.32411E-3</c:v>
                </c:pt>
                <c:pt idx="123484" formatCode="0.00E+00">
                  <c:v>6.2105499999999996E-3</c:v>
                </c:pt>
                <c:pt idx="123485" formatCode="0.00E+00">
                  <c:v>6.0924899999999999E-3</c:v>
                </c:pt>
                <c:pt idx="123486" formatCode="0.00E+00">
                  <c:v>5.9700700000000001E-3</c:v>
                </c:pt>
                <c:pt idx="123487" formatCode="0.00E+00">
                  <c:v>5.8434100000000003E-3</c:v>
                </c:pt>
                <c:pt idx="123488" formatCode="0.00E+00">
                  <c:v>5.7126299999999998E-3</c:v>
                </c:pt>
                <c:pt idx="123489" formatCode="0.00E+00">
                  <c:v>5.5778800000000003E-3</c:v>
                </c:pt>
                <c:pt idx="123490" formatCode="0.00E+00">
                  <c:v>5.4392700000000004E-3</c:v>
                </c:pt>
                <c:pt idx="123491" formatCode="0.00E+00">
                  <c:v>5.2969599999999999E-3</c:v>
                </c:pt>
                <c:pt idx="123492" formatCode="0.00E+00">
                  <c:v>5.1510799999999997E-3</c:v>
                </c:pt>
                <c:pt idx="123493" formatCode="0.00E+00">
                  <c:v>5.00177E-3</c:v>
                </c:pt>
                <c:pt idx="123494" formatCode="0.00E+00">
                  <c:v>4.8491799999999998E-3</c:v>
                </c:pt>
                <c:pt idx="123495" formatCode="0.00E+00">
                  <c:v>4.6934300000000002E-3</c:v>
                </c:pt>
                <c:pt idx="123496" formatCode="0.00E+00">
                  <c:v>4.5347E-3</c:v>
                </c:pt>
                <c:pt idx="123497" formatCode="0.00E+00">
                  <c:v>4.3731100000000004E-3</c:v>
                </c:pt>
                <c:pt idx="123498" formatCode="0.00E+00">
                  <c:v>4.2088200000000003E-3</c:v>
                </c:pt>
                <c:pt idx="123499" formatCode="0.00E+00">
                  <c:v>4.0419799999999997E-3</c:v>
                </c:pt>
                <c:pt idx="123500" formatCode="0.00E+00">
                  <c:v>3.8727399999999999E-3</c:v>
                </c:pt>
                <c:pt idx="123501" formatCode="0.00E+00">
                  <c:v>3.7012400000000002E-3</c:v>
                </c:pt>
                <c:pt idx="123502" formatCode="0.00E+00">
                  <c:v>3.5276499999999998E-3</c:v>
                </c:pt>
                <c:pt idx="123503" formatCode="0.00E+00">
                  <c:v>3.3520999999999998E-3</c:v>
                </c:pt>
                <c:pt idx="123504" formatCode="0.00E+00">
                  <c:v>3.17476E-3</c:v>
                </c:pt>
                <c:pt idx="123505" formatCode="0.00E+00">
                  <c:v>2.99578E-3</c:v>
                </c:pt>
                <c:pt idx="123506" formatCode="0.00E+00">
                  <c:v>2.8153000000000002E-3</c:v>
                </c:pt>
                <c:pt idx="123507" formatCode="0.00E+00">
                  <c:v>2.6334800000000001E-3</c:v>
                </c:pt>
                <c:pt idx="123508" formatCode="0.00E+00">
                  <c:v>2.4504700000000002E-3</c:v>
                </c:pt>
                <c:pt idx="123509" formatCode="0.00E+00">
                  <c:v>2.2664199999999999E-3</c:v>
                </c:pt>
                <c:pt idx="123510" formatCode="0.00E+00">
                  <c:v>2.0814900000000001E-3</c:v>
                </c:pt>
                <c:pt idx="123511" formatCode="0.00E+00">
                  <c:v>1.8958099999999999E-3</c:v>
                </c:pt>
                <c:pt idx="123512" formatCode="0.00E+00">
                  <c:v>1.7095400000000001E-3</c:v>
                </c:pt>
                <c:pt idx="123513" formatCode="0.00E+00">
                  <c:v>1.52283E-3</c:v>
                </c:pt>
                <c:pt idx="123514" formatCode="0.00E+00">
                  <c:v>1.3358199999999999E-3</c:v>
                </c:pt>
                <c:pt idx="123515" formatCode="0.00E+00">
                  <c:v>1.1486599999999999E-3</c:v>
                </c:pt>
                <c:pt idx="123516" formatCode="0.00E+00">
                  <c:v>9.61486E-4</c:v>
                </c:pt>
                <c:pt idx="123517" formatCode="0.00E+00">
                  <c:v>7.74444E-4</c:v>
                </c:pt>
                <c:pt idx="123518" formatCode="0.00E+00">
                  <c:v>5.8767499999999996E-4</c:v>
                </c:pt>
                <c:pt idx="123519" formatCode="0.00E+00">
                  <c:v>4.0131500000000002E-4</c:v>
                </c:pt>
                <c:pt idx="123520" formatCode="0.00E+00">
                  <c:v>2.1550200000000001E-4</c:v>
                </c:pt>
                <c:pt idx="123521" formatCode="0.00E+00">
                  <c:v>3.03704E-5</c:v>
                </c:pt>
                <c:pt idx="123522" formatCode="0.00E+00">
                  <c:v>-1.53948E-4</c:v>
                </c:pt>
                <c:pt idx="123523" formatCode="0.00E+00">
                  <c:v>-3.37323E-4</c:v>
                </c:pt>
                <c:pt idx="123524" formatCode="0.00E+00">
                  <c:v>-5.1962600000000003E-4</c:v>
                </c:pt>
                <c:pt idx="123525" formatCode="0.00E+00">
                  <c:v>-7.0073300000000004E-4</c:v>
                </c:pt>
                <c:pt idx="123526" formatCode="0.00E+00">
                  <c:v>-8.8051799999999995E-4</c:v>
                </c:pt>
                <c:pt idx="123527" formatCode="0.00E+00">
                  <c:v>-1.05886E-3</c:v>
                </c:pt>
                <c:pt idx="123528" formatCode="0.00E+00">
                  <c:v>-1.23565E-3</c:v>
                </c:pt>
                <c:pt idx="123529" formatCode="0.00E+00">
                  <c:v>-1.4107600000000001E-3</c:v>
                </c:pt>
                <c:pt idx="123530" formatCode="0.00E+00">
                  <c:v>-1.5840800000000001E-3</c:v>
                </c:pt>
                <c:pt idx="123531" formatCode="0.00E+00">
                  <c:v>-1.7555100000000001E-3</c:v>
                </c:pt>
                <c:pt idx="123532" formatCode="0.00E+00">
                  <c:v>-1.92493E-3</c:v>
                </c:pt>
                <c:pt idx="123533" formatCode="0.00E+00">
                  <c:v>-2.09223E-3</c:v>
                </c:pt>
                <c:pt idx="123534" formatCode="0.00E+00">
                  <c:v>-2.2573300000000001E-3</c:v>
                </c:pt>
                <c:pt idx="123535" formatCode="0.00E+00">
                  <c:v>-2.42012E-3</c:v>
                </c:pt>
                <c:pt idx="123536" formatCode="0.00E+00">
                  <c:v>-2.5804999999999999E-3</c:v>
                </c:pt>
                <c:pt idx="123537" formatCode="0.00E+00">
                  <c:v>-2.7383799999999999E-3</c:v>
                </c:pt>
                <c:pt idx="123538" formatCode="0.00E+00">
                  <c:v>-2.89368E-3</c:v>
                </c:pt>
                <c:pt idx="123539" formatCode="0.00E+00">
                  <c:v>-3.0462900000000001E-3</c:v>
                </c:pt>
                <c:pt idx="123540" formatCode="0.00E+00">
                  <c:v>-3.19615E-3</c:v>
                </c:pt>
                <c:pt idx="123541" formatCode="0.00E+00">
                  <c:v>-3.3431699999999999E-3</c:v>
                </c:pt>
                <c:pt idx="123542" formatCode="0.00E+00">
                  <c:v>-3.4872700000000002E-3</c:v>
                </c:pt>
                <c:pt idx="123543" formatCode="0.00E+00">
                  <c:v>-3.6283700000000001E-3</c:v>
                </c:pt>
                <c:pt idx="123544" formatCode="0.00E+00">
                  <c:v>-3.76641E-3</c:v>
                </c:pt>
                <c:pt idx="123545" formatCode="0.00E+00">
                  <c:v>-3.9013199999999998E-3</c:v>
                </c:pt>
                <c:pt idx="123546" formatCode="0.00E+00">
                  <c:v>-4.0330299999999999E-3</c:v>
                </c:pt>
                <c:pt idx="123547" formatCode="0.00E+00">
                  <c:v>-4.1614800000000004E-3</c:v>
                </c:pt>
                <c:pt idx="123548" formatCode="0.00E+00">
                  <c:v>-4.2865999999999998E-3</c:v>
                </c:pt>
                <c:pt idx="123549" formatCode="0.00E+00">
                  <c:v>-4.4083500000000001E-3</c:v>
                </c:pt>
                <c:pt idx="123550" formatCode="0.00E+00">
                  <c:v>-4.5266600000000001E-3</c:v>
                </c:pt>
                <c:pt idx="123551" formatCode="0.00E+00">
                  <c:v>-4.6414899999999999E-3</c:v>
                </c:pt>
                <c:pt idx="123552" formatCode="0.00E+00">
                  <c:v>-4.7527899999999998E-3</c:v>
                </c:pt>
                <c:pt idx="123553" formatCode="0.00E+00">
                  <c:v>-4.8605200000000001E-3</c:v>
                </c:pt>
                <c:pt idx="123554" formatCode="0.00E+00">
                  <c:v>-4.9646300000000003E-3</c:v>
                </c:pt>
                <c:pt idx="123555" formatCode="0.00E+00">
                  <c:v>-5.0650799999999996E-3</c:v>
                </c:pt>
                <c:pt idx="123556" formatCode="0.00E+00">
                  <c:v>-5.1618300000000001E-3</c:v>
                </c:pt>
                <c:pt idx="123557" formatCode="0.00E+00">
                  <c:v>-5.2548600000000001E-3</c:v>
                </c:pt>
                <c:pt idx="123558" formatCode="0.00E+00">
                  <c:v>-5.3441299999999999E-3</c:v>
                </c:pt>
                <c:pt idx="123559" formatCode="0.00E+00">
                  <c:v>-5.4296099999999996E-3</c:v>
                </c:pt>
                <c:pt idx="123560" formatCode="0.00E+00">
                  <c:v>-5.5112800000000003E-3</c:v>
                </c:pt>
                <c:pt idx="123561" formatCode="0.00E+00">
                  <c:v>-5.5891100000000004E-3</c:v>
                </c:pt>
                <c:pt idx="123562" formatCode="0.00E+00">
                  <c:v>-5.66309E-3</c:v>
                </c:pt>
                <c:pt idx="123563" formatCode="0.00E+00">
                  <c:v>-5.73318E-3</c:v>
                </c:pt>
                <c:pt idx="123564" formatCode="0.00E+00">
                  <c:v>-5.7993899999999998E-3</c:v>
                </c:pt>
                <c:pt idx="123565" formatCode="0.00E+00">
                  <c:v>-5.8616900000000001E-3</c:v>
                </c:pt>
                <c:pt idx="123566" formatCode="0.00E+00">
                  <c:v>-5.9200700000000004E-3</c:v>
                </c:pt>
                <c:pt idx="123567" formatCode="0.00E+00">
                  <c:v>-5.9745299999999996E-3</c:v>
                </c:pt>
                <c:pt idx="123568" formatCode="0.00E+00">
                  <c:v>-6.0250499999999997E-3</c:v>
                </c:pt>
                <c:pt idx="123569" formatCode="0.00E+00">
                  <c:v>-6.0716299999999997E-3</c:v>
                </c:pt>
                <c:pt idx="123570" formatCode="0.00E+00">
                  <c:v>-6.1142699999999998E-3</c:v>
                </c:pt>
                <c:pt idx="123571" formatCode="0.00E+00">
                  <c:v>-6.1529699999999998E-3</c:v>
                </c:pt>
                <c:pt idx="123572" formatCode="0.00E+00">
                  <c:v>-6.1877299999999998E-3</c:v>
                </c:pt>
                <c:pt idx="123573" formatCode="0.00E+00">
                  <c:v>-6.2185499999999998E-3</c:v>
                </c:pt>
                <c:pt idx="123574" formatCode="0.00E+00">
                  <c:v>-6.2454299999999997E-3</c:v>
                </c:pt>
                <c:pt idx="123575" formatCode="0.00E+00">
                  <c:v>-6.2683900000000004E-3</c:v>
                </c:pt>
                <c:pt idx="123576" formatCode="0.00E+00">
                  <c:v>-6.2874300000000001E-3</c:v>
                </c:pt>
                <c:pt idx="123577" formatCode="0.00E+00">
                  <c:v>-6.3025700000000004E-3</c:v>
                </c:pt>
                <c:pt idx="123578" formatCode="0.00E+00">
                  <c:v>-6.3137999999999996E-3</c:v>
                </c:pt>
                <c:pt idx="123579" formatCode="0.00E+00">
                  <c:v>-6.3211600000000001E-3</c:v>
                </c:pt>
                <c:pt idx="123580" formatCode="0.00E+00">
                  <c:v>-6.3246400000000003E-3</c:v>
                </c:pt>
                <c:pt idx="123581" formatCode="0.00E+00">
                  <c:v>-6.3242799999999998E-3</c:v>
                </c:pt>
                <c:pt idx="123582" formatCode="0.00E+00">
                  <c:v>-6.3200799999999996E-3</c:v>
                </c:pt>
                <c:pt idx="123583" formatCode="0.00E+00">
                  <c:v>-6.3120600000000004E-3</c:v>
                </c:pt>
                <c:pt idx="123584" formatCode="0.00E+00">
                  <c:v>-6.3002600000000002E-3</c:v>
                </c:pt>
                <c:pt idx="123585" formatCode="0.00E+00">
                  <c:v>-6.28468E-3</c:v>
                </c:pt>
                <c:pt idx="123586" formatCode="0.00E+00">
                  <c:v>-6.2653500000000003E-3</c:v>
                </c:pt>
                <c:pt idx="123587" formatCode="0.00E+00">
                  <c:v>-6.2423000000000001E-3</c:v>
                </c:pt>
                <c:pt idx="123588" formatCode="0.00E+00">
                  <c:v>-6.2155500000000002E-3</c:v>
                </c:pt>
                <c:pt idx="123589" formatCode="0.00E+00">
                  <c:v>-6.1851199999999997E-3</c:v>
                </c:pt>
                <c:pt idx="123590" formatCode="0.00E+00">
                  <c:v>-6.1510599999999999E-3</c:v>
                </c:pt>
                <c:pt idx="123591" formatCode="0.00E+00">
                  <c:v>-6.1133799999999999E-3</c:v>
                </c:pt>
                <c:pt idx="123592" formatCode="0.00E+00">
                  <c:v>-6.0721100000000004E-3</c:v>
                </c:pt>
                <c:pt idx="123593" formatCode="0.00E+00">
                  <c:v>-6.0272900000000003E-3</c:v>
                </c:pt>
                <c:pt idx="123594" formatCode="0.00E+00">
                  <c:v>-5.9789500000000002E-3</c:v>
                </c:pt>
                <c:pt idx="123595" formatCode="0.00E+00">
                  <c:v>-5.9271200000000001E-3</c:v>
                </c:pt>
                <c:pt idx="123596" formatCode="0.00E+00">
                  <c:v>-5.8718399999999997E-3</c:v>
                </c:pt>
                <c:pt idx="123597" formatCode="0.00E+00">
                  <c:v>-5.8131399999999996E-3</c:v>
                </c:pt>
                <c:pt idx="123598" formatCode="0.00E+00">
                  <c:v>-5.7510499999999997E-3</c:v>
                </c:pt>
                <c:pt idx="123599" formatCode="0.00E+00">
                  <c:v>-5.6856199999999997E-3</c:v>
                </c:pt>
                <c:pt idx="123600" formatCode="0.00E+00">
                  <c:v>-5.6168800000000003E-3</c:v>
                </c:pt>
                <c:pt idx="123601" formatCode="0.00E+00">
                  <c:v>-5.5448700000000004E-3</c:v>
                </c:pt>
                <c:pt idx="123602" formatCode="0.00E+00">
                  <c:v>-5.4696299999999996E-3</c:v>
                </c:pt>
                <c:pt idx="123603" formatCode="0.00E+00">
                  <c:v>-5.3911999999999996E-3</c:v>
                </c:pt>
                <c:pt idx="123604" formatCode="0.00E+00">
                  <c:v>-5.3096300000000001E-3</c:v>
                </c:pt>
                <c:pt idx="123605" formatCode="0.00E+00">
                  <c:v>-5.22494E-3</c:v>
                </c:pt>
                <c:pt idx="123606" formatCode="0.00E+00">
                  <c:v>-5.1371999999999998E-3</c:v>
                </c:pt>
                <c:pt idx="123607" formatCode="0.00E+00">
                  <c:v>-5.0464400000000001E-3</c:v>
                </c:pt>
                <c:pt idx="123608" formatCode="0.00E+00">
                  <c:v>-4.9527E-3</c:v>
                </c:pt>
                <c:pt idx="123609" formatCode="0.00E+00">
                  <c:v>-4.8560299999999999E-3</c:v>
                </c:pt>
                <c:pt idx="123610" formatCode="0.00E+00">
                  <c:v>-4.7564900000000004E-3</c:v>
                </c:pt>
                <c:pt idx="123611" formatCode="0.00E+00">
                  <c:v>-4.6541100000000004E-3</c:v>
                </c:pt>
                <c:pt idx="123612" formatCode="0.00E+00">
                  <c:v>-4.5489399999999996E-3</c:v>
                </c:pt>
                <c:pt idx="123613" formatCode="0.00E+00">
                  <c:v>-4.4410400000000003E-3</c:v>
                </c:pt>
                <c:pt idx="123614" formatCode="0.00E+00">
                  <c:v>-4.3304499999999996E-3</c:v>
                </c:pt>
                <c:pt idx="123615" formatCode="0.00E+00">
                  <c:v>-4.2172299999999998E-3</c:v>
                </c:pt>
                <c:pt idx="123616" formatCode="0.00E+00">
                  <c:v>-4.1014199999999997E-3</c:v>
                </c:pt>
                <c:pt idx="123617" formatCode="0.00E+00">
                  <c:v>-3.98308E-3</c:v>
                </c:pt>
                <c:pt idx="123618" formatCode="0.00E+00">
                  <c:v>-3.8622700000000001E-3</c:v>
                </c:pt>
                <c:pt idx="123619" formatCode="0.00E+00">
                  <c:v>-3.7390399999999999E-3</c:v>
                </c:pt>
                <c:pt idx="123620" formatCode="0.00E+00">
                  <c:v>-3.6134399999999999E-3</c:v>
                </c:pt>
                <c:pt idx="123621" formatCode="0.00E+00">
                  <c:v>-3.4855400000000001E-3</c:v>
                </c:pt>
                <c:pt idx="123622" formatCode="0.00E+00">
                  <c:v>-3.3553900000000002E-3</c:v>
                </c:pt>
                <c:pt idx="123623" formatCode="0.00E+00">
                  <c:v>-3.2230399999999999E-3</c:v>
                </c:pt>
                <c:pt idx="123624" formatCode="0.00E+00">
                  <c:v>-3.0885700000000001E-3</c:v>
                </c:pt>
                <c:pt idx="123625" formatCode="0.00E+00">
                  <c:v>-2.95203E-3</c:v>
                </c:pt>
                <c:pt idx="123626" formatCode="0.00E+00">
                  <c:v>-2.8134800000000001E-3</c:v>
                </c:pt>
                <c:pt idx="123627" formatCode="0.00E+00">
                  <c:v>-2.6729900000000001E-3</c:v>
                </c:pt>
                <c:pt idx="123628" formatCode="0.00E+00">
                  <c:v>-2.5306299999999999E-3</c:v>
                </c:pt>
                <c:pt idx="123629" formatCode="0.00E+00">
                  <c:v>-2.38645E-3</c:v>
                </c:pt>
                <c:pt idx="123630" formatCode="0.00E+00">
                  <c:v>-2.2405300000000001E-3</c:v>
                </c:pt>
                <c:pt idx="123631" formatCode="0.00E+00">
                  <c:v>-2.0929299999999998E-3</c:v>
                </c:pt>
                <c:pt idx="123632" formatCode="0.00E+00">
                  <c:v>-1.9437300000000001E-3</c:v>
                </c:pt>
                <c:pt idx="123633" formatCode="0.00E+00">
                  <c:v>-1.7929899999999999E-3</c:v>
                </c:pt>
                <c:pt idx="123634" formatCode="0.00E+00">
                  <c:v>-1.64079E-3</c:v>
                </c:pt>
                <c:pt idx="123635" formatCode="0.00E+00">
                  <c:v>-1.4871999999999999E-3</c:v>
                </c:pt>
                <c:pt idx="123636" formatCode="0.00E+00">
                  <c:v>-1.3322900000000001E-3</c:v>
                </c:pt>
                <c:pt idx="123637" formatCode="0.00E+00">
                  <c:v>-1.1761499999999999E-3</c:v>
                </c:pt>
                <c:pt idx="123638" formatCode="0.00E+00">
                  <c:v>-1.01884E-3</c:v>
                </c:pt>
                <c:pt idx="123639" formatCode="0.00E+00">
                  <c:v>-8.6045200000000005E-4</c:v>
                </c:pt>
                <c:pt idx="123640" formatCode="0.00E+00">
                  <c:v>-7.01061E-4</c:v>
                </c:pt>
                <c:pt idx="123641" formatCode="0.00E+00">
                  <c:v>-5.4074899999999998E-4</c:v>
                </c:pt>
                <c:pt idx="123642" formatCode="0.00E+00">
                  <c:v>-3.7959799999999998E-4</c:v>
                </c:pt>
                <c:pt idx="123643" formatCode="0.00E+00">
                  <c:v>-2.17693E-4</c:v>
                </c:pt>
                <c:pt idx="123644" formatCode="0.00E+00">
                  <c:v>-5.5117500000000002E-5</c:v>
                </c:pt>
                <c:pt idx="123645" formatCode="0.00E+00">
                  <c:v>1.0804E-4</c:v>
                </c:pt>
                <c:pt idx="123646" formatCode="0.00E+00">
                  <c:v>2.7169299999999999E-4</c:v>
                </c:pt>
                <c:pt idx="123647" formatCode="0.00E+00">
                  <c:v>4.3575200000000003E-4</c:v>
                </c:pt>
                <c:pt idx="123648" formatCode="0.00E+00">
                  <c:v>6.0012599999999998E-4</c:v>
                </c:pt>
                <c:pt idx="123649" formatCode="0.00E+00">
                  <c:v>7.6472300000000003E-4</c:v>
                </c:pt>
                <c:pt idx="123650" formatCode="0.00E+00">
                  <c:v>9.2944999999999996E-4</c:v>
                </c:pt>
                <c:pt idx="123651" formatCode="0.00E+00">
                  <c:v>1.09421E-3</c:v>
                </c:pt>
                <c:pt idx="123652" formatCode="0.00E+00">
                  <c:v>1.25892E-3</c:v>
                </c:pt>
                <c:pt idx="123653" formatCode="0.00E+00">
                  <c:v>1.42347E-3</c:v>
                </c:pt>
                <c:pt idx="123654" formatCode="0.00E+00">
                  <c:v>1.5877599999999999E-3</c:v>
                </c:pt>
                <c:pt idx="123655" formatCode="0.00E+00">
                  <c:v>1.7516999999999999E-3</c:v>
                </c:pt>
                <c:pt idx="123656" formatCode="0.00E+00">
                  <c:v>1.91519E-3</c:v>
                </c:pt>
                <c:pt idx="123657" formatCode="0.00E+00">
                  <c:v>2.0781200000000001E-3</c:v>
                </c:pt>
                <c:pt idx="123658" formatCode="0.00E+00">
                  <c:v>2.2404E-3</c:v>
                </c:pt>
                <c:pt idx="123659" formatCode="0.00E+00">
                  <c:v>2.4019100000000002E-3</c:v>
                </c:pt>
                <c:pt idx="123660" formatCode="0.00E+00">
                  <c:v>2.5625700000000001E-3</c:v>
                </c:pt>
                <c:pt idx="123661" formatCode="0.00E+00">
                  <c:v>2.7222499999999998E-3</c:v>
                </c:pt>
                <c:pt idx="123662" formatCode="0.00E+00">
                  <c:v>2.8808599999999998E-3</c:v>
                </c:pt>
                <c:pt idx="123663" formatCode="0.00E+00">
                  <c:v>3.0382899999999999E-3</c:v>
                </c:pt>
                <c:pt idx="123664" formatCode="0.00E+00">
                  <c:v>3.1944400000000002E-3</c:v>
                </c:pt>
                <c:pt idx="123665" formatCode="0.00E+00">
                  <c:v>3.3491800000000002E-3</c:v>
                </c:pt>
                <c:pt idx="123666" formatCode="0.00E+00">
                  <c:v>3.50242E-3</c:v>
                </c:pt>
                <c:pt idx="123667" formatCode="0.00E+00">
                  <c:v>3.6540499999999998E-3</c:v>
                </c:pt>
                <c:pt idx="123668" formatCode="0.00E+00">
                  <c:v>3.8039599999999999E-3</c:v>
                </c:pt>
                <c:pt idx="123669" formatCode="0.00E+00">
                  <c:v>3.9520299999999996E-3</c:v>
                </c:pt>
                <c:pt idx="123670" formatCode="0.00E+00">
                  <c:v>4.09816E-3</c:v>
                </c:pt>
                <c:pt idx="123671" formatCode="0.00E+00">
                  <c:v>4.2422400000000004E-3</c:v>
                </c:pt>
                <c:pt idx="123672" formatCode="0.00E+00">
                  <c:v>4.3841499999999999E-3</c:v>
                </c:pt>
                <c:pt idx="123673" formatCode="0.00E+00">
                  <c:v>4.5237999999999997E-3</c:v>
                </c:pt>
                <c:pt idx="123674" formatCode="0.00E+00">
                  <c:v>4.6610599999999999E-3</c:v>
                </c:pt>
                <c:pt idx="123675" formatCode="0.00E+00">
                  <c:v>4.7958200000000001E-3</c:v>
                </c:pt>
                <c:pt idx="123676" formatCode="0.00E+00">
                  <c:v>4.9279900000000001E-3</c:v>
                </c:pt>
                <c:pt idx="123677" formatCode="0.00E+00">
                  <c:v>5.0574399999999999E-3</c:v>
                </c:pt>
                <c:pt idx="123678" formatCode="0.00E+00">
                  <c:v>5.1840699999999998E-3</c:v>
                </c:pt>
                <c:pt idx="123679" formatCode="0.00E+00">
                  <c:v>5.3077699999999998E-3</c:v>
                </c:pt>
                <c:pt idx="123680" formatCode="0.00E+00">
                  <c:v>5.4284399999999997E-3</c:v>
                </c:pt>
                <c:pt idx="123681" formatCode="0.00E+00">
                  <c:v>5.54596E-3</c:v>
                </c:pt>
                <c:pt idx="123682" formatCode="0.00E+00">
                  <c:v>5.6602199999999997E-3</c:v>
                </c:pt>
                <c:pt idx="123683" formatCode="0.00E+00">
                  <c:v>5.7711400000000001E-3</c:v>
                </c:pt>
                <c:pt idx="123684" formatCode="0.00E+00">
                  <c:v>5.8786000000000003E-3</c:v>
                </c:pt>
                <c:pt idx="123685" formatCode="0.00E+00">
                  <c:v>5.98249E-3</c:v>
                </c:pt>
                <c:pt idx="123686" formatCode="0.00E+00">
                  <c:v>6.0827199999999998E-3</c:v>
                </c:pt>
                <c:pt idx="123687" formatCode="0.00E+00">
                  <c:v>6.1791900000000002E-3</c:v>
                </c:pt>
                <c:pt idx="123688" formatCode="0.00E+00">
                  <c:v>6.2718000000000001E-3</c:v>
                </c:pt>
                <c:pt idx="123689" formatCode="0.00E+00">
                  <c:v>6.3604500000000001E-3</c:v>
                </c:pt>
                <c:pt idx="123690" formatCode="0.00E+00">
                  <c:v>6.4450499999999999E-3</c:v>
                </c:pt>
                <c:pt idx="123691" formatCode="0.00E+00">
                  <c:v>6.5255000000000001E-3</c:v>
                </c:pt>
                <c:pt idx="123692" formatCode="0.00E+00">
                  <c:v>6.6017200000000002E-3</c:v>
                </c:pt>
                <c:pt idx="123693" formatCode="0.00E+00">
                  <c:v>6.67361E-3</c:v>
                </c:pt>
                <c:pt idx="123694" formatCode="0.00E+00">
                  <c:v>6.7410999999999999E-3</c:v>
                </c:pt>
                <c:pt idx="123695" formatCode="0.00E+00">
                  <c:v>6.8040799999999997E-3</c:v>
                </c:pt>
                <c:pt idx="123696" formatCode="0.00E+00">
                  <c:v>6.8624999999999997E-3</c:v>
                </c:pt>
                <c:pt idx="123697" formatCode="0.00E+00">
                  <c:v>6.9162599999999996E-3</c:v>
                </c:pt>
                <c:pt idx="123698" formatCode="0.00E+00">
                  <c:v>6.9652899999999998E-3</c:v>
                </c:pt>
                <c:pt idx="123699" formatCode="0.00E+00">
                  <c:v>7.00951E-3</c:v>
                </c:pt>
                <c:pt idx="123700" formatCode="0.00E+00">
                  <c:v>7.0488699999999996E-3</c:v>
                </c:pt>
                <c:pt idx="123701" formatCode="0.00E+00">
                  <c:v>7.08328E-3</c:v>
                </c:pt>
                <c:pt idx="123702" formatCode="0.00E+00">
                  <c:v>7.1126899999999996E-3</c:v>
                </c:pt>
                <c:pt idx="123703" formatCode="0.00E+00">
                  <c:v>7.1370399999999999E-3</c:v>
                </c:pt>
                <c:pt idx="123704" formatCode="0.00E+00">
                  <c:v>7.1562700000000002E-3</c:v>
                </c:pt>
                <c:pt idx="123705" formatCode="0.00E+00">
                  <c:v>7.1703299999999999E-3</c:v>
                </c:pt>
                <c:pt idx="123706" formatCode="0.00E+00">
                  <c:v>7.1791600000000004E-3</c:v>
                </c:pt>
                <c:pt idx="123707" formatCode="0.00E+00">
                  <c:v>7.1827200000000001E-3</c:v>
                </c:pt>
                <c:pt idx="123708" formatCode="0.00E+00">
                  <c:v>7.18098E-3</c:v>
                </c:pt>
                <c:pt idx="123709" formatCode="0.00E+00">
                  <c:v>7.1738899999999996E-3</c:v>
                </c:pt>
                <c:pt idx="123710" formatCode="0.00E+00">
                  <c:v>7.16141E-3</c:v>
                </c:pt>
                <c:pt idx="123711" formatCode="0.00E+00">
                  <c:v>7.1435300000000004E-3</c:v>
                </c:pt>
                <c:pt idx="123712" formatCode="0.00E+00">
                  <c:v>7.1202100000000001E-3</c:v>
                </c:pt>
                <c:pt idx="123713" formatCode="0.00E+00">
                  <c:v>7.0914300000000001E-3</c:v>
                </c:pt>
                <c:pt idx="123714" formatCode="0.00E+00">
                  <c:v>7.0571799999999997E-3</c:v>
                </c:pt>
                <c:pt idx="123715" formatCode="0.00E+00">
                  <c:v>7.0174399999999998E-3</c:v>
                </c:pt>
                <c:pt idx="123716" formatCode="0.00E+00">
                  <c:v>6.9722100000000004E-3</c:v>
                </c:pt>
                <c:pt idx="123717" formatCode="0.00E+00">
                  <c:v>6.9214799999999998E-3</c:v>
                </c:pt>
                <c:pt idx="123718" formatCode="0.00E+00">
                  <c:v>6.8652599999999998E-3</c:v>
                </c:pt>
                <c:pt idx="123719" formatCode="0.00E+00">
                  <c:v>6.8035500000000002E-3</c:v>
                </c:pt>
                <c:pt idx="123720" formatCode="0.00E+00">
                  <c:v>6.7363700000000002E-3</c:v>
                </c:pt>
                <c:pt idx="123721" formatCode="0.00E+00">
                  <c:v>6.6637299999999997E-3</c:v>
                </c:pt>
                <c:pt idx="123722" formatCode="0.00E+00">
                  <c:v>6.5856400000000002E-3</c:v>
                </c:pt>
                <c:pt idx="123723" formatCode="0.00E+00">
                  <c:v>6.5021499999999999E-3</c:v>
                </c:pt>
                <c:pt idx="123724" formatCode="0.00E+00">
                  <c:v>6.4132700000000004E-3</c:v>
                </c:pt>
                <c:pt idx="123725" formatCode="0.00E+00">
                  <c:v>6.3190499999999997E-3</c:v>
                </c:pt>
                <c:pt idx="123726" formatCode="0.00E+00">
                  <c:v>6.21953E-3</c:v>
                </c:pt>
                <c:pt idx="123727" formatCode="0.00E+00">
                  <c:v>6.1147399999999996E-3</c:v>
                </c:pt>
                <c:pt idx="123728" formatCode="0.00E+00">
                  <c:v>6.0047499999999997E-3</c:v>
                </c:pt>
                <c:pt idx="123729" formatCode="0.00E+00">
                  <c:v>5.88961E-3</c:v>
                </c:pt>
                <c:pt idx="123730" formatCode="0.00E+00">
                  <c:v>5.7693800000000002E-3</c:v>
                </c:pt>
                <c:pt idx="123731" formatCode="0.00E+00">
                  <c:v>5.6441299999999998E-3</c:v>
                </c:pt>
                <c:pt idx="123732" formatCode="0.00E+00">
                  <c:v>5.5139300000000002E-3</c:v>
                </c:pt>
                <c:pt idx="123733" formatCode="0.00E+00">
                  <c:v>5.3788500000000001E-3</c:v>
                </c:pt>
                <c:pt idx="123734" formatCode="0.00E+00">
                  <c:v>5.2389799999999999E-3</c:v>
                </c:pt>
                <c:pt idx="123735" formatCode="0.00E+00">
                  <c:v>5.0943999999999998E-3</c:v>
                </c:pt>
                <c:pt idx="123736" formatCode="0.00E+00">
                  <c:v>4.9452100000000002E-3</c:v>
                </c:pt>
                <c:pt idx="123737" formatCode="0.00E+00">
                  <c:v>4.7914899999999998E-3</c:v>
                </c:pt>
                <c:pt idx="123738" formatCode="0.00E+00">
                  <c:v>4.6333600000000004E-3</c:v>
                </c:pt>
                <c:pt idx="123739" formatCode="0.00E+00">
                  <c:v>4.4709199999999998E-3</c:v>
                </c:pt>
                <c:pt idx="123740" formatCode="0.00E+00">
                  <c:v>4.3042699999999998E-3</c:v>
                </c:pt>
                <c:pt idx="123741" formatCode="0.00E+00">
                  <c:v>4.1335399999999998E-3</c:v>
                </c:pt>
                <c:pt idx="123742" formatCode="0.00E+00">
                  <c:v>3.95883E-3</c:v>
                </c:pt>
                <c:pt idx="123743" formatCode="0.00E+00">
                  <c:v>3.78029E-3</c:v>
                </c:pt>
                <c:pt idx="123744" formatCode="0.00E+00">
                  <c:v>3.5980299999999999E-3</c:v>
                </c:pt>
                <c:pt idx="123745" formatCode="0.00E+00">
                  <c:v>3.4121899999999998E-3</c:v>
                </c:pt>
                <c:pt idx="123746" formatCode="0.00E+00">
                  <c:v>3.2229099999999998E-3</c:v>
                </c:pt>
                <c:pt idx="123747" formatCode="0.00E+00">
                  <c:v>3.03032E-3</c:v>
                </c:pt>
                <c:pt idx="123748" formatCode="0.00E+00">
                  <c:v>2.8345800000000002E-3</c:v>
                </c:pt>
                <c:pt idx="123749" formatCode="0.00E+00">
                  <c:v>2.63583E-3</c:v>
                </c:pt>
                <c:pt idx="123750" formatCode="0.00E+00">
                  <c:v>2.43422E-3</c:v>
                </c:pt>
                <c:pt idx="123751" formatCode="0.00E+00">
                  <c:v>2.2299099999999999E-3</c:v>
                </c:pt>
                <c:pt idx="123752" formatCode="0.00E+00">
                  <c:v>2.0230600000000001E-3</c:v>
                </c:pt>
                <c:pt idx="123753" formatCode="0.00E+00">
                  <c:v>1.8138399999999999E-3</c:v>
                </c:pt>
                <c:pt idx="123754" formatCode="0.00E+00">
                  <c:v>1.6024100000000001E-3</c:v>
                </c:pt>
                <c:pt idx="123755" formatCode="0.00E+00">
                  <c:v>1.38894E-3</c:v>
                </c:pt>
                <c:pt idx="123756" formatCode="0.00E+00">
                  <c:v>1.1735999999999999E-3</c:v>
                </c:pt>
                <c:pt idx="123757" formatCode="0.00E+00">
                  <c:v>9.56576E-4</c:v>
                </c:pt>
                <c:pt idx="123758" formatCode="0.00E+00">
                  <c:v>7.3803599999999997E-4</c:v>
                </c:pt>
                <c:pt idx="123759" formatCode="0.00E+00">
                  <c:v>5.1816399999999999E-4</c:v>
                </c:pt>
                <c:pt idx="123760" formatCode="0.00E+00">
                  <c:v>2.9714200000000002E-4</c:v>
                </c:pt>
                <c:pt idx="123761" formatCode="0.00E+00">
                  <c:v>7.5154999999999994E-5</c:v>
                </c:pt>
                <c:pt idx="123762" formatCode="0.00E+00">
                  <c:v>-1.4760899999999999E-4</c:v>
                </c:pt>
                <c:pt idx="123763" formatCode="0.00E+00">
                  <c:v>-3.7096299999999998E-4</c:v>
                </c:pt>
                <c:pt idx="123764" formatCode="0.00E+00">
                  <c:v>-5.9471600000000002E-4</c:v>
                </c:pt>
                <c:pt idx="123765" formatCode="0.00E+00">
                  <c:v>-8.1867599999999995E-4</c:v>
                </c:pt>
                <c:pt idx="123766" formatCode="0.00E+00">
                  <c:v>-1.04265E-3</c:v>
                </c:pt>
                <c:pt idx="123767" formatCode="0.00E+00">
                  <c:v>-1.2664499999999999E-3</c:v>
                </c:pt>
                <c:pt idx="123768" formatCode="0.00E+00">
                  <c:v>-1.4898699999999999E-3</c:v>
                </c:pt>
                <c:pt idx="123769" formatCode="0.00E+00">
                  <c:v>-1.71272E-3</c:v>
                </c:pt>
                <c:pt idx="123770" formatCode="0.00E+00">
                  <c:v>-1.9348099999999999E-3</c:v>
                </c:pt>
                <c:pt idx="123771" formatCode="0.00E+00">
                  <c:v>-2.1559399999999999E-3</c:v>
                </c:pt>
                <c:pt idx="123772" formatCode="0.00E+00">
                  <c:v>-2.3759200000000001E-3</c:v>
                </c:pt>
                <c:pt idx="123773" formatCode="0.00E+00">
                  <c:v>-2.5945400000000002E-3</c:v>
                </c:pt>
                <c:pt idx="123774" formatCode="0.00E+00">
                  <c:v>-2.81161E-3</c:v>
                </c:pt>
                <c:pt idx="123775" formatCode="0.00E+00">
                  <c:v>-3.02695E-3</c:v>
                </c:pt>
                <c:pt idx="123776" formatCode="0.00E+00">
                  <c:v>-3.24034E-3</c:v>
                </c:pt>
                <c:pt idx="123777" formatCode="0.00E+00">
                  <c:v>-3.4516099999999999E-3</c:v>
                </c:pt>
                <c:pt idx="123778" formatCode="0.00E+00">
                  <c:v>-3.6605600000000002E-3</c:v>
                </c:pt>
                <c:pt idx="123779" formatCode="0.00E+00">
                  <c:v>-3.8670000000000002E-3</c:v>
                </c:pt>
                <c:pt idx="123780" formatCode="0.00E+00">
                  <c:v>-4.0707399999999998E-3</c:v>
                </c:pt>
                <c:pt idx="123781" formatCode="0.00E+00">
                  <c:v>-4.2716000000000004E-3</c:v>
                </c:pt>
                <c:pt idx="123782" formatCode="0.00E+00">
                  <c:v>-4.4693800000000002E-3</c:v>
                </c:pt>
                <c:pt idx="123783" formatCode="0.00E+00">
                  <c:v>-4.6639100000000003E-3</c:v>
                </c:pt>
                <c:pt idx="123784" formatCode="0.00E+00">
                  <c:v>-4.8550099999999999E-3</c:v>
                </c:pt>
                <c:pt idx="123785" formatCode="0.00E+00">
                  <c:v>-5.0425000000000001E-3</c:v>
                </c:pt>
                <c:pt idx="123786" formatCode="0.00E+00">
                  <c:v>-5.2262000000000003E-3</c:v>
                </c:pt>
                <c:pt idx="123787" formatCode="0.00E+00">
                  <c:v>-5.4059399999999997E-3</c:v>
                </c:pt>
                <c:pt idx="123788" formatCode="0.00E+00">
                  <c:v>-5.5815600000000002E-3</c:v>
                </c:pt>
                <c:pt idx="123789" formatCode="0.00E+00">
                  <c:v>-5.7528800000000001E-3</c:v>
                </c:pt>
                <c:pt idx="123790" formatCode="0.00E+00">
                  <c:v>-5.9197499999999997E-3</c:v>
                </c:pt>
                <c:pt idx="123791" formatCode="0.00E+00">
                  <c:v>-6.0820099999999997E-3</c:v>
                </c:pt>
                <c:pt idx="123792" formatCode="0.00E+00">
                  <c:v>-6.2395100000000002E-3</c:v>
                </c:pt>
                <c:pt idx="123793" formatCode="0.00E+00">
                  <c:v>-6.3920899999999996E-3</c:v>
                </c:pt>
                <c:pt idx="123794" formatCode="0.00E+00">
                  <c:v>-6.5395999999999996E-3</c:v>
                </c:pt>
                <c:pt idx="123795" formatCode="0.00E+00">
                  <c:v>-6.68192E-3</c:v>
                </c:pt>
                <c:pt idx="123796" formatCode="0.00E+00">
                  <c:v>-6.8188900000000002E-3</c:v>
                </c:pt>
                <c:pt idx="123797" formatCode="0.00E+00">
                  <c:v>-6.9503999999999998E-3</c:v>
                </c:pt>
                <c:pt idx="123798" formatCode="0.00E+00">
                  <c:v>-7.0762999999999998E-3</c:v>
                </c:pt>
                <c:pt idx="123799" formatCode="0.00E+00">
                  <c:v>-7.1964899999999998E-3</c:v>
                </c:pt>
                <c:pt idx="123800" formatCode="0.00E+00">
                  <c:v>-7.3108299999999999E-3</c:v>
                </c:pt>
                <c:pt idx="123801" formatCode="0.00E+00">
                  <c:v>-7.4192199999999998E-3</c:v>
                </c:pt>
                <c:pt idx="123802" formatCode="0.00E+00">
                  <c:v>-7.5215600000000001E-3</c:v>
                </c:pt>
                <c:pt idx="123803" formatCode="0.00E+00">
                  <c:v>-7.6177399999999996E-3</c:v>
                </c:pt>
                <c:pt idx="123804" formatCode="0.00E+00">
                  <c:v>-7.7076699999999998E-3</c:v>
                </c:pt>
                <c:pt idx="123805" formatCode="0.00E+00">
                  <c:v>-7.7912600000000004E-3</c:v>
                </c:pt>
                <c:pt idx="123806" formatCode="0.00E+00">
                  <c:v>-7.8684199999999992E-3</c:v>
                </c:pt>
                <c:pt idx="123807" formatCode="0.00E+00">
                  <c:v>-7.9390699999999995E-3</c:v>
                </c:pt>
                <c:pt idx="123808" formatCode="0.00E+00">
                  <c:v>-8.0031500000000005E-3</c:v>
                </c:pt>
                <c:pt idx="123809" formatCode="0.00E+00">
                  <c:v>-8.0605899999999994E-3</c:v>
                </c:pt>
                <c:pt idx="123810" formatCode="0.00E+00">
                  <c:v>-8.1113299999999999E-3</c:v>
                </c:pt>
                <c:pt idx="123811" formatCode="0.00E+00">
                  <c:v>-8.1553200000000006E-3</c:v>
                </c:pt>
                <c:pt idx="123812" formatCode="0.00E+00">
                  <c:v>-8.1925100000000001E-3</c:v>
                </c:pt>
                <c:pt idx="123813" formatCode="0.00E+00">
                  <c:v>-8.2228600000000002E-3</c:v>
                </c:pt>
                <c:pt idx="123814" formatCode="0.00E+00">
                  <c:v>-8.2463299999999996E-3</c:v>
                </c:pt>
                <c:pt idx="123815" formatCode="0.00E+00">
                  <c:v>-8.26291E-3</c:v>
                </c:pt>
                <c:pt idx="123816" formatCode="0.00E+00">
                  <c:v>-8.27256E-3</c:v>
                </c:pt>
                <c:pt idx="123817" formatCode="0.00E+00">
                  <c:v>-8.2752799999999994E-3</c:v>
                </c:pt>
                <c:pt idx="123818" formatCode="0.00E+00">
                  <c:v>-8.2710500000000003E-3</c:v>
                </c:pt>
                <c:pt idx="123819" formatCode="0.00E+00">
                  <c:v>-8.2598800000000007E-3</c:v>
                </c:pt>
                <c:pt idx="123820" formatCode="0.00E+00">
                  <c:v>-8.2417700000000007E-3</c:v>
                </c:pt>
                <c:pt idx="123821" formatCode="0.00E+00">
                  <c:v>-8.2167400000000002E-3</c:v>
                </c:pt>
                <c:pt idx="123822" formatCode="0.00E+00">
                  <c:v>-8.1847900000000008E-3</c:v>
                </c:pt>
                <c:pt idx="123823" formatCode="0.00E+00">
                  <c:v>-8.1459700000000006E-3</c:v>
                </c:pt>
                <c:pt idx="123824" formatCode="0.00E+00">
                  <c:v>-8.1002899999999996E-3</c:v>
                </c:pt>
                <c:pt idx="123825" formatCode="0.00E+00">
                  <c:v>-8.0478000000000008E-3</c:v>
                </c:pt>
                <c:pt idx="123826" formatCode="0.00E+00">
                  <c:v>-7.9885400000000006E-3</c:v>
                </c:pt>
                <c:pt idx="123827" formatCode="0.00E+00">
                  <c:v>-7.9225700000000003E-3</c:v>
                </c:pt>
                <c:pt idx="123828" formatCode="0.00E+00">
                  <c:v>-7.8499299999999998E-3</c:v>
                </c:pt>
                <c:pt idx="123829" formatCode="0.00E+00">
                  <c:v>-7.7707000000000002E-3</c:v>
                </c:pt>
                <c:pt idx="123830" formatCode="0.00E+00">
                  <c:v>-7.6849500000000003E-3</c:v>
                </c:pt>
                <c:pt idx="123831" formatCode="0.00E+00">
                  <c:v>-7.5927399999999997E-3</c:v>
                </c:pt>
                <c:pt idx="123832" formatCode="0.00E+00">
                  <c:v>-7.4941699999999997E-3</c:v>
                </c:pt>
                <c:pt idx="123833" formatCode="0.00E+00">
                  <c:v>-7.3893300000000004E-3</c:v>
                </c:pt>
                <c:pt idx="123834" formatCode="0.00E+00">
                  <c:v>-7.2782899999999998E-3</c:v>
                </c:pt>
                <c:pt idx="123835" formatCode="0.00E+00">
                  <c:v>-7.1611799999999996E-3</c:v>
                </c:pt>
                <c:pt idx="123836" formatCode="0.00E+00">
                  <c:v>-7.0380800000000004E-3</c:v>
                </c:pt>
                <c:pt idx="123837" formatCode="0.00E+00">
                  <c:v>-6.9091200000000004E-3</c:v>
                </c:pt>
                <c:pt idx="123838" formatCode="0.00E+00">
                  <c:v>-6.7744099999999998E-3</c:v>
                </c:pt>
                <c:pt idx="123839" formatCode="0.00E+00">
                  <c:v>-6.6340799999999997E-3</c:v>
                </c:pt>
                <c:pt idx="123840" formatCode="0.00E+00">
                  <c:v>-6.4882400000000002E-3</c:v>
                </c:pt>
                <c:pt idx="123841" formatCode="0.00E+00">
                  <c:v>-6.3370299999999996E-3</c:v>
                </c:pt>
                <c:pt idx="123842" formatCode="0.00E+00">
                  <c:v>-6.1805999999999996E-3</c:v>
                </c:pt>
                <c:pt idx="123843" formatCode="0.00E+00">
                  <c:v>-6.0190699999999996E-3</c:v>
                </c:pt>
                <c:pt idx="123844" formatCode="0.00E+00">
                  <c:v>-5.8526000000000003E-3</c:v>
                </c:pt>
                <c:pt idx="123845" formatCode="0.00E+00">
                  <c:v>-5.6813499999999999E-3</c:v>
                </c:pt>
                <c:pt idx="123846" formatCode="0.00E+00">
                  <c:v>-5.5054500000000003E-3</c:v>
                </c:pt>
                <c:pt idx="123847" formatCode="0.00E+00">
                  <c:v>-5.3250900000000002E-3</c:v>
                </c:pt>
                <c:pt idx="123848" formatCode="0.00E+00">
                  <c:v>-5.1404099999999998E-3</c:v>
                </c:pt>
                <c:pt idx="123849" formatCode="0.00E+00">
                  <c:v>-4.9515799999999997E-3</c:v>
                </c:pt>
                <c:pt idx="123850" formatCode="0.00E+00">
                  <c:v>-4.7587799999999998E-3</c:v>
                </c:pt>
                <c:pt idx="123851" formatCode="0.00E+00">
                  <c:v>-4.5621899999999998E-3</c:v>
                </c:pt>
                <c:pt idx="123852" formatCode="0.00E+00">
                  <c:v>-4.3619699999999997E-3</c:v>
                </c:pt>
                <c:pt idx="123853" formatCode="0.00E+00">
                  <c:v>-4.1583100000000001E-3</c:v>
                </c:pt>
                <c:pt idx="123854" formatCode="0.00E+00">
                  <c:v>-3.9513999999999999E-3</c:v>
                </c:pt>
                <c:pt idx="123855" formatCode="0.00E+00">
                  <c:v>-3.7414100000000001E-3</c:v>
                </c:pt>
                <c:pt idx="123856" formatCode="0.00E+00">
                  <c:v>-3.5285500000000001E-3</c:v>
                </c:pt>
                <c:pt idx="123857" formatCode="0.00E+00">
                  <c:v>-3.31299E-3</c:v>
                </c:pt>
                <c:pt idx="123858" formatCode="0.00E+00">
                  <c:v>-3.0949300000000001E-3</c:v>
                </c:pt>
                <c:pt idx="123859" formatCode="0.00E+00">
                  <c:v>-2.8745799999999998E-3</c:v>
                </c:pt>
                <c:pt idx="123860" formatCode="0.00E+00">
                  <c:v>-2.6521100000000001E-3</c:v>
                </c:pt>
                <c:pt idx="123861" formatCode="0.00E+00">
                  <c:v>-2.4277399999999998E-3</c:v>
                </c:pt>
                <c:pt idx="123862" formatCode="0.00E+00">
                  <c:v>-2.2016599999999998E-3</c:v>
                </c:pt>
                <c:pt idx="123863" formatCode="0.00E+00">
                  <c:v>-1.9740700000000001E-3</c:v>
                </c:pt>
                <c:pt idx="123864" formatCode="0.00E+00">
                  <c:v>-1.74518E-3</c:v>
                </c:pt>
                <c:pt idx="123865" formatCode="0.00E+00">
                  <c:v>-1.5151800000000001E-3</c:v>
                </c:pt>
                <c:pt idx="123866" formatCode="0.00E+00">
                  <c:v>-1.2842800000000001E-3</c:v>
                </c:pt>
                <c:pt idx="123867" formatCode="0.00E+00">
                  <c:v>-1.0526699999999999E-3</c:v>
                </c:pt>
                <c:pt idx="123868" formatCode="0.00E+00">
                  <c:v>-8.2057699999999996E-4</c:v>
                </c:pt>
                <c:pt idx="123869" formatCode="0.00E+00">
                  <c:v>-5.8818399999999995E-4</c:v>
                </c:pt>
                <c:pt idx="123870" formatCode="0.00E+00">
                  <c:v>-3.5569900000000001E-4</c:v>
                </c:pt>
                <c:pt idx="123871" formatCode="0.00E+00">
                  <c:v>-1.23323E-4</c:v>
                </c:pt>
                <c:pt idx="123872" formatCode="0.00E+00">
                  <c:v>1.08743E-4</c:v>
                </c:pt>
                <c:pt idx="123873" formatCode="0.00E+00">
                  <c:v>3.4029900000000002E-4</c:v>
                </c:pt>
                <c:pt idx="123874" formatCode="0.00E+00">
                  <c:v>5.7114600000000002E-4</c:v>
                </c:pt>
                <c:pt idx="123875" formatCode="0.00E+00">
                  <c:v>8.0108800000000004E-4</c:v>
                </c:pt>
                <c:pt idx="123876" formatCode="0.00E+00">
                  <c:v>1.0299300000000001E-3</c:v>
                </c:pt>
                <c:pt idx="123877" formatCode="0.00E+00">
                  <c:v>1.2574699999999999E-3</c:v>
                </c:pt>
                <c:pt idx="123878" formatCode="0.00E+00">
                  <c:v>1.48353E-3</c:v>
                </c:pt>
                <c:pt idx="123879" formatCode="0.00E+00">
                  <c:v>1.70791E-3</c:v>
                </c:pt>
                <c:pt idx="123880" formatCode="0.00E+00">
                  <c:v>1.9304299999999999E-3</c:v>
                </c:pt>
                <c:pt idx="123881" formatCode="0.00E+00">
                  <c:v>2.1508899999999999E-3</c:v>
                </c:pt>
                <c:pt idx="123882" formatCode="0.00E+00">
                  <c:v>2.3691300000000001E-3</c:v>
                </c:pt>
                <c:pt idx="123883" formatCode="0.00E+00">
                  <c:v>2.5849499999999999E-3</c:v>
                </c:pt>
                <c:pt idx="123884" formatCode="0.00E+00">
                  <c:v>2.7981799999999999E-3</c:v>
                </c:pt>
                <c:pt idx="123885" formatCode="0.00E+00">
                  <c:v>3.0086499999999999E-3</c:v>
                </c:pt>
                <c:pt idx="123886" formatCode="0.00E+00">
                  <c:v>3.2161799999999999E-3</c:v>
                </c:pt>
                <c:pt idx="123887" formatCode="0.00E+00">
                  <c:v>3.4206200000000001E-3</c:v>
                </c:pt>
                <c:pt idx="123888" formatCode="0.00E+00">
                  <c:v>3.6217900000000002E-3</c:v>
                </c:pt>
                <c:pt idx="123889" formatCode="0.00E+00">
                  <c:v>3.8195299999999998E-3</c:v>
                </c:pt>
                <c:pt idx="123890" formatCode="0.00E+00">
                  <c:v>4.0137000000000003E-3</c:v>
                </c:pt>
                <c:pt idx="123891" formatCode="0.00E+00">
                  <c:v>4.2041400000000003E-3</c:v>
                </c:pt>
                <c:pt idx="123892" formatCode="0.00E+00">
                  <c:v>4.39069E-3</c:v>
                </c:pt>
                <c:pt idx="123893" formatCode="0.00E+00">
                  <c:v>4.5732300000000002E-3</c:v>
                </c:pt>
                <c:pt idx="123894" formatCode="0.00E+00">
                  <c:v>4.7515999999999999E-3</c:v>
                </c:pt>
                <c:pt idx="123895" formatCode="0.00E+00">
                  <c:v>4.92567E-3</c:v>
                </c:pt>
                <c:pt idx="123896" formatCode="0.00E+00">
                  <c:v>5.0953200000000004E-3</c:v>
                </c:pt>
                <c:pt idx="123897" formatCode="0.00E+00">
                  <c:v>5.26042E-3</c:v>
                </c:pt>
                <c:pt idx="123898" formatCode="0.00E+00">
                  <c:v>5.4208399999999997E-3</c:v>
                </c:pt>
                <c:pt idx="123899" formatCode="0.00E+00">
                  <c:v>5.57647E-3</c:v>
                </c:pt>
                <c:pt idx="123900" formatCode="0.00E+00">
                  <c:v>5.7271900000000001E-3</c:v>
                </c:pt>
                <c:pt idx="123901" formatCode="0.00E+00">
                  <c:v>5.8729200000000002E-3</c:v>
                </c:pt>
                <c:pt idx="123902" formatCode="0.00E+00">
                  <c:v>6.0135299999999996E-3</c:v>
                </c:pt>
                <c:pt idx="123903" formatCode="0.00E+00">
                  <c:v>6.1489300000000004E-3</c:v>
                </c:pt>
                <c:pt idx="123904" formatCode="0.00E+00">
                  <c:v>6.2790500000000004E-3</c:v>
                </c:pt>
                <c:pt idx="123905" formatCode="0.00E+00">
                  <c:v>6.4037699999999996E-3</c:v>
                </c:pt>
                <c:pt idx="123906" formatCode="0.00E+00">
                  <c:v>6.5230399999999999E-3</c:v>
                </c:pt>
                <c:pt idx="123907" formatCode="0.00E+00">
                  <c:v>6.6367700000000002E-3</c:v>
                </c:pt>
                <c:pt idx="123908" formatCode="0.00E+00">
                  <c:v>6.74488E-3</c:v>
                </c:pt>
                <c:pt idx="123909" formatCode="0.00E+00">
                  <c:v>6.8473300000000004E-3</c:v>
                </c:pt>
                <c:pt idx="123910" formatCode="0.00E+00">
                  <c:v>6.9440400000000003E-3</c:v>
                </c:pt>
                <c:pt idx="123911" formatCode="0.00E+00">
                  <c:v>7.0349699999999998E-3</c:v>
                </c:pt>
                <c:pt idx="123912" formatCode="0.00E+00">
                  <c:v>7.1200600000000001E-3</c:v>
                </c:pt>
                <c:pt idx="123913" formatCode="0.00E+00">
                  <c:v>7.1992699999999998E-3</c:v>
                </c:pt>
                <c:pt idx="123914" formatCode="0.00E+00">
                  <c:v>7.2725699999999999E-3</c:v>
                </c:pt>
                <c:pt idx="123915" formatCode="0.00E+00">
                  <c:v>7.3399099999999998E-3</c:v>
                </c:pt>
                <c:pt idx="123916" formatCode="0.00E+00">
                  <c:v>7.4012799999999997E-3</c:v>
                </c:pt>
                <c:pt idx="123917" formatCode="0.00E+00">
                  <c:v>7.4566500000000004E-3</c:v>
                </c:pt>
                <c:pt idx="123918" formatCode="0.00E+00">
                  <c:v>7.5060099999999996E-3</c:v>
                </c:pt>
                <c:pt idx="123919" formatCode="0.00E+00">
                  <c:v>7.5493299999999999E-3</c:v>
                </c:pt>
                <c:pt idx="123920" formatCode="0.00E+00">
                  <c:v>7.5866299999999996E-3</c:v>
                </c:pt>
                <c:pt idx="123921" formatCode="0.00E+00">
                  <c:v>7.6178900000000004E-3</c:v>
                </c:pt>
                <c:pt idx="123922" formatCode="0.00E+00">
                  <c:v>7.6431199999999998E-3</c:v>
                </c:pt>
                <c:pt idx="123923" formatCode="0.00E+00">
                  <c:v>7.6623300000000002E-3</c:v>
                </c:pt>
                <c:pt idx="123924" formatCode="0.00E+00">
                  <c:v>7.6755399999999998E-3</c:v>
                </c:pt>
                <c:pt idx="123925" formatCode="0.00E+00">
                  <c:v>7.6827500000000003E-3</c:v>
                </c:pt>
                <c:pt idx="123926" formatCode="0.00E+00">
                  <c:v>7.6840099999999998E-3</c:v>
                </c:pt>
                <c:pt idx="123927" formatCode="0.00E+00">
                  <c:v>7.6793299999999998E-3</c:v>
                </c:pt>
                <c:pt idx="123928" formatCode="0.00E+00">
                  <c:v>7.6687500000000002E-3</c:v>
                </c:pt>
                <c:pt idx="123929" formatCode="0.00E+00">
                  <c:v>7.6522999999999999E-3</c:v>
                </c:pt>
                <c:pt idx="123930" formatCode="0.00E+00">
                  <c:v>7.6300400000000003E-3</c:v>
                </c:pt>
                <c:pt idx="123931" formatCode="0.00E+00">
                  <c:v>7.6020000000000003E-3</c:v>
                </c:pt>
                <c:pt idx="123932" formatCode="0.00E+00">
                  <c:v>7.5682400000000004E-3</c:v>
                </c:pt>
                <c:pt idx="123933" formatCode="0.00E+00">
                  <c:v>7.5288200000000003E-3</c:v>
                </c:pt>
                <c:pt idx="123934" formatCode="0.00E+00">
                  <c:v>7.4837999999999997E-3</c:v>
                </c:pt>
                <c:pt idx="123935" formatCode="0.00E+00">
                  <c:v>7.4332399999999998E-3</c:v>
                </c:pt>
                <c:pt idx="123936" formatCode="0.00E+00">
                  <c:v>7.3772000000000004E-3</c:v>
                </c:pt>
                <c:pt idx="123937" formatCode="0.00E+00">
                  <c:v>7.3157700000000001E-3</c:v>
                </c:pt>
                <c:pt idx="123938" formatCode="0.00E+00">
                  <c:v>7.2490200000000001E-3</c:v>
                </c:pt>
                <c:pt idx="123939" formatCode="0.00E+00">
                  <c:v>7.1770200000000001E-3</c:v>
                </c:pt>
                <c:pt idx="123940" formatCode="0.00E+00">
                  <c:v>7.0998700000000003E-3</c:v>
                </c:pt>
                <c:pt idx="123941" formatCode="0.00E+00">
                  <c:v>7.0176400000000003E-3</c:v>
                </c:pt>
                <c:pt idx="123942" formatCode="0.00E+00">
                  <c:v>6.9304400000000004E-3</c:v>
                </c:pt>
                <c:pt idx="123943" formatCode="0.00E+00">
                  <c:v>6.83835E-3</c:v>
                </c:pt>
                <c:pt idx="123944" formatCode="0.00E+00">
                  <c:v>6.7414700000000003E-3</c:v>
                </c:pt>
                <c:pt idx="123945" formatCode="0.00E+00">
                  <c:v>6.6398999999999998E-3</c:v>
                </c:pt>
                <c:pt idx="123946" formatCode="0.00E+00">
                  <c:v>6.5337399999999997E-3</c:v>
                </c:pt>
                <c:pt idx="123947" formatCode="0.00E+00">
                  <c:v>6.4231000000000002E-3</c:v>
                </c:pt>
                <c:pt idx="123948" formatCode="0.00E+00">
                  <c:v>6.3080899999999997E-3</c:v>
                </c:pt>
                <c:pt idx="123949" formatCode="0.00E+00">
                  <c:v>6.1888200000000003E-3</c:v>
                </c:pt>
                <c:pt idx="123950" formatCode="0.00E+00">
                  <c:v>6.0653900000000004E-3</c:v>
                </c:pt>
                <c:pt idx="123951" formatCode="0.00E+00">
                  <c:v>5.9379400000000001E-3</c:v>
                </c:pt>
                <c:pt idx="123952" formatCode="0.00E+00">
                  <c:v>5.8065699999999996E-3</c:v>
                </c:pt>
                <c:pt idx="123953" formatCode="0.00E+00">
                  <c:v>5.6714000000000001E-3</c:v>
                </c:pt>
                <c:pt idx="123954" formatCode="0.00E+00">
                  <c:v>5.5325599999999997E-3</c:v>
                </c:pt>
                <c:pt idx="123955" formatCode="0.00E+00">
                  <c:v>5.3901699999999997E-3</c:v>
                </c:pt>
                <c:pt idx="123956" formatCode="0.00E+00">
                  <c:v>5.2443500000000001E-3</c:v>
                </c:pt>
                <c:pt idx="123957" formatCode="0.00E+00">
                  <c:v>5.09524E-3</c:v>
                </c:pt>
                <c:pt idx="123958" formatCode="0.00E+00">
                  <c:v>4.9429499999999998E-3</c:v>
                </c:pt>
                <c:pt idx="123959" formatCode="0.00E+00">
                  <c:v>4.7876300000000002E-3</c:v>
                </c:pt>
                <c:pt idx="123960" formatCode="0.00E+00">
                  <c:v>4.6293899999999997E-3</c:v>
                </c:pt>
                <c:pt idx="123961" formatCode="0.00E+00">
                  <c:v>4.4683700000000002E-3</c:v>
                </c:pt>
                <c:pt idx="123962" formatCode="0.00E+00">
                  <c:v>4.3046999999999998E-3</c:v>
                </c:pt>
                <c:pt idx="123963" formatCode="0.00E+00">
                  <c:v>4.1385299999999996E-3</c:v>
                </c:pt>
                <c:pt idx="123964" formatCode="0.00E+00">
                  <c:v>3.9699699999999997E-3</c:v>
                </c:pt>
                <c:pt idx="123965" formatCode="0.00E+00">
                  <c:v>3.7991700000000002E-3</c:v>
                </c:pt>
                <c:pt idx="123966" formatCode="0.00E+00">
                  <c:v>3.6262600000000001E-3</c:v>
                </c:pt>
                <c:pt idx="123967" formatCode="0.00E+00">
                  <c:v>3.45137E-3</c:v>
                </c:pt>
                <c:pt idx="123968" formatCode="0.00E+00">
                  <c:v>3.27465E-3</c:v>
                </c:pt>
                <c:pt idx="123969" formatCode="0.00E+00">
                  <c:v>3.0962199999999998E-3</c:v>
                </c:pt>
                <c:pt idx="123970" formatCode="0.00E+00">
                  <c:v>2.9162300000000001E-3</c:v>
                </c:pt>
                <c:pt idx="123971" formatCode="0.00E+00">
                  <c:v>2.7348099999999998E-3</c:v>
                </c:pt>
                <c:pt idx="123972" formatCode="0.00E+00">
                  <c:v>2.5520899999999999E-3</c:v>
                </c:pt>
                <c:pt idx="123973" formatCode="0.00E+00">
                  <c:v>2.3682099999999999E-3</c:v>
                </c:pt>
                <c:pt idx="123974" formatCode="0.00E+00">
                  <c:v>2.1833099999999999E-3</c:v>
                </c:pt>
                <c:pt idx="123975" formatCode="0.00E+00">
                  <c:v>1.99752E-3</c:v>
                </c:pt>
                <c:pt idx="123976" formatCode="0.00E+00">
                  <c:v>1.81098E-3</c:v>
                </c:pt>
                <c:pt idx="123977" formatCode="0.00E+00">
                  <c:v>1.6238100000000001E-3</c:v>
                </c:pt>
                <c:pt idx="123978" formatCode="0.00E+00">
                  <c:v>1.4361599999999999E-3</c:v>
                </c:pt>
                <c:pt idx="123979" formatCode="0.00E+00">
                  <c:v>1.24815E-3</c:v>
                </c:pt>
                <c:pt idx="123980" formatCode="0.00E+00">
                  <c:v>1.0599100000000001E-3</c:v>
                </c:pt>
                <c:pt idx="123981" formatCode="0.00E+00">
                  <c:v>8.7157399999999996E-4</c:v>
                </c:pt>
                <c:pt idx="123982" formatCode="0.00E+00">
                  <c:v>6.8327399999999999E-4</c:v>
                </c:pt>
                <c:pt idx="123983" formatCode="0.00E+00">
                  <c:v>4.9513499999999995E-4</c:v>
                </c:pt>
                <c:pt idx="123984" formatCode="0.00E+00">
                  <c:v>3.0728500000000002E-4</c:v>
                </c:pt>
                <c:pt idx="123985" formatCode="0.00E+00">
                  <c:v>1.1985E-4</c:v>
                </c:pt>
                <c:pt idx="123986" formatCode="0.00E+00">
                  <c:v>-6.7048100000000006E-5</c:v>
                </c:pt>
                <c:pt idx="123987" formatCode="0.00E+00">
                  <c:v>-2.5328500000000001E-4</c:v>
                </c:pt>
                <c:pt idx="123988" formatCode="0.00E+00">
                  <c:v>-4.38739E-4</c:v>
                </c:pt>
                <c:pt idx="123989" formatCode="0.00E+00">
                  <c:v>-6.2328999999999998E-4</c:v>
                </c:pt>
                <c:pt idx="123990" formatCode="0.00E+00">
                  <c:v>-8.0682099999999999E-4</c:v>
                </c:pt>
                <c:pt idx="123991" formatCode="0.00E+00">
                  <c:v>-9.8921399999999998E-4</c:v>
                </c:pt>
                <c:pt idx="123992" formatCode="0.00E+00">
                  <c:v>-1.1703499999999999E-3</c:v>
                </c:pt>
                <c:pt idx="123993" formatCode="0.00E+00">
                  <c:v>-1.3501299999999999E-3</c:v>
                </c:pt>
                <c:pt idx="123994" formatCode="0.00E+00">
                  <c:v>-1.52842E-3</c:v>
                </c:pt>
                <c:pt idx="123995" formatCode="0.00E+00">
                  <c:v>-1.70513E-3</c:v>
                </c:pt>
                <c:pt idx="123996" formatCode="0.00E+00">
                  <c:v>-1.8801499999999999E-3</c:v>
                </c:pt>
                <c:pt idx="123997" formatCode="0.00E+00">
                  <c:v>-2.0533600000000002E-3</c:v>
                </c:pt>
                <c:pt idx="123998" formatCode="0.00E+00">
                  <c:v>-2.2246599999999998E-3</c:v>
                </c:pt>
                <c:pt idx="123999" formatCode="0.00E+00">
                  <c:v>-2.3939600000000001E-3</c:v>
                </c:pt>
                <c:pt idx="124000" formatCode="0.00E+00">
                  <c:v>-2.5611499999999999E-3</c:v>
                </c:pt>
                <c:pt idx="124001" formatCode="0.00E+00">
                  <c:v>-2.7261299999999998E-3</c:v>
                </c:pt>
                <c:pt idx="124002" formatCode="0.00E+00">
                  <c:v>-2.8888099999999999E-3</c:v>
                </c:pt>
                <c:pt idx="124003" formatCode="0.00E+00">
                  <c:v>-3.04909E-3</c:v>
                </c:pt>
                <c:pt idx="124004" formatCode="0.00E+00">
                  <c:v>-3.2068800000000001E-3</c:v>
                </c:pt>
                <c:pt idx="124005" formatCode="0.00E+00">
                  <c:v>-3.3620899999999999E-3</c:v>
                </c:pt>
                <c:pt idx="124006" formatCode="0.00E+00">
                  <c:v>-3.5146299999999999E-3</c:v>
                </c:pt>
                <c:pt idx="124007" formatCode="0.00E+00">
                  <c:v>-3.6644300000000002E-3</c:v>
                </c:pt>
                <c:pt idx="124008" formatCode="0.00E+00">
                  <c:v>-3.8113800000000001E-3</c:v>
                </c:pt>
                <c:pt idx="124009" formatCode="0.00E+00">
                  <c:v>-3.9554200000000003E-3</c:v>
                </c:pt>
                <c:pt idx="124010" formatCode="0.00E+00">
                  <c:v>-4.0964599999999997E-3</c:v>
                </c:pt>
                <c:pt idx="124011" formatCode="0.00E+00">
                  <c:v>-4.23442E-3</c:v>
                </c:pt>
                <c:pt idx="124012" formatCode="0.00E+00">
                  <c:v>-4.36923E-3</c:v>
                </c:pt>
                <c:pt idx="124013" formatCode="0.00E+00">
                  <c:v>-4.5008299999999999E-3</c:v>
                </c:pt>
                <c:pt idx="124014" formatCode="0.00E+00">
                  <c:v>-4.6291300000000004E-3</c:v>
                </c:pt>
                <c:pt idx="124015" formatCode="0.00E+00">
                  <c:v>-4.75407E-3</c:v>
                </c:pt>
                <c:pt idx="124016" formatCode="0.00E+00">
                  <c:v>-4.87558E-3</c:v>
                </c:pt>
                <c:pt idx="124017" formatCode="0.00E+00">
                  <c:v>-4.9935999999999999E-3</c:v>
                </c:pt>
                <c:pt idx="124018" formatCode="0.00E+00">
                  <c:v>-5.1080700000000001E-3</c:v>
                </c:pt>
                <c:pt idx="124019" formatCode="0.00E+00">
                  <c:v>-5.2189300000000001E-3</c:v>
                </c:pt>
                <c:pt idx="124020" formatCode="0.00E+00">
                  <c:v>-5.3261300000000001E-3</c:v>
                </c:pt>
                <c:pt idx="124021" formatCode="0.00E+00">
                  <c:v>-5.4295899999999998E-3</c:v>
                </c:pt>
                <c:pt idx="124022" formatCode="0.00E+00">
                  <c:v>-5.5292900000000001E-3</c:v>
                </c:pt>
                <c:pt idx="124023" formatCode="0.00E+00">
                  <c:v>-5.6251599999999997E-3</c:v>
                </c:pt>
                <c:pt idx="124024" formatCode="0.00E+00">
                  <c:v>-5.7171499999999998E-3</c:v>
                </c:pt>
                <c:pt idx="124025" formatCode="0.00E+00">
                  <c:v>-5.8052199999999998E-3</c:v>
                </c:pt>
                <c:pt idx="124026" formatCode="0.00E+00">
                  <c:v>-5.8893399999999999E-3</c:v>
                </c:pt>
                <c:pt idx="124027" formatCode="0.00E+00">
                  <c:v>-5.9694400000000003E-3</c:v>
                </c:pt>
                <c:pt idx="124028" formatCode="0.00E+00">
                  <c:v>-6.0455099999999996E-3</c:v>
                </c:pt>
                <c:pt idx="124029" formatCode="0.00E+00">
                  <c:v>-6.1174899999999997E-3</c:v>
                </c:pt>
                <c:pt idx="124030" formatCode="0.00E+00">
                  <c:v>-6.18536E-3</c:v>
                </c:pt>
                <c:pt idx="124031" formatCode="0.00E+00">
                  <c:v>-6.2490799999999997E-3</c:v>
                </c:pt>
                <c:pt idx="124032" formatCode="0.00E+00">
                  <c:v>-6.30862E-3</c:v>
                </c:pt>
                <c:pt idx="124033" formatCode="0.00E+00">
                  <c:v>-6.3639600000000001E-3</c:v>
                </c:pt>
                <c:pt idx="124034" formatCode="0.00E+00">
                  <c:v>-6.4150600000000002E-3</c:v>
                </c:pt>
                <c:pt idx="124035" formatCode="0.00E+00">
                  <c:v>-6.4619200000000003E-3</c:v>
                </c:pt>
                <c:pt idx="124036" formatCode="0.00E+00">
                  <c:v>-6.5044899999999999E-3</c:v>
                </c:pt>
                <c:pt idx="124037" formatCode="0.00E+00">
                  <c:v>-6.5427699999999998E-3</c:v>
                </c:pt>
                <c:pt idx="124038" formatCode="0.00E+00">
                  <c:v>-6.5767400000000002E-3</c:v>
                </c:pt>
                <c:pt idx="124039" formatCode="0.00E+00">
                  <c:v>-6.6063800000000002E-3</c:v>
                </c:pt>
                <c:pt idx="124040" formatCode="0.00E+00">
                  <c:v>-6.63168E-3</c:v>
                </c:pt>
                <c:pt idx="124041" formatCode="0.00E+00">
                  <c:v>-6.6526299999999997E-3</c:v>
                </c:pt>
                <c:pt idx="124042" formatCode="0.00E+00">
                  <c:v>-6.66922E-3</c:v>
                </c:pt>
                <c:pt idx="124043" formatCode="0.00E+00">
                  <c:v>-6.6814500000000002E-3</c:v>
                </c:pt>
                <c:pt idx="124044" formatCode="0.00E+00">
                  <c:v>-6.6893100000000004E-3</c:v>
                </c:pt>
                <c:pt idx="124045" formatCode="0.00E+00">
                  <c:v>-6.6928100000000004E-3</c:v>
                </c:pt>
                <c:pt idx="124046" formatCode="0.00E+00">
                  <c:v>-6.6919299999999996E-3</c:v>
                </c:pt>
                <c:pt idx="124047" formatCode="0.00E+00">
                  <c:v>-6.6866900000000003E-3</c:v>
                </c:pt>
                <c:pt idx="124048" formatCode="0.00E+00">
                  <c:v>-6.6770900000000001E-3</c:v>
                </c:pt>
                <c:pt idx="124049" formatCode="0.00E+00">
                  <c:v>-6.6631299999999997E-3</c:v>
                </c:pt>
                <c:pt idx="124050" formatCode="0.00E+00">
                  <c:v>-6.64483E-3</c:v>
                </c:pt>
                <c:pt idx="124051" formatCode="0.00E+00">
                  <c:v>-6.6222E-3</c:v>
                </c:pt>
                <c:pt idx="124052" formatCode="0.00E+00">
                  <c:v>-6.5952500000000004E-3</c:v>
                </c:pt>
                <c:pt idx="124053" formatCode="0.00E+00">
                  <c:v>-6.5640000000000004E-3</c:v>
                </c:pt>
                <c:pt idx="124054" formatCode="0.00E+00">
                  <c:v>-6.5284699999999998E-3</c:v>
                </c:pt>
                <c:pt idx="124055" formatCode="0.00E+00">
                  <c:v>-6.4886700000000002E-3</c:v>
                </c:pt>
                <c:pt idx="124056" formatCode="0.00E+00">
                  <c:v>-6.4446299999999998E-3</c:v>
                </c:pt>
                <c:pt idx="124057" formatCode="0.00E+00">
                  <c:v>-6.3963800000000001E-3</c:v>
                </c:pt>
                <c:pt idx="124058" formatCode="0.00E+00">
                  <c:v>-6.3439300000000002E-3</c:v>
                </c:pt>
                <c:pt idx="124059" formatCode="0.00E+00">
                  <c:v>-6.2873299999999998E-3</c:v>
                </c:pt>
                <c:pt idx="124060" formatCode="0.00E+00">
                  <c:v>-6.2265999999999997E-3</c:v>
                </c:pt>
                <c:pt idx="124061" formatCode="0.00E+00">
                  <c:v>-6.1617699999999996E-3</c:v>
                </c:pt>
                <c:pt idx="124062" formatCode="0.00E+00">
                  <c:v>-6.0928900000000001E-3</c:v>
                </c:pt>
                <c:pt idx="124063" formatCode="0.00E+00">
                  <c:v>-6.0199900000000002E-3</c:v>
                </c:pt>
                <c:pt idx="124064" formatCode="0.00E+00">
                  <c:v>-5.9430999999999998E-3</c:v>
                </c:pt>
                <c:pt idx="124065" formatCode="0.00E+00">
                  <c:v>-5.8622800000000001E-3</c:v>
                </c:pt>
                <c:pt idx="124066" formatCode="0.00E+00">
                  <c:v>-5.7775700000000001E-3</c:v>
                </c:pt>
                <c:pt idx="124067" formatCode="0.00E+00">
                  <c:v>-5.6890100000000004E-3</c:v>
                </c:pt>
                <c:pt idx="124068" formatCode="0.00E+00">
                  <c:v>-5.5966599999999998E-3</c:v>
                </c:pt>
                <c:pt idx="124069" formatCode="0.00E+00">
                  <c:v>-5.5005599999999998E-3</c:v>
                </c:pt>
                <c:pt idx="124070" formatCode="0.00E+00">
                  <c:v>-5.40077E-3</c:v>
                </c:pt>
                <c:pt idx="124071" formatCode="0.00E+00">
                  <c:v>-5.2973500000000001E-3</c:v>
                </c:pt>
                <c:pt idx="124072" formatCode="0.00E+00">
                  <c:v>-5.1903399999999999E-3</c:v>
                </c:pt>
                <c:pt idx="124073" formatCode="0.00E+00">
                  <c:v>-5.0798299999999996E-3</c:v>
                </c:pt>
                <c:pt idx="124074" formatCode="0.00E+00">
                  <c:v>-4.96585E-3</c:v>
                </c:pt>
                <c:pt idx="124075" formatCode="0.00E+00">
                  <c:v>-4.8484899999999996E-3</c:v>
                </c:pt>
                <c:pt idx="124076" formatCode="0.00E+00">
                  <c:v>-4.7277999999999999E-3</c:v>
                </c:pt>
                <c:pt idx="124077" formatCode="0.00E+00">
                  <c:v>-4.6038600000000004E-3</c:v>
                </c:pt>
                <c:pt idx="124078" formatCode="0.00E+00">
                  <c:v>-4.4767399999999999E-3</c:v>
                </c:pt>
                <c:pt idx="124079" formatCode="0.00E+00">
                  <c:v>-4.3465099999999996E-3</c:v>
                </c:pt>
                <c:pt idx="124080" formatCode="0.00E+00">
                  <c:v>-4.21324E-3</c:v>
                </c:pt>
                <c:pt idx="124081" formatCode="0.00E+00">
                  <c:v>-4.0770199999999998E-3</c:v>
                </c:pt>
                <c:pt idx="124082" formatCode="0.00E+00">
                  <c:v>-3.9379200000000001E-3</c:v>
                </c:pt>
                <c:pt idx="124083" formatCode="0.00E+00">
                  <c:v>-3.7960200000000002E-3</c:v>
                </c:pt>
                <c:pt idx="124084" formatCode="0.00E+00">
                  <c:v>-3.6514099999999999E-3</c:v>
                </c:pt>
                <c:pt idx="124085" formatCode="0.00E+00">
                  <c:v>-3.50418E-3</c:v>
                </c:pt>
                <c:pt idx="124086" formatCode="0.00E+00">
                  <c:v>-3.3544099999999999E-3</c:v>
                </c:pt>
                <c:pt idx="124087" formatCode="0.00E+00">
                  <c:v>-3.2021799999999998E-3</c:v>
                </c:pt>
                <c:pt idx="124088" formatCode="0.00E+00">
                  <c:v>-3.0476100000000001E-3</c:v>
                </c:pt>
                <c:pt idx="124089" formatCode="0.00E+00">
                  <c:v>-2.89076E-3</c:v>
                </c:pt>
                <c:pt idx="124090" formatCode="0.00E+00">
                  <c:v>-2.7317499999999998E-3</c:v>
                </c:pt>
                <c:pt idx="124091" formatCode="0.00E+00">
                  <c:v>-2.5706700000000002E-3</c:v>
                </c:pt>
                <c:pt idx="124092" formatCode="0.00E+00">
                  <c:v>-2.4076200000000001E-3</c:v>
                </c:pt>
                <c:pt idx="124093" formatCode="0.00E+00">
                  <c:v>-2.2426999999999998E-3</c:v>
                </c:pt>
                <c:pt idx="124094" formatCode="0.00E+00">
                  <c:v>-2.0760100000000001E-3</c:v>
                </c:pt>
                <c:pt idx="124095" formatCode="0.00E+00">
                  <c:v>-1.90766E-3</c:v>
                </c:pt>
                <c:pt idx="124096" formatCode="0.00E+00">
                  <c:v>-1.7377499999999999E-3</c:v>
                </c:pt>
                <c:pt idx="124097" formatCode="0.00E+00">
                  <c:v>-1.5663999999999999E-3</c:v>
                </c:pt>
                <c:pt idx="124098" formatCode="0.00E+00">
                  <c:v>-1.3937000000000001E-3</c:v>
                </c:pt>
                <c:pt idx="124099" formatCode="0.00E+00">
                  <c:v>-1.21977E-3</c:v>
                </c:pt>
                <c:pt idx="124100" formatCode="0.00E+00">
                  <c:v>-1.04473E-3</c:v>
                </c:pt>
                <c:pt idx="124101" formatCode="0.00E+00">
                  <c:v>-8.6868700000000004E-4</c:v>
                </c:pt>
                <c:pt idx="124102" formatCode="0.00E+00">
                  <c:v>-6.9175400000000005E-4</c:v>
                </c:pt>
                <c:pt idx="124103" formatCode="0.00E+00">
                  <c:v>-5.1405099999999996E-4</c:v>
                </c:pt>
                <c:pt idx="124104" formatCode="0.00E+00">
                  <c:v>-3.3569300000000003E-4</c:v>
                </c:pt>
                <c:pt idx="124105" formatCode="0.00E+00">
                  <c:v>-1.5680100000000001E-4</c:v>
                </c:pt>
                <c:pt idx="124106" formatCode="0.00E+00">
                  <c:v>2.2506000000000001E-5</c:v>
                </c:pt>
                <c:pt idx="124107" formatCode="0.00E+00">
                  <c:v>2.0210700000000001E-4</c:v>
                </c:pt>
                <c:pt idx="124108" formatCode="0.00E+00">
                  <c:v>3.8188000000000002E-4</c:v>
                </c:pt>
                <c:pt idx="124109" formatCode="0.00E+00">
                  <c:v>5.6170299999999999E-4</c:v>
                </c:pt>
                <c:pt idx="124110" formatCode="0.00E+00">
                  <c:v>7.4145099999999996E-4</c:v>
                </c:pt>
                <c:pt idx="124111" formatCode="0.00E+00">
                  <c:v>9.2100000000000005E-4</c:v>
                </c:pt>
                <c:pt idx="124112" formatCode="0.00E+00">
                  <c:v>1.10023E-3</c:v>
                </c:pt>
                <c:pt idx="124113" formatCode="0.00E+00">
                  <c:v>1.279E-3</c:v>
                </c:pt>
                <c:pt idx="124114" formatCode="0.00E+00">
                  <c:v>1.4572000000000001E-3</c:v>
                </c:pt>
                <c:pt idx="124115" formatCode="0.00E+00">
                  <c:v>1.6347E-3</c:v>
                </c:pt>
                <c:pt idx="124116" formatCode="0.00E+00">
                  <c:v>1.8113700000000001E-3</c:v>
                </c:pt>
                <c:pt idx="124117" formatCode="0.00E+00">
                  <c:v>1.98709E-3</c:v>
                </c:pt>
                <c:pt idx="124118" formatCode="0.00E+00">
                  <c:v>2.1617199999999998E-3</c:v>
                </c:pt>
                <c:pt idx="124119" formatCode="0.00E+00">
                  <c:v>2.3351499999999998E-3</c:v>
                </c:pt>
                <c:pt idx="124120" formatCode="0.00E+00">
                  <c:v>2.50723E-3</c:v>
                </c:pt>
                <c:pt idx="124121" formatCode="0.00E+00">
                  <c:v>2.6778599999999998E-3</c:v>
                </c:pt>
                <c:pt idx="124122" formatCode="0.00E+00">
                  <c:v>2.8468899999999999E-3</c:v>
                </c:pt>
                <c:pt idx="124123" formatCode="0.00E+00">
                  <c:v>3.0142099999999998E-3</c:v>
                </c:pt>
                <c:pt idx="124124" formatCode="0.00E+00">
                  <c:v>3.1796799999999998E-3</c:v>
                </c:pt>
                <c:pt idx="124125" formatCode="0.00E+00">
                  <c:v>3.3431899999999998E-3</c:v>
                </c:pt>
                <c:pt idx="124126" formatCode="0.00E+00">
                  <c:v>3.5046000000000001E-3</c:v>
                </c:pt>
                <c:pt idx="124127" formatCode="0.00E+00">
                  <c:v>3.6638E-3</c:v>
                </c:pt>
                <c:pt idx="124128" formatCode="0.00E+00">
                  <c:v>3.8206500000000001E-3</c:v>
                </c:pt>
                <c:pt idx="124129" formatCode="0.00E+00">
                  <c:v>3.9750499999999999E-3</c:v>
                </c:pt>
                <c:pt idx="124130" formatCode="0.00E+00">
                  <c:v>4.1268600000000004E-3</c:v>
                </c:pt>
                <c:pt idx="124131" formatCode="0.00E+00">
                  <c:v>4.2759699999999996E-3</c:v>
                </c:pt>
                <c:pt idx="124132" formatCode="0.00E+00">
                  <c:v>4.4222599999999999E-3</c:v>
                </c:pt>
                <c:pt idx="124133" formatCode="0.00E+00">
                  <c:v>4.5656100000000003E-3</c:v>
                </c:pt>
                <c:pt idx="124134" formatCode="0.00E+00">
                  <c:v>4.7059099999999998E-3</c:v>
                </c:pt>
                <c:pt idx="124135" formatCode="0.00E+00">
                  <c:v>4.8430399999999998E-3</c:v>
                </c:pt>
                <c:pt idx="124136" formatCode="0.00E+00">
                  <c:v>4.9769000000000002E-3</c:v>
                </c:pt>
                <c:pt idx="124137" formatCode="0.00E+00">
                  <c:v>5.10736E-3</c:v>
                </c:pt>
                <c:pt idx="124138" formatCode="0.00E+00">
                  <c:v>5.2343199999999998E-3</c:v>
                </c:pt>
                <c:pt idx="124139" formatCode="0.00E+00">
                  <c:v>5.3576800000000001E-3</c:v>
                </c:pt>
                <c:pt idx="124140" formatCode="0.00E+00">
                  <c:v>5.4773299999999999E-3</c:v>
                </c:pt>
                <c:pt idx="124141" formatCode="0.00E+00">
                  <c:v>5.5931699999999997E-3</c:v>
                </c:pt>
                <c:pt idx="124142" formatCode="0.00E+00">
                  <c:v>5.7050900000000003E-3</c:v>
                </c:pt>
                <c:pt idx="124143" formatCode="0.00E+00">
                  <c:v>5.8130100000000004E-3</c:v>
                </c:pt>
                <c:pt idx="124144" formatCode="0.00E+00">
                  <c:v>5.9168299999999997E-3</c:v>
                </c:pt>
                <c:pt idx="124145" formatCode="0.00E+00">
                  <c:v>6.0164600000000004E-3</c:v>
                </c:pt>
                <c:pt idx="124146" formatCode="0.00E+00">
                  <c:v>6.1117999999999997E-3</c:v>
                </c:pt>
                <c:pt idx="124147" formatCode="0.00E+00">
                  <c:v>6.2027699999999998E-3</c:v>
                </c:pt>
                <c:pt idx="124148" formatCode="0.00E+00">
                  <c:v>6.2892900000000003E-3</c:v>
                </c:pt>
                <c:pt idx="124149" formatCode="0.00E+00">
                  <c:v>6.37128E-3</c:v>
                </c:pt>
                <c:pt idx="124150" formatCode="0.00E+00">
                  <c:v>6.4486500000000002E-3</c:v>
                </c:pt>
                <c:pt idx="124151" formatCode="0.00E+00">
                  <c:v>6.5213500000000004E-3</c:v>
                </c:pt>
                <c:pt idx="124152" formatCode="0.00E+00">
                  <c:v>6.5892900000000003E-3</c:v>
                </c:pt>
                <c:pt idx="124153" formatCode="0.00E+00">
                  <c:v>6.6524100000000001E-3</c:v>
                </c:pt>
                <c:pt idx="124154" formatCode="0.00E+00">
                  <c:v>6.7106500000000003E-3</c:v>
                </c:pt>
                <c:pt idx="124155" formatCode="0.00E+00">
                  <c:v>6.7639400000000004E-3</c:v>
                </c:pt>
                <c:pt idx="124156" formatCode="0.00E+00">
                  <c:v>6.8122399999999998E-3</c:v>
                </c:pt>
                <c:pt idx="124157" formatCode="0.00E+00">
                  <c:v>6.8554799999999997E-3</c:v>
                </c:pt>
                <c:pt idx="124158" formatCode="0.00E+00">
                  <c:v>6.8936199999999996E-3</c:v>
                </c:pt>
                <c:pt idx="124159" formatCode="0.00E+00">
                  <c:v>6.9266199999999997E-3</c:v>
                </c:pt>
                <c:pt idx="124160" formatCode="0.00E+00">
                  <c:v>6.9544300000000002E-3</c:v>
                </c:pt>
                <c:pt idx="124161" formatCode="0.00E+00">
                  <c:v>6.9770199999999996E-3</c:v>
                </c:pt>
                <c:pt idx="124162" formatCode="0.00E+00">
                  <c:v>6.9943599999999998E-3</c:v>
                </c:pt>
                <c:pt idx="124163" formatCode="0.00E+00">
                  <c:v>7.0064100000000002E-3</c:v>
                </c:pt>
                <c:pt idx="124164" formatCode="0.00E+00">
                  <c:v>7.0131600000000001E-3</c:v>
                </c:pt>
                <c:pt idx="124165" formatCode="0.00E+00">
                  <c:v>7.0145800000000003E-3</c:v>
                </c:pt>
                <c:pt idx="124166" formatCode="0.00E+00">
                  <c:v>7.0106600000000002E-3</c:v>
                </c:pt>
                <c:pt idx="124167" formatCode="0.00E+00">
                  <c:v>7.0013899999999997E-3</c:v>
                </c:pt>
                <c:pt idx="124168" formatCode="0.00E+00">
                  <c:v>6.9867499999999999E-3</c:v>
                </c:pt>
                <c:pt idx="124169" formatCode="0.00E+00">
                  <c:v>6.9667499999999999E-3</c:v>
                </c:pt>
                <c:pt idx="124170" formatCode="0.00E+00">
                  <c:v>6.9414000000000003E-3</c:v>
                </c:pt>
                <c:pt idx="124171" formatCode="0.00E+00">
                  <c:v>6.9106899999999997E-3</c:v>
                </c:pt>
                <c:pt idx="124172" formatCode="0.00E+00">
                  <c:v>6.8746299999999996E-3</c:v>
                </c:pt>
                <c:pt idx="124173" formatCode="0.00E+00">
                  <c:v>6.8332499999999999E-3</c:v>
                </c:pt>
                <c:pt idx="124174" formatCode="0.00E+00">
                  <c:v>6.7865599999999996E-3</c:v>
                </c:pt>
                <c:pt idx="124175" formatCode="0.00E+00">
                  <c:v>6.7345900000000004E-3</c:v>
                </c:pt>
                <c:pt idx="124176" formatCode="0.00E+00">
                  <c:v>6.6773700000000002E-3</c:v>
                </c:pt>
                <c:pt idx="124177" formatCode="0.00E+00">
                  <c:v>6.6149199999999998E-3</c:v>
                </c:pt>
                <c:pt idx="124178" formatCode="0.00E+00">
                  <c:v>6.5472999999999998E-3</c:v>
                </c:pt>
                <c:pt idx="124179" formatCode="0.00E+00">
                  <c:v>6.47453E-3</c:v>
                </c:pt>
                <c:pt idx="124180" formatCode="0.00E+00">
                  <c:v>6.3966800000000001E-3</c:v>
                </c:pt>
                <c:pt idx="124181" formatCode="0.00E+00">
                  <c:v>6.3137799999999997E-3</c:v>
                </c:pt>
                <c:pt idx="124182" formatCode="0.00E+00">
                  <c:v>6.2259000000000004E-3</c:v>
                </c:pt>
                <c:pt idx="124183" formatCode="0.00E+00">
                  <c:v>6.1330899999999999E-3</c:v>
                </c:pt>
                <c:pt idx="124184" formatCode="0.00E+00">
                  <c:v>6.0354299999999996E-3</c:v>
                </c:pt>
                <c:pt idx="124185" formatCode="0.00E+00">
                  <c:v>5.93298E-3</c:v>
                </c:pt>
                <c:pt idx="124186" formatCode="0.00E+00">
                  <c:v>5.8258099999999998E-3</c:v>
                </c:pt>
                <c:pt idx="124187" formatCode="0.00E+00">
                  <c:v>5.7140000000000003E-3</c:v>
                </c:pt>
                <c:pt idx="124188" formatCode="0.00E+00">
                  <c:v>5.5976400000000001E-3</c:v>
                </c:pt>
                <c:pt idx="124189" formatCode="0.00E+00">
                  <c:v>5.4768100000000004E-3</c:v>
                </c:pt>
                <c:pt idx="124190" formatCode="0.00E+00">
                  <c:v>5.3515899999999998E-3</c:v>
                </c:pt>
                <c:pt idx="124191" formatCode="0.00E+00">
                  <c:v>5.2220900000000004E-3</c:v>
                </c:pt>
                <c:pt idx="124192" formatCode="0.00E+00">
                  <c:v>5.0884099999999998E-3</c:v>
                </c:pt>
                <c:pt idx="124193" formatCode="0.00E+00">
                  <c:v>4.9506300000000001E-3</c:v>
                </c:pt>
                <c:pt idx="124194" formatCode="0.00E+00">
                  <c:v>4.8088799999999998E-3</c:v>
                </c:pt>
                <c:pt idx="124195" formatCode="0.00E+00">
                  <c:v>4.6632599999999998E-3</c:v>
                </c:pt>
                <c:pt idx="124196" formatCode="0.00E+00">
                  <c:v>4.5138799999999996E-3</c:v>
                </c:pt>
                <c:pt idx="124197" formatCode="0.00E+00">
                  <c:v>4.3608600000000003E-3</c:v>
                </c:pt>
                <c:pt idx="124198" formatCode="0.00E+00">
                  <c:v>4.2043200000000001E-3</c:v>
                </c:pt>
                <c:pt idx="124199" formatCode="0.00E+00">
                  <c:v>4.0443800000000002E-3</c:v>
                </c:pt>
                <c:pt idx="124200" formatCode="0.00E+00">
                  <c:v>3.8811700000000002E-3</c:v>
                </c:pt>
                <c:pt idx="124201" formatCode="0.00E+00">
                  <c:v>3.7148099999999998E-3</c:v>
                </c:pt>
                <c:pt idx="124202" formatCode="0.00E+00">
                  <c:v>3.5454499999999999E-3</c:v>
                </c:pt>
                <c:pt idx="124203" formatCode="0.00E+00">
                  <c:v>3.3732200000000001E-3</c:v>
                </c:pt>
                <c:pt idx="124204" formatCode="0.00E+00">
                  <c:v>3.1982500000000001E-3</c:v>
                </c:pt>
                <c:pt idx="124205" formatCode="0.00E+00">
                  <c:v>3.02068E-3</c:v>
                </c:pt>
                <c:pt idx="124206" formatCode="0.00E+00">
                  <c:v>2.84067E-3</c:v>
                </c:pt>
                <c:pt idx="124207" formatCode="0.00E+00">
                  <c:v>2.6583499999999999E-3</c:v>
                </c:pt>
                <c:pt idx="124208" formatCode="0.00E+00">
                  <c:v>2.47387E-3</c:v>
                </c:pt>
                <c:pt idx="124209" formatCode="0.00E+00">
                  <c:v>2.2873799999999999E-3</c:v>
                </c:pt>
                <c:pt idx="124210" formatCode="0.00E+00">
                  <c:v>2.0990399999999999E-3</c:v>
                </c:pt>
                <c:pt idx="124211" formatCode="0.00E+00">
                  <c:v>1.9089899999999999E-3</c:v>
                </c:pt>
                <c:pt idx="124212" formatCode="0.00E+00">
                  <c:v>1.7174E-3</c:v>
                </c:pt>
                <c:pt idx="124213" formatCode="0.00E+00">
                  <c:v>1.5244200000000001E-3</c:v>
                </c:pt>
                <c:pt idx="124214" formatCode="0.00E+00">
                  <c:v>1.3302100000000001E-3</c:v>
                </c:pt>
                <c:pt idx="124215" formatCode="0.00E+00">
                  <c:v>1.1349299999999999E-3</c:v>
                </c:pt>
                <c:pt idx="124216" formatCode="0.00E+00">
                  <c:v>9.3873299999999997E-4</c:v>
                </c:pt>
                <c:pt idx="124217" formatCode="0.00E+00">
                  <c:v>7.4178999999999998E-4</c:v>
                </c:pt>
                <c:pt idx="124218" formatCode="0.00E+00">
                  <c:v>5.4426099999999999E-4</c:v>
                </c:pt>
                <c:pt idx="124219" formatCode="0.00E+00">
                  <c:v>3.4630799999999998E-4</c:v>
                </c:pt>
                <c:pt idx="124220" formatCode="0.00E+00">
                  <c:v>1.48095E-4</c:v>
                </c:pt>
                <c:pt idx="124221" formatCode="0.00E+00">
                  <c:v>-5.0213899999999997E-5</c:v>
                </c:pt>
                <c:pt idx="124222" formatCode="0.00E+00">
                  <c:v>-2.4845500000000002E-4</c:v>
                </c:pt>
                <c:pt idx="124223" formatCode="0.00E+00">
                  <c:v>-4.4646300000000002E-4</c:v>
                </c:pt>
                <c:pt idx="124224" formatCode="0.00E+00">
                  <c:v>-6.4407600000000005E-4</c:v>
                </c:pt>
                <c:pt idx="124225" formatCode="0.00E+00">
                  <c:v>-8.4112900000000003E-4</c:v>
                </c:pt>
                <c:pt idx="124226" formatCode="0.00E+00">
                  <c:v>-1.03746E-3</c:v>
                </c:pt>
                <c:pt idx="124227" formatCode="0.00E+00">
                  <c:v>-1.2329000000000001E-3</c:v>
                </c:pt>
                <c:pt idx="124228" formatCode="0.00E+00">
                  <c:v>-1.4273000000000001E-3</c:v>
                </c:pt>
                <c:pt idx="124229" formatCode="0.00E+00">
                  <c:v>-1.62049E-3</c:v>
                </c:pt>
                <c:pt idx="124230" formatCode="0.00E+00">
                  <c:v>-1.8123099999999999E-3</c:v>
                </c:pt>
                <c:pt idx="124231" formatCode="0.00E+00">
                  <c:v>-2.0026000000000002E-3</c:v>
                </c:pt>
                <c:pt idx="124232" formatCode="0.00E+00">
                  <c:v>-2.1912099999999999E-3</c:v>
                </c:pt>
                <c:pt idx="124233" formatCode="0.00E+00">
                  <c:v>-2.37798E-3</c:v>
                </c:pt>
                <c:pt idx="124234" formatCode="0.00E+00">
                  <c:v>-2.5627599999999999E-3</c:v>
                </c:pt>
                <c:pt idx="124235" formatCode="0.00E+00">
                  <c:v>-2.7453899999999999E-3</c:v>
                </c:pt>
                <c:pt idx="124236" formatCode="0.00E+00">
                  <c:v>-2.9257300000000001E-3</c:v>
                </c:pt>
                <c:pt idx="124237" formatCode="0.00E+00">
                  <c:v>-3.1036200000000001E-3</c:v>
                </c:pt>
                <c:pt idx="124238" formatCode="0.00E+00">
                  <c:v>-3.2789199999999998E-3</c:v>
                </c:pt>
                <c:pt idx="124239" formatCode="0.00E+00">
                  <c:v>-3.4514799999999998E-3</c:v>
                </c:pt>
                <c:pt idx="124240" formatCode="0.00E+00">
                  <c:v>-3.6211699999999999E-3</c:v>
                </c:pt>
                <c:pt idx="124241" formatCode="0.00E+00">
                  <c:v>-3.7878500000000002E-3</c:v>
                </c:pt>
                <c:pt idx="124242" formatCode="0.00E+00">
                  <c:v>-3.95138E-3</c:v>
                </c:pt>
                <c:pt idx="124243" formatCode="0.00E+00">
                  <c:v>-4.1116299999999998E-3</c:v>
                </c:pt>
                <c:pt idx="124244" formatCode="0.00E+00">
                  <c:v>-4.2684699999999999E-3</c:v>
                </c:pt>
                <c:pt idx="124245" formatCode="0.00E+00">
                  <c:v>-4.4217700000000002E-3</c:v>
                </c:pt>
                <c:pt idx="124246" formatCode="0.00E+00">
                  <c:v>-4.5713999999999998E-3</c:v>
                </c:pt>
                <c:pt idx="124247" formatCode="0.00E+00">
                  <c:v>-4.71726E-3</c:v>
                </c:pt>
                <c:pt idx="124248" formatCode="0.00E+00">
                  <c:v>-4.85922E-3</c:v>
                </c:pt>
                <c:pt idx="124249" formatCode="0.00E+00">
                  <c:v>-4.9971700000000004E-3</c:v>
                </c:pt>
                <c:pt idx="124250" formatCode="0.00E+00">
                  <c:v>-5.1310100000000001E-3</c:v>
                </c:pt>
                <c:pt idx="124251" formatCode="0.00E+00">
                  <c:v>-5.2606099999999998E-3</c:v>
                </c:pt>
                <c:pt idx="124252" formatCode="0.00E+00">
                  <c:v>-5.3858899999999999E-3</c:v>
                </c:pt>
                <c:pt idx="124253" formatCode="0.00E+00">
                  <c:v>-5.5067500000000004E-3</c:v>
                </c:pt>
                <c:pt idx="124254" formatCode="0.00E+00">
                  <c:v>-5.6230899999999999E-3</c:v>
                </c:pt>
                <c:pt idx="124255" formatCode="0.00E+00">
                  <c:v>-5.7348299999999998E-3</c:v>
                </c:pt>
                <c:pt idx="124256" formatCode="0.00E+00">
                  <c:v>-5.8418699999999999E-3</c:v>
                </c:pt>
                <c:pt idx="124257" formatCode="0.00E+00">
                  <c:v>-5.9441499999999996E-3</c:v>
                </c:pt>
                <c:pt idx="124258" formatCode="0.00E+00">
                  <c:v>-6.0415699999999996E-3</c:v>
                </c:pt>
                <c:pt idx="124259" formatCode="0.00E+00">
                  <c:v>-6.1340700000000001E-3</c:v>
                </c:pt>
                <c:pt idx="124260" formatCode="0.00E+00">
                  <c:v>-6.2215899999999999E-3</c:v>
                </c:pt>
                <c:pt idx="124261" formatCode="0.00E+00">
                  <c:v>-6.3040500000000003E-3</c:v>
                </c:pt>
                <c:pt idx="124262" formatCode="0.00E+00">
                  <c:v>-6.3814099999999997E-3</c:v>
                </c:pt>
                <c:pt idx="124263" formatCode="0.00E+00">
                  <c:v>-6.4536000000000003E-3</c:v>
                </c:pt>
                <c:pt idx="124264" formatCode="0.00E+00">
                  <c:v>-6.5205799999999998E-3</c:v>
                </c:pt>
                <c:pt idx="124265" formatCode="0.00E+00">
                  <c:v>-6.5822900000000002E-3</c:v>
                </c:pt>
                <c:pt idx="124266" formatCode="0.00E+00">
                  <c:v>-6.6387199999999999E-3</c:v>
                </c:pt>
                <c:pt idx="124267" formatCode="0.00E+00">
                  <c:v>-6.6898000000000001E-3</c:v>
                </c:pt>
                <c:pt idx="124268" formatCode="0.00E+00">
                  <c:v>-6.73553E-3</c:v>
                </c:pt>
                <c:pt idx="124269" formatCode="0.00E+00">
                  <c:v>-6.7758599999999999E-3</c:v>
                </c:pt>
                <c:pt idx="124270" formatCode="0.00E+00">
                  <c:v>-6.8107899999999997E-3</c:v>
                </c:pt>
                <c:pt idx="124271" formatCode="0.00E+00">
                  <c:v>-6.8402899999999997E-3</c:v>
                </c:pt>
                <c:pt idx="124272" formatCode="0.00E+00">
                  <c:v>-6.86434E-3</c:v>
                </c:pt>
                <c:pt idx="124273" formatCode="0.00E+00">
                  <c:v>-6.8829599999999996E-3</c:v>
                </c:pt>
                <c:pt idx="124274" formatCode="0.00E+00">
                  <c:v>-6.8961300000000003E-3</c:v>
                </c:pt>
                <c:pt idx="124275" formatCode="0.00E+00">
                  <c:v>-6.9038499999999996E-3</c:v>
                </c:pt>
                <c:pt idx="124276" formatCode="0.00E+00">
                  <c:v>-6.9061299999999999E-3</c:v>
                </c:pt>
                <c:pt idx="124277" formatCode="0.00E+00">
                  <c:v>-6.9029900000000003E-3</c:v>
                </c:pt>
                <c:pt idx="124278" formatCode="0.00E+00">
                  <c:v>-6.8944499999999999E-3</c:v>
                </c:pt>
                <c:pt idx="124279" formatCode="0.00E+00">
                  <c:v>-6.8805100000000003E-3</c:v>
                </c:pt>
                <c:pt idx="124280" formatCode="0.00E+00">
                  <c:v>-6.8612100000000004E-3</c:v>
                </c:pt>
                <c:pt idx="124281" formatCode="0.00E+00">
                  <c:v>-6.8365800000000001E-3</c:v>
                </c:pt>
                <c:pt idx="124282" formatCode="0.00E+00">
                  <c:v>-6.80666E-3</c:v>
                </c:pt>
                <c:pt idx="124283" formatCode="0.00E+00">
                  <c:v>-6.7714799999999999E-3</c:v>
                </c:pt>
                <c:pt idx="124284" formatCode="0.00E+00">
                  <c:v>-6.7310800000000004E-3</c:v>
                </c:pt>
                <c:pt idx="124285" formatCode="0.00E+00">
                  <c:v>-6.6855200000000004E-3</c:v>
                </c:pt>
                <c:pt idx="124286" formatCode="0.00E+00">
                  <c:v>-6.6348500000000003E-3</c:v>
                </c:pt>
                <c:pt idx="124287" formatCode="0.00E+00">
                  <c:v>-6.57911E-3</c:v>
                </c:pt>
                <c:pt idx="124288" formatCode="0.00E+00">
                  <c:v>-6.5183799999999998E-3</c:v>
                </c:pt>
                <c:pt idx="124289" formatCode="0.00E+00">
                  <c:v>-6.4527200000000003E-3</c:v>
                </c:pt>
                <c:pt idx="124290" formatCode="0.00E+00">
                  <c:v>-6.3821900000000003E-3</c:v>
                </c:pt>
                <c:pt idx="124291" formatCode="0.00E+00">
                  <c:v>-6.30687E-3</c:v>
                </c:pt>
                <c:pt idx="124292" formatCode="0.00E+00">
                  <c:v>-6.22683E-3</c:v>
                </c:pt>
                <c:pt idx="124293" formatCode="0.00E+00">
                  <c:v>-6.1421599999999998E-3</c:v>
                </c:pt>
                <c:pt idx="124294" formatCode="0.00E+00">
                  <c:v>-6.0529299999999998E-3</c:v>
                </c:pt>
                <c:pt idx="124295" formatCode="0.00E+00">
                  <c:v>-5.9592300000000003E-3</c:v>
                </c:pt>
                <c:pt idx="124296" formatCode="0.00E+00">
                  <c:v>-5.8611499999999999E-3</c:v>
                </c:pt>
                <c:pt idx="124297" formatCode="0.00E+00">
                  <c:v>-5.7587899999999997E-3</c:v>
                </c:pt>
                <c:pt idx="124298" formatCode="0.00E+00">
                  <c:v>-5.6522400000000002E-3</c:v>
                </c:pt>
                <c:pt idx="124299" formatCode="0.00E+00">
                  <c:v>-5.5415999999999998E-3</c:v>
                </c:pt>
                <c:pt idx="124300" formatCode="0.00E+00">
                  <c:v>-5.4269799999999997E-3</c:v>
                </c:pt>
                <c:pt idx="124301" formatCode="0.00E+00">
                  <c:v>-5.30847E-3</c:v>
                </c:pt>
                <c:pt idx="124302" formatCode="0.00E+00">
                  <c:v>-5.1861900000000002E-3</c:v>
                </c:pt>
                <c:pt idx="124303" formatCode="0.00E+00">
                  <c:v>-5.0602399999999997E-3</c:v>
                </c:pt>
                <c:pt idx="124304" formatCode="0.00E+00">
                  <c:v>-4.9307500000000002E-3</c:v>
                </c:pt>
                <c:pt idx="124305" formatCode="0.00E+00">
                  <c:v>-4.7978200000000004E-3</c:v>
                </c:pt>
                <c:pt idx="124306" formatCode="0.00E+00">
                  <c:v>-4.6615700000000003E-3</c:v>
                </c:pt>
                <c:pt idx="124307" formatCode="0.00E+00">
                  <c:v>-4.5221300000000001E-3</c:v>
                </c:pt>
                <c:pt idx="124308" formatCode="0.00E+00">
                  <c:v>-4.3796099999999999E-3</c:v>
                </c:pt>
                <c:pt idx="124309" formatCode="0.00E+00">
                  <c:v>-4.23414E-3</c:v>
                </c:pt>
                <c:pt idx="124310" formatCode="0.00E+00">
                  <c:v>-4.0858400000000003E-3</c:v>
                </c:pt>
                <c:pt idx="124311" formatCode="0.00E+00">
                  <c:v>-3.9348400000000002E-3</c:v>
                </c:pt>
                <c:pt idx="124312" formatCode="0.00E+00">
                  <c:v>-3.7812800000000001E-3</c:v>
                </c:pt>
                <c:pt idx="124313" formatCode="0.00E+00">
                  <c:v>-3.6252699999999999E-3</c:v>
                </c:pt>
                <c:pt idx="124314" formatCode="0.00E+00">
                  <c:v>-3.4669499999999999E-3</c:v>
                </c:pt>
                <c:pt idx="124315" formatCode="0.00E+00">
                  <c:v>-3.3064600000000002E-3</c:v>
                </c:pt>
                <c:pt idx="124316" formatCode="0.00E+00">
                  <c:v>-3.1439200000000001E-3</c:v>
                </c:pt>
                <c:pt idx="124317" formatCode="0.00E+00">
                  <c:v>-2.9794800000000001E-3</c:v>
                </c:pt>
                <c:pt idx="124318" formatCode="0.00E+00">
                  <c:v>-2.8132600000000002E-3</c:v>
                </c:pt>
                <c:pt idx="124319" formatCode="0.00E+00">
                  <c:v>-2.6454E-3</c:v>
                </c:pt>
                <c:pt idx="124320" formatCode="0.00E+00">
                  <c:v>-2.4760400000000001E-3</c:v>
                </c:pt>
                <c:pt idx="124321" formatCode="0.00E+00">
                  <c:v>-2.30532E-3</c:v>
                </c:pt>
                <c:pt idx="124322" formatCode="0.00E+00">
                  <c:v>-2.1333699999999999E-3</c:v>
                </c:pt>
                <c:pt idx="124323" formatCode="0.00E+00">
                  <c:v>-1.9603300000000001E-3</c:v>
                </c:pt>
                <c:pt idx="124324" formatCode="0.00E+00">
                  <c:v>-1.78634E-3</c:v>
                </c:pt>
                <c:pt idx="124325" formatCode="0.00E+00">
                  <c:v>-1.6115299999999999E-3</c:v>
                </c:pt>
                <c:pt idx="124326" formatCode="0.00E+00">
                  <c:v>-1.43604E-3</c:v>
                </c:pt>
                <c:pt idx="124327" formatCode="0.00E+00">
                  <c:v>-1.26001E-3</c:v>
                </c:pt>
                <c:pt idx="124328" formatCode="0.00E+00">
                  <c:v>-1.08358E-3</c:v>
                </c:pt>
                <c:pt idx="124329" formatCode="0.00E+00">
                  <c:v>-9.0687500000000002E-4</c:v>
                </c:pt>
                <c:pt idx="124330" formatCode="0.00E+00">
                  <c:v>-7.30037E-4</c:v>
                </c:pt>
                <c:pt idx="124331" formatCode="0.00E+00">
                  <c:v>-5.5319799999999997E-4</c:v>
                </c:pt>
                <c:pt idx="124332" formatCode="0.00E+00">
                  <c:v>-3.7649299999999999E-4</c:v>
                </c:pt>
                <c:pt idx="124333" formatCode="0.00E+00">
                  <c:v>-2.0005399999999999E-4</c:v>
                </c:pt>
                <c:pt idx="124334" formatCode="0.00E+00">
                  <c:v>-2.4012999999999999E-5</c:v>
                </c:pt>
                <c:pt idx="124335" formatCode="0.00E+00">
                  <c:v>1.515E-4</c:v>
                </c:pt>
                <c:pt idx="124336" formatCode="0.00E+00">
                  <c:v>3.2635500000000002E-4</c:v>
                </c:pt>
                <c:pt idx="124337" formatCode="0.00E+00">
                  <c:v>5.00426E-4</c:v>
                </c:pt>
                <c:pt idx="124338" formatCode="0.00E+00">
                  <c:v>6.7358399999999997E-4</c:v>
                </c:pt>
                <c:pt idx="124339" formatCode="0.00E+00">
                  <c:v>8.45706E-4</c:v>
                </c:pt>
                <c:pt idx="124340" formatCode="0.00E+00">
                  <c:v>1.0166699999999999E-3</c:v>
                </c:pt>
                <c:pt idx="124341" formatCode="0.00E+00">
                  <c:v>1.1863500000000001E-3</c:v>
                </c:pt>
                <c:pt idx="124342" formatCode="0.00E+00">
                  <c:v>1.3546299999999999E-3</c:v>
                </c:pt>
                <c:pt idx="124343" formatCode="0.00E+00">
                  <c:v>1.5213900000000001E-3</c:v>
                </c:pt>
                <c:pt idx="124344" formatCode="0.00E+00">
                  <c:v>1.68651E-3</c:v>
                </c:pt>
                <c:pt idx="124345" formatCode="0.00E+00">
                  <c:v>1.8498900000000001E-3</c:v>
                </c:pt>
                <c:pt idx="124346" formatCode="0.00E+00">
                  <c:v>2.0114E-3</c:v>
                </c:pt>
                <c:pt idx="124347" formatCode="0.00E+00">
                  <c:v>2.17095E-3</c:v>
                </c:pt>
                <c:pt idx="124348" formatCode="0.00E+00">
                  <c:v>2.3284099999999999E-3</c:v>
                </c:pt>
                <c:pt idx="124349" formatCode="0.00E+00">
                  <c:v>2.4836900000000002E-3</c:v>
                </c:pt>
                <c:pt idx="124350" formatCode="0.00E+00">
                  <c:v>2.6366800000000002E-3</c:v>
                </c:pt>
                <c:pt idx="124351" formatCode="0.00E+00">
                  <c:v>2.78729E-3</c:v>
                </c:pt>
                <c:pt idx="124352" formatCode="0.00E+00">
                  <c:v>2.9354099999999998E-3</c:v>
                </c:pt>
                <c:pt idx="124353" formatCode="0.00E+00">
                  <c:v>3.0809399999999999E-3</c:v>
                </c:pt>
                <c:pt idx="124354" formatCode="0.00E+00">
                  <c:v>3.2238100000000001E-3</c:v>
                </c:pt>
                <c:pt idx="124355" formatCode="0.00E+00">
                  <c:v>3.3639E-3</c:v>
                </c:pt>
                <c:pt idx="124356" formatCode="0.00E+00">
                  <c:v>3.5011500000000002E-3</c:v>
                </c:pt>
                <c:pt idx="124357" formatCode="0.00E+00">
                  <c:v>3.6354500000000001E-3</c:v>
                </c:pt>
                <c:pt idx="124358" formatCode="0.00E+00">
                  <c:v>3.7667299999999998E-3</c:v>
                </c:pt>
                <c:pt idx="124359" formatCode="0.00E+00">
                  <c:v>3.8949100000000001E-3</c:v>
                </c:pt>
                <c:pt idx="124360" formatCode="0.00E+00">
                  <c:v>4.0199099999999998E-3</c:v>
                </c:pt>
                <c:pt idx="124361" formatCode="0.00E+00">
                  <c:v>4.1416600000000001E-3</c:v>
                </c:pt>
                <c:pt idx="124362" formatCode="0.00E+00">
                  <c:v>4.2600800000000003E-3</c:v>
                </c:pt>
                <c:pt idx="124363" formatCode="0.00E+00">
                  <c:v>4.3751099999999998E-3</c:v>
                </c:pt>
                <c:pt idx="124364" formatCode="0.00E+00">
                  <c:v>4.4866799999999998E-3</c:v>
                </c:pt>
                <c:pt idx="124365" formatCode="0.00E+00">
                  <c:v>4.5947200000000001E-3</c:v>
                </c:pt>
                <c:pt idx="124366" formatCode="0.00E+00">
                  <c:v>4.6991899999999998E-3</c:v>
                </c:pt>
                <c:pt idx="124367" formatCode="0.00E+00">
                  <c:v>4.8000100000000004E-3</c:v>
                </c:pt>
                <c:pt idx="124368" formatCode="0.00E+00">
                  <c:v>4.8971300000000004E-3</c:v>
                </c:pt>
                <c:pt idx="124369" formatCode="0.00E+00">
                  <c:v>4.9905100000000001E-3</c:v>
                </c:pt>
                <c:pt idx="124370" formatCode="0.00E+00">
                  <c:v>5.0800899999999998E-3</c:v>
                </c:pt>
                <c:pt idx="124371" formatCode="0.00E+00">
                  <c:v>5.1658299999999997E-3</c:v>
                </c:pt>
                <c:pt idx="124372" formatCode="0.00E+00">
                  <c:v>5.2476900000000002E-3</c:v>
                </c:pt>
                <c:pt idx="124373" formatCode="0.00E+00">
                  <c:v>5.3256199999999997E-3</c:v>
                </c:pt>
                <c:pt idx="124374" formatCode="0.00E+00">
                  <c:v>5.3995900000000001E-3</c:v>
                </c:pt>
                <c:pt idx="124375" formatCode="0.00E+00">
                  <c:v>5.46957E-3</c:v>
                </c:pt>
                <c:pt idx="124376" formatCode="0.00E+00">
                  <c:v>5.5355200000000004E-3</c:v>
                </c:pt>
                <c:pt idx="124377" formatCode="0.00E+00">
                  <c:v>5.5974099999999997E-3</c:v>
                </c:pt>
                <c:pt idx="124378" formatCode="0.00E+00">
                  <c:v>5.6552199999999999E-3</c:v>
                </c:pt>
                <c:pt idx="124379" formatCode="0.00E+00">
                  <c:v>5.7089200000000001E-3</c:v>
                </c:pt>
                <c:pt idx="124380" formatCode="0.00E+00">
                  <c:v>5.7584999999999997E-3</c:v>
                </c:pt>
                <c:pt idx="124381" formatCode="0.00E+00">
                  <c:v>5.8039399999999996E-3</c:v>
                </c:pt>
                <c:pt idx="124382" formatCode="0.00E+00">
                  <c:v>5.8452199999999999E-3</c:v>
                </c:pt>
                <c:pt idx="124383" formatCode="0.00E+00">
                  <c:v>5.8823399999999998E-3</c:v>
                </c:pt>
                <c:pt idx="124384" formatCode="0.00E+00">
                  <c:v>5.9152700000000003E-3</c:v>
                </c:pt>
                <c:pt idx="124385" formatCode="0.00E+00">
                  <c:v>5.9440300000000003E-3</c:v>
                </c:pt>
                <c:pt idx="124386" formatCode="0.00E+00">
                  <c:v>5.9686000000000001E-3</c:v>
                </c:pt>
                <c:pt idx="124387" formatCode="0.00E+00">
                  <c:v>5.9889699999999997E-3</c:v>
                </c:pt>
                <c:pt idx="124388" formatCode="0.00E+00">
                  <c:v>6.0051699999999998E-3</c:v>
                </c:pt>
                <c:pt idx="124389" formatCode="0.00E+00">
                  <c:v>6.0171799999999996E-3</c:v>
                </c:pt>
                <c:pt idx="124390" formatCode="0.00E+00">
                  <c:v>6.0250199999999999E-3</c:v>
                </c:pt>
                <c:pt idx="124391" formatCode="0.00E+00">
                  <c:v>6.0286899999999997E-3</c:v>
                </c:pt>
                <c:pt idx="124392" formatCode="0.00E+00">
                  <c:v>6.02821E-3</c:v>
                </c:pt>
                <c:pt idx="124393" formatCode="0.00E+00">
                  <c:v>6.0235899999999997E-3</c:v>
                </c:pt>
                <c:pt idx="124394" formatCode="0.00E+00">
                  <c:v>6.0148500000000004E-3</c:v>
                </c:pt>
                <c:pt idx="124395" formatCode="0.00E+00">
                  <c:v>6.0020000000000004E-3</c:v>
                </c:pt>
                <c:pt idx="124396" formatCode="0.00E+00">
                  <c:v>5.9850800000000003E-3</c:v>
                </c:pt>
                <c:pt idx="124397" formatCode="0.00E+00">
                  <c:v>5.9641E-3</c:v>
                </c:pt>
                <c:pt idx="124398" formatCode="0.00E+00">
                  <c:v>5.9390900000000002E-3</c:v>
                </c:pt>
                <c:pt idx="124399" formatCode="0.00E+00">
                  <c:v>5.9100699999999999E-3</c:v>
                </c:pt>
                <c:pt idx="124400" formatCode="0.00E+00">
                  <c:v>5.8770899999999997E-3</c:v>
                </c:pt>
                <c:pt idx="124401" formatCode="0.00E+00">
                  <c:v>5.8401700000000004E-3</c:v>
                </c:pt>
                <c:pt idx="124402" formatCode="0.00E+00">
                  <c:v>5.7993400000000001E-3</c:v>
                </c:pt>
                <c:pt idx="124403" formatCode="0.00E+00">
                  <c:v>5.75466E-3</c:v>
                </c:pt>
                <c:pt idx="124404" formatCode="0.00E+00">
                  <c:v>5.7061400000000002E-3</c:v>
                </c:pt>
                <c:pt idx="124405" formatCode="0.00E+00">
                  <c:v>5.6538500000000002E-3</c:v>
                </c:pt>
                <c:pt idx="124406" formatCode="0.00E+00">
                  <c:v>5.5978099999999999E-3</c:v>
                </c:pt>
                <c:pt idx="124407" formatCode="0.00E+00">
                  <c:v>5.5380799999999999E-3</c:v>
                </c:pt>
                <c:pt idx="124408" formatCode="0.00E+00">
                  <c:v>5.4746999999999999E-3</c:v>
                </c:pt>
                <c:pt idx="124409" formatCode="0.00E+00">
                  <c:v>5.4077300000000003E-3</c:v>
                </c:pt>
                <c:pt idx="124410" formatCode="0.00E+00">
                  <c:v>5.3372100000000002E-3</c:v>
                </c:pt>
                <c:pt idx="124411" formatCode="0.00E+00">
                  <c:v>5.2632E-3</c:v>
                </c:pt>
                <c:pt idx="124412" formatCode="0.00E+00">
                  <c:v>5.1857500000000003E-3</c:v>
                </c:pt>
                <c:pt idx="124413" formatCode="0.00E+00">
                  <c:v>5.1049199999999998E-3</c:v>
                </c:pt>
                <c:pt idx="124414" formatCode="0.00E+00">
                  <c:v>5.0207699999999999E-3</c:v>
                </c:pt>
                <c:pt idx="124415" formatCode="0.00E+00">
                  <c:v>4.9333600000000003E-3</c:v>
                </c:pt>
                <c:pt idx="124416" formatCode="0.00E+00">
                  <c:v>4.8427499999999998E-3</c:v>
                </c:pt>
                <c:pt idx="124417" formatCode="0.00E+00">
                  <c:v>4.7489999999999997E-3</c:v>
                </c:pt>
                <c:pt idx="124418" formatCode="0.00E+00">
                  <c:v>4.6521899999999996E-3</c:v>
                </c:pt>
                <c:pt idx="124419" formatCode="0.00E+00">
                  <c:v>4.55237E-3</c:v>
                </c:pt>
                <c:pt idx="124420" formatCode="0.00E+00">
                  <c:v>4.4496099999999997E-3</c:v>
                </c:pt>
                <c:pt idx="124421" formatCode="0.00E+00">
                  <c:v>4.3439899999999998E-3</c:v>
                </c:pt>
                <c:pt idx="124422" formatCode="0.00E+00">
                  <c:v>4.2355800000000001E-3</c:v>
                </c:pt>
                <c:pt idx="124423" formatCode="0.00E+00">
                  <c:v>4.1244400000000001E-3</c:v>
                </c:pt>
                <c:pt idx="124424" formatCode="0.00E+00">
                  <c:v>4.0106600000000001E-3</c:v>
                </c:pt>
                <c:pt idx="124425" formatCode="0.00E+00">
                  <c:v>3.8942999999999998E-3</c:v>
                </c:pt>
                <c:pt idx="124426" formatCode="0.00E+00">
                  <c:v>3.7754500000000001E-3</c:v>
                </c:pt>
                <c:pt idx="124427" formatCode="0.00E+00">
                  <c:v>3.6541799999999999E-3</c:v>
                </c:pt>
                <c:pt idx="124428" formatCode="0.00E+00">
                  <c:v>3.5305800000000002E-3</c:v>
                </c:pt>
                <c:pt idx="124429" formatCode="0.00E+00">
                  <c:v>3.40471E-3</c:v>
                </c:pt>
                <c:pt idx="124430" formatCode="0.00E+00">
                  <c:v>3.2766700000000002E-3</c:v>
                </c:pt>
                <c:pt idx="124431" formatCode="0.00E+00">
                  <c:v>3.1465400000000002E-3</c:v>
                </c:pt>
                <c:pt idx="124432" formatCode="0.00E+00">
                  <c:v>3.01439E-3</c:v>
                </c:pt>
                <c:pt idx="124433" formatCode="0.00E+00">
                  <c:v>2.88033E-3</c:v>
                </c:pt>
                <c:pt idx="124434" formatCode="0.00E+00">
                  <c:v>2.74442E-3</c:v>
                </c:pt>
                <c:pt idx="124435" formatCode="0.00E+00">
                  <c:v>2.6067600000000001E-3</c:v>
                </c:pt>
                <c:pt idx="124436" formatCode="0.00E+00">
                  <c:v>2.46744E-3</c:v>
                </c:pt>
                <c:pt idx="124437" formatCode="0.00E+00">
                  <c:v>2.3265400000000002E-3</c:v>
                </c:pt>
                <c:pt idx="124438" formatCode="0.00E+00">
                  <c:v>2.1841600000000001E-3</c:v>
                </c:pt>
                <c:pt idx="124439" formatCode="0.00E+00">
                  <c:v>2.0403800000000001E-3</c:v>
                </c:pt>
                <c:pt idx="124440" formatCode="0.00E+00">
                  <c:v>1.8952999999999999E-3</c:v>
                </c:pt>
                <c:pt idx="124441" formatCode="0.00E+00">
                  <c:v>1.7490100000000001E-3</c:v>
                </c:pt>
                <c:pt idx="124442" formatCode="0.00E+00">
                  <c:v>1.6015999999999999E-3</c:v>
                </c:pt>
                <c:pt idx="124443" formatCode="0.00E+00">
                  <c:v>1.45316E-3</c:v>
                </c:pt>
                <c:pt idx="124444" formatCode="0.00E+00">
                  <c:v>1.3037999999999999E-3</c:v>
                </c:pt>
                <c:pt idx="124445" formatCode="0.00E+00">
                  <c:v>1.1535899999999999E-3</c:v>
                </c:pt>
                <c:pt idx="124446" formatCode="0.00E+00">
                  <c:v>1.0026499999999999E-3</c:v>
                </c:pt>
                <c:pt idx="124447" formatCode="0.00E+00">
                  <c:v>8.5106400000000001E-4</c:v>
                </c:pt>
                <c:pt idx="124448" formatCode="0.00E+00">
                  <c:v>6.9892900000000004E-4</c:v>
                </c:pt>
                <c:pt idx="124449" formatCode="0.00E+00">
                  <c:v>5.4634300000000002E-4</c:v>
                </c:pt>
                <c:pt idx="124450" formatCode="0.00E+00">
                  <c:v>3.9340300000000001E-4</c:v>
                </c:pt>
                <c:pt idx="124451" formatCode="0.00E+00">
                  <c:v>2.4020700000000001E-4</c:v>
                </c:pt>
                <c:pt idx="124452" formatCode="0.00E+00">
                  <c:v>8.6853200000000004E-5</c:v>
                </c:pt>
                <c:pt idx="124453" formatCode="0.00E+00">
                  <c:v>-6.6559900000000006E-5</c:v>
                </c:pt>
                <c:pt idx="124454" formatCode="0.00E+00">
                  <c:v>-2.19934E-4</c:v>
                </c:pt>
                <c:pt idx="124455" formatCode="0.00E+00">
                  <c:v>-3.7316999999999998E-4</c:v>
                </c:pt>
                <c:pt idx="124456" formatCode="0.00E+00">
                  <c:v>-5.2616900000000005E-4</c:v>
                </c:pt>
                <c:pt idx="124457" formatCode="0.00E+00">
                  <c:v>-6.7883199999999998E-4</c:v>
                </c:pt>
                <c:pt idx="124458" formatCode="0.00E+00">
                  <c:v>-8.3105899999999999E-4</c:v>
                </c:pt>
                <c:pt idx="124459" formatCode="0.00E+00">
                  <c:v>-9.8275199999999993E-4</c:v>
                </c:pt>
                <c:pt idx="124460" formatCode="0.00E+00">
                  <c:v>-1.1338100000000001E-3</c:v>
                </c:pt>
                <c:pt idx="124461" formatCode="0.00E+00">
                  <c:v>-1.28414E-3</c:v>
                </c:pt>
                <c:pt idx="124462" formatCode="0.00E+00">
                  <c:v>-1.43363E-3</c:v>
                </c:pt>
                <c:pt idx="124463" formatCode="0.00E+00">
                  <c:v>-1.5822E-3</c:v>
                </c:pt>
                <c:pt idx="124464" formatCode="0.00E+00">
                  <c:v>-1.72974E-3</c:v>
                </c:pt>
                <c:pt idx="124465" formatCode="0.00E+00">
                  <c:v>-1.8761400000000001E-3</c:v>
                </c:pt>
                <c:pt idx="124466" formatCode="0.00E+00">
                  <c:v>-2.02133E-3</c:v>
                </c:pt>
                <c:pt idx="124467" formatCode="0.00E+00">
                  <c:v>-2.16519E-3</c:v>
                </c:pt>
                <c:pt idx="124468" formatCode="0.00E+00">
                  <c:v>-2.3076300000000002E-3</c:v>
                </c:pt>
                <c:pt idx="124469" formatCode="0.00E+00">
                  <c:v>-2.4485599999999998E-3</c:v>
                </c:pt>
                <c:pt idx="124470" formatCode="0.00E+00">
                  <c:v>-2.5878699999999999E-3</c:v>
                </c:pt>
                <c:pt idx="124471" formatCode="0.00E+00">
                  <c:v>-2.7254800000000002E-3</c:v>
                </c:pt>
                <c:pt idx="124472" formatCode="0.00E+00">
                  <c:v>-2.8612799999999999E-3</c:v>
                </c:pt>
                <c:pt idx="124473" formatCode="0.00E+00">
                  <c:v>-2.99519E-3</c:v>
                </c:pt>
                <c:pt idx="124474" formatCode="0.00E+00">
                  <c:v>-3.1270999999999998E-3</c:v>
                </c:pt>
                <c:pt idx="124475" formatCode="0.00E+00">
                  <c:v>-3.2569399999999998E-3</c:v>
                </c:pt>
                <c:pt idx="124476" formatCode="0.00E+00">
                  <c:v>-3.3846000000000002E-3</c:v>
                </c:pt>
                <c:pt idx="124477" formatCode="0.00E+00">
                  <c:v>-3.5100000000000001E-3</c:v>
                </c:pt>
                <c:pt idx="124478" formatCode="0.00E+00">
                  <c:v>-3.6330500000000001E-3</c:v>
                </c:pt>
                <c:pt idx="124479" formatCode="0.00E+00">
                  <c:v>-3.7536599999999998E-3</c:v>
                </c:pt>
                <c:pt idx="124480" formatCode="0.00E+00">
                  <c:v>-3.8717299999999999E-3</c:v>
                </c:pt>
                <c:pt idx="124481" formatCode="0.00E+00">
                  <c:v>-3.9871999999999998E-3</c:v>
                </c:pt>
                <c:pt idx="124482" formatCode="0.00E+00">
                  <c:v>-4.0999599999999997E-3</c:v>
                </c:pt>
                <c:pt idx="124483" formatCode="0.00E+00">
                  <c:v>-4.2099499999999996E-3</c:v>
                </c:pt>
                <c:pt idx="124484" formatCode="0.00E+00">
                  <c:v>-4.3170700000000001E-3</c:v>
                </c:pt>
                <c:pt idx="124485" formatCode="0.00E+00">
                  <c:v>-4.4212399999999999E-3</c:v>
                </c:pt>
                <c:pt idx="124486" formatCode="0.00E+00">
                  <c:v>-4.5223900000000003E-3</c:v>
                </c:pt>
                <c:pt idx="124487" formatCode="0.00E+00">
                  <c:v>-4.6204499999999999E-3</c:v>
                </c:pt>
                <c:pt idx="124488" formatCode="0.00E+00">
                  <c:v>-4.7153200000000003E-3</c:v>
                </c:pt>
                <c:pt idx="124489" formatCode="0.00E+00">
                  <c:v>-4.8069499999999999E-3</c:v>
                </c:pt>
                <c:pt idx="124490" formatCode="0.00E+00">
                  <c:v>-4.8952600000000002E-3</c:v>
                </c:pt>
                <c:pt idx="124491" formatCode="0.00E+00">
                  <c:v>-4.9801799999999999E-3</c:v>
                </c:pt>
                <c:pt idx="124492" formatCode="0.00E+00">
                  <c:v>-5.0616300000000001E-3</c:v>
                </c:pt>
                <c:pt idx="124493" formatCode="0.00E+00">
                  <c:v>-5.1395700000000004E-3</c:v>
                </c:pt>
                <c:pt idx="124494" formatCode="0.00E+00">
                  <c:v>-5.2139100000000004E-3</c:v>
                </c:pt>
                <c:pt idx="124495" formatCode="0.00E+00">
                  <c:v>-5.2846000000000004E-3</c:v>
                </c:pt>
                <c:pt idx="124496" formatCode="0.00E+00">
                  <c:v>-5.3515899999999998E-3</c:v>
                </c:pt>
                <c:pt idx="124497" formatCode="0.00E+00">
                  <c:v>-5.4148E-3</c:v>
                </c:pt>
                <c:pt idx="124498" formatCode="0.00E+00">
                  <c:v>-5.4742000000000002E-3</c:v>
                </c:pt>
                <c:pt idx="124499" formatCode="0.00E+00">
                  <c:v>-5.5297100000000002E-3</c:v>
                </c:pt>
                <c:pt idx="124500" formatCode="0.00E+00">
                  <c:v>-5.5813E-3</c:v>
                </c:pt>
                <c:pt idx="124501" formatCode="0.00E+00">
                  <c:v>-5.6289199999999999E-3</c:v>
                </c:pt>
                <c:pt idx="124502" formatCode="0.00E+00">
                  <c:v>-5.6725200000000003E-3</c:v>
                </c:pt>
                <c:pt idx="124503" formatCode="0.00E+00">
                  <c:v>-5.7120599999999997E-3</c:v>
                </c:pt>
                <c:pt idx="124504" formatCode="0.00E+00">
                  <c:v>-5.7475E-3</c:v>
                </c:pt>
                <c:pt idx="124505" formatCode="0.00E+00">
                  <c:v>-5.7787999999999997E-3</c:v>
                </c:pt>
                <c:pt idx="124506" formatCode="0.00E+00">
                  <c:v>-5.8059299999999999E-3</c:v>
                </c:pt>
                <c:pt idx="124507" formatCode="0.00E+00">
                  <c:v>-5.82885E-3</c:v>
                </c:pt>
                <c:pt idx="124508" formatCode="0.00E+00">
                  <c:v>-5.84755E-3</c:v>
                </c:pt>
                <c:pt idx="124509" formatCode="0.00E+00">
                  <c:v>-5.8619800000000001E-3</c:v>
                </c:pt>
                <c:pt idx="124510" formatCode="0.00E+00">
                  <c:v>-5.8721399999999997E-3</c:v>
                </c:pt>
                <c:pt idx="124511" formatCode="0.00E+00">
                  <c:v>-5.8779899999999996E-3</c:v>
                </c:pt>
                <c:pt idx="124512" formatCode="0.00E+00">
                  <c:v>-5.87953E-3</c:v>
                </c:pt>
                <c:pt idx="124513" formatCode="0.00E+00">
                  <c:v>-5.8767400000000001E-3</c:v>
                </c:pt>
                <c:pt idx="124514" formatCode="0.00E+00">
                  <c:v>-5.8696099999999999E-3</c:v>
                </c:pt>
                <c:pt idx="124515" formatCode="0.00E+00">
                  <c:v>-5.8581299999999996E-3</c:v>
                </c:pt>
                <c:pt idx="124516" formatCode="0.00E+00">
                  <c:v>-5.8423099999999999E-3</c:v>
                </c:pt>
                <c:pt idx="124517" formatCode="0.00E+00">
                  <c:v>-5.82213E-3</c:v>
                </c:pt>
                <c:pt idx="124518" formatCode="0.00E+00">
                  <c:v>-5.7976E-3</c:v>
                </c:pt>
                <c:pt idx="124519" formatCode="0.00E+00">
                  <c:v>-5.7687299999999997E-3</c:v>
                </c:pt>
                <c:pt idx="124520" formatCode="0.00E+00">
                  <c:v>-5.73552E-3</c:v>
                </c:pt>
                <c:pt idx="124521" formatCode="0.00E+00">
                  <c:v>-5.6979999999999999E-3</c:v>
                </c:pt>
                <c:pt idx="124522" formatCode="0.00E+00">
                  <c:v>-5.6561700000000003E-3</c:v>
                </c:pt>
                <c:pt idx="124523" formatCode="0.00E+00">
                  <c:v>-5.6100500000000001E-3</c:v>
                </c:pt>
                <c:pt idx="124524" formatCode="0.00E+00">
                  <c:v>-5.55968E-3</c:v>
                </c:pt>
                <c:pt idx="124525" formatCode="0.00E+00">
                  <c:v>-5.5050699999999999E-3</c:v>
                </c:pt>
                <c:pt idx="124526" formatCode="0.00E+00">
                  <c:v>-5.4462499999999997E-3</c:v>
                </c:pt>
                <c:pt idx="124527" formatCode="0.00E+00">
                  <c:v>-5.38326E-3</c:v>
                </c:pt>
                <c:pt idx="124528" formatCode="0.00E+00">
                  <c:v>-5.3161399999999996E-3</c:v>
                </c:pt>
                <c:pt idx="124529" formatCode="0.00E+00">
                  <c:v>-5.2449200000000001E-3</c:v>
                </c:pt>
                <c:pt idx="124530" formatCode="0.00E+00">
                  <c:v>-5.1696499999999996E-3</c:v>
                </c:pt>
                <c:pt idx="124531" formatCode="0.00E+00">
                  <c:v>-5.0903700000000003E-3</c:v>
                </c:pt>
                <c:pt idx="124532" formatCode="0.00E+00">
                  <c:v>-5.0071400000000002E-3</c:v>
                </c:pt>
                <c:pt idx="124533" formatCode="0.00E+00">
                  <c:v>-4.9200099999999998E-3</c:v>
                </c:pt>
                <c:pt idx="124534" formatCode="0.00E+00">
                  <c:v>-4.8290399999999997E-3</c:v>
                </c:pt>
                <c:pt idx="124535" formatCode="0.00E+00">
                  <c:v>-4.7342800000000004E-3</c:v>
                </c:pt>
                <c:pt idx="124536" formatCode="0.00E+00">
                  <c:v>-4.6357999999999998E-3</c:v>
                </c:pt>
                <c:pt idx="124537" formatCode="0.00E+00">
                  <c:v>-4.5336700000000001E-3</c:v>
                </c:pt>
                <c:pt idx="124538" formatCode="0.00E+00">
                  <c:v>-4.4279599999999999E-3</c:v>
                </c:pt>
                <c:pt idx="124539" formatCode="0.00E+00">
                  <c:v>-4.3187399999999997E-3</c:v>
                </c:pt>
                <c:pt idx="124540" formatCode="0.00E+00">
                  <c:v>-4.20609E-3</c:v>
                </c:pt>
                <c:pt idx="124541" formatCode="0.00E+00">
                  <c:v>-4.0900900000000002E-3</c:v>
                </c:pt>
                <c:pt idx="124542" formatCode="0.00E+00">
                  <c:v>-3.9708199999999999E-3</c:v>
                </c:pt>
                <c:pt idx="124543" formatCode="0.00E+00">
                  <c:v>-3.8483599999999999E-3</c:v>
                </c:pt>
                <c:pt idx="124544" formatCode="0.00E+00">
                  <c:v>-3.7228199999999999E-3</c:v>
                </c:pt>
                <c:pt idx="124545" formatCode="0.00E+00">
                  <c:v>-3.5942700000000001E-3</c:v>
                </c:pt>
                <c:pt idx="124546" formatCode="0.00E+00">
                  <c:v>-3.4628200000000001E-3</c:v>
                </c:pt>
                <c:pt idx="124547" formatCode="0.00E+00">
                  <c:v>-3.3285599999999999E-3</c:v>
                </c:pt>
                <c:pt idx="124548" formatCode="0.00E+00">
                  <c:v>-3.1915899999999998E-3</c:v>
                </c:pt>
                <c:pt idx="124549" formatCode="0.00E+00">
                  <c:v>-3.0520199999999999E-3</c:v>
                </c:pt>
                <c:pt idx="124550" formatCode="0.00E+00">
                  <c:v>-2.9099400000000002E-3</c:v>
                </c:pt>
                <c:pt idx="124551" formatCode="0.00E+00">
                  <c:v>-2.7654799999999998E-3</c:v>
                </c:pt>
                <c:pt idx="124552" formatCode="0.00E+00">
                  <c:v>-2.61874E-3</c:v>
                </c:pt>
                <c:pt idx="124553" formatCode="0.00E+00">
                  <c:v>-2.4698300000000001E-3</c:v>
                </c:pt>
                <c:pt idx="124554" formatCode="0.00E+00">
                  <c:v>-2.3188599999999998E-3</c:v>
                </c:pt>
                <c:pt idx="124555" formatCode="0.00E+00">
                  <c:v>-2.1659700000000001E-3</c:v>
                </c:pt>
                <c:pt idx="124556" formatCode="0.00E+00">
                  <c:v>-2.01126E-3</c:v>
                </c:pt>
                <c:pt idx="124557" formatCode="0.00E+00">
                  <c:v>-1.8548499999999999E-3</c:v>
                </c:pt>
                <c:pt idx="124558" formatCode="0.00E+00">
                  <c:v>-1.69688E-3</c:v>
                </c:pt>
                <c:pt idx="124559" formatCode="0.00E+00">
                  <c:v>-1.53746E-3</c:v>
                </c:pt>
                <c:pt idx="124560" formatCode="0.00E+00">
                  <c:v>-1.3767300000000001E-3</c:v>
                </c:pt>
                <c:pt idx="124561" formatCode="0.00E+00">
                  <c:v>-1.2148E-3</c:v>
                </c:pt>
                <c:pt idx="124562" formatCode="0.00E+00">
                  <c:v>-1.05182E-3</c:v>
                </c:pt>
                <c:pt idx="124563" formatCode="0.00E+00">
                  <c:v>-8.8790600000000005E-4</c:v>
                </c:pt>
                <c:pt idx="124564" formatCode="0.00E+00">
                  <c:v>-7.2320000000000001E-4</c:v>
                </c:pt>
                <c:pt idx="124565" formatCode="0.00E+00">
                  <c:v>-5.5783099999999995E-4</c:v>
                </c:pt>
                <c:pt idx="124566" formatCode="0.00E+00">
                  <c:v>-3.9193600000000001E-4</c:v>
                </c:pt>
                <c:pt idx="124567" formatCode="0.00E+00">
                  <c:v>-2.2564899999999999E-4</c:v>
                </c:pt>
                <c:pt idx="124568" formatCode="0.00E+00">
                  <c:v>-5.9107000000000002E-5</c:v>
                </c:pt>
                <c:pt idx="124569" formatCode="0.00E+00">
                  <c:v>1.0755300000000001E-4</c:v>
                </c:pt>
                <c:pt idx="124570" formatCode="0.00E+00">
                  <c:v>2.7419500000000003E-4</c:v>
                </c:pt>
                <c:pt idx="124571" formatCode="0.00E+00">
                  <c:v>4.4067899999999997E-4</c:v>
                </c:pt>
                <c:pt idx="124572" formatCode="0.00E+00">
                  <c:v>6.0686900000000001E-4</c:v>
                </c:pt>
                <c:pt idx="124573" formatCode="0.00E+00">
                  <c:v>7.72626E-4</c:v>
                </c:pt>
                <c:pt idx="124574" formatCode="0.00E+00">
                  <c:v>9.3781099999999998E-4</c:v>
                </c:pt>
                <c:pt idx="124575" formatCode="0.00E+00">
                  <c:v>1.1022899999999999E-3</c:v>
                </c:pt>
                <c:pt idx="124576" formatCode="0.00E+00">
                  <c:v>1.26592E-3</c:v>
                </c:pt>
                <c:pt idx="124577" formatCode="0.00E+00">
                  <c:v>1.4285599999999999E-3</c:v>
                </c:pt>
                <c:pt idx="124578" formatCode="0.00E+00">
                  <c:v>1.5900899999999999E-3</c:v>
                </c:pt>
                <c:pt idx="124579" formatCode="0.00E+00">
                  <c:v>1.7503499999999999E-3</c:v>
                </c:pt>
                <c:pt idx="124580" formatCode="0.00E+00">
                  <c:v>1.90923E-3</c:v>
                </c:pt>
                <c:pt idx="124581" formatCode="0.00E+00">
                  <c:v>2.0665700000000002E-3</c:v>
                </c:pt>
                <c:pt idx="124582" formatCode="0.00E+00">
                  <c:v>2.2222600000000002E-3</c:v>
                </c:pt>
                <c:pt idx="124583" formatCode="0.00E+00">
                  <c:v>2.3761500000000001E-3</c:v>
                </c:pt>
                <c:pt idx="124584" formatCode="0.00E+00">
                  <c:v>2.52812E-3</c:v>
                </c:pt>
                <c:pt idx="124585" formatCode="0.00E+00">
                  <c:v>2.67804E-3</c:v>
                </c:pt>
                <c:pt idx="124586" formatCode="0.00E+00">
                  <c:v>2.82578E-3</c:v>
                </c:pt>
                <c:pt idx="124587" formatCode="0.00E+00">
                  <c:v>2.9712100000000002E-3</c:v>
                </c:pt>
                <c:pt idx="124588" formatCode="0.00E+00">
                  <c:v>3.1142100000000001E-3</c:v>
                </c:pt>
                <c:pt idx="124589" formatCode="0.00E+00">
                  <c:v>3.25465E-3</c:v>
                </c:pt>
                <c:pt idx="124590" formatCode="0.00E+00">
                  <c:v>3.3924300000000001E-3</c:v>
                </c:pt>
                <c:pt idx="124591" formatCode="0.00E+00">
                  <c:v>3.5274099999999999E-3</c:v>
                </c:pt>
                <c:pt idx="124592" formatCode="0.00E+00">
                  <c:v>3.6594800000000001E-3</c:v>
                </c:pt>
                <c:pt idx="124593" formatCode="0.00E+00">
                  <c:v>3.78854E-3</c:v>
                </c:pt>
                <c:pt idx="124594" formatCode="0.00E+00">
                  <c:v>3.9144599999999998E-3</c:v>
                </c:pt>
                <c:pt idx="124595" formatCode="0.00E+00">
                  <c:v>4.0371399999999998E-3</c:v>
                </c:pt>
                <c:pt idx="124596" formatCode="0.00E+00">
                  <c:v>4.1564899999999997E-3</c:v>
                </c:pt>
                <c:pt idx="124597" formatCode="0.00E+00">
                  <c:v>4.2723800000000001E-3</c:v>
                </c:pt>
                <c:pt idx="124598" formatCode="0.00E+00">
                  <c:v>4.3847299999999999E-3</c:v>
                </c:pt>
                <c:pt idx="124599" formatCode="0.00E+00">
                  <c:v>4.4934399999999996E-3</c:v>
                </c:pt>
                <c:pt idx="124600" formatCode="0.00E+00">
                  <c:v>4.5984099999999998E-3</c:v>
                </c:pt>
                <c:pt idx="124601" formatCode="0.00E+00">
                  <c:v>4.6995600000000002E-3</c:v>
                </c:pt>
                <c:pt idx="124602" formatCode="0.00E+00">
                  <c:v>4.7968000000000004E-3</c:v>
                </c:pt>
                <c:pt idx="124603" formatCode="0.00E+00">
                  <c:v>4.89005E-3</c:v>
                </c:pt>
                <c:pt idx="124604" formatCode="0.00E+00">
                  <c:v>4.9792200000000003E-3</c:v>
                </c:pt>
                <c:pt idx="124605" formatCode="0.00E+00">
                  <c:v>5.0642500000000002E-3</c:v>
                </c:pt>
                <c:pt idx="124606" formatCode="0.00E+00">
                  <c:v>5.1450599999999999E-3</c:v>
                </c:pt>
                <c:pt idx="124607" formatCode="0.00E+00">
                  <c:v>5.22158E-3</c:v>
                </c:pt>
                <c:pt idx="124608" formatCode="0.00E+00">
                  <c:v>5.2937499999999998E-3</c:v>
                </c:pt>
                <c:pt idx="124609" formatCode="0.00E+00">
                  <c:v>5.3615099999999999E-3</c:v>
                </c:pt>
                <c:pt idx="124610" formatCode="0.00E+00">
                  <c:v>5.4247999999999996E-3</c:v>
                </c:pt>
                <c:pt idx="124611" formatCode="0.00E+00">
                  <c:v>5.4835700000000001E-3</c:v>
                </c:pt>
                <c:pt idx="124612" formatCode="0.00E+00">
                  <c:v>5.53778E-3</c:v>
                </c:pt>
                <c:pt idx="124613" formatCode="0.00E+00">
                  <c:v>5.5873800000000003E-3</c:v>
                </c:pt>
                <c:pt idx="124614" formatCode="0.00E+00">
                  <c:v>5.6323199999999997E-3</c:v>
                </c:pt>
                <c:pt idx="124615" formatCode="0.00E+00">
                  <c:v>5.6725899999999999E-3</c:v>
                </c:pt>
                <c:pt idx="124616" formatCode="0.00E+00">
                  <c:v>5.7081299999999996E-3</c:v>
                </c:pt>
                <c:pt idx="124617" formatCode="0.00E+00">
                  <c:v>5.7389399999999997E-3</c:v>
                </c:pt>
                <c:pt idx="124618" formatCode="0.00E+00">
                  <c:v>5.7649800000000003E-3</c:v>
                </c:pt>
                <c:pt idx="124619" formatCode="0.00E+00">
                  <c:v>5.7862399999999998E-3</c:v>
                </c:pt>
                <c:pt idx="124620" formatCode="0.00E+00">
                  <c:v>5.8027E-3</c:v>
                </c:pt>
                <c:pt idx="124621" formatCode="0.00E+00">
                  <c:v>5.8143600000000002E-3</c:v>
                </c:pt>
                <c:pt idx="124622" formatCode="0.00E+00">
                  <c:v>5.8212100000000003E-3</c:v>
                </c:pt>
                <c:pt idx="124623" formatCode="0.00E+00">
                  <c:v>5.8232600000000002E-3</c:v>
                </c:pt>
                <c:pt idx="124624" formatCode="0.00E+00">
                  <c:v>5.8205000000000002E-3</c:v>
                </c:pt>
                <c:pt idx="124625" formatCode="0.00E+00">
                  <c:v>5.8129399999999999E-3</c:v>
                </c:pt>
                <c:pt idx="124626" formatCode="0.00E+00">
                  <c:v>5.8006100000000003E-3</c:v>
                </c:pt>
                <c:pt idx="124627" formatCode="0.00E+00">
                  <c:v>5.7835100000000004E-3</c:v>
                </c:pt>
                <c:pt idx="124628" formatCode="0.00E+00">
                  <c:v>5.76167E-3</c:v>
                </c:pt>
                <c:pt idx="124629" formatCode="0.00E+00">
                  <c:v>5.7351199999999998E-3</c:v>
                </c:pt>
                <c:pt idx="124630" formatCode="0.00E+00">
                  <c:v>5.7038799999999997E-3</c:v>
                </c:pt>
                <c:pt idx="124631" formatCode="0.00E+00">
                  <c:v>5.6679900000000004E-3</c:v>
                </c:pt>
                <c:pt idx="124632" formatCode="0.00E+00">
                  <c:v>5.6274999999999997E-3</c:v>
                </c:pt>
                <c:pt idx="124633" formatCode="0.00E+00">
                  <c:v>5.5824300000000002E-3</c:v>
                </c:pt>
                <c:pt idx="124634" formatCode="0.00E+00">
                  <c:v>5.5328599999999997E-3</c:v>
                </c:pt>
                <c:pt idx="124635" formatCode="0.00E+00">
                  <c:v>5.4788099999999998E-3</c:v>
                </c:pt>
                <c:pt idx="124636" formatCode="0.00E+00">
                  <c:v>5.4203599999999999E-3</c:v>
                </c:pt>
                <c:pt idx="124637" formatCode="0.00E+00">
                  <c:v>5.35755E-3</c:v>
                </c:pt>
                <c:pt idx="124638" formatCode="0.00E+00">
                  <c:v>5.2904600000000003E-3</c:v>
                </c:pt>
                <c:pt idx="124639" formatCode="0.00E+00">
                  <c:v>5.2191499999999997E-3</c:v>
                </c:pt>
                <c:pt idx="124640" formatCode="0.00E+00">
                  <c:v>5.1437000000000002E-3</c:v>
                </c:pt>
                <c:pt idx="124641" formatCode="0.00E+00">
                  <c:v>5.0641699999999998E-3</c:v>
                </c:pt>
                <c:pt idx="124642" formatCode="0.00E+00">
                  <c:v>4.9806499999999997E-3</c:v>
                </c:pt>
                <c:pt idx="124643" formatCode="0.00E+00">
                  <c:v>4.8932200000000002E-3</c:v>
                </c:pt>
                <c:pt idx="124644" formatCode="0.00E+00">
                  <c:v>4.80197E-3</c:v>
                </c:pt>
                <c:pt idx="124645" formatCode="0.00E+00">
                  <c:v>4.7069800000000004E-3</c:v>
                </c:pt>
                <c:pt idx="124646" formatCode="0.00E+00">
                  <c:v>4.6083499999999998E-3</c:v>
                </c:pt>
                <c:pt idx="124647" formatCode="0.00E+00">
                  <c:v>4.5061700000000003E-3</c:v>
                </c:pt>
                <c:pt idx="124648" formatCode="0.00E+00">
                  <c:v>4.4005399999999997E-3</c:v>
                </c:pt>
                <c:pt idx="124649" formatCode="0.00E+00">
                  <c:v>4.2915699999999998E-3</c:v>
                </c:pt>
                <c:pt idx="124650" formatCode="0.00E+00">
                  <c:v>4.17936E-3</c:v>
                </c:pt>
                <c:pt idx="124651" formatCode="0.00E+00">
                  <c:v>4.0639999999999999E-3</c:v>
                </c:pt>
                <c:pt idx="124652" formatCode="0.00E+00">
                  <c:v>3.9456300000000003E-3</c:v>
                </c:pt>
                <c:pt idx="124653" formatCode="0.00E+00">
                  <c:v>3.8243399999999999E-3</c:v>
                </c:pt>
                <c:pt idx="124654" formatCode="0.00E+00">
                  <c:v>3.70025E-3</c:v>
                </c:pt>
                <c:pt idx="124655" formatCode="0.00E+00">
                  <c:v>3.57348E-3</c:v>
                </c:pt>
                <c:pt idx="124656" formatCode="0.00E+00">
                  <c:v>3.44415E-3</c:v>
                </c:pt>
                <c:pt idx="124657" formatCode="0.00E+00">
                  <c:v>3.3123699999999998E-3</c:v>
                </c:pt>
                <c:pt idx="124658" formatCode="0.00E+00">
                  <c:v>3.1782799999999999E-3</c:v>
                </c:pt>
                <c:pt idx="124659" formatCode="0.00E+00">
                  <c:v>3.0419900000000001E-3</c:v>
                </c:pt>
                <c:pt idx="124660" formatCode="0.00E+00">
                  <c:v>2.9036299999999999E-3</c:v>
                </c:pt>
                <c:pt idx="124661" formatCode="0.00E+00">
                  <c:v>2.76334E-3</c:v>
                </c:pt>
                <c:pt idx="124662" formatCode="0.00E+00">
                  <c:v>2.62123E-3</c:v>
                </c:pt>
                <c:pt idx="124663" formatCode="0.00E+00">
                  <c:v>2.4774300000000001E-3</c:v>
                </c:pt>
                <c:pt idx="124664" formatCode="0.00E+00">
                  <c:v>2.3320900000000002E-3</c:v>
                </c:pt>
                <c:pt idx="124665" formatCode="0.00E+00">
                  <c:v>2.1853300000000001E-3</c:v>
                </c:pt>
                <c:pt idx="124666" formatCode="0.00E+00">
                  <c:v>2.0372799999999998E-3</c:v>
                </c:pt>
                <c:pt idx="124667" formatCode="0.00E+00">
                  <c:v>1.8880800000000001E-3</c:v>
                </c:pt>
                <c:pt idx="124668" formatCode="0.00E+00">
                  <c:v>1.7378599999999999E-3</c:v>
                </c:pt>
                <c:pt idx="124669" formatCode="0.00E+00">
                  <c:v>1.58676E-3</c:v>
                </c:pt>
                <c:pt idx="124670" formatCode="0.00E+00">
                  <c:v>1.4349E-3</c:v>
                </c:pt>
                <c:pt idx="124671" formatCode="0.00E+00">
                  <c:v>1.2824399999999999E-3</c:v>
                </c:pt>
                <c:pt idx="124672" formatCode="0.00E+00">
                  <c:v>1.1294899999999999E-3</c:v>
                </c:pt>
                <c:pt idx="124673" formatCode="0.00E+00">
                  <c:v>9.7619099999999995E-4</c:v>
                </c:pt>
                <c:pt idx="124674" formatCode="0.00E+00">
                  <c:v>8.2268300000000005E-4</c:v>
                </c:pt>
                <c:pt idx="124675" formatCode="0.00E+00">
                  <c:v>6.6909700000000001E-4</c:v>
                </c:pt>
                <c:pt idx="124676" formatCode="0.00E+00">
                  <c:v>5.1556599999999996E-4</c:v>
                </c:pt>
                <c:pt idx="124677" formatCode="0.00E+00">
                  <c:v>3.6222099999999997E-4</c:v>
                </c:pt>
                <c:pt idx="124678" formatCode="0.00E+00">
                  <c:v>2.0919499999999999E-4</c:v>
                </c:pt>
                <c:pt idx="124679" formatCode="0.00E+00">
                  <c:v>5.6617599999999998E-5</c:v>
                </c:pt>
                <c:pt idx="124680" formatCode="0.00E+00">
                  <c:v>-9.5381800000000002E-5</c:v>
                </c:pt>
                <c:pt idx="124681" formatCode="0.00E+00">
                  <c:v>-2.4667500000000002E-4</c:v>
                </c:pt>
                <c:pt idx="124682" formatCode="0.00E+00">
                  <c:v>-3.9713500000000001E-4</c:v>
                </c:pt>
                <c:pt idx="124683" formatCode="0.00E+00">
                  <c:v>-5.4663699999999999E-4</c:v>
                </c:pt>
                <c:pt idx="124684" formatCode="0.00E+00">
                  <c:v>-6.9505700000000001E-4</c:v>
                </c:pt>
                <c:pt idx="124685" formatCode="0.00E+00">
                  <c:v>-8.4227300000000005E-4</c:v>
                </c:pt>
                <c:pt idx="124686" formatCode="0.00E+00">
                  <c:v>-9.8816500000000005E-4</c:v>
                </c:pt>
                <c:pt idx="124687" formatCode="0.00E+00">
                  <c:v>-1.13261E-3</c:v>
                </c:pt>
                <c:pt idx="124688" formatCode="0.00E+00">
                  <c:v>-1.2754999999999999E-3</c:v>
                </c:pt>
                <c:pt idx="124689" formatCode="0.00E+00">
                  <c:v>-1.41672E-3</c:v>
                </c:pt>
                <c:pt idx="124690" formatCode="0.00E+00">
                  <c:v>-1.55616E-3</c:v>
                </c:pt>
                <c:pt idx="124691" formatCode="0.00E+00">
                  <c:v>-1.6937E-3</c:v>
                </c:pt>
                <c:pt idx="124692" formatCode="0.00E+00">
                  <c:v>-1.82924E-3</c:v>
                </c:pt>
                <c:pt idx="124693" formatCode="0.00E+00">
                  <c:v>-1.9626700000000001E-3</c:v>
                </c:pt>
                <c:pt idx="124694" formatCode="0.00E+00">
                  <c:v>-2.0939000000000001E-3</c:v>
                </c:pt>
                <c:pt idx="124695" formatCode="0.00E+00">
                  <c:v>-2.2228199999999999E-3</c:v>
                </c:pt>
                <c:pt idx="124696" formatCode="0.00E+00">
                  <c:v>-2.3493300000000002E-3</c:v>
                </c:pt>
                <c:pt idx="124697" formatCode="0.00E+00">
                  <c:v>-2.47335E-3</c:v>
                </c:pt>
                <c:pt idx="124698" formatCode="0.00E+00">
                  <c:v>-2.59479E-3</c:v>
                </c:pt>
                <c:pt idx="124699" formatCode="0.00E+00">
                  <c:v>-2.7135499999999999E-3</c:v>
                </c:pt>
                <c:pt idx="124700" formatCode="0.00E+00">
                  <c:v>-2.8295500000000001E-3</c:v>
                </c:pt>
                <c:pt idx="124701" formatCode="0.00E+00">
                  <c:v>-2.9427099999999999E-3</c:v>
                </c:pt>
                <c:pt idx="124702" formatCode="0.00E+00">
                  <c:v>-3.05295E-3</c:v>
                </c:pt>
                <c:pt idx="124703" formatCode="0.00E+00">
                  <c:v>-3.1602000000000002E-3</c:v>
                </c:pt>
                <c:pt idx="124704" formatCode="0.00E+00">
                  <c:v>-3.2643899999999998E-3</c:v>
                </c:pt>
                <c:pt idx="124705" formatCode="0.00E+00">
                  <c:v>-3.3654399999999999E-3</c:v>
                </c:pt>
                <c:pt idx="124706" formatCode="0.00E+00">
                  <c:v>-3.4632899999999999E-3</c:v>
                </c:pt>
                <c:pt idx="124707" formatCode="0.00E+00">
                  <c:v>-3.5578799999999998E-3</c:v>
                </c:pt>
                <c:pt idx="124708" formatCode="0.00E+00">
                  <c:v>-3.6491499999999999E-3</c:v>
                </c:pt>
                <c:pt idx="124709" formatCode="0.00E+00">
                  <c:v>-3.73705E-3</c:v>
                </c:pt>
                <c:pt idx="124710" formatCode="0.00E+00">
                  <c:v>-3.8215300000000001E-3</c:v>
                </c:pt>
                <c:pt idx="124711" formatCode="0.00E+00">
                  <c:v>-3.9025399999999999E-3</c:v>
                </c:pt>
                <c:pt idx="124712" formatCode="0.00E+00">
                  <c:v>-3.9800299999999999E-3</c:v>
                </c:pt>
                <c:pt idx="124713" formatCode="0.00E+00">
                  <c:v>-4.0539599999999997E-3</c:v>
                </c:pt>
                <c:pt idx="124714" formatCode="0.00E+00">
                  <c:v>-4.1243E-3</c:v>
                </c:pt>
                <c:pt idx="124715" formatCode="0.00E+00">
                  <c:v>-4.1910100000000002E-3</c:v>
                </c:pt>
                <c:pt idx="124716" formatCode="0.00E+00">
                  <c:v>-4.2540700000000004E-3</c:v>
                </c:pt>
                <c:pt idx="124717" formatCode="0.00E+00">
                  <c:v>-4.31344E-3</c:v>
                </c:pt>
                <c:pt idx="124718" formatCode="0.00E+00">
                  <c:v>-4.3691099999999998E-3</c:v>
                </c:pt>
                <c:pt idx="124719" formatCode="0.00E+00">
                  <c:v>-4.4210500000000002E-3</c:v>
                </c:pt>
                <c:pt idx="124720" formatCode="0.00E+00">
                  <c:v>-4.4692500000000001E-3</c:v>
                </c:pt>
                <c:pt idx="124721" formatCode="0.00E+00">
                  <c:v>-4.5136999999999998E-3</c:v>
                </c:pt>
                <c:pt idx="124722" formatCode="0.00E+00">
                  <c:v>-4.5543900000000002E-3</c:v>
                </c:pt>
                <c:pt idx="124723" formatCode="0.00E+00">
                  <c:v>-4.5913000000000004E-3</c:v>
                </c:pt>
                <c:pt idx="124724" formatCode="0.00E+00">
                  <c:v>-4.6244499999999996E-3</c:v>
                </c:pt>
                <c:pt idx="124725" formatCode="0.00E+00">
                  <c:v>-4.6538200000000004E-3</c:v>
                </c:pt>
                <c:pt idx="124726" formatCode="0.00E+00">
                  <c:v>-4.67943E-3</c:v>
                </c:pt>
                <c:pt idx="124727" formatCode="0.00E+00">
                  <c:v>-4.7012900000000003E-3</c:v>
                </c:pt>
                <c:pt idx="124728" formatCode="0.00E+00">
                  <c:v>-4.7194000000000003E-3</c:v>
                </c:pt>
                <c:pt idx="124729" formatCode="0.00E+00">
                  <c:v>-4.7337799999999999E-3</c:v>
                </c:pt>
                <c:pt idx="124730" formatCode="0.00E+00">
                  <c:v>-4.7444399999999999E-3</c:v>
                </c:pt>
                <c:pt idx="124731" formatCode="0.00E+00">
                  <c:v>-4.7514100000000002E-3</c:v>
                </c:pt>
                <c:pt idx="124732" formatCode="0.00E+00">
                  <c:v>-4.7547099999999997E-3</c:v>
                </c:pt>
                <c:pt idx="124733" formatCode="0.00E+00">
                  <c:v>-4.75436E-3</c:v>
                </c:pt>
                <c:pt idx="124734" formatCode="0.00E+00">
                  <c:v>-4.7504000000000001E-3</c:v>
                </c:pt>
                <c:pt idx="124735" formatCode="0.00E+00">
                  <c:v>-4.7428599999999998E-3</c:v>
                </c:pt>
                <c:pt idx="124736" formatCode="0.00E+00">
                  <c:v>-4.7317699999999997E-3</c:v>
                </c:pt>
                <c:pt idx="124737" formatCode="0.00E+00">
                  <c:v>-4.7171699999999997E-3</c:v>
                </c:pt>
                <c:pt idx="124738" formatCode="0.00E+00">
                  <c:v>-4.6991000000000003E-3</c:v>
                </c:pt>
                <c:pt idx="124739" formatCode="0.00E+00">
                  <c:v>-4.6775999999999996E-3</c:v>
                </c:pt>
                <c:pt idx="124740" formatCode="0.00E+00">
                  <c:v>-4.6527199999999999E-3</c:v>
                </c:pt>
                <c:pt idx="124741" formatCode="0.00E+00">
                  <c:v>-4.6245000000000001E-3</c:v>
                </c:pt>
                <c:pt idx="124742" formatCode="0.00E+00">
                  <c:v>-4.5929999999999999E-3</c:v>
                </c:pt>
                <c:pt idx="124743" formatCode="0.00E+00">
                  <c:v>-4.5582699999999997E-3</c:v>
                </c:pt>
                <c:pt idx="124744" formatCode="0.00E+00">
                  <c:v>-4.5203600000000002E-3</c:v>
                </c:pt>
                <c:pt idx="124745" formatCode="0.00E+00">
                  <c:v>-4.4793200000000002E-3</c:v>
                </c:pt>
                <c:pt idx="124746" formatCode="0.00E+00">
                  <c:v>-4.4352200000000001E-3</c:v>
                </c:pt>
                <c:pt idx="124747" formatCode="0.00E+00">
                  <c:v>-4.3881199999999997E-3</c:v>
                </c:pt>
                <c:pt idx="124748" formatCode="0.00E+00">
                  <c:v>-4.3380800000000002E-3</c:v>
                </c:pt>
                <c:pt idx="124749" formatCode="0.00E+00">
                  <c:v>-4.2851599999999997E-3</c:v>
                </c:pt>
                <c:pt idx="124750" formatCode="0.00E+00">
                  <c:v>-4.2294200000000002E-3</c:v>
                </c:pt>
                <c:pt idx="124751" formatCode="0.00E+00">
                  <c:v>-4.1709399999999997E-3</c:v>
                </c:pt>
                <c:pt idx="124752" formatCode="0.00E+00">
                  <c:v>-4.1097900000000003E-3</c:v>
                </c:pt>
                <c:pt idx="124753" formatCode="0.00E+00">
                  <c:v>-4.04602E-3</c:v>
                </c:pt>
                <c:pt idx="124754" formatCode="0.00E+00">
                  <c:v>-3.97972E-3</c:v>
                </c:pt>
                <c:pt idx="124755" formatCode="0.00E+00">
                  <c:v>-3.9109599999999998E-3</c:v>
                </c:pt>
                <c:pt idx="124756" formatCode="0.00E+00">
                  <c:v>-3.8398E-3</c:v>
                </c:pt>
                <c:pt idx="124757" formatCode="0.00E+00">
                  <c:v>-3.7663200000000001E-3</c:v>
                </c:pt>
                <c:pt idx="124758" formatCode="0.00E+00">
                  <c:v>-3.69061E-3</c:v>
                </c:pt>
                <c:pt idx="124759" formatCode="0.00E+00">
                  <c:v>-3.6127300000000002E-3</c:v>
                </c:pt>
                <c:pt idx="124760" formatCode="0.00E+00">
                  <c:v>-3.5327599999999998E-3</c:v>
                </c:pt>
                <c:pt idx="124761" formatCode="0.00E+00">
                  <c:v>-3.4507800000000001E-3</c:v>
                </c:pt>
                <c:pt idx="124762" formatCode="0.00E+00">
                  <c:v>-3.3668600000000002E-3</c:v>
                </c:pt>
                <c:pt idx="124763" formatCode="0.00E+00">
                  <c:v>-3.2810999999999999E-3</c:v>
                </c:pt>
                <c:pt idx="124764" formatCode="0.00E+00">
                  <c:v>-3.1935499999999999E-3</c:v>
                </c:pt>
                <c:pt idx="124765" formatCode="0.00E+00">
                  <c:v>-3.1043099999999999E-3</c:v>
                </c:pt>
                <c:pt idx="124766" formatCode="0.00E+00">
                  <c:v>-3.0134599999999999E-3</c:v>
                </c:pt>
                <c:pt idx="124767" formatCode="0.00E+00">
                  <c:v>-2.92107E-3</c:v>
                </c:pt>
                <c:pt idx="124768" formatCode="0.00E+00">
                  <c:v>-2.8272200000000001E-3</c:v>
                </c:pt>
                <c:pt idx="124769" formatCode="0.00E+00">
                  <c:v>-2.7320000000000001E-3</c:v>
                </c:pt>
                <c:pt idx="124770" formatCode="0.00E+00">
                  <c:v>-2.6354799999999999E-3</c:v>
                </c:pt>
                <c:pt idx="124771" formatCode="0.00E+00">
                  <c:v>-2.5377500000000001E-3</c:v>
                </c:pt>
                <c:pt idx="124772" formatCode="0.00E+00">
                  <c:v>-2.43888E-3</c:v>
                </c:pt>
                <c:pt idx="124773" formatCode="0.00E+00">
                  <c:v>-2.3389499999999998E-3</c:v>
                </c:pt>
                <c:pt idx="124774" formatCode="0.00E+00">
                  <c:v>-2.2380400000000002E-3</c:v>
                </c:pt>
                <c:pt idx="124775" formatCode="0.00E+00">
                  <c:v>-2.1362400000000002E-3</c:v>
                </c:pt>
                <c:pt idx="124776" formatCode="0.00E+00">
                  <c:v>-2.0336199999999999E-3</c:v>
                </c:pt>
                <c:pt idx="124777" formatCode="0.00E+00">
                  <c:v>-1.9302500000000001E-3</c:v>
                </c:pt>
                <c:pt idx="124778" formatCode="0.00E+00">
                  <c:v>-1.8262199999999999E-3</c:v>
                </c:pt>
                <c:pt idx="124779" formatCode="0.00E+00">
                  <c:v>-1.7216E-3</c:v>
                </c:pt>
                <c:pt idx="124780" formatCode="0.00E+00">
                  <c:v>-1.6164700000000001E-3</c:v>
                </c:pt>
                <c:pt idx="124781" formatCode="0.00E+00">
                  <c:v>-1.5108999999999999E-3</c:v>
                </c:pt>
                <c:pt idx="124782" formatCode="0.00E+00">
                  <c:v>-1.40497E-3</c:v>
                </c:pt>
                <c:pt idx="124783" formatCode="0.00E+00">
                  <c:v>-1.29875E-3</c:v>
                </c:pt>
                <c:pt idx="124784" formatCode="0.00E+00">
                  <c:v>-1.19231E-3</c:v>
                </c:pt>
                <c:pt idx="124785" formatCode="0.00E+00">
                  <c:v>-1.08574E-3</c:v>
                </c:pt>
                <c:pt idx="124786" formatCode="0.00E+00">
                  <c:v>-9.7908499999999998E-4</c:v>
                </c:pt>
                <c:pt idx="124787" formatCode="0.00E+00">
                  <c:v>-8.7243399999999995E-4</c:v>
                </c:pt>
                <c:pt idx="124788" formatCode="0.00E+00">
                  <c:v>-7.6584899999999998E-4</c:v>
                </c:pt>
                <c:pt idx="124789" formatCode="0.00E+00">
                  <c:v>-6.5939999999999998E-4</c:v>
                </c:pt>
                <c:pt idx="124790" formatCode="0.00E+00">
                  <c:v>-5.5315400000000004E-4</c:v>
                </c:pt>
                <c:pt idx="124791" formatCode="0.00E+00">
                  <c:v>-4.4717599999999998E-4</c:v>
                </c:pt>
                <c:pt idx="124792" formatCode="0.00E+00">
                  <c:v>-3.4153200000000002E-4</c:v>
                </c:pt>
                <c:pt idx="124793" formatCode="0.00E+00">
                  <c:v>-2.3628500000000001E-4</c:v>
                </c:pt>
                <c:pt idx="124794" formatCode="0.00E+00">
                  <c:v>-1.31497E-4</c:v>
                </c:pt>
                <c:pt idx="124795" formatCode="0.00E+00">
                  <c:v>-2.7231400000000002E-5</c:v>
                </c:pt>
                <c:pt idx="124796" formatCode="0.00E+00">
                  <c:v>7.6453300000000002E-5</c:v>
                </c:pt>
                <c:pt idx="124797" formatCode="0.00E+00">
                  <c:v>1.7949799999999999E-4</c:v>
                </c:pt>
                <c:pt idx="124798" formatCode="0.00E+00">
                  <c:v>2.8184400000000001E-4</c:v>
                </c:pt>
                <c:pt idx="124799" formatCode="0.00E+00">
                  <c:v>3.83435E-4</c:v>
                </c:pt>
                <c:pt idx="124800" formatCode="0.00E+00">
                  <c:v>4.84217E-4</c:v>
                </c:pt>
                <c:pt idx="124801" formatCode="0.00E+00">
                  <c:v>5.8413400000000004E-4</c:v>
                </c:pt>
                <c:pt idx="124802" formatCode="0.00E+00">
                  <c:v>6.8313499999999997E-4</c:v>
                </c:pt>
                <c:pt idx="124803" formatCode="0.00E+00">
                  <c:v>7.8116800000000005E-4</c:v>
                </c:pt>
                <c:pt idx="124804" formatCode="0.00E+00">
                  <c:v>8.7818200000000003E-4</c:v>
                </c:pt>
                <c:pt idx="124805" formatCode="0.00E+00">
                  <c:v>9.7412900000000001E-4</c:v>
                </c:pt>
                <c:pt idx="124806" formatCode="0.00E+00">
                  <c:v>1.0689600000000001E-3</c:v>
                </c:pt>
                <c:pt idx="124807" formatCode="0.00E+00">
                  <c:v>1.16263E-3</c:v>
                </c:pt>
                <c:pt idx="124808" formatCode="0.00E+00">
                  <c:v>1.2550899999999999E-3</c:v>
                </c:pt>
                <c:pt idx="124809" formatCode="0.00E+00">
                  <c:v>1.3463100000000001E-3</c:v>
                </c:pt>
                <c:pt idx="124810" formatCode="0.00E+00">
                  <c:v>1.43622E-3</c:v>
                </c:pt>
                <c:pt idx="124811" formatCode="0.00E+00">
                  <c:v>1.5248099999999999E-3</c:v>
                </c:pt>
                <c:pt idx="124812" formatCode="0.00E+00">
                  <c:v>1.61202E-3</c:v>
                </c:pt>
                <c:pt idx="124813" formatCode="0.00E+00">
                  <c:v>1.6978099999999999E-3</c:v>
                </c:pt>
                <c:pt idx="124814" formatCode="0.00E+00">
                  <c:v>1.7821499999999999E-3</c:v>
                </c:pt>
                <c:pt idx="124815" formatCode="0.00E+00">
                  <c:v>1.8650100000000001E-3</c:v>
                </c:pt>
                <c:pt idx="124816" formatCode="0.00E+00">
                  <c:v>1.94634E-3</c:v>
                </c:pt>
                <c:pt idx="124817" formatCode="0.00E+00">
                  <c:v>2.0261099999999998E-3</c:v>
                </c:pt>
                <c:pt idx="124818" formatCode="0.00E+00">
                  <c:v>2.10429E-3</c:v>
                </c:pt>
                <c:pt idx="124819" formatCode="0.00E+00">
                  <c:v>2.1808399999999999E-3</c:v>
                </c:pt>
                <c:pt idx="124820" formatCode="0.00E+00">
                  <c:v>2.25574E-3</c:v>
                </c:pt>
                <c:pt idx="124821" formatCode="0.00E+00">
                  <c:v>2.3289500000000002E-3</c:v>
                </c:pt>
                <c:pt idx="124822" formatCode="0.00E+00">
                  <c:v>2.4004600000000001E-3</c:v>
                </c:pt>
                <c:pt idx="124823" formatCode="0.00E+00">
                  <c:v>2.47021E-3</c:v>
                </c:pt>
                <c:pt idx="124824" formatCode="0.00E+00">
                  <c:v>2.5382099999999999E-3</c:v>
                </c:pt>
                <c:pt idx="124825" formatCode="0.00E+00">
                  <c:v>2.6044000000000002E-3</c:v>
                </c:pt>
                <c:pt idx="124826" formatCode="0.00E+00">
                  <c:v>2.6687799999999999E-3</c:v>
                </c:pt>
                <c:pt idx="124827" formatCode="0.00E+00">
                  <c:v>2.7313200000000002E-3</c:v>
                </c:pt>
                <c:pt idx="124828" formatCode="0.00E+00">
                  <c:v>2.7919799999999999E-3</c:v>
                </c:pt>
                <c:pt idx="124829" formatCode="0.00E+00">
                  <c:v>2.8507699999999999E-3</c:v>
                </c:pt>
                <c:pt idx="124830" formatCode="0.00E+00">
                  <c:v>2.90764E-3</c:v>
                </c:pt>
                <c:pt idx="124831" formatCode="0.00E+00">
                  <c:v>2.9625900000000002E-3</c:v>
                </c:pt>
                <c:pt idx="124832" formatCode="0.00E+00">
                  <c:v>3.0155799999999999E-3</c:v>
                </c:pt>
                <c:pt idx="124833" formatCode="0.00E+00">
                  <c:v>3.0666199999999999E-3</c:v>
                </c:pt>
                <c:pt idx="124834" formatCode="0.00E+00">
                  <c:v>3.1156600000000001E-3</c:v>
                </c:pt>
                <c:pt idx="124835" formatCode="0.00E+00">
                  <c:v>3.16271E-3</c:v>
                </c:pt>
                <c:pt idx="124836" formatCode="0.00E+00">
                  <c:v>3.2077400000000002E-3</c:v>
                </c:pt>
                <c:pt idx="124837" formatCode="0.00E+00">
                  <c:v>3.2507500000000002E-3</c:v>
                </c:pt>
                <c:pt idx="124838" formatCode="0.00E+00">
                  <c:v>3.2916999999999998E-3</c:v>
                </c:pt>
                <c:pt idx="124839" formatCode="0.00E+00">
                  <c:v>3.3306E-3</c:v>
                </c:pt>
                <c:pt idx="124840" formatCode="0.00E+00">
                  <c:v>3.3674199999999999E-3</c:v>
                </c:pt>
                <c:pt idx="124841" formatCode="0.00E+00">
                  <c:v>3.4021699999999999E-3</c:v>
                </c:pt>
                <c:pt idx="124842" formatCode="0.00E+00">
                  <c:v>3.4348199999999999E-3</c:v>
                </c:pt>
                <c:pt idx="124843" formatCode="0.00E+00">
                  <c:v>3.4653599999999998E-3</c:v>
                </c:pt>
                <c:pt idx="124844" formatCode="0.00E+00">
                  <c:v>3.4937900000000001E-3</c:v>
                </c:pt>
                <c:pt idx="124845" formatCode="0.00E+00">
                  <c:v>3.52009E-3</c:v>
                </c:pt>
                <c:pt idx="124846" formatCode="0.00E+00">
                  <c:v>3.54426E-3</c:v>
                </c:pt>
                <c:pt idx="124847" formatCode="0.00E+00">
                  <c:v>3.5662900000000002E-3</c:v>
                </c:pt>
                <c:pt idx="124848" formatCode="0.00E+00">
                  <c:v>3.58618E-3</c:v>
                </c:pt>
                <c:pt idx="124849" formatCode="0.00E+00">
                  <c:v>3.6039100000000001E-3</c:v>
                </c:pt>
                <c:pt idx="124850" formatCode="0.00E+00">
                  <c:v>3.61948E-3</c:v>
                </c:pt>
                <c:pt idx="124851" formatCode="0.00E+00">
                  <c:v>3.6328900000000002E-3</c:v>
                </c:pt>
                <c:pt idx="124852" formatCode="0.00E+00">
                  <c:v>3.6441300000000002E-3</c:v>
                </c:pt>
                <c:pt idx="124853" formatCode="0.00E+00">
                  <c:v>3.6532000000000001E-3</c:v>
                </c:pt>
                <c:pt idx="124854" formatCode="0.00E+00">
                  <c:v>3.66009E-3</c:v>
                </c:pt>
                <c:pt idx="124855" formatCode="0.00E+00">
                  <c:v>3.6648100000000001E-3</c:v>
                </c:pt>
                <c:pt idx="124856" formatCode="0.00E+00">
                  <c:v>3.6673399999999998E-3</c:v>
                </c:pt>
                <c:pt idx="124857" formatCode="0.00E+00">
                  <c:v>3.6676999999999999E-3</c:v>
                </c:pt>
                <c:pt idx="124858" formatCode="0.00E+00">
                  <c:v>3.6658799999999998E-3</c:v>
                </c:pt>
                <c:pt idx="124859" formatCode="0.00E+00">
                  <c:v>3.6618800000000002E-3</c:v>
                </c:pt>
                <c:pt idx="124860" formatCode="0.00E+00">
                  <c:v>3.6557E-3</c:v>
                </c:pt>
                <c:pt idx="124861" formatCode="0.00E+00">
                  <c:v>3.6473500000000002E-3</c:v>
                </c:pt>
                <c:pt idx="124862" formatCode="0.00E+00">
                  <c:v>3.6368199999999998E-3</c:v>
                </c:pt>
                <c:pt idx="124863" formatCode="0.00E+00">
                  <c:v>3.6241300000000001E-3</c:v>
                </c:pt>
                <c:pt idx="124864" formatCode="0.00E+00">
                  <c:v>3.6092699999999999E-3</c:v>
                </c:pt>
                <c:pt idx="124865" formatCode="0.00E+00">
                  <c:v>3.59225E-3</c:v>
                </c:pt>
                <c:pt idx="124866" formatCode="0.00E+00">
                  <c:v>3.5730699999999998E-3</c:v>
                </c:pt>
                <c:pt idx="124867" formatCode="0.00E+00">
                  <c:v>3.5517499999999998E-3</c:v>
                </c:pt>
                <c:pt idx="124868" formatCode="0.00E+00">
                  <c:v>3.52828E-3</c:v>
                </c:pt>
                <c:pt idx="124869" formatCode="0.00E+00">
                  <c:v>3.5026900000000001E-3</c:v>
                </c:pt>
                <c:pt idx="124870" formatCode="0.00E+00">
                  <c:v>3.47497E-3</c:v>
                </c:pt>
                <c:pt idx="124871" formatCode="0.00E+00">
                  <c:v>3.4451299999999998E-3</c:v>
                </c:pt>
                <c:pt idx="124872" formatCode="0.00E+00">
                  <c:v>3.4131999999999999E-3</c:v>
                </c:pt>
                <c:pt idx="124873" formatCode="0.00E+00">
                  <c:v>3.3791699999999999E-3</c:v>
                </c:pt>
                <c:pt idx="124874" formatCode="0.00E+00">
                  <c:v>3.3430700000000001E-3</c:v>
                </c:pt>
                <c:pt idx="124875" formatCode="0.00E+00">
                  <c:v>3.3048999999999999E-3</c:v>
                </c:pt>
                <c:pt idx="124876" formatCode="0.00E+00">
                  <c:v>3.2646799999999998E-3</c:v>
                </c:pt>
                <c:pt idx="124877" formatCode="0.00E+00">
                  <c:v>3.2224300000000001E-3</c:v>
                </c:pt>
                <c:pt idx="124878" formatCode="0.00E+00">
                  <c:v>3.1781499999999998E-3</c:v>
                </c:pt>
                <c:pt idx="124879" formatCode="0.00E+00">
                  <c:v>3.1318800000000001E-3</c:v>
                </c:pt>
                <c:pt idx="124880" formatCode="0.00E+00">
                  <c:v>3.08363E-3</c:v>
                </c:pt>
                <c:pt idx="124881" formatCode="0.00E+00">
                  <c:v>3.0334099999999998E-3</c:v>
                </c:pt>
                <c:pt idx="124882" formatCode="0.00E+00">
                  <c:v>2.98125E-3</c:v>
                </c:pt>
                <c:pt idx="124883" formatCode="0.00E+00">
                  <c:v>2.9271700000000002E-3</c:v>
                </c:pt>
                <c:pt idx="124884" formatCode="0.00E+00">
                  <c:v>2.87119E-3</c:v>
                </c:pt>
                <c:pt idx="124885" formatCode="0.00E+00">
                  <c:v>2.8133400000000001E-3</c:v>
                </c:pt>
                <c:pt idx="124886" formatCode="0.00E+00">
                  <c:v>2.7536399999999999E-3</c:v>
                </c:pt>
                <c:pt idx="124887" formatCode="0.00E+00">
                  <c:v>2.6921200000000001E-3</c:v>
                </c:pt>
                <c:pt idx="124888" formatCode="0.00E+00">
                  <c:v>2.6288000000000001E-3</c:v>
                </c:pt>
                <c:pt idx="124889" formatCode="0.00E+00">
                  <c:v>2.5637199999999998E-3</c:v>
                </c:pt>
                <c:pt idx="124890" formatCode="0.00E+00">
                  <c:v>2.4968999999999998E-3</c:v>
                </c:pt>
                <c:pt idx="124891" formatCode="0.00E+00">
                  <c:v>2.4283799999999999E-3</c:v>
                </c:pt>
                <c:pt idx="124892" formatCode="0.00E+00">
                  <c:v>2.35819E-3</c:v>
                </c:pt>
                <c:pt idx="124893" formatCode="0.00E+00">
                  <c:v>2.2863499999999999E-3</c:v>
                </c:pt>
                <c:pt idx="124894" formatCode="0.00E+00">
                  <c:v>2.2129099999999998E-3</c:v>
                </c:pt>
                <c:pt idx="124895" formatCode="0.00E+00">
                  <c:v>2.1378999999999999E-3</c:v>
                </c:pt>
                <c:pt idx="124896" formatCode="0.00E+00">
                  <c:v>2.0613699999999999E-3</c:v>
                </c:pt>
                <c:pt idx="124897" formatCode="0.00E+00">
                  <c:v>1.9833400000000001E-3</c:v>
                </c:pt>
                <c:pt idx="124898" formatCode="0.00E+00">
                  <c:v>1.9038499999999999E-3</c:v>
                </c:pt>
                <c:pt idx="124899" formatCode="0.00E+00">
                  <c:v>1.82296E-3</c:v>
                </c:pt>
                <c:pt idx="124900" formatCode="0.00E+00">
                  <c:v>1.7407E-3</c:v>
                </c:pt>
                <c:pt idx="124901" formatCode="0.00E+00">
                  <c:v>1.65711E-3</c:v>
                </c:pt>
                <c:pt idx="124902" formatCode="0.00E+00">
                  <c:v>1.5722399999999999E-3</c:v>
                </c:pt>
                <c:pt idx="124903" formatCode="0.00E+00">
                  <c:v>1.4861399999999999E-3</c:v>
                </c:pt>
                <c:pt idx="124904" formatCode="0.00E+00">
                  <c:v>1.39886E-3</c:v>
                </c:pt>
                <c:pt idx="124905" formatCode="0.00E+00">
                  <c:v>1.31044E-3</c:v>
                </c:pt>
                <c:pt idx="124906" formatCode="0.00E+00">
                  <c:v>1.2209300000000001E-3</c:v>
                </c:pt>
                <c:pt idx="124907" formatCode="0.00E+00">
                  <c:v>1.13039E-3</c:v>
                </c:pt>
                <c:pt idx="124908" formatCode="0.00E+00">
                  <c:v>1.0388699999999999E-3</c:v>
                </c:pt>
                <c:pt idx="124909" formatCode="0.00E+00">
                  <c:v>9.4641600000000005E-4</c:v>
                </c:pt>
                <c:pt idx="124910" formatCode="0.00E+00">
                  <c:v>8.5309399999999999E-4</c:v>
                </c:pt>
                <c:pt idx="124911" formatCode="0.00E+00">
                  <c:v>7.5895599999999998E-4</c:v>
                </c:pt>
                <c:pt idx="124912" formatCode="0.00E+00">
                  <c:v>6.6405999999999995E-4</c:v>
                </c:pt>
                <c:pt idx="124913" formatCode="0.00E+00">
                  <c:v>5.6846499999999999E-4</c:v>
                </c:pt>
                <c:pt idx="124914" formatCode="0.00E+00">
                  <c:v>4.7223099999999999E-4</c:v>
                </c:pt>
                <c:pt idx="124915" formatCode="0.00E+00">
                  <c:v>3.7541899999999999E-4</c:v>
                </c:pt>
                <c:pt idx="124916" formatCode="0.00E+00">
                  <c:v>2.78091E-4</c:v>
                </c:pt>
                <c:pt idx="124917" formatCode="0.00E+00">
                  <c:v>1.8031199999999999E-4</c:v>
                </c:pt>
                <c:pt idx="124918" formatCode="0.00E+00">
                  <c:v>8.2144000000000005E-5</c:v>
                </c:pt>
                <c:pt idx="124919" formatCode="0.00E+00">
                  <c:v>-1.6346199999999999E-5</c:v>
                </c:pt>
                <c:pt idx="124920" formatCode="0.00E+00">
                  <c:v>-1.15093E-4</c:v>
                </c:pt>
                <c:pt idx="124921" formatCode="0.00E+00">
                  <c:v>-2.14028E-4</c:v>
                </c:pt>
                <c:pt idx="124922" formatCode="0.00E+00">
                  <c:v>-3.13085E-4</c:v>
                </c:pt>
                <c:pt idx="124923" formatCode="0.00E+00">
                  <c:v>-4.12194E-4</c:v>
                </c:pt>
                <c:pt idx="124924" formatCode="0.00E+00">
                  <c:v>-5.1128399999999998E-4</c:v>
                </c:pt>
                <c:pt idx="124925" formatCode="0.00E+00">
                  <c:v>-6.1028700000000005E-4</c:v>
                </c:pt>
                <c:pt idx="124926" formatCode="0.00E+00">
                  <c:v>-7.09131E-4</c:v>
                </c:pt>
                <c:pt idx="124927" formatCode="0.00E+00">
                  <c:v>-8.0774299999999998E-4</c:v>
                </c:pt>
                <c:pt idx="124928" formatCode="0.00E+00">
                  <c:v>-9.0605199999999996E-4</c:v>
                </c:pt>
                <c:pt idx="124929" formatCode="0.00E+00">
                  <c:v>-1.00399E-3</c:v>
                </c:pt>
                <c:pt idx="124930" formatCode="0.00E+00">
                  <c:v>-1.10147E-3</c:v>
                </c:pt>
                <c:pt idx="124931" formatCode="0.00E+00">
                  <c:v>-1.1984299999999999E-3</c:v>
                </c:pt>
                <c:pt idx="124932" formatCode="0.00E+00">
                  <c:v>-1.2947900000000001E-3</c:v>
                </c:pt>
                <c:pt idx="124933" formatCode="0.00E+00">
                  <c:v>-1.3904799999999999E-3</c:v>
                </c:pt>
                <c:pt idx="124934" formatCode="0.00E+00">
                  <c:v>-1.4854200000000001E-3</c:v>
                </c:pt>
                <c:pt idx="124935" formatCode="0.00E+00">
                  <c:v>-1.5795399999999999E-3</c:v>
                </c:pt>
                <c:pt idx="124936" formatCode="0.00E+00">
                  <c:v>-1.6727700000000001E-3</c:v>
                </c:pt>
                <c:pt idx="124937" formatCode="0.00E+00">
                  <c:v>-1.76502E-3</c:v>
                </c:pt>
                <c:pt idx="124938" formatCode="0.00E+00">
                  <c:v>-1.8562299999999999E-3</c:v>
                </c:pt>
                <c:pt idx="124939" formatCode="0.00E+00">
                  <c:v>-1.9463099999999999E-3</c:v>
                </c:pt>
                <c:pt idx="124940" formatCode="0.00E+00">
                  <c:v>-2.0352E-3</c:v>
                </c:pt>
                <c:pt idx="124941" formatCode="0.00E+00">
                  <c:v>-2.1228200000000001E-3</c:v>
                </c:pt>
                <c:pt idx="124942" formatCode="0.00E+00">
                  <c:v>-2.2090999999999999E-3</c:v>
                </c:pt>
                <c:pt idx="124943" formatCode="0.00E+00">
                  <c:v>-2.2939599999999998E-3</c:v>
                </c:pt>
                <c:pt idx="124944" formatCode="0.00E+00">
                  <c:v>-2.37732E-3</c:v>
                </c:pt>
                <c:pt idx="124945" formatCode="0.00E+00">
                  <c:v>-2.4591299999999999E-3</c:v>
                </c:pt>
                <c:pt idx="124946" formatCode="0.00E+00">
                  <c:v>-2.5393E-3</c:v>
                </c:pt>
                <c:pt idx="124947" formatCode="0.00E+00">
                  <c:v>-2.6177599999999998E-3</c:v>
                </c:pt>
                <c:pt idx="124948" formatCode="0.00E+00">
                  <c:v>-2.6944500000000001E-3</c:v>
                </c:pt>
                <c:pt idx="124949" formatCode="0.00E+00">
                  <c:v>-2.7692900000000002E-3</c:v>
                </c:pt>
                <c:pt idx="124950" formatCode="0.00E+00">
                  <c:v>-2.84221E-3</c:v>
                </c:pt>
                <c:pt idx="124951" formatCode="0.00E+00">
                  <c:v>-2.9131600000000001E-3</c:v>
                </c:pt>
                <c:pt idx="124952" formatCode="0.00E+00">
                  <c:v>-2.98205E-3</c:v>
                </c:pt>
                <c:pt idx="124953" formatCode="0.00E+00">
                  <c:v>-3.0488300000000002E-3</c:v>
                </c:pt>
                <c:pt idx="124954" formatCode="0.00E+00">
                  <c:v>-3.1134399999999999E-3</c:v>
                </c:pt>
                <c:pt idx="124955" formatCode="0.00E+00">
                  <c:v>-3.1758099999999998E-3</c:v>
                </c:pt>
                <c:pt idx="124956" formatCode="0.00E+00">
                  <c:v>-3.2358700000000001E-3</c:v>
                </c:pt>
                <c:pt idx="124957" formatCode="0.00E+00">
                  <c:v>-3.29357E-3</c:v>
                </c:pt>
                <c:pt idx="124958" formatCode="0.00E+00">
                  <c:v>-3.3488599999999999E-3</c:v>
                </c:pt>
                <c:pt idx="124959" formatCode="0.00E+00">
                  <c:v>-3.4016699999999999E-3</c:v>
                </c:pt>
                <c:pt idx="124960" formatCode="0.00E+00">
                  <c:v>-3.45196E-3</c:v>
                </c:pt>
                <c:pt idx="124961" formatCode="0.00E+00">
                  <c:v>-3.4996599999999999E-3</c:v>
                </c:pt>
                <c:pt idx="124962" formatCode="0.00E+00">
                  <c:v>-3.5447299999999998E-3</c:v>
                </c:pt>
                <c:pt idx="124963" formatCode="0.00E+00">
                  <c:v>-3.5871100000000001E-3</c:v>
                </c:pt>
                <c:pt idx="124964" formatCode="0.00E+00">
                  <c:v>-3.6267700000000001E-3</c:v>
                </c:pt>
                <c:pt idx="124965" formatCode="0.00E+00">
                  <c:v>-3.66366E-3</c:v>
                </c:pt>
                <c:pt idx="124966" formatCode="0.00E+00">
                  <c:v>-3.6977300000000002E-3</c:v>
                </c:pt>
                <c:pt idx="124967" formatCode="0.00E+00">
                  <c:v>-3.72895E-3</c:v>
                </c:pt>
                <c:pt idx="124968" formatCode="0.00E+00">
                  <c:v>-3.7572700000000001E-3</c:v>
                </c:pt>
                <c:pt idx="124969" formatCode="0.00E+00">
                  <c:v>-3.7826600000000002E-3</c:v>
                </c:pt>
                <c:pt idx="124970" formatCode="0.00E+00">
                  <c:v>-3.8050900000000001E-3</c:v>
                </c:pt>
                <c:pt idx="124971" formatCode="0.00E+00">
                  <c:v>-3.82453E-3</c:v>
                </c:pt>
                <c:pt idx="124972" formatCode="0.00E+00">
                  <c:v>-3.8409400000000002E-3</c:v>
                </c:pt>
                <c:pt idx="124973" formatCode="0.00E+00">
                  <c:v>-3.8543100000000001E-3</c:v>
                </c:pt>
                <c:pt idx="124974" formatCode="0.00E+00">
                  <c:v>-3.8646000000000002E-3</c:v>
                </c:pt>
                <c:pt idx="124975" formatCode="0.00E+00">
                  <c:v>-3.8718099999999998E-3</c:v>
                </c:pt>
                <c:pt idx="124976" formatCode="0.00E+00">
                  <c:v>-3.8758999999999998E-3</c:v>
                </c:pt>
                <c:pt idx="124977" formatCode="0.00E+00">
                  <c:v>-3.8768700000000001E-3</c:v>
                </c:pt>
                <c:pt idx="124978" formatCode="0.00E+00">
                  <c:v>-3.87471E-3</c:v>
                </c:pt>
                <c:pt idx="124979" formatCode="0.00E+00">
                  <c:v>-3.8693999999999998E-3</c:v>
                </c:pt>
                <c:pt idx="124980" formatCode="0.00E+00">
                  <c:v>-3.8609400000000002E-3</c:v>
                </c:pt>
                <c:pt idx="124981" formatCode="0.00E+00">
                  <c:v>-3.8493199999999998E-3</c:v>
                </c:pt>
                <c:pt idx="124982" formatCode="0.00E+00">
                  <c:v>-3.8345499999999999E-3</c:v>
                </c:pt>
                <c:pt idx="124983" formatCode="0.00E+00">
                  <c:v>-3.8166300000000001E-3</c:v>
                </c:pt>
                <c:pt idx="124984" formatCode="0.00E+00">
                  <c:v>-3.79555E-3</c:v>
                </c:pt>
                <c:pt idx="124985" formatCode="0.00E+00">
                  <c:v>-3.7713400000000002E-3</c:v>
                </c:pt>
                <c:pt idx="124986" formatCode="0.00E+00">
                  <c:v>-3.7439999999999999E-3</c:v>
                </c:pt>
                <c:pt idx="124987" formatCode="0.00E+00">
                  <c:v>-3.71354E-3</c:v>
                </c:pt>
                <c:pt idx="124988" formatCode="0.00E+00">
                  <c:v>-3.6799799999999998E-3</c:v>
                </c:pt>
                <c:pt idx="124989" formatCode="0.00E+00">
                  <c:v>-3.6433500000000001E-3</c:v>
                </c:pt>
                <c:pt idx="124990" formatCode="0.00E+00">
                  <c:v>-3.6036699999999998E-3</c:v>
                </c:pt>
                <c:pt idx="124991" formatCode="0.00E+00">
                  <c:v>-3.5609499999999998E-3</c:v>
                </c:pt>
                <c:pt idx="124992" formatCode="0.00E+00">
                  <c:v>-3.5152400000000002E-3</c:v>
                </c:pt>
                <c:pt idx="124993" formatCode="0.00E+00">
                  <c:v>-3.46656E-3</c:v>
                </c:pt>
                <c:pt idx="124994" formatCode="0.00E+00">
                  <c:v>-3.4149499999999999E-3</c:v>
                </c:pt>
                <c:pt idx="124995" formatCode="0.00E+00">
                  <c:v>-3.3604500000000001E-3</c:v>
                </c:pt>
                <c:pt idx="124996" formatCode="0.00E+00">
                  <c:v>-3.3030999999999998E-3</c:v>
                </c:pt>
                <c:pt idx="124997" formatCode="0.00E+00">
                  <c:v>-3.2429400000000001E-3</c:v>
                </c:pt>
                <c:pt idx="124998" formatCode="0.00E+00">
                  <c:v>-3.18001E-3</c:v>
                </c:pt>
                <c:pt idx="124999" formatCode="0.00E+00">
                  <c:v>-3.1143799999999999E-3</c:v>
                </c:pt>
                <c:pt idx="125000" formatCode="0.00E+00">
                  <c:v>-3.04609E-3</c:v>
                </c:pt>
                <c:pt idx="125001" formatCode="0.00E+00">
                  <c:v>-2.97519E-3</c:v>
                </c:pt>
                <c:pt idx="125002" formatCode="0.00E+00">
                  <c:v>-2.9017499999999998E-3</c:v>
                </c:pt>
                <c:pt idx="125003" formatCode="0.00E+00">
                  <c:v>-2.8258200000000002E-3</c:v>
                </c:pt>
                <c:pt idx="125004" formatCode="0.00E+00">
                  <c:v>-2.7474800000000001E-3</c:v>
                </c:pt>
                <c:pt idx="125005" formatCode="0.00E+00">
                  <c:v>-2.6667700000000002E-3</c:v>
                </c:pt>
                <c:pt idx="125006" formatCode="0.00E+00">
                  <c:v>-2.5837799999999999E-3</c:v>
                </c:pt>
                <c:pt idx="125007" formatCode="0.00E+00">
                  <c:v>-2.4985699999999999E-3</c:v>
                </c:pt>
                <c:pt idx="125008" formatCode="0.00E+00">
                  <c:v>-2.4112199999999999E-3</c:v>
                </c:pt>
                <c:pt idx="125009" formatCode="0.00E+00">
                  <c:v>-2.3218000000000002E-3</c:v>
                </c:pt>
                <c:pt idx="125010" formatCode="0.00E+00">
                  <c:v>-2.2303800000000001E-3</c:v>
                </c:pt>
                <c:pt idx="125011" formatCode="0.00E+00">
                  <c:v>-2.1370600000000001E-3</c:v>
                </c:pt>
                <c:pt idx="125012" formatCode="0.00E+00">
                  <c:v>-2.0419100000000001E-3</c:v>
                </c:pt>
                <c:pt idx="125013" formatCode="0.00E+00">
                  <c:v>-1.9450100000000001E-3</c:v>
                </c:pt>
                <c:pt idx="125014" formatCode="0.00E+00">
                  <c:v>-1.8464499999999999E-3</c:v>
                </c:pt>
                <c:pt idx="125015" formatCode="0.00E+00">
                  <c:v>-1.7463299999999999E-3</c:v>
                </c:pt>
                <c:pt idx="125016" formatCode="0.00E+00">
                  <c:v>-1.6447199999999999E-3</c:v>
                </c:pt>
                <c:pt idx="125017" formatCode="0.00E+00">
                  <c:v>-1.54171E-3</c:v>
                </c:pt>
                <c:pt idx="125018" formatCode="0.00E+00">
                  <c:v>-1.4374100000000001E-3</c:v>
                </c:pt>
                <c:pt idx="125019" formatCode="0.00E+00">
                  <c:v>-1.33191E-3</c:v>
                </c:pt>
                <c:pt idx="125020" formatCode="0.00E+00">
                  <c:v>-1.2252999999999999E-3</c:v>
                </c:pt>
                <c:pt idx="125021" formatCode="0.00E+00">
                  <c:v>-1.1176700000000001E-3</c:v>
                </c:pt>
                <c:pt idx="125022" formatCode="0.00E+00">
                  <c:v>-1.00913E-3</c:v>
                </c:pt>
                <c:pt idx="125023" formatCode="0.00E+00">
                  <c:v>-8.9977500000000001E-4</c:v>
                </c:pt>
                <c:pt idx="125024" formatCode="0.00E+00">
                  <c:v>-7.8970500000000003E-4</c:v>
                </c:pt>
                <c:pt idx="125025" formatCode="0.00E+00">
                  <c:v>-6.7902100000000003E-4</c:v>
                </c:pt>
                <c:pt idx="125026" formatCode="0.00E+00">
                  <c:v>-5.6782399999999998E-4</c:v>
                </c:pt>
                <c:pt idx="125027" formatCode="0.00E+00">
                  <c:v>-4.5621700000000003E-4</c:v>
                </c:pt>
                <c:pt idx="125028" formatCode="0.00E+00">
                  <c:v>-3.44302E-4</c:v>
                </c:pt>
                <c:pt idx="125029" formatCode="0.00E+00">
                  <c:v>-2.3218300000000001E-4</c:v>
                </c:pt>
                <c:pt idx="125030" formatCode="0.00E+00">
                  <c:v>-1.1996400000000001E-4</c:v>
                </c:pt>
                <c:pt idx="125031" formatCode="0.00E+00">
                  <c:v>-7.7471400000000002E-6</c:v>
                </c:pt>
                <c:pt idx="125032" formatCode="0.00E+00">
                  <c:v>1.04363E-4</c:v>
                </c:pt>
                <c:pt idx="125033" formatCode="0.00E+00">
                  <c:v>2.16262E-4</c:v>
                </c:pt>
                <c:pt idx="125034" formatCode="0.00E+00">
                  <c:v>3.2784600000000002E-4</c:v>
                </c:pt>
                <c:pt idx="125035" formatCode="0.00E+00">
                  <c:v>4.3901299999999998E-4</c:v>
                </c:pt>
                <c:pt idx="125036" formatCode="0.00E+00">
                  <c:v>5.4965899999999998E-4</c:v>
                </c:pt>
                <c:pt idx="125037" formatCode="0.00E+00">
                  <c:v>6.5968099999999996E-4</c:v>
                </c:pt>
                <c:pt idx="125038" formatCode="0.00E+00">
                  <c:v>7.6897800000000002E-4</c:v>
                </c:pt>
                <c:pt idx="125039" formatCode="0.00E+00">
                  <c:v>8.7744799999999996E-4</c:v>
                </c:pt>
                <c:pt idx="125040" formatCode="0.00E+00">
                  <c:v>9.8499000000000004E-4</c:v>
                </c:pt>
                <c:pt idx="125041" formatCode="0.00E+00">
                  <c:v>1.09151E-3</c:v>
                </c:pt>
                <c:pt idx="125042" formatCode="0.00E+00">
                  <c:v>1.1969000000000001E-3</c:v>
                </c:pt>
                <c:pt idx="125043" formatCode="0.00E+00">
                  <c:v>1.3010599999999999E-3</c:v>
                </c:pt>
                <c:pt idx="125044" formatCode="0.00E+00">
                  <c:v>1.40391E-3</c:v>
                </c:pt>
                <c:pt idx="125045" formatCode="0.00E+00">
                  <c:v>1.50534E-3</c:v>
                </c:pt>
                <c:pt idx="125046" formatCode="0.00E+00">
                  <c:v>1.60527E-3</c:v>
                </c:pt>
                <c:pt idx="125047" formatCode="0.00E+00">
                  <c:v>1.7036E-3</c:v>
                </c:pt>
                <c:pt idx="125048" formatCode="0.00E+00">
                  <c:v>1.80024E-3</c:v>
                </c:pt>
                <c:pt idx="125049" formatCode="0.00E+00">
                  <c:v>1.8951E-3</c:v>
                </c:pt>
                <c:pt idx="125050" formatCode="0.00E+00">
                  <c:v>1.9881E-3</c:v>
                </c:pt>
                <c:pt idx="125051" formatCode="0.00E+00">
                  <c:v>2.0791400000000002E-3</c:v>
                </c:pt>
                <c:pt idx="125052" formatCode="0.00E+00">
                  <c:v>2.1681600000000001E-3</c:v>
                </c:pt>
                <c:pt idx="125053" formatCode="0.00E+00">
                  <c:v>2.2550700000000001E-3</c:v>
                </c:pt>
                <c:pt idx="125054" formatCode="0.00E+00">
                  <c:v>2.33979E-3</c:v>
                </c:pt>
                <c:pt idx="125055" formatCode="0.00E+00">
                  <c:v>2.42224E-3</c:v>
                </c:pt>
                <c:pt idx="125056" formatCode="0.00E+00">
                  <c:v>2.50235E-3</c:v>
                </c:pt>
                <c:pt idx="125057" formatCode="0.00E+00">
                  <c:v>2.58005E-3</c:v>
                </c:pt>
                <c:pt idx="125058" formatCode="0.00E+00">
                  <c:v>2.6552799999999999E-3</c:v>
                </c:pt>
                <c:pt idx="125059" formatCode="0.00E+00">
                  <c:v>2.7279600000000002E-3</c:v>
                </c:pt>
                <c:pt idx="125060" formatCode="0.00E+00">
                  <c:v>2.79803E-3</c:v>
                </c:pt>
                <c:pt idx="125061" formatCode="0.00E+00">
                  <c:v>2.8654399999999999E-3</c:v>
                </c:pt>
                <c:pt idx="125062" formatCode="0.00E+00">
                  <c:v>2.93012E-3</c:v>
                </c:pt>
                <c:pt idx="125063" formatCode="0.00E+00">
                  <c:v>2.9920300000000001E-3</c:v>
                </c:pt>
                <c:pt idx="125064" formatCode="0.00E+00">
                  <c:v>3.0511000000000002E-3</c:v>
                </c:pt>
                <c:pt idx="125065" formatCode="0.00E+00">
                  <c:v>3.1072999999999999E-3</c:v>
                </c:pt>
                <c:pt idx="125066" formatCode="0.00E+00">
                  <c:v>3.1605600000000002E-3</c:v>
                </c:pt>
                <c:pt idx="125067" formatCode="0.00E+00">
                  <c:v>3.2108699999999998E-3</c:v>
                </c:pt>
                <c:pt idx="125068" formatCode="0.00E+00">
                  <c:v>3.25816E-3</c:v>
                </c:pt>
                <c:pt idx="125069" formatCode="0.00E+00">
                  <c:v>3.30241E-3</c:v>
                </c:pt>
                <c:pt idx="125070" formatCode="0.00E+00">
                  <c:v>3.34359E-3</c:v>
                </c:pt>
                <c:pt idx="125071" formatCode="0.00E+00">
                  <c:v>3.3816599999999999E-3</c:v>
                </c:pt>
                <c:pt idx="125072" formatCode="0.00E+00">
                  <c:v>3.4165900000000002E-3</c:v>
                </c:pt>
                <c:pt idx="125073" formatCode="0.00E+00">
                  <c:v>3.4483700000000001E-3</c:v>
                </c:pt>
                <c:pt idx="125074" formatCode="0.00E+00">
                  <c:v>3.4769800000000002E-3</c:v>
                </c:pt>
                <c:pt idx="125075" formatCode="0.00E+00">
                  <c:v>3.5023900000000002E-3</c:v>
                </c:pt>
                <c:pt idx="125076" formatCode="0.00E+00">
                  <c:v>3.5246000000000001E-3</c:v>
                </c:pt>
                <c:pt idx="125077" formatCode="0.00E+00">
                  <c:v>3.5435900000000001E-3</c:v>
                </c:pt>
                <c:pt idx="125078" formatCode="0.00E+00">
                  <c:v>3.5593700000000001E-3</c:v>
                </c:pt>
                <c:pt idx="125079" formatCode="0.00E+00">
                  <c:v>3.5719100000000002E-3</c:v>
                </c:pt>
                <c:pt idx="125080" formatCode="0.00E+00">
                  <c:v>3.5812299999999999E-3</c:v>
                </c:pt>
                <c:pt idx="125081" formatCode="0.00E+00">
                  <c:v>3.5873300000000001E-3</c:v>
                </c:pt>
                <c:pt idx="125082" formatCode="0.00E+00">
                  <c:v>3.5902099999999999E-3</c:v>
                </c:pt>
                <c:pt idx="125083" formatCode="0.00E+00">
                  <c:v>3.5898900000000001E-3</c:v>
                </c:pt>
                <c:pt idx="125084" formatCode="0.00E+00">
                  <c:v>3.5863800000000001E-3</c:v>
                </c:pt>
                <c:pt idx="125085" formatCode="0.00E+00">
                  <c:v>3.57969E-3</c:v>
                </c:pt>
                <c:pt idx="125086" formatCode="0.00E+00">
                  <c:v>3.5698399999999999E-3</c:v>
                </c:pt>
                <c:pt idx="125087" formatCode="0.00E+00">
                  <c:v>3.5568599999999998E-3</c:v>
                </c:pt>
                <c:pt idx="125088" formatCode="0.00E+00">
                  <c:v>3.5407699999999999E-3</c:v>
                </c:pt>
                <c:pt idx="125089" formatCode="0.00E+00">
                  <c:v>3.5216100000000001E-3</c:v>
                </c:pt>
                <c:pt idx="125090" formatCode="0.00E+00">
                  <c:v>3.4994000000000002E-3</c:v>
                </c:pt>
                <c:pt idx="125091" formatCode="0.00E+00">
                  <c:v>3.4741799999999999E-3</c:v>
                </c:pt>
                <c:pt idx="125092" formatCode="0.00E+00">
                  <c:v>3.44598E-3</c:v>
                </c:pt>
                <c:pt idx="125093" formatCode="0.00E+00">
                  <c:v>3.4148500000000001E-3</c:v>
                </c:pt>
                <c:pt idx="125094" formatCode="0.00E+00">
                  <c:v>3.38083E-3</c:v>
                </c:pt>
                <c:pt idx="125095" formatCode="0.00E+00">
                  <c:v>3.3439699999999999E-3</c:v>
                </c:pt>
                <c:pt idx="125096" formatCode="0.00E+00">
                  <c:v>3.3043199999999999E-3</c:v>
                </c:pt>
                <c:pt idx="125097" formatCode="0.00E+00">
                  <c:v>3.2619300000000001E-3</c:v>
                </c:pt>
                <c:pt idx="125098" formatCode="0.00E+00">
                  <c:v>3.2168499999999998E-3</c:v>
                </c:pt>
                <c:pt idx="125099" formatCode="0.00E+00">
                  <c:v>3.16914E-3</c:v>
                </c:pt>
                <c:pt idx="125100" formatCode="0.00E+00">
                  <c:v>3.1188600000000002E-3</c:v>
                </c:pt>
                <c:pt idx="125101" formatCode="0.00E+00">
                  <c:v>3.0660700000000002E-3</c:v>
                </c:pt>
                <c:pt idx="125102" formatCode="0.00E+00">
                  <c:v>3.0108399999999999E-3</c:v>
                </c:pt>
                <c:pt idx="125103" formatCode="0.00E+00">
                  <c:v>2.9532199999999999E-3</c:v>
                </c:pt>
                <c:pt idx="125104" formatCode="0.00E+00">
                  <c:v>2.8933000000000001E-3</c:v>
                </c:pt>
                <c:pt idx="125105" formatCode="0.00E+00">
                  <c:v>2.8311299999999998E-3</c:v>
                </c:pt>
                <c:pt idx="125106" formatCode="0.00E+00">
                  <c:v>2.7667999999999998E-3</c:v>
                </c:pt>
                <c:pt idx="125107" formatCode="0.00E+00">
                  <c:v>2.7003800000000001E-3</c:v>
                </c:pt>
                <c:pt idx="125108" formatCode="0.00E+00">
                  <c:v>2.6319300000000002E-3</c:v>
                </c:pt>
                <c:pt idx="125109" formatCode="0.00E+00">
                  <c:v>2.5615400000000002E-3</c:v>
                </c:pt>
                <c:pt idx="125110" formatCode="0.00E+00">
                  <c:v>2.4892899999999999E-3</c:v>
                </c:pt>
                <c:pt idx="125111" formatCode="0.00E+00">
                  <c:v>2.4152599999999998E-3</c:v>
                </c:pt>
                <c:pt idx="125112" formatCode="0.00E+00">
                  <c:v>2.3395199999999999E-3</c:v>
                </c:pt>
                <c:pt idx="125113" formatCode="0.00E+00">
                  <c:v>2.26217E-3</c:v>
                </c:pt>
                <c:pt idx="125114" formatCode="0.00E+00">
                  <c:v>2.1832900000000001E-3</c:v>
                </c:pt>
                <c:pt idx="125115" formatCode="0.00E+00">
                  <c:v>2.1029500000000001E-3</c:v>
                </c:pt>
                <c:pt idx="125116" formatCode="0.00E+00">
                  <c:v>2.02125E-3</c:v>
                </c:pt>
                <c:pt idx="125117" formatCode="0.00E+00">
                  <c:v>1.93827E-3</c:v>
                </c:pt>
                <c:pt idx="125118" formatCode="0.00E+00">
                  <c:v>1.85411E-3</c:v>
                </c:pt>
                <c:pt idx="125119" formatCode="0.00E+00">
                  <c:v>1.76884E-3</c:v>
                </c:pt>
                <c:pt idx="125120" formatCode="0.00E+00">
                  <c:v>1.68256E-3</c:v>
                </c:pt>
                <c:pt idx="125121" formatCode="0.00E+00">
                  <c:v>1.5953499999999999E-3</c:v>
                </c:pt>
                <c:pt idx="125122" formatCode="0.00E+00">
                  <c:v>1.50731E-3</c:v>
                </c:pt>
                <c:pt idx="125123" formatCode="0.00E+00">
                  <c:v>1.4185300000000001E-3</c:v>
                </c:pt>
                <c:pt idx="125124" formatCode="0.00E+00">
                  <c:v>1.32909E-3</c:v>
                </c:pt>
                <c:pt idx="125125" formatCode="0.00E+00">
                  <c:v>1.23908E-3</c:v>
                </c:pt>
                <c:pt idx="125126" formatCode="0.00E+00">
                  <c:v>1.1486000000000001E-3</c:v>
                </c:pt>
                <c:pt idx="125127" formatCode="0.00E+00">
                  <c:v>1.05773E-3</c:v>
                </c:pt>
                <c:pt idx="125128" formatCode="0.00E+00">
                  <c:v>9.6655700000000005E-4</c:v>
                </c:pt>
                <c:pt idx="125129" formatCode="0.00E+00">
                  <c:v>8.75178E-4</c:v>
                </c:pt>
                <c:pt idx="125130" formatCode="0.00E+00">
                  <c:v>7.8367599999999997E-4</c:v>
                </c:pt>
                <c:pt idx="125131" formatCode="0.00E+00">
                  <c:v>6.9213900000000004E-4</c:v>
                </c:pt>
                <c:pt idx="125132" formatCode="0.00E+00">
                  <c:v>6.0065499999999996E-4</c:v>
                </c:pt>
                <c:pt idx="125133" formatCode="0.00E+00">
                  <c:v>5.09309E-4</c:v>
                </c:pt>
                <c:pt idx="125134" formatCode="0.00E+00">
                  <c:v>4.1818600000000002E-4</c:v>
                </c:pt>
                <c:pt idx="125135" formatCode="0.00E+00">
                  <c:v>3.2737E-4</c:v>
                </c:pt>
                <c:pt idx="125136" formatCode="0.00E+00">
                  <c:v>2.3694499999999999E-4</c:v>
                </c:pt>
                <c:pt idx="125137" formatCode="0.00E+00">
                  <c:v>1.4699099999999999E-4</c:v>
                </c:pt>
                <c:pt idx="125138" formatCode="0.00E+00">
                  <c:v>5.7591299999999999E-5</c:v>
                </c:pt>
                <c:pt idx="125139" formatCode="0.00E+00">
                  <c:v>-3.1176600000000002E-5</c:v>
                </c:pt>
                <c:pt idx="125140" formatCode="0.00E+00">
                  <c:v>-1.19234E-4</c:v>
                </c:pt>
                <c:pt idx="125141" formatCode="0.00E+00">
                  <c:v>-2.06505E-4</c:v>
                </c:pt>
                <c:pt idx="125142" formatCode="0.00E+00">
                  <c:v>-2.9291300000000001E-4</c:v>
                </c:pt>
                <c:pt idx="125143" formatCode="0.00E+00">
                  <c:v>-3.7838599999999998E-4</c:v>
                </c:pt>
                <c:pt idx="125144" formatCode="0.00E+00">
                  <c:v>-4.6285199999999998E-4</c:v>
                </c:pt>
                <c:pt idx="125145" formatCode="0.00E+00">
                  <c:v>-5.4624000000000003E-4</c:v>
                </c:pt>
                <c:pt idx="125146" formatCode="0.00E+00">
                  <c:v>-6.2848299999999999E-4</c:v>
                </c:pt>
                <c:pt idx="125147" formatCode="0.00E+00">
                  <c:v>-7.0951399999999996E-4</c:v>
                </c:pt>
                <c:pt idx="125148" formatCode="0.00E+00">
                  <c:v>-7.8926799999999998E-4</c:v>
                </c:pt>
                <c:pt idx="125149" formatCode="0.00E+00">
                  <c:v>-8.6768399999999997E-4</c:v>
                </c:pt>
                <c:pt idx="125150" formatCode="0.00E+00">
                  <c:v>-9.4470000000000003E-4</c:v>
                </c:pt>
                <c:pt idx="125151" formatCode="0.00E+00">
                  <c:v>-1.02026E-3</c:v>
                </c:pt>
                <c:pt idx="125152" formatCode="0.00E+00">
                  <c:v>-1.0943000000000001E-3</c:v>
                </c:pt>
                <c:pt idx="125153" formatCode="0.00E+00">
                  <c:v>-1.1667800000000001E-3</c:v>
                </c:pt>
                <c:pt idx="125154" formatCode="0.00E+00">
                  <c:v>-1.23763E-3</c:v>
                </c:pt>
                <c:pt idx="125155" formatCode="0.00E+00">
                  <c:v>-1.30682E-3</c:v>
                </c:pt>
                <c:pt idx="125156" formatCode="0.00E+00">
                  <c:v>-1.3742800000000001E-3</c:v>
                </c:pt>
                <c:pt idx="125157" formatCode="0.00E+00">
                  <c:v>-1.4399899999999999E-3</c:v>
                </c:pt>
                <c:pt idx="125158" formatCode="0.00E+00">
                  <c:v>-1.5038899999999999E-3</c:v>
                </c:pt>
                <c:pt idx="125159" formatCode="0.00E+00">
                  <c:v>-1.56594E-3</c:v>
                </c:pt>
                <c:pt idx="125160" formatCode="0.00E+00">
                  <c:v>-1.6261100000000001E-3</c:v>
                </c:pt>
                <c:pt idx="125161" formatCode="0.00E+00">
                  <c:v>-1.68435E-3</c:v>
                </c:pt>
                <c:pt idx="125162" formatCode="0.00E+00">
                  <c:v>-1.7406500000000001E-3</c:v>
                </c:pt>
                <c:pt idx="125163" formatCode="0.00E+00">
                  <c:v>-1.79495E-3</c:v>
                </c:pt>
                <c:pt idx="125164" formatCode="0.00E+00">
                  <c:v>-1.8472499999999999E-3</c:v>
                </c:pt>
                <c:pt idx="125165" formatCode="0.00E+00">
                  <c:v>-1.8975000000000001E-3</c:v>
                </c:pt>
                <c:pt idx="125166" formatCode="0.00E+00">
                  <c:v>-1.9456899999999999E-3</c:v>
                </c:pt>
                <c:pt idx="125167" formatCode="0.00E+00">
                  <c:v>-1.9918000000000002E-3</c:v>
                </c:pt>
                <c:pt idx="125168" formatCode="0.00E+00">
                  <c:v>-2.0357999999999999E-3</c:v>
                </c:pt>
                <c:pt idx="125169" formatCode="0.00E+00">
                  <c:v>-2.0776700000000002E-3</c:v>
                </c:pt>
                <c:pt idx="125170" formatCode="0.00E+00">
                  <c:v>-2.1174200000000001E-3</c:v>
                </c:pt>
                <c:pt idx="125171" formatCode="0.00E+00">
                  <c:v>-2.1550100000000002E-3</c:v>
                </c:pt>
                <c:pt idx="125172" formatCode="0.00E+00">
                  <c:v>-2.19045E-3</c:v>
                </c:pt>
                <c:pt idx="125173" formatCode="0.00E+00">
                  <c:v>-2.2237200000000002E-3</c:v>
                </c:pt>
                <c:pt idx="125174" formatCode="0.00E+00">
                  <c:v>-2.2548300000000002E-3</c:v>
                </c:pt>
                <c:pt idx="125175" formatCode="0.00E+00">
                  <c:v>-2.2837600000000001E-3</c:v>
                </c:pt>
                <c:pt idx="125176" formatCode="0.00E+00">
                  <c:v>-2.31051E-3</c:v>
                </c:pt>
                <c:pt idx="125177" formatCode="0.00E+00">
                  <c:v>-2.3351000000000001E-3</c:v>
                </c:pt>
                <c:pt idx="125178" formatCode="0.00E+00">
                  <c:v>-2.3575200000000001E-3</c:v>
                </c:pt>
                <c:pt idx="125179" formatCode="0.00E+00">
                  <c:v>-2.37777E-3</c:v>
                </c:pt>
                <c:pt idx="125180" formatCode="0.00E+00">
                  <c:v>-2.39588E-3</c:v>
                </c:pt>
                <c:pt idx="125181" formatCode="0.00E+00">
                  <c:v>-2.4118400000000002E-3</c:v>
                </c:pt>
                <c:pt idx="125182" formatCode="0.00E+00">
                  <c:v>-2.4256600000000001E-3</c:v>
                </c:pt>
                <c:pt idx="125183" formatCode="0.00E+00">
                  <c:v>-2.4373699999999999E-3</c:v>
                </c:pt>
                <c:pt idx="125184" formatCode="0.00E+00">
                  <c:v>-2.4469800000000001E-3</c:v>
                </c:pt>
                <c:pt idx="125185" formatCode="0.00E+00">
                  <c:v>-2.45451E-3</c:v>
                </c:pt>
                <c:pt idx="125186" formatCode="0.00E+00">
                  <c:v>-2.4599700000000001E-3</c:v>
                </c:pt>
                <c:pt idx="125187" formatCode="0.00E+00">
                  <c:v>-2.4633900000000002E-3</c:v>
                </c:pt>
                <c:pt idx="125188" formatCode="0.00E+00">
                  <c:v>-2.4647800000000002E-3</c:v>
                </c:pt>
                <c:pt idx="125189" formatCode="0.00E+00">
                  <c:v>-2.4641899999999998E-3</c:v>
                </c:pt>
                <c:pt idx="125190" formatCode="0.00E+00">
                  <c:v>-2.4616199999999999E-3</c:v>
                </c:pt>
                <c:pt idx="125191" formatCode="0.00E+00">
                  <c:v>-2.4571200000000001E-3</c:v>
                </c:pt>
                <c:pt idx="125192" formatCode="0.00E+00">
                  <c:v>-2.4507000000000001E-3</c:v>
                </c:pt>
                <c:pt idx="125193" formatCode="0.00E+00">
                  <c:v>-2.4424099999999999E-3</c:v>
                </c:pt>
                <c:pt idx="125194" formatCode="0.00E+00">
                  <c:v>-2.4322699999999998E-3</c:v>
                </c:pt>
                <c:pt idx="125195" formatCode="0.00E+00">
                  <c:v>-2.4203100000000002E-3</c:v>
                </c:pt>
                <c:pt idx="125196" formatCode="0.00E+00">
                  <c:v>-2.4065699999999998E-3</c:v>
                </c:pt>
                <c:pt idx="125197" formatCode="0.00E+00">
                  <c:v>-2.3910899999999998E-3</c:v>
                </c:pt>
                <c:pt idx="125198" formatCode="0.00E+00">
                  <c:v>-2.3739099999999999E-3</c:v>
                </c:pt>
                <c:pt idx="125199" formatCode="0.00E+00">
                  <c:v>-2.35506E-3</c:v>
                </c:pt>
                <c:pt idx="125200" formatCode="0.00E+00">
                  <c:v>-2.3345699999999998E-3</c:v>
                </c:pt>
                <c:pt idx="125201" formatCode="0.00E+00">
                  <c:v>-2.3124999999999999E-3</c:v>
                </c:pt>
                <c:pt idx="125202" formatCode="0.00E+00">
                  <c:v>-2.2888800000000001E-3</c:v>
                </c:pt>
                <c:pt idx="125203" formatCode="0.00E+00">
                  <c:v>-2.2637600000000001E-3</c:v>
                </c:pt>
                <c:pt idx="125204" formatCode="0.00E+00">
                  <c:v>-2.2371700000000001E-3</c:v>
                </c:pt>
                <c:pt idx="125205" formatCode="0.00E+00">
                  <c:v>-2.20915E-3</c:v>
                </c:pt>
                <c:pt idx="125206" formatCode="0.00E+00">
                  <c:v>-2.1797700000000001E-3</c:v>
                </c:pt>
                <c:pt idx="125207" formatCode="0.00E+00">
                  <c:v>-2.14905E-3</c:v>
                </c:pt>
                <c:pt idx="125208" formatCode="0.00E+00">
                  <c:v>-2.1170400000000002E-3</c:v>
                </c:pt>
                <c:pt idx="125209" formatCode="0.00E+00">
                  <c:v>-2.0837799999999999E-3</c:v>
                </c:pt>
                <c:pt idx="125210" formatCode="0.00E+00">
                  <c:v>-2.0493299999999998E-3</c:v>
                </c:pt>
                <c:pt idx="125211" formatCode="0.00E+00">
                  <c:v>-2.01373E-3</c:v>
                </c:pt>
                <c:pt idx="125212" formatCode="0.00E+00">
                  <c:v>-1.9770199999999999E-3</c:v>
                </c:pt>
                <c:pt idx="125213" formatCode="0.00E+00">
                  <c:v>-1.9392599999999999E-3</c:v>
                </c:pt>
                <c:pt idx="125214" formatCode="0.00E+00">
                  <c:v>-1.90048E-3</c:v>
                </c:pt>
                <c:pt idx="125215" formatCode="0.00E+00">
                  <c:v>-1.8607299999999999E-3</c:v>
                </c:pt>
                <c:pt idx="125216" formatCode="0.00E+00">
                  <c:v>-1.8200600000000001E-3</c:v>
                </c:pt>
                <c:pt idx="125217" formatCode="0.00E+00">
                  <c:v>-1.7785100000000001E-3</c:v>
                </c:pt>
                <c:pt idx="125218" formatCode="0.00E+00">
                  <c:v>-1.7361399999999999E-3</c:v>
                </c:pt>
                <c:pt idx="125219" formatCode="0.00E+00">
                  <c:v>-1.6929899999999999E-3</c:v>
                </c:pt>
                <c:pt idx="125220" formatCode="0.00E+00">
                  <c:v>-1.6490999999999999E-3</c:v>
                </c:pt>
                <c:pt idx="125221" formatCode="0.00E+00">
                  <c:v>-1.60451E-3</c:v>
                </c:pt>
                <c:pt idx="125222" formatCode="0.00E+00">
                  <c:v>-1.5592799999999999E-3</c:v>
                </c:pt>
                <c:pt idx="125223" formatCode="0.00E+00">
                  <c:v>-1.51345E-3</c:v>
                </c:pt>
                <c:pt idx="125224" formatCode="0.00E+00">
                  <c:v>-1.46707E-3</c:v>
                </c:pt>
                <c:pt idx="125225" formatCode="0.00E+00">
                  <c:v>-1.4201699999999999E-3</c:v>
                </c:pt>
                <c:pt idx="125226" formatCode="0.00E+00">
                  <c:v>-1.3728E-3</c:v>
                </c:pt>
                <c:pt idx="125227" formatCode="0.00E+00">
                  <c:v>-1.325E-3</c:v>
                </c:pt>
                <c:pt idx="125228" formatCode="0.00E+00">
                  <c:v>-1.2768300000000001E-3</c:v>
                </c:pt>
                <c:pt idx="125229" formatCode="0.00E+00">
                  <c:v>-1.22831E-3</c:v>
                </c:pt>
                <c:pt idx="125230" formatCode="0.00E+00">
                  <c:v>-1.1794900000000001E-3</c:v>
                </c:pt>
                <c:pt idx="125231" formatCode="0.00E+00">
                  <c:v>-1.1304100000000001E-3</c:v>
                </c:pt>
                <c:pt idx="125232" formatCode="0.00E+00">
                  <c:v>-1.0811099999999999E-3</c:v>
                </c:pt>
                <c:pt idx="125233" formatCode="0.00E+00">
                  <c:v>-1.03163E-3</c:v>
                </c:pt>
                <c:pt idx="125234" formatCode="0.00E+00">
                  <c:v>-9.8200200000000005E-4</c:v>
                </c:pt>
                <c:pt idx="125235" formatCode="0.00E+00">
                  <c:v>-9.3227399999999997E-4</c:v>
                </c:pt>
                <c:pt idx="125236" formatCode="0.00E+00">
                  <c:v>-8.8247800000000002E-4</c:v>
                </c:pt>
                <c:pt idx="125237" formatCode="0.00E+00">
                  <c:v>-8.3264999999999999E-4</c:v>
                </c:pt>
                <c:pt idx="125238" formatCode="0.00E+00">
                  <c:v>-7.8282600000000003E-4</c:v>
                </c:pt>
                <c:pt idx="125239" formatCode="0.00E+00">
                  <c:v>-7.3304000000000002E-4</c:v>
                </c:pt>
                <c:pt idx="125240" formatCode="0.00E+00">
                  <c:v>-6.8332600000000005E-4</c:v>
                </c:pt>
                <c:pt idx="125241" formatCode="0.00E+00">
                  <c:v>-6.3371599999999999E-4</c:v>
                </c:pt>
                <c:pt idx="125242" formatCode="0.00E+00">
                  <c:v>-5.8424200000000001E-4</c:v>
                </c:pt>
                <c:pt idx="125243" formatCode="0.00E+00">
                  <c:v>-5.3493499999999995E-4</c:v>
                </c:pt>
                <c:pt idx="125244" formatCode="0.00E+00">
                  <c:v>-4.8582600000000002E-4</c:v>
                </c:pt>
                <c:pt idx="125245" formatCode="0.00E+00">
                  <c:v>-4.3694200000000001E-4</c:v>
                </c:pt>
                <c:pt idx="125246" formatCode="0.00E+00">
                  <c:v>-3.8831299999999999E-4</c:v>
                </c:pt>
                <c:pt idx="125247" formatCode="0.00E+00">
                  <c:v>-3.3996599999999998E-4</c:v>
                </c:pt>
                <c:pt idx="125248" formatCode="0.00E+00">
                  <c:v>-2.9192600000000002E-4</c:v>
                </c:pt>
                <c:pt idx="125249" formatCode="0.00E+00">
                  <c:v>-2.4422099999999998E-4</c:v>
                </c:pt>
                <c:pt idx="125250" formatCode="0.00E+00">
                  <c:v>-1.9687400000000001E-4</c:v>
                </c:pt>
                <c:pt idx="125251" formatCode="0.00E+00">
                  <c:v>-1.4990899999999999E-4</c:v>
                </c:pt>
                <c:pt idx="125252" formatCode="0.00E+00">
                  <c:v>-1.03349E-4</c:v>
                </c:pt>
                <c:pt idx="125253" formatCode="0.00E+00">
                  <c:v>-5.7216400000000003E-5</c:v>
                </c:pt>
                <c:pt idx="125254" formatCode="0.00E+00">
                  <c:v>-1.1531299999999999E-5</c:v>
                </c:pt>
                <c:pt idx="125255" formatCode="0.00E+00">
                  <c:v>3.3685600000000002E-5</c:v>
                </c:pt>
                <c:pt idx="125256" formatCode="0.00E+00">
                  <c:v>7.8414899999999994E-5</c:v>
                </c:pt>
                <c:pt idx="125257" formatCode="0.00E+00">
                  <c:v>1.22638E-4</c:v>
                </c:pt>
                <c:pt idx="125258" formatCode="0.00E+00">
                  <c:v>1.6633800000000001E-4</c:v>
                </c:pt>
                <c:pt idx="125259" formatCode="0.00E+00">
                  <c:v>2.0949599999999999E-4</c:v>
                </c:pt>
                <c:pt idx="125260" formatCode="0.00E+00">
                  <c:v>2.5209800000000002E-4</c:v>
                </c:pt>
                <c:pt idx="125261" formatCode="0.00E+00">
                  <c:v>2.94128E-4</c:v>
                </c:pt>
                <c:pt idx="125262" formatCode="0.00E+00">
                  <c:v>3.35571E-4</c:v>
                </c:pt>
                <c:pt idx="125263" formatCode="0.00E+00">
                  <c:v>3.7641399999999999E-4</c:v>
                </c:pt>
                <c:pt idx="125264" formatCode="0.00E+00">
                  <c:v>4.1664300000000002E-4</c:v>
                </c:pt>
                <c:pt idx="125265" formatCode="0.00E+00">
                  <c:v>4.56246E-4</c:v>
                </c:pt>
                <c:pt idx="125266" formatCode="0.00E+00">
                  <c:v>4.9521099999999996E-4</c:v>
                </c:pt>
                <c:pt idx="125267" formatCode="0.00E+00">
                  <c:v>5.33527E-4</c:v>
                </c:pt>
                <c:pt idx="125268" formatCode="0.00E+00">
                  <c:v>5.7118399999999997E-4</c:v>
                </c:pt>
                <c:pt idx="125269" formatCode="0.00E+00">
                  <c:v>6.0817100000000002E-4</c:v>
                </c:pt>
                <c:pt idx="125270" formatCode="0.00E+00">
                  <c:v>6.4448100000000003E-4</c:v>
                </c:pt>
                <c:pt idx="125271" formatCode="0.00E+00">
                  <c:v>6.8010300000000004E-4</c:v>
                </c:pt>
                <c:pt idx="125272" formatCode="0.00E+00">
                  <c:v>7.1502999999999996E-4</c:v>
                </c:pt>
                <c:pt idx="125273" formatCode="0.00E+00">
                  <c:v>7.4925299999999996E-4</c:v>
                </c:pt>
                <c:pt idx="125274" formatCode="0.00E+00">
                  <c:v>7.8276699999999997E-4</c:v>
                </c:pt>
                <c:pt idx="125275" formatCode="0.00E+00">
                  <c:v>8.1556399999999996E-4</c:v>
                </c:pt>
                <c:pt idx="125276" formatCode="0.00E+00">
                  <c:v>8.4763899999999997E-4</c:v>
                </c:pt>
                <c:pt idx="125277" formatCode="0.00E+00">
                  <c:v>8.7898399999999997E-4</c:v>
                </c:pt>
                <c:pt idx="125278" formatCode="0.00E+00">
                  <c:v>9.0959500000000002E-4</c:v>
                </c:pt>
                <c:pt idx="125279" formatCode="0.00E+00">
                  <c:v>9.3946800000000005E-4</c:v>
                </c:pt>
                <c:pt idx="125280" formatCode="0.00E+00">
                  <c:v>9.6859599999999995E-4</c:v>
                </c:pt>
                <c:pt idx="125281" formatCode="0.00E+00">
                  <c:v>9.969759999999999E-4</c:v>
                </c:pt>
                <c:pt idx="125282" formatCode="0.00E+00">
                  <c:v>1.0246000000000001E-3</c:v>
                </c:pt>
                <c:pt idx="125283" formatCode="0.00E+00">
                  <c:v>1.05148E-3</c:v>
                </c:pt>
                <c:pt idx="125284" formatCode="0.00E+00">
                  <c:v>1.07759E-3</c:v>
                </c:pt>
                <c:pt idx="125285" formatCode="0.00E+00">
                  <c:v>1.10294E-3</c:v>
                </c:pt>
                <c:pt idx="125286" formatCode="0.00E+00">
                  <c:v>1.1275199999999999E-3</c:v>
                </c:pt>
                <c:pt idx="125287" formatCode="0.00E+00">
                  <c:v>1.15134E-3</c:v>
                </c:pt>
                <c:pt idx="125288" formatCode="0.00E+00">
                  <c:v>1.17438E-3</c:v>
                </c:pt>
                <c:pt idx="125289" formatCode="0.00E+00">
                  <c:v>1.1966500000000001E-3</c:v>
                </c:pt>
                <c:pt idx="125290" formatCode="0.00E+00">
                  <c:v>1.2181500000000001E-3</c:v>
                </c:pt>
                <c:pt idx="125291" formatCode="0.00E+00">
                  <c:v>1.23886E-3</c:v>
                </c:pt>
                <c:pt idx="125292" formatCode="0.00E+00">
                  <c:v>1.2588E-3</c:v>
                </c:pt>
                <c:pt idx="125293" formatCode="0.00E+00">
                  <c:v>1.2779600000000001E-3</c:v>
                </c:pt>
                <c:pt idx="125294" formatCode="0.00E+00">
                  <c:v>1.2963300000000001E-3</c:v>
                </c:pt>
                <c:pt idx="125295" formatCode="0.00E+00">
                  <c:v>1.3139099999999999E-3</c:v>
                </c:pt>
                <c:pt idx="125296" formatCode="0.00E+00">
                  <c:v>1.3307099999999999E-3</c:v>
                </c:pt>
                <c:pt idx="125297" formatCode="0.00E+00">
                  <c:v>1.34672E-3</c:v>
                </c:pt>
                <c:pt idx="125298" formatCode="0.00E+00">
                  <c:v>1.3619299999999999E-3</c:v>
                </c:pt>
                <c:pt idx="125299" formatCode="0.00E+00">
                  <c:v>1.3763600000000001E-3</c:v>
                </c:pt>
                <c:pt idx="125300" formatCode="0.00E+00">
                  <c:v>1.38999E-3</c:v>
                </c:pt>
                <c:pt idx="125301" formatCode="0.00E+00">
                  <c:v>1.4028300000000001E-3</c:v>
                </c:pt>
                <c:pt idx="125302" formatCode="0.00E+00">
                  <c:v>1.4148699999999999E-3</c:v>
                </c:pt>
                <c:pt idx="125303" formatCode="0.00E+00">
                  <c:v>1.42611E-3</c:v>
                </c:pt>
                <c:pt idx="125304" formatCode="0.00E+00">
                  <c:v>1.43655E-3</c:v>
                </c:pt>
                <c:pt idx="125305" formatCode="0.00E+00">
                  <c:v>1.44619E-3</c:v>
                </c:pt>
                <c:pt idx="125306" formatCode="0.00E+00">
                  <c:v>1.45502E-3</c:v>
                </c:pt>
                <c:pt idx="125307" formatCode="0.00E+00">
                  <c:v>1.46306E-3</c:v>
                </c:pt>
                <c:pt idx="125308" formatCode="0.00E+00">
                  <c:v>1.47028E-3</c:v>
                </c:pt>
                <c:pt idx="125309" formatCode="0.00E+00">
                  <c:v>1.4767000000000001E-3</c:v>
                </c:pt>
                <c:pt idx="125310" formatCode="0.00E+00">
                  <c:v>1.4823200000000001E-3</c:v>
                </c:pt>
                <c:pt idx="125311" formatCode="0.00E+00">
                  <c:v>1.48712E-3</c:v>
                </c:pt>
                <c:pt idx="125312" formatCode="0.00E+00">
                  <c:v>1.4911099999999999E-3</c:v>
                </c:pt>
                <c:pt idx="125313" formatCode="0.00E+00">
                  <c:v>1.4942899999999999E-3</c:v>
                </c:pt>
                <c:pt idx="125314" formatCode="0.00E+00">
                  <c:v>1.49665E-3</c:v>
                </c:pt>
                <c:pt idx="125315" formatCode="0.00E+00">
                  <c:v>1.49821E-3</c:v>
                </c:pt>
                <c:pt idx="125316" formatCode="0.00E+00">
                  <c:v>1.49894E-3</c:v>
                </c:pt>
                <c:pt idx="125317" formatCode="0.00E+00">
                  <c:v>1.4988600000000001E-3</c:v>
                </c:pt>
                <c:pt idx="125318" formatCode="0.00E+00">
                  <c:v>1.49796E-3</c:v>
                </c:pt>
                <c:pt idx="125319" formatCode="0.00E+00">
                  <c:v>1.49624E-3</c:v>
                </c:pt>
                <c:pt idx="125320" formatCode="0.00E+00">
                  <c:v>1.4936999999999999E-3</c:v>
                </c:pt>
                <c:pt idx="125321" formatCode="0.00E+00">
                  <c:v>1.4903399999999999E-3</c:v>
                </c:pt>
                <c:pt idx="125322" formatCode="0.00E+00">
                  <c:v>1.48616E-3</c:v>
                </c:pt>
                <c:pt idx="125323" formatCode="0.00E+00">
                  <c:v>1.48116E-3</c:v>
                </c:pt>
                <c:pt idx="125324" formatCode="0.00E+00">
                  <c:v>1.47533E-3</c:v>
                </c:pt>
                <c:pt idx="125325" formatCode="0.00E+00">
                  <c:v>1.4686899999999999E-3</c:v>
                </c:pt>
                <c:pt idx="125326" formatCode="0.00E+00">
                  <c:v>1.4612200000000001E-3</c:v>
                </c:pt>
                <c:pt idx="125327" formatCode="0.00E+00">
                  <c:v>1.45294E-3</c:v>
                </c:pt>
                <c:pt idx="125328" formatCode="0.00E+00">
                  <c:v>1.4438299999999999E-3</c:v>
                </c:pt>
                <c:pt idx="125329" formatCode="0.00E+00">
                  <c:v>1.4339000000000001E-3</c:v>
                </c:pt>
                <c:pt idx="125330" formatCode="0.00E+00">
                  <c:v>1.4231599999999999E-3</c:v>
                </c:pt>
                <c:pt idx="125331" formatCode="0.00E+00">
                  <c:v>1.4116000000000001E-3</c:v>
                </c:pt>
                <c:pt idx="125332" formatCode="0.00E+00">
                  <c:v>1.3992200000000001E-3</c:v>
                </c:pt>
                <c:pt idx="125333" formatCode="0.00E+00">
                  <c:v>1.3860299999999999E-3</c:v>
                </c:pt>
                <c:pt idx="125334" formatCode="0.00E+00">
                  <c:v>1.37203E-3</c:v>
                </c:pt>
                <c:pt idx="125335" formatCode="0.00E+00">
                  <c:v>1.3572199999999999E-3</c:v>
                </c:pt>
                <c:pt idx="125336" formatCode="0.00E+00">
                  <c:v>1.34161E-3</c:v>
                </c:pt>
                <c:pt idx="125337" formatCode="0.00E+00">
                  <c:v>1.32519E-3</c:v>
                </c:pt>
                <c:pt idx="125338" formatCode="0.00E+00">
                  <c:v>1.30798E-3</c:v>
                </c:pt>
                <c:pt idx="125339" formatCode="0.00E+00">
                  <c:v>1.28998E-3</c:v>
                </c:pt>
                <c:pt idx="125340" formatCode="0.00E+00">
                  <c:v>1.27119E-3</c:v>
                </c:pt>
                <c:pt idx="125341" formatCode="0.00E+00">
                  <c:v>1.25161E-3</c:v>
                </c:pt>
                <c:pt idx="125342" formatCode="0.00E+00">
                  <c:v>1.23127E-3</c:v>
                </c:pt>
                <c:pt idx="125343" formatCode="0.00E+00">
                  <c:v>1.2101499999999999E-3</c:v>
                </c:pt>
                <c:pt idx="125344" formatCode="0.00E+00">
                  <c:v>1.18826E-3</c:v>
                </c:pt>
                <c:pt idx="125345" formatCode="0.00E+00">
                  <c:v>1.16563E-3</c:v>
                </c:pt>
                <c:pt idx="125346" formatCode="0.00E+00">
                  <c:v>1.1422400000000001E-3</c:v>
                </c:pt>
                <c:pt idx="125347" formatCode="0.00E+00">
                  <c:v>1.11812E-3</c:v>
                </c:pt>
                <c:pt idx="125348" formatCode="0.00E+00">
                  <c:v>1.0932699999999999E-3</c:v>
                </c:pt>
                <c:pt idx="125349" formatCode="0.00E+00">
                  <c:v>1.0677E-3</c:v>
                </c:pt>
                <c:pt idx="125350" formatCode="0.00E+00">
                  <c:v>1.0414199999999999E-3</c:v>
                </c:pt>
                <c:pt idx="125351" formatCode="0.00E+00">
                  <c:v>1.0144399999999999E-3</c:v>
                </c:pt>
                <c:pt idx="125352" formatCode="0.00E+00">
                  <c:v>9.8677300000000003E-4</c:v>
                </c:pt>
                <c:pt idx="125353" formatCode="0.00E+00">
                  <c:v>9.5843499999999999E-4</c:v>
                </c:pt>
                <c:pt idx="125354" formatCode="0.00E+00">
                  <c:v>9.2943699999999997E-4</c:v>
                </c:pt>
                <c:pt idx="125355" formatCode="0.00E+00">
                  <c:v>8.9979199999999995E-4</c:v>
                </c:pt>
                <c:pt idx="125356" formatCode="0.00E+00">
                  <c:v>8.6951499999999996E-4</c:v>
                </c:pt>
                <c:pt idx="125357" formatCode="0.00E+00">
                  <c:v>8.3862100000000001E-4</c:v>
                </c:pt>
                <c:pt idx="125358" formatCode="0.00E+00">
                  <c:v>8.0712600000000002E-4</c:v>
                </c:pt>
                <c:pt idx="125359" formatCode="0.00E+00">
                  <c:v>7.7504600000000005E-4</c:v>
                </c:pt>
                <c:pt idx="125360" formatCode="0.00E+00">
                  <c:v>7.4239900000000003E-4</c:v>
                </c:pt>
                <c:pt idx="125361" formatCode="0.00E+00">
                  <c:v>7.0920200000000003E-4</c:v>
                </c:pt>
                <c:pt idx="125362" formatCode="0.00E+00">
                  <c:v>6.7547500000000003E-4</c:v>
                </c:pt>
                <c:pt idx="125363" formatCode="0.00E+00">
                  <c:v>6.4123700000000001E-4</c:v>
                </c:pt>
                <c:pt idx="125364" formatCode="0.00E+00">
                  <c:v>6.0650700000000005E-4</c:v>
                </c:pt>
                <c:pt idx="125365" formatCode="0.00E+00">
                  <c:v>5.7130600000000005E-4</c:v>
                </c:pt>
                <c:pt idx="125366" formatCode="0.00E+00">
                  <c:v>5.3565600000000002E-4</c:v>
                </c:pt>
                <c:pt idx="125367" formatCode="0.00E+00">
                  <c:v>4.9958000000000001E-4</c:v>
                </c:pt>
                <c:pt idx="125368" formatCode="0.00E+00">
                  <c:v>4.6309900000000002E-4</c:v>
                </c:pt>
                <c:pt idx="125369" formatCode="0.00E+00">
                  <c:v>4.2623699999999999E-4</c:v>
                </c:pt>
                <c:pt idx="125370" formatCode="0.00E+00">
                  <c:v>3.89019E-4</c:v>
                </c:pt>
                <c:pt idx="125371" formatCode="0.00E+00">
                  <c:v>3.5146899999999998E-4</c:v>
                </c:pt>
                <c:pt idx="125372" formatCode="0.00E+00">
                  <c:v>3.1361300000000002E-4</c:v>
                </c:pt>
                <c:pt idx="125373" formatCode="0.00E+00">
                  <c:v>2.7547599999999998E-4</c:v>
                </c:pt>
                <c:pt idx="125374" formatCode="0.00E+00">
                  <c:v>2.37085E-4</c:v>
                </c:pt>
                <c:pt idx="125375" formatCode="0.00E+00">
                  <c:v>1.9846800000000001E-4</c:v>
                </c:pt>
                <c:pt idx="125376" formatCode="0.00E+00">
                  <c:v>1.5965200000000001E-4</c:v>
                </c:pt>
                <c:pt idx="125377" formatCode="0.00E+00">
                  <c:v>1.20665E-4</c:v>
                </c:pt>
                <c:pt idx="125378" formatCode="0.00E+00">
                  <c:v>8.15362E-5</c:v>
                </c:pt>
                <c:pt idx="125379" formatCode="0.00E+00">
                  <c:v>4.2295000000000001E-5</c:v>
                </c:pt>
                <c:pt idx="125380" formatCode="0.00E+00">
                  <c:v>2.9711600000000002E-6</c:v>
                </c:pt>
                <c:pt idx="125381" formatCode="0.00E+00">
                  <c:v>-3.6405200000000002E-5</c:v>
                </c:pt>
                <c:pt idx="125382" formatCode="0.00E+00">
                  <c:v>-7.5803399999999993E-5</c:v>
                </c:pt>
                <c:pt idx="125383" formatCode="0.00E+00">
                  <c:v>-1.15192E-4</c:v>
                </c:pt>
                <c:pt idx="125384" formatCode="0.00E+00">
                  <c:v>-1.5454100000000001E-4</c:v>
                </c:pt>
                <c:pt idx="125385" formatCode="0.00E+00">
                  <c:v>-1.9381699999999999E-4</c:v>
                </c:pt>
                <c:pt idx="125386" formatCode="0.00E+00">
                  <c:v>-2.3298899999999999E-4</c:v>
                </c:pt>
                <c:pt idx="125387" formatCode="0.00E+00">
                  <c:v>-2.72024E-4</c:v>
                </c:pt>
                <c:pt idx="125388" formatCode="0.00E+00">
                  <c:v>-3.1089000000000003E-4</c:v>
                </c:pt>
                <c:pt idx="125389" formatCode="0.00E+00">
                  <c:v>-3.4955400000000002E-4</c:v>
                </c:pt>
                <c:pt idx="125390" formatCode="0.00E+00">
                  <c:v>-3.87983E-4</c:v>
                </c:pt>
                <c:pt idx="125391" formatCode="0.00E+00">
                  <c:v>-4.2614399999999999E-4</c:v>
                </c:pt>
                <c:pt idx="125392" formatCode="0.00E+00">
                  <c:v>-4.6400499999999997E-4</c:v>
                </c:pt>
                <c:pt idx="125393" formatCode="0.00E+00">
                  <c:v>-5.0153100000000005E-4</c:v>
                </c:pt>
                <c:pt idx="125394" formatCode="0.00E+00">
                  <c:v>-5.3868999999999998E-4</c:v>
                </c:pt>
                <c:pt idx="125395" formatCode="0.00E+00">
                  <c:v>-5.7544900000000001E-4</c:v>
                </c:pt>
                <c:pt idx="125396" formatCode="0.00E+00">
                  <c:v>-6.1177400000000004E-4</c:v>
                </c:pt>
                <c:pt idx="125397" formatCode="0.00E+00">
                  <c:v>-6.4763199999999998E-4</c:v>
                </c:pt>
                <c:pt idx="125398" formatCode="0.00E+00">
                  <c:v>-6.8299099999999998E-4</c:v>
                </c:pt>
                <c:pt idx="125399" formatCode="0.00E+00">
                  <c:v>-7.1781799999999995E-4</c:v>
                </c:pt>
                <c:pt idx="125400" formatCode="0.00E+00">
                  <c:v>-7.5208100000000004E-4</c:v>
                </c:pt>
                <c:pt idx="125401" formatCode="0.00E+00">
                  <c:v>-7.8574700000000005E-4</c:v>
                </c:pt>
                <c:pt idx="125402" formatCode="0.00E+00">
                  <c:v>-8.1878500000000004E-4</c:v>
                </c:pt>
                <c:pt idx="125403" formatCode="0.00E+00">
                  <c:v>-8.5116200000000003E-4</c:v>
                </c:pt>
                <c:pt idx="125404" formatCode="0.00E+00">
                  <c:v>-8.82849E-4</c:v>
                </c:pt>
                <c:pt idx="125405" formatCode="0.00E+00">
                  <c:v>-9.1381299999999997E-4</c:v>
                </c:pt>
                <c:pt idx="125406" formatCode="0.00E+00">
                  <c:v>-9.4402600000000004E-4</c:v>
                </c:pt>
                <c:pt idx="125407" formatCode="0.00E+00">
                  <c:v>-9.7345699999999995E-4</c:v>
                </c:pt>
                <c:pt idx="125408" formatCode="0.00E+00">
                  <c:v>-1.00208E-3</c:v>
                </c:pt>
                <c:pt idx="125409" formatCode="0.00E+00">
                  <c:v>-1.0298600000000001E-3</c:v>
                </c:pt>
                <c:pt idx="125410" formatCode="0.00E+00">
                  <c:v>-1.0567700000000001E-3</c:v>
                </c:pt>
                <c:pt idx="125411" formatCode="0.00E+00">
                  <c:v>-1.0827899999999999E-3</c:v>
                </c:pt>
                <c:pt idx="125412" formatCode="0.00E+00">
                  <c:v>-1.10789E-3</c:v>
                </c:pt>
                <c:pt idx="125413" formatCode="0.00E+00">
                  <c:v>-1.1320499999999999E-3</c:v>
                </c:pt>
                <c:pt idx="125414" formatCode="0.00E+00">
                  <c:v>-1.1552299999999999E-3</c:v>
                </c:pt>
                <c:pt idx="125415" formatCode="0.00E+00">
                  <c:v>-1.17741E-3</c:v>
                </c:pt>
                <c:pt idx="125416" formatCode="0.00E+00">
                  <c:v>-1.1985800000000001E-3</c:v>
                </c:pt>
                <c:pt idx="125417" formatCode="0.00E+00">
                  <c:v>-1.21871E-3</c:v>
                </c:pt>
                <c:pt idx="125418" formatCode="0.00E+00">
                  <c:v>-1.23778E-3</c:v>
                </c:pt>
                <c:pt idx="125419" formatCode="0.00E+00">
                  <c:v>-1.2557600000000001E-3</c:v>
                </c:pt>
                <c:pt idx="125420" formatCode="0.00E+00">
                  <c:v>-1.27264E-3</c:v>
                </c:pt>
                <c:pt idx="125421" formatCode="0.00E+00">
                  <c:v>-1.2884000000000001E-3</c:v>
                </c:pt>
                <c:pt idx="125422" formatCode="0.00E+00">
                  <c:v>-1.3030299999999999E-3</c:v>
                </c:pt>
                <c:pt idx="125423" formatCode="0.00E+00">
                  <c:v>-1.3165E-3</c:v>
                </c:pt>
                <c:pt idx="125424" formatCode="0.00E+00">
                  <c:v>-1.3288E-3</c:v>
                </c:pt>
                <c:pt idx="125425" formatCode="0.00E+00">
                  <c:v>-1.3399200000000001E-3</c:v>
                </c:pt>
                <c:pt idx="125426" formatCode="0.00E+00">
                  <c:v>-1.3498500000000001E-3</c:v>
                </c:pt>
                <c:pt idx="125427" formatCode="0.00E+00">
                  <c:v>-1.3585699999999999E-3</c:v>
                </c:pt>
                <c:pt idx="125428" formatCode="0.00E+00">
                  <c:v>-1.36608E-3</c:v>
                </c:pt>
                <c:pt idx="125429" formatCode="0.00E+00">
                  <c:v>-1.37236E-3</c:v>
                </c:pt>
                <c:pt idx="125430" formatCode="0.00E+00">
                  <c:v>-1.3774099999999999E-3</c:v>
                </c:pt>
                <c:pt idx="125431" formatCode="0.00E+00">
                  <c:v>-1.3812200000000001E-3</c:v>
                </c:pt>
                <c:pt idx="125432" formatCode="0.00E+00">
                  <c:v>-1.38378E-3</c:v>
                </c:pt>
                <c:pt idx="125433" formatCode="0.00E+00">
                  <c:v>-1.3851E-3</c:v>
                </c:pt>
                <c:pt idx="125434" formatCode="0.00E+00">
                  <c:v>-1.38517E-3</c:v>
                </c:pt>
                <c:pt idx="125435" formatCode="0.00E+00">
                  <c:v>-1.3839900000000001E-3</c:v>
                </c:pt>
                <c:pt idx="125436" formatCode="0.00E+00">
                  <c:v>-1.38156E-3</c:v>
                </c:pt>
                <c:pt idx="125437" formatCode="0.00E+00">
                  <c:v>-1.37787E-3</c:v>
                </c:pt>
                <c:pt idx="125438" formatCode="0.00E+00">
                  <c:v>-1.37295E-3</c:v>
                </c:pt>
                <c:pt idx="125439" formatCode="0.00E+00">
                  <c:v>-1.3667799999999999E-3</c:v>
                </c:pt>
                <c:pt idx="125440" formatCode="0.00E+00">
                  <c:v>-1.3593800000000001E-3</c:v>
                </c:pt>
                <c:pt idx="125441" formatCode="0.00E+00">
                  <c:v>-1.35075E-3</c:v>
                </c:pt>
                <c:pt idx="125442" formatCode="0.00E+00">
                  <c:v>-1.3408999999999999E-3</c:v>
                </c:pt>
                <c:pt idx="125443" formatCode="0.00E+00">
                  <c:v>-1.3298400000000001E-3</c:v>
                </c:pt>
                <c:pt idx="125444" formatCode="0.00E+00">
                  <c:v>-1.3175800000000001E-3</c:v>
                </c:pt>
                <c:pt idx="125445" formatCode="0.00E+00">
                  <c:v>-1.3041400000000001E-3</c:v>
                </c:pt>
                <c:pt idx="125446" formatCode="0.00E+00">
                  <c:v>-1.2895300000000001E-3</c:v>
                </c:pt>
                <c:pt idx="125447" formatCode="0.00E+00">
                  <c:v>-1.2737600000000001E-3</c:v>
                </c:pt>
                <c:pt idx="125448" formatCode="0.00E+00">
                  <c:v>-1.2568499999999999E-3</c:v>
                </c:pt>
                <c:pt idx="125449" formatCode="0.00E+00">
                  <c:v>-1.2388099999999999E-3</c:v>
                </c:pt>
                <c:pt idx="125450" formatCode="0.00E+00">
                  <c:v>-1.2196799999999999E-3</c:v>
                </c:pt>
                <c:pt idx="125451" formatCode="0.00E+00">
                  <c:v>-1.19947E-3</c:v>
                </c:pt>
                <c:pt idx="125452" formatCode="0.00E+00">
                  <c:v>-1.17819E-3</c:v>
                </c:pt>
                <c:pt idx="125453" formatCode="0.00E+00">
                  <c:v>-1.15588E-3</c:v>
                </c:pt>
                <c:pt idx="125454" formatCode="0.00E+00">
                  <c:v>-1.13255E-3</c:v>
                </c:pt>
                <c:pt idx="125455" formatCode="0.00E+00">
                  <c:v>-1.1082399999999999E-3</c:v>
                </c:pt>
                <c:pt idx="125456" formatCode="0.00E+00">
                  <c:v>-1.0829699999999999E-3</c:v>
                </c:pt>
                <c:pt idx="125457" formatCode="0.00E+00">
                  <c:v>-1.0567599999999999E-3</c:v>
                </c:pt>
                <c:pt idx="125458" formatCode="0.00E+00">
                  <c:v>-1.02965E-3</c:v>
                </c:pt>
                <c:pt idx="125459" formatCode="0.00E+00">
                  <c:v>-1.0016599999999999E-3</c:v>
                </c:pt>
                <c:pt idx="125460" formatCode="0.00E+00">
                  <c:v>-9.7282599999999999E-4</c:v>
                </c:pt>
                <c:pt idx="125461" formatCode="0.00E+00">
                  <c:v>-9.4318099999999997E-4</c:v>
                </c:pt>
                <c:pt idx="125462" formatCode="0.00E+00">
                  <c:v>-9.1275600000000003E-4</c:v>
                </c:pt>
                <c:pt idx="125463" formatCode="0.00E+00">
                  <c:v>-8.8158400000000004E-4</c:v>
                </c:pt>
                <c:pt idx="125464" formatCode="0.00E+00">
                  <c:v>-8.497E-4</c:v>
                </c:pt>
                <c:pt idx="125465" formatCode="0.00E+00">
                  <c:v>-8.1713800000000002E-4</c:v>
                </c:pt>
                <c:pt idx="125466" formatCode="0.00E+00">
                  <c:v>-7.8393600000000005E-4</c:v>
                </c:pt>
                <c:pt idx="125467" formatCode="0.00E+00">
                  <c:v>-7.5012899999999999E-4</c:v>
                </c:pt>
                <c:pt idx="125468" formatCode="0.00E+00">
                  <c:v>-7.1575499999999999E-4</c:v>
                </c:pt>
                <c:pt idx="125469" formatCode="0.00E+00">
                  <c:v>-6.8085200000000002E-4</c:v>
                </c:pt>
                <c:pt idx="125470" formatCode="0.00E+00">
                  <c:v>-6.4545800000000001E-4</c:v>
                </c:pt>
                <c:pt idx="125471" formatCode="0.00E+00">
                  <c:v>-6.0961299999999995E-4</c:v>
                </c:pt>
                <c:pt idx="125472" formatCode="0.00E+00">
                  <c:v>-5.7335600000000002E-4</c:v>
                </c:pt>
                <c:pt idx="125473" formatCode="0.00E+00">
                  <c:v>-5.3672699999999997E-4</c:v>
                </c:pt>
                <c:pt idx="125474" formatCode="0.00E+00">
                  <c:v>-4.9976700000000003E-4</c:v>
                </c:pt>
                <c:pt idx="125475" formatCode="0.00E+00">
                  <c:v>-4.62516E-4</c:v>
                </c:pt>
                <c:pt idx="125476" formatCode="0.00E+00">
                  <c:v>-4.2501600000000001E-4</c:v>
                </c:pt>
                <c:pt idx="125477" formatCode="0.00E+00">
                  <c:v>-3.8730699999999998E-4</c:v>
                </c:pt>
                <c:pt idx="125478" formatCode="0.00E+00">
                  <c:v>-3.49432E-4</c:v>
                </c:pt>
                <c:pt idx="125479" formatCode="0.00E+00">
                  <c:v>-3.1143099999999998E-4</c:v>
                </c:pt>
                <c:pt idx="125480" formatCode="0.00E+00">
                  <c:v>-2.7334700000000001E-4</c:v>
                </c:pt>
                <c:pt idx="125481" formatCode="0.00E+00">
                  <c:v>-2.3522199999999999E-4</c:v>
                </c:pt>
                <c:pt idx="125482" formatCode="0.00E+00">
                  <c:v>-1.9709600000000001E-4</c:v>
                </c:pt>
                <c:pt idx="125483" formatCode="0.00E+00">
                  <c:v>-1.59011E-4</c:v>
                </c:pt>
                <c:pt idx="125484" formatCode="0.00E+00">
                  <c:v>-1.2100900000000001E-4</c:v>
                </c:pt>
                <c:pt idx="125485" formatCode="0.00E+00">
                  <c:v>-8.3132000000000003E-5</c:v>
                </c:pt>
                <c:pt idx="125486" formatCode="0.00E+00">
                  <c:v>-4.5419600000000001E-5</c:v>
                </c:pt>
                <c:pt idx="125487" formatCode="0.00E+00">
                  <c:v>-7.9129899999999996E-6</c:v>
                </c:pt>
                <c:pt idx="125488" formatCode="0.00E+00">
                  <c:v>2.93474E-5</c:v>
                </c:pt>
                <c:pt idx="125489" formatCode="0.00E+00">
                  <c:v>6.6321699999999999E-5</c:v>
                </c:pt>
                <c:pt idx="125490" formatCode="0.00E+00">
                  <c:v>1.0297E-4</c:v>
                </c:pt>
                <c:pt idx="125491" formatCode="0.00E+00">
                  <c:v>1.3925400000000001E-4</c:v>
                </c:pt>
                <c:pt idx="125492" formatCode="0.00E+00">
                  <c:v>1.75136E-4</c:v>
                </c:pt>
                <c:pt idx="125493" formatCode="0.00E+00">
                  <c:v>2.10576E-4</c:v>
                </c:pt>
                <c:pt idx="125494" formatCode="0.00E+00">
                  <c:v>2.4553800000000001E-4</c:v>
                </c:pt>
                <c:pt idx="125495" formatCode="0.00E+00">
                  <c:v>2.7998600000000003E-4</c:v>
                </c:pt>
                <c:pt idx="125496" formatCode="0.00E+00">
                  <c:v>3.1388299999999999E-4</c:v>
                </c:pt>
                <c:pt idx="125497" formatCode="0.00E+00">
                  <c:v>3.4719500000000001E-4</c:v>
                </c:pt>
                <c:pt idx="125498" formatCode="0.00E+00">
                  <c:v>3.7988799999999999E-4</c:v>
                </c:pt>
                <c:pt idx="125499" formatCode="0.00E+00">
                  <c:v>4.1192799999999999E-4</c:v>
                </c:pt>
                <c:pt idx="125500" formatCode="0.00E+00">
                  <c:v>4.4328400000000001E-4</c:v>
                </c:pt>
                <c:pt idx="125501" formatCode="0.00E+00">
                  <c:v>4.7392300000000001E-4</c:v>
                </c:pt>
                <c:pt idx="125502" formatCode="0.00E+00">
                  <c:v>5.0381500000000001E-4</c:v>
                </c:pt>
                <c:pt idx="125503" formatCode="0.00E+00">
                  <c:v>5.3293199999999996E-4</c:v>
                </c:pt>
                <c:pt idx="125504" formatCode="0.00E+00">
                  <c:v>5.6124500000000004E-4</c:v>
                </c:pt>
                <c:pt idx="125505" formatCode="0.00E+00">
                  <c:v>5.8872600000000003E-4</c:v>
                </c:pt>
                <c:pt idx="125506" formatCode="0.00E+00">
                  <c:v>6.1534999999999997E-4</c:v>
                </c:pt>
                <c:pt idx="125507" formatCode="0.00E+00">
                  <c:v>6.4109200000000001E-4</c:v>
                </c:pt>
                <c:pt idx="125508" formatCode="0.00E+00">
                  <c:v>6.6592799999999998E-4</c:v>
                </c:pt>
                <c:pt idx="125509" formatCode="0.00E+00">
                  <c:v>6.8983599999999999E-4</c:v>
                </c:pt>
                <c:pt idx="125510" formatCode="0.00E+00">
                  <c:v>7.1279399999999999E-4</c:v>
                </c:pt>
                <c:pt idx="125511" formatCode="0.00E+00">
                  <c:v>7.3478300000000003E-4</c:v>
                </c:pt>
                <c:pt idx="125512" formatCode="0.00E+00">
                  <c:v>7.5578500000000003E-4</c:v>
                </c:pt>
                <c:pt idx="125513" formatCode="0.00E+00">
                  <c:v>7.7578100000000002E-4</c:v>
                </c:pt>
                <c:pt idx="125514" formatCode="0.00E+00">
                  <c:v>7.9475699999999999E-4</c:v>
                </c:pt>
                <c:pt idx="125515" formatCode="0.00E+00">
                  <c:v>8.1269700000000003E-4</c:v>
                </c:pt>
                <c:pt idx="125516" formatCode="0.00E+00">
                  <c:v>8.2958800000000003E-4</c:v>
                </c:pt>
                <c:pt idx="125517" formatCode="0.00E+00">
                  <c:v>8.4541800000000002E-4</c:v>
                </c:pt>
                <c:pt idx="125518" formatCode="0.00E+00">
                  <c:v>8.6017799999999996E-4</c:v>
                </c:pt>
                <c:pt idx="125519" formatCode="0.00E+00">
                  <c:v>8.7385800000000003E-4</c:v>
                </c:pt>
                <c:pt idx="125520" formatCode="0.00E+00">
                  <c:v>8.8645E-4</c:v>
                </c:pt>
                <c:pt idx="125521" formatCode="0.00E+00">
                  <c:v>8.9794799999999998E-4</c:v>
                </c:pt>
                <c:pt idx="125522" formatCode="0.00E+00">
                  <c:v>9.08347E-4</c:v>
                </c:pt>
                <c:pt idx="125523" formatCode="0.00E+00">
                  <c:v>9.1764500000000003E-4</c:v>
                </c:pt>
                <c:pt idx="125524" formatCode="0.00E+00">
                  <c:v>9.2583800000000001E-4</c:v>
                </c:pt>
                <c:pt idx="125525" formatCode="0.00E+00">
                  <c:v>9.3292699999999995E-4</c:v>
                </c:pt>
                <c:pt idx="125526" formatCode="0.00E+00">
                  <c:v>9.3891299999999999E-4</c:v>
                </c:pt>
                <c:pt idx="125527" formatCode="0.00E+00">
                  <c:v>9.4379700000000002E-4</c:v>
                </c:pt>
                <c:pt idx="125528" formatCode="0.00E+00">
                  <c:v>9.47583E-4</c:v>
                </c:pt>
                <c:pt idx="125529" formatCode="0.00E+00">
                  <c:v>9.5027600000000001E-4</c:v>
                </c:pt>
                <c:pt idx="125530" formatCode="0.00E+00">
                  <c:v>9.5188300000000005E-4</c:v>
                </c:pt>
                <c:pt idx="125531" formatCode="0.00E+00">
                  <c:v>9.5241200000000003E-4</c:v>
                </c:pt>
                <c:pt idx="125532" formatCode="0.00E+00">
                  <c:v>9.5186999999999995E-4</c:v>
                </c:pt>
                <c:pt idx="125533" formatCode="0.00E+00">
                  <c:v>9.5027000000000002E-4</c:v>
                </c:pt>
                <c:pt idx="125534" formatCode="0.00E+00">
                  <c:v>9.4762199999999996E-4</c:v>
                </c:pt>
                <c:pt idx="125535" formatCode="0.00E+00">
                  <c:v>9.4393899999999998E-4</c:v>
                </c:pt>
                <c:pt idx="125536" formatCode="0.00E+00">
                  <c:v>9.3923599999999998E-4</c:v>
                </c:pt>
                <c:pt idx="125537" formatCode="0.00E+00">
                  <c:v>9.3352699999999997E-4</c:v>
                </c:pt>
                <c:pt idx="125538" formatCode="0.00E+00">
                  <c:v>9.2683000000000001E-4</c:v>
                </c:pt>
                <c:pt idx="125539" formatCode="0.00E+00">
                  <c:v>9.1916199999999995E-4</c:v>
                </c:pt>
                <c:pt idx="125540" formatCode="0.00E+00">
                  <c:v>9.1054099999999995E-4</c:v>
                </c:pt>
                <c:pt idx="125541" formatCode="0.00E+00">
                  <c:v>9.0098900000000004E-4</c:v>
                </c:pt>
                <c:pt idx="125542" formatCode="0.00E+00">
                  <c:v>8.9052599999999999E-4</c:v>
                </c:pt>
                <c:pt idx="125543" formatCode="0.00E+00">
                  <c:v>8.7917300000000002E-4</c:v>
                </c:pt>
                <c:pt idx="125544" formatCode="0.00E+00">
                  <c:v>8.6695499999999998E-4</c:v>
                </c:pt>
                <c:pt idx="125545" formatCode="0.00E+00">
                  <c:v>8.5389400000000001E-4</c:v>
                </c:pt>
                <c:pt idx="125546" formatCode="0.00E+00">
                  <c:v>8.4001599999999996E-4</c:v>
                </c:pt>
                <c:pt idx="125547" formatCode="0.00E+00">
                  <c:v>8.2534600000000002E-4</c:v>
                </c:pt>
                <c:pt idx="125548" formatCode="0.00E+00">
                  <c:v>8.0991199999999998E-4</c:v>
                </c:pt>
                <c:pt idx="125549" formatCode="0.00E+00">
                  <c:v>7.9373900000000001E-4</c:v>
                </c:pt>
                <c:pt idx="125550" formatCode="0.00E+00">
                  <c:v>7.7685799999999995E-4</c:v>
                </c:pt>
                <c:pt idx="125551" formatCode="0.00E+00">
                  <c:v>7.5929600000000002E-4</c:v>
                </c:pt>
                <c:pt idx="125552" formatCode="0.00E+00">
                  <c:v>7.41082E-4</c:v>
                </c:pt>
                <c:pt idx="125553" formatCode="0.00E+00">
                  <c:v>7.2224799999999999E-4</c:v>
                </c:pt>
                <c:pt idx="125554" formatCode="0.00E+00">
                  <c:v>7.0282299999999999E-4</c:v>
                </c:pt>
                <c:pt idx="125555" formatCode="0.00E+00">
                  <c:v>6.8283799999999996E-4</c:v>
                </c:pt>
                <c:pt idx="125556" formatCode="0.00E+00">
                  <c:v>6.6232599999999997E-4</c:v>
                </c:pt>
                <c:pt idx="125557" formatCode="0.00E+00">
                  <c:v>6.4131799999999999E-4</c:v>
                </c:pt>
                <c:pt idx="125558" formatCode="0.00E+00">
                  <c:v>6.1984699999999998E-4</c:v>
                </c:pt>
                <c:pt idx="125559" formatCode="0.00E+00">
                  <c:v>5.9794600000000002E-4</c:v>
                </c:pt>
                <c:pt idx="125560" formatCode="0.00E+00">
                  <c:v>5.7564699999999999E-4</c:v>
                </c:pt>
                <c:pt idx="125561" formatCode="0.00E+00">
                  <c:v>5.5298299999999995E-4</c:v>
                </c:pt>
                <c:pt idx="125562" formatCode="0.00E+00">
                  <c:v>5.2998900000000002E-4</c:v>
                </c:pt>
                <c:pt idx="125563" formatCode="0.00E+00">
                  <c:v>5.0669799999999998E-4</c:v>
                </c:pt>
                <c:pt idx="125564" formatCode="0.00E+00">
                  <c:v>4.8314300000000001E-4</c:v>
                </c:pt>
                <c:pt idx="125565" formatCode="0.00E+00">
                  <c:v>4.5935799999999999E-4</c:v>
                </c:pt>
                <c:pt idx="125566" formatCode="0.00E+00">
                  <c:v>4.3537600000000001E-4</c:v>
                </c:pt>
                <c:pt idx="125567" formatCode="0.00E+00">
                  <c:v>4.1123199999999998E-4</c:v>
                </c:pt>
                <c:pt idx="125568" formatCode="0.00E+00">
                  <c:v>3.8695800000000002E-4</c:v>
                </c:pt>
                <c:pt idx="125569" formatCode="0.00E+00">
                  <c:v>3.6258900000000002E-4</c:v>
                </c:pt>
                <c:pt idx="125570" formatCode="0.00E+00">
                  <c:v>3.3815700000000001E-4</c:v>
                </c:pt>
                <c:pt idx="125571" formatCode="0.00E+00">
                  <c:v>3.13694E-4</c:v>
                </c:pt>
                <c:pt idx="125572" formatCode="0.00E+00">
                  <c:v>2.8923499999999999E-4</c:v>
                </c:pt>
                <c:pt idx="125573" formatCode="0.00E+00">
                  <c:v>2.6480999999999998E-4</c:v>
                </c:pt>
                <c:pt idx="125574" formatCode="0.00E+00">
                  <c:v>2.4045100000000001E-4</c:v>
                </c:pt>
                <c:pt idx="125575" formatCode="0.00E+00">
                  <c:v>2.1619099999999999E-4</c:v>
                </c:pt>
                <c:pt idx="125576" formatCode="0.00E+00">
                  <c:v>1.9206E-4</c:v>
                </c:pt>
                <c:pt idx="125577" formatCode="0.00E+00">
                  <c:v>1.6808799999999999E-4</c:v>
                </c:pt>
                <c:pt idx="125578" formatCode="0.00E+00">
                  <c:v>1.44306E-4</c:v>
                </c:pt>
                <c:pt idx="125579" formatCode="0.00E+00">
                  <c:v>1.20742E-4</c:v>
                </c:pt>
                <c:pt idx="125580" formatCode="0.00E+00">
                  <c:v>9.7425999999999999E-5</c:v>
                </c:pt>
                <c:pt idx="125581" formatCode="0.00E+00">
                  <c:v>7.4385200000000001E-5</c:v>
                </c:pt>
                <c:pt idx="125582" formatCode="0.00E+00">
                  <c:v>5.1647200000000002E-5</c:v>
                </c:pt>
                <c:pt idx="125583" formatCode="0.00E+00">
                  <c:v>2.9238600000000002E-5</c:v>
                </c:pt>
                <c:pt idx="125584" formatCode="0.00E+00">
                  <c:v>7.1851900000000004E-6</c:v>
                </c:pt>
                <c:pt idx="125585" formatCode="0.00E+00">
                  <c:v>-1.44878E-5</c:v>
                </c:pt>
                <c:pt idx="125586" formatCode="0.00E+00">
                  <c:v>-3.5756300000000002E-5</c:v>
                </c:pt>
                <c:pt idx="125587" formatCode="0.00E+00">
                  <c:v>-5.65967E-5</c:v>
                </c:pt>
                <c:pt idx="125588" formatCode="0.00E+00">
                  <c:v>-7.6986700000000006E-5</c:v>
                </c:pt>
                <c:pt idx="125589" formatCode="0.00E+00">
                  <c:v>-9.6904399999999993E-5</c:v>
                </c:pt>
                <c:pt idx="125590" formatCode="0.00E+00">
                  <c:v>-1.16329E-4</c:v>
                </c:pt>
                <c:pt idx="125591" formatCode="0.00E+00">
                  <c:v>-1.3524199999999999E-4</c:v>
                </c:pt>
                <c:pt idx="125592" formatCode="0.00E+00">
                  <c:v>-1.5362199999999999E-4</c:v>
                </c:pt>
                <c:pt idx="125593" formatCode="0.00E+00">
                  <c:v>-1.71454E-4</c:v>
                </c:pt>
                <c:pt idx="125594" formatCode="0.00E+00">
                  <c:v>-1.8871900000000001E-4</c:v>
                </c:pt>
                <c:pt idx="125595" formatCode="0.00E+00">
                  <c:v>-2.0540200000000001E-4</c:v>
                </c:pt>
                <c:pt idx="125596" formatCode="0.00E+00">
                  <c:v>-2.2148799999999999E-4</c:v>
                </c:pt>
                <c:pt idx="125597" formatCode="0.00E+00">
                  <c:v>-2.3696399999999999E-4</c:v>
                </c:pt>
                <c:pt idx="125598" formatCode="0.00E+00">
                  <c:v>-2.5181699999999999E-4</c:v>
                </c:pt>
                <c:pt idx="125599" formatCode="0.00E+00">
                  <c:v>-2.6603400000000001E-4</c:v>
                </c:pt>
                <c:pt idx="125600" formatCode="0.00E+00">
                  <c:v>-2.7960600000000001E-4</c:v>
                </c:pt>
                <c:pt idx="125601" formatCode="0.00E+00">
                  <c:v>-2.9252199999999998E-4</c:v>
                </c:pt>
                <c:pt idx="125602" formatCode="0.00E+00">
                  <c:v>-3.0477500000000002E-4</c:v>
                </c:pt>
                <c:pt idx="125603" formatCode="0.00E+00">
                  <c:v>-3.16356E-4</c:v>
                </c:pt>
                <c:pt idx="125604" formatCode="0.00E+00">
                  <c:v>-3.2726000000000001E-4</c:v>
                </c:pt>
                <c:pt idx="125605" formatCode="0.00E+00">
                  <c:v>-3.3748200000000001E-4</c:v>
                </c:pt>
                <c:pt idx="125606" formatCode="0.00E+00">
                  <c:v>-3.4701600000000001E-4</c:v>
                </c:pt>
                <c:pt idx="125607" formatCode="0.00E+00">
                  <c:v>-3.5585899999999998E-4</c:v>
                </c:pt>
                <c:pt idx="125608" formatCode="0.00E+00">
                  <c:v>-3.6401100000000002E-4</c:v>
                </c:pt>
                <c:pt idx="125609" formatCode="0.00E+00">
                  <c:v>-3.7146899999999998E-4</c:v>
                </c:pt>
                <c:pt idx="125610" formatCode="0.00E+00">
                  <c:v>-3.7823300000000001E-4</c:v>
                </c:pt>
                <c:pt idx="125611" formatCode="0.00E+00">
                  <c:v>-3.8430499999999999E-4</c:v>
                </c:pt>
                <c:pt idx="125612" formatCode="0.00E+00">
                  <c:v>-3.8968599999999998E-4</c:v>
                </c:pt>
                <c:pt idx="125613" formatCode="0.00E+00">
                  <c:v>-3.9437899999999999E-4</c:v>
                </c:pt>
                <c:pt idx="125614" formatCode="0.00E+00">
                  <c:v>-3.9838800000000001E-4</c:v>
                </c:pt>
                <c:pt idx="125615" formatCode="0.00E+00">
                  <c:v>-4.0171800000000002E-4</c:v>
                </c:pt>
                <c:pt idx="125616" formatCode="0.00E+00">
                  <c:v>-4.04375E-4</c:v>
                </c:pt>
                <c:pt idx="125617" formatCode="0.00E+00">
                  <c:v>-4.0636600000000002E-4</c:v>
                </c:pt>
                <c:pt idx="125618" formatCode="0.00E+00">
                  <c:v>-4.0769800000000001E-4</c:v>
                </c:pt>
                <c:pt idx="125619" formatCode="0.00E+00">
                  <c:v>-4.08379E-4</c:v>
                </c:pt>
                <c:pt idx="125620" formatCode="0.00E+00">
                  <c:v>-4.0841899999999998E-4</c:v>
                </c:pt>
                <c:pt idx="125621" formatCode="0.00E+00">
                  <c:v>-4.0782900000000001E-4</c:v>
                </c:pt>
                <c:pt idx="125622" formatCode="0.00E+00">
                  <c:v>-4.0661799999999998E-4</c:v>
                </c:pt>
                <c:pt idx="125623" formatCode="0.00E+00">
                  <c:v>-4.0479999999999997E-4</c:v>
                </c:pt>
                <c:pt idx="125624" formatCode="0.00E+00">
                  <c:v>-4.02385E-4</c:v>
                </c:pt>
                <c:pt idx="125625" formatCode="0.00E+00">
                  <c:v>-3.9938899999999999E-4</c:v>
                </c:pt>
                <c:pt idx="125626" formatCode="0.00E+00">
                  <c:v>-3.9582300000000001E-4</c:v>
                </c:pt>
                <c:pt idx="125627" formatCode="0.00E+00">
                  <c:v>-3.9170399999999999E-4</c:v>
                </c:pt>
                <c:pt idx="125628" formatCode="0.00E+00">
                  <c:v>-3.8704499999999998E-4</c:v>
                </c:pt>
                <c:pt idx="125629" formatCode="0.00E+00">
                  <c:v>-3.8186399999999999E-4</c:v>
                </c:pt>
                <c:pt idx="125630" formatCode="0.00E+00">
                  <c:v>-3.7617500000000002E-4</c:v>
                </c:pt>
                <c:pt idx="125631" formatCode="0.00E+00">
                  <c:v>-3.69997E-4</c:v>
                </c:pt>
                <c:pt idx="125632" formatCode="0.00E+00">
                  <c:v>-3.6334600000000001E-4</c:v>
                </c:pt>
                <c:pt idx="125633" formatCode="0.00E+00">
                  <c:v>-3.5624000000000002E-4</c:v>
                </c:pt>
                <c:pt idx="125634" formatCode="0.00E+00">
                  <c:v>-3.4869799999999999E-4</c:v>
                </c:pt>
                <c:pt idx="125635" formatCode="0.00E+00">
                  <c:v>-3.4073699999999997E-4</c:v>
                </c:pt>
                <c:pt idx="125636" formatCode="0.00E+00">
                  <c:v>-3.3237799999999998E-4</c:v>
                </c:pt>
                <c:pt idx="125637" formatCode="0.00E+00">
                  <c:v>-3.2363900000000002E-4</c:v>
                </c:pt>
                <c:pt idx="125638" formatCode="0.00E+00">
                  <c:v>-3.14541E-4</c:v>
                </c:pt>
                <c:pt idx="125639" formatCode="0.00E+00">
                  <c:v>-3.0510200000000002E-4</c:v>
                </c:pt>
                <c:pt idx="125640" formatCode="0.00E+00">
                  <c:v>-2.9534299999999999E-4</c:v>
                </c:pt>
                <c:pt idx="125641" formatCode="0.00E+00">
                  <c:v>-2.8528400000000002E-4</c:v>
                </c:pt>
                <c:pt idx="125642" formatCode="0.00E+00">
                  <c:v>-2.7494599999999998E-4</c:v>
                </c:pt>
                <c:pt idx="125643" formatCode="0.00E+00">
                  <c:v>-2.6434899999999999E-4</c:v>
                </c:pt>
                <c:pt idx="125644" formatCode="0.00E+00">
                  <c:v>-2.5351399999999999E-4</c:v>
                </c:pt>
                <c:pt idx="125645" formatCode="0.00E+00">
                  <c:v>-2.4246200000000001E-4</c:v>
                </c:pt>
                <c:pt idx="125646" formatCode="0.00E+00">
                  <c:v>-2.3121200000000001E-4</c:v>
                </c:pt>
                <c:pt idx="125647" formatCode="0.00E+00">
                  <c:v>-2.1978699999999999E-4</c:v>
                </c:pt>
                <c:pt idx="125648" formatCode="0.00E+00">
                  <c:v>-2.0820600000000001E-4</c:v>
                </c:pt>
                <c:pt idx="125649" formatCode="0.00E+00">
                  <c:v>-1.9649000000000001E-4</c:v>
                </c:pt>
                <c:pt idx="125650" formatCode="0.00E+00">
                  <c:v>-1.8466000000000001E-4</c:v>
                </c:pt>
                <c:pt idx="125651" formatCode="0.00E+00">
                  <c:v>-1.7273599999999999E-4</c:v>
                </c:pt>
                <c:pt idx="125652" formatCode="0.00E+00">
                  <c:v>-1.6073699999999999E-4</c:v>
                </c:pt>
                <c:pt idx="125653" formatCode="0.00E+00">
                  <c:v>-1.4868499999999999E-4</c:v>
                </c:pt>
                <c:pt idx="125654" formatCode="0.00E+00">
                  <c:v>-1.3659800000000001E-4</c:v>
                </c:pt>
                <c:pt idx="125655" formatCode="0.00E+00">
                  <c:v>-1.2449600000000001E-4</c:v>
                </c:pt>
                <c:pt idx="125656" formatCode="0.00E+00">
                  <c:v>-1.12398E-4</c:v>
                </c:pt>
                <c:pt idx="125657" formatCode="0.00E+00">
                  <c:v>-1.0032299999999999E-4</c:v>
                </c:pt>
                <c:pt idx="125658" formatCode="0.00E+00">
                  <c:v>-8.8288799999999994E-5</c:v>
                </c:pt>
                <c:pt idx="125659" formatCode="0.00E+00">
                  <c:v>-7.6314600000000003E-5</c:v>
                </c:pt>
                <c:pt idx="125660" formatCode="0.00E+00">
                  <c:v>-6.4417600000000005E-5</c:v>
                </c:pt>
                <c:pt idx="125661" formatCode="0.00E+00">
                  <c:v>-5.2615099999999997E-5</c:v>
                </c:pt>
                <c:pt idx="125662" formatCode="0.00E+00">
                  <c:v>-4.0924000000000003E-5</c:v>
                </c:pt>
                <c:pt idx="125663" formatCode="0.00E+00">
                  <c:v>-2.9360799999999998E-5</c:v>
                </c:pt>
                <c:pt idx="125664" formatCode="0.00E+00">
                  <c:v>-1.7941500000000001E-5</c:v>
                </c:pt>
                <c:pt idx="125665" formatCode="0.00E+00">
                  <c:v>-6.6814500000000002E-6</c:v>
                </c:pt>
                <c:pt idx="125666" formatCode="0.00E+00">
                  <c:v>4.40432E-6</c:v>
                </c:pt>
                <c:pt idx="125667" formatCode="0.00E+00">
                  <c:v>1.5301299999999999E-5</c:v>
                </c:pt>
                <c:pt idx="125668" formatCode="0.00E+00">
                  <c:v>2.5995699999999999E-5</c:v>
                </c:pt>
                <c:pt idx="125669" formatCode="0.00E+00">
                  <c:v>3.6474099999999997E-5</c:v>
                </c:pt>
                <c:pt idx="125670" formatCode="0.00E+00">
                  <c:v>4.6723700000000001E-5</c:v>
                </c:pt>
                <c:pt idx="125671" formatCode="0.00E+00">
                  <c:v>5.6732199999999999E-5</c:v>
                </c:pt>
                <c:pt idx="125672" formatCode="0.00E+00">
                  <c:v>6.6488099999999998E-5</c:v>
                </c:pt>
                <c:pt idx="125673" formatCode="0.00E+00">
                  <c:v>7.5980200000000001E-5</c:v>
                </c:pt>
                <c:pt idx="125674" formatCode="0.00E+00">
                  <c:v>8.5198199999999993E-5</c:v>
                </c:pt>
                <c:pt idx="125675" formatCode="0.00E+00">
                  <c:v>9.4132100000000006E-5</c:v>
                </c:pt>
                <c:pt idx="125676" formatCode="0.00E+00">
                  <c:v>1.02773E-4</c:v>
                </c:pt>
                <c:pt idx="125677" formatCode="0.00E+00">
                  <c:v>1.11112E-4</c:v>
                </c:pt>
                <c:pt idx="125678" formatCode="0.00E+00">
                  <c:v>1.1914E-4</c:v>
                </c:pt>
                <c:pt idx="125679" formatCode="0.00E+00">
                  <c:v>1.26852E-4</c:v>
                </c:pt>
                <c:pt idx="125680" formatCode="0.00E+00">
                  <c:v>1.3423999999999999E-4</c:v>
                </c:pt>
                <c:pt idx="125681" formatCode="0.00E+00">
                  <c:v>1.41297E-4</c:v>
                </c:pt>
                <c:pt idx="125682" formatCode="0.00E+00">
                  <c:v>1.4801899999999999E-4</c:v>
                </c:pt>
                <c:pt idx="125683" formatCode="0.00E+00">
                  <c:v>1.5440000000000001E-4</c:v>
                </c:pt>
                <c:pt idx="125684" formatCode="0.00E+00">
                  <c:v>1.6043599999999999E-4</c:v>
                </c:pt>
                <c:pt idx="125685" formatCode="0.00E+00">
                  <c:v>1.6612300000000001E-4</c:v>
                </c:pt>
                <c:pt idx="125686" formatCode="0.00E+00">
                  <c:v>1.71459E-4</c:v>
                </c:pt>
                <c:pt idx="125687" formatCode="0.00E+00">
                  <c:v>1.76441E-4</c:v>
                </c:pt>
                <c:pt idx="125688" formatCode="0.00E+00">
                  <c:v>1.8106599999999999E-4</c:v>
                </c:pt>
                <c:pt idx="125689" formatCode="0.00E+00">
                  <c:v>1.85334E-4</c:v>
                </c:pt>
                <c:pt idx="125690" formatCode="0.00E+00">
                  <c:v>1.8924299999999999E-4</c:v>
                </c:pt>
                <c:pt idx="125691" formatCode="0.00E+00">
                  <c:v>1.9279400000000001E-4</c:v>
                </c:pt>
                <c:pt idx="125692" formatCode="0.00E+00">
                  <c:v>1.9598700000000001E-4</c:v>
                </c:pt>
                <c:pt idx="125693" formatCode="0.00E+00">
                  <c:v>1.9882299999999999E-4</c:v>
                </c:pt>
                <c:pt idx="125694" formatCode="0.00E+00">
                  <c:v>2.0130199999999999E-4</c:v>
                </c:pt>
                <c:pt idx="125695" formatCode="0.00E+00">
                  <c:v>2.03427E-4</c:v>
                </c:pt>
                <c:pt idx="125696" formatCode="0.00E+00">
                  <c:v>2.0520099999999999E-4</c:v>
                </c:pt>
                <c:pt idx="125697" formatCode="0.00E+00">
                  <c:v>2.0662499999999999E-4</c:v>
                </c:pt>
                <c:pt idx="125698" formatCode="0.00E+00">
                  <c:v>2.0770399999999999E-4</c:v>
                </c:pt>
                <c:pt idx="125699" formatCode="0.00E+00">
                  <c:v>2.0844E-4</c:v>
                </c:pt>
                <c:pt idx="125700" formatCode="0.00E+00">
                  <c:v>2.08839E-4</c:v>
                </c:pt>
                <c:pt idx="125701" formatCode="0.00E+00">
                  <c:v>2.0890399999999999E-4</c:v>
                </c:pt>
                <c:pt idx="125702" formatCode="0.00E+00">
                  <c:v>2.08641E-4</c:v>
                </c:pt>
                <c:pt idx="125703" formatCode="0.00E+00">
                  <c:v>2.0805500000000001E-4</c:v>
                </c:pt>
                <c:pt idx="125704" formatCode="0.00E+00">
                  <c:v>2.0715100000000001E-4</c:v>
                </c:pt>
                <c:pt idx="125705" formatCode="0.00E+00">
                  <c:v>2.05935E-4</c:v>
                </c:pt>
                <c:pt idx="125706" formatCode="0.00E+00">
                  <c:v>2.0441400000000001E-4</c:v>
                </c:pt>
                <c:pt idx="125707" formatCode="0.00E+00">
                  <c:v>2.0259400000000001E-4</c:v>
                </c:pt>
                <c:pt idx="125708" formatCode="0.00E+00">
                  <c:v>2.00483E-4</c:v>
                </c:pt>
                <c:pt idx="125709" formatCode="0.00E+00">
                  <c:v>1.9808599999999999E-4</c:v>
                </c:pt>
                <c:pt idx="125710" formatCode="0.00E+00">
                  <c:v>1.9541200000000001E-4</c:v>
                </c:pt>
                <c:pt idx="125711" formatCode="0.00E+00">
                  <c:v>1.9246700000000001E-4</c:v>
                </c:pt>
                <c:pt idx="125712" formatCode="0.00E+00">
                  <c:v>1.89261E-4</c:v>
                </c:pt>
                <c:pt idx="125713" formatCode="0.00E+00">
                  <c:v>1.8579999999999999E-4</c:v>
                </c:pt>
                <c:pt idx="125714" formatCode="0.00E+00">
                  <c:v>1.8209199999999999E-4</c:v>
                </c:pt>
                <c:pt idx="125715" formatCode="0.00E+00">
                  <c:v>1.7814600000000001E-4</c:v>
                </c:pt>
                <c:pt idx="125716" formatCode="0.00E+00">
                  <c:v>1.7396999999999999E-4</c:v>
                </c:pt>
                <c:pt idx="125717" formatCode="0.00E+00">
                  <c:v>1.69572E-4</c:v>
                </c:pt>
                <c:pt idx="125718" formatCode="0.00E+00">
                  <c:v>1.6496100000000001E-4</c:v>
                </c:pt>
                <c:pt idx="125719" formatCode="0.00E+00">
                  <c:v>1.6014499999999999E-4</c:v>
                </c:pt>
                <c:pt idx="125720" formatCode="0.00E+00">
                  <c:v>1.5513300000000001E-4</c:v>
                </c:pt>
                <c:pt idx="125721" formatCode="0.00E+00">
                  <c:v>1.4993299999999999E-4</c:v>
                </c:pt>
                <c:pt idx="125722" formatCode="0.00E+00">
                  <c:v>1.4455300000000001E-4</c:v>
                </c:pt>
                <c:pt idx="125723" formatCode="0.00E+00">
                  <c:v>1.3900300000000001E-4</c:v>
                </c:pt>
                <c:pt idx="125724" formatCode="0.00E+00">
                  <c:v>1.3328999999999999E-4</c:v>
                </c:pt>
                <c:pt idx="125725" formatCode="0.00E+00">
                  <c:v>1.2742400000000001E-4</c:v>
                </c:pt>
                <c:pt idx="125726" formatCode="0.00E+00">
                  <c:v>1.21412E-4</c:v>
                </c:pt>
                <c:pt idx="125727" formatCode="0.00E+00">
                  <c:v>1.15263E-4</c:v>
                </c:pt>
                <c:pt idx="125728" formatCode="0.00E+00">
                  <c:v>1.08984E-4</c:v>
                </c:pt>
                <c:pt idx="125729" formatCode="0.00E+00">
                  <c:v>1.0258499999999999E-4</c:v>
                </c:pt>
                <c:pt idx="125730" formatCode="0.00E+00">
                  <c:v>9.6072599999999999E-5</c:v>
                </c:pt>
                <c:pt idx="125731" formatCode="0.00E+00">
                  <c:v>8.9454899999999996E-5</c:v>
                </c:pt>
                <c:pt idx="125732" formatCode="0.00E+00">
                  <c:v>8.2739700000000003E-5</c:v>
                </c:pt>
                <c:pt idx="125733" formatCode="0.00E+00">
                  <c:v>7.5934300000000002E-5</c:v>
                </c:pt>
                <c:pt idx="125734" formatCode="0.00E+00">
                  <c:v>6.9046200000000003E-5</c:v>
                </c:pt>
                <c:pt idx="125735" formatCode="0.00E+00">
                  <c:v>6.2082599999999994E-5</c:v>
                </c:pt>
                <c:pt idx="125736" formatCode="0.00E+00">
                  <c:v>5.5050499999999997E-5</c:v>
                </c:pt>
                <c:pt idx="125737" formatCode="0.00E+00">
                  <c:v>4.7956500000000001E-5</c:v>
                </c:pt>
                <c:pt idx="125738" formatCode="0.00E+00">
                  <c:v>4.0807499999999999E-5</c:v>
                </c:pt>
                <c:pt idx="125739" formatCode="0.00E+00">
                  <c:v>3.3609599999999998E-5</c:v>
                </c:pt>
                <c:pt idx="125740" formatCode="0.00E+00">
                  <c:v>2.6369200000000002E-5</c:v>
                </c:pt>
                <c:pt idx="125741" formatCode="0.00E+00">
                  <c:v>1.90923E-5</c:v>
                </c:pt>
                <c:pt idx="125742" formatCode="0.00E+00">
                  <c:v>1.17845E-5</c:v>
                </c:pt>
                <c:pt idx="125743" formatCode="0.00E+00">
                  <c:v>4.4514600000000002E-6</c:v>
                </c:pt>
                <c:pt idx="125744" formatCode="0.00E+00">
                  <c:v>-2.9015300000000001E-6</c:v>
                </c:pt>
                <c:pt idx="125745" formatCode="0.00E+00">
                  <c:v>-1.02694E-5</c:v>
                </c:pt>
                <c:pt idx="125746" formatCode="0.00E+00">
                  <c:v>-1.7647199999999999E-5</c:v>
                </c:pt>
                <c:pt idx="125747" formatCode="0.00E+00">
                  <c:v>-2.50302E-5</c:v>
                </c:pt>
                <c:pt idx="125748" formatCode="0.00E+00">
                  <c:v>-3.2414199999999999E-5</c:v>
                </c:pt>
                <c:pt idx="125749" formatCode="0.00E+00">
                  <c:v>-3.9794800000000001E-5</c:v>
                </c:pt>
                <c:pt idx="125750" formatCode="0.00E+00">
                  <c:v>-4.7168E-5</c:v>
                </c:pt>
                <c:pt idx="125751" formatCode="0.00E+00">
                  <c:v>-5.4530100000000002E-5</c:v>
                </c:pt>
                <c:pt idx="125752" formatCode="0.00E+00">
                  <c:v>-6.1877299999999998E-5</c:v>
                </c:pt>
                <c:pt idx="125753" formatCode="0.00E+00">
                  <c:v>-6.9206499999999995E-5</c:v>
                </c:pt>
                <c:pt idx="125754" formatCode="0.00E+00">
                  <c:v>-7.65143E-5</c:v>
                </c:pt>
                <c:pt idx="125755" formatCode="0.00E+00">
                  <c:v>-8.3797799999999999E-5</c:v>
                </c:pt>
                <c:pt idx="125756" formatCode="0.00E+00">
                  <c:v>-9.1054100000000006E-5</c:v>
                </c:pt>
                <c:pt idx="125757" formatCode="0.00E+00">
                  <c:v>-9.8280600000000002E-5</c:v>
                </c:pt>
                <c:pt idx="125758" formatCode="0.00E+00">
                  <c:v>-1.05475E-4</c:v>
                </c:pt>
                <c:pt idx="125759" formatCode="0.00E+00">
                  <c:v>-1.1263400000000001E-4</c:v>
                </c:pt>
                <c:pt idx="125760" formatCode="0.00E+00">
                  <c:v>-1.19757E-4</c:v>
                </c:pt>
                <c:pt idx="125761" formatCode="0.00E+00">
                  <c:v>-1.2684099999999999E-4</c:v>
                </c:pt>
                <c:pt idx="125762" formatCode="0.00E+00">
                  <c:v>-1.3388500000000001E-4</c:v>
                </c:pt>
                <c:pt idx="125763" formatCode="0.00E+00">
                  <c:v>-1.4088499999999999E-4</c:v>
                </c:pt>
                <c:pt idx="125764" formatCode="0.00E+00">
                  <c:v>-1.47842E-4</c:v>
                </c:pt>
                <c:pt idx="125765" formatCode="0.00E+00">
                  <c:v>-1.5475299999999999E-4</c:v>
                </c:pt>
                <c:pt idx="125766" formatCode="0.00E+00">
                  <c:v>-1.6161600000000001E-4</c:v>
                </c:pt>
                <c:pt idx="125767" formatCode="0.00E+00">
                  <c:v>-1.68431E-4</c:v>
                </c:pt>
                <c:pt idx="125768" formatCode="0.00E+00">
                  <c:v>-1.7519599999999999E-4</c:v>
                </c:pt>
                <c:pt idx="125769" formatCode="0.00E+00">
                  <c:v>-1.8190900000000001E-4</c:v>
                </c:pt>
                <c:pt idx="125770" formatCode="0.00E+00">
                  <c:v>-1.88569E-4</c:v>
                </c:pt>
                <c:pt idx="125771" formatCode="0.00E+00">
                  <c:v>-1.95176E-4</c:v>
                </c:pt>
                <c:pt idx="125772" formatCode="0.00E+00">
                  <c:v>-2.0172699999999999E-4</c:v>
                </c:pt>
                <c:pt idx="125773" formatCode="0.00E+00">
                  <c:v>-2.0822200000000001E-4</c:v>
                </c:pt>
                <c:pt idx="125774" formatCode="0.00E+00">
                  <c:v>-2.1465899999999999E-4</c:v>
                </c:pt>
                <c:pt idx="125775" formatCode="0.00E+00">
                  <c:v>-2.2103699999999999E-4</c:v>
                </c:pt>
                <c:pt idx="125776" formatCode="0.00E+00">
                  <c:v>-2.2735400000000001E-4</c:v>
                </c:pt>
                <c:pt idx="125777" formatCode="0.00E+00">
                  <c:v>-2.3361000000000001E-4</c:v>
                </c:pt>
                <c:pt idx="125778" formatCode="0.00E+00">
                  <c:v>-2.3980200000000001E-4</c:v>
                </c:pt>
                <c:pt idx="125779" formatCode="0.00E+00">
                  <c:v>-2.4592899999999998E-4</c:v>
                </c:pt>
                <c:pt idx="125780" formatCode="0.00E+00">
                  <c:v>-2.5199E-4</c:v>
                </c:pt>
                <c:pt idx="125781" formatCode="0.00E+00">
                  <c:v>-2.5798200000000002E-4</c:v>
                </c:pt>
                <c:pt idx="125782" formatCode="0.00E+00">
                  <c:v>-2.6390400000000003E-4</c:v>
                </c:pt>
                <c:pt idx="125783" formatCode="0.00E+00">
                  <c:v>-2.6975300000000002E-4</c:v>
                </c:pt>
                <c:pt idx="125784" formatCode="0.00E+00">
                  <c:v>-2.75529E-4</c:v>
                </c:pt>
                <c:pt idx="125785" formatCode="0.00E+00">
                  <c:v>-2.8122800000000001E-4</c:v>
                </c:pt>
                <c:pt idx="125786" formatCode="0.00E+00">
                  <c:v>-2.8684700000000001E-4</c:v>
                </c:pt>
                <c:pt idx="125787" formatCode="0.00E+00">
                  <c:v>-2.9238499999999999E-4</c:v>
                </c:pt>
                <c:pt idx="125788" formatCode="0.00E+00">
                  <c:v>-2.9783899999999999E-4</c:v>
                </c:pt>
                <c:pt idx="125789" formatCode="0.00E+00">
                  <c:v>-3.0320500000000002E-4</c:v>
                </c:pt>
                <c:pt idx="125790" formatCode="0.00E+00">
                  <c:v>-3.0847999999999997E-4</c:v>
                </c:pt>
                <c:pt idx="125791" formatCode="0.00E+00">
                  <c:v>-3.1366199999999998E-4</c:v>
                </c:pt>
                <c:pt idx="125792" formatCode="0.00E+00">
                  <c:v>-3.1874600000000001E-4</c:v>
                </c:pt>
                <c:pt idx="125793" formatCode="0.00E+00">
                  <c:v>-3.2372899999999998E-4</c:v>
                </c:pt>
                <c:pt idx="125794" formatCode="0.00E+00">
                  <c:v>-3.2860700000000002E-4</c:v>
                </c:pt>
                <c:pt idx="125795" formatCode="0.00E+00">
                  <c:v>-3.3337500000000001E-4</c:v>
                </c:pt>
                <c:pt idx="125796" formatCode="0.00E+00">
                  <c:v>-3.38029E-4</c:v>
                </c:pt>
                <c:pt idx="125797" formatCode="0.00E+00">
                  <c:v>-3.4256500000000002E-4</c:v>
                </c:pt>
                <c:pt idx="125798" formatCode="0.00E+00">
                  <c:v>-3.4697800000000001E-4</c:v>
                </c:pt>
                <c:pt idx="125799" formatCode="0.00E+00">
                  <c:v>-3.5126200000000003E-4</c:v>
                </c:pt>
                <c:pt idx="125800" formatCode="0.00E+00">
                  <c:v>-3.5541300000000001E-4</c:v>
                </c:pt>
                <c:pt idx="125801" formatCode="0.00E+00">
                  <c:v>-3.5942400000000001E-4</c:v>
                </c:pt>
                <c:pt idx="125802" formatCode="0.00E+00">
                  <c:v>-3.6329E-4</c:v>
                </c:pt>
                <c:pt idx="125803" formatCode="0.00E+00">
                  <c:v>-3.67005E-4</c:v>
                </c:pt>
                <c:pt idx="125804" formatCode="0.00E+00">
                  <c:v>-3.7056300000000002E-4</c:v>
                </c:pt>
                <c:pt idx="125805" formatCode="0.00E+00">
                  <c:v>-3.7395700000000001E-4</c:v>
                </c:pt>
                <c:pt idx="125806" formatCode="0.00E+00">
                  <c:v>-3.7718099999999998E-4</c:v>
                </c:pt>
                <c:pt idx="125807" formatCode="0.00E+00">
                  <c:v>-3.8022700000000002E-4</c:v>
                </c:pt>
                <c:pt idx="125808" formatCode="0.00E+00">
                  <c:v>-3.8308999999999999E-4</c:v>
                </c:pt>
                <c:pt idx="125809" formatCode="0.00E+00">
                  <c:v>-3.8576099999999998E-4</c:v>
                </c:pt>
                <c:pt idx="125810" formatCode="0.00E+00">
                  <c:v>-3.8823299999999998E-4</c:v>
                </c:pt>
                <c:pt idx="125811" formatCode="0.00E+00">
                  <c:v>-3.9049899999999999E-4</c:v>
                </c:pt>
                <c:pt idx="125812" formatCode="0.00E+00">
                  <c:v>-3.9254999999999997E-4</c:v>
                </c:pt>
                <c:pt idx="125813" formatCode="0.00E+00">
                  <c:v>-3.9437899999999999E-4</c:v>
                </c:pt>
                <c:pt idx="125814" formatCode="0.00E+00">
                  <c:v>-3.9597800000000001E-4</c:v>
                </c:pt>
                <c:pt idx="125815" formatCode="0.00E+00">
                  <c:v>-3.9733900000000003E-4</c:v>
                </c:pt>
                <c:pt idx="125816" formatCode="0.00E+00">
                  <c:v>-3.98453E-4</c:v>
                </c:pt>
                <c:pt idx="125817" formatCode="0.00E+00">
                  <c:v>-3.9931299999999999E-4</c:v>
                </c:pt>
                <c:pt idx="125818" formatCode="0.00E+00">
                  <c:v>-3.9990799999999998E-4</c:v>
                </c:pt>
                <c:pt idx="125819" formatCode="0.00E+00">
                  <c:v>-4.0023199999999999E-4</c:v>
                </c:pt>
                <c:pt idx="125820" formatCode="0.00E+00">
                  <c:v>-4.0027500000000001E-4</c:v>
                </c:pt>
                <c:pt idx="125821" formatCode="0.00E+00">
                  <c:v>-4.0002899999999999E-4</c:v>
                </c:pt>
                <c:pt idx="125822" formatCode="0.00E+00">
                  <c:v>-3.9948499999999999E-4</c:v>
                </c:pt>
                <c:pt idx="125823" formatCode="0.00E+00">
                  <c:v>-3.9863399999999998E-4</c:v>
                </c:pt>
                <c:pt idx="125824" formatCode="0.00E+00">
                  <c:v>-3.97468E-4</c:v>
                </c:pt>
                <c:pt idx="125825" formatCode="0.00E+00">
                  <c:v>-3.9597800000000001E-4</c:v>
                </c:pt>
                <c:pt idx="125826" formatCode="0.00E+00">
                  <c:v>-3.94156E-4</c:v>
                </c:pt>
                <c:pt idx="125827" formatCode="0.00E+00">
                  <c:v>-3.9199299999999999E-4</c:v>
                </c:pt>
                <c:pt idx="125828" formatCode="0.00E+00">
                  <c:v>-3.8948100000000001E-4</c:v>
                </c:pt>
                <c:pt idx="125829" formatCode="0.00E+00">
                  <c:v>-3.8661099999999998E-4</c:v>
                </c:pt>
                <c:pt idx="125830" formatCode="0.00E+00">
                  <c:v>-3.83376E-4</c:v>
                </c:pt>
                <c:pt idx="125831" formatCode="0.00E+00">
                  <c:v>-3.7976699999999998E-4</c:v>
                </c:pt>
                <c:pt idx="125832" formatCode="0.00E+00">
                  <c:v>-3.7577699999999999E-4</c:v>
                </c:pt>
                <c:pt idx="125833" formatCode="0.00E+00">
                  <c:v>-3.71398E-4</c:v>
                </c:pt>
                <c:pt idx="125834" formatCode="0.00E+00">
                  <c:v>-3.66623E-4</c:v>
                </c:pt>
                <c:pt idx="125835" formatCode="0.00E+00">
                  <c:v>-3.6144500000000001E-4</c:v>
                </c:pt>
                <c:pt idx="125836" formatCode="0.00E+00">
                  <c:v>-3.55857E-4</c:v>
                </c:pt>
                <c:pt idx="125837" formatCode="0.00E+00">
                  <c:v>-3.49852E-4</c:v>
                </c:pt>
                <c:pt idx="125838" formatCode="0.00E+00">
                  <c:v>-3.43424E-4</c:v>
                </c:pt>
                <c:pt idx="125839" formatCode="0.00E+00">
                  <c:v>-3.3656799999999998E-4</c:v>
                </c:pt>
                <c:pt idx="125840" formatCode="0.00E+00">
                  <c:v>-3.2927800000000001E-4</c:v>
                </c:pt>
                <c:pt idx="125841" formatCode="0.00E+00">
                  <c:v>-3.2154800000000001E-4</c:v>
                </c:pt>
                <c:pt idx="125842" formatCode="0.00E+00">
                  <c:v>-3.1337500000000001E-4</c:v>
                </c:pt>
                <c:pt idx="125843" formatCode="0.00E+00">
                  <c:v>-3.0475400000000002E-4</c:v>
                </c:pt>
                <c:pt idx="125844" formatCode="0.00E+00">
                  <c:v>-2.95681E-4</c:v>
                </c:pt>
                <c:pt idx="125845" formatCode="0.00E+00">
                  <c:v>-2.8615299999999998E-4</c:v>
                </c:pt>
                <c:pt idx="125846" formatCode="0.00E+00">
                  <c:v>-2.7616700000000001E-4</c:v>
                </c:pt>
                <c:pt idx="125847" formatCode="0.00E+00">
                  <c:v>-2.6572100000000001E-4</c:v>
                </c:pt>
                <c:pt idx="125848" formatCode="0.00E+00">
                  <c:v>-2.5481199999999999E-4</c:v>
                </c:pt>
                <c:pt idx="125849" formatCode="0.00E+00">
                  <c:v>-2.43441E-4</c:v>
                </c:pt>
                <c:pt idx="125850" formatCode="0.00E+00">
                  <c:v>-2.31606E-4</c:v>
                </c:pt>
                <c:pt idx="125851" formatCode="0.00E+00">
                  <c:v>-2.1930699999999999E-4</c:v>
                </c:pt>
                <c:pt idx="125852" formatCode="0.00E+00">
                  <c:v>-2.0654500000000001E-4</c:v>
                </c:pt>
                <c:pt idx="125853" formatCode="0.00E+00">
                  <c:v>-1.9332099999999999E-4</c:v>
                </c:pt>
                <c:pt idx="125854" formatCode="0.00E+00">
                  <c:v>-1.79636E-4</c:v>
                </c:pt>
                <c:pt idx="125855" formatCode="0.00E+00">
                  <c:v>-1.6549499999999999E-4</c:v>
                </c:pt>
                <c:pt idx="125856" formatCode="0.00E+00">
                  <c:v>-1.5089899999999999E-4</c:v>
                </c:pt>
                <c:pt idx="125857" formatCode="0.00E+00">
                  <c:v>-1.35852E-4</c:v>
                </c:pt>
                <c:pt idx="125858" formatCode="0.00E+00">
                  <c:v>-1.2036000000000001E-4</c:v>
                </c:pt>
                <c:pt idx="125859" formatCode="0.00E+00">
                  <c:v>-1.0442699999999999E-4</c:v>
                </c:pt>
                <c:pt idx="125860" formatCode="0.00E+00">
                  <c:v>-8.8059299999999999E-5</c:v>
                </c:pt>
                <c:pt idx="125861" formatCode="0.00E+00">
                  <c:v>-7.1264200000000001E-5</c:v>
                </c:pt>
                <c:pt idx="125862" formatCode="0.00E+00">
                  <c:v>-5.4048899999999997E-5</c:v>
                </c:pt>
                <c:pt idx="125863" formatCode="0.00E+00">
                  <c:v>-3.6421599999999997E-5</c:v>
                </c:pt>
                <c:pt idx="125864" formatCode="0.00E+00">
                  <c:v>-1.8391499999999998E-5</c:v>
                </c:pt>
                <c:pt idx="125865" formatCode="0.00E+00">
                  <c:v>3.1747800000000003E-8</c:v>
                </c:pt>
                <c:pt idx="125866" formatCode="0.00E+00">
                  <c:v>1.8837600000000001E-5</c:v>
                </c:pt>
                <c:pt idx="125867" formatCode="0.00E+00">
                  <c:v>3.80146E-5</c:v>
                </c:pt>
                <c:pt idx="125868" formatCode="0.00E+00">
                  <c:v>5.7550899999999998E-5</c:v>
                </c:pt>
                <c:pt idx="125869" formatCode="0.00E+00">
                  <c:v>7.7433400000000003E-5</c:v>
                </c:pt>
                <c:pt idx="125870" formatCode="0.00E+00">
                  <c:v>9.7648700000000006E-5</c:v>
                </c:pt>
                <c:pt idx="125871" formatCode="0.00E+00">
                  <c:v>1.18182E-4</c:v>
                </c:pt>
                <c:pt idx="125872" formatCode="0.00E+00">
                  <c:v>1.3901899999999999E-4</c:v>
                </c:pt>
                <c:pt idx="125873" formatCode="0.00E+00">
                  <c:v>1.6014299999999999E-4</c:v>
                </c:pt>
                <c:pt idx="125874" formatCode="0.00E+00">
                  <c:v>1.81538E-4</c:v>
                </c:pt>
                <c:pt idx="125875" formatCode="0.00E+00">
                  <c:v>2.03186E-4</c:v>
                </c:pt>
                <c:pt idx="125876" formatCode="0.00E+00">
                  <c:v>2.25069E-4</c:v>
                </c:pt>
                <c:pt idx="125877" formatCode="0.00E+00">
                  <c:v>2.4716899999999999E-4</c:v>
                </c:pt>
                <c:pt idx="125878" formatCode="0.00E+00">
                  <c:v>2.69466E-4</c:v>
                </c:pt>
                <c:pt idx="125879" formatCode="0.00E+00">
                  <c:v>2.9193900000000001E-4</c:v>
                </c:pt>
                <c:pt idx="125880" formatCode="0.00E+00">
                  <c:v>3.1456799999999999E-4</c:v>
                </c:pt>
                <c:pt idx="125881" formatCode="0.00E+00">
                  <c:v>3.3733199999999997E-4</c:v>
                </c:pt>
                <c:pt idx="125882" formatCode="0.00E+00">
                  <c:v>3.6020699999999998E-4</c:v>
                </c:pt>
                <c:pt idx="125883" formatCode="0.00E+00">
                  <c:v>3.8317199999999998E-4</c:v>
                </c:pt>
                <c:pt idx="125884" formatCode="0.00E+00">
                  <c:v>4.06203E-4</c:v>
                </c:pt>
                <c:pt idx="125885" formatCode="0.00E+00">
                  <c:v>4.2927599999999997E-4</c:v>
                </c:pt>
                <c:pt idx="125886" formatCode="0.00E+00">
                  <c:v>4.52366E-4</c:v>
                </c:pt>
                <c:pt idx="125887" formatCode="0.00E+00">
                  <c:v>4.7544900000000002E-4</c:v>
                </c:pt>
                <c:pt idx="125888" formatCode="0.00E+00">
                  <c:v>4.9849900000000001E-4</c:v>
                </c:pt>
                <c:pt idx="125889" formatCode="0.00E+00">
                  <c:v>5.2148899999999998E-4</c:v>
                </c:pt>
                <c:pt idx="125890" formatCode="0.00E+00">
                  <c:v>5.4439400000000002E-4</c:v>
                </c:pt>
                <c:pt idx="125891" formatCode="0.00E+00">
                  <c:v>5.6718700000000003E-4</c:v>
                </c:pt>
                <c:pt idx="125892" formatCode="0.00E+00">
                  <c:v>5.8984E-4</c:v>
                </c:pt>
                <c:pt idx="125893" formatCode="0.00E+00">
                  <c:v>6.1232599999999995E-4</c:v>
                </c:pt>
                <c:pt idx="125894" formatCode="0.00E+00">
                  <c:v>6.3461599999999996E-4</c:v>
                </c:pt>
                <c:pt idx="125895" formatCode="0.00E+00">
                  <c:v>6.5668300000000003E-4</c:v>
                </c:pt>
                <c:pt idx="125896" formatCode="0.00E+00">
                  <c:v>6.7849800000000004E-4</c:v>
                </c:pt>
                <c:pt idx="125897" formatCode="0.00E+00">
                  <c:v>7.0003299999999997E-4</c:v>
                </c:pt>
                <c:pt idx="125898" formatCode="0.00E+00">
                  <c:v>7.2125800000000001E-4</c:v>
                </c:pt>
                <c:pt idx="125899" formatCode="0.00E+00">
                  <c:v>7.4214500000000004E-4</c:v>
                </c:pt>
                <c:pt idx="125900" formatCode="0.00E+00">
                  <c:v>7.6266400000000003E-4</c:v>
                </c:pt>
                <c:pt idx="125901" formatCode="0.00E+00">
                  <c:v>7.8278699999999996E-4</c:v>
                </c:pt>
                <c:pt idx="125902" formatCode="0.00E+00">
                  <c:v>8.0248400000000001E-4</c:v>
                </c:pt>
                <c:pt idx="125903" formatCode="0.00E+00">
                  <c:v>8.2172600000000005E-4</c:v>
                </c:pt>
                <c:pt idx="125904" formatCode="0.00E+00">
                  <c:v>8.4048499999999997E-4</c:v>
                </c:pt>
                <c:pt idx="125905" formatCode="0.00E+00">
                  <c:v>8.5873000000000004E-4</c:v>
                </c:pt>
                <c:pt idx="125906" formatCode="0.00E+00">
                  <c:v>8.7643400000000005E-4</c:v>
                </c:pt>
                <c:pt idx="125907" formatCode="0.00E+00">
                  <c:v>8.9356699999999995E-4</c:v>
                </c:pt>
                <c:pt idx="125908" formatCode="0.00E+00">
                  <c:v>9.1010199999999998E-4</c:v>
                </c:pt>
                <c:pt idx="125909" formatCode="0.00E+00">
                  <c:v>9.2600899999999999E-4</c:v>
                </c:pt>
                <c:pt idx="125910" formatCode="0.00E+00">
                  <c:v>9.41262E-4</c:v>
                </c:pt>
                <c:pt idx="125911" formatCode="0.00E+00">
                  <c:v>9.5583300000000001E-4</c:v>
                </c:pt>
                <c:pt idx="125912" formatCode="0.00E+00">
                  <c:v>9.69694E-4</c:v>
                </c:pt>
                <c:pt idx="125913" formatCode="0.00E+00">
                  <c:v>9.8281900000000001E-4</c:v>
                </c:pt>
                <c:pt idx="125914" formatCode="0.00E+00">
                  <c:v>9.9518299999999996E-4</c:v>
                </c:pt>
                <c:pt idx="125915" formatCode="0.00E+00">
                  <c:v>1.00676E-3</c:v>
                </c:pt>
                <c:pt idx="125916" formatCode="0.00E+00">
                  <c:v>1.0175200000000001E-3</c:v>
                </c:pt>
                <c:pt idx="125917" formatCode="0.00E+00">
                  <c:v>1.0274500000000001E-3</c:v>
                </c:pt>
                <c:pt idx="125918" formatCode="0.00E+00">
                  <c:v>1.03651E-3</c:v>
                </c:pt>
                <c:pt idx="125919" formatCode="0.00E+00">
                  <c:v>1.0447E-3</c:v>
                </c:pt>
                <c:pt idx="125920" formatCode="0.00E+00">
                  <c:v>1.0519699999999999E-3</c:v>
                </c:pt>
                <c:pt idx="125921" formatCode="0.00E+00">
                  <c:v>1.05832E-3</c:v>
                </c:pt>
                <c:pt idx="125922" formatCode="0.00E+00">
                  <c:v>1.06372E-3</c:v>
                </c:pt>
                <c:pt idx="125923" formatCode="0.00E+00">
                  <c:v>1.0681499999999999E-3</c:v>
                </c:pt>
                <c:pt idx="125924" formatCode="0.00E+00">
                  <c:v>1.0716E-3</c:v>
                </c:pt>
                <c:pt idx="125925" formatCode="0.00E+00">
                  <c:v>1.0740400000000001E-3</c:v>
                </c:pt>
                <c:pt idx="125926" formatCode="0.00E+00">
                  <c:v>1.0754600000000001E-3</c:v>
                </c:pt>
                <c:pt idx="125927" formatCode="0.00E+00">
                  <c:v>1.07584E-3</c:v>
                </c:pt>
                <c:pt idx="125928" formatCode="0.00E+00">
                  <c:v>1.0751700000000001E-3</c:v>
                </c:pt>
                <c:pt idx="125929" formatCode="0.00E+00">
                  <c:v>1.07343E-3</c:v>
                </c:pt>
                <c:pt idx="125930" formatCode="0.00E+00">
                  <c:v>1.0706100000000001E-3</c:v>
                </c:pt>
                <c:pt idx="125931" formatCode="0.00E+00">
                  <c:v>1.0667000000000001E-3</c:v>
                </c:pt>
                <c:pt idx="125932" formatCode="0.00E+00">
                  <c:v>1.0616899999999999E-3</c:v>
                </c:pt>
                <c:pt idx="125933" formatCode="0.00E+00">
                  <c:v>1.05557E-3</c:v>
                </c:pt>
                <c:pt idx="125934" formatCode="0.00E+00">
                  <c:v>1.0483300000000001E-3</c:v>
                </c:pt>
                <c:pt idx="125935" formatCode="0.00E+00">
                  <c:v>1.0399599999999999E-3</c:v>
                </c:pt>
                <c:pt idx="125936" formatCode="0.00E+00">
                  <c:v>1.03046E-3</c:v>
                </c:pt>
                <c:pt idx="125937" formatCode="0.00E+00">
                  <c:v>1.01983E-3</c:v>
                </c:pt>
                <c:pt idx="125938" formatCode="0.00E+00">
                  <c:v>1.0080600000000001E-3</c:v>
                </c:pt>
                <c:pt idx="125939" formatCode="0.00E+00">
                  <c:v>9.9514500000000001E-4</c:v>
                </c:pt>
                <c:pt idx="125940" formatCode="0.00E+00">
                  <c:v>9.8109299999999994E-4</c:v>
                </c:pt>
                <c:pt idx="125941" formatCode="0.00E+00">
                  <c:v>9.6590300000000005E-4</c:v>
                </c:pt>
                <c:pt idx="125942" formatCode="0.00E+00">
                  <c:v>9.4957600000000004E-4</c:v>
                </c:pt>
                <c:pt idx="125943" formatCode="0.00E+00">
                  <c:v>9.3211599999999998E-4</c:v>
                </c:pt>
                <c:pt idx="125944" formatCode="0.00E+00">
                  <c:v>9.1352899999999995E-4</c:v>
                </c:pt>
                <c:pt idx="125945" formatCode="0.00E+00">
                  <c:v>8.9382199999999995E-4</c:v>
                </c:pt>
                <c:pt idx="125946" formatCode="0.00E+00">
                  <c:v>8.73002E-4</c:v>
                </c:pt>
                <c:pt idx="125947" formatCode="0.00E+00">
                  <c:v>8.5107900000000003E-4</c:v>
                </c:pt>
                <c:pt idx="125948" formatCode="0.00E+00">
                  <c:v>8.2806399999999999E-4</c:v>
                </c:pt>
                <c:pt idx="125949" formatCode="0.00E+00">
                  <c:v>8.0396999999999999E-4</c:v>
                </c:pt>
                <c:pt idx="125950" formatCode="0.00E+00">
                  <c:v>7.7881100000000002E-4</c:v>
                </c:pt>
                <c:pt idx="125951" formatCode="0.00E+00">
                  <c:v>7.5259999999999997E-4</c:v>
                </c:pt>
                <c:pt idx="125952" formatCode="0.00E+00">
                  <c:v>7.2535700000000004E-4</c:v>
                </c:pt>
                <c:pt idx="125953" formatCode="0.00E+00">
                  <c:v>6.9709700000000004E-4</c:v>
                </c:pt>
                <c:pt idx="125954" formatCode="0.00E+00">
                  <c:v>6.6784099999999996E-4</c:v>
                </c:pt>
                <c:pt idx="125955" formatCode="0.00E+00">
                  <c:v>6.3761000000000004E-4</c:v>
                </c:pt>
                <c:pt idx="125956" formatCode="0.00E+00">
                  <c:v>6.0642499999999995E-4</c:v>
                </c:pt>
                <c:pt idx="125957" formatCode="0.00E+00">
                  <c:v>5.7431099999999998E-4</c:v>
                </c:pt>
                <c:pt idx="125958" formatCode="0.00E+00">
                  <c:v>5.4129099999999995E-4</c:v>
                </c:pt>
                <c:pt idx="125959" formatCode="0.00E+00">
                  <c:v>5.0739399999999999E-4</c:v>
                </c:pt>
                <c:pt idx="125960" formatCode="0.00E+00">
                  <c:v>4.7264399999999998E-4</c:v>
                </c:pt>
                <c:pt idx="125961" formatCode="0.00E+00">
                  <c:v>4.3707300000000001E-4</c:v>
                </c:pt>
                <c:pt idx="125962" formatCode="0.00E+00">
                  <c:v>4.0070900000000002E-4</c:v>
                </c:pt>
                <c:pt idx="125963" formatCode="0.00E+00">
                  <c:v>3.6358300000000001E-4</c:v>
                </c:pt>
                <c:pt idx="125964" formatCode="0.00E+00">
                  <c:v>3.2572900000000003E-4</c:v>
                </c:pt>
                <c:pt idx="125965" formatCode="0.00E+00">
                  <c:v>2.8717899999999998E-4</c:v>
                </c:pt>
                <c:pt idx="125966" formatCode="0.00E+00">
                  <c:v>2.4796900000000001E-4</c:v>
                </c:pt>
                <c:pt idx="125967" formatCode="0.00E+00">
                  <c:v>2.0813299999999999E-4</c:v>
                </c:pt>
                <c:pt idx="125968" formatCode="0.00E+00">
                  <c:v>1.6770899999999999E-4</c:v>
                </c:pt>
                <c:pt idx="125969" formatCode="0.00E+00">
                  <c:v>1.26735E-4</c:v>
                </c:pt>
                <c:pt idx="125970" formatCode="0.00E+00">
                  <c:v>8.5249399999999997E-5</c:v>
                </c:pt>
                <c:pt idx="125971" formatCode="0.00E+00">
                  <c:v>4.3291599999999997E-5</c:v>
                </c:pt>
                <c:pt idx="125972" formatCode="0.00E+00">
                  <c:v>9.02483E-7</c:v>
                </c:pt>
                <c:pt idx="125973" formatCode="0.00E+00">
                  <c:v>-4.1876599999999998E-5</c:v>
                </c:pt>
                <c:pt idx="125974" formatCode="0.00E+00">
                  <c:v>-8.50034E-5</c:v>
                </c:pt>
                <c:pt idx="125975" formatCode="0.00E+00">
                  <c:v>-1.2843500000000001E-4</c:v>
                </c:pt>
                <c:pt idx="125976" formatCode="0.00E+00">
                  <c:v>-1.7212799999999999E-4</c:v>
                </c:pt>
                <c:pt idx="125977" formatCode="0.00E+00">
                  <c:v>-2.1603700000000001E-4</c:v>
                </c:pt>
                <c:pt idx="125978" formatCode="0.00E+00">
                  <c:v>-2.6011799999999999E-4</c:v>
                </c:pt>
                <c:pt idx="125979" formatCode="0.00E+00">
                  <c:v>-3.04326E-4</c:v>
                </c:pt>
                <c:pt idx="125980" formatCode="0.00E+00">
                  <c:v>-3.4861400000000002E-4</c:v>
                </c:pt>
                <c:pt idx="125981" formatCode="0.00E+00">
                  <c:v>-3.9293599999999998E-4</c:v>
                </c:pt>
                <c:pt idx="125982" formatCode="0.00E+00">
                  <c:v>-4.3724600000000002E-4</c:v>
                </c:pt>
                <c:pt idx="125983" formatCode="0.00E+00">
                  <c:v>-4.8149599999999999E-4</c:v>
                </c:pt>
                <c:pt idx="125984" formatCode="0.00E+00">
                  <c:v>-5.2563800000000004E-4</c:v>
                </c:pt>
                <c:pt idx="125985" formatCode="0.00E+00">
                  <c:v>-5.6962600000000005E-4</c:v>
                </c:pt>
                <c:pt idx="125986" formatCode="0.00E+00">
                  <c:v>-6.1341100000000001E-4</c:v>
                </c:pt>
                <c:pt idx="125987" formatCode="0.00E+00">
                  <c:v>-6.5694500000000003E-4</c:v>
                </c:pt>
                <c:pt idx="125988" formatCode="0.00E+00">
                  <c:v>-7.0018200000000004E-4</c:v>
                </c:pt>
                <c:pt idx="125989" formatCode="0.00E+00">
                  <c:v>-7.43072E-4</c:v>
                </c:pt>
                <c:pt idx="125990" formatCode="0.00E+00">
                  <c:v>-7.8556800000000005E-4</c:v>
                </c:pt>
                <c:pt idx="125991" formatCode="0.00E+00">
                  <c:v>-8.2762299999999999E-4</c:v>
                </c:pt>
                <c:pt idx="125992" formatCode="0.00E+00">
                  <c:v>-8.6918900000000003E-4</c:v>
                </c:pt>
                <c:pt idx="125993" formatCode="0.00E+00">
                  <c:v>-9.1021799999999996E-4</c:v>
                </c:pt>
                <c:pt idx="125994" formatCode="0.00E+00">
                  <c:v>-9.5066400000000004E-4</c:v>
                </c:pt>
                <c:pt idx="125995" formatCode="0.00E+00">
                  <c:v>-9.9048100000000009E-4</c:v>
                </c:pt>
                <c:pt idx="125996" formatCode="0.00E+00">
                  <c:v>-1.02962E-3</c:v>
                </c:pt>
                <c:pt idx="125997" formatCode="0.00E+00">
                  <c:v>-1.0680399999999999E-3</c:v>
                </c:pt>
                <c:pt idx="125998" formatCode="0.00E+00">
                  <c:v>-1.1056900000000001E-3</c:v>
                </c:pt>
                <c:pt idx="125999" formatCode="0.00E+00">
                  <c:v>-1.14254E-3</c:v>
                </c:pt>
                <c:pt idx="126000" formatCode="0.00E+00">
                  <c:v>-1.1785299999999999E-3</c:v>
                </c:pt>
                <c:pt idx="126001" formatCode="0.00E+00">
                  <c:v>-1.2136200000000001E-3</c:v>
                </c:pt>
                <c:pt idx="126002" formatCode="0.00E+00">
                  <c:v>-1.24777E-3</c:v>
                </c:pt>
                <c:pt idx="126003" formatCode="0.00E+00">
                  <c:v>-1.2809399999999999E-3</c:v>
                </c:pt>
                <c:pt idx="126004" formatCode="0.00E+00">
                  <c:v>-1.31309E-3</c:v>
                </c:pt>
                <c:pt idx="126005" formatCode="0.00E+00">
                  <c:v>-1.3441799999999999E-3</c:v>
                </c:pt>
                <c:pt idx="126006" formatCode="0.00E+00">
                  <c:v>-1.3741599999999999E-3</c:v>
                </c:pt>
                <c:pt idx="126007" formatCode="0.00E+00">
                  <c:v>-1.40302E-3</c:v>
                </c:pt>
                <c:pt idx="126008" formatCode="0.00E+00">
                  <c:v>-1.4306900000000001E-3</c:v>
                </c:pt>
                <c:pt idx="126009" formatCode="0.00E+00">
                  <c:v>-1.4571600000000001E-3</c:v>
                </c:pt>
                <c:pt idx="126010" formatCode="0.00E+00">
                  <c:v>-1.4823900000000001E-3</c:v>
                </c:pt>
                <c:pt idx="126011" formatCode="0.00E+00">
                  <c:v>-1.5063399999999999E-3</c:v>
                </c:pt>
                <c:pt idx="126012" formatCode="0.00E+00">
                  <c:v>-1.5289800000000001E-3</c:v>
                </c:pt>
                <c:pt idx="126013" formatCode="0.00E+00">
                  <c:v>-1.55029E-3</c:v>
                </c:pt>
                <c:pt idx="126014" formatCode="0.00E+00">
                  <c:v>-1.5702299999999999E-3</c:v>
                </c:pt>
                <c:pt idx="126015" formatCode="0.00E+00">
                  <c:v>-1.58877E-3</c:v>
                </c:pt>
                <c:pt idx="126016" formatCode="0.00E+00">
                  <c:v>-1.6058999999999999E-3</c:v>
                </c:pt>
                <c:pt idx="126017" formatCode="0.00E+00">
                  <c:v>-1.6215800000000001E-3</c:v>
                </c:pt>
                <c:pt idx="126018" formatCode="0.00E+00">
                  <c:v>-1.6358E-3</c:v>
                </c:pt>
                <c:pt idx="126019" formatCode="0.00E+00">
                  <c:v>-1.64853E-3</c:v>
                </c:pt>
                <c:pt idx="126020" formatCode="0.00E+00">
                  <c:v>-1.65974E-3</c:v>
                </c:pt>
                <c:pt idx="126021" formatCode="0.00E+00">
                  <c:v>-1.6694399999999999E-3</c:v>
                </c:pt>
                <c:pt idx="126022" formatCode="0.00E+00">
                  <c:v>-1.6775799999999999E-3</c:v>
                </c:pt>
                <c:pt idx="126023" formatCode="0.00E+00">
                  <c:v>-1.68418E-3</c:v>
                </c:pt>
                <c:pt idx="126024" formatCode="0.00E+00">
                  <c:v>-1.6891899999999999E-3</c:v>
                </c:pt>
                <c:pt idx="126025" formatCode="0.00E+00">
                  <c:v>-1.6926300000000001E-3</c:v>
                </c:pt>
                <c:pt idx="126026" formatCode="0.00E+00">
                  <c:v>-1.69447E-3</c:v>
                </c:pt>
                <c:pt idx="126027" formatCode="0.00E+00">
                  <c:v>-1.69472E-3</c:v>
                </c:pt>
                <c:pt idx="126028" formatCode="0.00E+00">
                  <c:v>-1.6933499999999999E-3</c:v>
                </c:pt>
                <c:pt idx="126029" formatCode="0.00E+00">
                  <c:v>-1.6903700000000001E-3</c:v>
                </c:pt>
                <c:pt idx="126030" formatCode="0.00E+00">
                  <c:v>-1.68578E-3</c:v>
                </c:pt>
                <c:pt idx="126031" formatCode="0.00E+00">
                  <c:v>-1.67957E-3</c:v>
                </c:pt>
                <c:pt idx="126032" formatCode="0.00E+00">
                  <c:v>-1.6717500000000001E-3</c:v>
                </c:pt>
                <c:pt idx="126033" formatCode="0.00E+00">
                  <c:v>-1.6623199999999999E-3</c:v>
                </c:pt>
                <c:pt idx="126034" formatCode="0.00E+00">
                  <c:v>-1.65127E-3</c:v>
                </c:pt>
                <c:pt idx="126035" formatCode="0.00E+00">
                  <c:v>-1.6386300000000001E-3</c:v>
                </c:pt>
                <c:pt idx="126036" formatCode="0.00E+00">
                  <c:v>-1.6243900000000001E-3</c:v>
                </c:pt>
                <c:pt idx="126037" formatCode="0.00E+00">
                  <c:v>-1.60856E-3</c:v>
                </c:pt>
                <c:pt idx="126038" formatCode="0.00E+00">
                  <c:v>-1.5911600000000001E-3</c:v>
                </c:pt>
                <c:pt idx="126039" formatCode="0.00E+00">
                  <c:v>-1.5721999999999999E-3</c:v>
                </c:pt>
                <c:pt idx="126040" formatCode="0.00E+00">
                  <c:v>-1.5517E-3</c:v>
                </c:pt>
                <c:pt idx="126041" formatCode="0.00E+00">
                  <c:v>-1.52966E-3</c:v>
                </c:pt>
                <c:pt idx="126042" formatCode="0.00E+00">
                  <c:v>-1.5061199999999999E-3</c:v>
                </c:pt>
                <c:pt idx="126043" formatCode="0.00E+00">
                  <c:v>-1.48109E-3</c:v>
                </c:pt>
                <c:pt idx="126044" formatCode="0.00E+00">
                  <c:v>-1.45458E-3</c:v>
                </c:pt>
                <c:pt idx="126045" formatCode="0.00E+00">
                  <c:v>-1.4266299999999999E-3</c:v>
                </c:pt>
                <c:pt idx="126046" formatCode="0.00E+00">
                  <c:v>-1.39726E-3</c:v>
                </c:pt>
                <c:pt idx="126047" formatCode="0.00E+00">
                  <c:v>-1.3664899999999999E-3</c:v>
                </c:pt>
                <c:pt idx="126048" formatCode="0.00E+00">
                  <c:v>-1.3343599999999999E-3</c:v>
                </c:pt>
                <c:pt idx="126049" formatCode="0.00E+00">
                  <c:v>-1.3008900000000001E-3</c:v>
                </c:pt>
                <c:pt idx="126050" formatCode="0.00E+00">
                  <c:v>-1.26611E-3</c:v>
                </c:pt>
                <c:pt idx="126051" formatCode="0.00E+00">
                  <c:v>-1.2300600000000001E-3</c:v>
                </c:pt>
                <c:pt idx="126052" formatCode="0.00E+00">
                  <c:v>-1.1927699999999999E-3</c:v>
                </c:pt>
                <c:pt idx="126053" formatCode="0.00E+00">
                  <c:v>-1.15427E-3</c:v>
                </c:pt>
                <c:pt idx="126054" formatCode="0.00E+00">
                  <c:v>-1.1146000000000001E-3</c:v>
                </c:pt>
                <c:pt idx="126055" formatCode="0.00E+00">
                  <c:v>-1.0738E-3</c:v>
                </c:pt>
                <c:pt idx="126056" formatCode="0.00E+00">
                  <c:v>-1.03191E-3</c:v>
                </c:pt>
                <c:pt idx="126057" formatCode="0.00E+00">
                  <c:v>-9.8897299999999998E-4</c:v>
                </c:pt>
                <c:pt idx="126058" formatCode="0.00E+00">
                  <c:v>-9.4501999999999997E-4</c:v>
                </c:pt>
                <c:pt idx="126059" formatCode="0.00E+00">
                  <c:v>-9.0010000000000003E-4</c:v>
                </c:pt>
                <c:pt idx="126060" formatCode="0.00E+00">
                  <c:v>-8.5425300000000002E-4</c:v>
                </c:pt>
                <c:pt idx="126061" formatCode="0.00E+00">
                  <c:v>-8.0752700000000005E-4</c:v>
                </c:pt>
                <c:pt idx="126062" formatCode="0.00E+00">
                  <c:v>-7.5996500000000003E-4</c:v>
                </c:pt>
                <c:pt idx="126063" formatCode="0.00E+00">
                  <c:v>-7.1161399999999995E-4</c:v>
                </c:pt>
                <c:pt idx="126064" formatCode="0.00E+00">
                  <c:v>-6.6251999999999999E-4</c:v>
                </c:pt>
                <c:pt idx="126065" formatCode="0.00E+00">
                  <c:v>-6.1273199999999995E-4</c:v>
                </c:pt>
                <c:pt idx="126066" formatCode="0.00E+00">
                  <c:v>-5.6229900000000005E-4</c:v>
                </c:pt>
                <c:pt idx="126067" formatCode="0.00E+00">
                  <c:v>-5.1126800000000005E-4</c:v>
                </c:pt>
                <c:pt idx="126068" formatCode="0.00E+00">
                  <c:v>-4.5969099999999997E-4</c:v>
                </c:pt>
                <c:pt idx="126069" formatCode="0.00E+00">
                  <c:v>-4.0761600000000002E-4</c:v>
                </c:pt>
                <c:pt idx="126070" formatCode="0.00E+00">
                  <c:v>-3.55096E-4</c:v>
                </c:pt>
                <c:pt idx="126071" formatCode="0.00E+00">
                  <c:v>-3.02181E-4</c:v>
                </c:pt>
                <c:pt idx="126072" formatCode="0.00E+00">
                  <c:v>-2.48922E-4</c:v>
                </c:pt>
                <c:pt idx="126073" formatCode="0.00E+00">
                  <c:v>-1.95372E-4</c:v>
                </c:pt>
                <c:pt idx="126074" formatCode="0.00E+00">
                  <c:v>-1.4158199999999999E-4</c:v>
                </c:pt>
                <c:pt idx="126075" formatCode="0.00E+00">
                  <c:v>-8.7605499999999993E-5</c:v>
                </c:pt>
                <c:pt idx="126076" formatCode="0.00E+00">
                  <c:v>-3.3493600000000001E-5</c:v>
                </c:pt>
                <c:pt idx="126077" formatCode="0.00E+00">
                  <c:v>2.07009E-5</c:v>
                </c:pt>
                <c:pt idx="126078" formatCode="0.00E+00">
                  <c:v>7.4925499999999999E-5</c:v>
                </c:pt>
                <c:pt idx="126079" formatCode="0.00E+00">
                  <c:v>1.29128E-4</c:v>
                </c:pt>
                <c:pt idx="126080" formatCode="0.00E+00">
                  <c:v>1.83256E-4</c:v>
                </c:pt>
                <c:pt idx="126081" formatCode="0.00E+00">
                  <c:v>2.3725800000000001E-4</c:v>
                </c:pt>
                <c:pt idx="126082" formatCode="0.00E+00">
                  <c:v>2.9108200000000002E-4</c:v>
                </c:pt>
                <c:pt idx="126083" formatCode="0.00E+00">
                  <c:v>3.4467699999999999E-4</c:v>
                </c:pt>
                <c:pt idx="126084" formatCode="0.00E+00">
                  <c:v>3.9799099999999999E-4</c:v>
                </c:pt>
                <c:pt idx="126085" formatCode="0.00E+00">
                  <c:v>4.5097300000000002E-4</c:v>
                </c:pt>
                <c:pt idx="126086" formatCode="0.00E+00">
                  <c:v>5.0357500000000003E-4</c:v>
                </c:pt>
                <c:pt idx="126087" formatCode="0.00E+00">
                  <c:v>5.5574499999999996E-4</c:v>
                </c:pt>
                <c:pt idx="126088" formatCode="0.00E+00">
                  <c:v>6.0743500000000003E-4</c:v>
                </c:pt>
                <c:pt idx="126089" formatCode="0.00E+00">
                  <c:v>6.5859600000000001E-4</c:v>
                </c:pt>
                <c:pt idx="126090" formatCode="0.00E+00">
                  <c:v>7.0918100000000003E-4</c:v>
                </c:pt>
                <c:pt idx="126091" formatCode="0.00E+00">
                  <c:v>7.5914299999999999E-4</c:v>
                </c:pt>
                <c:pt idx="126092" formatCode="0.00E+00">
                  <c:v>8.0843500000000003E-4</c:v>
                </c:pt>
                <c:pt idx="126093" formatCode="0.00E+00">
                  <c:v>8.5701199999999999E-4</c:v>
                </c:pt>
                <c:pt idx="126094" formatCode="0.00E+00">
                  <c:v>9.0482900000000001E-4</c:v>
                </c:pt>
                <c:pt idx="126095" formatCode="0.00E+00">
                  <c:v>9.5184399999999998E-4</c:v>
                </c:pt>
                <c:pt idx="126096" formatCode="0.00E+00">
                  <c:v>9.9801300000000007E-4</c:v>
                </c:pt>
                <c:pt idx="126097" formatCode="0.00E+00">
                  <c:v>1.0432900000000001E-3</c:v>
                </c:pt>
                <c:pt idx="126098" formatCode="0.00E+00">
                  <c:v>1.0876499999999999E-3</c:v>
                </c:pt>
                <c:pt idx="126099" formatCode="0.00E+00">
                  <c:v>1.13104E-3</c:v>
                </c:pt>
                <c:pt idx="126100" formatCode="0.00E+00">
                  <c:v>1.1734200000000001E-3</c:v>
                </c:pt>
                <c:pt idx="126101" formatCode="0.00E+00">
                  <c:v>1.2147600000000001E-3</c:v>
                </c:pt>
                <c:pt idx="126102" formatCode="0.00E+00">
                  <c:v>1.2550199999999999E-3</c:v>
                </c:pt>
                <c:pt idx="126103" formatCode="0.00E+00">
                  <c:v>1.2941700000000001E-3</c:v>
                </c:pt>
                <c:pt idx="126104" formatCode="0.00E+00">
                  <c:v>1.3321699999999999E-3</c:v>
                </c:pt>
                <c:pt idx="126105" formatCode="0.00E+00">
                  <c:v>1.369E-3</c:v>
                </c:pt>
                <c:pt idx="126106" formatCode="0.00E+00">
                  <c:v>1.4046099999999999E-3</c:v>
                </c:pt>
                <c:pt idx="126107" formatCode="0.00E+00">
                  <c:v>1.43899E-3</c:v>
                </c:pt>
                <c:pt idx="126108" formatCode="0.00E+00">
                  <c:v>1.4721000000000001E-3</c:v>
                </c:pt>
                <c:pt idx="126109" formatCode="0.00E+00">
                  <c:v>1.50392E-3</c:v>
                </c:pt>
                <c:pt idx="126110" formatCode="0.00E+00">
                  <c:v>1.5344200000000001E-3</c:v>
                </c:pt>
                <c:pt idx="126111" formatCode="0.00E+00">
                  <c:v>1.56358E-3</c:v>
                </c:pt>
                <c:pt idx="126112" formatCode="0.00E+00">
                  <c:v>1.5913699999999999E-3</c:v>
                </c:pt>
                <c:pt idx="126113" formatCode="0.00E+00">
                  <c:v>1.6177800000000001E-3</c:v>
                </c:pt>
                <c:pt idx="126114" formatCode="0.00E+00">
                  <c:v>1.6427900000000001E-3</c:v>
                </c:pt>
                <c:pt idx="126115" formatCode="0.00E+00">
                  <c:v>1.6663699999999999E-3</c:v>
                </c:pt>
                <c:pt idx="126116" formatCode="0.00E+00">
                  <c:v>1.68852E-3</c:v>
                </c:pt>
                <c:pt idx="126117" formatCode="0.00E+00">
                  <c:v>1.7092100000000001E-3</c:v>
                </c:pt>
                <c:pt idx="126118" formatCode="0.00E+00">
                  <c:v>1.7284399999999999E-3</c:v>
                </c:pt>
                <c:pt idx="126119" formatCode="0.00E+00">
                  <c:v>1.7461899999999999E-3</c:v>
                </c:pt>
                <c:pt idx="126120" formatCode="0.00E+00">
                  <c:v>1.76246E-3</c:v>
                </c:pt>
                <c:pt idx="126121" formatCode="0.00E+00">
                  <c:v>1.7772199999999999E-3</c:v>
                </c:pt>
                <c:pt idx="126122" formatCode="0.00E+00">
                  <c:v>1.7904900000000001E-3</c:v>
                </c:pt>
                <c:pt idx="126123" formatCode="0.00E+00">
                  <c:v>1.8022400000000001E-3</c:v>
                </c:pt>
                <c:pt idx="126124" formatCode="0.00E+00">
                  <c:v>1.81248E-3</c:v>
                </c:pt>
                <c:pt idx="126125" formatCode="0.00E+00">
                  <c:v>1.8212E-3</c:v>
                </c:pt>
                <c:pt idx="126126" formatCode="0.00E+00">
                  <c:v>1.8284099999999999E-3</c:v>
                </c:pt>
                <c:pt idx="126127" formatCode="0.00E+00">
                  <c:v>1.83409E-3</c:v>
                </c:pt>
                <c:pt idx="126128" formatCode="0.00E+00">
                  <c:v>1.8382699999999999E-3</c:v>
                </c:pt>
                <c:pt idx="126129" formatCode="0.00E+00">
                  <c:v>1.84093E-3</c:v>
                </c:pt>
                <c:pt idx="126130" formatCode="0.00E+00">
                  <c:v>1.8420800000000001E-3</c:v>
                </c:pt>
                <c:pt idx="126131" formatCode="0.00E+00">
                  <c:v>1.84173E-3</c:v>
                </c:pt>
                <c:pt idx="126132" formatCode="0.00E+00">
                  <c:v>1.8398799999999999E-3</c:v>
                </c:pt>
                <c:pt idx="126133" formatCode="0.00E+00">
                  <c:v>1.8365499999999999E-3</c:v>
                </c:pt>
                <c:pt idx="126134" formatCode="0.00E+00">
                  <c:v>1.8317400000000001E-3</c:v>
                </c:pt>
                <c:pt idx="126135" formatCode="0.00E+00">
                  <c:v>1.82547E-3</c:v>
                </c:pt>
                <c:pt idx="126136" formatCode="0.00E+00">
                  <c:v>1.8177499999999999E-3</c:v>
                </c:pt>
                <c:pt idx="126137" formatCode="0.00E+00">
                  <c:v>1.8085899999999999E-3</c:v>
                </c:pt>
                <c:pt idx="126138" formatCode="0.00E+00">
                  <c:v>1.7979999999999999E-3</c:v>
                </c:pt>
                <c:pt idx="126139" formatCode="0.00E+00">
                  <c:v>1.78601E-3</c:v>
                </c:pt>
                <c:pt idx="126140" formatCode="0.00E+00">
                  <c:v>1.7726300000000001E-3</c:v>
                </c:pt>
                <c:pt idx="126141" formatCode="0.00E+00">
                  <c:v>1.7578800000000001E-3</c:v>
                </c:pt>
                <c:pt idx="126142" formatCode="0.00E+00">
                  <c:v>1.7417800000000001E-3</c:v>
                </c:pt>
                <c:pt idx="126143" formatCode="0.00E+00">
                  <c:v>1.72434E-3</c:v>
                </c:pt>
                <c:pt idx="126144" formatCode="0.00E+00">
                  <c:v>1.7056E-3</c:v>
                </c:pt>
                <c:pt idx="126145" formatCode="0.00E+00">
                  <c:v>1.68557E-3</c:v>
                </c:pt>
                <c:pt idx="126146" formatCode="0.00E+00">
                  <c:v>1.6642899999999999E-3</c:v>
                </c:pt>
                <c:pt idx="126147" formatCode="0.00E+00">
                  <c:v>1.6417599999999999E-3</c:v>
                </c:pt>
                <c:pt idx="126148" formatCode="0.00E+00">
                  <c:v>1.61802E-3</c:v>
                </c:pt>
                <c:pt idx="126149" formatCode="0.00E+00">
                  <c:v>1.5931000000000001E-3</c:v>
                </c:pt>
                <c:pt idx="126150" formatCode="0.00E+00">
                  <c:v>1.5670199999999999E-3</c:v>
                </c:pt>
                <c:pt idx="126151" formatCode="0.00E+00">
                  <c:v>1.5398E-3</c:v>
                </c:pt>
                <c:pt idx="126152" formatCode="0.00E+00">
                  <c:v>1.5114900000000001E-3</c:v>
                </c:pt>
                <c:pt idx="126153" formatCode="0.00E+00">
                  <c:v>1.48211E-3</c:v>
                </c:pt>
                <c:pt idx="126154" formatCode="0.00E+00">
                  <c:v>1.4516799999999999E-3</c:v>
                </c:pt>
                <c:pt idx="126155" formatCode="0.00E+00">
                  <c:v>1.4202399999999999E-3</c:v>
                </c:pt>
                <c:pt idx="126156" formatCode="0.00E+00">
                  <c:v>1.3878199999999999E-3</c:v>
                </c:pt>
                <c:pt idx="126157" formatCode="0.00E+00">
                  <c:v>1.3544500000000001E-3</c:v>
                </c:pt>
                <c:pt idx="126158" formatCode="0.00E+00">
                  <c:v>1.3201700000000001E-3</c:v>
                </c:pt>
                <c:pt idx="126159" formatCode="0.00E+00">
                  <c:v>1.2849999999999999E-3</c:v>
                </c:pt>
                <c:pt idx="126160" formatCode="0.00E+00">
                  <c:v>1.24898E-3</c:v>
                </c:pt>
                <c:pt idx="126161" formatCode="0.00E+00">
                  <c:v>1.2121499999999999E-3</c:v>
                </c:pt>
                <c:pt idx="126162" formatCode="0.00E+00">
                  <c:v>1.17453E-3</c:v>
                </c:pt>
                <c:pt idx="126163" formatCode="0.00E+00">
                  <c:v>1.13616E-3</c:v>
                </c:pt>
                <c:pt idx="126164" formatCode="0.00E+00">
                  <c:v>1.0970800000000001E-3</c:v>
                </c:pt>
                <c:pt idx="126165" formatCode="0.00E+00">
                  <c:v>1.0573100000000001E-3</c:v>
                </c:pt>
                <c:pt idx="126166" formatCode="0.00E+00">
                  <c:v>1.0169000000000001E-3</c:v>
                </c:pt>
                <c:pt idx="126167" formatCode="0.00E+00">
                  <c:v>9.7588000000000004E-4</c:v>
                </c:pt>
                <c:pt idx="126168" formatCode="0.00E+00">
                  <c:v>9.3428200000000004E-4</c:v>
                </c:pt>
                <c:pt idx="126169" formatCode="0.00E+00">
                  <c:v>8.9214199999999996E-4</c:v>
                </c:pt>
                <c:pt idx="126170" formatCode="0.00E+00">
                  <c:v>8.4949600000000004E-4</c:v>
                </c:pt>
                <c:pt idx="126171" formatCode="0.00E+00">
                  <c:v>8.0637899999999997E-4</c:v>
                </c:pt>
                <c:pt idx="126172" formatCode="0.00E+00">
                  <c:v>7.6282400000000005E-4</c:v>
                </c:pt>
                <c:pt idx="126173" formatCode="0.00E+00">
                  <c:v>7.18868E-4</c:v>
                </c:pt>
                <c:pt idx="126174" formatCode="0.00E+00">
                  <c:v>6.7454400000000001E-4</c:v>
                </c:pt>
                <c:pt idx="126175" formatCode="0.00E+00">
                  <c:v>6.29888E-4</c:v>
                </c:pt>
                <c:pt idx="126176" formatCode="0.00E+00">
                  <c:v>5.8493399999999995E-4</c:v>
                </c:pt>
                <c:pt idx="126177" formatCode="0.00E+00">
                  <c:v>5.3971499999999996E-4</c:v>
                </c:pt>
                <c:pt idx="126178" formatCode="0.00E+00">
                  <c:v>4.9426600000000004E-4</c:v>
                </c:pt>
                <c:pt idx="126179" formatCode="0.00E+00">
                  <c:v>4.4862E-4</c:v>
                </c:pt>
                <c:pt idx="126180" formatCode="0.00E+00">
                  <c:v>4.0281099999999999E-4</c:v>
                </c:pt>
                <c:pt idx="126181" formatCode="0.00E+00">
                  <c:v>3.5687199999999999E-4</c:v>
                </c:pt>
                <c:pt idx="126182" formatCode="0.00E+00">
                  <c:v>3.1083599999999999E-4</c:v>
                </c:pt>
                <c:pt idx="126183" formatCode="0.00E+00">
                  <c:v>2.6473399999999998E-4</c:v>
                </c:pt>
                <c:pt idx="126184" formatCode="0.00E+00">
                  <c:v>2.1859900000000001E-4</c:v>
                </c:pt>
                <c:pt idx="126185" formatCode="0.00E+00">
                  <c:v>1.7246300000000001E-4</c:v>
                </c:pt>
                <c:pt idx="126186" formatCode="0.00E+00">
                  <c:v>1.2635599999999999E-4</c:v>
                </c:pt>
                <c:pt idx="126187" formatCode="0.00E+00">
                  <c:v>8.0309599999999994E-5</c:v>
                </c:pt>
                <c:pt idx="126188" formatCode="0.00E+00">
                  <c:v>3.4353400000000002E-5</c:v>
                </c:pt>
                <c:pt idx="126189" formatCode="0.00E+00">
                  <c:v>-1.1482600000000001E-5</c:v>
                </c:pt>
                <c:pt idx="126190" formatCode="0.00E+00">
                  <c:v>-5.7169100000000001E-5</c:v>
                </c:pt>
                <c:pt idx="126191" formatCode="0.00E+00">
                  <c:v>-1.02678E-4</c:v>
                </c:pt>
                <c:pt idx="126192" formatCode="0.00E+00">
                  <c:v>-1.4797899999999999E-4</c:v>
                </c:pt>
                <c:pt idx="126193" formatCode="0.00E+00">
                  <c:v>-1.9304700000000001E-4</c:v>
                </c:pt>
                <c:pt idx="126194" formatCode="0.00E+00">
                  <c:v>-2.3785399999999999E-4</c:v>
                </c:pt>
                <c:pt idx="126195" formatCode="0.00E+00">
                  <c:v>-2.8237299999999999E-4</c:v>
                </c:pt>
                <c:pt idx="126196" formatCode="0.00E+00">
                  <c:v>-3.26578E-4</c:v>
                </c:pt>
                <c:pt idx="126197" formatCode="0.00E+00">
                  <c:v>-3.7044399999999999E-4</c:v>
                </c:pt>
                <c:pt idx="126198" formatCode="0.00E+00">
                  <c:v>-4.1394499999999998E-4</c:v>
                </c:pt>
                <c:pt idx="126199" formatCode="0.00E+00">
                  <c:v>-4.57059E-4</c:v>
                </c:pt>
                <c:pt idx="126200" formatCode="0.00E+00">
                  <c:v>-4.9975900000000001E-4</c:v>
                </c:pt>
                <c:pt idx="126201" formatCode="0.00E+00">
                  <c:v>-5.4202500000000002E-4</c:v>
                </c:pt>
                <c:pt idx="126202" formatCode="0.00E+00">
                  <c:v>-5.8383299999999996E-4</c:v>
                </c:pt>
                <c:pt idx="126203" formatCode="0.00E+00">
                  <c:v>-6.2516099999999995E-4</c:v>
                </c:pt>
                <c:pt idx="126204" formatCode="0.00E+00">
                  <c:v>-6.6598700000000005E-4</c:v>
                </c:pt>
                <c:pt idx="126205" formatCode="0.00E+00">
                  <c:v>-7.0629199999999997E-4</c:v>
                </c:pt>
                <c:pt idx="126206" formatCode="0.00E+00">
                  <c:v>-7.4605500000000003E-4</c:v>
                </c:pt>
                <c:pt idx="126207" formatCode="0.00E+00">
                  <c:v>-7.85255E-4</c:v>
                </c:pt>
                <c:pt idx="126208" formatCode="0.00E+00">
                  <c:v>-8.2387499999999995E-4</c:v>
                </c:pt>
                <c:pt idx="126209" formatCode="0.00E+00">
                  <c:v>-8.6189600000000002E-4</c:v>
                </c:pt>
                <c:pt idx="126210" formatCode="0.00E+00">
                  <c:v>-8.99299E-4</c:v>
                </c:pt>
                <c:pt idx="126211" formatCode="0.00E+00">
                  <c:v>-9.3606799999999997E-4</c:v>
                </c:pt>
                <c:pt idx="126212" formatCode="0.00E+00">
                  <c:v>-9.7218499999999998E-4</c:v>
                </c:pt>
                <c:pt idx="126213" formatCode="0.00E+00">
                  <c:v>-1.00763E-3</c:v>
                </c:pt>
                <c:pt idx="126214" formatCode="0.00E+00">
                  <c:v>-1.0424E-3</c:v>
                </c:pt>
                <c:pt idx="126215" formatCode="0.00E+00">
                  <c:v>-1.0764699999999999E-3</c:v>
                </c:pt>
                <c:pt idx="126216" formatCode="0.00E+00">
                  <c:v>-1.1098200000000001E-3</c:v>
                </c:pt>
                <c:pt idx="126217" formatCode="0.00E+00">
                  <c:v>-1.1424499999999999E-3</c:v>
                </c:pt>
                <c:pt idx="126218" formatCode="0.00E+00">
                  <c:v>-1.1743400000000001E-3</c:v>
                </c:pt>
                <c:pt idx="126219" formatCode="0.00E+00">
                  <c:v>-1.2054699999999999E-3</c:v>
                </c:pt>
                <c:pt idx="126220" formatCode="0.00E+00">
                  <c:v>-1.23584E-3</c:v>
                </c:pt>
                <c:pt idx="126221" formatCode="0.00E+00">
                  <c:v>-1.2654299999999999E-3</c:v>
                </c:pt>
                <c:pt idx="126222" formatCode="0.00E+00">
                  <c:v>-1.29422E-3</c:v>
                </c:pt>
                <c:pt idx="126223" formatCode="0.00E+00">
                  <c:v>-1.32222E-3</c:v>
                </c:pt>
                <c:pt idx="126224" formatCode="0.00E+00">
                  <c:v>-1.3493999999999999E-3</c:v>
                </c:pt>
                <c:pt idx="126225" formatCode="0.00E+00">
                  <c:v>-1.37576E-3</c:v>
                </c:pt>
                <c:pt idx="126226" formatCode="0.00E+00">
                  <c:v>-1.4012899999999999E-3</c:v>
                </c:pt>
                <c:pt idx="126227" formatCode="0.00E+00">
                  <c:v>-1.4259699999999999E-3</c:v>
                </c:pt>
                <c:pt idx="126228" formatCode="0.00E+00">
                  <c:v>-1.4498E-3</c:v>
                </c:pt>
                <c:pt idx="126229" formatCode="0.00E+00">
                  <c:v>-1.47277E-3</c:v>
                </c:pt>
                <c:pt idx="126230" formatCode="0.00E+00">
                  <c:v>-1.4948699999999999E-3</c:v>
                </c:pt>
                <c:pt idx="126231" formatCode="0.00E+00">
                  <c:v>-1.5160900000000001E-3</c:v>
                </c:pt>
                <c:pt idx="126232" formatCode="0.00E+00">
                  <c:v>-1.5364300000000001E-3</c:v>
                </c:pt>
                <c:pt idx="126233" formatCode="0.00E+00">
                  <c:v>-1.55587E-3</c:v>
                </c:pt>
                <c:pt idx="126234" formatCode="0.00E+00">
                  <c:v>-1.57442E-3</c:v>
                </c:pt>
                <c:pt idx="126235" formatCode="0.00E+00">
                  <c:v>-1.59205E-3</c:v>
                </c:pt>
                <c:pt idx="126236" formatCode="0.00E+00">
                  <c:v>-1.60878E-3</c:v>
                </c:pt>
                <c:pt idx="126237" formatCode="0.00E+00">
                  <c:v>-1.62458E-3</c:v>
                </c:pt>
                <c:pt idx="126238" formatCode="0.00E+00">
                  <c:v>-1.6394599999999999E-3</c:v>
                </c:pt>
                <c:pt idx="126239" formatCode="0.00E+00">
                  <c:v>-1.6534099999999999E-3</c:v>
                </c:pt>
                <c:pt idx="126240" formatCode="0.00E+00">
                  <c:v>-1.6664200000000001E-3</c:v>
                </c:pt>
                <c:pt idx="126241" formatCode="0.00E+00">
                  <c:v>-1.67848E-3</c:v>
                </c:pt>
                <c:pt idx="126242" formatCode="0.00E+00">
                  <c:v>-1.6896000000000001E-3</c:v>
                </c:pt>
                <c:pt idx="126243" formatCode="0.00E+00">
                  <c:v>-1.69977E-3</c:v>
                </c:pt>
                <c:pt idx="126244" formatCode="0.00E+00">
                  <c:v>-1.7089799999999999E-3</c:v>
                </c:pt>
                <c:pt idx="126245" formatCode="0.00E+00">
                  <c:v>-1.7172299999999999E-3</c:v>
                </c:pt>
                <c:pt idx="126246" formatCode="0.00E+00">
                  <c:v>-1.7245100000000001E-3</c:v>
                </c:pt>
                <c:pt idx="126247" formatCode="0.00E+00">
                  <c:v>-1.73083E-3</c:v>
                </c:pt>
                <c:pt idx="126248" formatCode="0.00E+00">
                  <c:v>-1.73617E-3</c:v>
                </c:pt>
                <c:pt idx="126249" formatCode="0.00E+00">
                  <c:v>-1.7405400000000001E-3</c:v>
                </c:pt>
                <c:pt idx="126250" formatCode="0.00E+00">
                  <c:v>-1.7439300000000001E-3</c:v>
                </c:pt>
                <c:pt idx="126251" formatCode="0.00E+00">
                  <c:v>-1.7463299999999999E-3</c:v>
                </c:pt>
                <c:pt idx="126252" formatCode="0.00E+00">
                  <c:v>-1.74775E-3</c:v>
                </c:pt>
                <c:pt idx="126253" formatCode="0.00E+00">
                  <c:v>-1.7481899999999999E-3</c:v>
                </c:pt>
                <c:pt idx="126254" formatCode="0.00E+00">
                  <c:v>-1.74763E-3</c:v>
                </c:pt>
                <c:pt idx="126255" formatCode="0.00E+00">
                  <c:v>-1.7460799999999999E-3</c:v>
                </c:pt>
                <c:pt idx="126256" formatCode="0.00E+00">
                  <c:v>-1.74354E-3</c:v>
                </c:pt>
                <c:pt idx="126257" formatCode="0.00E+00">
                  <c:v>-1.74E-3</c:v>
                </c:pt>
                <c:pt idx="126258" formatCode="0.00E+00">
                  <c:v>-1.7354600000000001E-3</c:v>
                </c:pt>
                <c:pt idx="126259" formatCode="0.00E+00">
                  <c:v>-1.72992E-3</c:v>
                </c:pt>
                <c:pt idx="126260" formatCode="0.00E+00">
                  <c:v>-1.72339E-3</c:v>
                </c:pt>
                <c:pt idx="126261" formatCode="0.00E+00">
                  <c:v>-1.7158500000000001E-3</c:v>
                </c:pt>
                <c:pt idx="126262" formatCode="0.00E+00">
                  <c:v>-1.7073100000000001E-3</c:v>
                </c:pt>
                <c:pt idx="126263" formatCode="0.00E+00">
                  <c:v>-1.6977699999999999E-3</c:v>
                </c:pt>
                <c:pt idx="126264" formatCode="0.00E+00">
                  <c:v>-1.6872300000000001E-3</c:v>
                </c:pt>
                <c:pt idx="126265" formatCode="0.00E+00">
                  <c:v>-1.6756900000000001E-3</c:v>
                </c:pt>
                <c:pt idx="126266" formatCode="0.00E+00">
                  <c:v>-1.66314E-3</c:v>
                </c:pt>
                <c:pt idx="126267" formatCode="0.00E+00">
                  <c:v>-1.64959E-3</c:v>
                </c:pt>
                <c:pt idx="126268" formatCode="0.00E+00">
                  <c:v>-1.6350500000000001E-3</c:v>
                </c:pt>
                <c:pt idx="126269" formatCode="0.00E+00">
                  <c:v>-1.6195000000000001E-3</c:v>
                </c:pt>
                <c:pt idx="126270" formatCode="0.00E+00">
                  <c:v>-1.6029600000000001E-3</c:v>
                </c:pt>
                <c:pt idx="126271" formatCode="0.00E+00">
                  <c:v>-1.5854199999999999E-3</c:v>
                </c:pt>
                <c:pt idx="126272" formatCode="0.00E+00">
                  <c:v>-1.56689E-3</c:v>
                </c:pt>
                <c:pt idx="126273" formatCode="0.00E+00">
                  <c:v>-1.54737E-3</c:v>
                </c:pt>
                <c:pt idx="126274" formatCode="0.00E+00">
                  <c:v>-1.5268700000000001E-3</c:v>
                </c:pt>
                <c:pt idx="126275" formatCode="0.00E+00">
                  <c:v>-1.50538E-3</c:v>
                </c:pt>
                <c:pt idx="126276" formatCode="0.00E+00">
                  <c:v>-1.48291E-3</c:v>
                </c:pt>
                <c:pt idx="126277" formatCode="0.00E+00">
                  <c:v>-1.45947E-3</c:v>
                </c:pt>
                <c:pt idx="126278" formatCode="0.00E+00">
                  <c:v>-1.43505E-3</c:v>
                </c:pt>
                <c:pt idx="126279" formatCode="0.00E+00">
                  <c:v>-1.40967E-3</c:v>
                </c:pt>
                <c:pt idx="126280" formatCode="0.00E+00">
                  <c:v>-1.3833300000000001E-3</c:v>
                </c:pt>
                <c:pt idx="126281" formatCode="0.00E+00">
                  <c:v>-1.35604E-3</c:v>
                </c:pt>
                <c:pt idx="126282" formatCode="0.00E+00">
                  <c:v>-1.3278000000000001E-3</c:v>
                </c:pt>
                <c:pt idx="126283" formatCode="0.00E+00">
                  <c:v>-1.2986199999999999E-3</c:v>
                </c:pt>
                <c:pt idx="126284" formatCode="0.00E+00">
                  <c:v>-1.2685000000000001E-3</c:v>
                </c:pt>
                <c:pt idx="126285" formatCode="0.00E+00">
                  <c:v>-1.2374599999999999E-3</c:v>
                </c:pt>
                <c:pt idx="126286" formatCode="0.00E+00">
                  <c:v>-1.2055099999999999E-3</c:v>
                </c:pt>
                <c:pt idx="126287" formatCode="0.00E+00">
                  <c:v>-1.1726499999999999E-3</c:v>
                </c:pt>
                <c:pt idx="126288" formatCode="0.00E+00">
                  <c:v>-1.1389E-3</c:v>
                </c:pt>
                <c:pt idx="126289" formatCode="0.00E+00">
                  <c:v>-1.1042599999999999E-3</c:v>
                </c:pt>
                <c:pt idx="126290" formatCode="0.00E+00">
                  <c:v>-1.0687400000000001E-3</c:v>
                </c:pt>
                <c:pt idx="126291" formatCode="0.00E+00">
                  <c:v>-1.03236E-3</c:v>
                </c:pt>
                <c:pt idx="126292" formatCode="0.00E+00">
                  <c:v>-9.9513300000000004E-4</c:v>
                </c:pt>
                <c:pt idx="126293" formatCode="0.00E+00">
                  <c:v>-9.5706700000000003E-4</c:v>
                </c:pt>
                <c:pt idx="126294" formatCode="0.00E+00">
                  <c:v>-9.1817799999999996E-4</c:v>
                </c:pt>
                <c:pt idx="126295" formatCode="0.00E+00">
                  <c:v>-8.7847900000000004E-4</c:v>
                </c:pt>
                <c:pt idx="126296" formatCode="0.00E+00">
                  <c:v>-8.37987E-4</c:v>
                </c:pt>
                <c:pt idx="126297" formatCode="0.00E+00">
                  <c:v>-7.9671699999999995E-4</c:v>
                </c:pt>
                <c:pt idx="126298" formatCode="0.00E+00">
                  <c:v>-7.5468499999999995E-4</c:v>
                </c:pt>
                <c:pt idx="126299" formatCode="0.00E+00">
                  <c:v>-7.1190999999999995E-4</c:v>
                </c:pt>
                <c:pt idx="126300" formatCode="0.00E+00">
                  <c:v>-6.68408E-4</c:v>
                </c:pt>
                <c:pt idx="126301" formatCode="0.00E+00">
                  <c:v>-6.2419999999999999E-4</c:v>
                </c:pt>
                <c:pt idx="126302" formatCode="0.00E+00">
                  <c:v>-5.79304E-4</c:v>
                </c:pt>
                <c:pt idx="126303" formatCode="0.00E+00">
                  <c:v>-5.3374200000000003E-4</c:v>
                </c:pt>
                <c:pt idx="126304" formatCode="0.00E+00">
                  <c:v>-4.8753300000000001E-4</c:v>
                </c:pt>
                <c:pt idx="126305" formatCode="0.00E+00">
                  <c:v>-4.4070099999999999E-4</c:v>
                </c:pt>
                <c:pt idx="126306" formatCode="0.00E+00">
                  <c:v>-3.93268E-4</c:v>
                </c:pt>
                <c:pt idx="126307" formatCode="0.00E+00">
                  <c:v>-3.4525799999999998E-4</c:v>
                </c:pt>
                <c:pt idx="126308" formatCode="0.00E+00">
                  <c:v>-2.9669400000000002E-4</c:v>
                </c:pt>
                <c:pt idx="126309" formatCode="0.00E+00">
                  <c:v>-2.4760199999999998E-4</c:v>
                </c:pt>
                <c:pt idx="126310" formatCode="0.00E+00">
                  <c:v>-1.9800800000000001E-4</c:v>
                </c:pt>
                <c:pt idx="126311" formatCode="0.00E+00">
                  <c:v>-1.4793900000000001E-4</c:v>
                </c:pt>
                <c:pt idx="126312" formatCode="0.00E+00">
                  <c:v>-9.7421200000000002E-5</c:v>
                </c:pt>
                <c:pt idx="126313" formatCode="0.00E+00">
                  <c:v>-4.6484199999999998E-5</c:v>
                </c:pt>
                <c:pt idx="126314" formatCode="0.00E+00">
                  <c:v>4.8433400000000001E-6</c:v>
                </c:pt>
                <c:pt idx="126315" formatCode="0.00E+00">
                  <c:v>5.65317E-5</c:v>
                </c:pt>
                <c:pt idx="126316" formatCode="0.00E+00">
                  <c:v>1.0855E-4</c:v>
                </c:pt>
                <c:pt idx="126317" formatCode="0.00E+00">
                  <c:v>1.6086799999999999E-4</c:v>
                </c:pt>
                <c:pt idx="126318" formatCode="0.00E+00">
                  <c:v>2.1345199999999999E-4</c:v>
                </c:pt>
                <c:pt idx="126319" formatCode="0.00E+00">
                  <c:v>2.6626999999999998E-4</c:v>
                </c:pt>
                <c:pt idx="126320" formatCode="0.00E+00">
                  <c:v>3.1928799999999998E-4</c:v>
                </c:pt>
                <c:pt idx="126321" formatCode="0.00E+00">
                  <c:v>3.7247300000000001E-4</c:v>
                </c:pt>
                <c:pt idx="126322" formatCode="0.00E+00">
                  <c:v>4.2578800000000002E-4</c:v>
                </c:pt>
                <c:pt idx="126323" formatCode="0.00E+00">
                  <c:v>4.7919999999999999E-4</c:v>
                </c:pt>
                <c:pt idx="126324" formatCode="0.00E+00">
                  <c:v>5.3266999999999995E-4</c:v>
                </c:pt>
                <c:pt idx="126325" formatCode="0.00E+00">
                  <c:v>5.8616400000000002E-4</c:v>
                </c:pt>
                <c:pt idx="126326" formatCode="0.00E+00">
                  <c:v>6.3964200000000005E-4</c:v>
                </c:pt>
                <c:pt idx="126327" formatCode="0.00E+00">
                  <c:v>6.9306700000000001E-4</c:v>
                </c:pt>
                <c:pt idx="126328" formatCode="0.00E+00">
                  <c:v>7.4640000000000004E-4</c:v>
                </c:pt>
                <c:pt idx="126329" formatCode="0.00E+00">
                  <c:v>7.9960299999999997E-4</c:v>
                </c:pt>
                <c:pt idx="126330" formatCode="0.00E+00">
                  <c:v>8.5263500000000002E-4</c:v>
                </c:pt>
                <c:pt idx="126331" formatCode="0.00E+00">
                  <c:v>9.0545600000000001E-4</c:v>
                </c:pt>
                <c:pt idx="126332" formatCode="0.00E+00">
                  <c:v>9.5802599999999995E-4</c:v>
                </c:pt>
                <c:pt idx="126333" formatCode="0.00E+00">
                  <c:v>1.0103E-3</c:v>
                </c:pt>
                <c:pt idx="126334" formatCode="0.00E+00">
                  <c:v>1.06225E-3</c:v>
                </c:pt>
                <c:pt idx="126335" formatCode="0.00E+00">
                  <c:v>1.11382E-3</c:v>
                </c:pt>
                <c:pt idx="126336" formatCode="0.00E+00">
                  <c:v>1.16497E-3</c:v>
                </c:pt>
                <c:pt idx="126337" formatCode="0.00E+00">
                  <c:v>1.2156599999999999E-3</c:v>
                </c:pt>
                <c:pt idx="126338" formatCode="0.00E+00">
                  <c:v>1.26585E-3</c:v>
                </c:pt>
                <c:pt idx="126339" formatCode="0.00E+00">
                  <c:v>1.3154900000000001E-3</c:v>
                </c:pt>
                <c:pt idx="126340" formatCode="0.00E+00">
                  <c:v>1.36454E-3</c:v>
                </c:pt>
                <c:pt idx="126341" formatCode="0.00E+00">
                  <c:v>1.4129699999999999E-3</c:v>
                </c:pt>
                <c:pt idx="126342" formatCode="0.00E+00">
                  <c:v>1.46071E-3</c:v>
                </c:pt>
                <c:pt idx="126343" formatCode="0.00E+00">
                  <c:v>1.50774E-3</c:v>
                </c:pt>
                <c:pt idx="126344" formatCode="0.00E+00">
                  <c:v>1.55401E-3</c:v>
                </c:pt>
                <c:pt idx="126345" formatCode="0.00E+00">
                  <c:v>1.5994799999999999E-3</c:v>
                </c:pt>
                <c:pt idx="126346" formatCode="0.00E+00">
                  <c:v>1.6440999999999999E-3</c:v>
                </c:pt>
                <c:pt idx="126347" formatCode="0.00E+00">
                  <c:v>1.68782E-3</c:v>
                </c:pt>
                <c:pt idx="126348" formatCode="0.00E+00">
                  <c:v>1.73062E-3</c:v>
                </c:pt>
                <c:pt idx="126349" formatCode="0.00E+00">
                  <c:v>1.7724399999999999E-3</c:v>
                </c:pt>
                <c:pt idx="126350" formatCode="0.00E+00">
                  <c:v>1.81324E-3</c:v>
                </c:pt>
                <c:pt idx="126351" formatCode="0.00E+00">
                  <c:v>1.8529799999999999E-3</c:v>
                </c:pt>
                <c:pt idx="126352" formatCode="0.00E+00">
                  <c:v>1.8916200000000001E-3</c:v>
                </c:pt>
                <c:pt idx="126353" formatCode="0.00E+00">
                  <c:v>1.9291099999999999E-3</c:v>
                </c:pt>
                <c:pt idx="126354" formatCode="0.00E+00">
                  <c:v>1.9654300000000002E-3</c:v>
                </c:pt>
                <c:pt idx="126355" formatCode="0.00E+00">
                  <c:v>2.00052E-3</c:v>
                </c:pt>
                <c:pt idx="126356" formatCode="0.00E+00">
                  <c:v>2.0343399999999999E-3</c:v>
                </c:pt>
                <c:pt idx="126357" formatCode="0.00E+00">
                  <c:v>2.0668700000000002E-3</c:v>
                </c:pt>
                <c:pt idx="126358" formatCode="0.00E+00">
                  <c:v>2.0980500000000002E-3</c:v>
                </c:pt>
                <c:pt idx="126359" formatCode="0.00E+00">
                  <c:v>2.1278600000000001E-3</c:v>
                </c:pt>
                <c:pt idx="126360" formatCode="0.00E+00">
                  <c:v>2.1562500000000002E-3</c:v>
                </c:pt>
                <c:pt idx="126361" formatCode="0.00E+00">
                  <c:v>2.1831899999999998E-3</c:v>
                </c:pt>
                <c:pt idx="126362" formatCode="0.00E+00">
                  <c:v>2.2086499999999999E-3</c:v>
                </c:pt>
                <c:pt idx="126363" formatCode="0.00E+00">
                  <c:v>2.2325800000000001E-3</c:v>
                </c:pt>
                <c:pt idx="126364" formatCode="0.00E+00">
                  <c:v>2.2549699999999998E-3</c:v>
                </c:pt>
                <c:pt idx="126365" formatCode="0.00E+00">
                  <c:v>2.2757599999999999E-3</c:v>
                </c:pt>
                <c:pt idx="126366" formatCode="0.00E+00">
                  <c:v>2.2949400000000001E-3</c:v>
                </c:pt>
                <c:pt idx="126367" formatCode="0.00E+00">
                  <c:v>2.31248E-3</c:v>
                </c:pt>
                <c:pt idx="126368" formatCode="0.00E+00">
                  <c:v>2.3283399999999999E-3</c:v>
                </c:pt>
                <c:pt idx="126369" formatCode="0.00E+00">
                  <c:v>2.34249E-3</c:v>
                </c:pt>
                <c:pt idx="126370" formatCode="0.00E+00">
                  <c:v>2.3549199999999999E-3</c:v>
                </c:pt>
                <c:pt idx="126371" formatCode="0.00E+00">
                  <c:v>2.3655899999999999E-3</c:v>
                </c:pt>
                <c:pt idx="126372" formatCode="0.00E+00">
                  <c:v>2.37448E-3</c:v>
                </c:pt>
                <c:pt idx="126373" formatCode="0.00E+00">
                  <c:v>2.3815799999999999E-3</c:v>
                </c:pt>
                <c:pt idx="126374" formatCode="0.00E+00">
                  <c:v>2.3868499999999998E-3</c:v>
                </c:pt>
                <c:pt idx="126375" formatCode="0.00E+00">
                  <c:v>2.3902699999999999E-3</c:v>
                </c:pt>
                <c:pt idx="126376" formatCode="0.00E+00">
                  <c:v>2.3918400000000001E-3</c:v>
                </c:pt>
                <c:pt idx="126377" formatCode="0.00E+00">
                  <c:v>2.3915299999999998E-3</c:v>
                </c:pt>
                <c:pt idx="126378" formatCode="0.00E+00">
                  <c:v>2.3893400000000002E-3</c:v>
                </c:pt>
                <c:pt idx="126379" formatCode="0.00E+00">
                  <c:v>2.3852299999999999E-3</c:v>
                </c:pt>
                <c:pt idx="126380" formatCode="0.00E+00">
                  <c:v>2.3792100000000001E-3</c:v>
                </c:pt>
                <c:pt idx="126381" formatCode="0.00E+00">
                  <c:v>2.37126E-3</c:v>
                </c:pt>
                <c:pt idx="126382" formatCode="0.00E+00">
                  <c:v>2.3613800000000002E-3</c:v>
                </c:pt>
                <c:pt idx="126383" formatCode="0.00E+00">
                  <c:v>2.3495600000000001E-3</c:v>
                </c:pt>
                <c:pt idx="126384" formatCode="0.00E+00">
                  <c:v>2.3357899999999999E-3</c:v>
                </c:pt>
                <c:pt idx="126385" formatCode="0.00E+00">
                  <c:v>2.32007E-3</c:v>
                </c:pt>
                <c:pt idx="126386" formatCode="0.00E+00">
                  <c:v>2.3024E-3</c:v>
                </c:pt>
                <c:pt idx="126387" formatCode="0.00E+00">
                  <c:v>2.2827699999999999E-3</c:v>
                </c:pt>
                <c:pt idx="126388" formatCode="0.00E+00">
                  <c:v>2.2612000000000001E-3</c:v>
                </c:pt>
                <c:pt idx="126389" formatCode="0.00E+00">
                  <c:v>2.2376900000000001E-3</c:v>
                </c:pt>
                <c:pt idx="126390" formatCode="0.00E+00">
                  <c:v>2.2122299999999999E-3</c:v>
                </c:pt>
                <c:pt idx="126391" formatCode="0.00E+00">
                  <c:v>2.18484E-3</c:v>
                </c:pt>
                <c:pt idx="126392" formatCode="0.00E+00">
                  <c:v>2.1555400000000001E-3</c:v>
                </c:pt>
                <c:pt idx="126393" formatCode="0.00E+00">
                  <c:v>2.1243199999999999E-3</c:v>
                </c:pt>
                <c:pt idx="126394" formatCode="0.00E+00">
                  <c:v>2.09121E-3</c:v>
                </c:pt>
                <c:pt idx="126395" formatCode="0.00E+00">
                  <c:v>2.0562100000000002E-3</c:v>
                </c:pt>
                <c:pt idx="126396" formatCode="0.00E+00">
                  <c:v>2.0193500000000001E-3</c:v>
                </c:pt>
                <c:pt idx="126397" formatCode="0.00E+00">
                  <c:v>1.98065E-3</c:v>
                </c:pt>
                <c:pt idx="126398" formatCode="0.00E+00">
                  <c:v>1.94012E-3</c:v>
                </c:pt>
                <c:pt idx="126399" formatCode="0.00E+00">
                  <c:v>1.8978000000000001E-3</c:v>
                </c:pt>
                <c:pt idx="126400" formatCode="0.00E+00">
                  <c:v>1.8536900000000001E-3</c:v>
                </c:pt>
                <c:pt idx="126401" formatCode="0.00E+00">
                  <c:v>1.80784E-3</c:v>
                </c:pt>
                <c:pt idx="126402" formatCode="0.00E+00">
                  <c:v>1.76027E-3</c:v>
                </c:pt>
                <c:pt idx="126403" formatCode="0.00E+00">
                  <c:v>1.7110000000000001E-3</c:v>
                </c:pt>
                <c:pt idx="126404" formatCode="0.00E+00">
                  <c:v>1.66008E-3</c:v>
                </c:pt>
                <c:pt idx="126405" formatCode="0.00E+00">
                  <c:v>1.60754E-3</c:v>
                </c:pt>
                <c:pt idx="126406" formatCode="0.00E+00">
                  <c:v>1.5533999999999999E-3</c:v>
                </c:pt>
                <c:pt idx="126407" formatCode="0.00E+00">
                  <c:v>1.4977199999999999E-3</c:v>
                </c:pt>
                <c:pt idx="126408" formatCode="0.00E+00">
                  <c:v>1.44052E-3</c:v>
                </c:pt>
                <c:pt idx="126409" formatCode="0.00E+00">
                  <c:v>1.3818599999999999E-3</c:v>
                </c:pt>
                <c:pt idx="126410" formatCode="0.00E+00">
                  <c:v>1.3217599999999999E-3</c:v>
                </c:pt>
                <c:pt idx="126411" formatCode="0.00E+00">
                  <c:v>1.2602799999999999E-3</c:v>
                </c:pt>
                <c:pt idx="126412" formatCode="0.00E+00">
                  <c:v>1.19747E-3</c:v>
                </c:pt>
                <c:pt idx="126413" formatCode="0.00E+00">
                  <c:v>1.1333599999999999E-3</c:v>
                </c:pt>
                <c:pt idx="126414" formatCode="0.00E+00">
                  <c:v>1.06802E-3</c:v>
                </c:pt>
                <c:pt idx="126415" formatCode="0.00E+00">
                  <c:v>1.0014799999999999E-3</c:v>
                </c:pt>
                <c:pt idx="126416" formatCode="0.00E+00">
                  <c:v>9.3380500000000001E-4</c:v>
                </c:pt>
                <c:pt idx="126417" formatCode="0.00E+00">
                  <c:v>8.6504500000000005E-4</c:v>
                </c:pt>
                <c:pt idx="126418" formatCode="0.00E+00">
                  <c:v>7.9525400000000001E-4</c:v>
                </c:pt>
                <c:pt idx="126419" formatCode="0.00E+00">
                  <c:v>7.2449000000000005E-4</c:v>
                </c:pt>
                <c:pt idx="126420" formatCode="0.00E+00">
                  <c:v>6.5280799999999995E-4</c:v>
                </c:pt>
                <c:pt idx="126421" formatCode="0.00E+00">
                  <c:v>5.8026799999999999E-4</c:v>
                </c:pt>
                <c:pt idx="126422" formatCode="0.00E+00">
                  <c:v>5.0693000000000005E-4</c:v>
                </c:pt>
                <c:pt idx="126423" formatCode="0.00E+00">
                  <c:v>4.3285399999999999E-4</c:v>
                </c:pt>
                <c:pt idx="126424" formatCode="0.00E+00">
                  <c:v>3.5810200000000001E-4</c:v>
                </c:pt>
                <c:pt idx="126425" formatCode="0.00E+00">
                  <c:v>2.8273699999999997E-4</c:v>
                </c:pt>
                <c:pt idx="126426" formatCode="0.00E+00">
                  <c:v>2.0682200000000001E-4</c:v>
                </c:pt>
                <c:pt idx="126427" formatCode="0.00E+00">
                  <c:v>1.3042300000000001E-4</c:v>
                </c:pt>
                <c:pt idx="126428" formatCode="0.00E+00">
                  <c:v>5.3604399999999998E-5</c:v>
                </c:pt>
                <c:pt idx="126429" formatCode="0.00E+00">
                  <c:v>-2.3567400000000001E-5</c:v>
                </c:pt>
                <c:pt idx="126430" formatCode="0.00E+00">
                  <c:v>-1.01025E-4</c:v>
                </c:pt>
                <c:pt idx="126431" formatCode="0.00E+00">
                  <c:v>-1.78703E-4</c:v>
                </c:pt>
                <c:pt idx="126432" formatCode="0.00E+00">
                  <c:v>-2.56531E-4</c:v>
                </c:pt>
                <c:pt idx="126433" formatCode="0.00E+00">
                  <c:v>-3.3444099999999999E-4</c:v>
                </c:pt>
                <c:pt idx="126434" formatCode="0.00E+00">
                  <c:v>-4.12366E-4</c:v>
                </c:pt>
                <c:pt idx="126435" formatCode="0.00E+00">
                  <c:v>-4.90235E-4</c:v>
                </c:pt>
                <c:pt idx="126436" formatCode="0.00E+00">
                  <c:v>-5.6797900000000003E-4</c:v>
                </c:pt>
                <c:pt idx="126437" formatCode="0.00E+00">
                  <c:v>-6.4552900000000005E-4</c:v>
                </c:pt>
                <c:pt idx="126438" formatCode="0.00E+00">
                  <c:v>-7.2281500000000002E-4</c:v>
                </c:pt>
                <c:pt idx="126439" formatCode="0.00E+00">
                  <c:v>-7.9976600000000004E-4</c:v>
                </c:pt>
                <c:pt idx="126440" formatCode="0.00E+00">
                  <c:v>-8.7631500000000001E-4</c:v>
                </c:pt>
                <c:pt idx="126441" formatCode="0.00E+00">
                  <c:v>-9.5239000000000001E-4</c:v>
                </c:pt>
                <c:pt idx="126442" formatCode="0.00E+00">
                  <c:v>-1.0279200000000001E-3</c:v>
                </c:pt>
                <c:pt idx="126443" formatCode="0.00E+00">
                  <c:v>-1.1028399999999999E-3</c:v>
                </c:pt>
                <c:pt idx="126444" formatCode="0.00E+00">
                  <c:v>-1.1770800000000001E-3</c:v>
                </c:pt>
                <c:pt idx="126445" formatCode="0.00E+00">
                  <c:v>-1.2505699999999999E-3</c:v>
                </c:pt>
                <c:pt idx="126446" formatCode="0.00E+00">
                  <c:v>-1.32325E-3</c:v>
                </c:pt>
                <c:pt idx="126447" formatCode="0.00E+00">
                  <c:v>-1.39504E-3</c:v>
                </c:pt>
                <c:pt idx="126448" formatCode="0.00E+00">
                  <c:v>-1.4658799999999999E-3</c:v>
                </c:pt>
                <c:pt idx="126449" formatCode="0.00E+00">
                  <c:v>-1.5357000000000001E-3</c:v>
                </c:pt>
                <c:pt idx="126450" formatCode="0.00E+00">
                  <c:v>-1.60443E-3</c:v>
                </c:pt>
                <c:pt idx="126451" formatCode="0.00E+00">
                  <c:v>-1.67202E-3</c:v>
                </c:pt>
                <c:pt idx="126452" formatCode="0.00E+00">
                  <c:v>-1.7384E-3</c:v>
                </c:pt>
                <c:pt idx="126453" formatCode="0.00E+00">
                  <c:v>-1.8035099999999999E-3</c:v>
                </c:pt>
                <c:pt idx="126454" formatCode="0.00E+00">
                  <c:v>-1.86728E-3</c:v>
                </c:pt>
                <c:pt idx="126455" formatCode="0.00E+00">
                  <c:v>-1.92965E-3</c:v>
                </c:pt>
                <c:pt idx="126456" formatCode="0.00E+00">
                  <c:v>-1.9905600000000002E-3</c:v>
                </c:pt>
                <c:pt idx="126457" formatCode="0.00E+00">
                  <c:v>-2.0499699999999999E-3</c:v>
                </c:pt>
                <c:pt idx="126458" formatCode="0.00E+00">
                  <c:v>-2.1078E-3</c:v>
                </c:pt>
                <c:pt idx="126459" formatCode="0.00E+00">
                  <c:v>-2.1640000000000001E-3</c:v>
                </c:pt>
                <c:pt idx="126460" formatCode="0.00E+00">
                  <c:v>-2.2185299999999998E-3</c:v>
                </c:pt>
                <c:pt idx="126461" formatCode="0.00E+00">
                  <c:v>-2.2713199999999998E-3</c:v>
                </c:pt>
                <c:pt idx="126462" formatCode="0.00E+00">
                  <c:v>-2.3223200000000001E-3</c:v>
                </c:pt>
                <c:pt idx="126463" formatCode="0.00E+00">
                  <c:v>-2.3714999999999999E-3</c:v>
                </c:pt>
                <c:pt idx="126464" formatCode="0.00E+00">
                  <c:v>-2.4187900000000001E-3</c:v>
                </c:pt>
                <c:pt idx="126465" formatCode="0.00E+00">
                  <c:v>-2.46415E-3</c:v>
                </c:pt>
                <c:pt idx="126466" formatCode="0.00E+00">
                  <c:v>-2.5075399999999999E-3</c:v>
                </c:pt>
                <c:pt idx="126467" formatCode="0.00E+00">
                  <c:v>-2.5489100000000002E-3</c:v>
                </c:pt>
                <c:pt idx="126468" formatCode="0.00E+00">
                  <c:v>-2.58822E-3</c:v>
                </c:pt>
                <c:pt idx="126469" formatCode="0.00E+00">
                  <c:v>-2.6254500000000001E-3</c:v>
                </c:pt>
                <c:pt idx="126470" formatCode="0.00E+00">
                  <c:v>-2.6605299999999999E-3</c:v>
                </c:pt>
                <c:pt idx="126471" formatCode="0.00E+00">
                  <c:v>-2.69345E-3</c:v>
                </c:pt>
                <c:pt idx="126472" formatCode="0.00E+00">
                  <c:v>-2.7241700000000002E-3</c:v>
                </c:pt>
                <c:pt idx="126473" formatCode="0.00E+00">
                  <c:v>-2.7526600000000001E-3</c:v>
                </c:pt>
                <c:pt idx="126474" formatCode="0.00E+00">
                  <c:v>-2.77889E-3</c:v>
                </c:pt>
                <c:pt idx="126475" formatCode="0.00E+00">
                  <c:v>-2.8028200000000001E-3</c:v>
                </c:pt>
                <c:pt idx="126476" formatCode="0.00E+00">
                  <c:v>-2.8244500000000001E-3</c:v>
                </c:pt>
                <c:pt idx="126477" formatCode="0.00E+00">
                  <c:v>-2.84374E-3</c:v>
                </c:pt>
                <c:pt idx="126478" formatCode="0.00E+00">
                  <c:v>-2.8606700000000001E-3</c:v>
                </c:pt>
                <c:pt idx="126479" formatCode="0.00E+00">
                  <c:v>-2.8752399999999998E-3</c:v>
                </c:pt>
                <c:pt idx="126480" formatCode="0.00E+00">
                  <c:v>-2.88741E-3</c:v>
                </c:pt>
                <c:pt idx="126481" formatCode="0.00E+00">
                  <c:v>-2.8971700000000001E-3</c:v>
                </c:pt>
                <c:pt idx="126482" formatCode="0.00E+00">
                  <c:v>-2.9045199999999998E-3</c:v>
                </c:pt>
                <c:pt idx="126483" formatCode="0.00E+00">
                  <c:v>-2.9094500000000001E-3</c:v>
                </c:pt>
                <c:pt idx="126484" formatCode="0.00E+00">
                  <c:v>-2.91194E-3</c:v>
                </c:pt>
                <c:pt idx="126485" formatCode="0.00E+00">
                  <c:v>-2.9120000000000001E-3</c:v>
                </c:pt>
                <c:pt idx="126486" formatCode="0.00E+00">
                  <c:v>-2.9096199999999999E-3</c:v>
                </c:pt>
                <c:pt idx="126487" formatCode="0.00E+00">
                  <c:v>-2.9047999999999999E-3</c:v>
                </c:pt>
                <c:pt idx="126488" formatCode="0.00E+00">
                  <c:v>-2.89755E-3</c:v>
                </c:pt>
                <c:pt idx="126489" formatCode="0.00E+00">
                  <c:v>-2.8878599999999999E-3</c:v>
                </c:pt>
                <c:pt idx="126490" formatCode="0.00E+00">
                  <c:v>-2.8757499999999998E-3</c:v>
                </c:pt>
                <c:pt idx="126491" formatCode="0.00E+00">
                  <c:v>-2.8612199999999998E-3</c:v>
                </c:pt>
                <c:pt idx="126492" formatCode="0.00E+00">
                  <c:v>-2.8442799999999998E-3</c:v>
                </c:pt>
                <c:pt idx="126493" formatCode="0.00E+00">
                  <c:v>-2.8249600000000001E-3</c:v>
                </c:pt>
                <c:pt idx="126494" formatCode="0.00E+00">
                  <c:v>-2.8032600000000001E-3</c:v>
                </c:pt>
                <c:pt idx="126495" formatCode="0.00E+00">
                  <c:v>-2.7791999999999999E-3</c:v>
                </c:pt>
                <c:pt idx="126496" formatCode="0.00E+00">
                  <c:v>-2.7528000000000001E-3</c:v>
                </c:pt>
                <c:pt idx="126497" formatCode="0.00E+00">
                  <c:v>-2.7240900000000002E-3</c:v>
                </c:pt>
                <c:pt idx="126498" formatCode="0.00E+00">
                  <c:v>-2.69309E-3</c:v>
                </c:pt>
                <c:pt idx="126499" formatCode="0.00E+00">
                  <c:v>-2.6598199999999998E-3</c:v>
                </c:pt>
                <c:pt idx="126500" formatCode="0.00E+00">
                  <c:v>-2.6243199999999999E-3</c:v>
                </c:pt>
                <c:pt idx="126501" formatCode="0.00E+00">
                  <c:v>-2.58662E-3</c:v>
                </c:pt>
                <c:pt idx="126502" formatCode="0.00E+00">
                  <c:v>-2.54674E-3</c:v>
                </c:pt>
                <c:pt idx="126503" formatCode="0.00E+00">
                  <c:v>-2.5047300000000002E-3</c:v>
                </c:pt>
                <c:pt idx="126504" formatCode="0.00E+00">
                  <c:v>-2.4606099999999998E-3</c:v>
                </c:pt>
                <c:pt idx="126505" formatCode="0.00E+00">
                  <c:v>-2.4144399999999999E-3</c:v>
                </c:pt>
                <c:pt idx="126506" formatCode="0.00E+00">
                  <c:v>-2.3662499999999999E-3</c:v>
                </c:pt>
                <c:pt idx="126507" formatCode="0.00E+00">
                  <c:v>-2.3160699999999999E-3</c:v>
                </c:pt>
                <c:pt idx="126508" formatCode="0.00E+00">
                  <c:v>-2.2639700000000001E-3</c:v>
                </c:pt>
                <c:pt idx="126509" formatCode="0.00E+00">
                  <c:v>-2.2099699999999999E-3</c:v>
                </c:pt>
                <c:pt idx="126510" formatCode="0.00E+00">
                  <c:v>-2.1541300000000002E-3</c:v>
                </c:pt>
                <c:pt idx="126511" formatCode="0.00E+00">
                  <c:v>-2.0965100000000002E-3</c:v>
                </c:pt>
                <c:pt idx="126512" formatCode="0.00E+00">
                  <c:v>-2.0371399999999998E-3</c:v>
                </c:pt>
                <c:pt idx="126513" formatCode="0.00E+00">
                  <c:v>-1.9760799999999999E-3</c:v>
                </c:pt>
                <c:pt idx="126514" formatCode="0.00E+00">
                  <c:v>-1.9133900000000001E-3</c:v>
                </c:pt>
                <c:pt idx="126515" formatCode="0.00E+00">
                  <c:v>-1.84913E-3</c:v>
                </c:pt>
                <c:pt idx="126516" formatCode="0.00E+00">
                  <c:v>-1.7833300000000001E-3</c:v>
                </c:pt>
                <c:pt idx="126517" formatCode="0.00E+00">
                  <c:v>-1.71608E-3</c:v>
                </c:pt>
                <c:pt idx="126518" formatCode="0.00E+00">
                  <c:v>-1.6474199999999999E-3</c:v>
                </c:pt>
                <c:pt idx="126519" formatCode="0.00E+00">
                  <c:v>-1.57741E-3</c:v>
                </c:pt>
                <c:pt idx="126520" formatCode="0.00E+00">
                  <c:v>-1.5061199999999999E-3</c:v>
                </c:pt>
                <c:pt idx="126521" formatCode="0.00E+00">
                  <c:v>-1.4336100000000001E-3</c:v>
                </c:pt>
                <c:pt idx="126522" formatCode="0.00E+00">
                  <c:v>-1.35994E-3</c:v>
                </c:pt>
                <c:pt idx="126523" formatCode="0.00E+00">
                  <c:v>-1.28517E-3</c:v>
                </c:pt>
                <c:pt idx="126524" formatCode="0.00E+00">
                  <c:v>-1.2093799999999999E-3</c:v>
                </c:pt>
                <c:pt idx="126525" formatCode="0.00E+00">
                  <c:v>-1.1326299999999999E-3</c:v>
                </c:pt>
                <c:pt idx="126526" formatCode="0.00E+00">
                  <c:v>-1.0549800000000001E-3</c:v>
                </c:pt>
                <c:pt idx="126527" formatCode="0.00E+00">
                  <c:v>-9.7650000000000005E-4</c:v>
                </c:pt>
                <c:pt idx="126528" formatCode="0.00E+00">
                  <c:v>-8.9726200000000002E-4</c:v>
                </c:pt>
                <c:pt idx="126529" formatCode="0.00E+00">
                  <c:v>-8.1733100000000003E-4</c:v>
                </c:pt>
                <c:pt idx="126530" formatCode="0.00E+00">
                  <c:v>-7.36778E-4</c:v>
                </c:pt>
                <c:pt idx="126531" formatCode="0.00E+00">
                  <c:v>-6.5567100000000003E-4</c:v>
                </c:pt>
                <c:pt idx="126532" formatCode="0.00E+00">
                  <c:v>-5.7408000000000003E-4</c:v>
                </c:pt>
                <c:pt idx="126533" formatCode="0.00E+00">
                  <c:v>-4.9207500000000002E-4</c:v>
                </c:pt>
                <c:pt idx="126534" formatCode="0.00E+00">
                  <c:v>-4.09725E-4</c:v>
                </c:pt>
                <c:pt idx="126535" formatCode="0.00E+00">
                  <c:v>-3.2710200000000001E-4</c:v>
                </c:pt>
                <c:pt idx="126536" formatCode="0.00E+00">
                  <c:v>-2.44274E-4</c:v>
                </c:pt>
                <c:pt idx="126537" formatCode="0.00E+00">
                  <c:v>-1.6131300000000001E-4</c:v>
                </c:pt>
                <c:pt idx="126538" formatCode="0.00E+00">
                  <c:v>-7.8287699999999999E-5</c:v>
                </c:pt>
                <c:pt idx="126539" formatCode="0.00E+00">
                  <c:v>4.7314400000000004E-6</c:v>
                </c:pt>
                <c:pt idx="126540" formatCode="0.00E+00">
                  <c:v>8.7674899999999996E-5</c:v>
                </c:pt>
                <c:pt idx="126541" formatCode="0.00E+00">
                  <c:v>1.7047300000000001E-4</c:v>
                </c:pt>
                <c:pt idx="126542" formatCode="0.00E+00">
                  <c:v>2.5305800000000002E-4</c:v>
                </c:pt>
                <c:pt idx="126543" formatCode="0.00E+00">
                  <c:v>3.3535999999999999E-4</c:v>
                </c:pt>
                <c:pt idx="126544" formatCode="0.00E+00">
                  <c:v>4.1731100000000002E-4</c:v>
                </c:pt>
                <c:pt idx="126545" formatCode="0.00E+00">
                  <c:v>4.9884400000000002E-4</c:v>
                </c:pt>
                <c:pt idx="126546" formatCode="0.00E+00">
                  <c:v>5.7989200000000004E-4</c:v>
                </c:pt>
                <c:pt idx="126547" formatCode="0.00E+00">
                  <c:v>6.6038800000000003E-4</c:v>
                </c:pt>
                <c:pt idx="126548" formatCode="0.00E+00">
                  <c:v>7.4026799999999998E-4</c:v>
                </c:pt>
                <c:pt idx="126549" formatCode="0.00E+00">
                  <c:v>8.1946600000000003E-4</c:v>
                </c:pt>
                <c:pt idx="126550" formatCode="0.00E+00">
                  <c:v>8.9791899999999995E-4</c:v>
                </c:pt>
                <c:pt idx="126551" formatCode="0.00E+00">
                  <c:v>9.7556300000000004E-4</c:v>
                </c:pt>
                <c:pt idx="126552" formatCode="0.00E+00">
                  <c:v>1.0523399999999999E-3</c:v>
                </c:pt>
                <c:pt idx="126553" formatCode="0.00E+00">
                  <c:v>1.1281799999999999E-3</c:v>
                </c:pt>
                <c:pt idx="126554" formatCode="0.00E+00">
                  <c:v>1.2030299999999999E-3</c:v>
                </c:pt>
                <c:pt idx="126555" formatCode="0.00E+00">
                  <c:v>1.2768300000000001E-3</c:v>
                </c:pt>
                <c:pt idx="126556" formatCode="0.00E+00">
                  <c:v>1.3495200000000001E-3</c:v>
                </c:pt>
                <c:pt idx="126557" formatCode="0.00E+00">
                  <c:v>1.4210500000000001E-3</c:v>
                </c:pt>
                <c:pt idx="126558" formatCode="0.00E+00">
                  <c:v>1.49135E-3</c:v>
                </c:pt>
                <c:pt idx="126559" formatCode="0.00E+00">
                  <c:v>1.5603800000000001E-3</c:v>
                </c:pt>
                <c:pt idx="126560" formatCode="0.00E+00">
                  <c:v>1.62809E-3</c:v>
                </c:pt>
                <c:pt idx="126561" formatCode="0.00E+00">
                  <c:v>1.6944200000000001E-3</c:v>
                </c:pt>
                <c:pt idx="126562" formatCode="0.00E+00">
                  <c:v>1.75932E-3</c:v>
                </c:pt>
                <c:pt idx="126563" formatCode="0.00E+00">
                  <c:v>1.82274E-3</c:v>
                </c:pt>
                <c:pt idx="126564" formatCode="0.00E+00">
                  <c:v>1.8846399999999999E-3</c:v>
                </c:pt>
                <c:pt idx="126565" formatCode="0.00E+00">
                  <c:v>1.9449599999999999E-3</c:v>
                </c:pt>
                <c:pt idx="126566" formatCode="0.00E+00">
                  <c:v>2.0036799999999999E-3</c:v>
                </c:pt>
                <c:pt idx="126567" formatCode="0.00E+00">
                  <c:v>2.0607400000000001E-3</c:v>
                </c:pt>
                <c:pt idx="126568" formatCode="0.00E+00">
                  <c:v>2.1161000000000001E-3</c:v>
                </c:pt>
                <c:pt idx="126569" formatCode="0.00E+00">
                  <c:v>2.1697299999999999E-3</c:v>
                </c:pt>
                <c:pt idx="126570" formatCode="0.00E+00">
                  <c:v>2.2215799999999999E-3</c:v>
                </c:pt>
                <c:pt idx="126571" formatCode="0.00E+00">
                  <c:v>2.2716300000000002E-3</c:v>
                </c:pt>
                <c:pt idx="126572" formatCode="0.00E+00">
                  <c:v>2.3198300000000002E-3</c:v>
                </c:pt>
                <c:pt idx="126573" formatCode="0.00E+00">
                  <c:v>2.36615E-3</c:v>
                </c:pt>
                <c:pt idx="126574" formatCode="0.00E+00">
                  <c:v>2.4105699999999999E-3</c:v>
                </c:pt>
                <c:pt idx="126575" formatCode="0.00E+00">
                  <c:v>2.45305E-3</c:v>
                </c:pt>
                <c:pt idx="126576" formatCode="0.00E+00">
                  <c:v>2.4935700000000001E-3</c:v>
                </c:pt>
                <c:pt idx="126577" formatCode="0.00E+00">
                  <c:v>2.5320999999999998E-3</c:v>
                </c:pt>
                <c:pt idx="126578" formatCode="0.00E+00">
                  <c:v>2.5686099999999998E-3</c:v>
                </c:pt>
                <c:pt idx="126579" formatCode="0.00E+00">
                  <c:v>2.6030900000000002E-3</c:v>
                </c:pt>
                <c:pt idx="126580" formatCode="0.00E+00">
                  <c:v>2.6355200000000001E-3</c:v>
                </c:pt>
                <c:pt idx="126581" formatCode="0.00E+00">
                  <c:v>2.6658699999999999E-3</c:v>
                </c:pt>
                <c:pt idx="126582" formatCode="0.00E+00">
                  <c:v>2.6941299999999999E-3</c:v>
                </c:pt>
                <c:pt idx="126583" formatCode="0.00E+00">
                  <c:v>2.7202799999999998E-3</c:v>
                </c:pt>
                <c:pt idx="126584" formatCode="0.00E+00">
                  <c:v>2.7443099999999998E-3</c:v>
                </c:pt>
                <c:pt idx="126585" formatCode="0.00E+00">
                  <c:v>2.7662199999999998E-3</c:v>
                </c:pt>
                <c:pt idx="126586" formatCode="0.00E+00">
                  <c:v>2.78598E-3</c:v>
                </c:pt>
                <c:pt idx="126587" formatCode="0.00E+00">
                  <c:v>2.8035999999999998E-3</c:v>
                </c:pt>
                <c:pt idx="126588" formatCode="0.00E+00">
                  <c:v>2.81906E-3</c:v>
                </c:pt>
                <c:pt idx="126589" formatCode="0.00E+00">
                  <c:v>2.8323599999999999E-3</c:v>
                </c:pt>
                <c:pt idx="126590" formatCode="0.00E+00">
                  <c:v>2.8435000000000001E-3</c:v>
                </c:pt>
                <c:pt idx="126591" formatCode="0.00E+00">
                  <c:v>2.8524800000000001E-3</c:v>
                </c:pt>
                <c:pt idx="126592" formatCode="0.00E+00">
                  <c:v>2.85929E-3</c:v>
                </c:pt>
                <c:pt idx="126593" formatCode="0.00E+00">
                  <c:v>2.8639500000000001E-3</c:v>
                </c:pt>
                <c:pt idx="126594" formatCode="0.00E+00">
                  <c:v>2.86645E-3</c:v>
                </c:pt>
                <c:pt idx="126595" formatCode="0.00E+00">
                  <c:v>2.8668000000000001E-3</c:v>
                </c:pt>
                <c:pt idx="126596" formatCode="0.00E+00">
                  <c:v>2.8650099999999999E-3</c:v>
                </c:pt>
                <c:pt idx="126597" formatCode="0.00E+00">
                  <c:v>2.8610799999999998E-3</c:v>
                </c:pt>
                <c:pt idx="126598" formatCode="0.00E+00">
                  <c:v>2.8550300000000002E-3</c:v>
                </c:pt>
                <c:pt idx="126599" formatCode="0.00E+00">
                  <c:v>2.84687E-3</c:v>
                </c:pt>
                <c:pt idx="126600" formatCode="0.00E+00">
                  <c:v>2.8366200000000002E-3</c:v>
                </c:pt>
                <c:pt idx="126601" formatCode="0.00E+00">
                  <c:v>2.8242800000000002E-3</c:v>
                </c:pt>
                <c:pt idx="126602" formatCode="0.00E+00">
                  <c:v>2.8098699999999999E-3</c:v>
                </c:pt>
                <c:pt idx="126603" formatCode="0.00E+00">
                  <c:v>2.79342E-3</c:v>
                </c:pt>
                <c:pt idx="126604" formatCode="0.00E+00">
                  <c:v>2.77494E-3</c:v>
                </c:pt>
                <c:pt idx="126605" formatCode="0.00E+00">
                  <c:v>2.7544499999999999E-3</c:v>
                </c:pt>
                <c:pt idx="126606" formatCode="0.00E+00">
                  <c:v>2.7319699999999998E-3</c:v>
                </c:pt>
                <c:pt idx="126607" formatCode="0.00E+00">
                  <c:v>2.7075300000000001E-3</c:v>
                </c:pt>
                <c:pt idx="126608" formatCode="0.00E+00">
                  <c:v>2.6811600000000001E-3</c:v>
                </c:pt>
                <c:pt idx="126609" formatCode="0.00E+00">
                  <c:v>2.6528799999999998E-3</c:v>
                </c:pt>
                <c:pt idx="126610" formatCode="0.00E+00">
                  <c:v>2.6227099999999999E-3</c:v>
                </c:pt>
                <c:pt idx="126611" formatCode="0.00E+00">
                  <c:v>2.5906900000000001E-3</c:v>
                </c:pt>
                <c:pt idx="126612" formatCode="0.00E+00">
                  <c:v>2.5568399999999999E-3</c:v>
                </c:pt>
                <c:pt idx="126613" formatCode="0.00E+00">
                  <c:v>2.5212099999999999E-3</c:v>
                </c:pt>
                <c:pt idx="126614" formatCode="0.00E+00">
                  <c:v>2.4838E-3</c:v>
                </c:pt>
                <c:pt idx="126615" formatCode="0.00E+00">
                  <c:v>2.4446799999999999E-3</c:v>
                </c:pt>
                <c:pt idx="126616" formatCode="0.00E+00">
                  <c:v>2.4038499999999999E-3</c:v>
                </c:pt>
                <c:pt idx="126617" formatCode="0.00E+00">
                  <c:v>2.3613699999999998E-3</c:v>
                </c:pt>
                <c:pt idx="126618" formatCode="0.00E+00">
                  <c:v>2.3172599999999998E-3</c:v>
                </c:pt>
                <c:pt idx="126619" formatCode="0.00E+00">
                  <c:v>2.2715700000000001E-3</c:v>
                </c:pt>
                <c:pt idx="126620" formatCode="0.00E+00">
                  <c:v>2.2243300000000001E-3</c:v>
                </c:pt>
                <c:pt idx="126621" formatCode="0.00E+00">
                  <c:v>2.1755899999999998E-3</c:v>
                </c:pt>
                <c:pt idx="126622" formatCode="0.00E+00">
                  <c:v>2.1253700000000001E-3</c:v>
                </c:pt>
                <c:pt idx="126623" formatCode="0.00E+00">
                  <c:v>2.0737199999999998E-3</c:v>
                </c:pt>
                <c:pt idx="126624" formatCode="0.00E+00">
                  <c:v>2.0206899999999999E-3</c:v>
                </c:pt>
                <c:pt idx="126625" formatCode="0.00E+00">
                  <c:v>1.9663100000000002E-3</c:v>
                </c:pt>
                <c:pt idx="126626" formatCode="0.00E+00">
                  <c:v>1.91063E-3</c:v>
                </c:pt>
                <c:pt idx="126627" formatCode="0.00E+00">
                  <c:v>1.8536799999999999E-3</c:v>
                </c:pt>
                <c:pt idx="126628" formatCode="0.00E+00">
                  <c:v>1.7955200000000001E-3</c:v>
                </c:pt>
                <c:pt idx="126629" formatCode="0.00E+00">
                  <c:v>1.7361900000000001E-3</c:v>
                </c:pt>
                <c:pt idx="126630" formatCode="0.00E+00">
                  <c:v>1.67574E-3</c:v>
                </c:pt>
                <c:pt idx="126631" formatCode="0.00E+00">
                  <c:v>1.6142000000000001E-3</c:v>
                </c:pt>
                <c:pt idx="126632" formatCode="0.00E+00">
                  <c:v>1.55163E-3</c:v>
                </c:pt>
                <c:pt idx="126633" formatCode="0.00E+00">
                  <c:v>1.48806E-3</c:v>
                </c:pt>
                <c:pt idx="126634" formatCode="0.00E+00">
                  <c:v>1.4235599999999999E-3</c:v>
                </c:pt>
                <c:pt idx="126635" formatCode="0.00E+00">
                  <c:v>1.35816E-3</c:v>
                </c:pt>
                <c:pt idx="126636" formatCode="0.00E+00">
                  <c:v>1.2919100000000001E-3</c:v>
                </c:pt>
                <c:pt idx="126637" formatCode="0.00E+00">
                  <c:v>1.2248700000000001E-3</c:v>
                </c:pt>
                <c:pt idx="126638" formatCode="0.00E+00">
                  <c:v>1.1570700000000001E-3</c:v>
                </c:pt>
                <c:pt idx="126639" formatCode="0.00E+00">
                  <c:v>1.0885700000000001E-3</c:v>
                </c:pt>
                <c:pt idx="126640" formatCode="0.00E+00">
                  <c:v>1.0194100000000001E-3</c:v>
                </c:pt>
                <c:pt idx="126641" formatCode="0.00E+00">
                  <c:v>9.49642E-4</c:v>
                </c:pt>
                <c:pt idx="126642" formatCode="0.00E+00">
                  <c:v>8.7931900000000004E-4</c:v>
                </c:pt>
                <c:pt idx="126643" formatCode="0.00E+00">
                  <c:v>8.0849000000000003E-4</c:v>
                </c:pt>
                <c:pt idx="126644" formatCode="0.00E+00">
                  <c:v>7.3720199999999995E-4</c:v>
                </c:pt>
                <c:pt idx="126645" formatCode="0.00E+00">
                  <c:v>6.6549999999999997E-4</c:v>
                </c:pt>
                <c:pt idx="126646" formatCode="0.00E+00">
                  <c:v>5.9342900000000003E-4</c:v>
                </c:pt>
                <c:pt idx="126647" formatCode="0.00E+00">
                  <c:v>5.2103800000000003E-4</c:v>
                </c:pt>
                <c:pt idx="126648" formatCode="0.00E+00">
                  <c:v>4.4839000000000001E-4</c:v>
                </c:pt>
                <c:pt idx="126649" formatCode="0.00E+00">
                  <c:v>3.7556299999999998E-4</c:v>
                </c:pt>
                <c:pt idx="126650" formatCode="0.00E+00">
                  <c:v>3.02639E-4</c:v>
                </c:pt>
                <c:pt idx="126651" formatCode="0.00E+00">
                  <c:v>2.2969E-4</c:v>
                </c:pt>
                <c:pt idx="126652" formatCode="0.00E+00">
                  <c:v>1.5675500000000001E-4</c:v>
                </c:pt>
                <c:pt idx="126653" formatCode="0.00E+00">
                  <c:v>8.3851999999999996E-5</c:v>
                </c:pt>
                <c:pt idx="126654" formatCode="0.00E+00">
                  <c:v>1.0994E-5</c:v>
                </c:pt>
                <c:pt idx="126655" formatCode="0.00E+00">
                  <c:v>-6.1801899999999995E-5</c:v>
                </c:pt>
                <c:pt idx="126656" formatCode="0.00E+00">
                  <c:v>-1.3451500000000001E-4</c:v>
                </c:pt>
                <c:pt idx="126657" formatCode="0.00E+00">
                  <c:v>-2.0712500000000001E-4</c:v>
                </c:pt>
                <c:pt idx="126658" formatCode="0.00E+00">
                  <c:v>-2.7960799999999998E-4</c:v>
                </c:pt>
                <c:pt idx="126659" formatCode="0.00E+00">
                  <c:v>-3.5194000000000002E-4</c:v>
                </c:pt>
                <c:pt idx="126660" formatCode="0.00E+00">
                  <c:v>-4.2409400000000002E-4</c:v>
                </c:pt>
                <c:pt idx="126661" formatCode="0.00E+00">
                  <c:v>-4.9605099999999996E-4</c:v>
                </c:pt>
                <c:pt idx="126662" formatCode="0.00E+00">
                  <c:v>-5.6780000000000003E-4</c:v>
                </c:pt>
                <c:pt idx="126663" formatCode="0.00E+00">
                  <c:v>-6.3932500000000005E-4</c:v>
                </c:pt>
                <c:pt idx="126664" formatCode="0.00E+00">
                  <c:v>-7.1058700000000005E-4</c:v>
                </c:pt>
                <c:pt idx="126665" formatCode="0.00E+00">
                  <c:v>-7.8156000000000005E-4</c:v>
                </c:pt>
                <c:pt idx="126666" formatCode="0.00E+00">
                  <c:v>-8.5223700000000005E-4</c:v>
                </c:pt>
                <c:pt idx="126667" formatCode="0.00E+00">
                  <c:v>-9.2260499999999995E-4</c:v>
                </c:pt>
                <c:pt idx="126668" formatCode="0.00E+00">
                  <c:v>-9.9263699999999999E-4</c:v>
                </c:pt>
                <c:pt idx="126669" formatCode="0.00E+00">
                  <c:v>-1.0623200000000001E-3</c:v>
                </c:pt>
                <c:pt idx="126670" formatCode="0.00E+00">
                  <c:v>-1.13163E-3</c:v>
                </c:pt>
                <c:pt idx="126671" formatCode="0.00E+00">
                  <c:v>-1.2005399999999999E-3</c:v>
                </c:pt>
                <c:pt idx="126672" formatCode="0.00E+00">
                  <c:v>-1.2689800000000001E-3</c:v>
                </c:pt>
                <c:pt idx="126673" formatCode="0.00E+00">
                  <c:v>-1.33691E-3</c:v>
                </c:pt>
                <c:pt idx="126674" formatCode="0.00E+00">
                  <c:v>-1.40434E-3</c:v>
                </c:pt>
                <c:pt idx="126675" formatCode="0.00E+00">
                  <c:v>-1.4712900000000001E-3</c:v>
                </c:pt>
                <c:pt idx="126676" formatCode="0.00E+00">
                  <c:v>-1.53773E-3</c:v>
                </c:pt>
                <c:pt idx="126677" formatCode="0.00E+00">
                  <c:v>-1.6036399999999999E-3</c:v>
                </c:pt>
                <c:pt idx="126678" formatCode="0.00E+00">
                  <c:v>-1.6689700000000001E-3</c:v>
                </c:pt>
                <c:pt idx="126679" formatCode="0.00E+00">
                  <c:v>-1.73368E-3</c:v>
                </c:pt>
                <c:pt idx="126680" formatCode="0.00E+00">
                  <c:v>-1.7976999999999999E-3</c:v>
                </c:pt>
                <c:pt idx="126681" formatCode="0.00E+00">
                  <c:v>-1.86104E-3</c:v>
                </c:pt>
                <c:pt idx="126682" formatCode="0.00E+00">
                  <c:v>-1.9237200000000001E-3</c:v>
                </c:pt>
                <c:pt idx="126683" formatCode="0.00E+00">
                  <c:v>-1.9857299999999998E-3</c:v>
                </c:pt>
                <c:pt idx="126684" formatCode="0.00E+00">
                  <c:v>-2.0470499999999999E-3</c:v>
                </c:pt>
                <c:pt idx="126685" formatCode="0.00E+00">
                  <c:v>-2.1076300000000001E-3</c:v>
                </c:pt>
                <c:pt idx="126686" formatCode="0.00E+00">
                  <c:v>-2.16746E-3</c:v>
                </c:pt>
                <c:pt idx="126687" formatCode="0.00E+00">
                  <c:v>-2.22653E-3</c:v>
                </c:pt>
                <c:pt idx="126688" formatCode="0.00E+00">
                  <c:v>-2.2848199999999999E-3</c:v>
                </c:pt>
                <c:pt idx="126689" formatCode="0.00E+00">
                  <c:v>-2.3422999999999999E-3</c:v>
                </c:pt>
                <c:pt idx="126690" formatCode="0.00E+00">
                  <c:v>-2.39895E-3</c:v>
                </c:pt>
                <c:pt idx="126691" formatCode="0.00E+00">
                  <c:v>-2.45474E-3</c:v>
                </c:pt>
                <c:pt idx="126692" formatCode="0.00E+00">
                  <c:v>-2.5097000000000001E-3</c:v>
                </c:pt>
                <c:pt idx="126693" formatCode="0.00E+00">
                  <c:v>-2.5637899999999998E-3</c:v>
                </c:pt>
                <c:pt idx="126694" formatCode="0.00E+00">
                  <c:v>-2.6169100000000001E-3</c:v>
                </c:pt>
                <c:pt idx="126695" formatCode="0.00E+00">
                  <c:v>-2.6690199999999998E-3</c:v>
                </c:pt>
                <c:pt idx="126696" formatCode="0.00E+00">
                  <c:v>-2.7202799999999998E-3</c:v>
                </c:pt>
                <c:pt idx="126697" formatCode="0.00E+00">
                  <c:v>-2.7708699999999999E-3</c:v>
                </c:pt>
                <c:pt idx="126698" formatCode="0.00E+00">
                  <c:v>-2.8208E-3</c:v>
                </c:pt>
                <c:pt idx="126699" formatCode="0.00E+00">
                  <c:v>-2.8697800000000002E-3</c:v>
                </c:pt>
                <c:pt idx="126700" formatCode="0.00E+00">
                  <c:v>-2.9175E-3</c:v>
                </c:pt>
                <c:pt idx="126701" formatCode="0.00E+00">
                  <c:v>-2.9638199999999998E-3</c:v>
                </c:pt>
                <c:pt idx="126702" formatCode="0.00E+00">
                  <c:v>-3.00877E-3</c:v>
                </c:pt>
                <c:pt idx="126703" formatCode="0.00E+00">
                  <c:v>-3.0523899999999999E-3</c:v>
                </c:pt>
                <c:pt idx="126704" formatCode="0.00E+00">
                  <c:v>-3.0946699999999999E-3</c:v>
                </c:pt>
                <c:pt idx="126705" formatCode="0.00E+00">
                  <c:v>-3.13562E-3</c:v>
                </c:pt>
                <c:pt idx="126706" formatCode="0.00E+00">
                  <c:v>-3.1752600000000001E-3</c:v>
                </c:pt>
                <c:pt idx="126707" formatCode="0.00E+00">
                  <c:v>-3.2136399999999998E-3</c:v>
                </c:pt>
                <c:pt idx="126708" formatCode="0.00E+00">
                  <c:v>-3.2507500000000002E-3</c:v>
                </c:pt>
                <c:pt idx="126709" formatCode="0.00E+00">
                  <c:v>-3.28663E-3</c:v>
                </c:pt>
                <c:pt idx="126710" formatCode="0.00E+00">
                  <c:v>-3.3213399999999999E-3</c:v>
                </c:pt>
                <c:pt idx="126711" formatCode="0.00E+00">
                  <c:v>-3.3549700000000001E-3</c:v>
                </c:pt>
                <c:pt idx="126712" formatCode="0.00E+00">
                  <c:v>-3.3876000000000002E-3</c:v>
                </c:pt>
                <c:pt idx="126713" formatCode="0.00E+00">
                  <c:v>-3.4192599999999999E-3</c:v>
                </c:pt>
                <c:pt idx="126714" formatCode="0.00E+00">
                  <c:v>-3.4499600000000002E-3</c:v>
                </c:pt>
                <c:pt idx="126715" formatCode="0.00E+00">
                  <c:v>-3.4797500000000002E-3</c:v>
                </c:pt>
                <c:pt idx="126716" formatCode="0.00E+00">
                  <c:v>-3.5086499999999999E-3</c:v>
                </c:pt>
                <c:pt idx="126717" formatCode="0.00E+00">
                  <c:v>-3.53667E-3</c:v>
                </c:pt>
                <c:pt idx="126718" formatCode="0.00E+00">
                  <c:v>-3.5636700000000001E-3</c:v>
                </c:pt>
                <c:pt idx="126719" formatCode="0.00E+00">
                  <c:v>-3.58954E-3</c:v>
                </c:pt>
                <c:pt idx="126720" formatCode="0.00E+00">
                  <c:v>-3.61423E-3</c:v>
                </c:pt>
                <c:pt idx="126721" formatCode="0.00E+00">
                  <c:v>-3.6378999999999999E-3</c:v>
                </c:pt>
                <c:pt idx="126722" formatCode="0.00E+00">
                  <c:v>-3.6607200000000001E-3</c:v>
                </c:pt>
                <c:pt idx="126723" formatCode="0.00E+00">
                  <c:v>-3.6828199999999998E-3</c:v>
                </c:pt>
                <c:pt idx="126724" formatCode="0.00E+00">
                  <c:v>-3.70426E-3</c:v>
                </c:pt>
                <c:pt idx="126725" formatCode="0.00E+00">
                  <c:v>-3.7250500000000001E-3</c:v>
                </c:pt>
                <c:pt idx="126726" formatCode="0.00E+00">
                  <c:v>-3.7450999999999999E-3</c:v>
                </c:pt>
                <c:pt idx="126727" formatCode="0.00E+00">
                  <c:v>-3.7642399999999999E-3</c:v>
                </c:pt>
                <c:pt idx="126728" formatCode="0.00E+00">
                  <c:v>-3.7822099999999998E-3</c:v>
                </c:pt>
                <c:pt idx="126729" formatCode="0.00E+00">
                  <c:v>-3.79883E-3</c:v>
                </c:pt>
                <c:pt idx="126730" formatCode="0.00E+00">
                  <c:v>-3.8142300000000001E-3</c:v>
                </c:pt>
                <c:pt idx="126731" formatCode="0.00E+00">
                  <c:v>-3.8286499999999998E-3</c:v>
                </c:pt>
                <c:pt idx="126732" formatCode="0.00E+00">
                  <c:v>-3.84221E-3</c:v>
                </c:pt>
                <c:pt idx="126733" formatCode="0.00E+00">
                  <c:v>-3.85477E-3</c:v>
                </c:pt>
                <c:pt idx="126734" formatCode="0.00E+00">
                  <c:v>-3.8662599999999998E-3</c:v>
                </c:pt>
                <c:pt idx="126735" formatCode="0.00E+00">
                  <c:v>-3.8767799999999998E-3</c:v>
                </c:pt>
                <c:pt idx="126736" formatCode="0.00E+00">
                  <c:v>-3.88653E-3</c:v>
                </c:pt>
                <c:pt idx="126737" formatCode="0.00E+00">
                  <c:v>-3.89559E-3</c:v>
                </c:pt>
                <c:pt idx="126738" formatCode="0.00E+00">
                  <c:v>-3.9038900000000001E-3</c:v>
                </c:pt>
                <c:pt idx="126739" formatCode="0.00E+00">
                  <c:v>-3.9113799999999999E-3</c:v>
                </c:pt>
                <c:pt idx="126740" formatCode="0.00E+00">
                  <c:v>-3.9179999999999996E-3</c:v>
                </c:pt>
                <c:pt idx="126741" formatCode="0.00E+00">
                  <c:v>-3.9236999999999996E-3</c:v>
                </c:pt>
                <c:pt idx="126742" formatCode="0.00E+00">
                  <c:v>-3.9284100000000002E-3</c:v>
                </c:pt>
                <c:pt idx="126743" formatCode="0.00E+00">
                  <c:v>-3.9320199999999996E-3</c:v>
                </c:pt>
                <c:pt idx="126744" formatCode="0.00E+00">
                  <c:v>-3.9344000000000002E-3</c:v>
                </c:pt>
                <c:pt idx="126745" formatCode="0.00E+00">
                  <c:v>-3.93561E-3</c:v>
                </c:pt>
                <c:pt idx="126746" formatCode="0.00E+00">
                  <c:v>-3.9359699999999996E-3</c:v>
                </c:pt>
                <c:pt idx="126747" formatCode="0.00E+00">
                  <c:v>-3.9358199999999996E-3</c:v>
                </c:pt>
                <c:pt idx="126748" formatCode="0.00E+00">
                  <c:v>-3.9351200000000003E-3</c:v>
                </c:pt>
                <c:pt idx="126749" formatCode="0.00E+00">
                  <c:v>-3.9335100000000003E-3</c:v>
                </c:pt>
                <c:pt idx="126750" formatCode="0.00E+00">
                  <c:v>-3.93064E-3</c:v>
                </c:pt>
                <c:pt idx="126751" formatCode="0.00E+00">
                  <c:v>-3.9264599999999997E-3</c:v>
                </c:pt>
                <c:pt idx="126752" formatCode="0.00E+00">
                  <c:v>-3.9211200000000002E-3</c:v>
                </c:pt>
                <c:pt idx="126753" formatCode="0.00E+00">
                  <c:v>-3.9147399999999999E-3</c:v>
                </c:pt>
                <c:pt idx="126754" formatCode="0.00E+00">
                  <c:v>-3.9072300000000003E-3</c:v>
                </c:pt>
                <c:pt idx="126755" formatCode="0.00E+00">
                  <c:v>-3.8985500000000002E-3</c:v>
                </c:pt>
                <c:pt idx="126756" formatCode="0.00E+00">
                  <c:v>-3.8888799999999999E-3</c:v>
                </c:pt>
                <c:pt idx="126757" formatCode="0.00E+00">
                  <c:v>-3.87842E-3</c:v>
                </c:pt>
                <c:pt idx="126758" formatCode="0.00E+00">
                  <c:v>-3.8672899999999998E-3</c:v>
                </c:pt>
                <c:pt idx="126759" formatCode="0.00E+00">
                  <c:v>-3.8557700000000001E-3</c:v>
                </c:pt>
                <c:pt idx="126760" formatCode="0.00E+00">
                  <c:v>-3.8441299999999999E-3</c:v>
                </c:pt>
                <c:pt idx="126761" formatCode="0.00E+00">
                  <c:v>-3.83242E-3</c:v>
                </c:pt>
                <c:pt idx="126762" formatCode="0.00E+00">
                  <c:v>-3.82044E-3</c:v>
                </c:pt>
                <c:pt idx="126763" formatCode="0.00E+00">
                  <c:v>-3.8080700000000002E-3</c:v>
                </c:pt>
                <c:pt idx="126764" formatCode="0.00E+00">
                  <c:v>-3.7954299999999998E-3</c:v>
                </c:pt>
                <c:pt idx="126765" formatCode="0.00E+00">
                  <c:v>-3.7826800000000001E-3</c:v>
                </c:pt>
                <c:pt idx="126766" formatCode="0.00E+00">
                  <c:v>-3.7698200000000001E-3</c:v>
                </c:pt>
                <c:pt idx="126767" formatCode="0.00E+00">
                  <c:v>-3.7566600000000002E-3</c:v>
                </c:pt>
                <c:pt idx="126768" formatCode="0.00E+00">
                  <c:v>-3.7430200000000001E-3</c:v>
                </c:pt>
                <c:pt idx="126769" formatCode="0.00E+00">
                  <c:v>-3.7288E-3</c:v>
                </c:pt>
                <c:pt idx="126770" formatCode="0.00E+00">
                  <c:v>-3.7140599999999999E-3</c:v>
                </c:pt>
                <c:pt idx="126771" formatCode="0.00E+00">
                  <c:v>-3.6990399999999998E-3</c:v>
                </c:pt>
                <c:pt idx="126772" formatCode="0.00E+00">
                  <c:v>-3.6839899999999998E-3</c:v>
                </c:pt>
                <c:pt idx="126773" formatCode="0.00E+00">
                  <c:v>-3.6690899999999999E-3</c:v>
                </c:pt>
                <c:pt idx="126774" formatCode="0.00E+00">
                  <c:v>-3.65446E-3</c:v>
                </c:pt>
                <c:pt idx="126775" formatCode="0.00E+00">
                  <c:v>-3.64008E-3</c:v>
                </c:pt>
                <c:pt idx="126776" formatCode="0.00E+00">
                  <c:v>-3.6257799999999999E-3</c:v>
                </c:pt>
                <c:pt idx="126777" formatCode="0.00E+00">
                  <c:v>-3.6112700000000002E-3</c:v>
                </c:pt>
                <c:pt idx="126778" formatCode="0.00E+00">
                  <c:v>-3.5963700000000002E-3</c:v>
                </c:pt>
                <c:pt idx="126779" formatCode="0.00E+00">
                  <c:v>-3.5810500000000001E-3</c:v>
                </c:pt>
                <c:pt idx="126780" formatCode="0.00E+00">
                  <c:v>-3.56537E-3</c:v>
                </c:pt>
                <c:pt idx="126781" formatCode="0.00E+00">
                  <c:v>-3.5494099999999998E-3</c:v>
                </c:pt>
                <c:pt idx="126782" formatCode="0.00E+00">
                  <c:v>-3.5332100000000002E-3</c:v>
                </c:pt>
                <c:pt idx="126783" formatCode="0.00E+00">
                  <c:v>-3.5167900000000001E-3</c:v>
                </c:pt>
                <c:pt idx="126784" formatCode="0.00E+00">
                  <c:v>-3.5002700000000002E-3</c:v>
                </c:pt>
                <c:pt idx="126785" formatCode="0.00E+00">
                  <c:v>-3.4838099999999999E-3</c:v>
                </c:pt>
                <c:pt idx="126786" formatCode="0.00E+00">
                  <c:v>-3.4676099999999999E-3</c:v>
                </c:pt>
                <c:pt idx="126787" formatCode="0.00E+00">
                  <c:v>-3.4518499999999998E-3</c:v>
                </c:pt>
                <c:pt idx="126788" formatCode="0.00E+00">
                  <c:v>-3.4366900000000001E-3</c:v>
                </c:pt>
                <c:pt idx="126789" formatCode="0.00E+00">
                  <c:v>-3.42231E-3</c:v>
                </c:pt>
                <c:pt idx="126790" formatCode="0.00E+00">
                  <c:v>-3.4087000000000002E-3</c:v>
                </c:pt>
                <c:pt idx="126791" formatCode="0.00E+00">
                  <c:v>-3.3956500000000001E-3</c:v>
                </c:pt>
                <c:pt idx="126792" formatCode="0.00E+00">
                  <c:v>-3.38295E-3</c:v>
                </c:pt>
                <c:pt idx="126793" formatCode="0.00E+00">
                  <c:v>-3.37046E-3</c:v>
                </c:pt>
                <c:pt idx="126794" formatCode="0.00E+00">
                  <c:v>-3.3580900000000002E-3</c:v>
                </c:pt>
                <c:pt idx="126795" formatCode="0.00E+00">
                  <c:v>-3.34578E-3</c:v>
                </c:pt>
                <c:pt idx="126796" formatCode="0.00E+00">
                  <c:v>-3.3336099999999999E-3</c:v>
                </c:pt>
                <c:pt idx="126797" formatCode="0.00E+00">
                  <c:v>-3.32198E-3</c:v>
                </c:pt>
                <c:pt idx="126798" formatCode="0.00E+00">
                  <c:v>-3.3112100000000002E-3</c:v>
                </c:pt>
                <c:pt idx="126799" formatCode="0.00E+00">
                  <c:v>-3.3011300000000002E-3</c:v>
                </c:pt>
                <c:pt idx="126800" formatCode="0.00E+00">
                  <c:v>-3.29124E-3</c:v>
                </c:pt>
                <c:pt idx="126801" formatCode="0.00E+00">
                  <c:v>-3.2813199999999999E-3</c:v>
                </c:pt>
                <c:pt idx="126802" formatCode="0.00E+00">
                  <c:v>-3.2715499999999998E-3</c:v>
                </c:pt>
                <c:pt idx="126803" formatCode="0.00E+00">
                  <c:v>-3.2621400000000002E-3</c:v>
                </c:pt>
                <c:pt idx="126804" formatCode="0.00E+00">
                  <c:v>-3.2531399999999999E-3</c:v>
                </c:pt>
                <c:pt idx="126805" formatCode="0.00E+00">
                  <c:v>-3.24465E-3</c:v>
                </c:pt>
                <c:pt idx="126806" formatCode="0.00E+00">
                  <c:v>-3.2368499999999999E-3</c:v>
                </c:pt>
                <c:pt idx="126807" formatCode="0.00E+00">
                  <c:v>-3.2298600000000002E-3</c:v>
                </c:pt>
                <c:pt idx="126808" formatCode="0.00E+00">
                  <c:v>-3.22384E-3</c:v>
                </c:pt>
                <c:pt idx="126809" formatCode="0.00E+00">
                  <c:v>-3.2191300000000002E-3</c:v>
                </c:pt>
                <c:pt idx="126810" formatCode="0.00E+00">
                  <c:v>-3.2159100000000002E-3</c:v>
                </c:pt>
                <c:pt idx="126811" formatCode="0.00E+00">
                  <c:v>-3.21397E-3</c:v>
                </c:pt>
                <c:pt idx="126812" formatCode="0.00E+00">
                  <c:v>-3.2129599999999999E-3</c:v>
                </c:pt>
                <c:pt idx="126813" formatCode="0.00E+00">
                  <c:v>-3.2128E-3</c:v>
                </c:pt>
                <c:pt idx="126814" formatCode="0.00E+00">
                  <c:v>-3.21376E-3</c:v>
                </c:pt>
                <c:pt idx="126815" formatCode="0.00E+00">
                  <c:v>-3.21616E-3</c:v>
                </c:pt>
                <c:pt idx="126816" formatCode="0.00E+00">
                  <c:v>-3.2200100000000001E-3</c:v>
                </c:pt>
                <c:pt idx="126817" formatCode="0.00E+00">
                  <c:v>-3.22514E-3</c:v>
                </c:pt>
                <c:pt idx="126818" formatCode="0.00E+00">
                  <c:v>-3.2314599999999998E-3</c:v>
                </c:pt>
                <c:pt idx="126819" formatCode="0.00E+00">
                  <c:v>-3.2391E-3</c:v>
                </c:pt>
                <c:pt idx="126820" formatCode="0.00E+00">
                  <c:v>-3.2481699999999999E-3</c:v>
                </c:pt>
                <c:pt idx="126821" formatCode="0.00E+00">
                  <c:v>-3.2587200000000001E-3</c:v>
                </c:pt>
                <c:pt idx="126822" formatCode="0.00E+00">
                  <c:v>-3.2707299999999999E-3</c:v>
                </c:pt>
                <c:pt idx="126823" formatCode="0.00E+00">
                  <c:v>-3.2841300000000001E-3</c:v>
                </c:pt>
                <c:pt idx="126824" formatCode="0.00E+00">
                  <c:v>-3.29876E-3</c:v>
                </c:pt>
                <c:pt idx="126825" formatCode="0.00E+00">
                  <c:v>-3.31453E-3</c:v>
                </c:pt>
                <c:pt idx="126826" formatCode="0.00E+00">
                  <c:v>-3.3314999999999998E-3</c:v>
                </c:pt>
                <c:pt idx="126827" formatCode="0.00E+00">
                  <c:v>-3.35002E-3</c:v>
                </c:pt>
                <c:pt idx="126828" formatCode="0.00E+00">
                  <c:v>-3.3705100000000002E-3</c:v>
                </c:pt>
                <c:pt idx="126829" formatCode="0.00E+00">
                  <c:v>-3.3930599999999998E-3</c:v>
                </c:pt>
                <c:pt idx="126830" formatCode="0.00E+00">
                  <c:v>-3.4174100000000001E-3</c:v>
                </c:pt>
                <c:pt idx="126831" formatCode="0.00E+00">
                  <c:v>-3.44327E-3</c:v>
                </c:pt>
                <c:pt idx="126832" formatCode="0.00E+00">
                  <c:v>-3.4705600000000001E-3</c:v>
                </c:pt>
                <c:pt idx="126833" formatCode="0.00E+00">
                  <c:v>-3.4994700000000002E-3</c:v>
                </c:pt>
                <c:pt idx="126834" formatCode="0.00E+00">
                  <c:v>-3.5302900000000002E-3</c:v>
                </c:pt>
                <c:pt idx="126835" formatCode="0.00E+00">
                  <c:v>-3.56289E-3</c:v>
                </c:pt>
                <c:pt idx="126836" formatCode="0.00E+00">
                  <c:v>-3.59691E-3</c:v>
                </c:pt>
                <c:pt idx="126837" formatCode="0.00E+00">
                  <c:v>-3.6322699999999999E-3</c:v>
                </c:pt>
                <c:pt idx="126838" formatCode="0.00E+00">
                  <c:v>-3.6693799999999999E-3</c:v>
                </c:pt>
                <c:pt idx="126839" formatCode="0.00E+00">
                  <c:v>-3.7086699999999998E-3</c:v>
                </c:pt>
                <c:pt idx="126840" formatCode="0.00E+00">
                  <c:v>-3.7502E-3</c:v>
                </c:pt>
                <c:pt idx="126841" formatCode="0.00E+00">
                  <c:v>-3.7938E-3</c:v>
                </c:pt>
                <c:pt idx="126842" formatCode="0.00E+00">
                  <c:v>-3.8393500000000001E-3</c:v>
                </c:pt>
                <c:pt idx="126843" formatCode="0.00E+00">
                  <c:v>-3.8866399999999998E-3</c:v>
                </c:pt>
                <c:pt idx="126844" formatCode="0.00E+00">
                  <c:v>-3.9350499999999998E-3</c:v>
                </c:pt>
                <c:pt idx="126845" formatCode="0.00E+00">
                  <c:v>-3.9839400000000001E-3</c:v>
                </c:pt>
                <c:pt idx="126846" formatCode="0.00E+00">
                  <c:v>-4.0332500000000004E-3</c:v>
                </c:pt>
                <c:pt idx="126847" formatCode="0.00E+00">
                  <c:v>-4.0835300000000001E-3</c:v>
                </c:pt>
                <c:pt idx="126848" formatCode="0.00E+00">
                  <c:v>-4.1352799999999999E-3</c:v>
                </c:pt>
                <c:pt idx="126849" formatCode="0.00E+00">
                  <c:v>-4.1885400000000001E-3</c:v>
                </c:pt>
                <c:pt idx="126850" formatCode="0.00E+00">
                  <c:v>-4.2430599999999999E-3</c:v>
                </c:pt>
                <c:pt idx="126851" formatCode="0.00E+00">
                  <c:v>-4.2986999999999999E-3</c:v>
                </c:pt>
                <c:pt idx="126852" formatCode="0.00E+00">
                  <c:v>-4.35535E-3</c:v>
                </c:pt>
                <c:pt idx="126853" formatCode="0.00E+00">
                  <c:v>-4.4128300000000004E-3</c:v>
                </c:pt>
                <c:pt idx="126854" formatCode="0.00E+00">
                  <c:v>-4.4710399999999999E-3</c:v>
                </c:pt>
                <c:pt idx="126855" formatCode="0.00E+00">
                  <c:v>-4.5301600000000001E-3</c:v>
                </c:pt>
                <c:pt idx="126856" formatCode="0.00E+00">
                  <c:v>-4.5902699999999996E-3</c:v>
                </c:pt>
                <c:pt idx="126857" formatCode="0.00E+00">
                  <c:v>-4.6513600000000002E-3</c:v>
                </c:pt>
                <c:pt idx="126858" formatCode="0.00E+00">
                  <c:v>-4.7135600000000003E-3</c:v>
                </c:pt>
                <c:pt idx="126859" formatCode="0.00E+00">
                  <c:v>-4.7772099999999996E-3</c:v>
                </c:pt>
                <c:pt idx="126860" formatCode="0.00E+00">
                  <c:v>-4.8425200000000003E-3</c:v>
                </c:pt>
                <c:pt idx="126861" formatCode="0.00E+00">
                  <c:v>-4.9093899999999996E-3</c:v>
                </c:pt>
                <c:pt idx="126862" formatCode="0.00E+00">
                  <c:v>-4.9775899999999996E-3</c:v>
                </c:pt>
                <c:pt idx="126863" formatCode="0.00E+00">
                  <c:v>-5.0469599999999996E-3</c:v>
                </c:pt>
                <c:pt idx="126864" formatCode="0.00E+00">
                  <c:v>-5.1174100000000002E-3</c:v>
                </c:pt>
                <c:pt idx="126865" formatCode="0.00E+00">
                  <c:v>-5.1888799999999999E-3</c:v>
                </c:pt>
                <c:pt idx="126866" formatCode="0.00E+00">
                  <c:v>-5.2612900000000001E-3</c:v>
                </c:pt>
                <c:pt idx="126867" formatCode="0.00E+00">
                  <c:v>-5.3345099999999998E-3</c:v>
                </c:pt>
                <c:pt idx="126868" formatCode="0.00E+00">
                  <c:v>-5.4084299999999997E-3</c:v>
                </c:pt>
                <c:pt idx="126869" formatCode="0.00E+00">
                  <c:v>-5.48301E-3</c:v>
                </c:pt>
                <c:pt idx="126870" formatCode="0.00E+00">
                  <c:v>-5.5583000000000004E-3</c:v>
                </c:pt>
                <c:pt idx="126871" formatCode="0.00E+00">
                  <c:v>-5.6344999999999998E-3</c:v>
                </c:pt>
                <c:pt idx="126872" formatCode="0.00E+00">
                  <c:v>-5.7118300000000002E-3</c:v>
                </c:pt>
                <c:pt idx="126873" formatCode="0.00E+00">
                  <c:v>-5.7903199999999998E-3</c:v>
                </c:pt>
                <c:pt idx="126874" formatCode="0.00E+00">
                  <c:v>-5.8698200000000004E-3</c:v>
                </c:pt>
                <c:pt idx="126875" formatCode="0.00E+00">
                  <c:v>-5.9501700000000003E-3</c:v>
                </c:pt>
                <c:pt idx="126876" formatCode="0.00E+00">
                  <c:v>-6.03127E-3</c:v>
                </c:pt>
                <c:pt idx="126877" formatCode="0.00E+00">
                  <c:v>-6.11335E-3</c:v>
                </c:pt>
                <c:pt idx="126878" formatCode="0.00E+00">
                  <c:v>-6.1968099999999996E-3</c:v>
                </c:pt>
                <c:pt idx="126879" formatCode="0.00E+00">
                  <c:v>-6.2818500000000003E-3</c:v>
                </c:pt>
                <c:pt idx="126880" formatCode="0.00E+00">
                  <c:v>-6.3684299999999996E-3</c:v>
                </c:pt>
                <c:pt idx="126881" formatCode="0.00E+00">
                  <c:v>-6.4565400000000002E-3</c:v>
                </c:pt>
                <c:pt idx="126882" formatCode="0.00E+00">
                  <c:v>-6.5462300000000001E-3</c:v>
                </c:pt>
                <c:pt idx="126883" formatCode="0.00E+00">
                  <c:v>-6.6374399999999997E-3</c:v>
                </c:pt>
                <c:pt idx="126884" formatCode="0.00E+00">
                  <c:v>-6.7299200000000003E-3</c:v>
                </c:pt>
                <c:pt idx="126885" formatCode="0.00E+00">
                  <c:v>-6.8233E-3</c:v>
                </c:pt>
                <c:pt idx="126886" formatCode="0.00E+00">
                  <c:v>-6.91736E-3</c:v>
                </c:pt>
                <c:pt idx="126887" formatCode="0.00E+00">
                  <c:v>-7.0121699999999999E-3</c:v>
                </c:pt>
                <c:pt idx="126888" formatCode="0.00E+00">
                  <c:v>-7.1078900000000004E-3</c:v>
                </c:pt>
                <c:pt idx="126889" formatCode="0.00E+00">
                  <c:v>-7.2045099999999999E-3</c:v>
                </c:pt>
                <c:pt idx="126890" formatCode="0.00E+00">
                  <c:v>-7.3020699999999999E-3</c:v>
                </c:pt>
                <c:pt idx="126891" formatCode="0.00E+00">
                  <c:v>-7.4006300000000001E-3</c:v>
                </c:pt>
                <c:pt idx="126892" formatCode="0.00E+00">
                  <c:v>-7.5000300000000004E-3</c:v>
                </c:pt>
                <c:pt idx="126893" formatCode="0.00E+00">
                  <c:v>-7.5996800000000002E-3</c:v>
                </c:pt>
                <c:pt idx="126894" formatCode="0.00E+00">
                  <c:v>-7.6987699999999997E-3</c:v>
                </c:pt>
                <c:pt idx="126895" formatCode="0.00E+00">
                  <c:v>-7.7966700000000003E-3</c:v>
                </c:pt>
                <c:pt idx="126896" formatCode="0.00E+00">
                  <c:v>-7.8931999999999995E-3</c:v>
                </c:pt>
                <c:pt idx="126897" formatCode="0.00E+00">
                  <c:v>-7.9881899999999992E-3</c:v>
                </c:pt>
                <c:pt idx="126898" formatCode="0.00E+00">
                  <c:v>-8.0814000000000007E-3</c:v>
                </c:pt>
                <c:pt idx="126899" formatCode="0.00E+00">
                  <c:v>-8.1729999999999997E-3</c:v>
                </c:pt>
                <c:pt idx="126900" formatCode="0.00E+00">
                  <c:v>-8.2635399999999998E-3</c:v>
                </c:pt>
                <c:pt idx="126901" formatCode="0.00E+00">
                  <c:v>-8.3534200000000003E-3</c:v>
                </c:pt>
                <c:pt idx="126902" formatCode="0.00E+00">
                  <c:v>-8.4427100000000008E-3</c:v>
                </c:pt>
                <c:pt idx="126903" formatCode="0.00E+00">
                  <c:v>-8.5311899999999993E-3</c:v>
                </c:pt>
                <c:pt idx="126904" formatCode="0.00E+00">
                  <c:v>-8.6186300000000004E-3</c:v>
                </c:pt>
                <c:pt idx="126905" formatCode="0.00E+00">
                  <c:v>-8.7050099999999991E-3</c:v>
                </c:pt>
                <c:pt idx="126906" formatCode="0.00E+00">
                  <c:v>-8.7905099999999996E-3</c:v>
                </c:pt>
                <c:pt idx="126907" formatCode="0.00E+00">
                  <c:v>-8.8752699999999993E-3</c:v>
                </c:pt>
                <c:pt idx="126908" formatCode="0.00E+00">
                  <c:v>-8.9594600000000007E-3</c:v>
                </c:pt>
                <c:pt idx="126909" formatCode="0.00E+00">
                  <c:v>-9.0432900000000007E-3</c:v>
                </c:pt>
                <c:pt idx="126910" formatCode="0.00E+00">
                  <c:v>-9.1267799999999993E-3</c:v>
                </c:pt>
                <c:pt idx="126911" formatCode="0.00E+00">
                  <c:v>-9.2098700000000002E-3</c:v>
                </c:pt>
                <c:pt idx="126912" formatCode="0.00E+00">
                  <c:v>-9.2925899999999999E-3</c:v>
                </c:pt>
                <c:pt idx="126913" formatCode="0.00E+00">
                  <c:v>-9.3749999999999997E-3</c:v>
                </c:pt>
                <c:pt idx="126914" formatCode="0.00E+00">
                  <c:v>-9.4567499999999999E-3</c:v>
                </c:pt>
                <c:pt idx="126915" formatCode="0.00E+00">
                  <c:v>-9.5371399999999995E-3</c:v>
                </c:pt>
                <c:pt idx="126916" formatCode="0.00E+00">
                  <c:v>-9.6154099999999996E-3</c:v>
                </c:pt>
                <c:pt idx="126917" formatCode="0.00E+00">
                  <c:v>-9.6910299999999998E-3</c:v>
                </c:pt>
                <c:pt idx="126918" formatCode="0.00E+00">
                  <c:v>-9.7637899999999996E-3</c:v>
                </c:pt>
                <c:pt idx="126919" formatCode="0.00E+00">
                  <c:v>-9.8336699999999992E-3</c:v>
                </c:pt>
                <c:pt idx="126920" formatCode="0.00E+00">
                  <c:v>-9.9006600000000004E-3</c:v>
                </c:pt>
                <c:pt idx="126921" formatCode="0.00E+00">
                  <c:v>-9.9647399999999997E-3</c:v>
                </c:pt>
                <c:pt idx="126922">
                  <c:v>-1.0026200000000001E-2</c:v>
                </c:pt>
                <c:pt idx="126923">
                  <c:v>-1.00857E-2</c:v>
                </c:pt>
                <c:pt idx="126924">
                  <c:v>-1.0143900000000001E-2</c:v>
                </c:pt>
                <c:pt idx="126925">
                  <c:v>-1.0200900000000001E-2</c:v>
                </c:pt>
                <c:pt idx="126926">
                  <c:v>-1.0256299999999999E-2</c:v>
                </c:pt>
                <c:pt idx="126927">
                  <c:v>-1.0309499999999999E-2</c:v>
                </c:pt>
                <c:pt idx="126928">
                  <c:v>-1.0360400000000001E-2</c:v>
                </c:pt>
                <c:pt idx="126929">
                  <c:v>-1.04092E-2</c:v>
                </c:pt>
                <c:pt idx="126930">
                  <c:v>-1.04563E-2</c:v>
                </c:pt>
                <c:pt idx="126931">
                  <c:v>-1.05021E-2</c:v>
                </c:pt>
                <c:pt idx="126932">
                  <c:v>-1.05469E-2</c:v>
                </c:pt>
                <c:pt idx="126933">
                  <c:v>-1.0591E-2</c:v>
                </c:pt>
                <c:pt idx="126934">
                  <c:v>-1.06341E-2</c:v>
                </c:pt>
                <c:pt idx="126935">
                  <c:v>-1.06763E-2</c:v>
                </c:pt>
                <c:pt idx="126936">
                  <c:v>-1.0717900000000001E-2</c:v>
                </c:pt>
                <c:pt idx="126937">
                  <c:v>-1.0759100000000001E-2</c:v>
                </c:pt>
                <c:pt idx="126938">
                  <c:v>-1.0800199999999999E-2</c:v>
                </c:pt>
                <c:pt idx="126939">
                  <c:v>-1.08412E-2</c:v>
                </c:pt>
                <c:pt idx="126940">
                  <c:v>-1.0881800000000001E-2</c:v>
                </c:pt>
                <c:pt idx="126941">
                  <c:v>-1.09222E-2</c:v>
                </c:pt>
                <c:pt idx="126942">
                  <c:v>-1.0962100000000001E-2</c:v>
                </c:pt>
                <c:pt idx="126943">
                  <c:v>-1.10008E-2</c:v>
                </c:pt>
                <c:pt idx="126944">
                  <c:v>-1.1037699999999999E-2</c:v>
                </c:pt>
                <c:pt idx="126945">
                  <c:v>-1.10724E-2</c:v>
                </c:pt>
                <c:pt idx="126946">
                  <c:v>-1.1105200000000001E-2</c:v>
                </c:pt>
                <c:pt idx="126947">
                  <c:v>-1.1135600000000001E-2</c:v>
                </c:pt>
                <c:pt idx="126948">
                  <c:v>-1.11634E-2</c:v>
                </c:pt>
                <c:pt idx="126949">
                  <c:v>-1.1188399999999999E-2</c:v>
                </c:pt>
                <c:pt idx="126950">
                  <c:v>-1.1211199999999999E-2</c:v>
                </c:pt>
                <c:pt idx="126951">
                  <c:v>-1.12321E-2</c:v>
                </c:pt>
                <c:pt idx="126952">
                  <c:v>-1.1251199999999999E-2</c:v>
                </c:pt>
                <c:pt idx="126953">
                  <c:v>-1.1269E-2</c:v>
                </c:pt>
                <c:pt idx="126954">
                  <c:v>-1.12858E-2</c:v>
                </c:pt>
                <c:pt idx="126955">
                  <c:v>-1.13016E-2</c:v>
                </c:pt>
                <c:pt idx="126956">
                  <c:v>-1.13169E-2</c:v>
                </c:pt>
                <c:pt idx="126957">
                  <c:v>-1.1331900000000001E-2</c:v>
                </c:pt>
                <c:pt idx="126958">
                  <c:v>-1.13466E-2</c:v>
                </c:pt>
                <c:pt idx="126959">
                  <c:v>-1.13609E-2</c:v>
                </c:pt>
                <c:pt idx="126960">
                  <c:v>-1.13747E-2</c:v>
                </c:pt>
                <c:pt idx="126961">
                  <c:v>-1.13873E-2</c:v>
                </c:pt>
                <c:pt idx="126962">
                  <c:v>-1.1398800000000001E-2</c:v>
                </c:pt>
                <c:pt idx="126963">
                  <c:v>-1.14097E-2</c:v>
                </c:pt>
                <c:pt idx="126964">
                  <c:v>-1.14202E-2</c:v>
                </c:pt>
                <c:pt idx="126965">
                  <c:v>-1.14302E-2</c:v>
                </c:pt>
                <c:pt idx="126966">
                  <c:v>-1.1438800000000001E-2</c:v>
                </c:pt>
                <c:pt idx="126967">
                  <c:v>-1.1445E-2</c:v>
                </c:pt>
                <c:pt idx="126968">
                  <c:v>-1.14485E-2</c:v>
                </c:pt>
                <c:pt idx="126969">
                  <c:v>-1.14495E-2</c:v>
                </c:pt>
                <c:pt idx="126970">
                  <c:v>-1.14482E-2</c:v>
                </c:pt>
                <c:pt idx="126971">
                  <c:v>-1.14445E-2</c:v>
                </c:pt>
                <c:pt idx="126972">
                  <c:v>-1.1438200000000001E-2</c:v>
                </c:pt>
                <c:pt idx="126973">
                  <c:v>-1.1430299999999999E-2</c:v>
                </c:pt>
                <c:pt idx="126974">
                  <c:v>-1.1421199999999999E-2</c:v>
                </c:pt>
                <c:pt idx="126975">
                  <c:v>-1.14111E-2</c:v>
                </c:pt>
                <c:pt idx="126976">
                  <c:v>-1.13997E-2</c:v>
                </c:pt>
                <c:pt idx="126977">
                  <c:v>-1.13869E-2</c:v>
                </c:pt>
                <c:pt idx="126978">
                  <c:v>-1.13721E-2</c:v>
                </c:pt>
                <c:pt idx="126979">
                  <c:v>-1.13551E-2</c:v>
                </c:pt>
                <c:pt idx="126980">
                  <c:v>-1.13364E-2</c:v>
                </c:pt>
                <c:pt idx="126981">
                  <c:v>-1.13166E-2</c:v>
                </c:pt>
                <c:pt idx="126982">
                  <c:v>-1.12966E-2</c:v>
                </c:pt>
                <c:pt idx="126983">
                  <c:v>-1.1276599999999999E-2</c:v>
                </c:pt>
                <c:pt idx="126984">
                  <c:v>-1.12569E-2</c:v>
                </c:pt>
                <c:pt idx="126985">
                  <c:v>-1.12371E-2</c:v>
                </c:pt>
                <c:pt idx="126986">
                  <c:v>-1.1217E-2</c:v>
                </c:pt>
                <c:pt idx="126987">
                  <c:v>-1.11962E-2</c:v>
                </c:pt>
                <c:pt idx="126988">
                  <c:v>-1.11745E-2</c:v>
                </c:pt>
                <c:pt idx="126989">
                  <c:v>-1.11521E-2</c:v>
                </c:pt>
                <c:pt idx="126990">
                  <c:v>-1.1129200000000001E-2</c:v>
                </c:pt>
                <c:pt idx="126991">
                  <c:v>-1.1105800000000001E-2</c:v>
                </c:pt>
                <c:pt idx="126992">
                  <c:v>-1.10816E-2</c:v>
                </c:pt>
                <c:pt idx="126993">
                  <c:v>-1.10565E-2</c:v>
                </c:pt>
                <c:pt idx="126994">
                  <c:v>-1.1030699999999999E-2</c:v>
                </c:pt>
                <c:pt idx="126995">
                  <c:v>-1.1004399999999999E-2</c:v>
                </c:pt>
                <c:pt idx="126996">
                  <c:v>-1.0978099999999999E-2</c:v>
                </c:pt>
                <c:pt idx="126997">
                  <c:v>-1.0952099999999999E-2</c:v>
                </c:pt>
                <c:pt idx="126998">
                  <c:v>-1.0926399999999999E-2</c:v>
                </c:pt>
                <c:pt idx="126999">
                  <c:v>-1.09011E-2</c:v>
                </c:pt>
                <c:pt idx="127000">
                  <c:v>-1.08758E-2</c:v>
                </c:pt>
                <c:pt idx="127001">
                  <c:v>-1.0850500000000001E-2</c:v>
                </c:pt>
                <c:pt idx="127002">
                  <c:v>-1.0825100000000001E-2</c:v>
                </c:pt>
                <c:pt idx="127003">
                  <c:v>-1.0800000000000001E-2</c:v>
                </c:pt>
                <c:pt idx="127004">
                  <c:v>-1.07755E-2</c:v>
                </c:pt>
                <c:pt idx="127005">
                  <c:v>-1.07516E-2</c:v>
                </c:pt>
                <c:pt idx="127006">
                  <c:v>-1.07283E-2</c:v>
                </c:pt>
                <c:pt idx="127007">
                  <c:v>-1.07054E-2</c:v>
                </c:pt>
                <c:pt idx="127008">
                  <c:v>-1.0682799999999999E-2</c:v>
                </c:pt>
                <c:pt idx="127009">
                  <c:v>-1.06604E-2</c:v>
                </c:pt>
                <c:pt idx="127010">
                  <c:v>-1.0637499999999999E-2</c:v>
                </c:pt>
                <c:pt idx="127011">
                  <c:v>-1.06138E-2</c:v>
                </c:pt>
                <c:pt idx="127012">
                  <c:v>-1.05892E-2</c:v>
                </c:pt>
                <c:pt idx="127013">
                  <c:v>-1.05643E-2</c:v>
                </c:pt>
                <c:pt idx="127014">
                  <c:v>-1.0539700000000001E-2</c:v>
                </c:pt>
                <c:pt idx="127015">
                  <c:v>-1.05159E-2</c:v>
                </c:pt>
                <c:pt idx="127016">
                  <c:v>-1.04925E-2</c:v>
                </c:pt>
                <c:pt idx="127017">
                  <c:v>-1.04689E-2</c:v>
                </c:pt>
                <c:pt idx="127018">
                  <c:v>-1.0444500000000001E-2</c:v>
                </c:pt>
                <c:pt idx="127019">
                  <c:v>-1.04195E-2</c:v>
                </c:pt>
                <c:pt idx="127020">
                  <c:v>-1.0394E-2</c:v>
                </c:pt>
                <c:pt idx="127021">
                  <c:v>-1.0367899999999999E-2</c:v>
                </c:pt>
                <c:pt idx="127022">
                  <c:v>-1.0341299999999999E-2</c:v>
                </c:pt>
                <c:pt idx="127023">
                  <c:v>-1.0314800000000001E-2</c:v>
                </c:pt>
                <c:pt idx="127024">
                  <c:v>-1.0289E-2</c:v>
                </c:pt>
                <c:pt idx="127025">
                  <c:v>-1.02638E-2</c:v>
                </c:pt>
                <c:pt idx="127026">
                  <c:v>-1.02395E-2</c:v>
                </c:pt>
                <c:pt idx="127027">
                  <c:v>-1.02159E-2</c:v>
                </c:pt>
                <c:pt idx="127028">
                  <c:v>-1.01926E-2</c:v>
                </c:pt>
                <c:pt idx="127029">
                  <c:v>-1.01689E-2</c:v>
                </c:pt>
                <c:pt idx="127030">
                  <c:v>-1.01449E-2</c:v>
                </c:pt>
                <c:pt idx="127031">
                  <c:v>-1.01216E-2</c:v>
                </c:pt>
                <c:pt idx="127032">
                  <c:v>-1.00997E-2</c:v>
                </c:pt>
                <c:pt idx="127033">
                  <c:v>-1.0079299999999999E-2</c:v>
                </c:pt>
                <c:pt idx="127034">
                  <c:v>-1.0060299999999999E-2</c:v>
                </c:pt>
                <c:pt idx="127035">
                  <c:v>-1.00421E-2</c:v>
                </c:pt>
                <c:pt idx="127036">
                  <c:v>-1.0023900000000001E-2</c:v>
                </c:pt>
                <c:pt idx="127037">
                  <c:v>-1.0005E-2</c:v>
                </c:pt>
                <c:pt idx="127038" formatCode="0.00E+00">
                  <c:v>-9.9850400000000006E-3</c:v>
                </c:pt>
                <c:pt idx="127039" formatCode="0.00E+00">
                  <c:v>-9.9646100000000005E-3</c:v>
                </c:pt>
                <c:pt idx="127040" formatCode="0.00E+00">
                  <c:v>-9.9441600000000005E-3</c:v>
                </c:pt>
                <c:pt idx="127041" formatCode="0.00E+00">
                  <c:v>-9.9235399999999998E-3</c:v>
                </c:pt>
                <c:pt idx="127042" formatCode="0.00E+00">
                  <c:v>-9.9025799999999994E-3</c:v>
                </c:pt>
                <c:pt idx="127043" formatCode="0.00E+00">
                  <c:v>-9.8814999999999997E-3</c:v>
                </c:pt>
                <c:pt idx="127044" formatCode="0.00E+00">
                  <c:v>-9.8607499999999997E-3</c:v>
                </c:pt>
                <c:pt idx="127045" formatCode="0.00E+00">
                  <c:v>-9.8407200000000007E-3</c:v>
                </c:pt>
                <c:pt idx="127046" formatCode="0.00E+00">
                  <c:v>-9.8218400000000001E-3</c:v>
                </c:pt>
                <c:pt idx="127047" formatCode="0.00E+00">
                  <c:v>-9.8046399999999999E-3</c:v>
                </c:pt>
                <c:pt idx="127048" formatCode="0.00E+00">
                  <c:v>-9.78943E-3</c:v>
                </c:pt>
                <c:pt idx="127049" formatCode="0.00E+00">
                  <c:v>-9.7759300000000004E-3</c:v>
                </c:pt>
                <c:pt idx="127050" formatCode="0.00E+00">
                  <c:v>-9.7637499999999999E-3</c:v>
                </c:pt>
                <c:pt idx="127051" formatCode="0.00E+00">
                  <c:v>-9.7526499999999999E-3</c:v>
                </c:pt>
                <c:pt idx="127052" formatCode="0.00E+00">
                  <c:v>-9.7424E-3</c:v>
                </c:pt>
                <c:pt idx="127053" formatCode="0.00E+00">
                  <c:v>-9.7328499999999995E-3</c:v>
                </c:pt>
                <c:pt idx="127054" formatCode="0.00E+00">
                  <c:v>-9.7240399999999998E-3</c:v>
                </c:pt>
                <c:pt idx="127055" formatCode="0.00E+00">
                  <c:v>-9.71583E-3</c:v>
                </c:pt>
                <c:pt idx="127056" formatCode="0.00E+00">
                  <c:v>-9.70793E-3</c:v>
                </c:pt>
                <c:pt idx="127057" formatCode="0.00E+00">
                  <c:v>-9.7002400000000006E-3</c:v>
                </c:pt>
                <c:pt idx="127058" formatCode="0.00E+00">
                  <c:v>-9.6927300000000001E-3</c:v>
                </c:pt>
                <c:pt idx="127059" formatCode="0.00E+00">
                  <c:v>-9.6852699999999993E-3</c:v>
                </c:pt>
                <c:pt idx="127060" formatCode="0.00E+00">
                  <c:v>-9.6775699999999999E-3</c:v>
                </c:pt>
                <c:pt idx="127061" formatCode="0.00E+00">
                  <c:v>-9.6695500000000007E-3</c:v>
                </c:pt>
                <c:pt idx="127062" formatCode="0.00E+00">
                  <c:v>-9.6614999999999999E-3</c:v>
                </c:pt>
                <c:pt idx="127063" formatCode="0.00E+00">
                  <c:v>-9.6538600000000002E-3</c:v>
                </c:pt>
                <c:pt idx="127064" formatCode="0.00E+00">
                  <c:v>-9.6468999999999999E-3</c:v>
                </c:pt>
                <c:pt idx="127065" formatCode="0.00E+00">
                  <c:v>-9.6406200000000008E-3</c:v>
                </c:pt>
                <c:pt idx="127066" formatCode="0.00E+00">
                  <c:v>-9.6348600000000003E-3</c:v>
                </c:pt>
                <c:pt idx="127067" formatCode="0.00E+00">
                  <c:v>-9.6295600000000005E-3</c:v>
                </c:pt>
                <c:pt idx="127068" formatCode="0.00E+00">
                  <c:v>-9.6246700000000001E-3</c:v>
                </c:pt>
                <c:pt idx="127069" formatCode="0.00E+00">
                  <c:v>-9.6197699999999997E-3</c:v>
                </c:pt>
                <c:pt idx="127070" formatCode="0.00E+00">
                  <c:v>-9.6142599999999995E-3</c:v>
                </c:pt>
                <c:pt idx="127071" formatCode="0.00E+00">
                  <c:v>-9.6078599999999993E-3</c:v>
                </c:pt>
                <c:pt idx="127072" formatCode="0.00E+00">
                  <c:v>-9.6005399999999994E-3</c:v>
                </c:pt>
                <c:pt idx="127073" formatCode="0.00E+00">
                  <c:v>-9.59256E-3</c:v>
                </c:pt>
                <c:pt idx="127074" formatCode="0.00E+00">
                  <c:v>-9.5845900000000005E-3</c:v>
                </c:pt>
                <c:pt idx="127075" formatCode="0.00E+00">
                  <c:v>-9.5772400000000008E-3</c:v>
                </c:pt>
                <c:pt idx="127076" formatCode="0.00E+00">
                  <c:v>-9.5706599999999999E-3</c:v>
                </c:pt>
                <c:pt idx="127077" formatCode="0.00E+00">
                  <c:v>-9.5646499999999992E-3</c:v>
                </c:pt>
                <c:pt idx="127078" formatCode="0.00E+00">
                  <c:v>-9.5590099999999997E-3</c:v>
                </c:pt>
                <c:pt idx="127079" formatCode="0.00E+00">
                  <c:v>-9.5536800000000002E-3</c:v>
                </c:pt>
                <c:pt idx="127080" formatCode="0.00E+00">
                  <c:v>-9.5487799999999998E-3</c:v>
                </c:pt>
                <c:pt idx="127081" formatCode="0.00E+00">
                  <c:v>-9.5447499999999994E-3</c:v>
                </c:pt>
                <c:pt idx="127082" formatCode="0.00E+00">
                  <c:v>-9.5420100000000001E-3</c:v>
                </c:pt>
                <c:pt idx="127083" formatCode="0.00E+00">
                  <c:v>-9.5408699999999999E-3</c:v>
                </c:pt>
                <c:pt idx="127084" formatCode="0.00E+00">
                  <c:v>-9.5415499999999993E-3</c:v>
                </c:pt>
                <c:pt idx="127085" formatCode="0.00E+00">
                  <c:v>-9.5438999999999993E-3</c:v>
                </c:pt>
                <c:pt idx="127086" formatCode="0.00E+00">
                  <c:v>-9.5472899999999999E-3</c:v>
                </c:pt>
                <c:pt idx="127087" formatCode="0.00E+00">
                  <c:v>-9.5509299999999991E-3</c:v>
                </c:pt>
                <c:pt idx="127088" formatCode="0.00E+00">
                  <c:v>-9.5544700000000007E-3</c:v>
                </c:pt>
                <c:pt idx="127089" formatCode="0.00E+00">
                  <c:v>-9.5581699999999995E-3</c:v>
                </c:pt>
                <c:pt idx="127090" formatCode="0.00E+00">
                  <c:v>-9.5626800000000005E-3</c:v>
                </c:pt>
                <c:pt idx="127091" formatCode="0.00E+00">
                  <c:v>-9.5687399999999992E-3</c:v>
                </c:pt>
                <c:pt idx="127092" formatCode="0.00E+00">
                  <c:v>-9.5767999999999999E-3</c:v>
                </c:pt>
                <c:pt idx="127093" formatCode="0.00E+00">
                  <c:v>-9.5865700000000009E-3</c:v>
                </c:pt>
                <c:pt idx="127094" formatCode="0.00E+00">
                  <c:v>-9.5969799999999997E-3</c:v>
                </c:pt>
                <c:pt idx="127095" formatCode="0.00E+00">
                  <c:v>-9.6071699999999999E-3</c:v>
                </c:pt>
                <c:pt idx="127096" formatCode="0.00E+00">
                  <c:v>-9.6172600000000007E-3</c:v>
                </c:pt>
                <c:pt idx="127097" formatCode="0.00E+00">
                  <c:v>-9.6277800000000007E-3</c:v>
                </c:pt>
                <c:pt idx="127098" formatCode="0.00E+00">
                  <c:v>-9.6387999999999995E-3</c:v>
                </c:pt>
                <c:pt idx="127099" formatCode="0.00E+00">
                  <c:v>-9.6502399999999992E-3</c:v>
                </c:pt>
                <c:pt idx="127100" formatCode="0.00E+00">
                  <c:v>-9.6624999999999992E-3</c:v>
                </c:pt>
                <c:pt idx="127101" formatCode="0.00E+00">
                  <c:v>-9.6758899999999995E-3</c:v>
                </c:pt>
                <c:pt idx="127102" formatCode="0.00E+00">
                  <c:v>-9.6902199999999994E-3</c:v>
                </c:pt>
                <c:pt idx="127103" formatCode="0.00E+00">
                  <c:v>-9.7052100000000006E-3</c:v>
                </c:pt>
                <c:pt idx="127104" formatCode="0.00E+00">
                  <c:v>-9.7208299999999997E-3</c:v>
                </c:pt>
                <c:pt idx="127105" formatCode="0.00E+00">
                  <c:v>-9.7370600000000005E-3</c:v>
                </c:pt>
                <c:pt idx="127106" formatCode="0.00E+00">
                  <c:v>-9.7538499999999997E-3</c:v>
                </c:pt>
                <c:pt idx="127107" formatCode="0.00E+00">
                  <c:v>-9.7713000000000001E-3</c:v>
                </c:pt>
                <c:pt idx="127108" formatCode="0.00E+00">
                  <c:v>-9.7897000000000001E-3</c:v>
                </c:pt>
                <c:pt idx="127109" formatCode="0.00E+00">
                  <c:v>-9.8092800000000001E-3</c:v>
                </c:pt>
                <c:pt idx="127110" formatCode="0.00E+00">
                  <c:v>-9.83003E-3</c:v>
                </c:pt>
                <c:pt idx="127111" formatCode="0.00E+00">
                  <c:v>-9.8520199999999995E-3</c:v>
                </c:pt>
                <c:pt idx="127112" formatCode="0.00E+00">
                  <c:v>-9.87531E-3</c:v>
                </c:pt>
                <c:pt idx="127113" formatCode="0.00E+00">
                  <c:v>-9.8996899999999992E-3</c:v>
                </c:pt>
                <c:pt idx="127114" formatCode="0.00E+00">
                  <c:v>-9.9247099999999998E-3</c:v>
                </c:pt>
                <c:pt idx="127115" formatCode="0.00E+00">
                  <c:v>-9.9498399999999997E-3</c:v>
                </c:pt>
                <c:pt idx="127116" formatCode="0.00E+00">
                  <c:v>-9.9748400000000004E-3</c:v>
                </c:pt>
                <c:pt idx="127117" formatCode="0.00E+00">
                  <c:v>-9.9998699999999992E-3</c:v>
                </c:pt>
                <c:pt idx="127118">
                  <c:v>-1.00251E-2</c:v>
                </c:pt>
                <c:pt idx="127119">
                  <c:v>-1.0050399999999999E-2</c:v>
                </c:pt>
                <c:pt idx="127120">
                  <c:v>-1.0075600000000001E-2</c:v>
                </c:pt>
                <c:pt idx="127121">
                  <c:v>-1.0100400000000001E-2</c:v>
                </c:pt>
                <c:pt idx="127122">
                  <c:v>-1.0123999999999999E-2</c:v>
                </c:pt>
                <c:pt idx="127123">
                  <c:v>-1.0145599999999999E-2</c:v>
                </c:pt>
                <c:pt idx="127124">
                  <c:v>-1.0165799999999999E-2</c:v>
                </c:pt>
                <c:pt idx="127125">
                  <c:v>-1.01856E-2</c:v>
                </c:pt>
                <c:pt idx="127126">
                  <c:v>-1.02057E-2</c:v>
                </c:pt>
                <c:pt idx="127127">
                  <c:v>-1.0226000000000001E-2</c:v>
                </c:pt>
                <c:pt idx="127128">
                  <c:v>-1.02465E-2</c:v>
                </c:pt>
                <c:pt idx="127129">
                  <c:v>-1.02679E-2</c:v>
                </c:pt>
                <c:pt idx="127130">
                  <c:v>-1.0290499999999999E-2</c:v>
                </c:pt>
                <c:pt idx="127131">
                  <c:v>-1.0313900000000001E-2</c:v>
                </c:pt>
                <c:pt idx="127132">
                  <c:v>-1.0337799999999999E-2</c:v>
                </c:pt>
                <c:pt idx="127133">
                  <c:v>-1.03623E-2</c:v>
                </c:pt>
                <c:pt idx="127134">
                  <c:v>-1.03876E-2</c:v>
                </c:pt>
                <c:pt idx="127135">
                  <c:v>-1.0414E-2</c:v>
                </c:pt>
                <c:pt idx="127136">
                  <c:v>-1.04411E-2</c:v>
                </c:pt>
                <c:pt idx="127137">
                  <c:v>-1.04686E-2</c:v>
                </c:pt>
                <c:pt idx="127138">
                  <c:v>-1.04957E-2</c:v>
                </c:pt>
                <c:pt idx="127139">
                  <c:v>-1.05217E-2</c:v>
                </c:pt>
                <c:pt idx="127140">
                  <c:v>-1.05472E-2</c:v>
                </c:pt>
                <c:pt idx="127141">
                  <c:v>-1.0573300000000001E-2</c:v>
                </c:pt>
                <c:pt idx="127142">
                  <c:v>-1.0600699999999999E-2</c:v>
                </c:pt>
                <c:pt idx="127143">
                  <c:v>-1.0629100000000001E-2</c:v>
                </c:pt>
                <c:pt idx="127144">
                  <c:v>-1.0657700000000001E-2</c:v>
                </c:pt>
                <c:pt idx="127145">
                  <c:v>-1.06859E-2</c:v>
                </c:pt>
                <c:pt idx="127146">
                  <c:v>-1.0713200000000001E-2</c:v>
                </c:pt>
                <c:pt idx="127147">
                  <c:v>-1.07397E-2</c:v>
                </c:pt>
                <c:pt idx="127148">
                  <c:v>-1.07654E-2</c:v>
                </c:pt>
                <c:pt idx="127149">
                  <c:v>-1.07904E-2</c:v>
                </c:pt>
                <c:pt idx="127150">
                  <c:v>-1.0814799999999999E-2</c:v>
                </c:pt>
                <c:pt idx="127151">
                  <c:v>-1.08386E-2</c:v>
                </c:pt>
                <c:pt idx="127152">
                  <c:v>-1.08621E-2</c:v>
                </c:pt>
                <c:pt idx="127153">
                  <c:v>-1.0885499999999999E-2</c:v>
                </c:pt>
                <c:pt idx="127154">
                  <c:v>-1.0909E-2</c:v>
                </c:pt>
                <c:pt idx="127155">
                  <c:v>-1.09325E-2</c:v>
                </c:pt>
                <c:pt idx="127156">
                  <c:v>-1.09558E-2</c:v>
                </c:pt>
                <c:pt idx="127157">
                  <c:v>-1.09788E-2</c:v>
                </c:pt>
                <c:pt idx="127158">
                  <c:v>-1.1002E-2</c:v>
                </c:pt>
                <c:pt idx="127159">
                  <c:v>-1.10256E-2</c:v>
                </c:pt>
                <c:pt idx="127160">
                  <c:v>-1.10496E-2</c:v>
                </c:pt>
                <c:pt idx="127161">
                  <c:v>-1.10741E-2</c:v>
                </c:pt>
                <c:pt idx="127162">
                  <c:v>-1.10989E-2</c:v>
                </c:pt>
                <c:pt idx="127163">
                  <c:v>-1.11238E-2</c:v>
                </c:pt>
                <c:pt idx="127164">
                  <c:v>-1.11482E-2</c:v>
                </c:pt>
                <c:pt idx="127165">
                  <c:v>-1.1171800000000001E-2</c:v>
                </c:pt>
                <c:pt idx="127166">
                  <c:v>-1.11948E-2</c:v>
                </c:pt>
                <c:pt idx="127167">
                  <c:v>-1.12172E-2</c:v>
                </c:pt>
                <c:pt idx="127168">
                  <c:v>-1.12389E-2</c:v>
                </c:pt>
                <c:pt idx="127169">
                  <c:v>-1.12598E-2</c:v>
                </c:pt>
                <c:pt idx="127170">
                  <c:v>-1.128E-2</c:v>
                </c:pt>
                <c:pt idx="127171">
                  <c:v>-1.12993E-2</c:v>
                </c:pt>
                <c:pt idx="127172">
                  <c:v>-1.1316700000000001E-2</c:v>
                </c:pt>
                <c:pt idx="127173">
                  <c:v>-1.13314E-2</c:v>
                </c:pt>
                <c:pt idx="127174">
                  <c:v>-1.1343600000000001E-2</c:v>
                </c:pt>
                <c:pt idx="127175">
                  <c:v>-1.1354100000000001E-2</c:v>
                </c:pt>
                <c:pt idx="127176">
                  <c:v>-1.1363099999999999E-2</c:v>
                </c:pt>
                <c:pt idx="127177">
                  <c:v>-1.13706E-2</c:v>
                </c:pt>
                <c:pt idx="127178">
                  <c:v>-1.1376600000000001E-2</c:v>
                </c:pt>
                <c:pt idx="127179">
                  <c:v>-1.13814E-2</c:v>
                </c:pt>
                <c:pt idx="127180">
                  <c:v>-1.13852E-2</c:v>
                </c:pt>
                <c:pt idx="127181">
                  <c:v>-1.13875E-2</c:v>
                </c:pt>
                <c:pt idx="127182">
                  <c:v>-1.13878E-2</c:v>
                </c:pt>
                <c:pt idx="127183">
                  <c:v>-1.13858E-2</c:v>
                </c:pt>
                <c:pt idx="127184">
                  <c:v>-1.1381799999999999E-2</c:v>
                </c:pt>
                <c:pt idx="127185">
                  <c:v>-1.13761E-2</c:v>
                </c:pt>
                <c:pt idx="127186">
                  <c:v>-1.1369000000000001E-2</c:v>
                </c:pt>
                <c:pt idx="127187">
                  <c:v>-1.13606E-2</c:v>
                </c:pt>
                <c:pt idx="127188">
                  <c:v>-1.13507E-2</c:v>
                </c:pt>
                <c:pt idx="127189">
                  <c:v>-1.13391E-2</c:v>
                </c:pt>
                <c:pt idx="127190">
                  <c:v>-1.13259E-2</c:v>
                </c:pt>
                <c:pt idx="127191">
                  <c:v>-1.13113E-2</c:v>
                </c:pt>
                <c:pt idx="127192">
                  <c:v>-1.1295599999999999E-2</c:v>
                </c:pt>
                <c:pt idx="127193">
                  <c:v>-1.12791E-2</c:v>
                </c:pt>
                <c:pt idx="127194">
                  <c:v>-1.1262100000000001E-2</c:v>
                </c:pt>
                <c:pt idx="127195">
                  <c:v>-1.12447E-2</c:v>
                </c:pt>
                <c:pt idx="127196">
                  <c:v>-1.12265E-2</c:v>
                </c:pt>
                <c:pt idx="127197">
                  <c:v>-1.1207399999999999E-2</c:v>
                </c:pt>
                <c:pt idx="127198">
                  <c:v>-1.1187300000000001E-2</c:v>
                </c:pt>
                <c:pt idx="127199">
                  <c:v>-1.1166000000000001E-2</c:v>
                </c:pt>
                <c:pt idx="127200">
                  <c:v>-1.1143E-2</c:v>
                </c:pt>
                <c:pt idx="127201">
                  <c:v>-1.1117999999999999E-2</c:v>
                </c:pt>
                <c:pt idx="127202">
                  <c:v>-1.10913E-2</c:v>
                </c:pt>
                <c:pt idx="127203">
                  <c:v>-1.10633E-2</c:v>
                </c:pt>
                <c:pt idx="127204">
                  <c:v>-1.10341E-2</c:v>
                </c:pt>
                <c:pt idx="127205">
                  <c:v>-1.1003499999999999E-2</c:v>
                </c:pt>
                <c:pt idx="127206">
                  <c:v>-1.09713E-2</c:v>
                </c:pt>
                <c:pt idx="127207">
                  <c:v>-1.09377E-2</c:v>
                </c:pt>
                <c:pt idx="127208">
                  <c:v>-1.09029E-2</c:v>
                </c:pt>
                <c:pt idx="127209">
                  <c:v>-1.08676E-2</c:v>
                </c:pt>
                <c:pt idx="127210">
                  <c:v>-1.08319E-2</c:v>
                </c:pt>
                <c:pt idx="127211">
                  <c:v>-1.0796200000000001E-2</c:v>
                </c:pt>
                <c:pt idx="127212">
                  <c:v>-1.07604E-2</c:v>
                </c:pt>
                <c:pt idx="127213">
                  <c:v>-1.0724600000000001E-2</c:v>
                </c:pt>
                <c:pt idx="127214">
                  <c:v>-1.06888E-2</c:v>
                </c:pt>
                <c:pt idx="127215">
                  <c:v>-1.0652999999999999E-2</c:v>
                </c:pt>
                <c:pt idx="127216">
                  <c:v>-1.0617100000000001E-2</c:v>
                </c:pt>
                <c:pt idx="127217">
                  <c:v>-1.0581200000000001E-2</c:v>
                </c:pt>
                <c:pt idx="127218">
                  <c:v>-1.05454E-2</c:v>
                </c:pt>
                <c:pt idx="127219">
                  <c:v>-1.05092E-2</c:v>
                </c:pt>
                <c:pt idx="127220">
                  <c:v>-1.04723E-2</c:v>
                </c:pt>
                <c:pt idx="127221">
                  <c:v>-1.04346E-2</c:v>
                </c:pt>
                <c:pt idx="127222">
                  <c:v>-1.03959E-2</c:v>
                </c:pt>
                <c:pt idx="127223">
                  <c:v>-1.03561E-2</c:v>
                </c:pt>
                <c:pt idx="127224">
                  <c:v>-1.0315100000000001E-2</c:v>
                </c:pt>
                <c:pt idx="127225">
                  <c:v>-1.02725E-2</c:v>
                </c:pt>
                <c:pt idx="127226">
                  <c:v>-1.02282E-2</c:v>
                </c:pt>
                <c:pt idx="127227">
                  <c:v>-1.01818E-2</c:v>
                </c:pt>
                <c:pt idx="127228">
                  <c:v>-1.0133400000000001E-2</c:v>
                </c:pt>
                <c:pt idx="127229">
                  <c:v>-1.0083E-2</c:v>
                </c:pt>
                <c:pt idx="127230">
                  <c:v>-1.0030900000000001E-2</c:v>
                </c:pt>
                <c:pt idx="127231" formatCode="0.00E+00">
                  <c:v>-9.9774000000000009E-3</c:v>
                </c:pt>
                <c:pt idx="127232" formatCode="0.00E+00">
                  <c:v>-9.9223000000000002E-3</c:v>
                </c:pt>
                <c:pt idx="127233" formatCode="0.00E+00">
                  <c:v>-9.8654099999999998E-3</c:v>
                </c:pt>
                <c:pt idx="127234" formatCode="0.00E+00">
                  <c:v>-9.8069100000000003E-3</c:v>
                </c:pt>
                <c:pt idx="127235" formatCode="0.00E+00">
                  <c:v>-9.7470899999999999E-3</c:v>
                </c:pt>
                <c:pt idx="127236" formatCode="0.00E+00">
                  <c:v>-9.6859900000000002E-3</c:v>
                </c:pt>
                <c:pt idx="127237" formatCode="0.00E+00">
                  <c:v>-9.6235999999999995E-3</c:v>
                </c:pt>
                <c:pt idx="127238" formatCode="0.00E+00">
                  <c:v>-9.5601000000000002E-3</c:v>
                </c:pt>
                <c:pt idx="127239" formatCode="0.00E+00">
                  <c:v>-9.4957800000000005E-3</c:v>
                </c:pt>
                <c:pt idx="127240" formatCode="0.00E+00">
                  <c:v>-9.4309500000000004E-3</c:v>
                </c:pt>
                <c:pt idx="127241" formatCode="0.00E+00">
                  <c:v>-9.3658200000000004E-3</c:v>
                </c:pt>
                <c:pt idx="127242" formatCode="0.00E+00">
                  <c:v>-9.3006100000000008E-3</c:v>
                </c:pt>
                <c:pt idx="127243" formatCode="0.00E+00">
                  <c:v>-9.2356699999999996E-3</c:v>
                </c:pt>
                <c:pt idx="127244" formatCode="0.00E+00">
                  <c:v>-9.1712800000000004E-3</c:v>
                </c:pt>
                <c:pt idx="127245" formatCode="0.00E+00">
                  <c:v>-9.1074499999999996E-3</c:v>
                </c:pt>
                <c:pt idx="127246" formatCode="0.00E+00">
                  <c:v>-9.0439400000000003E-3</c:v>
                </c:pt>
                <c:pt idx="127247" formatCode="0.00E+00">
                  <c:v>-8.9803899999999996E-3</c:v>
                </c:pt>
                <c:pt idx="127248" formatCode="0.00E+00">
                  <c:v>-8.91664E-3</c:v>
                </c:pt>
                <c:pt idx="127249" formatCode="0.00E+00">
                  <c:v>-8.8526200000000003E-3</c:v>
                </c:pt>
                <c:pt idx="127250" formatCode="0.00E+00">
                  <c:v>-8.7880800000000002E-3</c:v>
                </c:pt>
                <c:pt idx="127251" formatCode="0.00E+00">
                  <c:v>-8.7228199999999992E-3</c:v>
                </c:pt>
                <c:pt idx="127252" formatCode="0.00E+00">
                  <c:v>-8.6568400000000007E-3</c:v>
                </c:pt>
                <c:pt idx="127253" formatCode="0.00E+00">
                  <c:v>-8.5901399999999996E-3</c:v>
                </c:pt>
                <c:pt idx="127254" formatCode="0.00E+00">
                  <c:v>-8.5226799999999995E-3</c:v>
                </c:pt>
                <c:pt idx="127255" formatCode="0.00E+00">
                  <c:v>-8.4543799999999992E-3</c:v>
                </c:pt>
                <c:pt idx="127256" formatCode="0.00E+00">
                  <c:v>-8.3852300000000005E-3</c:v>
                </c:pt>
                <c:pt idx="127257" formatCode="0.00E+00">
                  <c:v>-8.3153099999999994E-3</c:v>
                </c:pt>
                <c:pt idx="127258" formatCode="0.00E+00">
                  <c:v>-8.2447600000000003E-3</c:v>
                </c:pt>
                <c:pt idx="127259" formatCode="0.00E+00">
                  <c:v>-8.1739099999999995E-3</c:v>
                </c:pt>
                <c:pt idx="127260" formatCode="0.00E+00">
                  <c:v>-8.1032799999999992E-3</c:v>
                </c:pt>
                <c:pt idx="127261" formatCode="0.00E+00">
                  <c:v>-8.0334599999999992E-3</c:v>
                </c:pt>
                <c:pt idx="127262" formatCode="0.00E+00">
                  <c:v>-7.9648400000000008E-3</c:v>
                </c:pt>
                <c:pt idx="127263" formatCode="0.00E+00">
                  <c:v>-7.8975999999999994E-3</c:v>
                </c:pt>
                <c:pt idx="127264" formatCode="0.00E+00">
                  <c:v>-7.8317500000000002E-3</c:v>
                </c:pt>
                <c:pt idx="127265" formatCode="0.00E+00">
                  <c:v>-7.7671199999999998E-3</c:v>
                </c:pt>
                <c:pt idx="127266" formatCode="0.00E+00">
                  <c:v>-7.7036800000000001E-3</c:v>
                </c:pt>
                <c:pt idx="127267" formatCode="0.00E+00">
                  <c:v>-7.6413499999999999E-3</c:v>
                </c:pt>
                <c:pt idx="127268" formatCode="0.00E+00">
                  <c:v>-7.5799200000000004E-3</c:v>
                </c:pt>
                <c:pt idx="127269" formatCode="0.00E+00">
                  <c:v>-7.5193100000000004E-3</c:v>
                </c:pt>
                <c:pt idx="127270" formatCode="0.00E+00">
                  <c:v>-7.45965E-3</c:v>
                </c:pt>
                <c:pt idx="127271" formatCode="0.00E+00">
                  <c:v>-7.4010600000000001E-3</c:v>
                </c:pt>
                <c:pt idx="127272" formatCode="0.00E+00">
                  <c:v>-7.34368E-3</c:v>
                </c:pt>
                <c:pt idx="127273" formatCode="0.00E+00">
                  <c:v>-7.2874999999999997E-3</c:v>
                </c:pt>
                <c:pt idx="127274" formatCode="0.00E+00">
                  <c:v>-7.2322799999999998E-3</c:v>
                </c:pt>
                <c:pt idx="127275" formatCode="0.00E+00">
                  <c:v>-7.1777400000000002E-3</c:v>
                </c:pt>
                <c:pt idx="127276" formatCode="0.00E+00">
                  <c:v>-7.1242299999999996E-3</c:v>
                </c:pt>
                <c:pt idx="127277" formatCode="0.00E+00">
                  <c:v>-7.0711899999999998E-3</c:v>
                </c:pt>
                <c:pt idx="127278" formatCode="0.00E+00">
                  <c:v>-7.0152799999999996E-3</c:v>
                </c:pt>
                <c:pt idx="127279" formatCode="0.00E+00">
                  <c:v>-6.95577E-3</c:v>
                </c:pt>
                <c:pt idx="127280" formatCode="0.00E+00">
                  <c:v>-6.8969299999999999E-3</c:v>
                </c:pt>
                <c:pt idx="127281" formatCode="0.00E+00">
                  <c:v>-6.8401199999999999E-3</c:v>
                </c:pt>
                <c:pt idx="127282" formatCode="0.00E+00">
                  <c:v>-6.7832200000000004E-3</c:v>
                </c:pt>
                <c:pt idx="127283" formatCode="0.00E+00">
                  <c:v>-6.7261300000000003E-3</c:v>
                </c:pt>
                <c:pt idx="127284" formatCode="0.00E+00">
                  <c:v>-6.6699000000000003E-3</c:v>
                </c:pt>
                <c:pt idx="127285" formatCode="0.00E+00">
                  <c:v>-6.6147899999999997E-3</c:v>
                </c:pt>
                <c:pt idx="127286" formatCode="0.00E+00">
                  <c:v>-6.5605000000000004E-3</c:v>
                </c:pt>
                <c:pt idx="127287" formatCode="0.00E+00">
                  <c:v>-6.5066999999999998E-3</c:v>
                </c:pt>
                <c:pt idx="127288" formatCode="0.00E+00">
                  <c:v>-6.4531700000000003E-3</c:v>
                </c:pt>
                <c:pt idx="127289" formatCode="0.00E+00">
                  <c:v>-6.4000000000000003E-3</c:v>
                </c:pt>
                <c:pt idx="127290" formatCode="0.00E+00">
                  <c:v>-6.3476599999999998E-3</c:v>
                </c:pt>
                <c:pt idx="127291" formatCode="0.00E+00">
                  <c:v>-6.2965499999999997E-3</c:v>
                </c:pt>
                <c:pt idx="127292" formatCode="0.00E+00">
                  <c:v>-6.2468200000000002E-3</c:v>
                </c:pt>
                <c:pt idx="127293" formatCode="0.00E+00">
                  <c:v>-6.1986400000000001E-3</c:v>
                </c:pt>
                <c:pt idx="127294" formatCode="0.00E+00">
                  <c:v>-6.1523999999999997E-3</c:v>
                </c:pt>
                <c:pt idx="127295" formatCode="0.00E+00">
                  <c:v>-6.1084800000000003E-3</c:v>
                </c:pt>
                <c:pt idx="127296" formatCode="0.00E+00">
                  <c:v>-6.06691E-3</c:v>
                </c:pt>
                <c:pt idx="127297" formatCode="0.00E+00">
                  <c:v>-6.0275499999999996E-3</c:v>
                </c:pt>
                <c:pt idx="127298" formatCode="0.00E+00">
                  <c:v>-5.9902799999999997E-3</c:v>
                </c:pt>
                <c:pt idx="127299" formatCode="0.00E+00">
                  <c:v>-5.9549900000000003E-3</c:v>
                </c:pt>
                <c:pt idx="127300" formatCode="0.00E+00">
                  <c:v>-5.9212600000000002E-3</c:v>
                </c:pt>
                <c:pt idx="127301" formatCode="0.00E+00">
                  <c:v>-5.8886399999999997E-3</c:v>
                </c:pt>
                <c:pt idx="127302" formatCode="0.00E+00">
                  <c:v>-5.85704E-3</c:v>
                </c:pt>
                <c:pt idx="127303" formatCode="0.00E+00">
                  <c:v>-5.8263200000000003E-3</c:v>
                </c:pt>
                <c:pt idx="127304" formatCode="0.00E+00">
                  <c:v>-5.7962400000000002E-3</c:v>
                </c:pt>
                <c:pt idx="127305" formatCode="0.00E+00">
                  <c:v>-5.7667899999999999E-3</c:v>
                </c:pt>
                <c:pt idx="127306" formatCode="0.00E+00">
                  <c:v>-5.7381200000000002E-3</c:v>
                </c:pt>
                <c:pt idx="127307" formatCode="0.00E+00">
                  <c:v>-5.7100600000000003E-3</c:v>
                </c:pt>
                <c:pt idx="127308" formatCode="0.00E+00">
                  <c:v>-5.6823999999999998E-3</c:v>
                </c:pt>
                <c:pt idx="127309" formatCode="0.00E+00">
                  <c:v>-5.6551300000000004E-3</c:v>
                </c:pt>
                <c:pt idx="127310" formatCode="0.00E+00">
                  <c:v>-5.6284000000000004E-3</c:v>
                </c:pt>
                <c:pt idx="127311" formatCode="0.00E+00">
                  <c:v>-5.6026100000000001E-3</c:v>
                </c:pt>
                <c:pt idx="127312" formatCode="0.00E+00">
                  <c:v>-5.5781099999999998E-3</c:v>
                </c:pt>
                <c:pt idx="127313" formatCode="0.00E+00">
                  <c:v>-5.5550499999999997E-3</c:v>
                </c:pt>
                <c:pt idx="127314" formatCode="0.00E+00">
                  <c:v>-5.53353E-3</c:v>
                </c:pt>
                <c:pt idx="127315" formatCode="0.00E+00">
                  <c:v>-5.5136999999999999E-3</c:v>
                </c:pt>
                <c:pt idx="127316" formatCode="0.00E+00">
                  <c:v>-5.4957299999999999E-3</c:v>
                </c:pt>
                <c:pt idx="127317" formatCode="0.00E+00">
                  <c:v>-5.4794800000000001E-3</c:v>
                </c:pt>
                <c:pt idx="127318" formatCode="0.00E+00">
                  <c:v>-5.4645400000000004E-3</c:v>
                </c:pt>
                <c:pt idx="127319" formatCode="0.00E+00">
                  <c:v>-5.4508400000000002E-3</c:v>
                </c:pt>
                <c:pt idx="127320" formatCode="0.00E+00">
                  <c:v>-5.4386599999999997E-3</c:v>
                </c:pt>
                <c:pt idx="127321" formatCode="0.00E+00">
                  <c:v>-5.4281599999999996E-3</c:v>
                </c:pt>
                <c:pt idx="127322" formatCode="0.00E+00">
                  <c:v>-5.4192900000000002E-3</c:v>
                </c:pt>
                <c:pt idx="127323" formatCode="0.00E+00">
                  <c:v>-5.4118600000000001E-3</c:v>
                </c:pt>
                <c:pt idx="127324" formatCode="0.00E+00">
                  <c:v>-5.4056699999999996E-3</c:v>
                </c:pt>
                <c:pt idx="127325" formatCode="0.00E+00">
                  <c:v>-5.4006200000000001E-3</c:v>
                </c:pt>
                <c:pt idx="127326" formatCode="0.00E+00">
                  <c:v>-5.3971100000000001E-3</c:v>
                </c:pt>
                <c:pt idx="127327" formatCode="0.00E+00">
                  <c:v>-5.3944500000000003E-3</c:v>
                </c:pt>
                <c:pt idx="127328" formatCode="0.00E+00">
                  <c:v>-5.3891099999999999E-3</c:v>
                </c:pt>
                <c:pt idx="127329" formatCode="0.00E+00">
                  <c:v>-5.3802399999999997E-3</c:v>
                </c:pt>
                <c:pt idx="127330" formatCode="0.00E+00">
                  <c:v>-5.3719900000000001E-3</c:v>
                </c:pt>
                <c:pt idx="127331" formatCode="0.00E+00">
                  <c:v>-5.3657000000000002E-3</c:v>
                </c:pt>
                <c:pt idx="127332" formatCode="0.00E+00">
                  <c:v>-5.3594000000000003E-3</c:v>
                </c:pt>
                <c:pt idx="127333" formatCode="0.00E+00">
                  <c:v>-5.35317E-3</c:v>
                </c:pt>
                <c:pt idx="127334" formatCode="0.00E+00">
                  <c:v>-5.3481600000000002E-3</c:v>
                </c:pt>
                <c:pt idx="127335" formatCode="0.00E+00">
                  <c:v>-5.3445899999999998E-3</c:v>
                </c:pt>
                <c:pt idx="127336" formatCode="0.00E+00">
                  <c:v>-5.34222E-3</c:v>
                </c:pt>
                <c:pt idx="127337" formatCode="0.00E+00">
                  <c:v>-5.3406599999999997E-3</c:v>
                </c:pt>
                <c:pt idx="127338" formatCode="0.00E+00">
                  <c:v>-5.3395200000000004E-3</c:v>
                </c:pt>
                <c:pt idx="127339" formatCode="0.00E+00">
                  <c:v>-5.3387599999999997E-3</c:v>
                </c:pt>
                <c:pt idx="127340" formatCode="0.00E+00">
                  <c:v>-5.3386099999999997E-3</c:v>
                </c:pt>
                <c:pt idx="127341" formatCode="0.00E+00">
                  <c:v>-5.3393499999999997E-3</c:v>
                </c:pt>
                <c:pt idx="127342" formatCode="0.00E+00">
                  <c:v>-5.3411300000000004E-3</c:v>
                </c:pt>
                <c:pt idx="127343" formatCode="0.00E+00">
                  <c:v>-5.3440700000000002E-3</c:v>
                </c:pt>
                <c:pt idx="127344" formatCode="0.00E+00">
                  <c:v>-5.3481099999999997E-3</c:v>
                </c:pt>
                <c:pt idx="127345" formatCode="0.00E+00">
                  <c:v>-5.3531100000000003E-3</c:v>
                </c:pt>
                <c:pt idx="127346" formatCode="0.00E+00">
                  <c:v>-5.3591200000000002E-3</c:v>
                </c:pt>
                <c:pt idx="127347" formatCode="0.00E+00">
                  <c:v>-5.3663299999999999E-3</c:v>
                </c:pt>
                <c:pt idx="127348" formatCode="0.00E+00">
                  <c:v>-5.37478E-3</c:v>
                </c:pt>
                <c:pt idx="127349" formatCode="0.00E+00">
                  <c:v>-5.3843299999999997E-3</c:v>
                </c:pt>
                <c:pt idx="127350" formatCode="0.00E+00">
                  <c:v>-5.39493E-3</c:v>
                </c:pt>
                <c:pt idx="127351" formatCode="0.00E+00">
                  <c:v>-5.4065199999999997E-3</c:v>
                </c:pt>
                <c:pt idx="127352" formatCode="0.00E+00">
                  <c:v>-5.4187999999999997E-3</c:v>
                </c:pt>
                <c:pt idx="127353" formatCode="0.00E+00">
                  <c:v>-5.4312700000000002E-3</c:v>
                </c:pt>
                <c:pt idx="127354" formatCode="0.00E+00">
                  <c:v>-5.4437599999999997E-3</c:v>
                </c:pt>
                <c:pt idx="127355" formatCode="0.00E+00">
                  <c:v>-5.4566099999999998E-3</c:v>
                </c:pt>
                <c:pt idx="127356" formatCode="0.00E+00">
                  <c:v>-5.4701699999999999E-3</c:v>
                </c:pt>
                <c:pt idx="127357" formatCode="0.00E+00">
                  <c:v>-5.4844999999999998E-3</c:v>
                </c:pt>
                <c:pt idx="127358" formatCode="0.00E+00">
                  <c:v>-5.4994500000000003E-3</c:v>
                </c:pt>
                <c:pt idx="127359" formatCode="0.00E+00">
                  <c:v>-5.51469E-3</c:v>
                </c:pt>
                <c:pt idx="127360" formatCode="0.00E+00">
                  <c:v>-5.5298400000000003E-3</c:v>
                </c:pt>
                <c:pt idx="127361" formatCode="0.00E+00">
                  <c:v>-5.5447400000000003E-3</c:v>
                </c:pt>
                <c:pt idx="127362" formatCode="0.00E+00">
                  <c:v>-5.5594800000000003E-3</c:v>
                </c:pt>
                <c:pt idx="127363" formatCode="0.00E+00">
                  <c:v>-5.5742200000000004E-3</c:v>
                </c:pt>
                <c:pt idx="127364" formatCode="0.00E+00">
                  <c:v>-5.5892299999999997E-3</c:v>
                </c:pt>
                <c:pt idx="127365" formatCode="0.00E+00">
                  <c:v>-5.6047700000000002E-3</c:v>
                </c:pt>
                <c:pt idx="127366" formatCode="0.00E+00">
                  <c:v>-5.6210000000000001E-3</c:v>
                </c:pt>
                <c:pt idx="127367" formatCode="0.00E+00">
                  <c:v>-5.6378899999999996E-3</c:v>
                </c:pt>
                <c:pt idx="127368" formatCode="0.00E+00">
                  <c:v>-5.6552499999999997E-3</c:v>
                </c:pt>
                <c:pt idx="127369" formatCode="0.00E+00">
                  <c:v>-5.6729800000000002E-3</c:v>
                </c:pt>
                <c:pt idx="127370" formatCode="0.00E+00">
                  <c:v>-5.6911599999999998E-3</c:v>
                </c:pt>
                <c:pt idx="127371" formatCode="0.00E+00">
                  <c:v>-5.7096999999999998E-3</c:v>
                </c:pt>
                <c:pt idx="127372" formatCode="0.00E+00">
                  <c:v>-5.7281900000000002E-3</c:v>
                </c:pt>
                <c:pt idx="127373" formatCode="0.00E+00">
                  <c:v>-5.7464100000000004E-3</c:v>
                </c:pt>
                <c:pt idx="127374" formatCode="0.00E+00">
                  <c:v>-5.7643800000000004E-3</c:v>
                </c:pt>
                <c:pt idx="127375" formatCode="0.00E+00">
                  <c:v>-5.7821399999999998E-3</c:v>
                </c:pt>
                <c:pt idx="127376" formatCode="0.00E+00">
                  <c:v>-5.7997300000000003E-3</c:v>
                </c:pt>
                <c:pt idx="127377" formatCode="0.00E+00">
                  <c:v>-5.81702E-3</c:v>
                </c:pt>
                <c:pt idx="127378" formatCode="0.00E+00">
                  <c:v>-5.8337500000000004E-3</c:v>
                </c:pt>
                <c:pt idx="127379" formatCode="0.00E+00">
                  <c:v>-5.8497999999999996E-3</c:v>
                </c:pt>
                <c:pt idx="127380" formatCode="0.00E+00">
                  <c:v>-5.8653400000000001E-3</c:v>
                </c:pt>
                <c:pt idx="127381" formatCode="0.00E+00">
                  <c:v>-5.8806300000000004E-3</c:v>
                </c:pt>
                <c:pt idx="127382" formatCode="0.00E+00">
                  <c:v>-5.8957200000000001E-3</c:v>
                </c:pt>
                <c:pt idx="127383" formatCode="0.00E+00">
                  <c:v>-5.9105800000000003E-3</c:v>
                </c:pt>
                <c:pt idx="127384" formatCode="0.00E+00">
                  <c:v>-5.9251900000000003E-3</c:v>
                </c:pt>
                <c:pt idx="127385" formatCode="0.00E+00">
                  <c:v>-5.9396700000000002E-3</c:v>
                </c:pt>
                <c:pt idx="127386" formatCode="0.00E+00">
                  <c:v>-5.9540399999999999E-3</c:v>
                </c:pt>
                <c:pt idx="127387" formatCode="0.00E+00">
                  <c:v>-5.9681600000000001E-3</c:v>
                </c:pt>
                <c:pt idx="127388" formatCode="0.00E+00">
                  <c:v>-5.9817899999999999E-3</c:v>
                </c:pt>
                <c:pt idx="127389" formatCode="0.00E+00">
                  <c:v>-5.9947300000000002E-3</c:v>
                </c:pt>
                <c:pt idx="127390" formatCode="0.00E+00">
                  <c:v>-6.00689E-3</c:v>
                </c:pt>
                <c:pt idx="127391" formatCode="0.00E+00">
                  <c:v>-6.0184000000000001E-3</c:v>
                </c:pt>
                <c:pt idx="127392" formatCode="0.00E+00">
                  <c:v>-6.0294800000000003E-3</c:v>
                </c:pt>
                <c:pt idx="127393" formatCode="0.00E+00">
                  <c:v>-6.0401700000000001E-3</c:v>
                </c:pt>
                <c:pt idx="127394" formatCode="0.00E+00">
                  <c:v>-6.0502000000000004E-3</c:v>
                </c:pt>
                <c:pt idx="127395" formatCode="0.00E+00">
                  <c:v>-6.0591600000000001E-3</c:v>
                </c:pt>
                <c:pt idx="127396" formatCode="0.00E+00">
                  <c:v>-6.0668700000000002E-3</c:v>
                </c:pt>
                <c:pt idx="127397" formatCode="0.00E+00">
                  <c:v>-6.0733899999999997E-3</c:v>
                </c:pt>
                <c:pt idx="127398" formatCode="0.00E+00">
                  <c:v>-6.0787799999999998E-3</c:v>
                </c:pt>
                <c:pt idx="127399" formatCode="0.00E+00">
                  <c:v>-6.0830499999999996E-3</c:v>
                </c:pt>
                <c:pt idx="127400" formatCode="0.00E+00">
                  <c:v>-6.08634E-3</c:v>
                </c:pt>
                <c:pt idx="127401" formatCode="0.00E+00">
                  <c:v>-6.0887199999999997E-3</c:v>
                </c:pt>
                <c:pt idx="127402" formatCode="0.00E+00">
                  <c:v>-6.0898300000000001E-3</c:v>
                </c:pt>
                <c:pt idx="127403" formatCode="0.00E+00">
                  <c:v>-6.08925E-3</c:v>
                </c:pt>
                <c:pt idx="127404" formatCode="0.00E+00">
                  <c:v>-6.0871700000000003E-3</c:v>
                </c:pt>
                <c:pt idx="127405" formatCode="0.00E+00">
                  <c:v>-6.0841300000000001E-3</c:v>
                </c:pt>
                <c:pt idx="127406" formatCode="0.00E+00">
                  <c:v>-6.0805199999999998E-3</c:v>
                </c:pt>
                <c:pt idx="127407" formatCode="0.00E+00">
                  <c:v>-6.0765200000000002E-3</c:v>
                </c:pt>
                <c:pt idx="127408" formatCode="0.00E+00">
                  <c:v>-6.07202E-3</c:v>
                </c:pt>
                <c:pt idx="127409" formatCode="0.00E+00">
                  <c:v>-6.0667500000000001E-3</c:v>
                </c:pt>
                <c:pt idx="127410" formatCode="0.00E+00">
                  <c:v>-6.0605900000000002E-3</c:v>
                </c:pt>
                <c:pt idx="127411" formatCode="0.00E+00">
                  <c:v>-6.0535199999999997E-3</c:v>
                </c:pt>
                <c:pt idx="127412" formatCode="0.00E+00">
                  <c:v>-6.0454799999999998E-3</c:v>
                </c:pt>
                <c:pt idx="127413" formatCode="0.00E+00">
                  <c:v>-6.0364900000000003E-3</c:v>
                </c:pt>
                <c:pt idx="127414" formatCode="0.00E+00">
                  <c:v>-6.0266399999999998E-3</c:v>
                </c:pt>
                <c:pt idx="127415" formatCode="0.00E+00">
                  <c:v>-6.0160999999999999E-3</c:v>
                </c:pt>
                <c:pt idx="127416" formatCode="0.00E+00">
                  <c:v>-6.0050099999999999E-3</c:v>
                </c:pt>
                <c:pt idx="127417" formatCode="0.00E+00">
                  <c:v>-5.9934000000000003E-3</c:v>
                </c:pt>
                <c:pt idx="127418" formatCode="0.00E+00">
                  <c:v>-5.9810999999999996E-3</c:v>
                </c:pt>
                <c:pt idx="127419" formatCode="0.00E+00">
                  <c:v>-5.9680100000000002E-3</c:v>
                </c:pt>
                <c:pt idx="127420" formatCode="0.00E+00">
                  <c:v>-5.9542299999999996E-3</c:v>
                </c:pt>
                <c:pt idx="127421" formatCode="0.00E+00">
                  <c:v>-5.9397199999999999E-3</c:v>
                </c:pt>
                <c:pt idx="127422" formatCode="0.00E+00">
                  <c:v>-5.9242000000000001E-3</c:v>
                </c:pt>
                <c:pt idx="127423" formatCode="0.00E+00">
                  <c:v>-5.9074699999999997E-3</c:v>
                </c:pt>
                <c:pt idx="127424" formatCode="0.00E+00">
                  <c:v>-5.8895099999999997E-3</c:v>
                </c:pt>
                <c:pt idx="127425" formatCode="0.00E+00">
                  <c:v>-5.8703799999999997E-3</c:v>
                </c:pt>
                <c:pt idx="127426" formatCode="0.00E+00">
                  <c:v>-5.85018E-3</c:v>
                </c:pt>
                <c:pt idx="127427" formatCode="0.00E+00">
                  <c:v>-5.8289300000000004E-3</c:v>
                </c:pt>
                <c:pt idx="127428" formatCode="0.00E+00">
                  <c:v>-5.8065800000000004E-3</c:v>
                </c:pt>
                <c:pt idx="127429" formatCode="0.00E+00">
                  <c:v>-5.7832100000000004E-3</c:v>
                </c:pt>
                <c:pt idx="127430" formatCode="0.00E+00">
                  <c:v>-5.7589199999999998E-3</c:v>
                </c:pt>
                <c:pt idx="127431" formatCode="0.00E+00">
                  <c:v>-5.7337000000000004E-3</c:v>
                </c:pt>
                <c:pt idx="127432" formatCode="0.00E+00">
                  <c:v>-5.7073899999999997E-3</c:v>
                </c:pt>
                <c:pt idx="127433" formatCode="0.00E+00">
                  <c:v>-5.67988E-3</c:v>
                </c:pt>
                <c:pt idx="127434" formatCode="0.00E+00">
                  <c:v>-5.6512300000000001E-3</c:v>
                </c:pt>
                <c:pt idx="127435" formatCode="0.00E+00">
                  <c:v>-5.62161E-3</c:v>
                </c:pt>
                <c:pt idx="127436" formatCode="0.00E+00">
                  <c:v>-5.5911299999999997E-3</c:v>
                </c:pt>
                <c:pt idx="127437" formatCode="0.00E+00">
                  <c:v>-5.55983E-3</c:v>
                </c:pt>
                <c:pt idx="127438" formatCode="0.00E+00">
                  <c:v>-5.5276800000000001E-3</c:v>
                </c:pt>
                <c:pt idx="127439" formatCode="0.00E+00">
                  <c:v>-5.4945599999999999E-3</c:v>
                </c:pt>
                <c:pt idx="127440" formatCode="0.00E+00">
                  <c:v>-5.4603100000000003E-3</c:v>
                </c:pt>
                <c:pt idx="127441" formatCode="0.00E+00">
                  <c:v>-5.4249500000000004E-3</c:v>
                </c:pt>
                <c:pt idx="127442" formatCode="0.00E+00">
                  <c:v>-5.3885499999999998E-3</c:v>
                </c:pt>
                <c:pt idx="127443" formatCode="0.00E+00">
                  <c:v>-5.3511399999999999E-3</c:v>
                </c:pt>
                <c:pt idx="127444" formatCode="0.00E+00">
                  <c:v>-5.3126400000000004E-3</c:v>
                </c:pt>
                <c:pt idx="127445" formatCode="0.00E+00">
                  <c:v>-5.2729300000000003E-3</c:v>
                </c:pt>
                <c:pt idx="127446" formatCode="0.00E+00">
                  <c:v>-5.2319799999999998E-3</c:v>
                </c:pt>
                <c:pt idx="127447" formatCode="0.00E+00">
                  <c:v>-5.1898700000000001E-3</c:v>
                </c:pt>
                <c:pt idx="127448" formatCode="0.00E+00">
                  <c:v>-5.1466200000000002E-3</c:v>
                </c:pt>
                <c:pt idx="127449" formatCode="0.00E+00">
                  <c:v>-5.1021599999999997E-3</c:v>
                </c:pt>
                <c:pt idx="127450" formatCode="0.00E+00">
                  <c:v>-5.0563800000000001E-3</c:v>
                </c:pt>
                <c:pt idx="127451" formatCode="0.00E+00">
                  <c:v>-5.0091800000000002E-3</c:v>
                </c:pt>
                <c:pt idx="127452" formatCode="0.00E+00">
                  <c:v>-4.9605300000000003E-3</c:v>
                </c:pt>
                <c:pt idx="127453" formatCode="0.00E+00">
                  <c:v>-4.9104999999999999E-3</c:v>
                </c:pt>
                <c:pt idx="127454" formatCode="0.00E+00">
                  <c:v>-4.8592100000000001E-3</c:v>
                </c:pt>
                <c:pt idx="127455" formatCode="0.00E+00">
                  <c:v>-4.8068099999999999E-3</c:v>
                </c:pt>
                <c:pt idx="127456" formatCode="0.00E+00">
                  <c:v>-4.7533499999999999E-3</c:v>
                </c:pt>
                <c:pt idx="127457" formatCode="0.00E+00">
                  <c:v>-4.69887E-3</c:v>
                </c:pt>
                <c:pt idx="127458" formatCode="0.00E+00">
                  <c:v>-4.6433999999999998E-3</c:v>
                </c:pt>
                <c:pt idx="127459" formatCode="0.00E+00">
                  <c:v>-4.5869400000000003E-3</c:v>
                </c:pt>
                <c:pt idx="127460" formatCode="0.00E+00">
                  <c:v>-4.5295800000000001E-3</c:v>
                </c:pt>
                <c:pt idx="127461" formatCode="0.00E+00">
                  <c:v>-4.4713599999999997E-3</c:v>
                </c:pt>
                <c:pt idx="127462" formatCode="0.00E+00">
                  <c:v>-4.4122099999999997E-3</c:v>
                </c:pt>
                <c:pt idx="127463" formatCode="0.00E+00">
                  <c:v>-4.3520099999999999E-3</c:v>
                </c:pt>
                <c:pt idx="127464" formatCode="0.00E+00">
                  <c:v>-4.2907600000000002E-3</c:v>
                </c:pt>
                <c:pt idx="127465" formatCode="0.00E+00">
                  <c:v>-4.2284699999999998E-3</c:v>
                </c:pt>
                <c:pt idx="127466" formatCode="0.00E+00">
                  <c:v>-4.16519E-3</c:v>
                </c:pt>
                <c:pt idx="127467" formatCode="0.00E+00">
                  <c:v>-4.1009100000000001E-3</c:v>
                </c:pt>
                <c:pt idx="127468" formatCode="0.00E+00">
                  <c:v>-4.0356699999999999E-3</c:v>
                </c:pt>
                <c:pt idx="127469" formatCode="0.00E+00">
                  <c:v>-3.9695299999999998E-3</c:v>
                </c:pt>
                <c:pt idx="127470" formatCode="0.00E+00">
                  <c:v>-3.9025399999999999E-3</c:v>
                </c:pt>
                <c:pt idx="127471" formatCode="0.00E+00">
                  <c:v>-3.83476E-3</c:v>
                </c:pt>
                <c:pt idx="127472" formatCode="0.00E+00">
                  <c:v>-3.76619E-3</c:v>
                </c:pt>
                <c:pt idx="127473" formatCode="0.00E+00">
                  <c:v>-3.6967900000000001E-3</c:v>
                </c:pt>
                <c:pt idx="127474" formatCode="0.00E+00">
                  <c:v>-3.6264999999999999E-3</c:v>
                </c:pt>
                <c:pt idx="127475" formatCode="0.00E+00">
                  <c:v>-3.5552600000000002E-3</c:v>
                </c:pt>
                <c:pt idx="127476" formatCode="0.00E+00">
                  <c:v>-3.48307E-3</c:v>
                </c:pt>
                <c:pt idx="127477" formatCode="0.00E+00">
                  <c:v>-3.4099400000000002E-3</c:v>
                </c:pt>
                <c:pt idx="127478" formatCode="0.00E+00">
                  <c:v>-3.33585E-3</c:v>
                </c:pt>
                <c:pt idx="127479" formatCode="0.00E+00">
                  <c:v>-3.2608699999999999E-3</c:v>
                </c:pt>
                <c:pt idx="127480" formatCode="0.00E+00">
                  <c:v>-3.1850699999999999E-3</c:v>
                </c:pt>
                <c:pt idx="127481" formatCode="0.00E+00">
                  <c:v>-3.1084799999999998E-3</c:v>
                </c:pt>
                <c:pt idx="127482" formatCode="0.00E+00">
                  <c:v>-3.0311299999999999E-3</c:v>
                </c:pt>
                <c:pt idx="127483" formatCode="0.00E+00">
                  <c:v>-2.9530200000000002E-3</c:v>
                </c:pt>
                <c:pt idx="127484" formatCode="0.00E+00">
                  <c:v>-2.8741800000000001E-3</c:v>
                </c:pt>
                <c:pt idx="127485" formatCode="0.00E+00">
                  <c:v>-2.7946899999999998E-3</c:v>
                </c:pt>
                <c:pt idx="127486" formatCode="0.00E+00">
                  <c:v>-2.7146100000000001E-3</c:v>
                </c:pt>
                <c:pt idx="127487" formatCode="0.00E+00">
                  <c:v>-2.6340199999999999E-3</c:v>
                </c:pt>
                <c:pt idx="127488" formatCode="0.00E+00">
                  <c:v>-2.5530000000000001E-3</c:v>
                </c:pt>
                <c:pt idx="127489" formatCode="0.00E+00">
                  <c:v>-2.4715700000000002E-3</c:v>
                </c:pt>
                <c:pt idx="127490" formatCode="0.00E+00">
                  <c:v>-2.3897200000000001E-3</c:v>
                </c:pt>
                <c:pt idx="127491" formatCode="0.00E+00">
                  <c:v>-2.3074699999999998E-3</c:v>
                </c:pt>
                <c:pt idx="127492" formatCode="0.00E+00">
                  <c:v>-2.2248900000000002E-3</c:v>
                </c:pt>
                <c:pt idx="127493" formatCode="0.00E+00">
                  <c:v>-2.1419999999999998E-3</c:v>
                </c:pt>
                <c:pt idx="127494" formatCode="0.00E+00">
                  <c:v>-2.0587600000000002E-3</c:v>
                </c:pt>
                <c:pt idx="127495" formatCode="0.00E+00">
                  <c:v>-1.9750499999999999E-3</c:v>
                </c:pt>
                <c:pt idx="127496" formatCode="0.00E+00">
                  <c:v>-1.8908499999999999E-3</c:v>
                </c:pt>
                <c:pt idx="127497" formatCode="0.00E+00">
                  <c:v>-1.80624E-3</c:v>
                </c:pt>
                <c:pt idx="127498" formatCode="0.00E+00">
                  <c:v>-1.72131E-3</c:v>
                </c:pt>
                <c:pt idx="127499" formatCode="0.00E+00">
                  <c:v>-1.63608E-3</c:v>
                </c:pt>
                <c:pt idx="127500" formatCode="0.00E+00">
                  <c:v>-1.5505499999999999E-3</c:v>
                </c:pt>
                <c:pt idx="127501" formatCode="0.00E+00">
                  <c:v>-1.4647200000000001E-3</c:v>
                </c:pt>
                <c:pt idx="127502" formatCode="0.00E+00">
                  <c:v>-1.3786600000000001E-3</c:v>
                </c:pt>
                <c:pt idx="127503" formatCode="0.00E+00">
                  <c:v>-1.2924200000000001E-3</c:v>
                </c:pt>
                <c:pt idx="127504" formatCode="0.00E+00">
                  <c:v>-1.2060599999999999E-3</c:v>
                </c:pt>
                <c:pt idx="127505" formatCode="0.00E+00">
                  <c:v>-1.11962E-3</c:v>
                </c:pt>
                <c:pt idx="127506" formatCode="0.00E+00">
                  <c:v>-1.0331699999999999E-3</c:v>
                </c:pt>
                <c:pt idx="127507" formatCode="0.00E+00">
                  <c:v>-9.4677100000000001E-4</c:v>
                </c:pt>
                <c:pt idx="127508" formatCode="0.00E+00">
                  <c:v>-8.6047100000000002E-4</c:v>
                </c:pt>
                <c:pt idx="127509" formatCode="0.00E+00">
                  <c:v>-7.7428900000000005E-4</c:v>
                </c:pt>
                <c:pt idx="127510" formatCode="0.00E+00">
                  <c:v>-6.8825899999999998E-4</c:v>
                </c:pt>
                <c:pt idx="127511" formatCode="0.00E+00">
                  <c:v>-6.0240100000000002E-4</c:v>
                </c:pt>
                <c:pt idx="127512" formatCode="0.00E+00">
                  <c:v>-5.1668000000000005E-4</c:v>
                </c:pt>
                <c:pt idx="127513" formatCode="0.00E+00">
                  <c:v>-4.3107900000000001E-4</c:v>
                </c:pt>
                <c:pt idx="127514" formatCode="0.00E+00">
                  <c:v>-3.4563999999999998E-4</c:v>
                </c:pt>
                <c:pt idx="127515" formatCode="0.00E+00">
                  <c:v>-2.6042099999999999E-4</c:v>
                </c:pt>
                <c:pt idx="127516" formatCode="0.00E+00">
                  <c:v>-1.7547099999999999E-4</c:v>
                </c:pt>
                <c:pt idx="127517" formatCode="0.00E+00">
                  <c:v>-9.0846099999999997E-5</c:v>
                </c:pt>
                <c:pt idx="127518" formatCode="0.00E+00">
                  <c:v>-6.61329E-6</c:v>
                </c:pt>
                <c:pt idx="127519" formatCode="0.00E+00">
                  <c:v>7.7148200000000001E-5</c:v>
                </c:pt>
                <c:pt idx="127520" formatCode="0.00E+00">
                  <c:v>1.6037399999999999E-4</c:v>
                </c:pt>
                <c:pt idx="127521" formatCode="0.00E+00">
                  <c:v>2.4302300000000001E-4</c:v>
                </c:pt>
                <c:pt idx="127522" formatCode="0.00E+00">
                  <c:v>3.2506199999999999E-4</c:v>
                </c:pt>
                <c:pt idx="127523" formatCode="0.00E+00">
                  <c:v>4.0644900000000002E-4</c:v>
                </c:pt>
                <c:pt idx="127524" formatCode="0.00E+00">
                  <c:v>4.8714199999999998E-4</c:v>
                </c:pt>
                <c:pt idx="127525" formatCode="0.00E+00">
                  <c:v>5.6709900000000005E-4</c:v>
                </c:pt>
                <c:pt idx="127526" formatCode="0.00E+00">
                  <c:v>6.4627399999999996E-4</c:v>
                </c:pt>
                <c:pt idx="127527" formatCode="0.00E+00">
                  <c:v>7.2462199999999996E-4</c:v>
                </c:pt>
                <c:pt idx="127528" formatCode="0.00E+00">
                  <c:v>8.0211900000000001E-4</c:v>
                </c:pt>
                <c:pt idx="127529" formatCode="0.00E+00">
                  <c:v>8.7877599999999995E-4</c:v>
                </c:pt>
                <c:pt idx="127530" formatCode="0.00E+00">
                  <c:v>9.5458100000000003E-4</c:v>
                </c:pt>
                <c:pt idx="127531" formatCode="0.00E+00">
                  <c:v>1.0294499999999999E-3</c:v>
                </c:pt>
                <c:pt idx="127532" formatCode="0.00E+00">
                  <c:v>1.10329E-3</c:v>
                </c:pt>
                <c:pt idx="127533" formatCode="0.00E+00">
                  <c:v>1.17603E-3</c:v>
                </c:pt>
                <c:pt idx="127534" formatCode="0.00E+00">
                  <c:v>1.24766E-3</c:v>
                </c:pt>
                <c:pt idx="127535" formatCode="0.00E+00">
                  <c:v>1.31817E-3</c:v>
                </c:pt>
                <c:pt idx="127536" formatCode="0.00E+00">
                  <c:v>1.38754E-3</c:v>
                </c:pt>
                <c:pt idx="127537" formatCode="0.00E+00">
                  <c:v>1.45572E-3</c:v>
                </c:pt>
                <c:pt idx="127538" formatCode="0.00E+00">
                  <c:v>1.5226599999999999E-3</c:v>
                </c:pt>
                <c:pt idx="127539" formatCode="0.00E+00">
                  <c:v>1.58833E-3</c:v>
                </c:pt>
                <c:pt idx="127540" formatCode="0.00E+00">
                  <c:v>1.6526900000000001E-3</c:v>
                </c:pt>
                <c:pt idx="127541" formatCode="0.00E+00">
                  <c:v>1.71565E-3</c:v>
                </c:pt>
                <c:pt idx="127542" formatCode="0.00E+00">
                  <c:v>1.7771499999999999E-3</c:v>
                </c:pt>
                <c:pt idx="127543" formatCode="0.00E+00">
                  <c:v>1.8371500000000001E-3</c:v>
                </c:pt>
                <c:pt idx="127544" formatCode="0.00E+00">
                  <c:v>1.8956699999999999E-3</c:v>
                </c:pt>
                <c:pt idx="127545" formatCode="0.00E+00">
                  <c:v>1.95268E-3</c:v>
                </c:pt>
                <c:pt idx="127546" formatCode="0.00E+00">
                  <c:v>2.0081700000000001E-3</c:v>
                </c:pt>
                <c:pt idx="127547" formatCode="0.00E+00">
                  <c:v>2.0621400000000001E-3</c:v>
                </c:pt>
                <c:pt idx="127548" formatCode="0.00E+00">
                  <c:v>2.1145999999999999E-3</c:v>
                </c:pt>
                <c:pt idx="127549" formatCode="0.00E+00">
                  <c:v>2.1654999999999999E-3</c:v>
                </c:pt>
                <c:pt idx="127550" formatCode="0.00E+00">
                  <c:v>2.21477E-3</c:v>
                </c:pt>
                <c:pt idx="127551" formatCode="0.00E+00">
                  <c:v>2.26239E-3</c:v>
                </c:pt>
                <c:pt idx="127552" formatCode="0.00E+00">
                  <c:v>2.3083399999999999E-3</c:v>
                </c:pt>
                <c:pt idx="127553" formatCode="0.00E+00">
                  <c:v>2.3525799999999999E-3</c:v>
                </c:pt>
                <c:pt idx="127554" formatCode="0.00E+00">
                  <c:v>2.3950899999999999E-3</c:v>
                </c:pt>
                <c:pt idx="127555" formatCode="0.00E+00">
                  <c:v>2.4358399999999999E-3</c:v>
                </c:pt>
                <c:pt idx="127556" formatCode="0.00E+00">
                  <c:v>2.47481E-3</c:v>
                </c:pt>
                <c:pt idx="127557" formatCode="0.00E+00">
                  <c:v>2.5120099999999999E-3</c:v>
                </c:pt>
                <c:pt idx="127558" formatCode="0.00E+00">
                  <c:v>2.5474199999999999E-3</c:v>
                </c:pt>
                <c:pt idx="127559" formatCode="0.00E+00">
                  <c:v>2.5810199999999998E-3</c:v>
                </c:pt>
                <c:pt idx="127560" formatCode="0.00E+00">
                  <c:v>2.6127799999999999E-3</c:v>
                </c:pt>
                <c:pt idx="127561" formatCode="0.00E+00">
                  <c:v>2.6426700000000002E-3</c:v>
                </c:pt>
                <c:pt idx="127562" formatCode="0.00E+00">
                  <c:v>2.67067E-3</c:v>
                </c:pt>
                <c:pt idx="127563" formatCode="0.00E+00">
                  <c:v>2.6967800000000002E-3</c:v>
                </c:pt>
                <c:pt idx="127564" formatCode="0.00E+00">
                  <c:v>2.7209999999999999E-3</c:v>
                </c:pt>
                <c:pt idx="127565" formatCode="0.00E+00">
                  <c:v>2.7432899999999998E-3</c:v>
                </c:pt>
                <c:pt idx="127566" formatCode="0.00E+00">
                  <c:v>2.7636399999999999E-3</c:v>
                </c:pt>
                <c:pt idx="127567" formatCode="0.00E+00">
                  <c:v>2.78203E-3</c:v>
                </c:pt>
                <c:pt idx="127568" formatCode="0.00E+00">
                  <c:v>2.7984400000000001E-3</c:v>
                </c:pt>
                <c:pt idx="127569" formatCode="0.00E+00">
                  <c:v>2.8128799999999998E-3</c:v>
                </c:pt>
                <c:pt idx="127570" formatCode="0.00E+00">
                  <c:v>2.82534E-3</c:v>
                </c:pt>
                <c:pt idx="127571" formatCode="0.00E+00">
                  <c:v>2.8358200000000002E-3</c:v>
                </c:pt>
                <c:pt idx="127572" formatCode="0.00E+00">
                  <c:v>2.84432E-3</c:v>
                </c:pt>
                <c:pt idx="127573" formatCode="0.00E+00">
                  <c:v>2.8508499999999998E-3</c:v>
                </c:pt>
                <c:pt idx="127574" formatCode="0.00E+00">
                  <c:v>2.85542E-3</c:v>
                </c:pt>
                <c:pt idx="127575" formatCode="0.00E+00">
                  <c:v>2.8580599999999999E-3</c:v>
                </c:pt>
                <c:pt idx="127576" formatCode="0.00E+00">
                  <c:v>2.8587600000000001E-3</c:v>
                </c:pt>
                <c:pt idx="127577" formatCode="0.00E+00">
                  <c:v>2.85754E-3</c:v>
                </c:pt>
                <c:pt idx="127578" formatCode="0.00E+00">
                  <c:v>2.8544199999999999E-3</c:v>
                </c:pt>
                <c:pt idx="127579" formatCode="0.00E+00">
                  <c:v>2.8494200000000001E-3</c:v>
                </c:pt>
                <c:pt idx="127580" formatCode="0.00E+00">
                  <c:v>2.8425899999999999E-3</c:v>
                </c:pt>
                <c:pt idx="127581" formatCode="0.00E+00">
                  <c:v>2.8339200000000002E-3</c:v>
                </c:pt>
                <c:pt idx="127582" formatCode="0.00E+00">
                  <c:v>2.8234100000000002E-3</c:v>
                </c:pt>
                <c:pt idx="127583" formatCode="0.00E+00">
                  <c:v>2.81103E-3</c:v>
                </c:pt>
                <c:pt idx="127584" formatCode="0.00E+00">
                  <c:v>2.7968200000000002E-3</c:v>
                </c:pt>
                <c:pt idx="127585" formatCode="0.00E+00">
                  <c:v>2.7808300000000002E-3</c:v>
                </c:pt>
                <c:pt idx="127586" formatCode="0.00E+00">
                  <c:v>2.7631299999999999E-3</c:v>
                </c:pt>
                <c:pt idx="127587" formatCode="0.00E+00">
                  <c:v>2.7437300000000002E-3</c:v>
                </c:pt>
                <c:pt idx="127588" formatCode="0.00E+00">
                  <c:v>2.7226500000000001E-3</c:v>
                </c:pt>
                <c:pt idx="127589" formatCode="0.00E+00">
                  <c:v>2.6999200000000002E-3</c:v>
                </c:pt>
                <c:pt idx="127590" formatCode="0.00E+00">
                  <c:v>2.6755400000000001E-3</c:v>
                </c:pt>
                <c:pt idx="127591" formatCode="0.00E+00">
                  <c:v>2.6494700000000001E-3</c:v>
                </c:pt>
                <c:pt idx="127592" formatCode="0.00E+00">
                  <c:v>2.6217100000000002E-3</c:v>
                </c:pt>
                <c:pt idx="127593" formatCode="0.00E+00">
                  <c:v>2.5922900000000001E-3</c:v>
                </c:pt>
                <c:pt idx="127594" formatCode="0.00E+00">
                  <c:v>2.5612999999999999E-3</c:v>
                </c:pt>
                <c:pt idx="127595" formatCode="0.00E+00">
                  <c:v>2.5288099999999998E-3</c:v>
                </c:pt>
                <c:pt idx="127596" formatCode="0.00E+00">
                  <c:v>2.4948499999999998E-3</c:v>
                </c:pt>
                <c:pt idx="127597" formatCode="0.00E+00">
                  <c:v>2.4594399999999998E-3</c:v>
                </c:pt>
                <c:pt idx="127598" formatCode="0.00E+00">
                  <c:v>2.4226299999999998E-3</c:v>
                </c:pt>
                <c:pt idx="127599" formatCode="0.00E+00">
                  <c:v>2.3844999999999999E-3</c:v>
                </c:pt>
                <c:pt idx="127600" formatCode="0.00E+00">
                  <c:v>2.34512E-3</c:v>
                </c:pt>
                <c:pt idx="127601" formatCode="0.00E+00">
                  <c:v>2.3045499999999998E-3</c:v>
                </c:pt>
                <c:pt idx="127602" formatCode="0.00E+00">
                  <c:v>2.26282E-3</c:v>
                </c:pt>
                <c:pt idx="127603" formatCode="0.00E+00">
                  <c:v>2.2199300000000002E-3</c:v>
                </c:pt>
                <c:pt idx="127604" formatCode="0.00E+00">
                  <c:v>2.1759000000000001E-3</c:v>
                </c:pt>
                <c:pt idx="127605" formatCode="0.00E+00">
                  <c:v>2.1307700000000001E-3</c:v>
                </c:pt>
                <c:pt idx="127606" formatCode="0.00E+00">
                  <c:v>2.0845999999999998E-3</c:v>
                </c:pt>
                <c:pt idx="127607" formatCode="0.00E+00">
                  <c:v>2.0374899999999999E-3</c:v>
                </c:pt>
                <c:pt idx="127608" formatCode="0.00E+00">
                  <c:v>1.9895199999999998E-3</c:v>
                </c:pt>
                <c:pt idx="127609" formatCode="0.00E+00">
                  <c:v>1.9407599999999999E-3</c:v>
                </c:pt>
                <c:pt idx="127610" formatCode="0.00E+00">
                  <c:v>1.89124E-3</c:v>
                </c:pt>
                <c:pt idx="127611" formatCode="0.00E+00">
                  <c:v>1.8409699999999999E-3</c:v>
                </c:pt>
                <c:pt idx="127612" formatCode="0.00E+00">
                  <c:v>1.78999E-3</c:v>
                </c:pt>
                <c:pt idx="127613" formatCode="0.00E+00">
                  <c:v>1.7383800000000001E-3</c:v>
                </c:pt>
                <c:pt idx="127614" formatCode="0.00E+00">
                  <c:v>1.68619E-3</c:v>
                </c:pt>
                <c:pt idx="127615" formatCode="0.00E+00">
                  <c:v>1.63339E-3</c:v>
                </c:pt>
                <c:pt idx="127616" formatCode="0.00E+00">
                  <c:v>1.5800199999999999E-3</c:v>
                </c:pt>
                <c:pt idx="127617" formatCode="0.00E+00">
                  <c:v>1.5261599999999999E-3</c:v>
                </c:pt>
                <c:pt idx="127618" formatCode="0.00E+00">
                  <c:v>1.4719100000000001E-3</c:v>
                </c:pt>
                <c:pt idx="127619" formatCode="0.00E+00">
                  <c:v>1.41738E-3</c:v>
                </c:pt>
                <c:pt idx="127620" formatCode="0.00E+00">
                  <c:v>1.3626599999999999E-3</c:v>
                </c:pt>
                <c:pt idx="127621" formatCode="0.00E+00">
                  <c:v>1.30781E-3</c:v>
                </c:pt>
                <c:pt idx="127622" formatCode="0.00E+00">
                  <c:v>1.2528999999999999E-3</c:v>
                </c:pt>
                <c:pt idx="127623" formatCode="0.00E+00">
                  <c:v>1.19801E-3</c:v>
                </c:pt>
                <c:pt idx="127624" formatCode="0.00E+00">
                  <c:v>1.1432199999999999E-3</c:v>
                </c:pt>
                <c:pt idx="127625" formatCode="0.00E+00">
                  <c:v>1.0885700000000001E-3</c:v>
                </c:pt>
                <c:pt idx="127626" formatCode="0.00E+00">
                  <c:v>1.0341E-3</c:v>
                </c:pt>
                <c:pt idx="127627" formatCode="0.00E+00">
                  <c:v>9.7990600000000001E-4</c:v>
                </c:pt>
                <c:pt idx="127628" formatCode="0.00E+00">
                  <c:v>9.2606899999999996E-4</c:v>
                </c:pt>
                <c:pt idx="127629" formatCode="0.00E+00">
                  <c:v>8.7270399999999997E-4</c:v>
                </c:pt>
                <c:pt idx="127630" formatCode="0.00E+00">
                  <c:v>8.1991099999999999E-4</c:v>
                </c:pt>
                <c:pt idx="127631" formatCode="0.00E+00">
                  <c:v>7.6772699999999995E-4</c:v>
                </c:pt>
                <c:pt idx="127632" formatCode="0.00E+00">
                  <c:v>7.16148E-4</c:v>
                </c:pt>
                <c:pt idx="127633" formatCode="0.00E+00">
                  <c:v>6.6518399999999998E-4</c:v>
                </c:pt>
                <c:pt idx="127634" formatCode="0.00E+00">
                  <c:v>6.1488799999999996E-4</c:v>
                </c:pt>
                <c:pt idx="127635" formatCode="0.00E+00">
                  <c:v>5.6537600000000003E-4</c:v>
                </c:pt>
                <c:pt idx="127636" formatCode="0.00E+00">
                  <c:v>5.1678900000000003E-4</c:v>
                </c:pt>
                <c:pt idx="127637" formatCode="0.00E+00">
                  <c:v>4.6922700000000001E-4</c:v>
                </c:pt>
                <c:pt idx="127638" formatCode="0.00E+00">
                  <c:v>4.2277800000000001E-4</c:v>
                </c:pt>
                <c:pt idx="127639" formatCode="0.00E+00">
                  <c:v>3.7751000000000001E-4</c:v>
                </c:pt>
                <c:pt idx="127640" formatCode="0.00E+00">
                  <c:v>3.3344100000000002E-4</c:v>
                </c:pt>
                <c:pt idx="127641" formatCode="0.00E+00">
                  <c:v>2.9056200000000001E-4</c:v>
                </c:pt>
                <c:pt idx="127642" formatCode="0.00E+00">
                  <c:v>2.4886299999999999E-4</c:v>
                </c:pt>
                <c:pt idx="127643" formatCode="0.00E+00">
                  <c:v>2.0834599999999999E-4</c:v>
                </c:pt>
                <c:pt idx="127644" formatCode="0.00E+00">
                  <c:v>1.6904100000000001E-4</c:v>
                </c:pt>
                <c:pt idx="127645" formatCode="0.00E+00">
                  <c:v>1.3101500000000001E-4</c:v>
                </c:pt>
                <c:pt idx="127646" formatCode="0.00E+00">
                  <c:v>9.4318699999999995E-5</c:v>
                </c:pt>
                <c:pt idx="127647" formatCode="0.00E+00">
                  <c:v>5.8974100000000002E-5</c:v>
                </c:pt>
                <c:pt idx="127648" formatCode="0.00E+00">
                  <c:v>2.5040899999999999E-5</c:v>
                </c:pt>
                <c:pt idx="127649" formatCode="0.00E+00">
                  <c:v>-7.3776899999999998E-6</c:v>
                </c:pt>
                <c:pt idx="127650" formatCode="0.00E+00">
                  <c:v>-3.8203500000000001E-5</c:v>
                </c:pt>
                <c:pt idx="127651" formatCode="0.00E+00">
                  <c:v>-6.7383200000000002E-5</c:v>
                </c:pt>
                <c:pt idx="127652" formatCode="0.00E+00">
                  <c:v>-9.4825299999999995E-5</c:v>
                </c:pt>
                <c:pt idx="127653" formatCode="0.00E+00">
                  <c:v>-1.2043499999999999E-4</c:v>
                </c:pt>
                <c:pt idx="127654" formatCode="0.00E+00">
                  <c:v>-1.4417600000000001E-4</c:v>
                </c:pt>
                <c:pt idx="127655" formatCode="0.00E+00">
                  <c:v>-1.6602399999999999E-4</c:v>
                </c:pt>
                <c:pt idx="127656" formatCode="0.00E+00">
                  <c:v>-1.85945E-4</c:v>
                </c:pt>
                <c:pt idx="127657" formatCode="0.00E+00">
                  <c:v>-2.0399099999999999E-4</c:v>
                </c:pt>
                <c:pt idx="127658" formatCode="0.00E+00">
                  <c:v>-2.2023999999999999E-4</c:v>
                </c:pt>
                <c:pt idx="127659" formatCode="0.00E+00">
                  <c:v>-2.3465500000000001E-4</c:v>
                </c:pt>
                <c:pt idx="127660" formatCode="0.00E+00">
                  <c:v>-2.4712699999999998E-4</c:v>
                </c:pt>
                <c:pt idx="127661" formatCode="0.00E+00">
                  <c:v>-2.5760699999999997E-4</c:v>
                </c:pt>
                <c:pt idx="127662" formatCode="0.00E+00">
                  <c:v>-2.6607900000000001E-4</c:v>
                </c:pt>
                <c:pt idx="127663" formatCode="0.00E+00">
                  <c:v>-2.7249199999999999E-4</c:v>
                </c:pt>
                <c:pt idx="127664" formatCode="0.00E+00">
                  <c:v>-2.7680000000000001E-4</c:v>
                </c:pt>
                <c:pt idx="127665" formatCode="0.00E+00">
                  <c:v>-2.7900800000000002E-4</c:v>
                </c:pt>
                <c:pt idx="127666" formatCode="0.00E+00">
                  <c:v>-2.79127E-4</c:v>
                </c:pt>
                <c:pt idx="127667" formatCode="0.00E+00">
                  <c:v>-2.7710700000000002E-4</c:v>
                </c:pt>
                <c:pt idx="127668" formatCode="0.00E+00">
                  <c:v>-2.7287699999999998E-4</c:v>
                </c:pt>
                <c:pt idx="127669" formatCode="0.00E+00">
                  <c:v>-2.6640000000000002E-4</c:v>
                </c:pt>
                <c:pt idx="127670" formatCode="0.00E+00">
                  <c:v>-2.5769500000000001E-4</c:v>
                </c:pt>
                <c:pt idx="127671" formatCode="0.00E+00">
                  <c:v>-2.4678200000000002E-4</c:v>
                </c:pt>
                <c:pt idx="127672" formatCode="0.00E+00">
                  <c:v>-2.3364100000000001E-4</c:v>
                </c:pt>
                <c:pt idx="127673" formatCode="0.00E+00">
                  <c:v>-2.1824400000000001E-4</c:v>
                </c:pt>
                <c:pt idx="127674" formatCode="0.00E+00">
                  <c:v>-2.0059099999999999E-4</c:v>
                </c:pt>
                <c:pt idx="127675" formatCode="0.00E+00">
                  <c:v>-1.8067100000000001E-4</c:v>
                </c:pt>
                <c:pt idx="127676" formatCode="0.00E+00">
                  <c:v>-1.5847100000000001E-4</c:v>
                </c:pt>
                <c:pt idx="127677" formatCode="0.00E+00">
                  <c:v>-1.3398699999999999E-4</c:v>
                </c:pt>
                <c:pt idx="127678" formatCode="0.00E+00">
                  <c:v>-1.0720700000000001E-4</c:v>
                </c:pt>
                <c:pt idx="127679" formatCode="0.00E+00">
                  <c:v>-7.8098100000000004E-5</c:v>
                </c:pt>
                <c:pt idx="127680" formatCode="0.00E+00">
                  <c:v>-4.6657399999999998E-5</c:v>
                </c:pt>
                <c:pt idx="127681" formatCode="0.00E+00">
                  <c:v>-1.2967599999999999E-5</c:v>
                </c:pt>
                <c:pt idx="127682" formatCode="0.00E+00">
                  <c:v>2.2855999999999999E-5</c:v>
                </c:pt>
                <c:pt idx="127683" formatCode="0.00E+00">
                  <c:v>6.0738400000000001E-5</c:v>
                </c:pt>
                <c:pt idx="127684" formatCode="0.00E+00">
                  <c:v>1.0064300000000001E-4</c:v>
                </c:pt>
                <c:pt idx="127685" formatCode="0.00E+00">
                  <c:v>1.42566E-4</c:v>
                </c:pt>
                <c:pt idx="127686" formatCode="0.00E+00">
                  <c:v>1.8653300000000001E-4</c:v>
                </c:pt>
                <c:pt idx="127687" formatCode="0.00E+00">
                  <c:v>2.3258299999999999E-4</c:v>
                </c:pt>
                <c:pt idx="127688" formatCode="0.00E+00">
                  <c:v>2.8075600000000001E-4</c:v>
                </c:pt>
                <c:pt idx="127689" formatCode="0.00E+00">
                  <c:v>3.3106999999999999E-4</c:v>
                </c:pt>
                <c:pt idx="127690" formatCode="0.00E+00">
                  <c:v>3.8351800000000001E-4</c:v>
                </c:pt>
                <c:pt idx="127691" formatCode="0.00E+00">
                  <c:v>4.3807900000000002E-4</c:v>
                </c:pt>
                <c:pt idx="127692" formatCode="0.00E+00">
                  <c:v>4.9469200000000003E-4</c:v>
                </c:pt>
                <c:pt idx="127693" formatCode="0.00E+00">
                  <c:v>5.5326099999999999E-4</c:v>
                </c:pt>
                <c:pt idx="127694" formatCode="0.00E+00">
                  <c:v>6.1370000000000001E-4</c:v>
                </c:pt>
                <c:pt idx="127695" formatCode="0.00E+00">
                  <c:v>6.7598099999999998E-4</c:v>
                </c:pt>
                <c:pt idx="127696" formatCode="0.00E+00">
                  <c:v>7.4009800000000001E-4</c:v>
                </c:pt>
                <c:pt idx="127697" formatCode="0.00E+00">
                  <c:v>8.0598300000000002E-4</c:v>
                </c:pt>
                <c:pt idx="127698" formatCode="0.00E+00">
                  <c:v>8.7350600000000002E-4</c:v>
                </c:pt>
                <c:pt idx="127699" formatCode="0.00E+00">
                  <c:v>9.42543E-4</c:v>
                </c:pt>
                <c:pt idx="127700" formatCode="0.00E+00">
                  <c:v>1.01301E-3</c:v>
                </c:pt>
                <c:pt idx="127701" formatCode="0.00E+00">
                  <c:v>1.0849E-3</c:v>
                </c:pt>
                <c:pt idx="127702" formatCode="0.00E+00">
                  <c:v>1.1582400000000001E-3</c:v>
                </c:pt>
                <c:pt idx="127703" formatCode="0.00E+00">
                  <c:v>1.2330900000000001E-3</c:v>
                </c:pt>
                <c:pt idx="127704" formatCode="0.00E+00">
                  <c:v>1.30948E-3</c:v>
                </c:pt>
                <c:pt idx="127705" formatCode="0.00E+00">
                  <c:v>1.38743E-3</c:v>
                </c:pt>
                <c:pt idx="127706" formatCode="0.00E+00">
                  <c:v>1.46686E-3</c:v>
                </c:pt>
                <c:pt idx="127707" formatCode="0.00E+00">
                  <c:v>1.54754E-3</c:v>
                </c:pt>
                <c:pt idx="127708" formatCode="0.00E+00">
                  <c:v>1.62922E-3</c:v>
                </c:pt>
                <c:pt idx="127709" formatCode="0.00E+00">
                  <c:v>1.7118700000000001E-3</c:v>
                </c:pt>
                <c:pt idx="127710" formatCode="0.00E+00">
                  <c:v>1.79557E-3</c:v>
                </c:pt>
                <c:pt idx="127711" formatCode="0.00E+00">
                  <c:v>1.8803800000000001E-3</c:v>
                </c:pt>
                <c:pt idx="127712" formatCode="0.00E+00">
                  <c:v>1.9662400000000002E-3</c:v>
                </c:pt>
                <c:pt idx="127713" formatCode="0.00E+00">
                  <c:v>2.0531099999999999E-3</c:v>
                </c:pt>
                <c:pt idx="127714" formatCode="0.00E+00">
                  <c:v>2.1409799999999998E-3</c:v>
                </c:pt>
                <c:pt idx="127715" formatCode="0.00E+00">
                  <c:v>2.22981E-3</c:v>
                </c:pt>
                <c:pt idx="127716" formatCode="0.00E+00">
                  <c:v>2.3194700000000001E-3</c:v>
                </c:pt>
                <c:pt idx="127717" formatCode="0.00E+00">
                  <c:v>2.4097699999999999E-3</c:v>
                </c:pt>
                <c:pt idx="127718" formatCode="0.00E+00">
                  <c:v>2.5006400000000002E-3</c:v>
                </c:pt>
                <c:pt idx="127719" formatCode="0.00E+00">
                  <c:v>2.5920100000000001E-3</c:v>
                </c:pt>
                <c:pt idx="127720" formatCode="0.00E+00">
                  <c:v>2.6837599999999999E-3</c:v>
                </c:pt>
                <c:pt idx="127721" formatCode="0.00E+00">
                  <c:v>2.7757699999999999E-3</c:v>
                </c:pt>
                <c:pt idx="127722" formatCode="0.00E+00">
                  <c:v>2.8679E-3</c:v>
                </c:pt>
                <c:pt idx="127723" formatCode="0.00E+00">
                  <c:v>2.9600899999999999E-3</c:v>
                </c:pt>
                <c:pt idx="127724" formatCode="0.00E+00">
                  <c:v>3.0523099999999999E-3</c:v>
                </c:pt>
                <c:pt idx="127725" formatCode="0.00E+00">
                  <c:v>3.1446099999999999E-3</c:v>
                </c:pt>
                <c:pt idx="127726" formatCode="0.00E+00">
                  <c:v>3.2370099999999998E-3</c:v>
                </c:pt>
                <c:pt idx="127727" formatCode="0.00E+00">
                  <c:v>3.3294499999999999E-3</c:v>
                </c:pt>
                <c:pt idx="127728" formatCode="0.00E+00">
                  <c:v>3.4218500000000002E-3</c:v>
                </c:pt>
                <c:pt idx="127729" formatCode="0.00E+00">
                  <c:v>3.5141700000000001E-3</c:v>
                </c:pt>
                <c:pt idx="127730" formatCode="0.00E+00">
                  <c:v>3.6063699999999998E-3</c:v>
                </c:pt>
                <c:pt idx="127731" formatCode="0.00E+00">
                  <c:v>3.6983300000000001E-3</c:v>
                </c:pt>
                <c:pt idx="127732" formatCode="0.00E+00">
                  <c:v>3.7899499999999998E-3</c:v>
                </c:pt>
                <c:pt idx="127733" formatCode="0.00E+00">
                  <c:v>3.8810799999999999E-3</c:v>
                </c:pt>
                <c:pt idx="127734" formatCode="0.00E+00">
                  <c:v>3.9716400000000002E-3</c:v>
                </c:pt>
                <c:pt idx="127735" formatCode="0.00E+00">
                  <c:v>4.0615499999999997E-3</c:v>
                </c:pt>
                <c:pt idx="127736" formatCode="0.00E+00">
                  <c:v>4.15074E-3</c:v>
                </c:pt>
                <c:pt idx="127737" formatCode="0.00E+00">
                  <c:v>4.2391099999999999E-3</c:v>
                </c:pt>
                <c:pt idx="127738" formatCode="0.00E+00">
                  <c:v>4.3266600000000004E-3</c:v>
                </c:pt>
                <c:pt idx="127739" formatCode="0.00E+00">
                  <c:v>4.4133999999999996E-3</c:v>
                </c:pt>
                <c:pt idx="127740" formatCode="0.00E+00">
                  <c:v>4.4993200000000002E-3</c:v>
                </c:pt>
                <c:pt idx="127741" formatCode="0.00E+00">
                  <c:v>4.5843500000000001E-3</c:v>
                </c:pt>
                <c:pt idx="127742" formatCode="0.00E+00">
                  <c:v>4.6684300000000003E-3</c:v>
                </c:pt>
                <c:pt idx="127743" formatCode="0.00E+00">
                  <c:v>4.7515200000000004E-3</c:v>
                </c:pt>
                <c:pt idx="127744" formatCode="0.00E+00">
                  <c:v>4.8335899999999996E-3</c:v>
                </c:pt>
                <c:pt idx="127745" formatCode="0.00E+00">
                  <c:v>4.9145899999999999E-3</c:v>
                </c:pt>
                <c:pt idx="127746" formatCode="0.00E+00">
                  <c:v>4.9944799999999999E-3</c:v>
                </c:pt>
                <c:pt idx="127747" formatCode="0.00E+00">
                  <c:v>5.0731099999999996E-3</c:v>
                </c:pt>
                <c:pt idx="127748" formatCode="0.00E+00">
                  <c:v>5.1503599999999997E-3</c:v>
                </c:pt>
                <c:pt idx="127749" formatCode="0.00E+00">
                  <c:v>5.2261199999999999E-3</c:v>
                </c:pt>
                <c:pt idx="127750" formatCode="0.00E+00">
                  <c:v>5.3003399999999997E-3</c:v>
                </c:pt>
                <c:pt idx="127751" formatCode="0.00E+00">
                  <c:v>5.3729299999999997E-3</c:v>
                </c:pt>
                <c:pt idx="127752" formatCode="0.00E+00">
                  <c:v>5.4437899999999996E-3</c:v>
                </c:pt>
                <c:pt idx="127753" formatCode="0.00E+00">
                  <c:v>5.5128800000000004E-3</c:v>
                </c:pt>
                <c:pt idx="127754" formatCode="0.00E+00">
                  <c:v>5.5802600000000001E-3</c:v>
                </c:pt>
                <c:pt idx="127755" formatCode="0.00E+00">
                  <c:v>5.6460599999999996E-3</c:v>
                </c:pt>
                <c:pt idx="127756" formatCode="0.00E+00">
                  <c:v>5.7102699999999999E-3</c:v>
                </c:pt>
                <c:pt idx="127757" formatCode="0.00E+00">
                  <c:v>5.7727899999999999E-3</c:v>
                </c:pt>
                <c:pt idx="127758" formatCode="0.00E+00">
                  <c:v>5.8335100000000001E-3</c:v>
                </c:pt>
                <c:pt idx="127759" formatCode="0.00E+00">
                  <c:v>5.89238E-3</c:v>
                </c:pt>
                <c:pt idx="127760" formatCode="0.00E+00">
                  <c:v>5.9493999999999997E-3</c:v>
                </c:pt>
                <c:pt idx="127761" formatCode="0.00E+00">
                  <c:v>6.0045599999999999E-3</c:v>
                </c:pt>
                <c:pt idx="127762" formatCode="0.00E+00">
                  <c:v>6.0577699999999996E-3</c:v>
                </c:pt>
                <c:pt idx="127763" formatCode="0.00E+00">
                  <c:v>6.1089899999999999E-3</c:v>
                </c:pt>
                <c:pt idx="127764" formatCode="0.00E+00">
                  <c:v>6.1582599999999996E-3</c:v>
                </c:pt>
                <c:pt idx="127765" formatCode="0.00E+00">
                  <c:v>6.20566E-3</c:v>
                </c:pt>
                <c:pt idx="127766" formatCode="0.00E+00">
                  <c:v>6.2511099999999998E-3</c:v>
                </c:pt>
                <c:pt idx="127767" formatCode="0.00E+00">
                  <c:v>6.2945099999999997E-3</c:v>
                </c:pt>
                <c:pt idx="127768" formatCode="0.00E+00">
                  <c:v>6.3357999999999999E-3</c:v>
                </c:pt>
                <c:pt idx="127769" formatCode="0.00E+00">
                  <c:v>6.3749699999999998E-3</c:v>
                </c:pt>
                <c:pt idx="127770" formatCode="0.00E+00">
                  <c:v>6.4120000000000002E-3</c:v>
                </c:pt>
                <c:pt idx="127771" formatCode="0.00E+00">
                  <c:v>6.4468099999999999E-3</c:v>
                </c:pt>
                <c:pt idx="127772" formatCode="0.00E+00">
                  <c:v>6.4793200000000002E-3</c:v>
                </c:pt>
                <c:pt idx="127773" formatCode="0.00E+00">
                  <c:v>6.5095200000000004E-3</c:v>
                </c:pt>
                <c:pt idx="127774" formatCode="0.00E+00">
                  <c:v>6.5374600000000001E-3</c:v>
                </c:pt>
                <c:pt idx="127775" formatCode="0.00E+00">
                  <c:v>6.5631999999999999E-3</c:v>
                </c:pt>
                <c:pt idx="127776" formatCode="0.00E+00">
                  <c:v>6.5867699999999996E-3</c:v>
                </c:pt>
                <c:pt idx="127777" formatCode="0.00E+00">
                  <c:v>6.6081600000000001E-3</c:v>
                </c:pt>
                <c:pt idx="127778" formatCode="0.00E+00">
                  <c:v>6.6273299999999999E-3</c:v>
                </c:pt>
                <c:pt idx="127779" formatCode="0.00E+00">
                  <c:v>6.6442799999999998E-3</c:v>
                </c:pt>
                <c:pt idx="127780" formatCode="0.00E+00">
                  <c:v>6.6590399999999998E-3</c:v>
                </c:pt>
                <c:pt idx="127781" formatCode="0.00E+00">
                  <c:v>6.6716400000000004E-3</c:v>
                </c:pt>
                <c:pt idx="127782" formatCode="0.00E+00">
                  <c:v>6.68208E-3</c:v>
                </c:pt>
                <c:pt idx="127783" formatCode="0.00E+00">
                  <c:v>6.6903300000000004E-3</c:v>
                </c:pt>
                <c:pt idx="127784" formatCode="0.00E+00">
                  <c:v>6.6963700000000001E-3</c:v>
                </c:pt>
                <c:pt idx="127785" formatCode="0.00E+00">
                  <c:v>6.7002199999999998E-3</c:v>
                </c:pt>
                <c:pt idx="127786" formatCode="0.00E+00">
                  <c:v>6.7018599999999996E-3</c:v>
                </c:pt>
                <c:pt idx="127787" formatCode="0.00E+00">
                  <c:v>6.7012599999999997E-3</c:v>
                </c:pt>
                <c:pt idx="127788" formatCode="0.00E+00">
                  <c:v>6.6984599999999998E-3</c:v>
                </c:pt>
                <c:pt idx="127789" formatCode="0.00E+00">
                  <c:v>6.6934899999999999E-3</c:v>
                </c:pt>
                <c:pt idx="127790" formatCode="0.00E+00">
                  <c:v>6.6863699999999996E-3</c:v>
                </c:pt>
                <c:pt idx="127791" formatCode="0.00E+00">
                  <c:v>6.6770299999999996E-3</c:v>
                </c:pt>
                <c:pt idx="127792" formatCode="0.00E+00">
                  <c:v>6.6654599999999998E-3</c:v>
                </c:pt>
                <c:pt idx="127793" formatCode="0.00E+00">
                  <c:v>6.6517399999999997E-3</c:v>
                </c:pt>
                <c:pt idx="127794" formatCode="0.00E+00">
                  <c:v>6.6359699999999997E-3</c:v>
                </c:pt>
                <c:pt idx="127795" formatCode="0.00E+00">
                  <c:v>6.6181900000000004E-3</c:v>
                </c:pt>
                <c:pt idx="127796" formatCode="0.00E+00">
                  <c:v>6.59838E-3</c:v>
                </c:pt>
                <c:pt idx="127797" formatCode="0.00E+00">
                  <c:v>6.5765199999999998E-3</c:v>
                </c:pt>
                <c:pt idx="127798" formatCode="0.00E+00">
                  <c:v>6.5526200000000003E-3</c:v>
                </c:pt>
                <c:pt idx="127799" formatCode="0.00E+00">
                  <c:v>6.5267800000000003E-3</c:v>
                </c:pt>
                <c:pt idx="127800" formatCode="0.00E+00">
                  <c:v>6.4990300000000003E-3</c:v>
                </c:pt>
                <c:pt idx="127801" formatCode="0.00E+00">
                  <c:v>6.4693399999999996E-3</c:v>
                </c:pt>
                <c:pt idx="127802" formatCode="0.00E+00">
                  <c:v>6.4376700000000004E-3</c:v>
                </c:pt>
                <c:pt idx="127803" formatCode="0.00E+00">
                  <c:v>6.404E-3</c:v>
                </c:pt>
                <c:pt idx="127804" formatCode="0.00E+00">
                  <c:v>6.3684099999999997E-3</c:v>
                </c:pt>
                <c:pt idx="127805" formatCode="0.00E+00">
                  <c:v>6.3309899999999999E-3</c:v>
                </c:pt>
                <c:pt idx="127806" formatCode="0.00E+00">
                  <c:v>6.29183E-3</c:v>
                </c:pt>
                <c:pt idx="127807" formatCode="0.00E+00">
                  <c:v>6.2509899999999997E-3</c:v>
                </c:pt>
                <c:pt idx="127808" formatCode="0.00E+00">
                  <c:v>6.2085200000000004E-3</c:v>
                </c:pt>
                <c:pt idx="127809" formatCode="0.00E+00">
                  <c:v>6.1645199999999997E-3</c:v>
                </c:pt>
                <c:pt idx="127810" formatCode="0.00E+00">
                  <c:v>6.1190400000000001E-3</c:v>
                </c:pt>
                <c:pt idx="127811" formatCode="0.00E+00">
                  <c:v>6.0720499999999998E-3</c:v>
                </c:pt>
                <c:pt idx="127812" formatCode="0.00E+00">
                  <c:v>6.0234900000000003E-3</c:v>
                </c:pt>
                <c:pt idx="127813" formatCode="0.00E+00">
                  <c:v>5.9733800000000004E-3</c:v>
                </c:pt>
                <c:pt idx="127814" formatCode="0.00E+00">
                  <c:v>5.9217699999999998E-3</c:v>
                </c:pt>
                <c:pt idx="127815" formatCode="0.00E+00">
                  <c:v>5.8687699999999997E-3</c:v>
                </c:pt>
                <c:pt idx="127816" formatCode="0.00E+00">
                  <c:v>5.8145000000000002E-3</c:v>
                </c:pt>
                <c:pt idx="127817" formatCode="0.00E+00">
                  <c:v>5.75904E-3</c:v>
                </c:pt>
                <c:pt idx="127818" formatCode="0.00E+00">
                  <c:v>5.7024500000000004E-3</c:v>
                </c:pt>
                <c:pt idx="127819" formatCode="0.00E+00">
                  <c:v>5.6447499999999996E-3</c:v>
                </c:pt>
                <c:pt idx="127820" formatCode="0.00E+00">
                  <c:v>5.5859899999999999E-3</c:v>
                </c:pt>
                <c:pt idx="127821" formatCode="0.00E+00">
                  <c:v>5.5261900000000003E-3</c:v>
                </c:pt>
                <c:pt idx="127822" formatCode="0.00E+00">
                  <c:v>5.4653999999999996E-3</c:v>
                </c:pt>
                <c:pt idx="127823" formatCode="0.00E+00">
                  <c:v>5.4037099999999999E-3</c:v>
                </c:pt>
                <c:pt idx="127824" formatCode="0.00E+00">
                  <c:v>5.3412199999999998E-3</c:v>
                </c:pt>
                <c:pt idx="127825" formatCode="0.00E+00">
                  <c:v>5.27795E-3</c:v>
                </c:pt>
                <c:pt idx="127826" formatCode="0.00E+00">
                  <c:v>5.2139100000000004E-3</c:v>
                </c:pt>
                <c:pt idx="127827" formatCode="0.00E+00">
                  <c:v>5.1491100000000001E-3</c:v>
                </c:pt>
                <c:pt idx="127828" formatCode="0.00E+00">
                  <c:v>5.0836199999999996E-3</c:v>
                </c:pt>
                <c:pt idx="127829" formatCode="0.00E+00">
                  <c:v>5.0174800000000004E-3</c:v>
                </c:pt>
                <c:pt idx="127830" formatCode="0.00E+00">
                  <c:v>4.9507700000000002E-3</c:v>
                </c:pt>
                <c:pt idx="127831" formatCode="0.00E+00">
                  <c:v>4.8835600000000003E-3</c:v>
                </c:pt>
                <c:pt idx="127832" formatCode="0.00E+00">
                  <c:v>4.8158799999999998E-3</c:v>
                </c:pt>
                <c:pt idx="127833" formatCode="0.00E+00">
                  <c:v>4.7477300000000004E-3</c:v>
                </c:pt>
                <c:pt idx="127834" formatCode="0.00E+00">
                  <c:v>4.6791300000000001E-3</c:v>
                </c:pt>
                <c:pt idx="127835" formatCode="0.00E+00">
                  <c:v>4.6101900000000001E-3</c:v>
                </c:pt>
                <c:pt idx="127836" formatCode="0.00E+00">
                  <c:v>4.5410099999999998E-3</c:v>
                </c:pt>
                <c:pt idx="127837" formatCode="0.00E+00">
                  <c:v>4.4716199999999999E-3</c:v>
                </c:pt>
                <c:pt idx="127838" formatCode="0.00E+00">
                  <c:v>4.4020200000000004E-3</c:v>
                </c:pt>
                <c:pt idx="127839" formatCode="0.00E+00">
                  <c:v>4.33228E-3</c:v>
                </c:pt>
                <c:pt idx="127840" formatCode="0.00E+00">
                  <c:v>4.26246E-3</c:v>
                </c:pt>
                <c:pt idx="127841" formatCode="0.00E+00">
                  <c:v>4.1925799999999996E-3</c:v>
                </c:pt>
                <c:pt idx="127842" formatCode="0.00E+00">
                  <c:v>4.1226800000000001E-3</c:v>
                </c:pt>
                <c:pt idx="127843" formatCode="0.00E+00">
                  <c:v>4.0528700000000001E-3</c:v>
                </c:pt>
                <c:pt idx="127844" formatCode="0.00E+00">
                  <c:v>3.9832799999999996E-3</c:v>
                </c:pt>
                <c:pt idx="127845" formatCode="0.00E+00">
                  <c:v>3.9139500000000002E-3</c:v>
                </c:pt>
                <c:pt idx="127846" formatCode="0.00E+00">
                  <c:v>3.84491E-3</c:v>
                </c:pt>
                <c:pt idx="127847" formatCode="0.00E+00">
                  <c:v>3.7762E-3</c:v>
                </c:pt>
                <c:pt idx="127848" formatCode="0.00E+00">
                  <c:v>3.7079000000000001E-3</c:v>
                </c:pt>
                <c:pt idx="127849" formatCode="0.00E+00">
                  <c:v>3.6400500000000001E-3</c:v>
                </c:pt>
                <c:pt idx="127850" formatCode="0.00E+00">
                  <c:v>3.57267E-3</c:v>
                </c:pt>
                <c:pt idx="127851" formatCode="0.00E+00">
                  <c:v>3.50578E-3</c:v>
                </c:pt>
                <c:pt idx="127852" formatCode="0.00E+00">
                  <c:v>3.4394099999999999E-3</c:v>
                </c:pt>
                <c:pt idx="127853" formatCode="0.00E+00">
                  <c:v>3.3736299999999999E-3</c:v>
                </c:pt>
                <c:pt idx="127854" formatCode="0.00E+00">
                  <c:v>3.3084899999999999E-3</c:v>
                </c:pt>
                <c:pt idx="127855" formatCode="0.00E+00">
                  <c:v>3.2440099999999999E-3</c:v>
                </c:pt>
                <c:pt idx="127856" formatCode="0.00E+00">
                  <c:v>3.18024E-3</c:v>
                </c:pt>
                <c:pt idx="127857" formatCode="0.00E+00">
                  <c:v>3.1172700000000001E-3</c:v>
                </c:pt>
                <c:pt idx="127858" formatCode="0.00E+00">
                  <c:v>3.0552000000000001E-3</c:v>
                </c:pt>
                <c:pt idx="127859" formatCode="0.00E+00">
                  <c:v>2.9941199999999999E-3</c:v>
                </c:pt>
                <c:pt idx="127860" formatCode="0.00E+00">
                  <c:v>2.9340799999999999E-3</c:v>
                </c:pt>
                <c:pt idx="127861" formatCode="0.00E+00">
                  <c:v>2.87507E-3</c:v>
                </c:pt>
                <c:pt idx="127862" formatCode="0.00E+00">
                  <c:v>2.8170700000000001E-3</c:v>
                </c:pt>
                <c:pt idx="127863" formatCode="0.00E+00">
                  <c:v>2.7600400000000001E-3</c:v>
                </c:pt>
                <c:pt idx="127864" formatCode="0.00E+00">
                  <c:v>2.7039799999999999E-3</c:v>
                </c:pt>
                <c:pt idx="127865" formatCode="0.00E+00">
                  <c:v>2.6489299999999999E-3</c:v>
                </c:pt>
                <c:pt idx="127866" formatCode="0.00E+00">
                  <c:v>2.5949599999999999E-3</c:v>
                </c:pt>
                <c:pt idx="127867" formatCode="0.00E+00">
                  <c:v>2.5421200000000001E-3</c:v>
                </c:pt>
                <c:pt idx="127868" formatCode="0.00E+00">
                  <c:v>2.4904599999999999E-3</c:v>
                </c:pt>
                <c:pt idx="127869" formatCode="0.00E+00">
                  <c:v>2.4400099999999998E-3</c:v>
                </c:pt>
                <c:pt idx="127870" formatCode="0.00E+00">
                  <c:v>2.3907899999999998E-3</c:v>
                </c:pt>
                <c:pt idx="127871" formatCode="0.00E+00">
                  <c:v>2.3428400000000001E-3</c:v>
                </c:pt>
                <c:pt idx="127872" formatCode="0.00E+00">
                  <c:v>2.2962400000000002E-3</c:v>
                </c:pt>
                <c:pt idx="127873" formatCode="0.00E+00">
                  <c:v>2.2510299999999998E-3</c:v>
                </c:pt>
                <c:pt idx="127874" formatCode="0.00E+00">
                  <c:v>2.20725E-3</c:v>
                </c:pt>
                <c:pt idx="127875" formatCode="0.00E+00">
                  <c:v>2.1649400000000002E-3</c:v>
                </c:pt>
                <c:pt idx="127876" formatCode="0.00E+00">
                  <c:v>2.1241099999999998E-3</c:v>
                </c:pt>
                <c:pt idx="127877" formatCode="0.00E+00">
                  <c:v>2.0847499999999998E-3</c:v>
                </c:pt>
                <c:pt idx="127878" formatCode="0.00E+00">
                  <c:v>2.0468999999999999E-3</c:v>
                </c:pt>
                <c:pt idx="127879" formatCode="0.00E+00">
                  <c:v>2.0105800000000001E-3</c:v>
                </c:pt>
                <c:pt idx="127880" formatCode="0.00E+00">
                  <c:v>1.9758100000000002E-3</c:v>
                </c:pt>
                <c:pt idx="127881" formatCode="0.00E+00">
                  <c:v>1.9426000000000001E-3</c:v>
                </c:pt>
                <c:pt idx="127882" formatCode="0.00E+00">
                  <c:v>1.9109800000000001E-3</c:v>
                </c:pt>
                <c:pt idx="127883" formatCode="0.00E+00">
                  <c:v>1.8809600000000001E-3</c:v>
                </c:pt>
                <c:pt idx="127884" formatCode="0.00E+00">
                  <c:v>1.85254E-3</c:v>
                </c:pt>
                <c:pt idx="127885" formatCode="0.00E+00">
                  <c:v>1.8257799999999999E-3</c:v>
                </c:pt>
                <c:pt idx="127886" formatCode="0.00E+00">
                  <c:v>1.80073E-3</c:v>
                </c:pt>
                <c:pt idx="127887" formatCode="0.00E+00">
                  <c:v>1.77739E-3</c:v>
                </c:pt>
                <c:pt idx="127888" formatCode="0.00E+00">
                  <c:v>1.75571E-3</c:v>
                </c:pt>
                <c:pt idx="127889" formatCode="0.00E+00">
                  <c:v>1.73569E-3</c:v>
                </c:pt>
                <c:pt idx="127890" formatCode="0.00E+00">
                  <c:v>1.71733E-3</c:v>
                </c:pt>
                <c:pt idx="127891" formatCode="0.00E+00">
                  <c:v>1.7006600000000001E-3</c:v>
                </c:pt>
                <c:pt idx="127892" formatCode="0.00E+00">
                  <c:v>1.68567E-3</c:v>
                </c:pt>
                <c:pt idx="127893" formatCode="0.00E+00">
                  <c:v>1.6723899999999999E-3</c:v>
                </c:pt>
                <c:pt idx="127894" formatCode="0.00E+00">
                  <c:v>1.6608300000000001E-3</c:v>
                </c:pt>
                <c:pt idx="127895" formatCode="0.00E+00">
                  <c:v>1.6509999999999999E-3</c:v>
                </c:pt>
                <c:pt idx="127896" formatCode="0.00E+00">
                  <c:v>1.6429000000000001E-3</c:v>
                </c:pt>
                <c:pt idx="127897" formatCode="0.00E+00">
                  <c:v>1.63653E-3</c:v>
                </c:pt>
                <c:pt idx="127898" formatCode="0.00E+00">
                  <c:v>1.6319100000000001E-3</c:v>
                </c:pt>
                <c:pt idx="127899" formatCode="0.00E+00">
                  <c:v>1.6290499999999999E-3</c:v>
                </c:pt>
                <c:pt idx="127900" formatCode="0.00E+00">
                  <c:v>1.62791E-3</c:v>
                </c:pt>
                <c:pt idx="127901" formatCode="0.00E+00">
                  <c:v>1.62845E-3</c:v>
                </c:pt>
                <c:pt idx="127902" formatCode="0.00E+00">
                  <c:v>1.6306700000000001E-3</c:v>
                </c:pt>
                <c:pt idx="127903" formatCode="0.00E+00">
                  <c:v>1.6345800000000001E-3</c:v>
                </c:pt>
                <c:pt idx="127904" formatCode="0.00E+00">
                  <c:v>1.64018E-3</c:v>
                </c:pt>
                <c:pt idx="127905" formatCode="0.00E+00">
                  <c:v>1.6474599999999999E-3</c:v>
                </c:pt>
                <c:pt idx="127906" formatCode="0.00E+00">
                  <c:v>1.6564500000000001E-3</c:v>
                </c:pt>
                <c:pt idx="127907" formatCode="0.00E+00">
                  <c:v>1.6671399999999999E-3</c:v>
                </c:pt>
                <c:pt idx="127908" formatCode="0.00E+00">
                  <c:v>1.6795200000000001E-3</c:v>
                </c:pt>
                <c:pt idx="127909" formatCode="0.00E+00">
                  <c:v>1.6935400000000001E-3</c:v>
                </c:pt>
                <c:pt idx="127910" formatCode="0.00E+00">
                  <c:v>1.7091599999999999E-3</c:v>
                </c:pt>
                <c:pt idx="127911" formatCode="0.00E+00">
                  <c:v>1.7263300000000001E-3</c:v>
                </c:pt>
                <c:pt idx="127912" formatCode="0.00E+00">
                  <c:v>1.74501E-3</c:v>
                </c:pt>
                <c:pt idx="127913" formatCode="0.00E+00">
                  <c:v>1.7651699999999999E-3</c:v>
                </c:pt>
                <c:pt idx="127914" formatCode="0.00E+00">
                  <c:v>1.78677E-3</c:v>
                </c:pt>
                <c:pt idx="127915" formatCode="0.00E+00">
                  <c:v>1.80982E-3</c:v>
                </c:pt>
                <c:pt idx="127916" formatCode="0.00E+00">
                  <c:v>1.83432E-3</c:v>
                </c:pt>
                <c:pt idx="127917" formatCode="0.00E+00">
                  <c:v>1.8602200000000001E-3</c:v>
                </c:pt>
                <c:pt idx="127918" formatCode="0.00E+00">
                  <c:v>1.88748E-3</c:v>
                </c:pt>
                <c:pt idx="127919" formatCode="0.00E+00">
                  <c:v>1.91607E-3</c:v>
                </c:pt>
                <c:pt idx="127920" formatCode="0.00E+00">
                  <c:v>1.9459799999999999E-3</c:v>
                </c:pt>
                <c:pt idx="127921" formatCode="0.00E+00">
                  <c:v>1.9772100000000001E-3</c:v>
                </c:pt>
                <c:pt idx="127922" formatCode="0.00E+00">
                  <c:v>2.0097100000000001E-3</c:v>
                </c:pt>
                <c:pt idx="127923" formatCode="0.00E+00">
                  <c:v>2.0434799999999999E-3</c:v>
                </c:pt>
                <c:pt idx="127924" formatCode="0.00E+00">
                  <c:v>2.0784900000000001E-3</c:v>
                </c:pt>
                <c:pt idx="127925" formatCode="0.00E+00">
                  <c:v>2.11473E-3</c:v>
                </c:pt>
                <c:pt idx="127926" formatCode="0.00E+00">
                  <c:v>2.1521700000000001E-3</c:v>
                </c:pt>
                <c:pt idx="127927" formatCode="0.00E+00">
                  <c:v>2.1907599999999999E-3</c:v>
                </c:pt>
                <c:pt idx="127928" formatCode="0.00E+00">
                  <c:v>2.23047E-3</c:v>
                </c:pt>
                <c:pt idx="127929" formatCode="0.00E+00">
                  <c:v>2.2712499999999998E-3</c:v>
                </c:pt>
                <c:pt idx="127930" formatCode="0.00E+00">
                  <c:v>2.3130500000000001E-3</c:v>
                </c:pt>
                <c:pt idx="127931" formatCode="0.00E+00">
                  <c:v>2.3558300000000002E-3</c:v>
                </c:pt>
                <c:pt idx="127932" formatCode="0.00E+00">
                  <c:v>2.3995700000000002E-3</c:v>
                </c:pt>
                <c:pt idx="127933" formatCode="0.00E+00">
                  <c:v>2.4442600000000002E-3</c:v>
                </c:pt>
                <c:pt idx="127934" formatCode="0.00E+00">
                  <c:v>2.4898899999999998E-3</c:v>
                </c:pt>
                <c:pt idx="127935" formatCode="0.00E+00">
                  <c:v>2.5364200000000002E-3</c:v>
                </c:pt>
                <c:pt idx="127936" formatCode="0.00E+00">
                  <c:v>2.5838100000000002E-3</c:v>
                </c:pt>
                <c:pt idx="127937" formatCode="0.00E+00">
                  <c:v>2.6320200000000001E-3</c:v>
                </c:pt>
                <c:pt idx="127938" formatCode="0.00E+00">
                  <c:v>2.6809999999999998E-3</c:v>
                </c:pt>
                <c:pt idx="127939" formatCode="0.00E+00">
                  <c:v>2.7307099999999999E-3</c:v>
                </c:pt>
                <c:pt idx="127940" formatCode="0.00E+00">
                  <c:v>2.7811099999999998E-3</c:v>
                </c:pt>
                <c:pt idx="127941" formatCode="0.00E+00">
                  <c:v>2.83213E-3</c:v>
                </c:pt>
                <c:pt idx="127942" formatCode="0.00E+00">
                  <c:v>2.8837400000000001E-3</c:v>
                </c:pt>
                <c:pt idx="127943" formatCode="0.00E+00">
                  <c:v>2.9359E-3</c:v>
                </c:pt>
                <c:pt idx="127944" formatCode="0.00E+00">
                  <c:v>2.9885699999999999E-3</c:v>
                </c:pt>
                <c:pt idx="127945" formatCode="0.00E+00">
                  <c:v>3.0417399999999998E-3</c:v>
                </c:pt>
                <c:pt idx="127946" formatCode="0.00E+00">
                  <c:v>3.09538E-3</c:v>
                </c:pt>
                <c:pt idx="127947" formatCode="0.00E+00">
                  <c:v>3.1494700000000001E-3</c:v>
                </c:pt>
                <c:pt idx="127948" formatCode="0.00E+00">
                  <c:v>3.2039799999999999E-3</c:v>
                </c:pt>
                <c:pt idx="127949" formatCode="0.00E+00">
                  <c:v>3.2588700000000001E-3</c:v>
                </c:pt>
                <c:pt idx="127950" formatCode="0.00E+00">
                  <c:v>3.31409E-3</c:v>
                </c:pt>
                <c:pt idx="127951" formatCode="0.00E+00">
                  <c:v>3.3695999999999999E-3</c:v>
                </c:pt>
                <c:pt idx="127952" formatCode="0.00E+00">
                  <c:v>3.4253600000000001E-3</c:v>
                </c:pt>
                <c:pt idx="127953" formatCode="0.00E+00">
                  <c:v>3.4813499999999998E-3</c:v>
                </c:pt>
                <c:pt idx="127954" formatCode="0.00E+00">
                  <c:v>3.5375200000000002E-3</c:v>
                </c:pt>
                <c:pt idx="127955" formatCode="0.00E+00">
                  <c:v>3.5938300000000001E-3</c:v>
                </c:pt>
                <c:pt idx="127956" formatCode="0.00E+00">
                  <c:v>3.6502499999999998E-3</c:v>
                </c:pt>
                <c:pt idx="127957" formatCode="0.00E+00">
                  <c:v>3.7067599999999999E-3</c:v>
                </c:pt>
                <c:pt idx="127958" formatCode="0.00E+00">
                  <c:v>3.7633100000000002E-3</c:v>
                </c:pt>
                <c:pt idx="127959" formatCode="0.00E+00">
                  <c:v>3.8198699999999999E-3</c:v>
                </c:pt>
                <c:pt idx="127960" formatCode="0.00E+00">
                  <c:v>3.8764099999999998E-3</c:v>
                </c:pt>
                <c:pt idx="127961" formatCode="0.00E+00">
                  <c:v>3.9328999999999996E-3</c:v>
                </c:pt>
                <c:pt idx="127962" formatCode="0.00E+00">
                  <c:v>3.9893000000000003E-3</c:v>
                </c:pt>
                <c:pt idx="127963" formatCode="0.00E+00">
                  <c:v>4.04559E-3</c:v>
                </c:pt>
                <c:pt idx="127964" formatCode="0.00E+00">
                  <c:v>4.1017299999999996E-3</c:v>
                </c:pt>
                <c:pt idx="127965" formatCode="0.00E+00">
                  <c:v>4.1577200000000002E-3</c:v>
                </c:pt>
                <c:pt idx="127966" formatCode="0.00E+00">
                  <c:v>4.2135100000000002E-3</c:v>
                </c:pt>
                <c:pt idx="127967" formatCode="0.00E+00">
                  <c:v>4.2690599999999999E-3</c:v>
                </c:pt>
                <c:pt idx="127968" formatCode="0.00E+00">
                  <c:v>4.3243300000000004E-3</c:v>
                </c:pt>
                <c:pt idx="127969" formatCode="0.00E+00">
                  <c:v>4.3793E-3</c:v>
                </c:pt>
                <c:pt idx="127970" formatCode="0.00E+00">
                  <c:v>4.4339399999999999E-3</c:v>
                </c:pt>
                <c:pt idx="127971" formatCode="0.00E+00">
                  <c:v>4.4882200000000002E-3</c:v>
                </c:pt>
                <c:pt idx="127972" formatCode="0.00E+00">
                  <c:v>4.5421000000000003E-3</c:v>
                </c:pt>
                <c:pt idx="127973" formatCode="0.00E+00">
                  <c:v>4.5955600000000003E-3</c:v>
                </c:pt>
                <c:pt idx="127974" formatCode="0.00E+00">
                  <c:v>4.6485500000000004E-3</c:v>
                </c:pt>
                <c:pt idx="127975" formatCode="0.00E+00">
                  <c:v>4.70105E-3</c:v>
                </c:pt>
                <c:pt idx="127976" formatCode="0.00E+00">
                  <c:v>4.7530300000000001E-3</c:v>
                </c:pt>
                <c:pt idx="127977" formatCode="0.00E+00">
                  <c:v>4.80446E-3</c:v>
                </c:pt>
                <c:pt idx="127978" formatCode="0.00E+00">
                  <c:v>4.8553099999999998E-3</c:v>
                </c:pt>
                <c:pt idx="127979" formatCode="0.00E+00">
                  <c:v>4.9055599999999998E-3</c:v>
                </c:pt>
                <c:pt idx="127980" formatCode="0.00E+00">
                  <c:v>4.9551899999999999E-3</c:v>
                </c:pt>
                <c:pt idx="127981" formatCode="0.00E+00">
                  <c:v>5.0041800000000004E-3</c:v>
                </c:pt>
                <c:pt idx="127982" formatCode="0.00E+00">
                  <c:v>5.0524799999999998E-3</c:v>
                </c:pt>
                <c:pt idx="127983" formatCode="0.00E+00">
                  <c:v>5.1000899999999998E-3</c:v>
                </c:pt>
                <c:pt idx="127984" formatCode="0.00E+00">
                  <c:v>5.1469699999999998E-3</c:v>
                </c:pt>
                <c:pt idx="127985" formatCode="0.00E+00">
                  <c:v>5.1931099999999999E-3</c:v>
                </c:pt>
                <c:pt idx="127986" formatCode="0.00E+00">
                  <c:v>5.2384800000000002E-3</c:v>
                </c:pt>
                <c:pt idx="127987" formatCode="0.00E+00">
                  <c:v>5.28306E-3</c:v>
                </c:pt>
                <c:pt idx="127988" formatCode="0.00E+00">
                  <c:v>5.3268300000000003E-3</c:v>
                </c:pt>
                <c:pt idx="127989" formatCode="0.00E+00">
                  <c:v>5.3697700000000003E-3</c:v>
                </c:pt>
                <c:pt idx="127990" formatCode="0.00E+00">
                  <c:v>5.4118500000000002E-3</c:v>
                </c:pt>
                <c:pt idx="127991" formatCode="0.00E+00">
                  <c:v>5.45306E-3</c:v>
                </c:pt>
                <c:pt idx="127992" formatCode="0.00E+00">
                  <c:v>5.4933899999999999E-3</c:v>
                </c:pt>
                <c:pt idx="127993" formatCode="0.00E+00">
                  <c:v>5.53281E-3</c:v>
                </c:pt>
                <c:pt idx="127994" formatCode="0.00E+00">
                  <c:v>5.5713300000000002E-3</c:v>
                </c:pt>
                <c:pt idx="127995" formatCode="0.00E+00">
                  <c:v>5.6089199999999999E-3</c:v>
                </c:pt>
                <c:pt idx="127996" formatCode="0.00E+00">
                  <c:v>5.6455899999999998E-3</c:v>
                </c:pt>
                <c:pt idx="127997" formatCode="0.00E+00">
                  <c:v>5.6813200000000001E-3</c:v>
                </c:pt>
                <c:pt idx="127998" formatCode="0.00E+00">
                  <c:v>5.7161E-3</c:v>
                </c:pt>
                <c:pt idx="127999" formatCode="0.00E+00">
                  <c:v>5.7499400000000003E-3</c:v>
                </c:pt>
                <c:pt idx="128000" formatCode="0.00E+00">
                  <c:v>5.7828300000000001E-3</c:v>
                </c:pt>
                <c:pt idx="128001" formatCode="0.00E+00">
                  <c:v>5.8147600000000004E-3</c:v>
                </c:pt>
                <c:pt idx="128002" formatCode="0.00E+00">
                  <c:v>5.8457400000000003E-3</c:v>
                </c:pt>
                <c:pt idx="128003" formatCode="0.00E+00">
                  <c:v>5.8757599999999998E-3</c:v>
                </c:pt>
                <c:pt idx="128004" formatCode="0.00E+00">
                  <c:v>5.9048099999999999E-3</c:v>
                </c:pt>
                <c:pt idx="128005" formatCode="0.00E+00">
                  <c:v>5.9328999999999996E-3</c:v>
                </c:pt>
                <c:pt idx="128006" formatCode="0.00E+00">
                  <c:v>5.96001E-3</c:v>
                </c:pt>
                <c:pt idx="128007" formatCode="0.00E+00">
                  <c:v>5.9861200000000002E-3</c:v>
                </c:pt>
                <c:pt idx="128008" formatCode="0.00E+00">
                  <c:v>6.0112300000000002E-3</c:v>
                </c:pt>
                <c:pt idx="128009" formatCode="0.00E+00">
                  <c:v>6.0353400000000001E-3</c:v>
                </c:pt>
                <c:pt idx="128010" formatCode="0.00E+00">
                  <c:v>6.0584200000000001E-3</c:v>
                </c:pt>
                <c:pt idx="128011" formatCode="0.00E+00">
                  <c:v>6.0804700000000001E-3</c:v>
                </c:pt>
                <c:pt idx="128012" formatCode="0.00E+00">
                  <c:v>6.1014499999999996E-3</c:v>
                </c:pt>
                <c:pt idx="128013" formatCode="0.00E+00">
                  <c:v>6.1213600000000002E-3</c:v>
                </c:pt>
                <c:pt idx="128014" formatCode="0.00E+00">
                  <c:v>6.1402000000000002E-3</c:v>
                </c:pt>
                <c:pt idx="128015" formatCode="0.00E+00">
                  <c:v>6.1579699999999996E-3</c:v>
                </c:pt>
                <c:pt idx="128016" formatCode="0.00E+00">
                  <c:v>6.1746800000000001E-3</c:v>
                </c:pt>
                <c:pt idx="128017" formatCode="0.00E+00">
                  <c:v>6.1903100000000001E-3</c:v>
                </c:pt>
                <c:pt idx="128018" formatCode="0.00E+00">
                  <c:v>6.2048700000000004E-3</c:v>
                </c:pt>
                <c:pt idx="128019" formatCode="0.00E+00">
                  <c:v>6.21836E-3</c:v>
                </c:pt>
                <c:pt idx="128020" formatCode="0.00E+00">
                  <c:v>6.23078E-3</c:v>
                </c:pt>
                <c:pt idx="128021" formatCode="0.00E+00">
                  <c:v>6.2421200000000003E-3</c:v>
                </c:pt>
                <c:pt idx="128022" formatCode="0.00E+00">
                  <c:v>6.2523800000000001E-3</c:v>
                </c:pt>
                <c:pt idx="128023" formatCode="0.00E+00">
                  <c:v>6.2615400000000003E-3</c:v>
                </c:pt>
                <c:pt idx="128024" formatCode="0.00E+00">
                  <c:v>6.2695900000000002E-3</c:v>
                </c:pt>
                <c:pt idx="128025" formatCode="0.00E+00">
                  <c:v>6.2765399999999997E-3</c:v>
                </c:pt>
                <c:pt idx="128026" formatCode="0.00E+00">
                  <c:v>6.2823599999999999E-3</c:v>
                </c:pt>
                <c:pt idx="128027" formatCode="0.00E+00">
                  <c:v>6.2870399999999998E-3</c:v>
                </c:pt>
                <c:pt idx="128028" formatCode="0.00E+00">
                  <c:v>6.2905900000000004E-3</c:v>
                </c:pt>
                <c:pt idx="128029" formatCode="0.00E+00">
                  <c:v>6.2930199999999999E-3</c:v>
                </c:pt>
                <c:pt idx="128030" formatCode="0.00E+00">
                  <c:v>6.2943399999999998E-3</c:v>
                </c:pt>
                <c:pt idx="128031" formatCode="0.00E+00">
                  <c:v>6.2945500000000003E-3</c:v>
                </c:pt>
                <c:pt idx="128032" formatCode="0.00E+00">
                  <c:v>6.2936399999999997E-3</c:v>
                </c:pt>
                <c:pt idx="128033" formatCode="0.00E+00">
                  <c:v>6.2916200000000004E-3</c:v>
                </c:pt>
                <c:pt idx="128034" formatCode="0.00E+00">
                  <c:v>6.2884500000000001E-3</c:v>
                </c:pt>
                <c:pt idx="128035" formatCode="0.00E+00">
                  <c:v>6.2841499999999996E-3</c:v>
                </c:pt>
                <c:pt idx="128036" formatCode="0.00E+00">
                  <c:v>6.2787199999999998E-3</c:v>
                </c:pt>
                <c:pt idx="128037" formatCode="0.00E+00">
                  <c:v>6.2721699999999997E-3</c:v>
                </c:pt>
                <c:pt idx="128038" formatCode="0.00E+00">
                  <c:v>6.2645000000000001E-3</c:v>
                </c:pt>
                <c:pt idx="128039" formatCode="0.00E+00">
                  <c:v>6.2557300000000001E-3</c:v>
                </c:pt>
                <c:pt idx="128040" formatCode="0.00E+00">
                  <c:v>6.2458599999999998E-3</c:v>
                </c:pt>
                <c:pt idx="128041" formatCode="0.00E+00">
                  <c:v>6.2348799999999999E-3</c:v>
                </c:pt>
                <c:pt idx="128042" formatCode="0.00E+00">
                  <c:v>6.2228099999999996E-3</c:v>
                </c:pt>
                <c:pt idx="128043" formatCode="0.00E+00">
                  <c:v>6.2096699999999996E-3</c:v>
                </c:pt>
                <c:pt idx="128044" formatCode="0.00E+00">
                  <c:v>6.1954599999999999E-3</c:v>
                </c:pt>
                <c:pt idx="128045" formatCode="0.00E+00">
                  <c:v>6.1802100000000002E-3</c:v>
                </c:pt>
                <c:pt idx="128046" formatCode="0.00E+00">
                  <c:v>6.1639099999999999E-3</c:v>
                </c:pt>
                <c:pt idx="128047" formatCode="0.00E+00">
                  <c:v>6.1465799999999996E-3</c:v>
                </c:pt>
                <c:pt idx="128048" formatCode="0.00E+00">
                  <c:v>6.1281900000000004E-3</c:v>
                </c:pt>
                <c:pt idx="128049" formatCode="0.00E+00">
                  <c:v>6.1087399999999997E-3</c:v>
                </c:pt>
                <c:pt idx="128050" formatCode="0.00E+00">
                  <c:v>6.08823E-3</c:v>
                </c:pt>
                <c:pt idx="128051" formatCode="0.00E+00">
                  <c:v>6.0666799999999996E-3</c:v>
                </c:pt>
                <c:pt idx="128052" formatCode="0.00E+00">
                  <c:v>6.0441100000000001E-3</c:v>
                </c:pt>
                <c:pt idx="128053" formatCode="0.00E+00">
                  <c:v>6.0205700000000003E-3</c:v>
                </c:pt>
                <c:pt idx="128054" formatCode="0.00E+00">
                  <c:v>5.99608E-3</c:v>
                </c:pt>
                <c:pt idx="128055" formatCode="0.00E+00">
                  <c:v>5.9706400000000001E-3</c:v>
                </c:pt>
                <c:pt idx="128056" formatCode="0.00E+00">
                  <c:v>5.9442000000000002E-3</c:v>
                </c:pt>
                <c:pt idx="128057" formatCode="0.00E+00">
                  <c:v>5.9167400000000002E-3</c:v>
                </c:pt>
                <c:pt idx="128058" formatCode="0.00E+00">
                  <c:v>5.88829E-3</c:v>
                </c:pt>
                <c:pt idx="128059" formatCode="0.00E+00">
                  <c:v>5.8588700000000004E-3</c:v>
                </c:pt>
                <c:pt idx="128060" formatCode="0.00E+00">
                  <c:v>5.8284900000000004E-3</c:v>
                </c:pt>
                <c:pt idx="128061" formatCode="0.00E+00">
                  <c:v>5.79716E-3</c:v>
                </c:pt>
                <c:pt idx="128062" formatCode="0.00E+00">
                  <c:v>5.7648700000000001E-3</c:v>
                </c:pt>
                <c:pt idx="128063" formatCode="0.00E+00">
                  <c:v>5.7316099999999998E-3</c:v>
                </c:pt>
                <c:pt idx="128064" formatCode="0.00E+00">
                  <c:v>5.6974199999999999E-3</c:v>
                </c:pt>
                <c:pt idx="128065" formatCode="0.00E+00">
                  <c:v>5.66235E-3</c:v>
                </c:pt>
                <c:pt idx="128066" formatCode="0.00E+00">
                  <c:v>5.62642E-3</c:v>
                </c:pt>
                <c:pt idx="128067" formatCode="0.00E+00">
                  <c:v>5.5896599999999998E-3</c:v>
                </c:pt>
                <c:pt idx="128068" formatCode="0.00E+00">
                  <c:v>5.55208E-3</c:v>
                </c:pt>
                <c:pt idx="128069" formatCode="0.00E+00">
                  <c:v>5.5137299999999997E-3</c:v>
                </c:pt>
                <c:pt idx="128070" formatCode="0.00E+00">
                  <c:v>5.4746500000000002E-3</c:v>
                </c:pt>
                <c:pt idx="128071" formatCode="0.00E+00">
                  <c:v>5.4348699999999996E-3</c:v>
                </c:pt>
                <c:pt idx="128072" formatCode="0.00E+00">
                  <c:v>5.3944300000000004E-3</c:v>
                </c:pt>
                <c:pt idx="128073" formatCode="0.00E+00">
                  <c:v>5.35331E-3</c:v>
                </c:pt>
                <c:pt idx="128074" formatCode="0.00E+00">
                  <c:v>5.3115000000000002E-3</c:v>
                </c:pt>
                <c:pt idx="128075" formatCode="0.00E+00">
                  <c:v>5.2689900000000003E-3</c:v>
                </c:pt>
                <c:pt idx="128076" formatCode="0.00E+00">
                  <c:v>5.2257500000000004E-3</c:v>
                </c:pt>
                <c:pt idx="128077" formatCode="0.00E+00">
                  <c:v>5.1818000000000003E-3</c:v>
                </c:pt>
                <c:pt idx="128078" formatCode="0.00E+00">
                  <c:v>5.13715E-3</c:v>
                </c:pt>
                <c:pt idx="128079" formatCode="0.00E+00">
                  <c:v>5.0918200000000004E-3</c:v>
                </c:pt>
                <c:pt idx="128080" formatCode="0.00E+00">
                  <c:v>5.0458300000000003E-3</c:v>
                </c:pt>
                <c:pt idx="128081" formatCode="0.00E+00">
                  <c:v>4.9992099999999996E-3</c:v>
                </c:pt>
                <c:pt idx="128082" formatCode="0.00E+00">
                  <c:v>4.9519799999999999E-3</c:v>
                </c:pt>
                <c:pt idx="128083" formatCode="0.00E+00">
                  <c:v>4.9041199999999997E-3</c:v>
                </c:pt>
                <c:pt idx="128084" formatCode="0.00E+00">
                  <c:v>4.8555999999999998E-3</c:v>
                </c:pt>
                <c:pt idx="128085" formatCode="0.00E+00">
                  <c:v>4.8064099999999997E-3</c:v>
                </c:pt>
                <c:pt idx="128086" formatCode="0.00E+00">
                  <c:v>4.7565799999999998E-3</c:v>
                </c:pt>
                <c:pt idx="128087" formatCode="0.00E+00">
                  <c:v>4.7061500000000001E-3</c:v>
                </c:pt>
                <c:pt idx="128088" formatCode="0.00E+00">
                  <c:v>4.6551700000000001E-3</c:v>
                </c:pt>
                <c:pt idx="128089" formatCode="0.00E+00">
                  <c:v>4.6036899999999997E-3</c:v>
                </c:pt>
                <c:pt idx="128090" formatCode="0.00E+00">
                  <c:v>4.5517300000000004E-3</c:v>
                </c:pt>
                <c:pt idx="128091" formatCode="0.00E+00">
                  <c:v>4.4993000000000003E-3</c:v>
                </c:pt>
                <c:pt idx="128092" formatCode="0.00E+00">
                  <c:v>4.4464200000000004E-3</c:v>
                </c:pt>
                <c:pt idx="128093" formatCode="0.00E+00">
                  <c:v>4.3930899999999997E-3</c:v>
                </c:pt>
                <c:pt idx="128094" formatCode="0.00E+00">
                  <c:v>4.3393299999999997E-3</c:v>
                </c:pt>
                <c:pt idx="128095" formatCode="0.00E+00">
                  <c:v>4.2851299999999998E-3</c:v>
                </c:pt>
                <c:pt idx="128096" formatCode="0.00E+00">
                  <c:v>4.2305099999999998E-3</c:v>
                </c:pt>
                <c:pt idx="128097" formatCode="0.00E+00">
                  <c:v>4.1754599999999998E-3</c:v>
                </c:pt>
                <c:pt idx="128098" formatCode="0.00E+00">
                  <c:v>4.1199899999999996E-3</c:v>
                </c:pt>
                <c:pt idx="128099" formatCode="0.00E+00">
                  <c:v>4.0640800000000003E-3</c:v>
                </c:pt>
                <c:pt idx="128100" formatCode="0.00E+00">
                  <c:v>4.00775E-3</c:v>
                </c:pt>
                <c:pt idx="128101" formatCode="0.00E+00">
                  <c:v>3.9510300000000003E-3</c:v>
                </c:pt>
                <c:pt idx="128102" formatCode="0.00E+00">
                  <c:v>3.8939399999999998E-3</c:v>
                </c:pt>
                <c:pt idx="128103" formatCode="0.00E+00">
                  <c:v>3.8365500000000002E-3</c:v>
                </c:pt>
                <c:pt idx="128104" formatCode="0.00E+00">
                  <c:v>3.7789E-3</c:v>
                </c:pt>
                <c:pt idx="128105" formatCode="0.00E+00">
                  <c:v>3.72099E-3</c:v>
                </c:pt>
                <c:pt idx="128106" formatCode="0.00E+00">
                  <c:v>3.6627600000000001E-3</c:v>
                </c:pt>
                <c:pt idx="128107" formatCode="0.00E+00">
                  <c:v>3.6042299999999999E-3</c:v>
                </c:pt>
                <c:pt idx="128108" formatCode="0.00E+00">
                  <c:v>3.5454499999999999E-3</c:v>
                </c:pt>
                <c:pt idx="128109" formatCode="0.00E+00">
                  <c:v>3.4864499999999999E-3</c:v>
                </c:pt>
                <c:pt idx="128110" formatCode="0.00E+00">
                  <c:v>3.4272999999999999E-3</c:v>
                </c:pt>
                <c:pt idx="128111" formatCode="0.00E+00">
                  <c:v>3.3680200000000002E-3</c:v>
                </c:pt>
                <c:pt idx="128112" formatCode="0.00E+00">
                  <c:v>3.3086299999999999E-3</c:v>
                </c:pt>
                <c:pt idx="128113" formatCode="0.00E+00">
                  <c:v>3.2491600000000001E-3</c:v>
                </c:pt>
                <c:pt idx="128114" formatCode="0.00E+00">
                  <c:v>3.18965E-3</c:v>
                </c:pt>
                <c:pt idx="128115" formatCode="0.00E+00">
                  <c:v>3.1301300000000001E-3</c:v>
                </c:pt>
                <c:pt idx="128116" formatCode="0.00E+00">
                  <c:v>3.07063E-3</c:v>
                </c:pt>
                <c:pt idx="128117" formatCode="0.00E+00">
                  <c:v>3.0112400000000001E-3</c:v>
                </c:pt>
                <c:pt idx="128118" formatCode="0.00E+00">
                  <c:v>2.95203E-3</c:v>
                </c:pt>
                <c:pt idx="128119" formatCode="0.00E+00">
                  <c:v>2.8930700000000002E-3</c:v>
                </c:pt>
                <c:pt idx="128120" formatCode="0.00E+00">
                  <c:v>2.8343999999999999E-3</c:v>
                </c:pt>
                <c:pt idx="128121" formatCode="0.00E+00">
                  <c:v>2.77611E-3</c:v>
                </c:pt>
                <c:pt idx="128122" formatCode="0.00E+00">
                  <c:v>2.7182700000000001E-3</c:v>
                </c:pt>
                <c:pt idx="128123" formatCode="0.00E+00">
                  <c:v>2.6609099999999998E-3</c:v>
                </c:pt>
                <c:pt idx="128124" formatCode="0.00E+00">
                  <c:v>2.6040600000000001E-3</c:v>
                </c:pt>
                <c:pt idx="128125" formatCode="0.00E+00">
                  <c:v>2.5477E-3</c:v>
                </c:pt>
                <c:pt idx="128126" formatCode="0.00E+00">
                  <c:v>2.4918700000000002E-3</c:v>
                </c:pt>
                <c:pt idx="128127" formatCode="0.00E+00">
                  <c:v>2.4365900000000002E-3</c:v>
                </c:pt>
                <c:pt idx="128128" formatCode="0.00E+00">
                  <c:v>2.3818799999999998E-3</c:v>
                </c:pt>
                <c:pt idx="128129" formatCode="0.00E+00">
                  <c:v>2.3277800000000002E-3</c:v>
                </c:pt>
                <c:pt idx="128130" formatCode="0.00E+00">
                  <c:v>2.2743199999999998E-3</c:v>
                </c:pt>
                <c:pt idx="128131" formatCode="0.00E+00">
                  <c:v>2.22157E-3</c:v>
                </c:pt>
                <c:pt idx="128132" formatCode="0.00E+00">
                  <c:v>2.1696100000000002E-3</c:v>
                </c:pt>
                <c:pt idx="128133" formatCode="0.00E+00">
                  <c:v>2.1184900000000002E-3</c:v>
                </c:pt>
                <c:pt idx="128134" formatCode="0.00E+00">
                  <c:v>2.06821E-3</c:v>
                </c:pt>
                <c:pt idx="128135" formatCode="0.00E+00">
                  <c:v>2.0187999999999998E-3</c:v>
                </c:pt>
                <c:pt idx="128136" formatCode="0.00E+00">
                  <c:v>1.9702600000000002E-3</c:v>
                </c:pt>
                <c:pt idx="128137" formatCode="0.00E+00">
                  <c:v>1.9226499999999999E-3</c:v>
                </c:pt>
                <c:pt idx="128138" formatCode="0.00E+00">
                  <c:v>1.8760199999999999E-3</c:v>
                </c:pt>
                <c:pt idx="128139" formatCode="0.00E+00">
                  <c:v>1.83044E-3</c:v>
                </c:pt>
                <c:pt idx="128140" formatCode="0.00E+00">
                  <c:v>1.78594E-3</c:v>
                </c:pt>
                <c:pt idx="128141" formatCode="0.00E+00">
                  <c:v>1.7425699999999999E-3</c:v>
                </c:pt>
                <c:pt idx="128142" formatCode="0.00E+00">
                  <c:v>1.70039E-3</c:v>
                </c:pt>
                <c:pt idx="128143" formatCode="0.00E+00">
                  <c:v>1.65938E-3</c:v>
                </c:pt>
                <c:pt idx="128144" formatCode="0.00E+00">
                  <c:v>1.6195300000000001E-3</c:v>
                </c:pt>
                <c:pt idx="128145" formatCode="0.00E+00">
                  <c:v>1.58085E-3</c:v>
                </c:pt>
                <c:pt idx="128146" formatCode="0.00E+00">
                  <c:v>1.5434100000000001E-3</c:v>
                </c:pt>
                <c:pt idx="128147" formatCode="0.00E+00">
                  <c:v>1.50724E-3</c:v>
                </c:pt>
                <c:pt idx="128148" formatCode="0.00E+00">
                  <c:v>1.4724E-3</c:v>
                </c:pt>
                <c:pt idx="128149" formatCode="0.00E+00">
                  <c:v>1.4389400000000001E-3</c:v>
                </c:pt>
                <c:pt idx="128150" formatCode="0.00E+00">
                  <c:v>1.40693E-3</c:v>
                </c:pt>
                <c:pt idx="128151" formatCode="0.00E+00">
                  <c:v>1.37637E-3</c:v>
                </c:pt>
                <c:pt idx="128152" formatCode="0.00E+00">
                  <c:v>1.34728E-3</c:v>
                </c:pt>
                <c:pt idx="128153" formatCode="0.00E+00">
                  <c:v>1.3196600000000001E-3</c:v>
                </c:pt>
                <c:pt idx="128154" formatCode="0.00E+00">
                  <c:v>1.2935500000000001E-3</c:v>
                </c:pt>
                <c:pt idx="128155" formatCode="0.00E+00">
                  <c:v>1.26902E-3</c:v>
                </c:pt>
                <c:pt idx="128156" formatCode="0.00E+00">
                  <c:v>1.2461499999999999E-3</c:v>
                </c:pt>
                <c:pt idx="128157" formatCode="0.00E+00">
                  <c:v>1.2250399999999999E-3</c:v>
                </c:pt>
                <c:pt idx="128158" formatCode="0.00E+00">
                  <c:v>1.20575E-3</c:v>
                </c:pt>
                <c:pt idx="128159" formatCode="0.00E+00">
                  <c:v>1.1881999999999999E-3</c:v>
                </c:pt>
                <c:pt idx="128160" formatCode="0.00E+00">
                  <c:v>1.17227E-3</c:v>
                </c:pt>
                <c:pt idx="128161" formatCode="0.00E+00">
                  <c:v>1.1579699999999999E-3</c:v>
                </c:pt>
                <c:pt idx="128162" formatCode="0.00E+00">
                  <c:v>1.14532E-3</c:v>
                </c:pt>
                <c:pt idx="128163" formatCode="0.00E+00">
                  <c:v>1.1343E-3</c:v>
                </c:pt>
                <c:pt idx="128164" formatCode="0.00E+00">
                  <c:v>1.1248899999999999E-3</c:v>
                </c:pt>
                <c:pt idx="128165" formatCode="0.00E+00">
                  <c:v>1.1170799999999999E-3</c:v>
                </c:pt>
                <c:pt idx="128166" formatCode="0.00E+00">
                  <c:v>1.11085E-3</c:v>
                </c:pt>
                <c:pt idx="128167" formatCode="0.00E+00">
                  <c:v>1.1062400000000001E-3</c:v>
                </c:pt>
                <c:pt idx="128168" formatCode="0.00E+00">
                  <c:v>1.1032699999999999E-3</c:v>
                </c:pt>
                <c:pt idx="128169" formatCode="0.00E+00">
                  <c:v>1.10194E-3</c:v>
                </c:pt>
                <c:pt idx="128170" formatCode="0.00E+00">
                  <c:v>1.10223E-3</c:v>
                </c:pt>
                <c:pt idx="128171" formatCode="0.00E+00">
                  <c:v>1.1041200000000001E-3</c:v>
                </c:pt>
                <c:pt idx="128172" formatCode="0.00E+00">
                  <c:v>1.10761E-3</c:v>
                </c:pt>
                <c:pt idx="128173" formatCode="0.00E+00">
                  <c:v>1.1127000000000001E-3</c:v>
                </c:pt>
                <c:pt idx="128174" formatCode="0.00E+00">
                  <c:v>1.1193799999999999E-3</c:v>
                </c:pt>
                <c:pt idx="128175" formatCode="0.00E+00">
                  <c:v>1.1276299999999999E-3</c:v>
                </c:pt>
                <c:pt idx="128176" formatCode="0.00E+00">
                  <c:v>1.13744E-3</c:v>
                </c:pt>
                <c:pt idx="128177" formatCode="0.00E+00">
                  <c:v>1.14876E-3</c:v>
                </c:pt>
                <c:pt idx="128178" formatCode="0.00E+00">
                  <c:v>1.1615799999999999E-3</c:v>
                </c:pt>
                <c:pt idx="128179" formatCode="0.00E+00">
                  <c:v>1.1759100000000001E-3</c:v>
                </c:pt>
                <c:pt idx="128180" formatCode="0.00E+00">
                  <c:v>1.1917399999999999E-3</c:v>
                </c:pt>
                <c:pt idx="128181" formatCode="0.00E+00">
                  <c:v>1.20907E-3</c:v>
                </c:pt>
                <c:pt idx="128182" formatCode="0.00E+00">
                  <c:v>1.22791E-3</c:v>
                </c:pt>
                <c:pt idx="128183" formatCode="0.00E+00">
                  <c:v>1.24826E-3</c:v>
                </c:pt>
                <c:pt idx="128184" formatCode="0.00E+00">
                  <c:v>1.27009E-3</c:v>
                </c:pt>
                <c:pt idx="128185" formatCode="0.00E+00">
                  <c:v>1.29335E-3</c:v>
                </c:pt>
                <c:pt idx="128186" formatCode="0.00E+00">
                  <c:v>1.31799E-3</c:v>
                </c:pt>
                <c:pt idx="128187" formatCode="0.00E+00">
                  <c:v>1.3439299999999999E-3</c:v>
                </c:pt>
                <c:pt idx="128188" formatCode="0.00E+00">
                  <c:v>1.3711299999999999E-3</c:v>
                </c:pt>
                <c:pt idx="128189" formatCode="0.00E+00">
                  <c:v>1.39956E-3</c:v>
                </c:pt>
                <c:pt idx="128190" formatCode="0.00E+00">
                  <c:v>1.4291600000000001E-3</c:v>
                </c:pt>
                <c:pt idx="128191" formatCode="0.00E+00">
                  <c:v>1.45992E-3</c:v>
                </c:pt>
                <c:pt idx="128192" formatCode="0.00E+00">
                  <c:v>1.4917800000000001E-3</c:v>
                </c:pt>
                <c:pt idx="128193" formatCode="0.00E+00">
                  <c:v>1.5246700000000001E-3</c:v>
                </c:pt>
                <c:pt idx="128194" formatCode="0.00E+00">
                  <c:v>1.5585499999999999E-3</c:v>
                </c:pt>
                <c:pt idx="128195" formatCode="0.00E+00">
                  <c:v>1.5933500000000001E-3</c:v>
                </c:pt>
                <c:pt idx="128196" formatCode="0.00E+00">
                  <c:v>1.6290499999999999E-3</c:v>
                </c:pt>
                <c:pt idx="128197" formatCode="0.00E+00">
                  <c:v>1.6655999999999999E-3</c:v>
                </c:pt>
                <c:pt idx="128198" formatCode="0.00E+00">
                  <c:v>1.7029899999999999E-3</c:v>
                </c:pt>
                <c:pt idx="128199" formatCode="0.00E+00">
                  <c:v>1.7412E-3</c:v>
                </c:pt>
                <c:pt idx="128200" formatCode="0.00E+00">
                  <c:v>1.7802600000000001E-3</c:v>
                </c:pt>
                <c:pt idx="128201" formatCode="0.00E+00">
                  <c:v>1.8200899999999999E-3</c:v>
                </c:pt>
                <c:pt idx="128202" formatCode="0.00E+00">
                  <c:v>1.8606300000000001E-3</c:v>
                </c:pt>
                <c:pt idx="128203" formatCode="0.00E+00">
                  <c:v>1.9017800000000001E-3</c:v>
                </c:pt>
                <c:pt idx="128204" formatCode="0.00E+00">
                  <c:v>1.94348E-3</c:v>
                </c:pt>
                <c:pt idx="128205" formatCode="0.00E+00">
                  <c:v>1.9857199999999998E-3</c:v>
                </c:pt>
                <c:pt idx="128206" formatCode="0.00E+00">
                  <c:v>2.0285500000000001E-3</c:v>
                </c:pt>
                <c:pt idx="128207" formatCode="0.00E+00">
                  <c:v>2.0720000000000001E-3</c:v>
                </c:pt>
                <c:pt idx="128208" formatCode="0.00E+00">
                  <c:v>2.1160699999999998E-3</c:v>
                </c:pt>
                <c:pt idx="128209" formatCode="0.00E+00">
                  <c:v>2.1605600000000002E-3</c:v>
                </c:pt>
                <c:pt idx="128210" formatCode="0.00E+00">
                  <c:v>2.20528E-3</c:v>
                </c:pt>
                <c:pt idx="128211" formatCode="0.00E+00">
                  <c:v>2.2501700000000001E-3</c:v>
                </c:pt>
                <c:pt idx="128212" formatCode="0.00E+00">
                  <c:v>2.29518E-3</c:v>
                </c:pt>
                <c:pt idx="128213" formatCode="0.00E+00">
                  <c:v>2.3402499999999999E-3</c:v>
                </c:pt>
                <c:pt idx="128214" formatCode="0.00E+00">
                  <c:v>2.3853099999999999E-3</c:v>
                </c:pt>
                <c:pt idx="128215" formatCode="0.00E+00">
                  <c:v>2.4303100000000002E-3</c:v>
                </c:pt>
                <c:pt idx="128216" formatCode="0.00E+00">
                  <c:v>2.4751700000000001E-3</c:v>
                </c:pt>
                <c:pt idx="128217" formatCode="0.00E+00">
                  <c:v>2.5198400000000002E-3</c:v>
                </c:pt>
                <c:pt idx="128218" formatCode="0.00E+00">
                  <c:v>2.5642600000000001E-3</c:v>
                </c:pt>
                <c:pt idx="128219" formatCode="0.00E+00">
                  <c:v>2.60837E-3</c:v>
                </c:pt>
                <c:pt idx="128220" formatCode="0.00E+00">
                  <c:v>2.6520699999999999E-3</c:v>
                </c:pt>
                <c:pt idx="128221" formatCode="0.00E+00">
                  <c:v>2.6953099999999998E-3</c:v>
                </c:pt>
                <c:pt idx="128222" formatCode="0.00E+00">
                  <c:v>2.7380099999999999E-3</c:v>
                </c:pt>
                <c:pt idx="128223" formatCode="0.00E+00">
                  <c:v>2.7801200000000001E-3</c:v>
                </c:pt>
                <c:pt idx="128224" formatCode="0.00E+00">
                  <c:v>2.8215900000000001E-3</c:v>
                </c:pt>
                <c:pt idx="128225" formatCode="0.00E+00">
                  <c:v>2.86236E-3</c:v>
                </c:pt>
                <c:pt idx="128226" formatCode="0.00E+00">
                  <c:v>2.9023899999999999E-3</c:v>
                </c:pt>
                <c:pt idx="128227" formatCode="0.00E+00">
                  <c:v>2.9416500000000001E-3</c:v>
                </c:pt>
                <c:pt idx="128228" formatCode="0.00E+00">
                  <c:v>2.98015E-3</c:v>
                </c:pt>
                <c:pt idx="128229" formatCode="0.00E+00">
                  <c:v>3.0178599999999998E-3</c:v>
                </c:pt>
                <c:pt idx="128230" formatCode="0.00E+00">
                  <c:v>3.0547199999999999E-3</c:v>
                </c:pt>
                <c:pt idx="128231" formatCode="0.00E+00">
                  <c:v>3.0906699999999998E-3</c:v>
                </c:pt>
                <c:pt idx="128232" formatCode="0.00E+00">
                  <c:v>3.1256399999999998E-3</c:v>
                </c:pt>
                <c:pt idx="128233" formatCode="0.00E+00">
                  <c:v>3.1595999999999998E-3</c:v>
                </c:pt>
                <c:pt idx="128234" formatCode="0.00E+00">
                  <c:v>3.1925299999999998E-3</c:v>
                </c:pt>
                <c:pt idx="128235" formatCode="0.00E+00">
                  <c:v>3.2243699999999998E-3</c:v>
                </c:pt>
                <c:pt idx="128236" formatCode="0.00E+00">
                  <c:v>3.2550399999999998E-3</c:v>
                </c:pt>
                <c:pt idx="128237" formatCode="0.00E+00">
                  <c:v>3.2844900000000002E-3</c:v>
                </c:pt>
                <c:pt idx="128238" formatCode="0.00E+00">
                  <c:v>3.3126700000000002E-3</c:v>
                </c:pt>
                <c:pt idx="128239" formatCode="0.00E+00">
                  <c:v>3.3395400000000002E-3</c:v>
                </c:pt>
                <c:pt idx="128240" formatCode="0.00E+00">
                  <c:v>3.3650500000000001E-3</c:v>
                </c:pt>
                <c:pt idx="128241" formatCode="0.00E+00">
                  <c:v>3.3891400000000001E-3</c:v>
                </c:pt>
                <c:pt idx="128242" formatCode="0.00E+00">
                  <c:v>3.4117499999999999E-3</c:v>
                </c:pt>
                <c:pt idx="128243" formatCode="0.00E+00">
                  <c:v>3.4328399999999999E-3</c:v>
                </c:pt>
                <c:pt idx="128244" formatCode="0.00E+00">
                  <c:v>3.4524199999999999E-3</c:v>
                </c:pt>
                <c:pt idx="128245" formatCode="0.00E+00">
                  <c:v>3.4704499999999999E-3</c:v>
                </c:pt>
                <c:pt idx="128246" formatCode="0.00E+00">
                  <c:v>3.48686E-3</c:v>
                </c:pt>
                <c:pt idx="128247" formatCode="0.00E+00">
                  <c:v>3.5016000000000001E-3</c:v>
                </c:pt>
                <c:pt idx="128248" formatCode="0.00E+00">
                  <c:v>3.5146600000000002E-3</c:v>
                </c:pt>
                <c:pt idx="128249" formatCode="0.00E+00">
                  <c:v>3.5260600000000001E-3</c:v>
                </c:pt>
                <c:pt idx="128250" formatCode="0.00E+00">
                  <c:v>3.5358099999999999E-3</c:v>
                </c:pt>
                <c:pt idx="128251" formatCode="0.00E+00">
                  <c:v>3.5438700000000002E-3</c:v>
                </c:pt>
                <c:pt idx="128252" formatCode="0.00E+00">
                  <c:v>3.5501999999999999E-3</c:v>
                </c:pt>
                <c:pt idx="128253" formatCode="0.00E+00">
                  <c:v>3.5547899999999999E-3</c:v>
                </c:pt>
                <c:pt idx="128254" formatCode="0.00E+00">
                  <c:v>3.5576100000000001E-3</c:v>
                </c:pt>
                <c:pt idx="128255" formatCode="0.00E+00">
                  <c:v>3.5586200000000002E-3</c:v>
                </c:pt>
                <c:pt idx="128256" formatCode="0.00E+00">
                  <c:v>3.5577999999999999E-3</c:v>
                </c:pt>
                <c:pt idx="128257" formatCode="0.00E+00">
                  <c:v>3.55514E-3</c:v>
                </c:pt>
                <c:pt idx="128258" formatCode="0.00E+00">
                  <c:v>3.5506100000000001E-3</c:v>
                </c:pt>
                <c:pt idx="128259" formatCode="0.00E+00">
                  <c:v>3.54419E-3</c:v>
                </c:pt>
                <c:pt idx="128260" formatCode="0.00E+00">
                  <c:v>3.5358799999999999E-3</c:v>
                </c:pt>
                <c:pt idx="128261" formatCode="0.00E+00">
                  <c:v>3.52571E-3</c:v>
                </c:pt>
                <c:pt idx="128262" formatCode="0.00E+00">
                  <c:v>3.5136799999999999E-3</c:v>
                </c:pt>
                <c:pt idx="128263" formatCode="0.00E+00">
                  <c:v>3.4998099999999999E-3</c:v>
                </c:pt>
                <c:pt idx="128264" formatCode="0.00E+00">
                  <c:v>3.4841199999999998E-3</c:v>
                </c:pt>
                <c:pt idx="128265" formatCode="0.00E+00">
                  <c:v>3.4666100000000002E-3</c:v>
                </c:pt>
                <c:pt idx="128266" formatCode="0.00E+00">
                  <c:v>3.4473099999999999E-3</c:v>
                </c:pt>
                <c:pt idx="128267" formatCode="0.00E+00">
                  <c:v>3.4262400000000001E-3</c:v>
                </c:pt>
                <c:pt idx="128268" formatCode="0.00E+00">
                  <c:v>3.4034600000000001E-3</c:v>
                </c:pt>
                <c:pt idx="128269" formatCode="0.00E+00">
                  <c:v>3.3789499999999999E-3</c:v>
                </c:pt>
                <c:pt idx="128270" formatCode="0.00E+00">
                  <c:v>3.35272E-3</c:v>
                </c:pt>
                <c:pt idx="128271" formatCode="0.00E+00">
                  <c:v>3.3247799999999998E-3</c:v>
                </c:pt>
                <c:pt idx="128272" formatCode="0.00E+00">
                  <c:v>3.29518E-3</c:v>
                </c:pt>
                <c:pt idx="128273" formatCode="0.00E+00">
                  <c:v>3.2639700000000002E-3</c:v>
                </c:pt>
                <c:pt idx="128274" formatCode="0.00E+00">
                  <c:v>3.2311900000000001E-3</c:v>
                </c:pt>
                <c:pt idx="128275" formatCode="0.00E+00">
                  <c:v>3.1968700000000001E-3</c:v>
                </c:pt>
                <c:pt idx="128276" formatCode="0.00E+00">
                  <c:v>3.1610599999999998E-3</c:v>
                </c:pt>
                <c:pt idx="128277" formatCode="0.00E+00">
                  <c:v>3.1238199999999998E-3</c:v>
                </c:pt>
                <c:pt idx="128278" formatCode="0.00E+00">
                  <c:v>3.08523E-3</c:v>
                </c:pt>
                <c:pt idx="128279" formatCode="0.00E+00">
                  <c:v>3.0453500000000001E-3</c:v>
                </c:pt>
                <c:pt idx="128280" formatCode="0.00E+00">
                  <c:v>3.0042300000000001E-3</c:v>
                </c:pt>
                <c:pt idx="128281" formatCode="0.00E+00">
                  <c:v>2.9618700000000001E-3</c:v>
                </c:pt>
                <c:pt idx="128282" formatCode="0.00E+00">
                  <c:v>2.9183199999999999E-3</c:v>
                </c:pt>
                <c:pt idx="128283" formatCode="0.00E+00">
                  <c:v>2.8736299999999998E-3</c:v>
                </c:pt>
                <c:pt idx="128284" formatCode="0.00E+00">
                  <c:v>2.8278800000000001E-3</c:v>
                </c:pt>
                <c:pt idx="128285" formatCode="0.00E+00">
                  <c:v>2.7810999999999999E-3</c:v>
                </c:pt>
                <c:pt idx="128286" formatCode="0.00E+00">
                  <c:v>2.73332E-3</c:v>
                </c:pt>
                <c:pt idx="128287" formatCode="0.00E+00">
                  <c:v>2.6845800000000002E-3</c:v>
                </c:pt>
                <c:pt idx="128288" formatCode="0.00E+00">
                  <c:v>2.6349400000000001E-3</c:v>
                </c:pt>
                <c:pt idx="128289" formatCode="0.00E+00">
                  <c:v>2.5844599999999998E-3</c:v>
                </c:pt>
                <c:pt idx="128290" formatCode="0.00E+00">
                  <c:v>2.5332000000000002E-3</c:v>
                </c:pt>
                <c:pt idx="128291" formatCode="0.00E+00">
                  <c:v>2.4811999999999998E-3</c:v>
                </c:pt>
                <c:pt idx="128292" formatCode="0.00E+00">
                  <c:v>2.42851E-3</c:v>
                </c:pt>
                <c:pt idx="128293" formatCode="0.00E+00">
                  <c:v>2.3752000000000001E-3</c:v>
                </c:pt>
                <c:pt idx="128294" formatCode="0.00E+00">
                  <c:v>2.3213499999999998E-3</c:v>
                </c:pt>
                <c:pt idx="128295" formatCode="0.00E+00">
                  <c:v>2.2670400000000001E-3</c:v>
                </c:pt>
                <c:pt idx="128296" formatCode="0.00E+00">
                  <c:v>2.2123199999999998E-3</c:v>
                </c:pt>
                <c:pt idx="128297" formatCode="0.00E+00">
                  <c:v>2.1572499999999999E-3</c:v>
                </c:pt>
                <c:pt idx="128298" formatCode="0.00E+00">
                  <c:v>2.1018999999999999E-3</c:v>
                </c:pt>
                <c:pt idx="128299" formatCode="0.00E+00">
                  <c:v>2.0463500000000002E-3</c:v>
                </c:pt>
                <c:pt idx="128300" formatCode="0.00E+00">
                  <c:v>1.99066E-3</c:v>
                </c:pt>
                <c:pt idx="128301" formatCode="0.00E+00">
                  <c:v>1.93487E-3</c:v>
                </c:pt>
                <c:pt idx="128302" formatCode="0.00E+00">
                  <c:v>1.8790199999999999E-3</c:v>
                </c:pt>
                <c:pt idx="128303" formatCode="0.00E+00">
                  <c:v>1.82317E-3</c:v>
                </c:pt>
                <c:pt idx="128304" formatCode="0.00E+00">
                  <c:v>1.76739E-3</c:v>
                </c:pt>
                <c:pt idx="128305" formatCode="0.00E+00">
                  <c:v>1.7117300000000001E-3</c:v>
                </c:pt>
                <c:pt idx="128306" formatCode="0.00E+00">
                  <c:v>1.6562300000000001E-3</c:v>
                </c:pt>
                <c:pt idx="128307" formatCode="0.00E+00">
                  <c:v>1.6009399999999999E-3</c:v>
                </c:pt>
                <c:pt idx="128308" formatCode="0.00E+00">
                  <c:v>1.5458900000000001E-3</c:v>
                </c:pt>
                <c:pt idx="128309" formatCode="0.00E+00">
                  <c:v>1.49113E-3</c:v>
                </c:pt>
                <c:pt idx="128310" formatCode="0.00E+00">
                  <c:v>1.43673E-3</c:v>
                </c:pt>
                <c:pt idx="128311" formatCode="0.00E+00">
                  <c:v>1.38273E-3</c:v>
                </c:pt>
                <c:pt idx="128312" formatCode="0.00E+00">
                  <c:v>1.3292200000000001E-3</c:v>
                </c:pt>
                <c:pt idx="128313" formatCode="0.00E+00">
                  <c:v>1.2762299999999999E-3</c:v>
                </c:pt>
                <c:pt idx="128314" formatCode="0.00E+00">
                  <c:v>1.2237999999999999E-3</c:v>
                </c:pt>
                <c:pt idx="128315" formatCode="0.00E+00">
                  <c:v>1.17198E-3</c:v>
                </c:pt>
                <c:pt idx="128316" formatCode="0.00E+00">
                  <c:v>1.1208100000000001E-3</c:v>
                </c:pt>
                <c:pt idx="128317" formatCode="0.00E+00">
                  <c:v>1.07037E-3</c:v>
                </c:pt>
                <c:pt idx="128318" formatCode="0.00E+00">
                  <c:v>1.02071E-3</c:v>
                </c:pt>
                <c:pt idx="128319" formatCode="0.00E+00">
                  <c:v>9.71849E-4</c:v>
                </c:pt>
                <c:pt idx="128320" formatCode="0.00E+00">
                  <c:v>9.2378299999999996E-4</c:v>
                </c:pt>
                <c:pt idx="128321" formatCode="0.00E+00">
                  <c:v>8.7654300000000003E-4</c:v>
                </c:pt>
                <c:pt idx="128322" formatCode="0.00E+00">
                  <c:v>8.3017699999999998E-4</c:v>
                </c:pt>
                <c:pt idx="128323" formatCode="0.00E+00">
                  <c:v>7.8472800000000005E-4</c:v>
                </c:pt>
                <c:pt idx="128324" formatCode="0.00E+00">
                  <c:v>7.4023700000000003E-4</c:v>
                </c:pt>
                <c:pt idx="128325" formatCode="0.00E+00">
                  <c:v>6.9674899999999998E-4</c:v>
                </c:pt>
                <c:pt idx="128326" formatCode="0.00E+00">
                  <c:v>6.5427599999999997E-4</c:v>
                </c:pt>
                <c:pt idx="128327" formatCode="0.00E+00">
                  <c:v>6.1281400000000005E-4</c:v>
                </c:pt>
                <c:pt idx="128328" formatCode="0.00E+00">
                  <c:v>5.7238000000000005E-4</c:v>
                </c:pt>
                <c:pt idx="128329" formatCode="0.00E+00">
                  <c:v>5.3302099999999995E-4</c:v>
                </c:pt>
                <c:pt idx="128330" formatCode="0.00E+00">
                  <c:v>4.9477500000000003E-4</c:v>
                </c:pt>
                <c:pt idx="128331" formatCode="0.00E+00">
                  <c:v>4.5764800000000001E-4</c:v>
                </c:pt>
                <c:pt idx="128332" formatCode="0.00E+00">
                  <c:v>4.2164999999999998E-4</c:v>
                </c:pt>
                <c:pt idx="128333" formatCode="0.00E+00">
                  <c:v>3.8680600000000001E-4</c:v>
                </c:pt>
                <c:pt idx="128334" formatCode="0.00E+00">
                  <c:v>3.5313400000000001E-4</c:v>
                </c:pt>
                <c:pt idx="128335" formatCode="0.00E+00">
                  <c:v>3.20635E-4</c:v>
                </c:pt>
                <c:pt idx="128336" formatCode="0.00E+00">
                  <c:v>2.8929999999999998E-4</c:v>
                </c:pt>
                <c:pt idx="128337" formatCode="0.00E+00">
                  <c:v>2.5911400000000001E-4</c:v>
                </c:pt>
                <c:pt idx="128338" formatCode="0.00E+00">
                  <c:v>2.30075E-4</c:v>
                </c:pt>
                <c:pt idx="128339" formatCode="0.00E+00">
                  <c:v>2.02196E-4</c:v>
                </c:pt>
                <c:pt idx="128340" formatCode="0.00E+00">
                  <c:v>1.7548600000000001E-4</c:v>
                </c:pt>
                <c:pt idx="128341" formatCode="0.00E+00">
                  <c:v>1.49939E-4</c:v>
                </c:pt>
                <c:pt idx="128342" formatCode="0.00E+00">
                  <c:v>1.2554600000000001E-4</c:v>
                </c:pt>
                <c:pt idx="128343" formatCode="0.00E+00">
                  <c:v>1.0230699999999999E-4</c:v>
                </c:pt>
                <c:pt idx="128344" formatCode="0.00E+00">
                  <c:v>8.0221899999999998E-5</c:v>
                </c:pt>
                <c:pt idx="128345" formatCode="0.00E+00">
                  <c:v>5.9291900000000001E-5</c:v>
                </c:pt>
                <c:pt idx="128346" formatCode="0.00E+00">
                  <c:v>3.9514700000000003E-5</c:v>
                </c:pt>
                <c:pt idx="128347" formatCode="0.00E+00">
                  <c:v>2.0881800000000001E-5</c:v>
                </c:pt>
                <c:pt idx="128348" formatCode="0.00E+00">
                  <c:v>3.3805300000000001E-6</c:v>
                </c:pt>
                <c:pt idx="128349" formatCode="0.00E+00">
                  <c:v>-1.30059E-5</c:v>
                </c:pt>
                <c:pt idx="128350" formatCode="0.00E+00">
                  <c:v>-2.8302000000000001E-5</c:v>
                </c:pt>
                <c:pt idx="128351" formatCode="0.00E+00">
                  <c:v>-4.2536000000000001E-5</c:v>
                </c:pt>
                <c:pt idx="128352" formatCode="0.00E+00">
                  <c:v>-5.57316E-5</c:v>
                </c:pt>
                <c:pt idx="128353" formatCode="0.00E+00">
                  <c:v>-6.7914800000000002E-5</c:v>
                </c:pt>
                <c:pt idx="128354" formatCode="0.00E+00">
                  <c:v>-7.9114800000000004E-5</c:v>
                </c:pt>
                <c:pt idx="128355" formatCode="0.00E+00">
                  <c:v>-8.9351200000000006E-5</c:v>
                </c:pt>
                <c:pt idx="128356" formatCode="0.00E+00">
                  <c:v>-9.8635799999999995E-5</c:v>
                </c:pt>
                <c:pt idx="128357" formatCode="0.00E+00">
                  <c:v>-1.0698500000000001E-4</c:v>
                </c:pt>
                <c:pt idx="128358" formatCode="0.00E+00">
                  <c:v>-1.14425E-4</c:v>
                </c:pt>
                <c:pt idx="128359" formatCode="0.00E+00">
                  <c:v>-1.20988E-4</c:v>
                </c:pt>
                <c:pt idx="128360" formatCode="0.00E+00">
                  <c:v>-1.26709E-4</c:v>
                </c:pt>
                <c:pt idx="128361" formatCode="0.00E+00">
                  <c:v>-1.3161999999999999E-4</c:v>
                </c:pt>
                <c:pt idx="128362" formatCode="0.00E+00">
                  <c:v>-1.35749E-4</c:v>
                </c:pt>
                <c:pt idx="128363" formatCode="0.00E+00">
                  <c:v>-1.3912700000000001E-4</c:v>
                </c:pt>
                <c:pt idx="128364" formatCode="0.00E+00">
                  <c:v>-1.4179700000000001E-4</c:v>
                </c:pt>
                <c:pt idx="128365" formatCode="0.00E+00">
                  <c:v>-1.4379900000000001E-4</c:v>
                </c:pt>
                <c:pt idx="128366" formatCode="0.00E+00">
                  <c:v>-1.4516299999999999E-4</c:v>
                </c:pt>
                <c:pt idx="128367" formatCode="0.00E+00">
                  <c:v>-1.4591800000000001E-4</c:v>
                </c:pt>
                <c:pt idx="128368" formatCode="0.00E+00">
                  <c:v>-1.46102E-4</c:v>
                </c:pt>
                <c:pt idx="128369" formatCode="0.00E+00">
                  <c:v>-1.4575300000000001E-4</c:v>
                </c:pt>
                <c:pt idx="128370" formatCode="0.00E+00">
                  <c:v>-1.44919E-4</c:v>
                </c:pt>
                <c:pt idx="128371" formatCode="0.00E+00">
                  <c:v>-1.4364400000000001E-4</c:v>
                </c:pt>
                <c:pt idx="128372" formatCode="0.00E+00">
                  <c:v>-1.4196099999999999E-4</c:v>
                </c:pt>
                <c:pt idx="128373" formatCode="0.00E+00">
                  <c:v>-1.3990399999999999E-4</c:v>
                </c:pt>
                <c:pt idx="128374" formatCode="0.00E+00">
                  <c:v>-1.3751400000000001E-4</c:v>
                </c:pt>
                <c:pt idx="128375" formatCode="0.00E+00">
                  <c:v>-1.3482300000000001E-4</c:v>
                </c:pt>
                <c:pt idx="128376" formatCode="0.00E+00">
                  <c:v>-1.3186299999999999E-4</c:v>
                </c:pt>
                <c:pt idx="128377" formatCode="0.00E+00">
                  <c:v>-1.28684E-4</c:v>
                </c:pt>
                <c:pt idx="128378" formatCode="0.00E+00">
                  <c:v>-1.25337E-4</c:v>
                </c:pt>
                <c:pt idx="128379" formatCode="0.00E+00">
                  <c:v>-1.2184999999999999E-4</c:v>
                </c:pt>
                <c:pt idx="128380" formatCode="0.00E+00">
                  <c:v>-1.1825E-4</c:v>
                </c:pt>
                <c:pt idx="128381" formatCode="0.00E+00">
                  <c:v>-1.1457500000000001E-4</c:v>
                </c:pt>
                <c:pt idx="128382" formatCode="0.00E+00">
                  <c:v>-1.1086000000000001E-4</c:v>
                </c:pt>
                <c:pt idx="128383" formatCode="0.00E+00">
                  <c:v>-1.07136E-4</c:v>
                </c:pt>
                <c:pt idx="128384" formatCode="0.00E+00">
                  <c:v>-1.0343100000000001E-4</c:v>
                </c:pt>
                <c:pt idx="128385" formatCode="0.00E+00">
                  <c:v>-9.9772599999999994E-5</c:v>
                </c:pt>
                <c:pt idx="128386" formatCode="0.00E+00">
                  <c:v>-9.6190499999999993E-5</c:v>
                </c:pt>
                <c:pt idx="128387" formatCode="0.00E+00">
                  <c:v>-9.2719699999999999E-5</c:v>
                </c:pt>
                <c:pt idx="128388" formatCode="0.00E+00">
                  <c:v>-8.9392499999999995E-5</c:v>
                </c:pt>
                <c:pt idx="128389" formatCode="0.00E+00">
                  <c:v>-8.6232900000000006E-5</c:v>
                </c:pt>
                <c:pt idx="128390" formatCode="0.00E+00">
                  <c:v>-8.32633E-5</c:v>
                </c:pt>
                <c:pt idx="128391" formatCode="0.00E+00">
                  <c:v>-8.0508399999999996E-5</c:v>
                </c:pt>
                <c:pt idx="128392" formatCode="0.00E+00">
                  <c:v>-7.79915E-5</c:v>
                </c:pt>
                <c:pt idx="128393" formatCode="0.00E+00">
                  <c:v>-7.5731199999999998E-5</c:v>
                </c:pt>
                <c:pt idx="128394" formatCode="0.00E+00">
                  <c:v>-7.3746399999999996E-5</c:v>
                </c:pt>
                <c:pt idx="128395" formatCode="0.00E+00">
                  <c:v>-7.2059599999999997E-5</c:v>
                </c:pt>
                <c:pt idx="128396" formatCode="0.00E+00">
                  <c:v>-7.0692799999999995E-5</c:v>
                </c:pt>
                <c:pt idx="128397" formatCode="0.00E+00">
                  <c:v>-6.9666799999999995E-5</c:v>
                </c:pt>
                <c:pt idx="128398" formatCode="0.00E+00">
                  <c:v>-6.9000999999999999E-5</c:v>
                </c:pt>
                <c:pt idx="128399" formatCode="0.00E+00">
                  <c:v>-6.8711E-5</c:v>
                </c:pt>
                <c:pt idx="128400" formatCode="0.00E+00">
                  <c:v>-6.8809199999999998E-5</c:v>
                </c:pt>
                <c:pt idx="128401" formatCode="0.00E+00">
                  <c:v>-6.9309399999999997E-5</c:v>
                </c:pt>
                <c:pt idx="128402" formatCode="0.00E+00">
                  <c:v>-7.0228999999999995E-5</c:v>
                </c:pt>
                <c:pt idx="128403" formatCode="0.00E+00">
                  <c:v>-7.1587699999999999E-5</c:v>
                </c:pt>
                <c:pt idx="128404" formatCode="0.00E+00">
                  <c:v>-7.3404299999999998E-5</c:v>
                </c:pt>
                <c:pt idx="128405" formatCode="0.00E+00">
                  <c:v>-7.5688500000000006E-5</c:v>
                </c:pt>
                <c:pt idx="128406" formatCode="0.00E+00">
                  <c:v>-7.8439800000000001E-5</c:v>
                </c:pt>
                <c:pt idx="128407" formatCode="0.00E+00">
                  <c:v>-8.1660099999999994E-5</c:v>
                </c:pt>
                <c:pt idx="128408" formatCode="0.00E+00">
                  <c:v>-8.5356699999999995E-5</c:v>
                </c:pt>
                <c:pt idx="128409" formatCode="0.00E+00">
                  <c:v>-8.95338E-5</c:v>
                </c:pt>
                <c:pt idx="128410" formatCode="0.00E+00">
                  <c:v>-9.4188600000000001E-5</c:v>
                </c:pt>
                <c:pt idx="128411" formatCode="0.00E+00">
                  <c:v>-9.9318800000000002E-5</c:v>
                </c:pt>
                <c:pt idx="128412" formatCode="0.00E+00">
                  <c:v>-1.04925E-4</c:v>
                </c:pt>
                <c:pt idx="128413" formatCode="0.00E+00">
                  <c:v>-1.1100299999999999E-4</c:v>
                </c:pt>
                <c:pt idx="128414" formatCode="0.00E+00">
                  <c:v>-1.1754799999999999E-4</c:v>
                </c:pt>
                <c:pt idx="128415" formatCode="0.00E+00">
                  <c:v>-1.24552E-4</c:v>
                </c:pt>
                <c:pt idx="128416" formatCode="0.00E+00">
                  <c:v>-1.3200500000000001E-4</c:v>
                </c:pt>
                <c:pt idx="128417" formatCode="0.00E+00">
                  <c:v>-1.39899E-4</c:v>
                </c:pt>
                <c:pt idx="128418" formatCode="0.00E+00">
                  <c:v>-1.48221E-4</c:v>
                </c:pt>
                <c:pt idx="128419" formatCode="0.00E+00">
                  <c:v>-1.56959E-4</c:v>
                </c:pt>
                <c:pt idx="128420" formatCode="0.00E+00">
                  <c:v>-1.6610400000000001E-4</c:v>
                </c:pt>
                <c:pt idx="128421" formatCode="0.00E+00">
                  <c:v>-1.7564100000000001E-4</c:v>
                </c:pt>
                <c:pt idx="128422" formatCode="0.00E+00">
                  <c:v>-1.8555199999999999E-4</c:v>
                </c:pt>
                <c:pt idx="128423" formatCode="0.00E+00">
                  <c:v>-1.9581700000000001E-4</c:v>
                </c:pt>
                <c:pt idx="128424" formatCode="0.00E+00">
                  <c:v>-2.0641600000000001E-4</c:v>
                </c:pt>
                <c:pt idx="128425" formatCode="0.00E+00">
                  <c:v>-2.17328E-4</c:v>
                </c:pt>
                <c:pt idx="128426" formatCode="0.00E+00">
                  <c:v>-2.2853000000000001E-4</c:v>
                </c:pt>
                <c:pt idx="128427" formatCode="0.00E+00">
                  <c:v>-2.39996E-4</c:v>
                </c:pt>
                <c:pt idx="128428" formatCode="0.00E+00">
                  <c:v>-2.5170299999999999E-4</c:v>
                </c:pt>
                <c:pt idx="128429" formatCode="0.00E+00">
                  <c:v>-2.6362599999999999E-4</c:v>
                </c:pt>
                <c:pt idx="128430" formatCode="0.00E+00">
                  <c:v>-2.75739E-4</c:v>
                </c:pt>
                <c:pt idx="128431" formatCode="0.00E+00">
                  <c:v>-2.88013E-4</c:v>
                </c:pt>
                <c:pt idx="128432" formatCode="0.00E+00">
                  <c:v>-3.0041900000000001E-4</c:v>
                </c:pt>
                <c:pt idx="128433" formatCode="0.00E+00">
                  <c:v>-3.1292800000000002E-4</c:v>
                </c:pt>
                <c:pt idx="128434" formatCode="0.00E+00">
                  <c:v>-3.25507E-4</c:v>
                </c:pt>
                <c:pt idx="128435" formatCode="0.00E+00">
                  <c:v>-3.3812600000000001E-4</c:v>
                </c:pt>
                <c:pt idx="128436" formatCode="0.00E+00">
                  <c:v>-3.50751E-4</c:v>
                </c:pt>
                <c:pt idx="128437" formatCode="0.00E+00">
                  <c:v>-3.63352E-4</c:v>
                </c:pt>
                <c:pt idx="128438" formatCode="0.00E+00">
                  <c:v>-3.7589699999999998E-4</c:v>
                </c:pt>
                <c:pt idx="128439" formatCode="0.00E+00">
                  <c:v>-3.8835399999999999E-4</c:v>
                </c:pt>
                <c:pt idx="128440" formatCode="0.00E+00">
                  <c:v>-4.0068900000000003E-4</c:v>
                </c:pt>
                <c:pt idx="128441" formatCode="0.00E+00">
                  <c:v>-4.1287099999999998E-4</c:v>
                </c:pt>
                <c:pt idx="128442" formatCode="0.00E+00">
                  <c:v>-4.2486500000000002E-4</c:v>
                </c:pt>
                <c:pt idx="128443" formatCode="0.00E+00">
                  <c:v>-4.3663799999999999E-4</c:v>
                </c:pt>
                <c:pt idx="128444" formatCode="0.00E+00">
                  <c:v>-4.4815700000000003E-4</c:v>
                </c:pt>
                <c:pt idx="128445" formatCode="0.00E+00">
                  <c:v>-4.5939E-4</c:v>
                </c:pt>
                <c:pt idx="128446" formatCode="0.00E+00">
                  <c:v>-4.7030299999999999E-4</c:v>
                </c:pt>
                <c:pt idx="128447" formatCode="0.00E+00">
                  <c:v>-4.8086599999999999E-4</c:v>
                </c:pt>
                <c:pt idx="128448" formatCode="0.00E+00">
                  <c:v>-4.9104499999999996E-4</c:v>
                </c:pt>
                <c:pt idx="128449" formatCode="0.00E+00">
                  <c:v>-5.0080800000000005E-4</c:v>
                </c:pt>
                <c:pt idx="128450" formatCode="0.00E+00">
                  <c:v>-5.1012300000000002E-4</c:v>
                </c:pt>
                <c:pt idx="128451" formatCode="0.00E+00">
                  <c:v>-5.1896600000000005E-4</c:v>
                </c:pt>
                <c:pt idx="128452" formatCode="0.00E+00">
                  <c:v>-5.2731399999999997E-4</c:v>
                </c:pt>
                <c:pt idx="128453" formatCode="0.00E+00">
                  <c:v>-5.3514299999999997E-4</c:v>
                </c:pt>
                <c:pt idx="128454" formatCode="0.00E+00">
                  <c:v>-5.4242699999999995E-4</c:v>
                </c:pt>
                <c:pt idx="128455" formatCode="0.00E+00">
                  <c:v>-5.4914000000000004E-4</c:v>
                </c:pt>
                <c:pt idx="128456" formatCode="0.00E+00">
                  <c:v>-5.5525599999999996E-4</c:v>
                </c:pt>
                <c:pt idx="128457" formatCode="0.00E+00">
                  <c:v>-5.6075199999999997E-4</c:v>
                </c:pt>
                <c:pt idx="128458" formatCode="0.00E+00">
                  <c:v>-5.6560400000000004E-4</c:v>
                </c:pt>
                <c:pt idx="128459" formatCode="0.00E+00">
                  <c:v>-5.6979000000000003E-4</c:v>
                </c:pt>
                <c:pt idx="128460" formatCode="0.00E+00">
                  <c:v>-5.7328800000000003E-4</c:v>
                </c:pt>
                <c:pt idx="128461" formatCode="0.00E+00">
                  <c:v>-5.7607800000000005E-4</c:v>
                </c:pt>
                <c:pt idx="128462" formatCode="0.00E+00">
                  <c:v>-5.7814100000000001E-4</c:v>
                </c:pt>
                <c:pt idx="128463" formatCode="0.00E+00">
                  <c:v>-5.7945800000000003E-4</c:v>
                </c:pt>
                <c:pt idx="128464" formatCode="0.00E+00">
                  <c:v>-5.8001299999999999E-4</c:v>
                </c:pt>
                <c:pt idx="128465" formatCode="0.00E+00">
                  <c:v>-5.7978999999999995E-4</c:v>
                </c:pt>
                <c:pt idx="128466" formatCode="0.00E+00">
                  <c:v>-5.7877299999999998E-4</c:v>
                </c:pt>
                <c:pt idx="128467" formatCode="0.00E+00">
                  <c:v>-5.7695100000000003E-4</c:v>
                </c:pt>
                <c:pt idx="128468" formatCode="0.00E+00">
                  <c:v>-5.7430999999999997E-4</c:v>
                </c:pt>
                <c:pt idx="128469" formatCode="0.00E+00">
                  <c:v>-5.7084099999999999E-4</c:v>
                </c:pt>
                <c:pt idx="128470" formatCode="0.00E+00">
                  <c:v>-5.6653400000000005E-4</c:v>
                </c:pt>
                <c:pt idx="128471" formatCode="0.00E+00">
                  <c:v>-5.6138E-4</c:v>
                </c:pt>
                <c:pt idx="128472" formatCode="0.00E+00">
                  <c:v>-5.5537499999999999E-4</c:v>
                </c:pt>
                <c:pt idx="128473" formatCode="0.00E+00">
                  <c:v>-5.4851300000000004E-4</c:v>
                </c:pt>
                <c:pt idx="128474" formatCode="0.00E+00">
                  <c:v>-5.4078899999999996E-4</c:v>
                </c:pt>
                <c:pt idx="128475" formatCode="0.00E+00">
                  <c:v>-5.3220299999999997E-4</c:v>
                </c:pt>
                <c:pt idx="128476" formatCode="0.00E+00">
                  <c:v>-5.2275300000000004E-4</c:v>
                </c:pt>
                <c:pt idx="128477" formatCode="0.00E+00">
                  <c:v>-5.1244099999999998E-4</c:v>
                </c:pt>
                <c:pt idx="128478" formatCode="0.00E+00">
                  <c:v>-5.0126900000000004E-4</c:v>
                </c:pt>
                <c:pt idx="128479" formatCode="0.00E+00">
                  <c:v>-4.8924000000000005E-4</c:v>
                </c:pt>
                <c:pt idx="128480" formatCode="0.00E+00">
                  <c:v>-4.7636100000000002E-4</c:v>
                </c:pt>
                <c:pt idx="128481" formatCode="0.00E+00">
                  <c:v>-4.6263800000000002E-4</c:v>
                </c:pt>
                <c:pt idx="128482" formatCode="0.00E+00">
                  <c:v>-4.4808000000000001E-4</c:v>
                </c:pt>
                <c:pt idx="128483" formatCode="0.00E+00">
                  <c:v>-4.3269599999999999E-4</c:v>
                </c:pt>
                <c:pt idx="128484" formatCode="0.00E+00">
                  <c:v>-4.1649800000000001E-4</c:v>
                </c:pt>
                <c:pt idx="128485" formatCode="0.00E+00">
                  <c:v>-3.9949899999999999E-4</c:v>
                </c:pt>
                <c:pt idx="128486" formatCode="0.00E+00">
                  <c:v>-3.81713E-4</c:v>
                </c:pt>
                <c:pt idx="128487" formatCode="0.00E+00">
                  <c:v>-3.6315700000000002E-4</c:v>
                </c:pt>
                <c:pt idx="128488" formatCode="0.00E+00">
                  <c:v>-3.4384699999999999E-4</c:v>
                </c:pt>
                <c:pt idx="128489" formatCode="0.00E+00">
                  <c:v>-3.23803E-4</c:v>
                </c:pt>
                <c:pt idx="128490" formatCode="0.00E+00">
                  <c:v>-3.0304300000000002E-4</c:v>
                </c:pt>
                <c:pt idx="128491" formatCode="0.00E+00">
                  <c:v>-2.8159000000000002E-4</c:v>
                </c:pt>
                <c:pt idx="128492" formatCode="0.00E+00">
                  <c:v>-2.5946699999999999E-4</c:v>
                </c:pt>
                <c:pt idx="128493" formatCode="0.00E+00">
                  <c:v>-2.3669699999999999E-4</c:v>
                </c:pt>
                <c:pt idx="128494" formatCode="0.00E+00">
                  <c:v>-2.1330500000000001E-4</c:v>
                </c:pt>
                <c:pt idx="128495" formatCode="0.00E+00">
                  <c:v>-1.8932000000000001E-4</c:v>
                </c:pt>
                <c:pt idx="128496" formatCode="0.00E+00">
                  <c:v>-1.6476699999999999E-4</c:v>
                </c:pt>
                <c:pt idx="128497" formatCode="0.00E+00">
                  <c:v>-1.3967600000000001E-4</c:v>
                </c:pt>
                <c:pt idx="128498" formatCode="0.00E+00">
                  <c:v>-1.14077E-4</c:v>
                </c:pt>
                <c:pt idx="128499" formatCode="0.00E+00">
                  <c:v>-8.8001099999999993E-5</c:v>
                </c:pt>
                <c:pt idx="128500" formatCode="0.00E+00">
                  <c:v>-6.1480400000000002E-5</c:v>
                </c:pt>
                <c:pt idx="128501" formatCode="0.00E+00">
                  <c:v>-3.4547700000000001E-5</c:v>
                </c:pt>
                <c:pt idx="128502" formatCode="0.00E+00">
                  <c:v>-7.2372099999999998E-6</c:v>
                </c:pt>
                <c:pt idx="128503" formatCode="0.00E+00">
                  <c:v>2.04164E-5</c:v>
                </c:pt>
                <c:pt idx="128504" formatCode="0.00E+00">
                  <c:v>4.8377500000000002E-5</c:v>
                </c:pt>
                <c:pt idx="128505" formatCode="0.00E+00">
                  <c:v>7.6609599999999999E-5</c:v>
                </c:pt>
                <c:pt idx="128506" formatCode="0.00E+00">
                  <c:v>1.0507599999999999E-4</c:v>
                </c:pt>
                <c:pt idx="128507" formatCode="0.00E+00">
                  <c:v>1.33738E-4</c:v>
                </c:pt>
                <c:pt idx="128508" formatCode="0.00E+00">
                  <c:v>1.6255800000000001E-4</c:v>
                </c:pt>
                <c:pt idx="128509" formatCode="0.00E+00">
                  <c:v>1.9149799999999999E-4</c:v>
                </c:pt>
                <c:pt idx="128510" formatCode="0.00E+00">
                  <c:v>2.2051699999999999E-4</c:v>
                </c:pt>
                <c:pt idx="128511" formatCode="0.00E+00">
                  <c:v>2.4957700000000001E-4</c:v>
                </c:pt>
                <c:pt idx="128512" formatCode="0.00E+00">
                  <c:v>2.7863600000000002E-4</c:v>
                </c:pt>
                <c:pt idx="128513" formatCode="0.00E+00">
                  <c:v>3.0765600000000001E-4</c:v>
                </c:pt>
                <c:pt idx="128514" formatCode="0.00E+00">
                  <c:v>3.3659400000000001E-4</c:v>
                </c:pt>
                <c:pt idx="128515" formatCode="0.00E+00">
                  <c:v>3.6541200000000002E-4</c:v>
                </c:pt>
                <c:pt idx="128516" formatCode="0.00E+00">
                  <c:v>3.9406800000000002E-4</c:v>
                </c:pt>
                <c:pt idx="128517" formatCode="0.00E+00">
                  <c:v>4.2252000000000001E-4</c:v>
                </c:pt>
                <c:pt idx="128518" formatCode="0.00E+00">
                  <c:v>4.5072999999999999E-4</c:v>
                </c:pt>
                <c:pt idx="128519" formatCode="0.00E+00">
                  <c:v>4.7865599999999999E-4</c:v>
                </c:pt>
                <c:pt idx="128520" formatCode="0.00E+00">
                  <c:v>5.0625799999999999E-4</c:v>
                </c:pt>
                <c:pt idx="128521" formatCode="0.00E+00">
                  <c:v>5.3349500000000004E-4</c:v>
                </c:pt>
                <c:pt idx="128522" formatCode="0.00E+00">
                  <c:v>5.6032800000000002E-4</c:v>
                </c:pt>
                <c:pt idx="128523" formatCode="0.00E+00">
                  <c:v>5.8671799999999996E-4</c:v>
                </c:pt>
                <c:pt idx="128524" formatCode="0.00E+00">
                  <c:v>6.1262600000000001E-4</c:v>
                </c:pt>
                <c:pt idx="128525" formatCode="0.00E+00">
                  <c:v>6.3801299999999999E-4</c:v>
                </c:pt>
                <c:pt idx="128526" formatCode="0.00E+00">
                  <c:v>6.6284099999999995E-4</c:v>
                </c:pt>
                <c:pt idx="128527" formatCode="0.00E+00">
                  <c:v>6.8707399999999997E-4</c:v>
                </c:pt>
                <c:pt idx="128528" formatCode="0.00E+00">
                  <c:v>7.1067400000000001E-4</c:v>
                </c:pt>
                <c:pt idx="128529" formatCode="0.00E+00">
                  <c:v>7.3360700000000005E-4</c:v>
                </c:pt>
                <c:pt idx="128530" formatCode="0.00E+00">
                  <c:v>7.5583699999999998E-4</c:v>
                </c:pt>
                <c:pt idx="128531" formatCode="0.00E+00">
                  <c:v>7.77329E-4</c:v>
                </c:pt>
                <c:pt idx="128532" formatCode="0.00E+00">
                  <c:v>7.9805200000000005E-4</c:v>
                </c:pt>
                <c:pt idx="128533" formatCode="0.00E+00">
                  <c:v>8.1797300000000005E-4</c:v>
                </c:pt>
                <c:pt idx="128534" formatCode="0.00E+00">
                  <c:v>8.3706000000000004E-4</c:v>
                </c:pt>
                <c:pt idx="128535" formatCode="0.00E+00">
                  <c:v>8.5528500000000001E-4</c:v>
                </c:pt>
                <c:pt idx="128536" formatCode="0.00E+00">
                  <c:v>8.7261700000000001E-4</c:v>
                </c:pt>
                <c:pt idx="128537" formatCode="0.00E+00">
                  <c:v>8.8902999999999996E-4</c:v>
                </c:pt>
                <c:pt idx="128538" formatCode="0.00E+00">
                  <c:v>9.0449699999999998E-4</c:v>
                </c:pt>
                <c:pt idx="128539" formatCode="0.00E+00">
                  <c:v>9.18993E-4</c:v>
                </c:pt>
                <c:pt idx="128540" formatCode="0.00E+00">
                  <c:v>9.3249399999999997E-4</c:v>
                </c:pt>
                <c:pt idx="128541" formatCode="0.00E+00">
                  <c:v>9.4497799999999996E-4</c:v>
                </c:pt>
                <c:pt idx="128542" formatCode="0.00E+00">
                  <c:v>9.5642299999999997E-4</c:v>
                </c:pt>
                <c:pt idx="128543" formatCode="0.00E+00">
                  <c:v>9.6681100000000004E-4</c:v>
                </c:pt>
                <c:pt idx="128544" formatCode="0.00E+00">
                  <c:v>9.7612299999999996E-4</c:v>
                </c:pt>
                <c:pt idx="128545" formatCode="0.00E+00">
                  <c:v>9.8434200000000003E-4</c:v>
                </c:pt>
                <c:pt idx="128546" formatCode="0.00E+00">
                  <c:v>9.91453E-4</c:v>
                </c:pt>
                <c:pt idx="128547" formatCode="0.00E+00">
                  <c:v>9.9744299999999998E-4</c:v>
                </c:pt>
                <c:pt idx="128548" formatCode="0.00E+00">
                  <c:v>1.0023E-3</c:v>
                </c:pt>
                <c:pt idx="128549" formatCode="0.00E+00">
                  <c:v>1.0060100000000001E-3</c:v>
                </c:pt>
                <c:pt idx="128550" formatCode="0.00E+00">
                  <c:v>1.00858E-3</c:v>
                </c:pt>
                <c:pt idx="128551" formatCode="0.00E+00">
                  <c:v>1.0099799999999999E-3</c:v>
                </c:pt>
                <c:pt idx="128552" formatCode="0.00E+00">
                  <c:v>1.01022E-3</c:v>
                </c:pt>
                <c:pt idx="128553" formatCode="0.00E+00">
                  <c:v>1.00928E-3</c:v>
                </c:pt>
                <c:pt idx="128554" formatCode="0.00E+00">
                  <c:v>1.0071800000000001E-3</c:v>
                </c:pt>
                <c:pt idx="128555" formatCode="0.00E+00">
                  <c:v>1.00391E-3</c:v>
                </c:pt>
                <c:pt idx="128556" formatCode="0.00E+00">
                  <c:v>9.994680000000001E-4</c:v>
                </c:pt>
                <c:pt idx="128557" formatCode="0.00E+00">
                  <c:v>9.9385800000000002E-4</c:v>
                </c:pt>
                <c:pt idx="128558" formatCode="0.00E+00">
                  <c:v>9.8708600000000008E-4</c:v>
                </c:pt>
                <c:pt idx="128559" formatCode="0.00E+00">
                  <c:v>9.7915799999999994E-4</c:v>
                </c:pt>
                <c:pt idx="128560" formatCode="0.00E+00">
                  <c:v>9.7008100000000002E-4</c:v>
                </c:pt>
                <c:pt idx="128561" formatCode="0.00E+00">
                  <c:v>9.5986499999999996E-4</c:v>
                </c:pt>
                <c:pt idx="128562" formatCode="0.00E+00">
                  <c:v>9.4852100000000002E-4</c:v>
                </c:pt>
                <c:pt idx="128563" formatCode="0.00E+00">
                  <c:v>9.3606199999999998E-4</c:v>
                </c:pt>
                <c:pt idx="128564" formatCode="0.00E+00">
                  <c:v>9.2250199999999996E-4</c:v>
                </c:pt>
                <c:pt idx="128565" formatCode="0.00E+00">
                  <c:v>9.0785699999999998E-4</c:v>
                </c:pt>
                <c:pt idx="128566" formatCode="0.00E+00">
                  <c:v>8.92145E-4</c:v>
                </c:pt>
                <c:pt idx="128567" formatCode="0.00E+00">
                  <c:v>8.7538299999999998E-4</c:v>
                </c:pt>
                <c:pt idx="128568" formatCode="0.00E+00">
                  <c:v>8.5759300000000003E-4</c:v>
                </c:pt>
                <c:pt idx="128569" formatCode="0.00E+00">
                  <c:v>8.3879600000000005E-4</c:v>
                </c:pt>
                <c:pt idx="128570" formatCode="0.00E+00">
                  <c:v>8.1901599999999999E-4</c:v>
                </c:pt>
                <c:pt idx="128571" formatCode="0.00E+00">
                  <c:v>7.9827700000000001E-4</c:v>
                </c:pt>
                <c:pt idx="128572" formatCode="0.00E+00">
                  <c:v>7.76606E-4</c:v>
                </c:pt>
                <c:pt idx="128573" formatCode="0.00E+00">
                  <c:v>7.5402800000000001E-4</c:v>
                </c:pt>
                <c:pt idx="128574" formatCode="0.00E+00">
                  <c:v>7.30574E-4</c:v>
                </c:pt>
                <c:pt idx="128575" formatCode="0.00E+00">
                  <c:v>7.0627199999999998E-4</c:v>
                </c:pt>
                <c:pt idx="128576" formatCode="0.00E+00">
                  <c:v>6.8115299999999999E-4</c:v>
                </c:pt>
                <c:pt idx="128577" formatCode="0.00E+00">
                  <c:v>6.5525000000000002E-4</c:v>
                </c:pt>
                <c:pt idx="128578" formatCode="0.00E+00">
                  <c:v>6.2859600000000004E-4</c:v>
                </c:pt>
                <c:pt idx="128579" formatCode="0.00E+00">
                  <c:v>6.0122300000000001E-4</c:v>
                </c:pt>
                <c:pt idx="128580" formatCode="0.00E+00">
                  <c:v>5.73169E-4</c:v>
                </c:pt>
                <c:pt idx="128581" formatCode="0.00E+00">
                  <c:v>5.4446799999999999E-4</c:v>
                </c:pt>
                <c:pt idx="128582" formatCode="0.00E+00">
                  <c:v>5.1515600000000001E-4</c:v>
                </c:pt>
                <c:pt idx="128583" formatCode="0.00E+00">
                  <c:v>4.8527299999999999E-4</c:v>
                </c:pt>
                <c:pt idx="128584" formatCode="0.00E+00">
                  <c:v>4.5485600000000001E-4</c:v>
                </c:pt>
                <c:pt idx="128585" formatCode="0.00E+00">
                  <c:v>4.2394299999999998E-4</c:v>
                </c:pt>
                <c:pt idx="128586" formatCode="0.00E+00">
                  <c:v>3.9257499999999999E-4</c:v>
                </c:pt>
                <c:pt idx="128587" formatCode="0.00E+00">
                  <c:v>3.6079200000000002E-4</c:v>
                </c:pt>
                <c:pt idx="128588" formatCode="0.00E+00">
                  <c:v>3.2863400000000001E-4</c:v>
                </c:pt>
                <c:pt idx="128589" formatCode="0.00E+00">
                  <c:v>2.96142E-4</c:v>
                </c:pt>
                <c:pt idx="128590" formatCode="0.00E+00">
                  <c:v>2.6335799999999999E-4</c:v>
                </c:pt>
                <c:pt idx="128591" formatCode="0.00E+00">
                  <c:v>2.30323E-4</c:v>
                </c:pt>
                <c:pt idx="128592" formatCode="0.00E+00">
                  <c:v>1.9707899999999999E-4</c:v>
                </c:pt>
                <c:pt idx="128593" formatCode="0.00E+00">
                  <c:v>1.6366800000000001E-4</c:v>
                </c:pt>
                <c:pt idx="128594" formatCode="0.00E+00">
                  <c:v>1.30133E-4</c:v>
                </c:pt>
                <c:pt idx="128595" formatCode="0.00E+00">
                  <c:v>9.6515900000000002E-5</c:v>
                </c:pt>
                <c:pt idx="128596" formatCode="0.00E+00">
                  <c:v>6.2858499999999995E-5</c:v>
                </c:pt>
                <c:pt idx="128597" formatCode="0.00E+00">
                  <c:v>2.9203100000000002E-5</c:v>
                </c:pt>
                <c:pt idx="128598" formatCode="0.00E+00">
                  <c:v>-4.4082800000000001E-6</c:v>
                </c:pt>
                <c:pt idx="128599" formatCode="0.00E+00">
                  <c:v>-3.7933799999999999E-5</c:v>
                </c:pt>
                <c:pt idx="128600" formatCode="0.00E+00">
                  <c:v>-7.1332099999999994E-5</c:v>
                </c:pt>
                <c:pt idx="128601" formatCode="0.00E+00">
                  <c:v>-1.0456200000000001E-4</c:v>
                </c:pt>
                <c:pt idx="128602" formatCode="0.00E+00">
                  <c:v>-1.3758299999999999E-4</c:v>
                </c:pt>
                <c:pt idx="128603" formatCode="0.00E+00">
                  <c:v>-1.70354E-4</c:v>
                </c:pt>
                <c:pt idx="128604" formatCode="0.00E+00">
                  <c:v>-2.0283500000000001E-4</c:v>
                </c:pt>
                <c:pt idx="128605" formatCode="0.00E+00">
                  <c:v>-2.3498799999999999E-4</c:v>
                </c:pt>
                <c:pt idx="128606" formatCode="0.00E+00">
                  <c:v>-2.66774E-4</c:v>
                </c:pt>
                <c:pt idx="128607" formatCode="0.00E+00">
                  <c:v>-2.9815499999999998E-4</c:v>
                </c:pt>
                <c:pt idx="128608" formatCode="0.00E+00">
                  <c:v>-3.2909399999999999E-4</c:v>
                </c:pt>
                <c:pt idx="128609" formatCode="0.00E+00">
                  <c:v>-3.5955399999999999E-4</c:v>
                </c:pt>
                <c:pt idx="128610" formatCode="0.00E+00">
                  <c:v>-3.8949900000000002E-4</c:v>
                </c:pt>
                <c:pt idx="128611" formatCode="0.00E+00">
                  <c:v>-4.1889599999999998E-4</c:v>
                </c:pt>
                <c:pt idx="128612" formatCode="0.00E+00">
                  <c:v>-4.4770999999999998E-4</c:v>
                </c:pt>
                <c:pt idx="128613" formatCode="0.00E+00">
                  <c:v>-4.75909E-4</c:v>
                </c:pt>
                <c:pt idx="128614" formatCode="0.00E+00">
                  <c:v>-5.0346099999999997E-4</c:v>
                </c:pt>
                <c:pt idx="128615" formatCode="0.00E+00">
                  <c:v>-5.3033500000000005E-4</c:v>
                </c:pt>
                <c:pt idx="128616" formatCode="0.00E+00">
                  <c:v>-5.5650100000000004E-4</c:v>
                </c:pt>
                <c:pt idx="128617" formatCode="0.00E+00">
                  <c:v>-5.8193199999999996E-4</c:v>
                </c:pt>
                <c:pt idx="128618" formatCode="0.00E+00">
                  <c:v>-6.066E-4</c:v>
                </c:pt>
                <c:pt idx="128619" formatCode="0.00E+00">
                  <c:v>-6.3047999999999999E-4</c:v>
                </c:pt>
                <c:pt idx="128620" formatCode="0.00E+00">
                  <c:v>-6.5354499999999995E-4</c:v>
                </c:pt>
                <c:pt idx="128621" formatCode="0.00E+00">
                  <c:v>-6.7577399999999997E-4</c:v>
                </c:pt>
                <c:pt idx="128622" formatCode="0.00E+00">
                  <c:v>-6.97143E-4</c:v>
                </c:pt>
                <c:pt idx="128623" formatCode="0.00E+00">
                  <c:v>-7.1763199999999995E-4</c:v>
                </c:pt>
                <c:pt idx="128624" formatCode="0.00E+00">
                  <c:v>-7.3722200000000005E-4</c:v>
                </c:pt>
                <c:pt idx="128625" formatCode="0.00E+00">
                  <c:v>-7.5589400000000001E-4</c:v>
                </c:pt>
                <c:pt idx="128626" formatCode="0.00E+00">
                  <c:v>-7.7363200000000001E-4</c:v>
                </c:pt>
                <c:pt idx="128627" formatCode="0.00E+00">
                  <c:v>-7.9042000000000001E-4</c:v>
                </c:pt>
                <c:pt idx="128628" formatCode="0.00E+00">
                  <c:v>-8.0624500000000003E-4</c:v>
                </c:pt>
                <c:pt idx="128629" formatCode="0.00E+00">
                  <c:v>-8.2109399999999997E-4</c:v>
                </c:pt>
                <c:pt idx="128630" formatCode="0.00E+00">
                  <c:v>-8.34957E-4</c:v>
                </c:pt>
                <c:pt idx="128631" formatCode="0.00E+00">
                  <c:v>-8.4782300000000004E-4</c:v>
                </c:pt>
                <c:pt idx="128632" formatCode="0.00E+00">
                  <c:v>-8.5968399999999999E-4</c:v>
                </c:pt>
                <c:pt idx="128633" formatCode="0.00E+00">
                  <c:v>-8.7053499999999997E-4</c:v>
                </c:pt>
                <c:pt idx="128634" formatCode="0.00E+00">
                  <c:v>-8.8037E-4</c:v>
                </c:pt>
                <c:pt idx="128635" formatCode="0.00E+00">
                  <c:v>-8.89184E-4</c:v>
                </c:pt>
                <c:pt idx="128636" formatCode="0.00E+00">
                  <c:v>-8.9697699999999997E-4</c:v>
                </c:pt>
                <c:pt idx="128637" formatCode="0.00E+00">
                  <c:v>-9.0374699999999999E-4</c:v>
                </c:pt>
                <c:pt idx="128638" formatCode="0.00E+00">
                  <c:v>-9.0949399999999995E-4</c:v>
                </c:pt>
                <c:pt idx="128639" formatCode="0.00E+00">
                  <c:v>-9.14221E-4</c:v>
                </c:pt>
                <c:pt idx="128640" formatCode="0.00E+00">
                  <c:v>-9.1793199999999999E-4</c:v>
                </c:pt>
                <c:pt idx="128641" formatCode="0.00E+00">
                  <c:v>-9.2062999999999997E-4</c:v>
                </c:pt>
                <c:pt idx="128642" formatCode="0.00E+00">
                  <c:v>-9.2232299999999996E-4</c:v>
                </c:pt>
                <c:pt idx="128643" formatCode="0.00E+00">
                  <c:v>-9.2301799999999995E-4</c:v>
                </c:pt>
                <c:pt idx="128644" formatCode="0.00E+00">
                  <c:v>-9.2272299999999997E-4</c:v>
                </c:pt>
                <c:pt idx="128645" formatCode="0.00E+00">
                  <c:v>-9.2144899999999997E-4</c:v>
                </c:pt>
                <c:pt idx="128646" formatCode="0.00E+00">
                  <c:v>-9.1920700000000001E-4</c:v>
                </c:pt>
                <c:pt idx="128647" formatCode="0.00E+00">
                  <c:v>-9.1600999999999998E-4</c:v>
                </c:pt>
                <c:pt idx="128648" formatCode="0.00E+00">
                  <c:v>-9.1187199999999999E-4</c:v>
                </c:pt>
                <c:pt idx="128649" formatCode="0.00E+00">
                  <c:v>-9.0680800000000005E-4</c:v>
                </c:pt>
                <c:pt idx="128650" formatCode="0.00E+00">
                  <c:v>-9.0083299999999997E-4</c:v>
                </c:pt>
                <c:pt idx="128651" formatCode="0.00E+00">
                  <c:v>-8.9396699999999996E-4</c:v>
                </c:pt>
                <c:pt idx="128652" formatCode="0.00E+00">
                  <c:v>-8.8622500000000003E-4</c:v>
                </c:pt>
                <c:pt idx="128653" formatCode="0.00E+00">
                  <c:v>-8.77629E-4</c:v>
                </c:pt>
                <c:pt idx="128654" formatCode="0.00E+00">
                  <c:v>-8.6819900000000005E-4</c:v>
                </c:pt>
                <c:pt idx="128655" formatCode="0.00E+00">
                  <c:v>-8.5795499999999998E-4</c:v>
                </c:pt>
                <c:pt idx="128656" formatCode="0.00E+00">
                  <c:v>-8.4692000000000003E-4</c:v>
                </c:pt>
                <c:pt idx="128657" formatCode="0.00E+00">
                  <c:v>-8.3511800000000004E-4</c:v>
                </c:pt>
                <c:pt idx="128658" formatCode="0.00E+00">
                  <c:v>-8.2257100000000002E-4</c:v>
                </c:pt>
                <c:pt idx="128659" formatCode="0.00E+00">
                  <c:v>-8.0930499999999996E-4</c:v>
                </c:pt>
                <c:pt idx="128660" formatCode="0.00E+00">
                  <c:v>-7.9534600000000005E-4</c:v>
                </c:pt>
                <c:pt idx="128661" formatCode="0.00E+00">
                  <c:v>-7.8071800000000002E-4</c:v>
                </c:pt>
                <c:pt idx="128662" formatCode="0.00E+00">
                  <c:v>-7.6544999999999998E-4</c:v>
                </c:pt>
                <c:pt idx="128663" formatCode="0.00E+00">
                  <c:v>-7.4956800000000004E-4</c:v>
                </c:pt>
                <c:pt idx="128664" formatCode="0.00E+00">
                  <c:v>-7.3309899999999997E-4</c:v>
                </c:pt>
                <c:pt idx="128665" formatCode="0.00E+00">
                  <c:v>-7.1607300000000001E-4</c:v>
                </c:pt>
                <c:pt idx="128666" formatCode="0.00E+00">
                  <c:v>-6.9851799999999997E-4</c:v>
                </c:pt>
                <c:pt idx="128667" formatCode="0.00E+00">
                  <c:v>-6.8046199999999995E-4</c:v>
                </c:pt>
                <c:pt idx="128668" formatCode="0.00E+00">
                  <c:v>-6.6193600000000001E-4</c:v>
                </c:pt>
                <c:pt idx="128669" formatCode="0.00E+00">
                  <c:v>-6.4296899999999996E-4</c:v>
                </c:pt>
                <c:pt idx="128670" formatCode="0.00E+00">
                  <c:v>-6.2359000000000004E-4</c:v>
                </c:pt>
                <c:pt idx="128671" formatCode="0.00E+00">
                  <c:v>-6.0382999999999997E-4</c:v>
                </c:pt>
                <c:pt idx="128672" formatCode="0.00E+00">
                  <c:v>-5.8371900000000001E-4</c:v>
                </c:pt>
                <c:pt idx="128673" formatCode="0.00E+00">
                  <c:v>-5.6328699999999999E-4</c:v>
                </c:pt>
                <c:pt idx="128674" formatCode="0.00E+00">
                  <c:v>-5.4256300000000003E-4</c:v>
                </c:pt>
                <c:pt idx="128675" formatCode="0.00E+00">
                  <c:v>-5.2157899999999999E-4</c:v>
                </c:pt>
                <c:pt idx="128676" formatCode="0.00E+00">
                  <c:v>-5.0036500000000001E-4</c:v>
                </c:pt>
                <c:pt idx="128677" formatCode="0.00E+00">
                  <c:v>-4.78949E-4</c:v>
                </c:pt>
                <c:pt idx="128678" formatCode="0.00E+00">
                  <c:v>-4.57362E-4</c:v>
                </c:pt>
                <c:pt idx="128679" formatCode="0.00E+00">
                  <c:v>-4.3563299999999999E-4</c:v>
                </c:pt>
                <c:pt idx="128680" formatCode="0.00E+00">
                  <c:v>-4.1379200000000001E-4</c:v>
                </c:pt>
                <c:pt idx="128681" formatCode="0.00E+00">
                  <c:v>-3.9186700000000001E-4</c:v>
                </c:pt>
                <c:pt idx="128682" formatCode="0.00E+00">
                  <c:v>-3.69887E-4</c:v>
                </c:pt>
                <c:pt idx="128683" formatCode="0.00E+00">
                  <c:v>-3.4788000000000001E-4</c:v>
                </c:pt>
                <c:pt idx="128684" formatCode="0.00E+00">
                  <c:v>-3.2587300000000002E-4</c:v>
                </c:pt>
                <c:pt idx="128685" formatCode="0.00E+00">
                  <c:v>-3.0389300000000001E-4</c:v>
                </c:pt>
                <c:pt idx="128686" formatCode="0.00E+00">
                  <c:v>-2.8196800000000001E-4</c:v>
                </c:pt>
                <c:pt idx="128687" formatCode="0.00E+00">
                  <c:v>-2.60122E-4</c:v>
                </c:pt>
                <c:pt idx="128688" formatCode="0.00E+00">
                  <c:v>-2.3838099999999999E-4</c:v>
                </c:pt>
                <c:pt idx="128689" formatCode="0.00E+00">
                  <c:v>-2.1677099999999999E-4</c:v>
                </c:pt>
                <c:pt idx="128690" formatCode="0.00E+00">
                  <c:v>-1.9531400000000001E-4</c:v>
                </c:pt>
                <c:pt idx="128691" formatCode="0.00E+00">
                  <c:v>-1.7403500000000001E-4</c:v>
                </c:pt>
                <c:pt idx="128692" formatCode="0.00E+00">
                  <c:v>-1.52955E-4</c:v>
                </c:pt>
                <c:pt idx="128693" formatCode="0.00E+00">
                  <c:v>-1.3209699999999999E-4</c:v>
                </c:pt>
                <c:pt idx="128694" formatCode="0.00E+00">
                  <c:v>-1.11481E-4</c:v>
                </c:pt>
                <c:pt idx="128695" formatCode="0.00E+00">
                  <c:v>-9.1127799999999998E-5</c:v>
                </c:pt>
                <c:pt idx="128696" formatCode="0.00E+00">
                  <c:v>-7.1056099999999999E-5</c:v>
                </c:pt>
                <c:pt idx="128697" formatCode="0.00E+00">
                  <c:v>-5.12846E-5</c:v>
                </c:pt>
                <c:pt idx="128698" formatCode="0.00E+00">
                  <c:v>-3.18306E-5</c:v>
                </c:pt>
                <c:pt idx="128699" formatCode="0.00E+00">
                  <c:v>-1.27107E-5</c:v>
                </c:pt>
                <c:pt idx="128700" formatCode="0.00E+00">
                  <c:v>6.0594300000000004E-6</c:v>
                </c:pt>
                <c:pt idx="128701" formatCode="0.00E+00">
                  <c:v>2.4465100000000001E-5</c:v>
                </c:pt>
                <c:pt idx="128702" formatCode="0.00E+00">
                  <c:v>4.24926E-5</c:v>
                </c:pt>
                <c:pt idx="128703" formatCode="0.00E+00">
                  <c:v>6.01292E-5</c:v>
                </c:pt>
                <c:pt idx="128704" formatCode="0.00E+00">
                  <c:v>7.7362999999999998E-5</c:v>
                </c:pt>
                <c:pt idx="128705" formatCode="0.00E+00">
                  <c:v>9.4183299999999997E-5</c:v>
                </c:pt>
                <c:pt idx="128706" formatCode="0.00E+00">
                  <c:v>1.1058E-4</c:v>
                </c:pt>
                <c:pt idx="128707" formatCode="0.00E+00">
                  <c:v>1.2654499999999999E-4</c:v>
                </c:pt>
                <c:pt idx="128708" formatCode="0.00E+00">
                  <c:v>1.4207E-4</c:v>
                </c:pt>
                <c:pt idx="128709" formatCode="0.00E+00">
                  <c:v>1.57147E-4</c:v>
                </c:pt>
                <c:pt idx="128710" formatCode="0.00E+00">
                  <c:v>1.7177199999999999E-4</c:v>
                </c:pt>
                <c:pt idx="128711" formatCode="0.00E+00">
                  <c:v>1.8593900000000001E-4</c:v>
                </c:pt>
                <c:pt idx="128712" formatCode="0.00E+00">
                  <c:v>1.9964399999999999E-4</c:v>
                </c:pt>
                <c:pt idx="128713" formatCode="0.00E+00">
                  <c:v>2.1288399999999999E-4</c:v>
                </c:pt>
                <c:pt idx="128714" formatCode="0.00E+00">
                  <c:v>2.25658E-4</c:v>
                </c:pt>
                <c:pt idx="128715" formatCode="0.00E+00">
                  <c:v>2.37963E-4</c:v>
                </c:pt>
                <c:pt idx="128716" formatCode="0.00E+00">
                  <c:v>2.498E-4</c:v>
                </c:pt>
                <c:pt idx="128717" formatCode="0.00E+00">
                  <c:v>2.6116900000000001E-4</c:v>
                </c:pt>
                <c:pt idx="128718" formatCode="0.00E+00">
                  <c:v>2.7207199999999999E-4</c:v>
                </c:pt>
                <c:pt idx="128719" formatCode="0.00E+00">
                  <c:v>2.8251200000000001E-4</c:v>
                </c:pt>
                <c:pt idx="128720" formatCode="0.00E+00">
                  <c:v>2.9249000000000001E-4</c:v>
                </c:pt>
                <c:pt idx="128721" formatCode="0.00E+00">
                  <c:v>3.0201199999999999E-4</c:v>
                </c:pt>
                <c:pt idx="128722" formatCode="0.00E+00">
                  <c:v>3.1108299999999998E-4</c:v>
                </c:pt>
                <c:pt idx="128723" formatCode="0.00E+00">
                  <c:v>3.1970700000000002E-4</c:v>
                </c:pt>
                <c:pt idx="128724" formatCode="0.00E+00">
                  <c:v>3.2789100000000002E-4</c:v>
                </c:pt>
                <c:pt idx="128725" formatCode="0.00E+00">
                  <c:v>3.3564199999999998E-4</c:v>
                </c:pt>
                <c:pt idx="128726" formatCode="0.00E+00">
                  <c:v>3.4296799999999997E-4</c:v>
                </c:pt>
                <c:pt idx="128727" formatCode="0.00E+00">
                  <c:v>3.4987700000000001E-4</c:v>
                </c:pt>
                <c:pt idx="128728" formatCode="0.00E+00">
                  <c:v>3.5637800000000002E-4</c:v>
                </c:pt>
                <c:pt idx="128729" formatCode="0.00E+00">
                  <c:v>3.6247999999999999E-4</c:v>
                </c:pt>
                <c:pt idx="128730" formatCode="0.00E+00">
                  <c:v>3.68193E-4</c:v>
                </c:pt>
                <c:pt idx="128731" formatCode="0.00E+00">
                  <c:v>3.7352799999999998E-4</c:v>
                </c:pt>
                <c:pt idx="128732" formatCode="0.00E+00">
                  <c:v>3.7849599999999998E-4</c:v>
                </c:pt>
                <c:pt idx="128733" formatCode="0.00E+00">
                  <c:v>3.8310900000000002E-4</c:v>
                </c:pt>
                <c:pt idx="128734" formatCode="0.00E+00">
                  <c:v>3.87377E-4</c:v>
                </c:pt>
                <c:pt idx="128735" formatCode="0.00E+00">
                  <c:v>3.9131300000000001E-4</c:v>
                </c:pt>
                <c:pt idx="128736" formatCode="0.00E+00">
                  <c:v>3.9492999999999999E-4</c:v>
                </c:pt>
                <c:pt idx="128737" formatCode="0.00E+00">
                  <c:v>3.9824100000000002E-4</c:v>
                </c:pt>
                <c:pt idx="128738" formatCode="0.00E+00">
                  <c:v>4.0125799999999999E-4</c:v>
                </c:pt>
                <c:pt idx="128739" formatCode="0.00E+00">
                  <c:v>4.0399400000000002E-4</c:v>
                </c:pt>
                <c:pt idx="128740" formatCode="0.00E+00">
                  <c:v>4.0646299999999997E-4</c:v>
                </c:pt>
                <c:pt idx="128741" formatCode="0.00E+00">
                  <c:v>4.0867900000000001E-4</c:v>
                </c:pt>
                <c:pt idx="128742" formatCode="0.00E+00">
                  <c:v>4.10655E-4</c:v>
                </c:pt>
                <c:pt idx="128743" formatCode="0.00E+00">
                  <c:v>4.12404E-4</c:v>
                </c:pt>
                <c:pt idx="128744" formatCode="0.00E+00">
                  <c:v>4.1394000000000001E-4</c:v>
                </c:pt>
                <c:pt idx="128745" formatCode="0.00E+00">
                  <c:v>4.1527699999999997E-4</c:v>
                </c:pt>
                <c:pt idx="128746" formatCode="0.00E+00">
                  <c:v>4.1642799999999999E-4</c:v>
                </c:pt>
                <c:pt idx="128747" formatCode="0.00E+00">
                  <c:v>4.1740700000000001E-4</c:v>
                </c:pt>
                <c:pt idx="128748" formatCode="0.00E+00">
                  <c:v>4.1822700000000002E-4</c:v>
                </c:pt>
                <c:pt idx="128749" formatCode="0.00E+00">
                  <c:v>4.1889999999999999E-4</c:v>
                </c:pt>
                <c:pt idx="128750" formatCode="0.00E+00">
                  <c:v>4.19441E-4</c:v>
                </c:pt>
                <c:pt idx="128751" formatCode="0.00E+00">
                  <c:v>4.19861E-4</c:v>
                </c:pt>
                <c:pt idx="128752" formatCode="0.00E+00">
                  <c:v>4.2017299999999998E-4</c:v>
                </c:pt>
                <c:pt idx="128753" formatCode="0.00E+00">
                  <c:v>4.20388E-4</c:v>
                </c:pt>
                <c:pt idx="128754" formatCode="0.00E+00">
                  <c:v>4.20519E-4</c:v>
                </c:pt>
                <c:pt idx="128755" formatCode="0.00E+00">
                  <c:v>4.20577E-4</c:v>
                </c:pt>
                <c:pt idx="128756" formatCode="0.00E+00">
                  <c:v>4.2057200000000002E-4</c:v>
                </c:pt>
                <c:pt idx="128757" formatCode="0.00E+00">
                  <c:v>4.2051499999999999E-4</c:v>
                </c:pt>
                <c:pt idx="128758" formatCode="0.00E+00">
                  <c:v>4.2041700000000002E-4</c:v>
                </c:pt>
                <c:pt idx="128759" formatCode="0.00E+00">
                  <c:v>4.2028600000000002E-4</c:v>
                </c:pt>
                <c:pt idx="128760" formatCode="0.00E+00">
                  <c:v>4.2013199999999998E-4</c:v>
                </c:pt>
                <c:pt idx="128761" formatCode="0.00E+00">
                  <c:v>4.1996299999999998E-4</c:v>
                </c:pt>
                <c:pt idx="128762" formatCode="0.00E+00">
                  <c:v>4.1978700000000002E-4</c:v>
                </c:pt>
                <c:pt idx="128763" formatCode="0.00E+00">
                  <c:v>4.1961100000000002E-4</c:v>
                </c:pt>
                <c:pt idx="128764" formatCode="0.00E+00">
                  <c:v>4.1944200000000001E-4</c:v>
                </c:pt>
                <c:pt idx="128765" formatCode="0.00E+00">
                  <c:v>4.19286E-4</c:v>
                </c:pt>
                <c:pt idx="128766" formatCode="0.00E+00">
                  <c:v>4.1914900000000001E-4</c:v>
                </c:pt>
                <c:pt idx="128767" formatCode="0.00E+00">
                  <c:v>4.1903600000000002E-4</c:v>
                </c:pt>
                <c:pt idx="128768" formatCode="0.00E+00">
                  <c:v>4.1895000000000002E-4</c:v>
                </c:pt>
                <c:pt idx="128769" formatCode="0.00E+00">
                  <c:v>4.1889599999999998E-4</c:v>
                </c:pt>
                <c:pt idx="128770" formatCode="0.00E+00">
                  <c:v>4.1887599999999999E-4</c:v>
                </c:pt>
                <c:pt idx="128771" formatCode="0.00E+00">
                  <c:v>4.1889199999999997E-4</c:v>
                </c:pt>
                <c:pt idx="128772" formatCode="0.00E+00">
                  <c:v>4.1894600000000001E-4</c:v>
                </c:pt>
                <c:pt idx="128773" formatCode="0.00E+00">
                  <c:v>4.1903900000000001E-4</c:v>
                </c:pt>
                <c:pt idx="128774" formatCode="0.00E+00">
                  <c:v>4.1917099999999998E-4</c:v>
                </c:pt>
                <c:pt idx="128775" formatCode="0.00E+00">
                  <c:v>4.19341E-4</c:v>
                </c:pt>
                <c:pt idx="128776" formatCode="0.00E+00">
                  <c:v>4.19548E-4</c:v>
                </c:pt>
                <c:pt idx="128777" formatCode="0.00E+00">
                  <c:v>4.1979099999999998E-4</c:v>
                </c:pt>
                <c:pt idx="128778" formatCode="0.00E+00">
                  <c:v>4.2006600000000003E-4</c:v>
                </c:pt>
                <c:pt idx="128779" formatCode="0.00E+00">
                  <c:v>4.2036999999999999E-4</c:v>
                </c:pt>
                <c:pt idx="128780" formatCode="0.00E+00">
                  <c:v>4.20701E-4</c:v>
                </c:pt>
                <c:pt idx="128781" formatCode="0.00E+00">
                  <c:v>4.2105199999999999E-4</c:v>
                </c:pt>
                <c:pt idx="128782" formatCode="0.00E+00">
                  <c:v>4.2141900000000003E-4</c:v>
                </c:pt>
                <c:pt idx="128783" formatCode="0.00E+00">
                  <c:v>4.21796E-4</c:v>
                </c:pt>
                <c:pt idx="128784" formatCode="0.00E+00">
                  <c:v>4.2217699999999998E-4</c:v>
                </c:pt>
                <c:pt idx="128785" formatCode="0.00E+00">
                  <c:v>4.2255400000000001E-4</c:v>
                </c:pt>
                <c:pt idx="128786" formatCode="0.00E+00">
                  <c:v>4.2292000000000002E-4</c:v>
                </c:pt>
                <c:pt idx="128787" formatCode="0.00E+00">
                  <c:v>4.2326700000000001E-4</c:v>
                </c:pt>
                <c:pt idx="128788" formatCode="0.00E+00">
                  <c:v>4.2358599999999999E-4</c:v>
                </c:pt>
                <c:pt idx="128789" formatCode="0.00E+00">
                  <c:v>4.2386799999999999E-4</c:v>
                </c:pt>
                <c:pt idx="128790" formatCode="0.00E+00">
                  <c:v>4.2410400000000002E-4</c:v>
                </c:pt>
                <c:pt idx="128791" formatCode="0.00E+00">
                  <c:v>4.24282E-4</c:v>
                </c:pt>
                <c:pt idx="128792" formatCode="0.00E+00">
                  <c:v>4.2439399999999998E-4</c:v>
                </c:pt>
                <c:pt idx="128793" formatCode="0.00E+00">
                  <c:v>4.2442700000000001E-4</c:v>
                </c:pt>
                <c:pt idx="128794" formatCode="0.00E+00">
                  <c:v>4.2437099999999999E-4</c:v>
                </c:pt>
                <c:pt idx="128795" formatCode="0.00E+00">
                  <c:v>4.24213E-4</c:v>
                </c:pt>
                <c:pt idx="128796" formatCode="0.00E+00">
                  <c:v>4.2394200000000001E-4</c:v>
                </c:pt>
                <c:pt idx="128797" formatCode="0.00E+00">
                  <c:v>4.2354600000000001E-4</c:v>
                </c:pt>
                <c:pt idx="128798" formatCode="0.00E+00">
                  <c:v>4.2301099999999999E-4</c:v>
                </c:pt>
                <c:pt idx="128799" formatCode="0.00E+00">
                  <c:v>4.2232599999999999E-4</c:v>
                </c:pt>
                <c:pt idx="128800" formatCode="0.00E+00">
                  <c:v>4.2147700000000002E-4</c:v>
                </c:pt>
                <c:pt idx="128801" formatCode="0.00E+00">
                  <c:v>4.2045100000000002E-4</c:v>
                </c:pt>
                <c:pt idx="128802" formatCode="0.00E+00">
                  <c:v>4.1923500000000001E-4</c:v>
                </c:pt>
                <c:pt idx="128803" formatCode="0.00E+00">
                  <c:v>4.17816E-4</c:v>
                </c:pt>
                <c:pt idx="128804" formatCode="0.00E+00">
                  <c:v>4.1618100000000001E-4</c:v>
                </c:pt>
                <c:pt idx="128805" formatCode="0.00E+00">
                  <c:v>4.1431500000000001E-4</c:v>
                </c:pt>
                <c:pt idx="128806" formatCode="0.00E+00">
                  <c:v>4.1220699999999999E-4</c:v>
                </c:pt>
                <c:pt idx="128807" formatCode="0.00E+00">
                  <c:v>4.09842E-4</c:v>
                </c:pt>
                <c:pt idx="128808" formatCode="0.00E+00">
                  <c:v>4.0720900000000001E-4</c:v>
                </c:pt>
                <c:pt idx="128809" formatCode="0.00E+00">
                  <c:v>4.04292E-4</c:v>
                </c:pt>
                <c:pt idx="128810" formatCode="0.00E+00">
                  <c:v>4.0108100000000002E-4</c:v>
                </c:pt>
                <c:pt idx="128811" formatCode="0.00E+00">
                  <c:v>3.9756200000000001E-4</c:v>
                </c:pt>
                <c:pt idx="128812" formatCode="0.00E+00">
                  <c:v>3.9372400000000003E-4</c:v>
                </c:pt>
                <c:pt idx="128813" formatCode="0.00E+00">
                  <c:v>3.8955400000000002E-4</c:v>
                </c:pt>
                <c:pt idx="128814" formatCode="0.00E+00">
                  <c:v>3.8504000000000001E-4</c:v>
                </c:pt>
                <c:pt idx="128815" formatCode="0.00E+00">
                  <c:v>3.8017200000000002E-4</c:v>
                </c:pt>
                <c:pt idx="128816" formatCode="0.00E+00">
                  <c:v>3.7493800000000001E-4</c:v>
                </c:pt>
                <c:pt idx="128817" formatCode="0.00E+00">
                  <c:v>3.6932799999999998E-4</c:v>
                </c:pt>
                <c:pt idx="128818" formatCode="0.00E+00">
                  <c:v>3.6333300000000003E-4</c:v>
                </c:pt>
                <c:pt idx="128819" formatCode="0.00E+00">
                  <c:v>3.5694200000000001E-4</c:v>
                </c:pt>
                <c:pt idx="128820" formatCode="0.00E+00">
                  <c:v>3.5014699999999998E-4</c:v>
                </c:pt>
                <c:pt idx="128821" formatCode="0.00E+00">
                  <c:v>3.42939E-4</c:v>
                </c:pt>
                <c:pt idx="128822" formatCode="0.00E+00">
                  <c:v>3.3531099999999997E-4</c:v>
                </c:pt>
                <c:pt idx="128823" formatCode="0.00E+00">
                  <c:v>3.27256E-4</c:v>
                </c:pt>
                <c:pt idx="128824" formatCode="0.00E+00">
                  <c:v>3.1876799999999998E-4</c:v>
                </c:pt>
                <c:pt idx="128825" formatCode="0.00E+00">
                  <c:v>3.0983900000000001E-4</c:v>
                </c:pt>
                <c:pt idx="128826" formatCode="0.00E+00">
                  <c:v>3.0046700000000001E-4</c:v>
                </c:pt>
                <c:pt idx="128827" formatCode="0.00E+00">
                  <c:v>2.9064500000000002E-4</c:v>
                </c:pt>
                <c:pt idx="128828" formatCode="0.00E+00">
                  <c:v>2.8037199999999998E-4</c:v>
                </c:pt>
                <c:pt idx="128829" formatCode="0.00E+00">
                  <c:v>2.6964300000000002E-4</c:v>
                </c:pt>
                <c:pt idx="128830" formatCode="0.00E+00">
                  <c:v>2.5845799999999998E-4</c:v>
                </c:pt>
                <c:pt idx="128831" formatCode="0.00E+00">
                  <c:v>2.46815E-4</c:v>
                </c:pt>
                <c:pt idx="128832" formatCode="0.00E+00">
                  <c:v>2.3471399999999999E-4</c:v>
                </c:pt>
                <c:pt idx="128833" formatCode="0.00E+00">
                  <c:v>2.2215599999999999E-4</c:v>
                </c:pt>
                <c:pt idx="128834" formatCode="0.00E+00">
                  <c:v>2.09142E-4</c:v>
                </c:pt>
                <c:pt idx="128835" formatCode="0.00E+00">
                  <c:v>1.9567400000000001E-4</c:v>
                </c:pt>
                <c:pt idx="128836" formatCode="0.00E+00">
                  <c:v>1.8175600000000001E-4</c:v>
                </c:pt>
                <c:pt idx="128837" formatCode="0.00E+00">
                  <c:v>1.67393E-4</c:v>
                </c:pt>
                <c:pt idx="128838" formatCode="0.00E+00">
                  <c:v>1.52588E-4</c:v>
                </c:pt>
                <c:pt idx="128839" formatCode="0.00E+00">
                  <c:v>1.3735E-4</c:v>
                </c:pt>
                <c:pt idx="128840" formatCode="0.00E+00">
                  <c:v>1.21684E-4</c:v>
                </c:pt>
                <c:pt idx="128841" formatCode="0.00E+00">
                  <c:v>1.05598E-4</c:v>
                </c:pt>
                <c:pt idx="128842" formatCode="0.00E+00">
                  <c:v>8.9101600000000001E-5</c:v>
                </c:pt>
                <c:pt idx="128843" formatCode="0.00E+00">
                  <c:v>7.2204699999999997E-5</c:v>
                </c:pt>
                <c:pt idx="128844" formatCode="0.00E+00">
                  <c:v>5.4917899999999998E-5</c:v>
                </c:pt>
                <c:pt idx="128845" formatCode="0.00E+00">
                  <c:v>3.7252799999999997E-5</c:v>
                </c:pt>
                <c:pt idx="128846" formatCode="0.00E+00">
                  <c:v>1.9222300000000001E-5</c:v>
                </c:pt>
                <c:pt idx="128847" formatCode="0.00E+00">
                  <c:v>8.3981899999999998E-7</c:v>
                </c:pt>
                <c:pt idx="128848" formatCode="0.00E+00">
                  <c:v>-1.7880199999999999E-5</c:v>
                </c:pt>
                <c:pt idx="128849" formatCode="0.00E+00">
                  <c:v>-3.6922299999999997E-5</c:v>
                </c:pt>
                <c:pt idx="128850" formatCode="0.00E+00">
                  <c:v>-5.6270300000000002E-5</c:v>
                </c:pt>
                <c:pt idx="128851" formatCode="0.00E+00">
                  <c:v>-7.5907099999999997E-5</c:v>
                </c:pt>
                <c:pt idx="128852" formatCode="0.00E+00">
                  <c:v>-9.5814800000000003E-5</c:v>
                </c:pt>
                <c:pt idx="128853" formatCode="0.00E+00">
                  <c:v>-1.15975E-4</c:v>
                </c:pt>
                <c:pt idx="128854" formatCode="0.00E+00">
                  <c:v>-1.36367E-4</c:v>
                </c:pt>
                <c:pt idx="128855" formatCode="0.00E+00">
                  <c:v>-1.56971E-4</c:v>
                </c:pt>
                <c:pt idx="128856" formatCode="0.00E+00">
                  <c:v>-1.7776700000000001E-4</c:v>
                </c:pt>
                <c:pt idx="128857" formatCode="0.00E+00">
                  <c:v>-1.9873100000000001E-4</c:v>
                </c:pt>
                <c:pt idx="128858" formatCode="0.00E+00">
                  <c:v>-2.19843E-4</c:v>
                </c:pt>
                <c:pt idx="128859" formatCode="0.00E+00">
                  <c:v>-2.4107800000000001E-4</c:v>
                </c:pt>
                <c:pt idx="128860" formatCode="0.00E+00">
                  <c:v>-2.6241200000000001E-4</c:v>
                </c:pt>
                <c:pt idx="128861" formatCode="0.00E+00">
                  <c:v>-2.8382199999999998E-4</c:v>
                </c:pt>
                <c:pt idx="128862" formatCode="0.00E+00">
                  <c:v>-3.0528199999999998E-4</c:v>
                </c:pt>
                <c:pt idx="128863" formatCode="0.00E+00">
                  <c:v>-3.26767E-4</c:v>
                </c:pt>
                <c:pt idx="128864" formatCode="0.00E+00">
                  <c:v>-3.4824999999999998E-4</c:v>
                </c:pt>
                <c:pt idx="128865" formatCode="0.00E+00">
                  <c:v>-3.6970599999999997E-4</c:v>
                </c:pt>
                <c:pt idx="128866" formatCode="0.00E+00">
                  <c:v>-3.9110600000000001E-4</c:v>
                </c:pt>
                <c:pt idx="128867" formatCode="0.00E+00">
                  <c:v>-4.1242500000000001E-4</c:v>
                </c:pt>
                <c:pt idx="128868" formatCode="0.00E+00">
                  <c:v>-4.3363400000000002E-4</c:v>
                </c:pt>
                <c:pt idx="128869" formatCode="0.00E+00">
                  <c:v>-4.5470500000000002E-4</c:v>
                </c:pt>
                <c:pt idx="128870" formatCode="0.00E+00">
                  <c:v>-4.7561000000000001E-4</c:v>
                </c:pt>
                <c:pt idx="128871" formatCode="0.00E+00">
                  <c:v>-4.9632099999999998E-4</c:v>
                </c:pt>
                <c:pt idx="128872" formatCode="0.00E+00">
                  <c:v>-5.1680900000000002E-4</c:v>
                </c:pt>
                <c:pt idx="128873" formatCode="0.00E+00">
                  <c:v>-5.3704600000000001E-4</c:v>
                </c:pt>
                <c:pt idx="128874" formatCode="0.00E+00">
                  <c:v>-5.5700300000000003E-4</c:v>
                </c:pt>
                <c:pt idx="128875" formatCode="0.00E+00">
                  <c:v>-5.7664999999999995E-4</c:v>
                </c:pt>
                <c:pt idx="128876" formatCode="0.00E+00">
                  <c:v>-5.9595999999999998E-4</c:v>
                </c:pt>
                <c:pt idx="128877" formatCode="0.00E+00">
                  <c:v>-6.1490399999999999E-4</c:v>
                </c:pt>
                <c:pt idx="128878" formatCode="0.00E+00">
                  <c:v>-6.3345299999999997E-4</c:v>
                </c:pt>
                <c:pt idx="128879" formatCode="0.00E+00">
                  <c:v>-6.51579E-4</c:v>
                </c:pt>
                <c:pt idx="128880" formatCode="0.00E+00">
                  <c:v>-6.6925399999999999E-4</c:v>
                </c:pt>
                <c:pt idx="128881" formatCode="0.00E+00">
                  <c:v>-6.86449E-4</c:v>
                </c:pt>
                <c:pt idx="128882" formatCode="0.00E+00">
                  <c:v>-7.0313799999999996E-4</c:v>
                </c:pt>
                <c:pt idx="128883" formatCode="0.00E+00">
                  <c:v>-7.1929299999999997E-4</c:v>
                </c:pt>
                <c:pt idx="128884" formatCode="0.00E+00">
                  <c:v>-7.3488700000000004E-4</c:v>
                </c:pt>
                <c:pt idx="128885" formatCode="0.00E+00">
                  <c:v>-7.4989499999999999E-4</c:v>
                </c:pt>
                <c:pt idx="128886" formatCode="0.00E+00">
                  <c:v>-7.6429000000000004E-4</c:v>
                </c:pt>
                <c:pt idx="128887" formatCode="0.00E+00">
                  <c:v>-7.7804700000000003E-4</c:v>
                </c:pt>
                <c:pt idx="128888" formatCode="0.00E+00">
                  <c:v>-7.91142E-4</c:v>
                </c:pt>
                <c:pt idx="128889" formatCode="0.00E+00">
                  <c:v>-8.03551E-4</c:v>
                </c:pt>
                <c:pt idx="128890" formatCode="0.00E+00">
                  <c:v>-8.1525E-4</c:v>
                </c:pt>
                <c:pt idx="128891" formatCode="0.00E+00">
                  <c:v>-8.2621599999999995E-4</c:v>
                </c:pt>
                <c:pt idx="128892" formatCode="0.00E+00">
                  <c:v>-8.3642899999999997E-4</c:v>
                </c:pt>
                <c:pt idx="128893" formatCode="0.00E+00">
                  <c:v>-8.4586700000000004E-4</c:v>
                </c:pt>
                <c:pt idx="128894" formatCode="0.00E+00">
                  <c:v>-8.5450999999999995E-4</c:v>
                </c:pt>
                <c:pt idx="128895" formatCode="0.00E+00">
                  <c:v>-8.6233999999999996E-4</c:v>
                </c:pt>
                <c:pt idx="128896" formatCode="0.00E+00">
                  <c:v>-8.6933699999999997E-4</c:v>
                </c:pt>
                <c:pt idx="128897" formatCode="0.00E+00">
                  <c:v>-8.7548499999999996E-4</c:v>
                </c:pt>
                <c:pt idx="128898" formatCode="0.00E+00">
                  <c:v>-8.8076699999999996E-4</c:v>
                </c:pt>
                <c:pt idx="128899" formatCode="0.00E+00">
                  <c:v>-8.8516899999999999E-4</c:v>
                </c:pt>
                <c:pt idx="128900" formatCode="0.00E+00">
                  <c:v>-8.8867500000000001E-4</c:v>
                </c:pt>
                <c:pt idx="128901" formatCode="0.00E+00">
                  <c:v>-8.9127499999999997E-4</c:v>
                </c:pt>
                <c:pt idx="128902" formatCode="0.00E+00">
                  <c:v>-8.9295399999999995E-4</c:v>
                </c:pt>
                <c:pt idx="128903" formatCode="0.00E+00">
                  <c:v>-8.9370400000000005E-4</c:v>
                </c:pt>
                <c:pt idx="128904" formatCode="0.00E+00">
                  <c:v>-8.9351399999999998E-4</c:v>
                </c:pt>
                <c:pt idx="128905" formatCode="0.00E+00">
                  <c:v>-8.9237699999999997E-4</c:v>
                </c:pt>
                <c:pt idx="128906" formatCode="0.00E+00">
                  <c:v>-8.9028399999999998E-4</c:v>
                </c:pt>
                <c:pt idx="128907" formatCode="0.00E+00">
                  <c:v>-8.8723199999999995E-4</c:v>
                </c:pt>
                <c:pt idx="128908" formatCode="0.00E+00">
                  <c:v>-8.8321500000000002E-4</c:v>
                </c:pt>
                <c:pt idx="128909" formatCode="0.00E+00">
                  <c:v>-8.7823000000000003E-4</c:v>
                </c:pt>
                <c:pt idx="128910" formatCode="0.00E+00">
                  <c:v>-8.7227500000000005E-4</c:v>
                </c:pt>
                <c:pt idx="128911" formatCode="0.00E+00">
                  <c:v>-8.6534999999999997E-4</c:v>
                </c:pt>
                <c:pt idx="128912" formatCode="0.00E+00">
                  <c:v>-8.5745600000000004E-4</c:v>
                </c:pt>
                <c:pt idx="128913" formatCode="0.00E+00">
                  <c:v>-8.4859499999999995E-4</c:v>
                </c:pt>
                <c:pt idx="128914" formatCode="0.00E+00">
                  <c:v>-8.3877099999999998E-4</c:v>
                </c:pt>
                <c:pt idx="128915" formatCode="0.00E+00">
                  <c:v>-8.27989E-4</c:v>
                </c:pt>
                <c:pt idx="128916" formatCode="0.00E+00">
                  <c:v>-8.1625399999999998E-4</c:v>
                </c:pt>
                <c:pt idx="128917" formatCode="0.00E+00">
                  <c:v>-8.0357400000000004E-4</c:v>
                </c:pt>
                <c:pt idx="128918" formatCode="0.00E+00">
                  <c:v>-7.8995900000000002E-4</c:v>
                </c:pt>
                <c:pt idx="128919" formatCode="0.00E+00">
                  <c:v>-7.7541899999999996E-4</c:v>
                </c:pt>
                <c:pt idx="128920" formatCode="0.00E+00">
                  <c:v>-7.5996600000000005E-4</c:v>
                </c:pt>
                <c:pt idx="128921" formatCode="0.00E+00">
                  <c:v>-7.4361200000000005E-4</c:v>
                </c:pt>
                <c:pt idx="128922" formatCode="0.00E+00">
                  <c:v>-7.2637099999999996E-4</c:v>
                </c:pt>
                <c:pt idx="128923" formatCode="0.00E+00">
                  <c:v>-7.0826000000000005E-4</c:v>
                </c:pt>
                <c:pt idx="128924" formatCode="0.00E+00">
                  <c:v>-6.8929500000000003E-4</c:v>
                </c:pt>
                <c:pt idx="128925" formatCode="0.00E+00">
                  <c:v>-6.6949499999999999E-4</c:v>
                </c:pt>
                <c:pt idx="128926" formatCode="0.00E+00">
                  <c:v>-6.4887799999999998E-4</c:v>
                </c:pt>
                <c:pt idx="128927" formatCode="0.00E+00">
                  <c:v>-6.2746700000000004E-4</c:v>
                </c:pt>
                <c:pt idx="128928" formatCode="0.00E+00">
                  <c:v>-6.0528199999999996E-4</c:v>
                </c:pt>
                <c:pt idx="128929" formatCode="0.00E+00">
                  <c:v>-5.8234599999999997E-4</c:v>
                </c:pt>
                <c:pt idx="128930" formatCode="0.00E+00">
                  <c:v>-5.5868200000000002E-4</c:v>
                </c:pt>
                <c:pt idx="128931" formatCode="0.00E+00">
                  <c:v>-5.3431599999999996E-4</c:v>
                </c:pt>
                <c:pt idx="128932" formatCode="0.00E+00">
                  <c:v>-5.0927500000000001E-4</c:v>
                </c:pt>
                <c:pt idx="128933" formatCode="0.00E+00">
                  <c:v>-4.8359E-4</c:v>
                </c:pt>
                <c:pt idx="128934" formatCode="0.00E+00">
                  <c:v>-4.5729000000000001E-4</c:v>
                </c:pt>
                <c:pt idx="128935" formatCode="0.00E+00">
                  <c:v>-4.304E-4</c:v>
                </c:pt>
                <c:pt idx="128936" formatCode="0.00E+00">
                  <c:v>-4.0294199999999999E-4</c:v>
                </c:pt>
                <c:pt idx="128937" formatCode="0.00E+00">
                  <c:v>-3.7493599999999998E-4</c:v>
                </c:pt>
                <c:pt idx="128938" formatCode="0.00E+00">
                  <c:v>-3.4642599999999999E-4</c:v>
                </c:pt>
                <c:pt idx="128939" formatCode="0.00E+00">
                  <c:v>-3.1748099999999999E-4</c:v>
                </c:pt>
                <c:pt idx="128940" formatCode="0.00E+00">
                  <c:v>-2.8817099999999999E-4</c:v>
                </c:pt>
                <c:pt idx="128941" formatCode="0.00E+00">
                  <c:v>-2.5850100000000001E-4</c:v>
                </c:pt>
                <c:pt idx="128942" formatCode="0.00E+00">
                  <c:v>-2.28359E-4</c:v>
                </c:pt>
                <c:pt idx="128943" formatCode="0.00E+00">
                  <c:v>-1.9751999999999999E-4</c:v>
                </c:pt>
                <c:pt idx="128944" formatCode="0.00E+00">
                  <c:v>-1.6574800000000001E-4</c:v>
                </c:pt>
                <c:pt idx="128945" formatCode="0.00E+00">
                  <c:v>-1.3295099999999999E-4</c:v>
                </c:pt>
                <c:pt idx="128946" formatCode="0.00E+00">
                  <c:v>-9.9294400000000003E-5</c:v>
                </c:pt>
                <c:pt idx="128947" formatCode="0.00E+00">
                  <c:v>-6.5099100000000002E-5</c:v>
                </c:pt>
                <c:pt idx="128948" formatCode="0.00E+00">
                  <c:v>-3.0682600000000003E-5</c:v>
                </c:pt>
                <c:pt idx="128949" formatCode="0.00E+00">
                  <c:v>3.6764699999999999E-6</c:v>
                </c:pt>
                <c:pt idx="128950" formatCode="0.00E+00">
                  <c:v>3.77178E-5</c:v>
                </c:pt>
                <c:pt idx="128951" formatCode="0.00E+00">
                  <c:v>7.1190699999999996E-5</c:v>
                </c:pt>
                <c:pt idx="128952" formatCode="0.00E+00">
                  <c:v>1.03862E-4</c:v>
                </c:pt>
                <c:pt idx="128953" formatCode="0.00E+00">
                  <c:v>1.3553099999999999E-4</c:v>
                </c:pt>
                <c:pt idx="128954" formatCode="0.00E+00">
                  <c:v>1.6599099999999999E-4</c:v>
                </c:pt>
                <c:pt idx="128955" formatCode="0.00E+00">
                  <c:v>1.94952E-4</c:v>
                </c:pt>
                <c:pt idx="128956" formatCode="0.00E+00">
                  <c:v>2.22086E-4</c:v>
                </c:pt>
                <c:pt idx="128957" formatCode="0.00E+00">
                  <c:v>2.4719100000000001E-4</c:v>
                </c:pt>
                <c:pt idx="128958" formatCode="0.00E+00">
                  <c:v>2.70186E-4</c:v>
                </c:pt>
                <c:pt idx="128959" formatCode="0.00E+00">
                  <c:v>2.9082700000000001E-4</c:v>
                </c:pt>
                <c:pt idx="128960" formatCode="0.00E+00">
                  <c:v>3.0874E-4</c:v>
                </c:pt>
                <c:pt idx="128961" formatCode="0.00E+00">
                  <c:v>3.2370599999999999E-4</c:v>
                </c:pt>
                <c:pt idx="128962" formatCode="0.00E+00">
                  <c:v>3.35557E-4</c:v>
                </c:pt>
                <c:pt idx="128963" formatCode="0.00E+00">
                  <c:v>3.4400199999999999E-4</c:v>
                </c:pt>
                <c:pt idx="128964" formatCode="0.00E+00">
                  <c:v>3.48778E-4</c:v>
                </c:pt>
                <c:pt idx="128965" formatCode="0.00E+00">
                  <c:v>3.4995300000000002E-4</c:v>
                </c:pt>
                <c:pt idx="128966" formatCode="0.00E+00">
                  <c:v>3.4779E-4</c:v>
                </c:pt>
                <c:pt idx="128967" formatCode="0.00E+00">
                  <c:v>3.4210300000000001E-4</c:v>
                </c:pt>
                <c:pt idx="128968" formatCode="0.00E+00">
                  <c:v>3.3232100000000001E-4</c:v>
                </c:pt>
                <c:pt idx="128969" formatCode="0.00E+00">
                  <c:v>3.1812399999999998E-4</c:v>
                </c:pt>
                <c:pt idx="128970" formatCode="0.00E+00">
                  <c:v>2.9936200000000001E-4</c:v>
                </c:pt>
                <c:pt idx="128971" formatCode="0.00E+00">
                  <c:v>2.75853E-4</c:v>
                </c:pt>
                <c:pt idx="128972" formatCode="0.00E+00">
                  <c:v>2.4767499999999999E-4</c:v>
                </c:pt>
                <c:pt idx="128973" formatCode="0.00E+00">
                  <c:v>2.15076E-4</c:v>
                </c:pt>
                <c:pt idx="128974" formatCode="0.00E+00">
                  <c:v>1.7807599999999999E-4</c:v>
                </c:pt>
                <c:pt idx="128975" formatCode="0.00E+00">
                  <c:v>1.3632600000000001E-4</c:v>
                </c:pt>
                <c:pt idx="128976" formatCode="0.00E+00">
                  <c:v>8.9270000000000004E-5</c:v>
                </c:pt>
                <c:pt idx="128977" formatCode="0.00E+00">
                  <c:v>3.6640999999999997E-5</c:v>
                </c:pt>
                <c:pt idx="128978" formatCode="0.00E+00">
                  <c:v>-2.1452499999999998E-5</c:v>
                </c:pt>
                <c:pt idx="128979" formatCode="0.00E+00">
                  <c:v>-8.5046199999999999E-5</c:v>
                </c:pt>
                <c:pt idx="128980" formatCode="0.00E+00">
                  <c:v>-1.5436900000000001E-4</c:v>
                </c:pt>
                <c:pt idx="128981" formatCode="0.00E+00">
                  <c:v>-2.2953599999999999E-4</c:v>
                </c:pt>
                <c:pt idx="128982" formatCode="0.00E+00">
                  <c:v>-3.1061800000000003E-4</c:v>
                </c:pt>
                <c:pt idx="128983" formatCode="0.00E+00">
                  <c:v>-3.9767399999999999E-4</c:v>
                </c:pt>
                <c:pt idx="128984" formatCode="0.00E+00">
                  <c:v>-4.9061799999999996E-4</c:v>
                </c:pt>
                <c:pt idx="128985" formatCode="0.00E+00">
                  <c:v>-5.8965199999999997E-4</c:v>
                </c:pt>
                <c:pt idx="128986" formatCode="0.00E+00">
                  <c:v>-6.9524500000000004E-4</c:v>
                </c:pt>
                <c:pt idx="128987" formatCode="0.00E+00">
                  <c:v>-8.0713499999999995E-4</c:v>
                </c:pt>
                <c:pt idx="128988" formatCode="0.00E+00">
                  <c:v>-9.24612E-4</c:v>
                </c:pt>
                <c:pt idx="128989" formatCode="0.00E+00">
                  <c:v>-1.0478799999999999E-3</c:v>
                </c:pt>
                <c:pt idx="128990" formatCode="0.00E+00">
                  <c:v>-1.1786699999999999E-3</c:v>
                </c:pt>
                <c:pt idx="128991" formatCode="0.00E+00">
                  <c:v>-1.31901E-3</c:v>
                </c:pt>
                <c:pt idx="128992" formatCode="0.00E+00">
                  <c:v>-1.4686199999999999E-3</c:v>
                </c:pt>
                <c:pt idx="128993" formatCode="0.00E+00">
                  <c:v>-1.62487E-3</c:v>
                </c:pt>
                <c:pt idx="128994" formatCode="0.00E+00">
                  <c:v>-1.7856300000000001E-3</c:v>
                </c:pt>
                <c:pt idx="128995" formatCode="0.00E+00">
                  <c:v>-1.95046E-3</c:v>
                </c:pt>
                <c:pt idx="128996" formatCode="0.00E+00">
                  <c:v>-2.1197199999999999E-3</c:v>
                </c:pt>
                <c:pt idx="128997" formatCode="0.00E+00">
                  <c:v>-2.2934700000000001E-3</c:v>
                </c:pt>
                <c:pt idx="128998" formatCode="0.00E+00">
                  <c:v>-2.4714699999999999E-3</c:v>
                </c:pt>
                <c:pt idx="128999" formatCode="0.00E+00">
                  <c:v>-2.65373E-3</c:v>
                </c:pt>
                <c:pt idx="129000" formatCode="0.00E+00">
                  <c:v>-2.8404799999999998E-3</c:v>
                </c:pt>
                <c:pt idx="129001" formatCode="0.00E+00">
                  <c:v>-3.0317600000000001E-3</c:v>
                </c:pt>
                <c:pt idx="129002" formatCode="0.00E+00">
                  <c:v>-3.22756E-3</c:v>
                </c:pt>
                <c:pt idx="129003" formatCode="0.00E+00">
                  <c:v>-3.42815E-3</c:v>
                </c:pt>
                <c:pt idx="129004" formatCode="0.00E+00">
                  <c:v>-3.6341300000000002E-3</c:v>
                </c:pt>
                <c:pt idx="129005" formatCode="0.00E+00">
                  <c:v>-3.8460999999999999E-3</c:v>
                </c:pt>
                <c:pt idx="129006" formatCode="0.00E+00">
                  <c:v>-4.06443E-3</c:v>
                </c:pt>
                <c:pt idx="129007" formatCode="0.00E+00">
                  <c:v>-4.2892599999999996E-3</c:v>
                </c:pt>
                <c:pt idx="129008" formatCode="0.00E+00">
                  <c:v>-4.52069E-3</c:v>
                </c:pt>
                <c:pt idx="129009" formatCode="0.00E+00">
                  <c:v>-4.7589399999999997E-3</c:v>
                </c:pt>
                <c:pt idx="129010" formatCode="0.00E+00">
                  <c:v>-5.0040500000000003E-3</c:v>
                </c:pt>
                <c:pt idx="129011" formatCode="0.00E+00">
                  <c:v>-5.2553699999999997E-3</c:v>
                </c:pt>
                <c:pt idx="129012" formatCode="0.00E+00">
                  <c:v>-5.5115099999999998E-3</c:v>
                </c:pt>
                <c:pt idx="129013" formatCode="0.00E+00">
                  <c:v>-5.7711000000000004E-3</c:v>
                </c:pt>
                <c:pt idx="129014" formatCode="0.00E+00">
                  <c:v>-6.0340400000000001E-3</c:v>
                </c:pt>
                <c:pt idx="129015" formatCode="0.00E+00">
                  <c:v>-6.3018400000000004E-3</c:v>
                </c:pt>
                <c:pt idx="129016" formatCode="0.00E+00">
                  <c:v>-6.5763699999999998E-3</c:v>
                </c:pt>
                <c:pt idx="129017" formatCode="0.00E+00">
                  <c:v>-6.8584800000000001E-3</c:v>
                </c:pt>
                <c:pt idx="129018" formatCode="0.00E+00">
                  <c:v>-7.1480500000000004E-3</c:v>
                </c:pt>
                <c:pt idx="129019" formatCode="0.00E+00">
                  <c:v>-7.4445099999999997E-3</c:v>
                </c:pt>
                <c:pt idx="129020" formatCode="0.00E+00">
                  <c:v>-7.7466799999999997E-3</c:v>
                </c:pt>
                <c:pt idx="129021" formatCode="0.00E+00">
                  <c:v>-8.0523399999999998E-3</c:v>
                </c:pt>
                <c:pt idx="129022" formatCode="0.00E+00">
                  <c:v>-8.3590499999999998E-3</c:v>
                </c:pt>
                <c:pt idx="129023" formatCode="0.00E+00">
                  <c:v>-8.6658599999999992E-3</c:v>
                </c:pt>
                <c:pt idx="129024" formatCode="0.00E+00">
                  <c:v>-8.9743700000000006E-3</c:v>
                </c:pt>
                <c:pt idx="129025" formatCode="0.00E+00">
                  <c:v>-9.2865499999999993E-3</c:v>
                </c:pt>
                <c:pt idx="129026" formatCode="0.00E+00">
                  <c:v>-9.6020199999999993E-3</c:v>
                </c:pt>
                <c:pt idx="129027" formatCode="0.00E+00">
                  <c:v>-9.9189199999999995E-3</c:v>
                </c:pt>
                <c:pt idx="129028">
                  <c:v>-1.0236800000000001E-2</c:v>
                </c:pt>
                <c:pt idx="129029">
                  <c:v>-1.0556899999999999E-2</c:v>
                </c:pt>
                <c:pt idx="129030">
                  <c:v>-1.08805E-2</c:v>
                </c:pt>
                <c:pt idx="129031">
                  <c:v>-1.1207699999999999E-2</c:v>
                </c:pt>
                <c:pt idx="129032">
                  <c:v>-1.15374E-2</c:v>
                </c:pt>
                <c:pt idx="129033">
                  <c:v>-1.1868800000000001E-2</c:v>
                </c:pt>
                <c:pt idx="129034">
                  <c:v>-1.2201099999999999E-2</c:v>
                </c:pt>
                <c:pt idx="129035">
                  <c:v>-1.2533600000000001E-2</c:v>
                </c:pt>
                <c:pt idx="129036">
                  <c:v>-1.2865E-2</c:v>
                </c:pt>
                <c:pt idx="129037">
                  <c:v>-1.3194000000000001E-2</c:v>
                </c:pt>
                <c:pt idx="129038">
                  <c:v>-1.35199E-2</c:v>
                </c:pt>
                <c:pt idx="129039">
                  <c:v>-1.3843599999999999E-2</c:v>
                </c:pt>
                <c:pt idx="129040">
                  <c:v>-1.41665E-2</c:v>
                </c:pt>
                <c:pt idx="129041">
                  <c:v>-1.44888E-2</c:v>
                </c:pt>
                <c:pt idx="129042">
                  <c:v>-1.48089E-2</c:v>
                </c:pt>
                <c:pt idx="129043">
                  <c:v>-1.51247E-2</c:v>
                </c:pt>
                <c:pt idx="129044">
                  <c:v>-1.5434700000000001E-2</c:v>
                </c:pt>
                <c:pt idx="129045">
                  <c:v>-1.57389E-2</c:v>
                </c:pt>
                <c:pt idx="129046">
                  <c:v>-1.6038299999999998E-2</c:v>
                </c:pt>
                <c:pt idx="129047">
                  <c:v>-1.6333799999999999E-2</c:v>
                </c:pt>
                <c:pt idx="129048">
                  <c:v>-1.6624900000000001E-2</c:v>
                </c:pt>
                <c:pt idx="129049">
                  <c:v>-1.6911900000000001E-2</c:v>
                </c:pt>
                <c:pt idx="129050">
                  <c:v>-1.7196800000000002E-2</c:v>
                </c:pt>
                <c:pt idx="129051">
                  <c:v>-1.7481099999999999E-2</c:v>
                </c:pt>
                <c:pt idx="129052">
                  <c:v>-1.7766299999999999E-2</c:v>
                </c:pt>
                <c:pt idx="129053">
                  <c:v>-1.8055000000000002E-2</c:v>
                </c:pt>
                <c:pt idx="129054">
                  <c:v>-1.8348900000000001E-2</c:v>
                </c:pt>
                <c:pt idx="129055">
                  <c:v>-1.8647E-2</c:v>
                </c:pt>
                <c:pt idx="129056">
                  <c:v>-1.8946999999999999E-2</c:v>
                </c:pt>
                <c:pt idx="129057">
                  <c:v>-1.9248299999999999E-2</c:v>
                </c:pt>
                <c:pt idx="129058">
                  <c:v>-1.9551900000000001E-2</c:v>
                </c:pt>
                <c:pt idx="129059">
                  <c:v>-1.9858899999999999E-2</c:v>
                </c:pt>
                <c:pt idx="129060">
                  <c:v>-2.0168599999999998E-2</c:v>
                </c:pt>
                <c:pt idx="129061">
                  <c:v>-2.0479600000000001E-2</c:v>
                </c:pt>
                <c:pt idx="129062">
                  <c:v>-2.0791500000000001E-2</c:v>
                </c:pt>
                <c:pt idx="129063">
                  <c:v>-2.11048E-2</c:v>
                </c:pt>
                <c:pt idx="129064">
                  <c:v>-2.1420399999999999E-2</c:v>
                </c:pt>
                <c:pt idx="129065">
                  <c:v>-2.1738799999999999E-2</c:v>
                </c:pt>
                <c:pt idx="129066">
                  <c:v>-2.20599E-2</c:v>
                </c:pt>
                <c:pt idx="129067">
                  <c:v>-2.2383799999999999E-2</c:v>
                </c:pt>
                <c:pt idx="129068">
                  <c:v>-2.2710899999999999E-2</c:v>
                </c:pt>
                <c:pt idx="129069">
                  <c:v>-2.3041300000000001E-2</c:v>
                </c:pt>
                <c:pt idx="129070">
                  <c:v>-2.3373499999999998E-2</c:v>
                </c:pt>
                <c:pt idx="129071">
                  <c:v>-2.37068E-2</c:v>
                </c:pt>
                <c:pt idx="129072">
                  <c:v>-2.40416E-2</c:v>
                </c:pt>
                <c:pt idx="129073">
                  <c:v>-2.4377800000000002E-2</c:v>
                </c:pt>
                <c:pt idx="129074">
                  <c:v>-2.4713499999999999E-2</c:v>
                </c:pt>
                <c:pt idx="129075">
                  <c:v>-2.5047400000000001E-2</c:v>
                </c:pt>
                <c:pt idx="129076">
                  <c:v>-2.5379499999999999E-2</c:v>
                </c:pt>
                <c:pt idx="129077">
                  <c:v>-2.5711399999999999E-2</c:v>
                </c:pt>
                <c:pt idx="129078">
                  <c:v>-2.6043899999999998E-2</c:v>
                </c:pt>
                <c:pt idx="129079">
                  <c:v>-2.6376400000000001E-2</c:v>
                </c:pt>
                <c:pt idx="129080">
                  <c:v>-2.6708300000000001E-2</c:v>
                </c:pt>
                <c:pt idx="129081">
                  <c:v>-2.70397E-2</c:v>
                </c:pt>
                <c:pt idx="129082">
                  <c:v>-2.7371800000000002E-2</c:v>
                </c:pt>
                <c:pt idx="129083">
                  <c:v>-2.7706000000000001E-2</c:v>
                </c:pt>
                <c:pt idx="129084">
                  <c:v>-2.8041799999999999E-2</c:v>
                </c:pt>
                <c:pt idx="129085">
                  <c:v>-2.8378199999999999E-2</c:v>
                </c:pt>
                <c:pt idx="129086">
                  <c:v>-2.87145E-2</c:v>
                </c:pt>
                <c:pt idx="129087">
                  <c:v>-2.9050599999999999E-2</c:v>
                </c:pt>
                <c:pt idx="129088">
                  <c:v>-2.9384899999999999E-2</c:v>
                </c:pt>
                <c:pt idx="129089">
                  <c:v>-2.9715600000000002E-2</c:v>
                </c:pt>
                <c:pt idx="129090">
                  <c:v>-3.0043899999999998E-2</c:v>
                </c:pt>
                <c:pt idx="129091">
                  <c:v>-3.03748E-2</c:v>
                </c:pt>
                <c:pt idx="129092">
                  <c:v>-3.0710999999999999E-2</c:v>
                </c:pt>
                <c:pt idx="129093">
                  <c:v>-3.1049299999999998E-2</c:v>
                </c:pt>
                <c:pt idx="129094">
                  <c:v>-3.1384700000000001E-2</c:v>
                </c:pt>
                <c:pt idx="129095">
                  <c:v>-3.1714800000000001E-2</c:v>
                </c:pt>
                <c:pt idx="129096">
                  <c:v>-3.2039699999999997E-2</c:v>
                </c:pt>
                <c:pt idx="129097">
                  <c:v>-3.2360300000000002E-2</c:v>
                </c:pt>
                <c:pt idx="129098">
                  <c:v>-3.2677400000000002E-2</c:v>
                </c:pt>
                <c:pt idx="129099">
                  <c:v>-3.2991800000000002E-2</c:v>
                </c:pt>
                <c:pt idx="129100">
                  <c:v>-3.3303300000000001E-2</c:v>
                </c:pt>
                <c:pt idx="129101">
                  <c:v>-3.3610899999999999E-2</c:v>
                </c:pt>
                <c:pt idx="129102">
                  <c:v>-3.3914899999999998E-2</c:v>
                </c:pt>
                <c:pt idx="129103">
                  <c:v>-3.4215700000000002E-2</c:v>
                </c:pt>
                <c:pt idx="129104">
                  <c:v>-3.4512399999999999E-2</c:v>
                </c:pt>
                <c:pt idx="129105">
                  <c:v>-3.4803300000000002E-2</c:v>
                </c:pt>
                <c:pt idx="129106">
                  <c:v>-3.5088300000000003E-2</c:v>
                </c:pt>
                <c:pt idx="129107">
                  <c:v>-3.5368499999999997E-2</c:v>
                </c:pt>
                <c:pt idx="129108">
                  <c:v>-3.5645700000000002E-2</c:v>
                </c:pt>
                <c:pt idx="129109">
                  <c:v>-3.5921000000000002E-2</c:v>
                </c:pt>
                <c:pt idx="129110">
                  <c:v>-3.6194700000000003E-2</c:v>
                </c:pt>
                <c:pt idx="129111">
                  <c:v>-3.6465999999999998E-2</c:v>
                </c:pt>
                <c:pt idx="129112">
                  <c:v>-3.6734000000000003E-2</c:v>
                </c:pt>
                <c:pt idx="129113">
                  <c:v>-3.6998099999999999E-2</c:v>
                </c:pt>
                <c:pt idx="129114">
                  <c:v>-3.7258399999999997E-2</c:v>
                </c:pt>
                <c:pt idx="129115">
                  <c:v>-3.7515300000000001E-2</c:v>
                </c:pt>
                <c:pt idx="129116">
                  <c:v>-3.7768999999999997E-2</c:v>
                </c:pt>
                <c:pt idx="129117">
                  <c:v>-3.80191E-2</c:v>
                </c:pt>
                <c:pt idx="129118">
                  <c:v>-3.8263800000000001E-2</c:v>
                </c:pt>
                <c:pt idx="129119">
                  <c:v>-3.8502599999999998E-2</c:v>
                </c:pt>
                <c:pt idx="129120">
                  <c:v>-3.8737199999999999E-2</c:v>
                </c:pt>
                <c:pt idx="129121">
                  <c:v>-3.8970699999999997E-2</c:v>
                </c:pt>
                <c:pt idx="129122">
                  <c:v>-3.9204200000000002E-2</c:v>
                </c:pt>
                <c:pt idx="129123">
                  <c:v>-3.9436400000000003E-2</c:v>
                </c:pt>
                <c:pt idx="129124">
                  <c:v>-3.9666199999999999E-2</c:v>
                </c:pt>
                <c:pt idx="129125">
                  <c:v>-3.9893699999999997E-2</c:v>
                </c:pt>
                <c:pt idx="129126">
                  <c:v>-4.0118300000000003E-2</c:v>
                </c:pt>
                <c:pt idx="129127">
                  <c:v>-4.03402E-2</c:v>
                </c:pt>
                <c:pt idx="129128">
                  <c:v>-4.0561100000000003E-2</c:v>
                </c:pt>
                <c:pt idx="129129">
                  <c:v>-4.0780999999999998E-2</c:v>
                </c:pt>
                <c:pt idx="129130">
                  <c:v>-4.0996999999999999E-2</c:v>
                </c:pt>
                <c:pt idx="129131">
                  <c:v>-4.1207199999999999E-2</c:v>
                </c:pt>
                <c:pt idx="129132">
                  <c:v>-4.1412499999999998E-2</c:v>
                </c:pt>
                <c:pt idx="129133">
                  <c:v>-4.1614199999999997E-2</c:v>
                </c:pt>
                <c:pt idx="129134">
                  <c:v>-4.18124E-2</c:v>
                </c:pt>
                <c:pt idx="129135">
                  <c:v>-4.2006599999999998E-2</c:v>
                </c:pt>
                <c:pt idx="129136">
                  <c:v>-4.21961E-2</c:v>
                </c:pt>
                <c:pt idx="129137">
                  <c:v>-4.2377900000000003E-2</c:v>
                </c:pt>
                <c:pt idx="129138">
                  <c:v>-4.2546199999999999E-2</c:v>
                </c:pt>
                <c:pt idx="129139">
                  <c:v>-4.2698100000000003E-2</c:v>
                </c:pt>
                <c:pt idx="129140">
                  <c:v>-4.2835900000000003E-2</c:v>
                </c:pt>
                <c:pt idx="129141">
                  <c:v>-4.2963300000000003E-2</c:v>
                </c:pt>
                <c:pt idx="129142">
                  <c:v>-4.3081399999999999E-2</c:v>
                </c:pt>
                <c:pt idx="129143">
                  <c:v>-4.3191300000000002E-2</c:v>
                </c:pt>
                <c:pt idx="129144">
                  <c:v>-4.3295100000000003E-2</c:v>
                </c:pt>
                <c:pt idx="129145">
                  <c:v>-4.3394200000000001E-2</c:v>
                </c:pt>
                <c:pt idx="129146">
                  <c:v>-4.3488400000000003E-2</c:v>
                </c:pt>
                <c:pt idx="129147">
                  <c:v>-4.3576299999999998E-2</c:v>
                </c:pt>
                <c:pt idx="129148">
                  <c:v>-4.3656399999999998E-2</c:v>
                </c:pt>
                <c:pt idx="129149">
                  <c:v>-4.3729700000000003E-2</c:v>
                </c:pt>
                <c:pt idx="129150">
                  <c:v>-4.3797700000000002E-2</c:v>
                </c:pt>
                <c:pt idx="129151">
                  <c:v>-4.3862400000000003E-2</c:v>
                </c:pt>
                <c:pt idx="129152">
                  <c:v>-4.3927399999999998E-2</c:v>
                </c:pt>
                <c:pt idx="129153">
                  <c:v>-4.3999400000000001E-2</c:v>
                </c:pt>
                <c:pt idx="129154">
                  <c:v>-4.4083999999999998E-2</c:v>
                </c:pt>
                <c:pt idx="129155">
                  <c:v>-4.4183300000000002E-2</c:v>
                </c:pt>
                <c:pt idx="129156">
                  <c:v>-4.4295899999999999E-2</c:v>
                </c:pt>
                <c:pt idx="129157">
                  <c:v>-4.44202E-2</c:v>
                </c:pt>
                <c:pt idx="129158">
                  <c:v>-4.4555400000000002E-2</c:v>
                </c:pt>
                <c:pt idx="129159">
                  <c:v>-4.47001E-2</c:v>
                </c:pt>
                <c:pt idx="129160">
                  <c:v>-4.4852599999999999E-2</c:v>
                </c:pt>
                <c:pt idx="129161">
                  <c:v>-4.50126E-2</c:v>
                </c:pt>
                <c:pt idx="129162">
                  <c:v>-4.5181199999999998E-2</c:v>
                </c:pt>
                <c:pt idx="129163">
                  <c:v>-4.53601E-2</c:v>
                </c:pt>
                <c:pt idx="129164">
                  <c:v>-4.5551099999999997E-2</c:v>
                </c:pt>
                <c:pt idx="129165">
                  <c:v>-4.5757800000000001E-2</c:v>
                </c:pt>
                <c:pt idx="129166">
                  <c:v>-4.5984400000000002E-2</c:v>
                </c:pt>
                <c:pt idx="129167">
                  <c:v>-4.6235100000000001E-2</c:v>
                </c:pt>
                <c:pt idx="129168">
                  <c:v>-4.6512900000000003E-2</c:v>
                </c:pt>
                <c:pt idx="129169">
                  <c:v>-4.6818199999999997E-2</c:v>
                </c:pt>
                <c:pt idx="129170">
                  <c:v>-4.7148700000000002E-2</c:v>
                </c:pt>
                <c:pt idx="129171">
                  <c:v>-4.7503400000000001E-2</c:v>
                </c:pt>
                <c:pt idx="129172">
                  <c:v>-4.7884700000000002E-2</c:v>
                </c:pt>
                <c:pt idx="129173">
                  <c:v>-4.8295400000000002E-2</c:v>
                </c:pt>
                <c:pt idx="129174">
                  <c:v>-4.8736500000000002E-2</c:v>
                </c:pt>
                <c:pt idx="129175">
                  <c:v>-4.9208500000000002E-2</c:v>
                </c:pt>
                <c:pt idx="129176">
                  <c:v>-4.9712699999999999E-2</c:v>
                </c:pt>
                <c:pt idx="129177">
                  <c:v>-5.0250000000000003E-2</c:v>
                </c:pt>
                <c:pt idx="129178">
                  <c:v>-5.0819900000000001E-2</c:v>
                </c:pt>
                <c:pt idx="129179">
                  <c:v>-5.14224E-2</c:v>
                </c:pt>
                <c:pt idx="129180">
                  <c:v>-5.2059800000000003E-2</c:v>
                </c:pt>
                <c:pt idx="129181">
                  <c:v>-5.2734799999999998E-2</c:v>
                </c:pt>
                <c:pt idx="129182">
                  <c:v>-5.3448200000000001E-2</c:v>
                </c:pt>
                <c:pt idx="129183">
                  <c:v>-5.4201399999999997E-2</c:v>
                </c:pt>
                <c:pt idx="129184">
                  <c:v>-5.49966E-2</c:v>
                </c:pt>
                <c:pt idx="129185">
                  <c:v>-5.5834099999999998E-2</c:v>
                </c:pt>
                <c:pt idx="129186">
                  <c:v>-5.67111E-2</c:v>
                </c:pt>
                <c:pt idx="129187">
                  <c:v>-5.7625000000000003E-2</c:v>
                </c:pt>
                <c:pt idx="129188">
                  <c:v>-5.8575200000000001E-2</c:v>
                </c:pt>
                <c:pt idx="129189">
                  <c:v>-5.9560299999999997E-2</c:v>
                </c:pt>
                <c:pt idx="129190">
                  <c:v>-6.0579599999999997E-2</c:v>
                </c:pt>
                <c:pt idx="129191">
                  <c:v>-6.1633199999999999E-2</c:v>
                </c:pt>
                <c:pt idx="129192">
                  <c:v>-6.2721700000000005E-2</c:v>
                </c:pt>
                <c:pt idx="129193">
                  <c:v>-6.3845499999999999E-2</c:v>
                </c:pt>
                <c:pt idx="129194">
                  <c:v>-6.5005400000000005E-2</c:v>
                </c:pt>
                <c:pt idx="129195">
                  <c:v>-6.6202700000000003E-2</c:v>
                </c:pt>
                <c:pt idx="129196">
                  <c:v>-6.7439899999999997E-2</c:v>
                </c:pt>
                <c:pt idx="129197">
                  <c:v>-6.8718100000000004E-2</c:v>
                </c:pt>
                <c:pt idx="129198">
                  <c:v>-7.0036600000000004E-2</c:v>
                </c:pt>
                <c:pt idx="129199">
                  <c:v>-7.1395299999999995E-2</c:v>
                </c:pt>
                <c:pt idx="129200">
                  <c:v>-7.2794499999999998E-2</c:v>
                </c:pt>
                <c:pt idx="129201">
                  <c:v>-7.4234700000000001E-2</c:v>
                </c:pt>
                <c:pt idx="129202">
                  <c:v>-7.5716599999999995E-2</c:v>
                </c:pt>
                <c:pt idx="129203">
                  <c:v>-7.7239600000000005E-2</c:v>
                </c:pt>
                <c:pt idx="129204">
                  <c:v>-7.8800999999999996E-2</c:v>
                </c:pt>
                <c:pt idx="129205">
                  <c:v>-8.0398200000000003E-2</c:v>
                </c:pt>
                <c:pt idx="129206">
                  <c:v>-8.2032499999999994E-2</c:v>
                </c:pt>
                <c:pt idx="129207">
                  <c:v>-8.3704899999999999E-2</c:v>
                </c:pt>
                <c:pt idx="129208">
                  <c:v>-8.5412799999999997E-2</c:v>
                </c:pt>
                <c:pt idx="129209">
                  <c:v>-8.7150599999999995E-2</c:v>
                </c:pt>
                <c:pt idx="129210">
                  <c:v>-8.8912599999999994E-2</c:v>
                </c:pt>
                <c:pt idx="129211">
                  <c:v>-9.06941E-2</c:v>
                </c:pt>
                <c:pt idx="129212">
                  <c:v>-9.2492199999999997E-2</c:v>
                </c:pt>
                <c:pt idx="129213">
                  <c:v>-9.4305799999999995E-2</c:v>
                </c:pt>
                <c:pt idx="129214">
                  <c:v>-9.6133099999999999E-2</c:v>
                </c:pt>
                <c:pt idx="129215">
                  <c:v>-9.7971199999999994E-2</c:v>
                </c:pt>
                <c:pt idx="129216">
                  <c:v>-9.98198E-2</c:v>
                </c:pt>
                <c:pt idx="129217">
                  <c:v>-0.10168199999999999</c:v>
                </c:pt>
                <c:pt idx="129218">
                  <c:v>-0.10356</c:v>
                </c:pt>
                <c:pt idx="129219">
                  <c:v>-0.105452</c:v>
                </c:pt>
                <c:pt idx="129220">
                  <c:v>-0.10735599999999999</c:v>
                </c:pt>
                <c:pt idx="129221">
                  <c:v>-0.10927199999999999</c:v>
                </c:pt>
                <c:pt idx="129222">
                  <c:v>-0.11119999999999999</c:v>
                </c:pt>
                <c:pt idx="129223">
                  <c:v>-0.113135</c:v>
                </c:pt>
                <c:pt idx="129224">
                  <c:v>-0.115077</c:v>
                </c:pt>
                <c:pt idx="129225">
                  <c:v>-0.11702700000000001</c:v>
                </c:pt>
                <c:pt idx="129226">
                  <c:v>-0.118982</c:v>
                </c:pt>
                <c:pt idx="129227">
                  <c:v>-0.12094299999999999</c:v>
                </c:pt>
                <c:pt idx="129228">
                  <c:v>-0.12291100000000001</c:v>
                </c:pt>
                <c:pt idx="129229">
                  <c:v>-0.124887</c:v>
                </c:pt>
                <c:pt idx="129230">
                  <c:v>-0.12687100000000001</c:v>
                </c:pt>
                <c:pt idx="129231">
                  <c:v>-0.128857</c:v>
                </c:pt>
                <c:pt idx="129232">
                  <c:v>-0.13084499999999999</c:v>
                </c:pt>
                <c:pt idx="129233">
                  <c:v>-0.13283500000000001</c:v>
                </c:pt>
                <c:pt idx="129234">
                  <c:v>-0.134823</c:v>
                </c:pt>
                <c:pt idx="129235">
                  <c:v>-0.13680800000000001</c:v>
                </c:pt>
                <c:pt idx="129236">
                  <c:v>-0.13878599999999999</c:v>
                </c:pt>
                <c:pt idx="129237">
                  <c:v>-0.14075199999999999</c:v>
                </c:pt>
                <c:pt idx="129238">
                  <c:v>-0.14269599999999999</c:v>
                </c:pt>
                <c:pt idx="129239">
                  <c:v>-0.14461199999999999</c:v>
                </c:pt>
                <c:pt idx="129240">
                  <c:v>-0.14650099999999999</c:v>
                </c:pt>
                <c:pt idx="129241">
                  <c:v>-0.14836299999999999</c:v>
                </c:pt>
                <c:pt idx="129242">
                  <c:v>-0.15019299999999999</c:v>
                </c:pt>
                <c:pt idx="129243">
                  <c:v>-0.15198900000000001</c:v>
                </c:pt>
                <c:pt idx="129244">
                  <c:v>-0.153749</c:v>
                </c:pt>
                <c:pt idx="129245">
                  <c:v>-0.155472</c:v>
                </c:pt>
                <c:pt idx="129246">
                  <c:v>-0.15715699999999999</c:v>
                </c:pt>
                <c:pt idx="129247">
                  <c:v>-0.158803</c:v>
                </c:pt>
                <c:pt idx="129248">
                  <c:v>-0.160408</c:v>
                </c:pt>
                <c:pt idx="129249">
                  <c:v>-0.161972</c:v>
                </c:pt>
                <c:pt idx="129250">
                  <c:v>-0.163496</c:v>
                </c:pt>
                <c:pt idx="129251">
                  <c:v>-0.16497999999999999</c:v>
                </c:pt>
                <c:pt idx="129252">
                  <c:v>-0.16642199999999999</c:v>
                </c:pt>
                <c:pt idx="129253">
                  <c:v>-0.16782</c:v>
                </c:pt>
                <c:pt idx="129254">
                  <c:v>-0.16917299999999999</c:v>
                </c:pt>
                <c:pt idx="129255">
                  <c:v>-0.17047499999999999</c:v>
                </c:pt>
                <c:pt idx="129256">
                  <c:v>-0.17172100000000001</c:v>
                </c:pt>
                <c:pt idx="129257">
                  <c:v>-0.17291100000000001</c:v>
                </c:pt>
                <c:pt idx="129258">
                  <c:v>-0.17404900000000001</c:v>
                </c:pt>
                <c:pt idx="129259">
                  <c:v>-0.17513600000000001</c:v>
                </c:pt>
                <c:pt idx="129260">
                  <c:v>-0.17616599999999999</c:v>
                </c:pt>
                <c:pt idx="129261">
                  <c:v>-0.17713300000000001</c:v>
                </c:pt>
                <c:pt idx="129262">
                  <c:v>-0.17802999999999999</c:v>
                </c:pt>
                <c:pt idx="129263">
                  <c:v>-0.17885799999999999</c:v>
                </c:pt>
                <c:pt idx="129264">
                  <c:v>-0.179618</c:v>
                </c:pt>
                <c:pt idx="129265">
                  <c:v>-0.180311</c:v>
                </c:pt>
                <c:pt idx="129266">
                  <c:v>-0.18093799999999999</c:v>
                </c:pt>
                <c:pt idx="129267">
                  <c:v>-0.181502</c:v>
                </c:pt>
                <c:pt idx="129268">
                  <c:v>-0.182001</c:v>
                </c:pt>
                <c:pt idx="129269">
                  <c:v>-0.18243500000000001</c:v>
                </c:pt>
                <c:pt idx="129270">
                  <c:v>-0.18280299999999999</c:v>
                </c:pt>
                <c:pt idx="129271">
                  <c:v>-0.18310599999999999</c:v>
                </c:pt>
                <c:pt idx="129272">
                  <c:v>-0.18334400000000001</c:v>
                </c:pt>
                <c:pt idx="129273">
                  <c:v>-0.18351700000000001</c:v>
                </c:pt>
                <c:pt idx="129274">
                  <c:v>-0.18362899999999999</c:v>
                </c:pt>
                <c:pt idx="129275">
                  <c:v>-0.18368200000000001</c:v>
                </c:pt>
                <c:pt idx="129276">
                  <c:v>-0.18367700000000001</c:v>
                </c:pt>
                <c:pt idx="129277">
                  <c:v>-0.183614</c:v>
                </c:pt>
                <c:pt idx="129278">
                  <c:v>-0.18348999999999999</c:v>
                </c:pt>
                <c:pt idx="129279">
                  <c:v>-0.18330299999999999</c:v>
                </c:pt>
                <c:pt idx="129280">
                  <c:v>-0.18305099999999999</c:v>
                </c:pt>
                <c:pt idx="129281">
                  <c:v>-0.18273400000000001</c:v>
                </c:pt>
                <c:pt idx="129282">
                  <c:v>-0.18235000000000001</c:v>
                </c:pt>
                <c:pt idx="129283">
                  <c:v>-0.18190100000000001</c:v>
                </c:pt>
                <c:pt idx="129284">
                  <c:v>-0.18139</c:v>
                </c:pt>
                <c:pt idx="129285">
                  <c:v>-0.18081800000000001</c:v>
                </c:pt>
                <c:pt idx="129286">
                  <c:v>-0.18018400000000001</c:v>
                </c:pt>
                <c:pt idx="129287">
                  <c:v>-0.17949000000000001</c:v>
                </c:pt>
                <c:pt idx="129288">
                  <c:v>-0.17874399999999999</c:v>
                </c:pt>
                <c:pt idx="129289">
                  <c:v>-0.17795</c:v>
                </c:pt>
                <c:pt idx="129290">
                  <c:v>-0.17710999999999999</c:v>
                </c:pt>
                <c:pt idx="129291">
                  <c:v>-0.17622699999999999</c:v>
                </c:pt>
                <c:pt idx="129292">
                  <c:v>-0.17530200000000001</c:v>
                </c:pt>
                <c:pt idx="129293">
                  <c:v>-0.17433699999999999</c:v>
                </c:pt>
                <c:pt idx="129294">
                  <c:v>-0.17333100000000001</c:v>
                </c:pt>
                <c:pt idx="129295">
                  <c:v>-0.17228499999999999</c:v>
                </c:pt>
                <c:pt idx="129296">
                  <c:v>-0.17120299999999999</c:v>
                </c:pt>
                <c:pt idx="129297">
                  <c:v>-0.17008799999999999</c:v>
                </c:pt>
                <c:pt idx="129298">
                  <c:v>-0.16894300000000001</c:v>
                </c:pt>
                <c:pt idx="129299">
                  <c:v>-0.167767</c:v>
                </c:pt>
                <c:pt idx="129300">
                  <c:v>-0.16656099999999999</c:v>
                </c:pt>
                <c:pt idx="129301">
                  <c:v>-0.165325</c:v>
                </c:pt>
                <c:pt idx="129302">
                  <c:v>-0.16406299999999999</c:v>
                </c:pt>
                <c:pt idx="129303">
                  <c:v>-0.162773</c:v>
                </c:pt>
                <c:pt idx="129304">
                  <c:v>-0.16145599999999999</c:v>
                </c:pt>
                <c:pt idx="129305">
                  <c:v>-0.16011400000000001</c:v>
                </c:pt>
                <c:pt idx="129306">
                  <c:v>-0.15875600000000001</c:v>
                </c:pt>
                <c:pt idx="129307">
                  <c:v>-0.15739</c:v>
                </c:pt>
                <c:pt idx="129308">
                  <c:v>-0.15601899999999999</c:v>
                </c:pt>
                <c:pt idx="129309">
                  <c:v>-0.154644</c:v>
                </c:pt>
                <c:pt idx="129310">
                  <c:v>-0.15326600000000001</c:v>
                </c:pt>
                <c:pt idx="129311">
                  <c:v>-0.15188599999999999</c:v>
                </c:pt>
                <c:pt idx="129312">
                  <c:v>-0.150505</c:v>
                </c:pt>
                <c:pt idx="129313">
                  <c:v>-0.14912500000000001</c:v>
                </c:pt>
                <c:pt idx="129314">
                  <c:v>-0.14774499999999999</c:v>
                </c:pt>
                <c:pt idx="129315">
                  <c:v>-0.14636399999999999</c:v>
                </c:pt>
                <c:pt idx="129316">
                  <c:v>-0.144984</c:v>
                </c:pt>
                <c:pt idx="129317">
                  <c:v>-0.14361599999999999</c:v>
                </c:pt>
                <c:pt idx="129318">
                  <c:v>-0.14226900000000001</c:v>
                </c:pt>
                <c:pt idx="129319">
                  <c:v>-0.14094899999999999</c:v>
                </c:pt>
                <c:pt idx="129320">
                  <c:v>-0.139656</c:v>
                </c:pt>
                <c:pt idx="129321">
                  <c:v>-0.13839299999999999</c:v>
                </c:pt>
                <c:pt idx="129322">
                  <c:v>-0.13716</c:v>
                </c:pt>
                <c:pt idx="129323">
                  <c:v>-0.13595499999999999</c:v>
                </c:pt>
                <c:pt idx="129324">
                  <c:v>-0.13478000000000001</c:v>
                </c:pt>
                <c:pt idx="129325">
                  <c:v>-0.13364300000000001</c:v>
                </c:pt>
                <c:pt idx="129326">
                  <c:v>-0.132549</c:v>
                </c:pt>
                <c:pt idx="129327">
                  <c:v>-0.13150100000000001</c:v>
                </c:pt>
                <c:pt idx="129328">
                  <c:v>-0.1305</c:v>
                </c:pt>
                <c:pt idx="129329">
                  <c:v>-0.129547</c:v>
                </c:pt>
                <c:pt idx="129330">
                  <c:v>-0.128638</c:v>
                </c:pt>
                <c:pt idx="129331">
                  <c:v>-0.127777</c:v>
                </c:pt>
                <c:pt idx="129332">
                  <c:v>-0.126971</c:v>
                </c:pt>
                <c:pt idx="129333">
                  <c:v>-0.12623100000000001</c:v>
                </c:pt>
                <c:pt idx="129334">
                  <c:v>-0.12556500000000001</c:v>
                </c:pt>
                <c:pt idx="129335">
                  <c:v>-0.124975</c:v>
                </c:pt>
                <c:pt idx="129336">
                  <c:v>-0.12446599999999999</c:v>
                </c:pt>
                <c:pt idx="129337">
                  <c:v>-0.124038</c:v>
                </c:pt>
                <c:pt idx="129338">
                  <c:v>-0.12368999999999999</c:v>
                </c:pt>
                <c:pt idx="129339">
                  <c:v>-0.12342400000000001</c:v>
                </c:pt>
                <c:pt idx="129340">
                  <c:v>-0.12324599999999999</c:v>
                </c:pt>
                <c:pt idx="129341">
                  <c:v>-0.12316100000000001</c:v>
                </c:pt>
                <c:pt idx="129342">
                  <c:v>-0.123166</c:v>
                </c:pt>
                <c:pt idx="129343">
                  <c:v>-0.123261</c:v>
                </c:pt>
                <c:pt idx="129344">
                  <c:v>-0.12345</c:v>
                </c:pt>
                <c:pt idx="129345">
                  <c:v>-0.123735</c:v>
                </c:pt>
                <c:pt idx="129346">
                  <c:v>-0.124112</c:v>
                </c:pt>
                <c:pt idx="129347">
                  <c:v>-0.12457699999999999</c:v>
                </c:pt>
                <c:pt idx="129348">
                  <c:v>-0.12513099999999999</c:v>
                </c:pt>
                <c:pt idx="129349">
                  <c:v>-0.125776</c:v>
                </c:pt>
                <c:pt idx="129350">
                  <c:v>-0.12651499999999999</c:v>
                </c:pt>
                <c:pt idx="129351">
                  <c:v>-0.12734799999999999</c:v>
                </c:pt>
                <c:pt idx="129352">
                  <c:v>-0.128274</c:v>
                </c:pt>
                <c:pt idx="129353">
                  <c:v>-0.12929099999999999</c:v>
                </c:pt>
                <c:pt idx="129354">
                  <c:v>-0.13040099999999999</c:v>
                </c:pt>
                <c:pt idx="129355">
                  <c:v>-0.131604</c:v>
                </c:pt>
                <c:pt idx="129356">
                  <c:v>-0.13289899999999999</c:v>
                </c:pt>
                <c:pt idx="129357">
                  <c:v>-0.13428599999999999</c:v>
                </c:pt>
                <c:pt idx="129358">
                  <c:v>-0.135764</c:v>
                </c:pt>
                <c:pt idx="129359">
                  <c:v>-0.13733400000000001</c:v>
                </c:pt>
                <c:pt idx="129360">
                  <c:v>-0.138991</c:v>
                </c:pt>
                <c:pt idx="129361">
                  <c:v>-0.140732</c:v>
                </c:pt>
                <c:pt idx="129362">
                  <c:v>-0.14255499999999999</c:v>
                </c:pt>
                <c:pt idx="129363">
                  <c:v>-0.144458</c:v>
                </c:pt>
                <c:pt idx="129364">
                  <c:v>-0.14643900000000001</c:v>
                </c:pt>
                <c:pt idx="129365">
                  <c:v>-0.14849799999999999</c:v>
                </c:pt>
                <c:pt idx="129366">
                  <c:v>-0.15063299999999999</c:v>
                </c:pt>
                <c:pt idx="129367">
                  <c:v>-0.15284400000000001</c:v>
                </c:pt>
                <c:pt idx="129368">
                  <c:v>-0.15513099999999999</c:v>
                </c:pt>
                <c:pt idx="129369">
                  <c:v>-0.157498</c:v>
                </c:pt>
                <c:pt idx="129370">
                  <c:v>-0.159944</c:v>
                </c:pt>
                <c:pt idx="129371">
                  <c:v>-0.162467</c:v>
                </c:pt>
                <c:pt idx="129372">
                  <c:v>-0.16506499999999999</c:v>
                </c:pt>
                <c:pt idx="129373">
                  <c:v>-0.167743</c:v>
                </c:pt>
                <c:pt idx="129374">
                  <c:v>-0.17050000000000001</c:v>
                </c:pt>
                <c:pt idx="129375">
                  <c:v>-0.17332700000000001</c:v>
                </c:pt>
                <c:pt idx="129376">
                  <c:v>-0.17622299999999999</c:v>
                </c:pt>
                <c:pt idx="129377">
                  <c:v>-0.17919199999999999</c:v>
                </c:pt>
                <c:pt idx="129378">
                  <c:v>-0.18223300000000001</c:v>
                </c:pt>
                <c:pt idx="129379">
                  <c:v>-0.185339</c:v>
                </c:pt>
                <c:pt idx="129380">
                  <c:v>-0.1885</c:v>
                </c:pt>
                <c:pt idx="129381">
                  <c:v>-0.19170499999999999</c:v>
                </c:pt>
                <c:pt idx="129382">
                  <c:v>-0.194942</c:v>
                </c:pt>
                <c:pt idx="129383">
                  <c:v>-0.19820699999999999</c:v>
                </c:pt>
                <c:pt idx="129384">
                  <c:v>-0.20150599999999999</c:v>
                </c:pt>
                <c:pt idx="129385">
                  <c:v>-0.204843</c:v>
                </c:pt>
                <c:pt idx="129386">
                  <c:v>-0.20821700000000001</c:v>
                </c:pt>
                <c:pt idx="129387">
                  <c:v>-0.211619</c:v>
                </c:pt>
                <c:pt idx="129388">
                  <c:v>-0.21504100000000001</c:v>
                </c:pt>
                <c:pt idx="129389">
                  <c:v>-0.218475</c:v>
                </c:pt>
                <c:pt idx="129390">
                  <c:v>-0.22192100000000001</c:v>
                </c:pt>
                <c:pt idx="129391">
                  <c:v>-0.22537599999999999</c:v>
                </c:pt>
                <c:pt idx="129392">
                  <c:v>-0.22883800000000001</c:v>
                </c:pt>
                <c:pt idx="129393">
                  <c:v>-0.23230100000000001</c:v>
                </c:pt>
                <c:pt idx="129394">
                  <c:v>-0.235766</c:v>
                </c:pt>
                <c:pt idx="129395">
                  <c:v>-0.239232</c:v>
                </c:pt>
                <c:pt idx="129396">
                  <c:v>-0.242699</c:v>
                </c:pt>
                <c:pt idx="129397">
                  <c:v>-0.24616499999999999</c:v>
                </c:pt>
                <c:pt idx="129398">
                  <c:v>-0.24962200000000001</c:v>
                </c:pt>
                <c:pt idx="129399">
                  <c:v>-0.25305699999999998</c:v>
                </c:pt>
                <c:pt idx="129400">
                  <c:v>-0.256465</c:v>
                </c:pt>
                <c:pt idx="129401">
                  <c:v>-0.25984299999999999</c:v>
                </c:pt>
                <c:pt idx="129402">
                  <c:v>-0.26319500000000001</c:v>
                </c:pt>
                <c:pt idx="129403">
                  <c:v>-0.266515</c:v>
                </c:pt>
                <c:pt idx="129404">
                  <c:v>-0.26979700000000001</c:v>
                </c:pt>
                <c:pt idx="129405">
                  <c:v>-0.27303500000000003</c:v>
                </c:pt>
                <c:pt idx="129406">
                  <c:v>-0.276223</c:v>
                </c:pt>
                <c:pt idx="129407">
                  <c:v>-0.27935700000000002</c:v>
                </c:pt>
                <c:pt idx="129408">
                  <c:v>-0.28242800000000001</c:v>
                </c:pt>
                <c:pt idx="129409">
                  <c:v>-0.28543000000000002</c:v>
                </c:pt>
                <c:pt idx="129410">
                  <c:v>-0.28835699999999997</c:v>
                </c:pt>
                <c:pt idx="129411">
                  <c:v>-0.29120400000000002</c:v>
                </c:pt>
                <c:pt idx="129412">
                  <c:v>-0.29396699999999998</c:v>
                </c:pt>
                <c:pt idx="129413">
                  <c:v>-0.29664600000000002</c:v>
                </c:pt>
                <c:pt idx="129414">
                  <c:v>-0.29924000000000001</c:v>
                </c:pt>
                <c:pt idx="129415">
                  <c:v>-0.30174200000000001</c:v>
                </c:pt>
                <c:pt idx="129416">
                  <c:v>-0.30414200000000002</c:v>
                </c:pt>
                <c:pt idx="129417">
                  <c:v>-0.30643500000000001</c:v>
                </c:pt>
                <c:pt idx="129418">
                  <c:v>-0.30862000000000001</c:v>
                </c:pt>
                <c:pt idx="129419">
                  <c:v>-0.31069600000000003</c:v>
                </c:pt>
                <c:pt idx="129420">
                  <c:v>-0.31265900000000002</c:v>
                </c:pt>
                <c:pt idx="129421">
                  <c:v>-0.31450699999999998</c:v>
                </c:pt>
                <c:pt idx="129422">
                  <c:v>-0.31624000000000002</c:v>
                </c:pt>
                <c:pt idx="129423">
                  <c:v>-0.31785200000000002</c:v>
                </c:pt>
                <c:pt idx="129424">
                  <c:v>-0.31934000000000001</c:v>
                </c:pt>
                <c:pt idx="129425">
                  <c:v>-0.32070399999999999</c:v>
                </c:pt>
                <c:pt idx="129426">
                  <c:v>-0.32194499999999998</c:v>
                </c:pt>
                <c:pt idx="129427">
                  <c:v>-0.32306200000000002</c:v>
                </c:pt>
                <c:pt idx="129428">
                  <c:v>-0.32405499999999998</c:v>
                </c:pt>
                <c:pt idx="129429">
                  <c:v>-0.32492300000000002</c:v>
                </c:pt>
                <c:pt idx="129430">
                  <c:v>-0.32566600000000001</c:v>
                </c:pt>
                <c:pt idx="129431">
                  <c:v>-0.32628000000000001</c:v>
                </c:pt>
                <c:pt idx="129432">
                  <c:v>-0.326762</c:v>
                </c:pt>
                <c:pt idx="129433">
                  <c:v>-0.32711200000000001</c:v>
                </c:pt>
                <c:pt idx="129434">
                  <c:v>-0.32733499999999999</c:v>
                </c:pt>
                <c:pt idx="129435">
                  <c:v>-0.32743299999999997</c:v>
                </c:pt>
                <c:pt idx="129436">
                  <c:v>-0.32740900000000001</c:v>
                </c:pt>
                <c:pt idx="129437">
                  <c:v>-0.32726300000000003</c:v>
                </c:pt>
                <c:pt idx="129438">
                  <c:v>-0.32699299999999998</c:v>
                </c:pt>
                <c:pt idx="129439">
                  <c:v>-0.3266</c:v>
                </c:pt>
                <c:pt idx="129440">
                  <c:v>-0.32608500000000001</c:v>
                </c:pt>
                <c:pt idx="129441">
                  <c:v>-0.32545000000000002</c:v>
                </c:pt>
                <c:pt idx="129442">
                  <c:v>-0.32469599999999998</c:v>
                </c:pt>
                <c:pt idx="129443">
                  <c:v>-0.32381900000000002</c:v>
                </c:pt>
                <c:pt idx="129444">
                  <c:v>-0.32281700000000002</c:v>
                </c:pt>
                <c:pt idx="129445">
                  <c:v>-0.32169300000000001</c:v>
                </c:pt>
                <c:pt idx="129446">
                  <c:v>-0.32045200000000001</c:v>
                </c:pt>
                <c:pt idx="129447">
                  <c:v>-0.31909999999999999</c:v>
                </c:pt>
                <c:pt idx="129448">
                  <c:v>-0.31763999999999998</c:v>
                </c:pt>
                <c:pt idx="129449">
                  <c:v>-0.31607200000000002</c:v>
                </c:pt>
                <c:pt idx="129450">
                  <c:v>-0.31440000000000001</c:v>
                </c:pt>
                <c:pt idx="129451">
                  <c:v>-0.31262400000000001</c:v>
                </c:pt>
                <c:pt idx="129452">
                  <c:v>-0.31075000000000003</c:v>
                </c:pt>
                <c:pt idx="129453">
                  <c:v>-0.308782</c:v>
                </c:pt>
                <c:pt idx="129454">
                  <c:v>-0.30673</c:v>
                </c:pt>
                <c:pt idx="129455">
                  <c:v>-0.30460100000000001</c:v>
                </c:pt>
                <c:pt idx="129456">
                  <c:v>-0.302402</c:v>
                </c:pt>
                <c:pt idx="129457">
                  <c:v>-0.30013600000000001</c:v>
                </c:pt>
                <c:pt idx="129458">
                  <c:v>-0.29780400000000001</c:v>
                </c:pt>
                <c:pt idx="129459">
                  <c:v>-0.29541099999999998</c:v>
                </c:pt>
                <c:pt idx="129460">
                  <c:v>-0.29296100000000003</c:v>
                </c:pt>
                <c:pt idx="129461">
                  <c:v>-0.29045900000000002</c:v>
                </c:pt>
                <c:pt idx="129462">
                  <c:v>-0.28791299999999997</c:v>
                </c:pt>
                <c:pt idx="129463">
                  <c:v>-0.285325</c:v>
                </c:pt>
                <c:pt idx="129464">
                  <c:v>-0.282698</c:v>
                </c:pt>
                <c:pt idx="129465">
                  <c:v>-0.28003299999999998</c:v>
                </c:pt>
                <c:pt idx="129466">
                  <c:v>-0.27733000000000002</c:v>
                </c:pt>
                <c:pt idx="129467">
                  <c:v>-0.27458900000000003</c:v>
                </c:pt>
                <c:pt idx="129468">
                  <c:v>-0.27180900000000002</c:v>
                </c:pt>
                <c:pt idx="129469">
                  <c:v>-0.26899699999999999</c:v>
                </c:pt>
                <c:pt idx="129470">
                  <c:v>-0.26615699999999998</c:v>
                </c:pt>
                <c:pt idx="129471">
                  <c:v>-0.263293</c:v>
                </c:pt>
                <c:pt idx="129472">
                  <c:v>-0.26040799999999997</c:v>
                </c:pt>
                <c:pt idx="129473">
                  <c:v>-0.25751000000000002</c:v>
                </c:pt>
                <c:pt idx="129474">
                  <c:v>-0.25460300000000002</c:v>
                </c:pt>
                <c:pt idx="129475">
                  <c:v>-0.251695</c:v>
                </c:pt>
                <c:pt idx="129476">
                  <c:v>-0.24878800000000001</c:v>
                </c:pt>
                <c:pt idx="129477">
                  <c:v>-0.245892</c:v>
                </c:pt>
                <c:pt idx="129478">
                  <c:v>-0.24301900000000001</c:v>
                </c:pt>
                <c:pt idx="129479">
                  <c:v>-0.240178</c:v>
                </c:pt>
                <c:pt idx="129480">
                  <c:v>-0.237371</c:v>
                </c:pt>
                <c:pt idx="129481">
                  <c:v>-0.234602</c:v>
                </c:pt>
                <c:pt idx="129482">
                  <c:v>-0.23187199999999999</c:v>
                </c:pt>
                <c:pt idx="129483">
                  <c:v>-0.229189</c:v>
                </c:pt>
                <c:pt idx="129484">
                  <c:v>-0.22656100000000001</c:v>
                </c:pt>
                <c:pt idx="129485">
                  <c:v>-0.223997</c:v>
                </c:pt>
                <c:pt idx="129486">
                  <c:v>-0.22150600000000001</c:v>
                </c:pt>
                <c:pt idx="129487">
                  <c:v>-0.21909600000000001</c:v>
                </c:pt>
                <c:pt idx="129488">
                  <c:v>-0.21676599999999999</c:v>
                </c:pt>
                <c:pt idx="129489">
                  <c:v>-0.21451300000000001</c:v>
                </c:pt>
                <c:pt idx="129490">
                  <c:v>-0.212338</c:v>
                </c:pt>
                <c:pt idx="129491">
                  <c:v>-0.21023900000000001</c:v>
                </c:pt>
                <c:pt idx="129492">
                  <c:v>-0.20821799999999999</c:v>
                </c:pt>
                <c:pt idx="129493">
                  <c:v>-0.20627799999999999</c:v>
                </c:pt>
                <c:pt idx="129494">
                  <c:v>-0.20442399999999999</c:v>
                </c:pt>
                <c:pt idx="129495">
                  <c:v>-0.20266200000000001</c:v>
                </c:pt>
                <c:pt idx="129496">
                  <c:v>-0.200993</c:v>
                </c:pt>
                <c:pt idx="129497">
                  <c:v>-0.19941500000000001</c:v>
                </c:pt>
                <c:pt idx="129498">
                  <c:v>-0.197935</c:v>
                </c:pt>
                <c:pt idx="129499">
                  <c:v>-0.19655700000000001</c:v>
                </c:pt>
                <c:pt idx="129500">
                  <c:v>-0.19528400000000001</c:v>
                </c:pt>
                <c:pt idx="129501">
                  <c:v>-0.19411300000000001</c:v>
                </c:pt>
                <c:pt idx="129502">
                  <c:v>-0.193048</c:v>
                </c:pt>
                <c:pt idx="129503">
                  <c:v>-0.19209100000000001</c:v>
                </c:pt>
                <c:pt idx="129504">
                  <c:v>-0.191243</c:v>
                </c:pt>
                <c:pt idx="129505">
                  <c:v>-0.19050500000000001</c:v>
                </c:pt>
                <c:pt idx="129506">
                  <c:v>-0.18987899999999999</c:v>
                </c:pt>
                <c:pt idx="129507">
                  <c:v>-0.18936700000000001</c:v>
                </c:pt>
                <c:pt idx="129508">
                  <c:v>-0.188967</c:v>
                </c:pt>
                <c:pt idx="129509">
                  <c:v>-0.18867100000000001</c:v>
                </c:pt>
                <c:pt idx="129510">
                  <c:v>-0.18847700000000001</c:v>
                </c:pt>
                <c:pt idx="129511">
                  <c:v>-0.188384</c:v>
                </c:pt>
                <c:pt idx="129512">
                  <c:v>-0.18839700000000001</c:v>
                </c:pt>
                <c:pt idx="129513">
                  <c:v>-0.18851899999999999</c:v>
                </c:pt>
                <c:pt idx="129514">
                  <c:v>-0.18875400000000001</c:v>
                </c:pt>
                <c:pt idx="129515">
                  <c:v>-0.18910099999999999</c:v>
                </c:pt>
                <c:pt idx="129516">
                  <c:v>-0.18955900000000001</c:v>
                </c:pt>
                <c:pt idx="129517">
                  <c:v>-0.19012200000000001</c:v>
                </c:pt>
                <c:pt idx="129518">
                  <c:v>-0.19078600000000001</c:v>
                </c:pt>
                <c:pt idx="129519">
                  <c:v>-0.19154599999999999</c:v>
                </c:pt>
                <c:pt idx="129520">
                  <c:v>-0.19239700000000001</c:v>
                </c:pt>
                <c:pt idx="129521">
                  <c:v>-0.19334100000000001</c:v>
                </c:pt>
                <c:pt idx="129522">
                  <c:v>-0.194384</c:v>
                </c:pt>
                <c:pt idx="129523">
                  <c:v>-0.19552700000000001</c:v>
                </c:pt>
                <c:pt idx="129524">
                  <c:v>-0.196773</c:v>
                </c:pt>
                <c:pt idx="129525">
                  <c:v>-0.19811699999999999</c:v>
                </c:pt>
                <c:pt idx="129526">
                  <c:v>-0.199548</c:v>
                </c:pt>
                <c:pt idx="129527">
                  <c:v>-0.20105500000000001</c:v>
                </c:pt>
                <c:pt idx="129528">
                  <c:v>-0.20263400000000001</c:v>
                </c:pt>
                <c:pt idx="129529">
                  <c:v>-0.20427899999999999</c:v>
                </c:pt>
                <c:pt idx="129530">
                  <c:v>-0.205985</c:v>
                </c:pt>
                <c:pt idx="129531">
                  <c:v>-0.20774999999999999</c:v>
                </c:pt>
                <c:pt idx="129532">
                  <c:v>-0.20957400000000001</c:v>
                </c:pt>
                <c:pt idx="129533">
                  <c:v>-0.211449</c:v>
                </c:pt>
                <c:pt idx="129534">
                  <c:v>-0.21337200000000001</c:v>
                </c:pt>
                <c:pt idx="129535">
                  <c:v>-0.21534400000000001</c:v>
                </c:pt>
                <c:pt idx="129536">
                  <c:v>-0.217365</c:v>
                </c:pt>
                <c:pt idx="129537">
                  <c:v>-0.21943199999999999</c:v>
                </c:pt>
                <c:pt idx="129538">
                  <c:v>-0.22154499999999999</c:v>
                </c:pt>
                <c:pt idx="129539">
                  <c:v>-0.22370100000000001</c:v>
                </c:pt>
                <c:pt idx="129540">
                  <c:v>-0.22589600000000001</c:v>
                </c:pt>
                <c:pt idx="129541">
                  <c:v>-0.22812199999999999</c:v>
                </c:pt>
                <c:pt idx="129542">
                  <c:v>-0.23037199999999999</c:v>
                </c:pt>
                <c:pt idx="129543">
                  <c:v>-0.23264000000000001</c:v>
                </c:pt>
                <c:pt idx="129544">
                  <c:v>-0.23491999999999999</c:v>
                </c:pt>
                <c:pt idx="129545">
                  <c:v>-0.237203</c:v>
                </c:pt>
                <c:pt idx="129546">
                  <c:v>-0.239485</c:v>
                </c:pt>
                <c:pt idx="129547">
                  <c:v>-0.241762</c:v>
                </c:pt>
                <c:pt idx="129548">
                  <c:v>-0.244033</c:v>
                </c:pt>
                <c:pt idx="129549">
                  <c:v>-0.24629499999999999</c:v>
                </c:pt>
                <c:pt idx="129550">
                  <c:v>-0.24854799999999999</c:v>
                </c:pt>
                <c:pt idx="129551">
                  <c:v>-0.25079099999999999</c:v>
                </c:pt>
                <c:pt idx="129552">
                  <c:v>-0.253021</c:v>
                </c:pt>
                <c:pt idx="129553">
                  <c:v>-0.25523099999999999</c:v>
                </c:pt>
                <c:pt idx="129554">
                  <c:v>-0.25741599999999998</c:v>
                </c:pt>
                <c:pt idx="129555">
                  <c:v>-0.25957599999999997</c:v>
                </c:pt>
                <c:pt idx="129556">
                  <c:v>-0.26171299999999997</c:v>
                </c:pt>
                <c:pt idx="129557">
                  <c:v>-0.26382800000000001</c:v>
                </c:pt>
                <c:pt idx="129558">
                  <c:v>-0.26591999999999999</c:v>
                </c:pt>
                <c:pt idx="129559">
                  <c:v>-0.26799200000000001</c:v>
                </c:pt>
                <c:pt idx="129560">
                  <c:v>-0.270042</c:v>
                </c:pt>
                <c:pt idx="129561">
                  <c:v>-0.27206599999999997</c:v>
                </c:pt>
                <c:pt idx="129562">
                  <c:v>-0.27405299999999999</c:v>
                </c:pt>
                <c:pt idx="129563">
                  <c:v>-0.27599400000000002</c:v>
                </c:pt>
                <c:pt idx="129564">
                  <c:v>-0.27788499999999999</c:v>
                </c:pt>
                <c:pt idx="129565">
                  <c:v>-0.279723</c:v>
                </c:pt>
                <c:pt idx="129566">
                  <c:v>-0.28150900000000001</c:v>
                </c:pt>
                <c:pt idx="129567">
                  <c:v>-0.28323799999999999</c:v>
                </c:pt>
                <c:pt idx="129568">
                  <c:v>-0.28490599999999999</c:v>
                </c:pt>
                <c:pt idx="129569">
                  <c:v>-0.28651700000000002</c:v>
                </c:pt>
                <c:pt idx="129570">
                  <c:v>-0.28807199999999999</c:v>
                </c:pt>
                <c:pt idx="129571">
                  <c:v>-0.28955900000000001</c:v>
                </c:pt>
                <c:pt idx="129572">
                  <c:v>-0.29093999999999998</c:v>
                </c:pt>
                <c:pt idx="129573">
                  <c:v>-0.29222100000000001</c:v>
                </c:pt>
                <c:pt idx="129574">
                  <c:v>-0.29344300000000001</c:v>
                </c:pt>
                <c:pt idx="129575">
                  <c:v>-0.29460799999999998</c:v>
                </c:pt>
                <c:pt idx="129576">
                  <c:v>-0.29569200000000001</c:v>
                </c:pt>
                <c:pt idx="129577">
                  <c:v>-0.29670299999999999</c:v>
                </c:pt>
                <c:pt idx="129578">
                  <c:v>-0.29765000000000003</c:v>
                </c:pt>
                <c:pt idx="129579">
                  <c:v>-0.29853200000000002</c:v>
                </c:pt>
                <c:pt idx="129580">
                  <c:v>-0.299344</c:v>
                </c:pt>
                <c:pt idx="129581">
                  <c:v>-0.30007800000000001</c:v>
                </c:pt>
                <c:pt idx="129582">
                  <c:v>-0.30073</c:v>
                </c:pt>
                <c:pt idx="129583">
                  <c:v>-0.30130200000000001</c:v>
                </c:pt>
                <c:pt idx="129584">
                  <c:v>-0.30179699999999998</c:v>
                </c:pt>
                <c:pt idx="129585">
                  <c:v>-0.30221399999999998</c:v>
                </c:pt>
                <c:pt idx="129586">
                  <c:v>-0.30255399999999999</c:v>
                </c:pt>
                <c:pt idx="129587">
                  <c:v>-0.30282100000000001</c:v>
                </c:pt>
                <c:pt idx="129588">
                  <c:v>-0.30301800000000001</c:v>
                </c:pt>
                <c:pt idx="129589">
                  <c:v>-0.303151</c:v>
                </c:pt>
                <c:pt idx="129590">
                  <c:v>-0.30322500000000002</c:v>
                </c:pt>
                <c:pt idx="129591">
                  <c:v>-0.30324000000000001</c:v>
                </c:pt>
                <c:pt idx="129592">
                  <c:v>-0.30319299999999999</c:v>
                </c:pt>
                <c:pt idx="129593">
                  <c:v>-0.30308299999999999</c:v>
                </c:pt>
                <c:pt idx="129594">
                  <c:v>-0.30291099999999999</c:v>
                </c:pt>
                <c:pt idx="129595">
                  <c:v>-0.302678</c:v>
                </c:pt>
                <c:pt idx="129596">
                  <c:v>-0.30238700000000002</c:v>
                </c:pt>
                <c:pt idx="129597">
                  <c:v>-0.302039</c:v>
                </c:pt>
                <c:pt idx="129598">
                  <c:v>-0.30163299999999998</c:v>
                </c:pt>
                <c:pt idx="129599">
                  <c:v>-0.30117100000000002</c:v>
                </c:pt>
                <c:pt idx="129600">
                  <c:v>-0.30064800000000003</c:v>
                </c:pt>
                <c:pt idx="129601">
                  <c:v>-0.300064</c:v>
                </c:pt>
                <c:pt idx="129602">
                  <c:v>-0.29942099999999999</c:v>
                </c:pt>
                <c:pt idx="129603">
                  <c:v>-0.29872300000000002</c:v>
                </c:pt>
                <c:pt idx="129604">
                  <c:v>-0.29796400000000001</c:v>
                </c:pt>
                <c:pt idx="129605">
                  <c:v>-0.29714400000000002</c:v>
                </c:pt>
                <c:pt idx="129606">
                  <c:v>-0.29626999999999998</c:v>
                </c:pt>
                <c:pt idx="129607">
                  <c:v>-0.29535400000000001</c:v>
                </c:pt>
                <c:pt idx="129608">
                  <c:v>-0.29439799999999999</c:v>
                </c:pt>
                <c:pt idx="129609">
                  <c:v>-0.293404</c:v>
                </c:pt>
                <c:pt idx="129610">
                  <c:v>-0.29237600000000002</c:v>
                </c:pt>
                <c:pt idx="129611">
                  <c:v>-0.29131299999999999</c:v>
                </c:pt>
                <c:pt idx="129612">
                  <c:v>-0.29021599999999997</c:v>
                </c:pt>
                <c:pt idx="129613">
                  <c:v>-0.28908499999999998</c:v>
                </c:pt>
                <c:pt idx="129614">
                  <c:v>-0.28792200000000001</c:v>
                </c:pt>
                <c:pt idx="129615">
                  <c:v>-0.28673100000000001</c:v>
                </c:pt>
                <c:pt idx="129616">
                  <c:v>-0.28551599999999999</c:v>
                </c:pt>
                <c:pt idx="129617">
                  <c:v>-0.284277</c:v>
                </c:pt>
                <c:pt idx="129618">
                  <c:v>-0.28301700000000002</c:v>
                </c:pt>
                <c:pt idx="129619">
                  <c:v>-0.28173300000000001</c:v>
                </c:pt>
                <c:pt idx="129620">
                  <c:v>-0.28042499999999998</c:v>
                </c:pt>
                <c:pt idx="129621">
                  <c:v>-0.27909400000000001</c:v>
                </c:pt>
                <c:pt idx="129622">
                  <c:v>-0.27773999999999999</c:v>
                </c:pt>
                <c:pt idx="129623">
                  <c:v>-0.276364</c:v>
                </c:pt>
                <c:pt idx="129624">
                  <c:v>-0.27497100000000002</c:v>
                </c:pt>
                <c:pt idx="129625">
                  <c:v>-0.273567</c:v>
                </c:pt>
                <c:pt idx="129626">
                  <c:v>-0.27215800000000001</c:v>
                </c:pt>
                <c:pt idx="129627">
                  <c:v>-0.27074500000000001</c:v>
                </c:pt>
                <c:pt idx="129628">
                  <c:v>-0.26932800000000001</c:v>
                </c:pt>
                <c:pt idx="129629">
                  <c:v>-0.267905</c:v>
                </c:pt>
                <c:pt idx="129630">
                  <c:v>-0.26647599999999999</c:v>
                </c:pt>
                <c:pt idx="129631">
                  <c:v>-0.26503900000000002</c:v>
                </c:pt>
                <c:pt idx="129632">
                  <c:v>-0.26359199999999999</c:v>
                </c:pt>
                <c:pt idx="129633">
                  <c:v>-0.26213700000000001</c:v>
                </c:pt>
                <c:pt idx="129634">
                  <c:v>-0.26067699999999999</c:v>
                </c:pt>
                <c:pt idx="129635">
                  <c:v>-0.25921699999999998</c:v>
                </c:pt>
                <c:pt idx="129636">
                  <c:v>-0.25776399999999999</c:v>
                </c:pt>
                <c:pt idx="129637">
                  <c:v>-0.25632100000000002</c:v>
                </c:pt>
                <c:pt idx="129638">
                  <c:v>-0.25488899999999998</c:v>
                </c:pt>
                <c:pt idx="129639">
                  <c:v>-0.253469</c:v>
                </c:pt>
                <c:pt idx="129640">
                  <c:v>-0.25206099999999998</c:v>
                </c:pt>
                <c:pt idx="129641">
                  <c:v>-0.250666</c:v>
                </c:pt>
                <c:pt idx="129642">
                  <c:v>-0.24928600000000001</c:v>
                </c:pt>
                <c:pt idx="129643">
                  <c:v>-0.24792400000000001</c:v>
                </c:pt>
                <c:pt idx="129644">
                  <c:v>-0.246587</c:v>
                </c:pt>
                <c:pt idx="129645">
                  <c:v>-0.24527199999999999</c:v>
                </c:pt>
                <c:pt idx="129646">
                  <c:v>-0.243975</c:v>
                </c:pt>
                <c:pt idx="129647">
                  <c:v>-0.24268899999999999</c:v>
                </c:pt>
                <c:pt idx="129648">
                  <c:v>-0.24141199999999999</c:v>
                </c:pt>
                <c:pt idx="129649">
                  <c:v>-0.24015</c:v>
                </c:pt>
                <c:pt idx="129650">
                  <c:v>-0.23890600000000001</c:v>
                </c:pt>
                <c:pt idx="129651">
                  <c:v>-0.23768500000000001</c:v>
                </c:pt>
                <c:pt idx="129652">
                  <c:v>-0.236482</c:v>
                </c:pt>
                <c:pt idx="129653">
                  <c:v>-0.235295</c:v>
                </c:pt>
                <c:pt idx="129654">
                  <c:v>-0.234127</c:v>
                </c:pt>
                <c:pt idx="129655">
                  <c:v>-0.232983</c:v>
                </c:pt>
                <c:pt idx="129656">
                  <c:v>-0.23186300000000001</c:v>
                </c:pt>
                <c:pt idx="129657">
                  <c:v>-0.230767</c:v>
                </c:pt>
                <c:pt idx="129658">
                  <c:v>-0.22969899999999999</c:v>
                </c:pt>
                <c:pt idx="129659">
                  <c:v>-0.22866500000000001</c:v>
                </c:pt>
                <c:pt idx="129660">
                  <c:v>-0.22767000000000001</c:v>
                </c:pt>
                <c:pt idx="129661">
                  <c:v>-0.226715</c:v>
                </c:pt>
                <c:pt idx="129662">
                  <c:v>-0.22579399999999999</c:v>
                </c:pt>
                <c:pt idx="129663">
                  <c:v>-0.22490399999999999</c:v>
                </c:pt>
                <c:pt idx="129664">
                  <c:v>-0.22404299999999999</c:v>
                </c:pt>
                <c:pt idx="129665">
                  <c:v>-0.22321299999999999</c:v>
                </c:pt>
                <c:pt idx="129666">
                  <c:v>-0.222414</c:v>
                </c:pt>
                <c:pt idx="129667">
                  <c:v>-0.22164800000000001</c:v>
                </c:pt>
                <c:pt idx="129668">
                  <c:v>-0.220914</c:v>
                </c:pt>
                <c:pt idx="129669">
                  <c:v>-0.22020700000000001</c:v>
                </c:pt>
                <c:pt idx="129670">
                  <c:v>-0.219526</c:v>
                </c:pt>
                <c:pt idx="129671">
                  <c:v>-0.218866</c:v>
                </c:pt>
                <c:pt idx="129672">
                  <c:v>-0.21820100000000001</c:v>
                </c:pt>
                <c:pt idx="129673">
                  <c:v>-0.217527</c:v>
                </c:pt>
                <c:pt idx="129674">
                  <c:v>-0.21687300000000001</c:v>
                </c:pt>
                <c:pt idx="129675">
                  <c:v>-0.21624699999999999</c:v>
                </c:pt>
                <c:pt idx="129676">
                  <c:v>-0.215637</c:v>
                </c:pt>
                <c:pt idx="129677">
                  <c:v>-0.21504400000000001</c:v>
                </c:pt>
                <c:pt idx="129678">
                  <c:v>-0.21446999999999999</c:v>
                </c:pt>
                <c:pt idx="129679">
                  <c:v>-0.213918</c:v>
                </c:pt>
                <c:pt idx="129680">
                  <c:v>-0.21338699999999999</c:v>
                </c:pt>
                <c:pt idx="129681">
                  <c:v>-0.212871</c:v>
                </c:pt>
                <c:pt idx="129682">
                  <c:v>-0.212365</c:v>
                </c:pt>
                <c:pt idx="129683">
                  <c:v>-0.211864</c:v>
                </c:pt>
                <c:pt idx="129684">
                  <c:v>-0.211366</c:v>
                </c:pt>
                <c:pt idx="129685">
                  <c:v>-0.210869</c:v>
                </c:pt>
                <c:pt idx="129686">
                  <c:v>-0.210373</c:v>
                </c:pt>
                <c:pt idx="129687">
                  <c:v>-0.20987900000000001</c:v>
                </c:pt>
                <c:pt idx="129688">
                  <c:v>-0.20938799999999999</c:v>
                </c:pt>
                <c:pt idx="129689">
                  <c:v>-0.208898</c:v>
                </c:pt>
                <c:pt idx="129690">
                  <c:v>-0.20840400000000001</c:v>
                </c:pt>
                <c:pt idx="129691">
                  <c:v>-0.20790800000000001</c:v>
                </c:pt>
                <c:pt idx="129692">
                  <c:v>-0.20741200000000001</c:v>
                </c:pt>
                <c:pt idx="129693">
                  <c:v>-0.20691799999999999</c:v>
                </c:pt>
                <c:pt idx="129694">
                  <c:v>-0.206426</c:v>
                </c:pt>
                <c:pt idx="129695">
                  <c:v>-0.20593600000000001</c:v>
                </c:pt>
                <c:pt idx="129696">
                  <c:v>-0.20544999999999999</c:v>
                </c:pt>
                <c:pt idx="129697">
                  <c:v>-0.20496600000000001</c:v>
                </c:pt>
                <c:pt idx="129698">
                  <c:v>-0.204481</c:v>
                </c:pt>
                <c:pt idx="129699">
                  <c:v>-0.20399100000000001</c:v>
                </c:pt>
                <c:pt idx="129700">
                  <c:v>-0.20349400000000001</c:v>
                </c:pt>
                <c:pt idx="129701">
                  <c:v>-0.20299200000000001</c:v>
                </c:pt>
                <c:pt idx="129702">
                  <c:v>-0.202486</c:v>
                </c:pt>
                <c:pt idx="129703">
                  <c:v>-0.20198099999999999</c:v>
                </c:pt>
                <c:pt idx="129704">
                  <c:v>-0.201483</c:v>
                </c:pt>
                <c:pt idx="129705">
                  <c:v>-0.20099700000000001</c:v>
                </c:pt>
                <c:pt idx="129706">
                  <c:v>-0.200515</c:v>
                </c:pt>
                <c:pt idx="129707">
                  <c:v>-0.20003199999999999</c:v>
                </c:pt>
                <c:pt idx="129708">
                  <c:v>-0.199544</c:v>
                </c:pt>
                <c:pt idx="129709">
                  <c:v>-0.19903399999999999</c:v>
                </c:pt>
                <c:pt idx="129710">
                  <c:v>-0.198488</c:v>
                </c:pt>
                <c:pt idx="129711">
                  <c:v>-0.19791900000000001</c:v>
                </c:pt>
                <c:pt idx="129712">
                  <c:v>-0.19734299999999999</c:v>
                </c:pt>
                <c:pt idx="129713">
                  <c:v>-0.19675000000000001</c:v>
                </c:pt>
                <c:pt idx="129714">
                  <c:v>-0.196135</c:v>
                </c:pt>
                <c:pt idx="129715">
                  <c:v>-0.19550400000000001</c:v>
                </c:pt>
                <c:pt idx="129716">
                  <c:v>-0.19486200000000001</c:v>
                </c:pt>
                <c:pt idx="129717">
                  <c:v>-0.19420899999999999</c:v>
                </c:pt>
                <c:pt idx="129718">
                  <c:v>-0.19354099999999999</c:v>
                </c:pt>
                <c:pt idx="129719">
                  <c:v>-0.192858</c:v>
                </c:pt>
                <c:pt idx="129720">
                  <c:v>-0.192161</c:v>
                </c:pt>
                <c:pt idx="129721">
                  <c:v>-0.19145100000000001</c:v>
                </c:pt>
                <c:pt idx="129722">
                  <c:v>-0.19072700000000001</c:v>
                </c:pt>
                <c:pt idx="129723">
                  <c:v>-0.18999199999999999</c:v>
                </c:pt>
                <c:pt idx="129724">
                  <c:v>-0.189248</c:v>
                </c:pt>
                <c:pt idx="129725">
                  <c:v>-0.188495</c:v>
                </c:pt>
                <c:pt idx="129726">
                  <c:v>-0.18773200000000001</c:v>
                </c:pt>
                <c:pt idx="129727">
                  <c:v>-0.18695899999999999</c:v>
                </c:pt>
                <c:pt idx="129728">
                  <c:v>-0.18617900000000001</c:v>
                </c:pt>
                <c:pt idx="129729">
                  <c:v>-0.185394</c:v>
                </c:pt>
                <c:pt idx="129730">
                  <c:v>-0.18460699999999999</c:v>
                </c:pt>
                <c:pt idx="129731">
                  <c:v>-0.18381600000000001</c:v>
                </c:pt>
                <c:pt idx="129732">
                  <c:v>-0.18302299999999999</c:v>
                </c:pt>
                <c:pt idx="129733">
                  <c:v>-0.18223</c:v>
                </c:pt>
                <c:pt idx="129734">
                  <c:v>-0.18143599999999999</c:v>
                </c:pt>
                <c:pt idx="129735">
                  <c:v>-0.18063799999999999</c:v>
                </c:pt>
                <c:pt idx="129736">
                  <c:v>-0.17983499999999999</c:v>
                </c:pt>
                <c:pt idx="129737">
                  <c:v>-0.179032</c:v>
                </c:pt>
                <c:pt idx="129738">
                  <c:v>-0.17823</c:v>
                </c:pt>
                <c:pt idx="129739">
                  <c:v>-0.177427</c:v>
                </c:pt>
                <c:pt idx="129740">
                  <c:v>-0.176625</c:v>
                </c:pt>
                <c:pt idx="129741">
                  <c:v>-0.17582900000000001</c:v>
                </c:pt>
                <c:pt idx="129742">
                  <c:v>-0.175043</c:v>
                </c:pt>
                <c:pt idx="129743">
                  <c:v>-0.17426700000000001</c:v>
                </c:pt>
                <c:pt idx="129744">
                  <c:v>-0.17349999999999999</c:v>
                </c:pt>
                <c:pt idx="129745">
                  <c:v>-0.17274100000000001</c:v>
                </c:pt>
                <c:pt idx="129746">
                  <c:v>-0.171989</c:v>
                </c:pt>
                <c:pt idx="129747">
                  <c:v>-0.17124200000000001</c:v>
                </c:pt>
                <c:pt idx="129748">
                  <c:v>-0.17050199999999999</c:v>
                </c:pt>
                <c:pt idx="129749">
                  <c:v>-0.16977100000000001</c:v>
                </c:pt>
                <c:pt idx="129750">
                  <c:v>-0.16905200000000001</c:v>
                </c:pt>
                <c:pt idx="129751">
                  <c:v>-0.16834499999999999</c:v>
                </c:pt>
                <c:pt idx="129752">
                  <c:v>-0.16764599999999999</c:v>
                </c:pt>
                <c:pt idx="129753">
                  <c:v>-0.16695499999999999</c:v>
                </c:pt>
                <c:pt idx="129754">
                  <c:v>-0.166271</c:v>
                </c:pt>
                <c:pt idx="129755">
                  <c:v>-0.16559599999999999</c:v>
                </c:pt>
                <c:pt idx="129756">
                  <c:v>-0.16492799999999999</c:v>
                </c:pt>
                <c:pt idx="129757">
                  <c:v>-0.164269</c:v>
                </c:pt>
                <c:pt idx="129758">
                  <c:v>-0.16361800000000001</c:v>
                </c:pt>
                <c:pt idx="129759">
                  <c:v>-0.16297600000000001</c:v>
                </c:pt>
                <c:pt idx="129760">
                  <c:v>-0.16234699999999999</c:v>
                </c:pt>
                <c:pt idx="129761">
                  <c:v>-0.16173100000000001</c:v>
                </c:pt>
                <c:pt idx="129762">
                  <c:v>-0.161131</c:v>
                </c:pt>
                <c:pt idx="129763">
                  <c:v>-0.16054599999999999</c:v>
                </c:pt>
                <c:pt idx="129764">
                  <c:v>-0.15997900000000001</c:v>
                </c:pt>
                <c:pt idx="129765">
                  <c:v>-0.15943299999999999</c:v>
                </c:pt>
                <c:pt idx="129766">
                  <c:v>-0.15890899999999999</c:v>
                </c:pt>
                <c:pt idx="129767">
                  <c:v>-0.15840899999999999</c:v>
                </c:pt>
                <c:pt idx="129768">
                  <c:v>-0.15793499999999999</c:v>
                </c:pt>
                <c:pt idx="129769">
                  <c:v>-0.15748899999999999</c:v>
                </c:pt>
                <c:pt idx="129770">
                  <c:v>-0.15707199999999999</c:v>
                </c:pt>
                <c:pt idx="129771">
                  <c:v>-0.15668599999999999</c:v>
                </c:pt>
                <c:pt idx="129772">
                  <c:v>-0.156335</c:v>
                </c:pt>
                <c:pt idx="129773">
                  <c:v>-0.15601799999999999</c:v>
                </c:pt>
                <c:pt idx="129774">
                  <c:v>-0.15573799999999999</c:v>
                </c:pt>
                <c:pt idx="129775">
                  <c:v>-0.15549499999999999</c:v>
                </c:pt>
                <c:pt idx="129776">
                  <c:v>-0.15528700000000001</c:v>
                </c:pt>
                <c:pt idx="129777">
                  <c:v>-0.155112</c:v>
                </c:pt>
                <c:pt idx="129778">
                  <c:v>-0.154973</c:v>
                </c:pt>
                <c:pt idx="129779">
                  <c:v>-0.15487300000000001</c:v>
                </c:pt>
                <c:pt idx="129780">
                  <c:v>-0.15481200000000001</c:v>
                </c:pt>
                <c:pt idx="129781">
                  <c:v>-0.15478800000000001</c:v>
                </c:pt>
                <c:pt idx="129782">
                  <c:v>-0.154802</c:v>
                </c:pt>
                <c:pt idx="129783">
                  <c:v>-0.15485099999999999</c:v>
                </c:pt>
                <c:pt idx="129784">
                  <c:v>-0.15493399999999999</c:v>
                </c:pt>
                <c:pt idx="129785">
                  <c:v>-0.15504999999999999</c:v>
                </c:pt>
                <c:pt idx="129786">
                  <c:v>-0.15520200000000001</c:v>
                </c:pt>
                <c:pt idx="129787">
                  <c:v>-0.15539</c:v>
                </c:pt>
                <c:pt idx="129788">
                  <c:v>-0.15561800000000001</c:v>
                </c:pt>
                <c:pt idx="129789">
                  <c:v>-0.155885</c:v>
                </c:pt>
                <c:pt idx="129790">
                  <c:v>-0.15618799999999999</c:v>
                </c:pt>
                <c:pt idx="129791">
                  <c:v>-0.15652099999999999</c:v>
                </c:pt>
                <c:pt idx="129792">
                  <c:v>-0.156884</c:v>
                </c:pt>
                <c:pt idx="129793">
                  <c:v>-0.157275</c:v>
                </c:pt>
                <c:pt idx="129794">
                  <c:v>-0.157692</c:v>
                </c:pt>
                <c:pt idx="129795">
                  <c:v>-0.158133</c:v>
                </c:pt>
                <c:pt idx="129796">
                  <c:v>-0.15859599999999999</c:v>
                </c:pt>
                <c:pt idx="129797">
                  <c:v>-0.159083</c:v>
                </c:pt>
                <c:pt idx="129798">
                  <c:v>-0.15959699999999999</c:v>
                </c:pt>
                <c:pt idx="129799">
                  <c:v>-0.160135</c:v>
                </c:pt>
                <c:pt idx="129800">
                  <c:v>-0.16069600000000001</c:v>
                </c:pt>
                <c:pt idx="129801">
                  <c:v>-0.161278</c:v>
                </c:pt>
                <c:pt idx="129802">
                  <c:v>-0.161881</c:v>
                </c:pt>
                <c:pt idx="129803">
                  <c:v>-0.16250200000000001</c:v>
                </c:pt>
                <c:pt idx="129804">
                  <c:v>-0.16313800000000001</c:v>
                </c:pt>
                <c:pt idx="129805">
                  <c:v>-0.16378999999999999</c:v>
                </c:pt>
                <c:pt idx="129806">
                  <c:v>-0.164462</c:v>
                </c:pt>
                <c:pt idx="129807">
                  <c:v>-0.16515099999999999</c:v>
                </c:pt>
                <c:pt idx="129808">
                  <c:v>-0.165857</c:v>
                </c:pt>
                <c:pt idx="129809">
                  <c:v>-0.166577</c:v>
                </c:pt>
                <c:pt idx="129810">
                  <c:v>-0.16730800000000001</c:v>
                </c:pt>
                <c:pt idx="129811">
                  <c:v>-0.168046</c:v>
                </c:pt>
                <c:pt idx="129812">
                  <c:v>-0.16878899999999999</c:v>
                </c:pt>
                <c:pt idx="129813">
                  <c:v>-0.16953399999999999</c:v>
                </c:pt>
                <c:pt idx="129814">
                  <c:v>-0.17027900000000001</c:v>
                </c:pt>
                <c:pt idx="129815">
                  <c:v>-0.17102200000000001</c:v>
                </c:pt>
                <c:pt idx="129816">
                  <c:v>-0.171766</c:v>
                </c:pt>
                <c:pt idx="129817">
                  <c:v>-0.17250699999999999</c:v>
                </c:pt>
                <c:pt idx="129818">
                  <c:v>-0.17324300000000001</c:v>
                </c:pt>
                <c:pt idx="129819">
                  <c:v>-0.17397199999999999</c:v>
                </c:pt>
                <c:pt idx="129820">
                  <c:v>-0.17469100000000001</c:v>
                </c:pt>
                <c:pt idx="129821">
                  <c:v>-0.175401</c:v>
                </c:pt>
                <c:pt idx="129822">
                  <c:v>-0.176097</c:v>
                </c:pt>
                <c:pt idx="129823">
                  <c:v>-0.17678099999999999</c:v>
                </c:pt>
                <c:pt idx="129824">
                  <c:v>-0.17745</c:v>
                </c:pt>
                <c:pt idx="129825">
                  <c:v>-0.17810400000000001</c:v>
                </c:pt>
                <c:pt idx="129826">
                  <c:v>-0.17874000000000001</c:v>
                </c:pt>
                <c:pt idx="129827">
                  <c:v>-0.17935300000000001</c:v>
                </c:pt>
                <c:pt idx="129828">
                  <c:v>-0.17993999999999999</c:v>
                </c:pt>
                <c:pt idx="129829">
                  <c:v>-0.18049699999999999</c:v>
                </c:pt>
                <c:pt idx="129830">
                  <c:v>-0.18102399999999999</c:v>
                </c:pt>
                <c:pt idx="129831">
                  <c:v>-0.18151800000000001</c:v>
                </c:pt>
                <c:pt idx="129832">
                  <c:v>-0.181977</c:v>
                </c:pt>
                <c:pt idx="129833">
                  <c:v>-0.182396</c:v>
                </c:pt>
                <c:pt idx="129834">
                  <c:v>-0.18277199999999999</c:v>
                </c:pt>
                <c:pt idx="129835">
                  <c:v>-0.18310599999999999</c:v>
                </c:pt>
                <c:pt idx="129836">
                  <c:v>-0.18340000000000001</c:v>
                </c:pt>
                <c:pt idx="129837">
                  <c:v>-0.18365200000000001</c:v>
                </c:pt>
                <c:pt idx="129838">
                  <c:v>-0.18385799999999999</c:v>
                </c:pt>
                <c:pt idx="129839">
                  <c:v>-0.18401600000000001</c:v>
                </c:pt>
                <c:pt idx="129840">
                  <c:v>-0.18412400000000001</c:v>
                </c:pt>
                <c:pt idx="129841">
                  <c:v>-0.18418000000000001</c:v>
                </c:pt>
                <c:pt idx="129842">
                  <c:v>-0.18418599999999999</c:v>
                </c:pt>
                <c:pt idx="129843">
                  <c:v>-0.184138</c:v>
                </c:pt>
                <c:pt idx="129844">
                  <c:v>-0.184035</c:v>
                </c:pt>
                <c:pt idx="129845">
                  <c:v>-0.18387600000000001</c:v>
                </c:pt>
                <c:pt idx="129846">
                  <c:v>-0.18366099999999999</c:v>
                </c:pt>
                <c:pt idx="129847">
                  <c:v>-0.18338699999999999</c:v>
                </c:pt>
                <c:pt idx="129848">
                  <c:v>-0.18305399999999999</c:v>
                </c:pt>
                <c:pt idx="129849">
                  <c:v>-0.18265799999999999</c:v>
                </c:pt>
                <c:pt idx="129850">
                  <c:v>-0.182198</c:v>
                </c:pt>
                <c:pt idx="129851">
                  <c:v>-0.181675</c:v>
                </c:pt>
                <c:pt idx="129852">
                  <c:v>-0.181088</c:v>
                </c:pt>
                <c:pt idx="129853">
                  <c:v>-0.18041599999999999</c:v>
                </c:pt>
                <c:pt idx="129854">
                  <c:v>-0.17965</c:v>
                </c:pt>
                <c:pt idx="129855">
                  <c:v>-0.178811</c:v>
                </c:pt>
                <c:pt idx="129856">
                  <c:v>-0.17790700000000001</c:v>
                </c:pt>
                <c:pt idx="129857">
                  <c:v>-0.176924</c:v>
                </c:pt>
                <c:pt idx="129858">
                  <c:v>-0.17586199999999999</c:v>
                </c:pt>
                <c:pt idx="129859">
                  <c:v>-0.17472599999999999</c:v>
                </c:pt>
                <c:pt idx="129860">
                  <c:v>-0.173515</c:v>
                </c:pt>
                <c:pt idx="129861">
                  <c:v>-0.172231</c:v>
                </c:pt>
                <c:pt idx="129862">
                  <c:v>-0.170871</c:v>
                </c:pt>
                <c:pt idx="129863">
                  <c:v>-0.169433</c:v>
                </c:pt>
                <c:pt idx="129864">
                  <c:v>-0.16791500000000001</c:v>
                </c:pt>
                <c:pt idx="129865">
                  <c:v>-0.16631799999999999</c:v>
                </c:pt>
                <c:pt idx="129866">
                  <c:v>-0.16464200000000001</c:v>
                </c:pt>
                <c:pt idx="129867">
                  <c:v>-0.16288800000000001</c:v>
                </c:pt>
                <c:pt idx="129868">
                  <c:v>-0.16105800000000001</c:v>
                </c:pt>
                <c:pt idx="129869">
                  <c:v>-0.15915499999999999</c:v>
                </c:pt>
                <c:pt idx="129870">
                  <c:v>-0.15717999999999999</c:v>
                </c:pt>
                <c:pt idx="129871">
                  <c:v>-0.155135</c:v>
                </c:pt>
                <c:pt idx="129872">
                  <c:v>-0.15302399999999999</c:v>
                </c:pt>
                <c:pt idx="129873">
                  <c:v>-0.15085100000000001</c:v>
                </c:pt>
                <c:pt idx="129874">
                  <c:v>-0.148617</c:v>
                </c:pt>
                <c:pt idx="129875">
                  <c:v>-0.14632600000000001</c:v>
                </c:pt>
                <c:pt idx="129876">
                  <c:v>-0.143979</c:v>
                </c:pt>
                <c:pt idx="129877">
                  <c:v>-0.14157700000000001</c:v>
                </c:pt>
                <c:pt idx="129878">
                  <c:v>-0.139123</c:v>
                </c:pt>
                <c:pt idx="129879">
                  <c:v>-0.13661799999999999</c:v>
                </c:pt>
                <c:pt idx="129880">
                  <c:v>-0.13406299999999999</c:v>
                </c:pt>
                <c:pt idx="129881">
                  <c:v>-0.13145799999999999</c:v>
                </c:pt>
                <c:pt idx="129882">
                  <c:v>-0.128804</c:v>
                </c:pt>
                <c:pt idx="129883">
                  <c:v>-0.12610499999999999</c:v>
                </c:pt>
                <c:pt idx="129884">
                  <c:v>-0.123363</c:v>
                </c:pt>
                <c:pt idx="129885">
                  <c:v>-0.12058000000000001</c:v>
                </c:pt>
                <c:pt idx="129886">
                  <c:v>-0.117758</c:v>
                </c:pt>
                <c:pt idx="129887">
                  <c:v>-0.114899</c:v>
                </c:pt>
                <c:pt idx="129888">
                  <c:v>-0.112007</c:v>
                </c:pt>
                <c:pt idx="129889">
                  <c:v>-0.109088</c:v>
                </c:pt>
                <c:pt idx="129890">
                  <c:v>-0.10613400000000001</c:v>
                </c:pt>
                <c:pt idx="129891">
                  <c:v>-0.103126</c:v>
                </c:pt>
                <c:pt idx="129892">
                  <c:v>-0.100073</c:v>
                </c:pt>
                <c:pt idx="129893">
                  <c:v>-9.6996799999999994E-2</c:v>
                </c:pt>
                <c:pt idx="129894">
                  <c:v>-9.3897499999999995E-2</c:v>
                </c:pt>
                <c:pt idx="129895">
                  <c:v>-9.0767899999999999E-2</c:v>
                </c:pt>
                <c:pt idx="129896">
                  <c:v>-8.7615499999999999E-2</c:v>
                </c:pt>
                <c:pt idx="129897">
                  <c:v>-8.4447400000000006E-2</c:v>
                </c:pt>
                <c:pt idx="129898">
                  <c:v>-8.1266199999999997E-2</c:v>
                </c:pt>
                <c:pt idx="129899">
                  <c:v>-7.8073100000000006E-2</c:v>
                </c:pt>
                <c:pt idx="129900">
                  <c:v>-7.4869599999999994E-2</c:v>
                </c:pt>
                <c:pt idx="129901">
                  <c:v>-7.1656899999999996E-2</c:v>
                </c:pt>
                <c:pt idx="129902">
                  <c:v>-6.8436899999999995E-2</c:v>
                </c:pt>
                <c:pt idx="129903">
                  <c:v>-6.5212000000000006E-2</c:v>
                </c:pt>
                <c:pt idx="129904">
                  <c:v>-6.1985199999999997E-2</c:v>
                </c:pt>
                <c:pt idx="129905">
                  <c:v>-5.8760100000000003E-2</c:v>
                </c:pt>
                <c:pt idx="129906">
                  <c:v>-5.5542300000000003E-2</c:v>
                </c:pt>
                <c:pt idx="129907">
                  <c:v>-5.2338000000000003E-2</c:v>
                </c:pt>
                <c:pt idx="129908">
                  <c:v>-4.9152899999999999E-2</c:v>
                </c:pt>
                <c:pt idx="129909">
                  <c:v>-4.5992400000000003E-2</c:v>
                </c:pt>
                <c:pt idx="129910">
                  <c:v>-4.28609E-2</c:v>
                </c:pt>
                <c:pt idx="129911">
                  <c:v>-3.9760999999999998E-2</c:v>
                </c:pt>
                <c:pt idx="129912">
                  <c:v>-3.6693799999999999E-2</c:v>
                </c:pt>
                <c:pt idx="129913">
                  <c:v>-3.3660500000000003E-2</c:v>
                </c:pt>
                <c:pt idx="129914">
                  <c:v>-3.0663200000000002E-2</c:v>
                </c:pt>
                <c:pt idx="129915">
                  <c:v>-2.7705E-2</c:v>
                </c:pt>
                <c:pt idx="129916">
                  <c:v>-2.47881E-2</c:v>
                </c:pt>
                <c:pt idx="129917">
                  <c:v>-2.1915199999999999E-2</c:v>
                </c:pt>
                <c:pt idx="129918">
                  <c:v>-1.9089700000000001E-2</c:v>
                </c:pt>
                <c:pt idx="129919">
                  <c:v>-1.6312699999999999E-2</c:v>
                </c:pt>
                <c:pt idx="129920">
                  <c:v>-1.3583100000000001E-2</c:v>
                </c:pt>
                <c:pt idx="129921">
                  <c:v>-1.09015E-2</c:v>
                </c:pt>
                <c:pt idx="129922" formatCode="0.00E+00">
                  <c:v>-8.2693899999999997E-3</c:v>
                </c:pt>
                <c:pt idx="129923" formatCode="0.00E+00">
                  <c:v>-5.6882800000000004E-3</c:v>
                </c:pt>
                <c:pt idx="129924" formatCode="0.00E+00">
                  <c:v>-3.1605600000000002E-3</c:v>
                </c:pt>
                <c:pt idx="129925" formatCode="0.00E+00">
                  <c:v>-6.8993199999999998E-4</c:v>
                </c:pt>
                <c:pt idx="129926" formatCode="0.00E+00">
                  <c:v>1.7195999999999999E-3</c:v>
                </c:pt>
                <c:pt idx="129927" formatCode="0.00E+00">
                  <c:v>4.0665099999999997E-3</c:v>
                </c:pt>
                <c:pt idx="129928" formatCode="0.00E+00">
                  <c:v>6.3513700000000003E-3</c:v>
                </c:pt>
                <c:pt idx="129929" formatCode="0.00E+00">
                  <c:v>8.57312E-3</c:v>
                </c:pt>
                <c:pt idx="129930">
                  <c:v>1.07282E-2</c:v>
                </c:pt>
                <c:pt idx="129931">
                  <c:v>1.2812499999999999E-2</c:v>
                </c:pt>
                <c:pt idx="129932">
                  <c:v>1.4822399999999999E-2</c:v>
                </c:pt>
                <c:pt idx="129933">
                  <c:v>1.6756099999999999E-2</c:v>
                </c:pt>
                <c:pt idx="129934">
                  <c:v>1.8613399999999999E-2</c:v>
                </c:pt>
                <c:pt idx="129935">
                  <c:v>2.0394200000000001E-2</c:v>
                </c:pt>
                <c:pt idx="129936">
                  <c:v>2.2097599999999998E-2</c:v>
                </c:pt>
                <c:pt idx="129937">
                  <c:v>2.3722300000000002E-2</c:v>
                </c:pt>
                <c:pt idx="129938">
                  <c:v>2.52667E-2</c:v>
                </c:pt>
                <c:pt idx="129939">
                  <c:v>2.6729800000000001E-2</c:v>
                </c:pt>
                <c:pt idx="129940">
                  <c:v>2.8111199999999999E-2</c:v>
                </c:pt>
                <c:pt idx="129941">
                  <c:v>2.9410100000000002E-2</c:v>
                </c:pt>
                <c:pt idx="129942">
                  <c:v>3.06255E-2</c:v>
                </c:pt>
                <c:pt idx="129943">
                  <c:v>3.1756399999999997E-2</c:v>
                </c:pt>
                <c:pt idx="129944">
                  <c:v>3.28016E-2</c:v>
                </c:pt>
                <c:pt idx="129945">
                  <c:v>3.37591E-2</c:v>
                </c:pt>
                <c:pt idx="129946">
                  <c:v>3.4629100000000003E-2</c:v>
                </c:pt>
                <c:pt idx="129947">
                  <c:v>3.5413399999999998E-2</c:v>
                </c:pt>
                <c:pt idx="129948">
                  <c:v>3.6112499999999999E-2</c:v>
                </c:pt>
                <c:pt idx="129949">
                  <c:v>3.6726500000000002E-2</c:v>
                </c:pt>
                <c:pt idx="129950">
                  <c:v>3.7255200000000002E-2</c:v>
                </c:pt>
                <c:pt idx="129951">
                  <c:v>3.7697500000000002E-2</c:v>
                </c:pt>
                <c:pt idx="129952">
                  <c:v>3.8052099999999998E-2</c:v>
                </c:pt>
                <c:pt idx="129953">
                  <c:v>3.8319300000000001E-2</c:v>
                </c:pt>
                <c:pt idx="129954">
                  <c:v>3.8499400000000003E-2</c:v>
                </c:pt>
                <c:pt idx="129955">
                  <c:v>3.8591899999999998E-2</c:v>
                </c:pt>
                <c:pt idx="129956">
                  <c:v>3.8597300000000001E-2</c:v>
                </c:pt>
                <c:pt idx="129957">
                  <c:v>3.8519100000000001E-2</c:v>
                </c:pt>
                <c:pt idx="129958">
                  <c:v>3.8361300000000001E-2</c:v>
                </c:pt>
                <c:pt idx="129959">
                  <c:v>3.8125100000000002E-2</c:v>
                </c:pt>
                <c:pt idx="129960">
                  <c:v>3.7810299999999998E-2</c:v>
                </c:pt>
                <c:pt idx="129961">
                  <c:v>3.7417199999999998E-2</c:v>
                </c:pt>
                <c:pt idx="129962">
                  <c:v>3.6946199999999998E-2</c:v>
                </c:pt>
                <c:pt idx="129963">
                  <c:v>3.6396999999999999E-2</c:v>
                </c:pt>
                <c:pt idx="129964">
                  <c:v>3.5771200000000003E-2</c:v>
                </c:pt>
                <c:pt idx="129965">
                  <c:v>3.5073199999999999E-2</c:v>
                </c:pt>
                <c:pt idx="129966">
                  <c:v>3.4306499999999997E-2</c:v>
                </c:pt>
                <c:pt idx="129967">
                  <c:v>3.3471099999999997E-2</c:v>
                </c:pt>
                <c:pt idx="129968">
                  <c:v>3.2566100000000001E-2</c:v>
                </c:pt>
                <c:pt idx="129969">
                  <c:v>3.1591399999999999E-2</c:v>
                </c:pt>
                <c:pt idx="129970">
                  <c:v>3.0547899999999999E-2</c:v>
                </c:pt>
                <c:pt idx="129971">
                  <c:v>2.9437999999999999E-2</c:v>
                </c:pt>
                <c:pt idx="129972">
                  <c:v>2.8264999999999998E-2</c:v>
                </c:pt>
                <c:pt idx="129973">
                  <c:v>2.7032E-2</c:v>
                </c:pt>
                <c:pt idx="129974">
                  <c:v>2.5741900000000002E-2</c:v>
                </c:pt>
                <c:pt idx="129975">
                  <c:v>2.43962E-2</c:v>
                </c:pt>
                <c:pt idx="129976">
                  <c:v>2.29965E-2</c:v>
                </c:pt>
                <c:pt idx="129977">
                  <c:v>2.15441E-2</c:v>
                </c:pt>
                <c:pt idx="129978">
                  <c:v>2.0039999999999999E-2</c:v>
                </c:pt>
                <c:pt idx="129979">
                  <c:v>1.8485100000000001E-2</c:v>
                </c:pt>
                <c:pt idx="129980">
                  <c:v>1.6881199999999999E-2</c:v>
                </c:pt>
                <c:pt idx="129981">
                  <c:v>1.5231099999999999E-2</c:v>
                </c:pt>
                <c:pt idx="129982">
                  <c:v>1.35377E-2</c:v>
                </c:pt>
                <c:pt idx="129983">
                  <c:v>1.18032E-2</c:v>
                </c:pt>
                <c:pt idx="129984">
                  <c:v>1.0031099999999999E-2</c:v>
                </c:pt>
                <c:pt idx="129985" formatCode="0.00E+00">
                  <c:v>8.2245300000000007E-3</c:v>
                </c:pt>
                <c:pt idx="129986" formatCode="0.00E+00">
                  <c:v>6.3856399999999997E-3</c:v>
                </c:pt>
                <c:pt idx="129987" formatCode="0.00E+00">
                  <c:v>4.5164999999999997E-3</c:v>
                </c:pt>
                <c:pt idx="129988" formatCode="0.00E+00">
                  <c:v>2.61933E-3</c:v>
                </c:pt>
                <c:pt idx="129989" formatCode="0.00E+00">
                  <c:v>6.9630799999999997E-4</c:v>
                </c:pt>
                <c:pt idx="129990" formatCode="0.00E+00">
                  <c:v>-1.2501400000000001E-3</c:v>
                </c:pt>
                <c:pt idx="129991" formatCode="0.00E+00">
                  <c:v>-3.2177799999999999E-3</c:v>
                </c:pt>
                <c:pt idx="129992" formatCode="0.00E+00">
                  <c:v>-5.2050500000000001E-3</c:v>
                </c:pt>
                <c:pt idx="129993" formatCode="0.00E+00">
                  <c:v>-7.21034E-3</c:v>
                </c:pt>
                <c:pt idx="129994" formatCode="0.00E+00">
                  <c:v>-9.2309499999999999E-3</c:v>
                </c:pt>
                <c:pt idx="129995">
                  <c:v>-1.12637E-2</c:v>
                </c:pt>
                <c:pt idx="129996">
                  <c:v>-1.33058E-2</c:v>
                </c:pt>
                <c:pt idx="129997">
                  <c:v>-1.53551E-2</c:v>
                </c:pt>
                <c:pt idx="129998">
                  <c:v>-1.74091E-2</c:v>
                </c:pt>
                <c:pt idx="129999">
                  <c:v>-1.9464700000000001E-2</c:v>
                </c:pt>
                <c:pt idx="130000">
                  <c:v>-2.1519E-2</c:v>
                </c:pt>
                <c:pt idx="130001">
                  <c:v>-2.3569E-2</c:v>
                </c:pt>
                <c:pt idx="130002">
                  <c:v>-2.5610899999999999E-2</c:v>
                </c:pt>
                <c:pt idx="130003">
                  <c:v>-2.76414E-2</c:v>
                </c:pt>
                <c:pt idx="130004">
                  <c:v>-2.9658E-2</c:v>
                </c:pt>
                <c:pt idx="130005">
                  <c:v>-3.1658499999999999E-2</c:v>
                </c:pt>
                <c:pt idx="130006">
                  <c:v>-3.3640200000000002E-2</c:v>
                </c:pt>
                <c:pt idx="130007">
                  <c:v>-3.5600300000000001E-2</c:v>
                </c:pt>
                <c:pt idx="130008">
                  <c:v>-3.7536E-2</c:v>
                </c:pt>
                <c:pt idx="130009">
                  <c:v>-3.9445300000000003E-2</c:v>
                </c:pt>
                <c:pt idx="130010">
                  <c:v>-4.1327000000000003E-2</c:v>
                </c:pt>
                <c:pt idx="130011">
                  <c:v>-4.3179299999999997E-2</c:v>
                </c:pt>
                <c:pt idx="130012">
                  <c:v>-4.4999400000000002E-2</c:v>
                </c:pt>
                <c:pt idx="130013">
                  <c:v>-4.6784699999999999E-2</c:v>
                </c:pt>
                <c:pt idx="130014">
                  <c:v>-4.8532699999999998E-2</c:v>
                </c:pt>
                <c:pt idx="130015">
                  <c:v>-5.0241099999999997E-2</c:v>
                </c:pt>
                <c:pt idx="130016">
                  <c:v>-5.1907799999999997E-2</c:v>
                </c:pt>
                <c:pt idx="130017">
                  <c:v>-5.3531599999999999E-2</c:v>
                </c:pt>
                <c:pt idx="130018">
                  <c:v>-5.5110399999999997E-2</c:v>
                </c:pt>
                <c:pt idx="130019">
                  <c:v>-5.6641200000000003E-2</c:v>
                </c:pt>
                <c:pt idx="130020">
                  <c:v>-5.8120900000000003E-2</c:v>
                </c:pt>
                <c:pt idx="130021">
                  <c:v>-5.9547099999999999E-2</c:v>
                </c:pt>
                <c:pt idx="130022">
                  <c:v>-6.0919000000000001E-2</c:v>
                </c:pt>
                <c:pt idx="130023">
                  <c:v>-6.2235600000000002E-2</c:v>
                </c:pt>
                <c:pt idx="130024">
                  <c:v>-6.3495099999999999E-2</c:v>
                </c:pt>
                <c:pt idx="130025">
                  <c:v>-6.46954E-2</c:v>
                </c:pt>
                <c:pt idx="130026">
                  <c:v>-6.5834299999999998E-2</c:v>
                </c:pt>
                <c:pt idx="130027">
                  <c:v>-6.6910999999999998E-2</c:v>
                </c:pt>
                <c:pt idx="130028">
                  <c:v>-6.7924399999999996E-2</c:v>
                </c:pt>
                <c:pt idx="130029">
                  <c:v>-6.8873500000000004E-2</c:v>
                </c:pt>
                <c:pt idx="130030">
                  <c:v>-6.9756499999999999E-2</c:v>
                </c:pt>
                <c:pt idx="130031">
                  <c:v>-7.0572300000000004E-2</c:v>
                </c:pt>
                <c:pt idx="130032">
                  <c:v>-7.1319499999999994E-2</c:v>
                </c:pt>
                <c:pt idx="130033">
                  <c:v>-7.1997199999999997E-2</c:v>
                </c:pt>
                <c:pt idx="130034">
                  <c:v>-7.2604799999999997E-2</c:v>
                </c:pt>
                <c:pt idx="130035">
                  <c:v>-7.3141899999999996E-2</c:v>
                </c:pt>
                <c:pt idx="130036">
                  <c:v>-7.3607400000000003E-2</c:v>
                </c:pt>
                <c:pt idx="130037">
                  <c:v>-7.3999899999999993E-2</c:v>
                </c:pt>
                <c:pt idx="130038">
                  <c:v>-7.4318099999999998E-2</c:v>
                </c:pt>
                <c:pt idx="130039">
                  <c:v>-7.4560699999999994E-2</c:v>
                </c:pt>
                <c:pt idx="130040">
                  <c:v>-7.4727199999999994E-2</c:v>
                </c:pt>
                <c:pt idx="130041">
                  <c:v>-7.4817999999999996E-2</c:v>
                </c:pt>
                <c:pt idx="130042">
                  <c:v>-7.4833200000000002E-2</c:v>
                </c:pt>
                <c:pt idx="130043">
                  <c:v>-7.47723E-2</c:v>
                </c:pt>
                <c:pt idx="130044">
                  <c:v>-7.4635099999999996E-2</c:v>
                </c:pt>
                <c:pt idx="130045">
                  <c:v>-7.4421899999999999E-2</c:v>
                </c:pt>
                <c:pt idx="130046">
                  <c:v>-7.4133099999999993E-2</c:v>
                </c:pt>
                <c:pt idx="130047">
                  <c:v>-7.3768899999999998E-2</c:v>
                </c:pt>
                <c:pt idx="130048">
                  <c:v>-7.3329000000000005E-2</c:v>
                </c:pt>
                <c:pt idx="130049">
                  <c:v>-7.2812600000000005E-2</c:v>
                </c:pt>
                <c:pt idx="130050">
                  <c:v>-7.2219699999999998E-2</c:v>
                </c:pt>
                <c:pt idx="130051">
                  <c:v>-7.1551699999999996E-2</c:v>
                </c:pt>
                <c:pt idx="130052">
                  <c:v>-7.0810300000000007E-2</c:v>
                </c:pt>
                <c:pt idx="130053">
                  <c:v>-6.99959E-2</c:v>
                </c:pt>
                <c:pt idx="130054">
                  <c:v>-6.91084E-2</c:v>
                </c:pt>
                <c:pt idx="130055">
                  <c:v>-6.8148500000000001E-2</c:v>
                </c:pt>
                <c:pt idx="130056">
                  <c:v>-6.7117399999999994E-2</c:v>
                </c:pt>
                <c:pt idx="130057">
                  <c:v>-6.6015400000000002E-2</c:v>
                </c:pt>
                <c:pt idx="130058">
                  <c:v>-6.4841700000000002E-2</c:v>
                </c:pt>
                <c:pt idx="130059">
                  <c:v>-6.3596100000000003E-2</c:v>
                </c:pt>
                <c:pt idx="130060">
                  <c:v>-6.2279099999999997E-2</c:v>
                </c:pt>
                <c:pt idx="130061">
                  <c:v>-6.08917E-2</c:v>
                </c:pt>
                <c:pt idx="130062">
                  <c:v>-5.9434399999999998E-2</c:v>
                </c:pt>
                <c:pt idx="130063">
                  <c:v>-5.7908099999999997E-2</c:v>
                </c:pt>
                <c:pt idx="130064">
                  <c:v>-5.6314099999999999E-2</c:v>
                </c:pt>
                <c:pt idx="130065">
                  <c:v>-5.46542E-2</c:v>
                </c:pt>
                <c:pt idx="130066">
                  <c:v>-5.2930100000000001E-2</c:v>
                </c:pt>
                <c:pt idx="130067">
                  <c:v>-5.1142300000000002E-2</c:v>
                </c:pt>
                <c:pt idx="130068">
                  <c:v>-4.9291500000000002E-2</c:v>
                </c:pt>
                <c:pt idx="130069">
                  <c:v>-4.7378900000000002E-2</c:v>
                </c:pt>
                <c:pt idx="130070">
                  <c:v>-4.5406000000000002E-2</c:v>
                </c:pt>
                <c:pt idx="130071">
                  <c:v>-4.3374000000000003E-2</c:v>
                </c:pt>
                <c:pt idx="130072">
                  <c:v>-4.12842E-2</c:v>
                </c:pt>
                <c:pt idx="130073">
                  <c:v>-3.9137999999999999E-2</c:v>
                </c:pt>
                <c:pt idx="130074">
                  <c:v>-3.6936700000000003E-2</c:v>
                </c:pt>
                <c:pt idx="130075">
                  <c:v>-3.4682200000000003E-2</c:v>
                </c:pt>
                <c:pt idx="130076">
                  <c:v>-3.2376599999999998E-2</c:v>
                </c:pt>
                <c:pt idx="130077">
                  <c:v>-3.0021699999999998E-2</c:v>
                </c:pt>
                <c:pt idx="130078">
                  <c:v>-2.7619299999999999E-2</c:v>
                </c:pt>
                <c:pt idx="130079">
                  <c:v>-2.5171099999999998E-2</c:v>
                </c:pt>
                <c:pt idx="130080">
                  <c:v>-2.2678799999999999E-2</c:v>
                </c:pt>
                <c:pt idx="130081">
                  <c:v>-2.01443E-2</c:v>
                </c:pt>
                <c:pt idx="130082">
                  <c:v>-1.75692E-2</c:v>
                </c:pt>
                <c:pt idx="130083">
                  <c:v>-1.49547E-2</c:v>
                </c:pt>
                <c:pt idx="130084">
                  <c:v>-1.2302E-2</c:v>
                </c:pt>
                <c:pt idx="130085" formatCode="0.00E+00">
                  <c:v>-9.6128299999999993E-3</c:v>
                </c:pt>
                <c:pt idx="130086" formatCode="0.00E+00">
                  <c:v>-6.8886199999999998E-3</c:v>
                </c:pt>
                <c:pt idx="130087" formatCode="0.00E+00">
                  <c:v>-4.13043E-3</c:v>
                </c:pt>
                <c:pt idx="130088" formatCode="0.00E+00">
                  <c:v>-1.3398699999999999E-3</c:v>
                </c:pt>
                <c:pt idx="130089" formatCode="0.00E+00">
                  <c:v>1.4804600000000001E-3</c:v>
                </c:pt>
                <c:pt idx="130090" formatCode="0.00E+00">
                  <c:v>4.3284200000000004E-3</c:v>
                </c:pt>
                <c:pt idx="130091" formatCode="0.00E+00">
                  <c:v>7.2027899999999997E-3</c:v>
                </c:pt>
                <c:pt idx="130092">
                  <c:v>1.01019E-2</c:v>
                </c:pt>
                <c:pt idx="130093">
                  <c:v>1.3023399999999999E-2</c:v>
                </c:pt>
                <c:pt idx="130094">
                  <c:v>1.5965E-2</c:v>
                </c:pt>
                <c:pt idx="130095">
                  <c:v>1.89245E-2</c:v>
                </c:pt>
                <c:pt idx="130096">
                  <c:v>2.1900599999999999E-2</c:v>
                </c:pt>
                <c:pt idx="130097">
                  <c:v>2.4891900000000002E-2</c:v>
                </c:pt>
                <c:pt idx="130098">
                  <c:v>2.7896799999999999E-2</c:v>
                </c:pt>
                <c:pt idx="130099">
                  <c:v>3.0913800000000002E-2</c:v>
                </c:pt>
                <c:pt idx="130100">
                  <c:v>3.39408E-2</c:v>
                </c:pt>
                <c:pt idx="130101">
                  <c:v>3.6975899999999999E-2</c:v>
                </c:pt>
                <c:pt idx="130102">
                  <c:v>4.00176E-2</c:v>
                </c:pt>
                <c:pt idx="130103">
                  <c:v>4.3064699999999997E-2</c:v>
                </c:pt>
                <c:pt idx="130104">
                  <c:v>4.61161E-2</c:v>
                </c:pt>
                <c:pt idx="130105">
                  <c:v>4.9169900000000002E-2</c:v>
                </c:pt>
                <c:pt idx="130106">
                  <c:v>5.2224199999999998E-2</c:v>
                </c:pt>
                <c:pt idx="130107">
                  <c:v>5.5277399999999997E-2</c:v>
                </c:pt>
                <c:pt idx="130108">
                  <c:v>5.83276E-2</c:v>
                </c:pt>
                <c:pt idx="130109">
                  <c:v>6.1373499999999998E-2</c:v>
                </c:pt>
                <c:pt idx="130110">
                  <c:v>6.4413300000000007E-2</c:v>
                </c:pt>
                <c:pt idx="130111">
                  <c:v>6.7445199999999997E-2</c:v>
                </c:pt>
                <c:pt idx="130112">
                  <c:v>7.0467399999999999E-2</c:v>
                </c:pt>
                <c:pt idx="130113">
                  <c:v>7.3477600000000004E-2</c:v>
                </c:pt>
                <c:pt idx="130114">
                  <c:v>7.6473299999999994E-2</c:v>
                </c:pt>
                <c:pt idx="130115">
                  <c:v>7.9452700000000001E-2</c:v>
                </c:pt>
                <c:pt idx="130116">
                  <c:v>8.2413600000000004E-2</c:v>
                </c:pt>
                <c:pt idx="130117">
                  <c:v>8.5353999999999999E-2</c:v>
                </c:pt>
                <c:pt idx="130118">
                  <c:v>8.8272400000000001E-2</c:v>
                </c:pt>
                <c:pt idx="130119">
                  <c:v>9.1167700000000004E-2</c:v>
                </c:pt>
                <c:pt idx="130120">
                  <c:v>9.4038700000000003E-2</c:v>
                </c:pt>
                <c:pt idx="130121">
                  <c:v>9.6884200000000004E-2</c:v>
                </c:pt>
                <c:pt idx="130122">
                  <c:v>9.9703E-2</c:v>
                </c:pt>
                <c:pt idx="130123">
                  <c:v>0.102494</c:v>
                </c:pt>
                <c:pt idx="130124">
                  <c:v>0.105256</c:v>
                </c:pt>
                <c:pt idx="130125">
                  <c:v>0.107989</c:v>
                </c:pt>
                <c:pt idx="130126">
                  <c:v>0.11069</c:v>
                </c:pt>
                <c:pt idx="130127">
                  <c:v>0.113358</c:v>
                </c:pt>
                <c:pt idx="130128">
                  <c:v>0.115991</c:v>
                </c:pt>
                <c:pt idx="130129">
                  <c:v>0.118588</c:v>
                </c:pt>
                <c:pt idx="130130">
                  <c:v>0.12114800000000001</c:v>
                </c:pt>
                <c:pt idx="130131">
                  <c:v>0.123667</c:v>
                </c:pt>
                <c:pt idx="130132">
                  <c:v>0.12614400000000001</c:v>
                </c:pt>
                <c:pt idx="130133">
                  <c:v>0.128579</c:v>
                </c:pt>
                <c:pt idx="130134">
                  <c:v>0.13097</c:v>
                </c:pt>
                <c:pt idx="130135">
                  <c:v>0.13331699999999999</c:v>
                </c:pt>
                <c:pt idx="130136">
                  <c:v>0.13561699999999999</c:v>
                </c:pt>
                <c:pt idx="130137">
                  <c:v>0.13787099999999999</c:v>
                </c:pt>
                <c:pt idx="130138">
                  <c:v>0.14007700000000001</c:v>
                </c:pt>
                <c:pt idx="130139">
                  <c:v>0.142233</c:v>
                </c:pt>
                <c:pt idx="130140">
                  <c:v>0.14433799999999999</c:v>
                </c:pt>
                <c:pt idx="130141">
                  <c:v>0.14639099999999999</c:v>
                </c:pt>
                <c:pt idx="130142">
                  <c:v>0.14838999999999999</c:v>
                </c:pt>
                <c:pt idx="130143">
                  <c:v>0.150335</c:v>
                </c:pt>
                <c:pt idx="130144">
                  <c:v>0.152224</c:v>
                </c:pt>
                <c:pt idx="130145">
                  <c:v>0.154057</c:v>
                </c:pt>
                <c:pt idx="130146">
                  <c:v>0.155832</c:v>
                </c:pt>
                <c:pt idx="130147">
                  <c:v>0.15754599999999999</c:v>
                </c:pt>
                <c:pt idx="130148">
                  <c:v>0.15920000000000001</c:v>
                </c:pt>
                <c:pt idx="130149">
                  <c:v>0.16079199999999999</c:v>
                </c:pt>
                <c:pt idx="130150">
                  <c:v>0.16232099999999999</c:v>
                </c:pt>
                <c:pt idx="130151">
                  <c:v>0.16378799999999999</c:v>
                </c:pt>
                <c:pt idx="130152">
                  <c:v>0.16519</c:v>
                </c:pt>
                <c:pt idx="130153">
                  <c:v>0.16652600000000001</c:v>
                </c:pt>
                <c:pt idx="130154">
                  <c:v>0.167793</c:v>
                </c:pt>
                <c:pt idx="130155">
                  <c:v>0.16899</c:v>
                </c:pt>
                <c:pt idx="130156">
                  <c:v>0.17011599999999999</c:v>
                </c:pt>
                <c:pt idx="130157">
                  <c:v>0.17116999999999999</c:v>
                </c:pt>
                <c:pt idx="130158">
                  <c:v>0.172152</c:v>
                </c:pt>
                <c:pt idx="130159">
                  <c:v>0.17306099999999999</c:v>
                </c:pt>
                <c:pt idx="130160">
                  <c:v>0.173898</c:v>
                </c:pt>
                <c:pt idx="130161">
                  <c:v>0.17466100000000001</c:v>
                </c:pt>
                <c:pt idx="130162">
                  <c:v>0.17535000000000001</c:v>
                </c:pt>
                <c:pt idx="130163">
                  <c:v>0.17596500000000001</c:v>
                </c:pt>
                <c:pt idx="130164">
                  <c:v>0.176505</c:v>
                </c:pt>
                <c:pt idx="130165">
                  <c:v>0.17696999999999999</c:v>
                </c:pt>
                <c:pt idx="130166">
                  <c:v>0.17735699999999999</c:v>
                </c:pt>
                <c:pt idx="130167">
                  <c:v>0.17766799999999999</c:v>
                </c:pt>
                <c:pt idx="130168">
                  <c:v>0.177901</c:v>
                </c:pt>
                <c:pt idx="130169">
                  <c:v>0.17805599999999999</c:v>
                </c:pt>
                <c:pt idx="130170">
                  <c:v>0.17813300000000001</c:v>
                </c:pt>
                <c:pt idx="130171">
                  <c:v>0.17813200000000001</c:v>
                </c:pt>
                <c:pt idx="130172">
                  <c:v>0.17805000000000001</c:v>
                </c:pt>
                <c:pt idx="130173">
                  <c:v>0.17788899999999999</c:v>
                </c:pt>
                <c:pt idx="130174">
                  <c:v>0.177646</c:v>
                </c:pt>
                <c:pt idx="130175">
                  <c:v>0.17732300000000001</c:v>
                </c:pt>
                <c:pt idx="130176">
                  <c:v>0.17691999999999999</c:v>
                </c:pt>
                <c:pt idx="130177">
                  <c:v>0.17643600000000001</c:v>
                </c:pt>
                <c:pt idx="130178">
                  <c:v>0.17587</c:v>
                </c:pt>
                <c:pt idx="130179">
                  <c:v>0.17522299999999999</c:v>
                </c:pt>
                <c:pt idx="130180">
                  <c:v>0.17449400000000001</c:v>
                </c:pt>
                <c:pt idx="130181">
                  <c:v>0.173683</c:v>
                </c:pt>
                <c:pt idx="130182">
                  <c:v>0.172791</c:v>
                </c:pt>
                <c:pt idx="130183">
                  <c:v>0.171816</c:v>
                </c:pt>
                <c:pt idx="130184">
                  <c:v>0.17075799999999999</c:v>
                </c:pt>
                <c:pt idx="130185">
                  <c:v>0.16961699999999999</c:v>
                </c:pt>
                <c:pt idx="130186">
                  <c:v>0.16839399999999999</c:v>
                </c:pt>
                <c:pt idx="130187">
                  <c:v>0.16708899999999999</c:v>
                </c:pt>
                <c:pt idx="130188">
                  <c:v>0.16570299999999999</c:v>
                </c:pt>
                <c:pt idx="130189">
                  <c:v>0.16423699999999999</c:v>
                </c:pt>
                <c:pt idx="130190">
                  <c:v>0.16269</c:v>
                </c:pt>
                <c:pt idx="130191">
                  <c:v>0.16106400000000001</c:v>
                </c:pt>
                <c:pt idx="130192">
                  <c:v>0.159358</c:v>
                </c:pt>
                <c:pt idx="130193">
                  <c:v>0.15757399999999999</c:v>
                </c:pt>
                <c:pt idx="130194">
                  <c:v>0.15571199999999999</c:v>
                </c:pt>
                <c:pt idx="130195">
                  <c:v>0.15377199999999999</c:v>
                </c:pt>
                <c:pt idx="130196">
                  <c:v>0.151756</c:v>
                </c:pt>
                <c:pt idx="130197">
                  <c:v>0.14966599999999999</c:v>
                </c:pt>
                <c:pt idx="130198">
                  <c:v>0.147503</c:v>
                </c:pt>
                <c:pt idx="130199">
                  <c:v>0.14526800000000001</c:v>
                </c:pt>
                <c:pt idx="130200">
                  <c:v>0.142961</c:v>
                </c:pt>
                <c:pt idx="130201">
                  <c:v>0.14058499999999999</c:v>
                </c:pt>
                <c:pt idx="130202">
                  <c:v>0.13814100000000001</c:v>
                </c:pt>
                <c:pt idx="130203">
                  <c:v>0.135631</c:v>
                </c:pt>
                <c:pt idx="130204">
                  <c:v>0.13305700000000001</c:v>
                </c:pt>
                <c:pt idx="130205">
                  <c:v>0.13042000000000001</c:v>
                </c:pt>
                <c:pt idx="130206">
                  <c:v>0.127722</c:v>
                </c:pt>
                <c:pt idx="130207">
                  <c:v>0.12496400000000001</c:v>
                </c:pt>
                <c:pt idx="130208">
                  <c:v>0.12214899999999999</c:v>
                </c:pt>
                <c:pt idx="130209">
                  <c:v>0.11927699999999999</c:v>
                </c:pt>
                <c:pt idx="130210">
                  <c:v>0.11635</c:v>
                </c:pt>
                <c:pt idx="130211">
                  <c:v>0.113372</c:v>
                </c:pt>
                <c:pt idx="130212">
                  <c:v>0.110343</c:v>
                </c:pt>
                <c:pt idx="130213">
                  <c:v>0.107269</c:v>
                </c:pt>
                <c:pt idx="130214">
                  <c:v>0.10414900000000001</c:v>
                </c:pt>
                <c:pt idx="130215">
                  <c:v>0.10098799999999999</c:v>
                </c:pt>
                <c:pt idx="130216">
                  <c:v>9.7785999999999998E-2</c:v>
                </c:pt>
                <c:pt idx="130217">
                  <c:v>9.4546900000000003E-2</c:v>
                </c:pt>
                <c:pt idx="130218">
                  <c:v>9.1272199999999998E-2</c:v>
                </c:pt>
                <c:pt idx="130219">
                  <c:v>8.7964000000000001E-2</c:v>
                </c:pt>
                <c:pt idx="130220">
                  <c:v>8.4625199999999998E-2</c:v>
                </c:pt>
                <c:pt idx="130221">
                  <c:v>8.1258499999999997E-2</c:v>
                </c:pt>
                <c:pt idx="130222">
                  <c:v>7.7866500000000005E-2</c:v>
                </c:pt>
                <c:pt idx="130223">
                  <c:v>7.4451799999999999E-2</c:v>
                </c:pt>
                <c:pt idx="130224">
                  <c:v>7.1017499999999997E-2</c:v>
                </c:pt>
                <c:pt idx="130225">
                  <c:v>6.7566699999999993E-2</c:v>
                </c:pt>
                <c:pt idx="130226">
                  <c:v>6.4102699999999999E-2</c:v>
                </c:pt>
                <c:pt idx="130227">
                  <c:v>6.06282E-2</c:v>
                </c:pt>
                <c:pt idx="130228">
                  <c:v>5.7146500000000003E-2</c:v>
                </c:pt>
                <c:pt idx="130229">
                  <c:v>5.3661199999999999E-2</c:v>
                </c:pt>
                <c:pt idx="130230">
                  <c:v>5.0176199999999997E-2</c:v>
                </c:pt>
                <c:pt idx="130231">
                  <c:v>4.6695E-2</c:v>
                </c:pt>
                <c:pt idx="130232">
                  <c:v>4.3220300000000003E-2</c:v>
                </c:pt>
                <c:pt idx="130233">
                  <c:v>3.9754600000000001E-2</c:v>
                </c:pt>
                <c:pt idx="130234">
                  <c:v>3.6301399999999998E-2</c:v>
                </c:pt>
                <c:pt idx="130235">
                  <c:v>3.28648E-2</c:v>
                </c:pt>
                <c:pt idx="130236">
                  <c:v>2.9448499999999999E-2</c:v>
                </c:pt>
                <c:pt idx="130237">
                  <c:v>2.6055999999999999E-2</c:v>
                </c:pt>
                <c:pt idx="130238">
                  <c:v>2.2691099999999999E-2</c:v>
                </c:pt>
                <c:pt idx="130239">
                  <c:v>1.9357699999999999E-2</c:v>
                </c:pt>
                <c:pt idx="130240">
                  <c:v>1.60602E-2</c:v>
                </c:pt>
                <c:pt idx="130241">
                  <c:v>1.2803200000000001E-2</c:v>
                </c:pt>
                <c:pt idx="130242" formatCode="0.00E+00">
                  <c:v>9.5907000000000006E-3</c:v>
                </c:pt>
                <c:pt idx="130243" formatCode="0.00E+00">
                  <c:v>6.4264099999999996E-3</c:v>
                </c:pt>
                <c:pt idx="130244" formatCode="0.00E+00">
                  <c:v>3.3135600000000001E-3</c:v>
                </c:pt>
                <c:pt idx="130245" formatCode="0.00E+00">
                  <c:v>2.5514400000000001E-4</c:v>
                </c:pt>
                <c:pt idx="130246" formatCode="0.00E+00">
                  <c:v>-2.74567E-3</c:v>
                </c:pt>
                <c:pt idx="130247" formatCode="0.00E+00">
                  <c:v>-5.6851799999999997E-3</c:v>
                </c:pt>
                <c:pt idx="130248" formatCode="0.00E+00">
                  <c:v>-8.5591599999999997E-3</c:v>
                </c:pt>
                <c:pt idx="130249">
                  <c:v>-1.13632E-2</c:v>
                </c:pt>
                <c:pt idx="130250">
                  <c:v>-1.4093100000000001E-2</c:v>
                </c:pt>
                <c:pt idx="130251">
                  <c:v>-1.6744599999999998E-2</c:v>
                </c:pt>
                <c:pt idx="130252">
                  <c:v>-1.9314100000000001E-2</c:v>
                </c:pt>
                <c:pt idx="130253">
                  <c:v>-2.1798000000000001E-2</c:v>
                </c:pt>
                <c:pt idx="130254">
                  <c:v>-2.4192999999999999E-2</c:v>
                </c:pt>
                <c:pt idx="130255">
                  <c:v>-2.6495600000000001E-2</c:v>
                </c:pt>
                <c:pt idx="130256">
                  <c:v>-2.87035E-2</c:v>
                </c:pt>
                <c:pt idx="130257">
                  <c:v>-3.08142E-2</c:v>
                </c:pt>
                <c:pt idx="130258">
                  <c:v>-3.2825100000000003E-2</c:v>
                </c:pt>
                <c:pt idx="130259">
                  <c:v>-3.4733100000000003E-2</c:v>
                </c:pt>
                <c:pt idx="130260">
                  <c:v>-3.6534999999999998E-2</c:v>
                </c:pt>
                <c:pt idx="130261">
                  <c:v>-3.8227999999999998E-2</c:v>
                </c:pt>
                <c:pt idx="130262">
                  <c:v>-3.9808999999999997E-2</c:v>
                </c:pt>
                <c:pt idx="130263">
                  <c:v>-4.1275300000000001E-2</c:v>
                </c:pt>
                <c:pt idx="130264">
                  <c:v>-4.26237E-2</c:v>
                </c:pt>
                <c:pt idx="130265">
                  <c:v>-4.38512E-2</c:v>
                </c:pt>
                <c:pt idx="130266">
                  <c:v>-4.4954300000000003E-2</c:v>
                </c:pt>
                <c:pt idx="130267">
                  <c:v>-4.5930100000000001E-2</c:v>
                </c:pt>
                <c:pt idx="130268">
                  <c:v>-4.6775600000000001E-2</c:v>
                </c:pt>
                <c:pt idx="130269">
                  <c:v>-4.7489000000000003E-2</c:v>
                </c:pt>
                <c:pt idx="130270">
                  <c:v>-4.8069099999999997E-2</c:v>
                </c:pt>
                <c:pt idx="130271">
                  <c:v>-4.85142E-2</c:v>
                </c:pt>
                <c:pt idx="130272">
                  <c:v>-4.8821999999999997E-2</c:v>
                </c:pt>
                <c:pt idx="130273">
                  <c:v>-4.8991100000000003E-2</c:v>
                </c:pt>
                <c:pt idx="130274">
                  <c:v>-4.9020399999999999E-2</c:v>
                </c:pt>
                <c:pt idx="130275">
                  <c:v>-4.8908600000000003E-2</c:v>
                </c:pt>
                <c:pt idx="130276">
                  <c:v>-4.8654099999999999E-2</c:v>
                </c:pt>
                <c:pt idx="130277">
                  <c:v>-4.8255100000000002E-2</c:v>
                </c:pt>
                <c:pt idx="130278">
                  <c:v>-4.7710500000000003E-2</c:v>
                </c:pt>
                <c:pt idx="130279">
                  <c:v>-4.7018799999999999E-2</c:v>
                </c:pt>
                <c:pt idx="130280">
                  <c:v>-4.6178700000000003E-2</c:v>
                </c:pt>
                <c:pt idx="130281">
                  <c:v>-4.5189699999999999E-2</c:v>
                </c:pt>
                <c:pt idx="130282">
                  <c:v>-4.4052099999999997E-2</c:v>
                </c:pt>
                <c:pt idx="130283">
                  <c:v>-4.2766400000000003E-2</c:v>
                </c:pt>
                <c:pt idx="130284">
                  <c:v>-4.1332899999999999E-2</c:v>
                </c:pt>
                <c:pt idx="130285">
                  <c:v>-3.9751099999999998E-2</c:v>
                </c:pt>
                <c:pt idx="130286">
                  <c:v>-3.8020999999999999E-2</c:v>
                </c:pt>
                <c:pt idx="130287">
                  <c:v>-3.6142599999999997E-2</c:v>
                </c:pt>
                <c:pt idx="130288">
                  <c:v>-3.4116100000000003E-2</c:v>
                </c:pt>
                <c:pt idx="130289">
                  <c:v>-3.1941999999999998E-2</c:v>
                </c:pt>
                <c:pt idx="130290">
                  <c:v>-2.9620799999999999E-2</c:v>
                </c:pt>
                <c:pt idx="130291">
                  <c:v>-2.7154299999999999E-2</c:v>
                </c:pt>
                <c:pt idx="130292">
                  <c:v>-2.45445E-2</c:v>
                </c:pt>
                <c:pt idx="130293">
                  <c:v>-2.1793300000000002E-2</c:v>
                </c:pt>
                <c:pt idx="130294">
                  <c:v>-1.8903099999999999E-2</c:v>
                </c:pt>
                <c:pt idx="130295">
                  <c:v>-1.5876600000000001E-2</c:v>
                </c:pt>
                <c:pt idx="130296">
                  <c:v>-1.27162E-2</c:v>
                </c:pt>
                <c:pt idx="130297" formatCode="0.00E+00">
                  <c:v>-9.4247299999999992E-3</c:v>
                </c:pt>
                <c:pt idx="130298" formatCode="0.00E+00">
                  <c:v>-6.0051599999999998E-3</c:v>
                </c:pt>
                <c:pt idx="130299" formatCode="0.00E+00">
                  <c:v>-2.4605400000000002E-3</c:v>
                </c:pt>
                <c:pt idx="130300" formatCode="0.00E+00">
                  <c:v>1.2066399999999999E-3</c:v>
                </c:pt>
                <c:pt idx="130301" formatCode="0.00E+00">
                  <c:v>4.99388E-3</c:v>
                </c:pt>
                <c:pt idx="130302" formatCode="0.00E+00">
                  <c:v>8.8982499999999999E-3</c:v>
                </c:pt>
                <c:pt idx="130303">
                  <c:v>1.2916499999999999E-2</c:v>
                </c:pt>
                <c:pt idx="130304">
                  <c:v>1.7045399999999999E-2</c:v>
                </c:pt>
                <c:pt idx="130305">
                  <c:v>2.12813E-2</c:v>
                </c:pt>
                <c:pt idx="130306">
                  <c:v>2.56206E-2</c:v>
                </c:pt>
                <c:pt idx="130307">
                  <c:v>3.00594E-2</c:v>
                </c:pt>
                <c:pt idx="130308">
                  <c:v>3.4593699999999998E-2</c:v>
                </c:pt>
                <c:pt idx="130309">
                  <c:v>3.9219299999999999E-2</c:v>
                </c:pt>
                <c:pt idx="130310">
                  <c:v>4.3931499999999998E-2</c:v>
                </c:pt>
                <c:pt idx="130311">
                  <c:v>4.87246E-2</c:v>
                </c:pt>
                <c:pt idx="130312">
                  <c:v>5.3592899999999999E-2</c:v>
                </c:pt>
                <c:pt idx="130313">
                  <c:v>5.85315E-2</c:v>
                </c:pt>
                <c:pt idx="130314">
                  <c:v>6.3535900000000006E-2</c:v>
                </c:pt>
                <c:pt idx="130315">
                  <c:v>6.8600999999999995E-2</c:v>
                </c:pt>
                <c:pt idx="130316">
                  <c:v>7.3721499999999995E-2</c:v>
                </c:pt>
                <c:pt idx="130317">
                  <c:v>7.8892299999999999E-2</c:v>
                </c:pt>
                <c:pt idx="130318">
                  <c:v>8.4108199999999994E-2</c:v>
                </c:pt>
                <c:pt idx="130319">
                  <c:v>8.9363300000000007E-2</c:v>
                </c:pt>
                <c:pt idx="130320">
                  <c:v>9.46515E-2</c:v>
                </c:pt>
                <c:pt idx="130321">
                  <c:v>9.99665E-2</c:v>
                </c:pt>
                <c:pt idx="130322">
                  <c:v>0.10530200000000001</c:v>
                </c:pt>
                <c:pt idx="130323">
                  <c:v>0.110653</c:v>
                </c:pt>
                <c:pt idx="130324">
                  <c:v>0.11601400000000001</c:v>
                </c:pt>
                <c:pt idx="130325">
                  <c:v>0.121379</c:v>
                </c:pt>
                <c:pt idx="130326">
                  <c:v>0.12674199999999999</c:v>
                </c:pt>
                <c:pt idx="130327">
                  <c:v>0.13209599999999999</c:v>
                </c:pt>
                <c:pt idx="130328">
                  <c:v>0.137434</c:v>
                </c:pt>
                <c:pt idx="130329">
                  <c:v>0.14274999999999999</c:v>
                </c:pt>
                <c:pt idx="130330">
                  <c:v>0.148037</c:v>
                </c:pt>
                <c:pt idx="130331">
                  <c:v>0.15329100000000001</c:v>
                </c:pt>
                <c:pt idx="130332">
                  <c:v>0.15850400000000001</c:v>
                </c:pt>
                <c:pt idx="130333">
                  <c:v>0.16367100000000001</c:v>
                </c:pt>
                <c:pt idx="130334">
                  <c:v>0.16878399999999999</c:v>
                </c:pt>
                <c:pt idx="130335">
                  <c:v>0.17383699999999999</c:v>
                </c:pt>
                <c:pt idx="130336">
                  <c:v>0.17882400000000001</c:v>
                </c:pt>
                <c:pt idx="130337">
                  <c:v>0.18373800000000001</c:v>
                </c:pt>
                <c:pt idx="130338">
                  <c:v>0.18857299999999999</c:v>
                </c:pt>
                <c:pt idx="130339">
                  <c:v>0.193325</c:v>
                </c:pt>
                <c:pt idx="130340">
                  <c:v>0.197988</c:v>
                </c:pt>
                <c:pt idx="130341">
                  <c:v>0.20255600000000001</c:v>
                </c:pt>
                <c:pt idx="130342">
                  <c:v>0.20702300000000001</c:v>
                </c:pt>
                <c:pt idx="130343">
                  <c:v>0.21138399999999999</c:v>
                </c:pt>
                <c:pt idx="130344">
                  <c:v>0.21563499999999999</c:v>
                </c:pt>
                <c:pt idx="130345">
                  <c:v>0.21976799999999999</c:v>
                </c:pt>
                <c:pt idx="130346">
                  <c:v>0.22378100000000001</c:v>
                </c:pt>
                <c:pt idx="130347">
                  <c:v>0.22766700000000001</c:v>
                </c:pt>
                <c:pt idx="130348">
                  <c:v>0.23142099999999999</c:v>
                </c:pt>
                <c:pt idx="130349">
                  <c:v>0.23504</c:v>
                </c:pt>
                <c:pt idx="130350">
                  <c:v>0.23851700000000001</c:v>
                </c:pt>
                <c:pt idx="130351">
                  <c:v>0.24184800000000001</c:v>
                </c:pt>
                <c:pt idx="130352">
                  <c:v>0.24503</c:v>
                </c:pt>
                <c:pt idx="130353">
                  <c:v>0.248058</c:v>
                </c:pt>
                <c:pt idx="130354">
                  <c:v>0.25092799999999998</c:v>
                </c:pt>
                <c:pt idx="130355">
                  <c:v>0.253637</c:v>
                </c:pt>
                <c:pt idx="130356">
                  <c:v>0.25618099999999999</c:v>
                </c:pt>
                <c:pt idx="130357">
                  <c:v>0.25855699999999998</c:v>
                </c:pt>
                <c:pt idx="130358">
                  <c:v>0.26076100000000002</c:v>
                </c:pt>
                <c:pt idx="130359">
                  <c:v>0.26279200000000003</c:v>
                </c:pt>
                <c:pt idx="130360">
                  <c:v>0.26464599999999999</c:v>
                </c:pt>
                <c:pt idx="130361">
                  <c:v>0.26632099999999997</c:v>
                </c:pt>
                <c:pt idx="130362">
                  <c:v>0.26781500000000003</c:v>
                </c:pt>
                <c:pt idx="130363">
                  <c:v>0.26912700000000001</c:v>
                </c:pt>
                <c:pt idx="130364">
                  <c:v>0.27025399999999999</c:v>
                </c:pt>
                <c:pt idx="130365">
                  <c:v>0.27119500000000002</c:v>
                </c:pt>
                <c:pt idx="130366">
                  <c:v>0.27194800000000002</c:v>
                </c:pt>
                <c:pt idx="130367">
                  <c:v>0.27251300000000001</c:v>
                </c:pt>
                <c:pt idx="130368">
                  <c:v>0.27288800000000002</c:v>
                </c:pt>
                <c:pt idx="130369">
                  <c:v>0.27307399999999998</c:v>
                </c:pt>
                <c:pt idx="130370">
                  <c:v>0.27306999999999998</c:v>
                </c:pt>
                <c:pt idx="130371">
                  <c:v>0.27287699999999998</c:v>
                </c:pt>
                <c:pt idx="130372">
                  <c:v>0.27249400000000001</c:v>
                </c:pt>
                <c:pt idx="130373">
                  <c:v>0.27192100000000002</c:v>
                </c:pt>
                <c:pt idx="130374">
                  <c:v>0.27116000000000001</c:v>
                </c:pt>
                <c:pt idx="130375">
                  <c:v>0.27021000000000001</c:v>
                </c:pt>
                <c:pt idx="130376">
                  <c:v>0.26907399999999998</c:v>
                </c:pt>
                <c:pt idx="130377">
                  <c:v>0.26775199999999999</c:v>
                </c:pt>
                <c:pt idx="130378">
                  <c:v>0.26624700000000001</c:v>
                </c:pt>
                <c:pt idx="130379">
                  <c:v>0.26456099999999999</c:v>
                </c:pt>
                <c:pt idx="130380">
                  <c:v>0.26269500000000001</c:v>
                </c:pt>
                <c:pt idx="130381">
                  <c:v>0.260654</c:v>
                </c:pt>
                <c:pt idx="130382">
                  <c:v>0.25843899999999997</c:v>
                </c:pt>
                <c:pt idx="130383">
                  <c:v>0.256054</c:v>
                </c:pt>
                <c:pt idx="130384">
                  <c:v>0.25350299999999998</c:v>
                </c:pt>
                <c:pt idx="130385">
                  <c:v>0.25078899999999998</c:v>
                </c:pt>
                <c:pt idx="130386">
                  <c:v>0.247917</c:v>
                </c:pt>
                <c:pt idx="130387">
                  <c:v>0.24489</c:v>
                </c:pt>
                <c:pt idx="130388">
                  <c:v>0.24171100000000001</c:v>
                </c:pt>
                <c:pt idx="130389">
                  <c:v>0.23838599999999999</c:v>
                </c:pt>
                <c:pt idx="130390">
                  <c:v>0.23491699999999999</c:v>
                </c:pt>
                <c:pt idx="130391">
                  <c:v>0.23130999999999999</c:v>
                </c:pt>
                <c:pt idx="130392">
                  <c:v>0.22756999999999999</c:v>
                </c:pt>
                <c:pt idx="130393">
                  <c:v>0.22370200000000001</c:v>
                </c:pt>
                <c:pt idx="130394">
                  <c:v>0.21971199999999999</c:v>
                </c:pt>
                <c:pt idx="130395">
                  <c:v>0.21560499999999999</c:v>
                </c:pt>
                <c:pt idx="130396">
                  <c:v>0.21138699999999999</c:v>
                </c:pt>
                <c:pt idx="130397">
                  <c:v>0.207063</c:v>
                </c:pt>
                <c:pt idx="130398">
                  <c:v>0.20264099999999999</c:v>
                </c:pt>
                <c:pt idx="130399">
                  <c:v>0.198126</c:v>
                </c:pt>
                <c:pt idx="130400">
                  <c:v>0.193524</c:v>
                </c:pt>
                <c:pt idx="130401">
                  <c:v>0.18884100000000001</c:v>
                </c:pt>
                <c:pt idx="130402">
                  <c:v>0.184084</c:v>
                </c:pt>
                <c:pt idx="130403">
                  <c:v>0.17926</c:v>
                </c:pt>
                <c:pt idx="130404">
                  <c:v>0.174374</c:v>
                </c:pt>
                <c:pt idx="130405">
                  <c:v>0.169434</c:v>
                </c:pt>
                <c:pt idx="130406">
                  <c:v>0.16444600000000001</c:v>
                </c:pt>
                <c:pt idx="130407">
                  <c:v>0.159418</c:v>
                </c:pt>
                <c:pt idx="130408">
                  <c:v>0.15435599999999999</c:v>
                </c:pt>
                <c:pt idx="130409">
                  <c:v>0.14926700000000001</c:v>
                </c:pt>
                <c:pt idx="130410">
                  <c:v>0.14415700000000001</c:v>
                </c:pt>
                <c:pt idx="130411">
                  <c:v>0.13903399999999999</c:v>
                </c:pt>
                <c:pt idx="130412">
                  <c:v>0.133906</c:v>
                </c:pt>
                <c:pt idx="130413">
                  <c:v>0.128779</c:v>
                </c:pt>
                <c:pt idx="130414">
                  <c:v>0.12366000000000001</c:v>
                </c:pt>
                <c:pt idx="130415">
                  <c:v>0.11855599999999999</c:v>
                </c:pt>
                <c:pt idx="130416">
                  <c:v>0.11347500000000001</c:v>
                </c:pt>
                <c:pt idx="130417">
                  <c:v>0.10842300000000001</c:v>
                </c:pt>
                <c:pt idx="130418">
                  <c:v>0.103406</c:v>
                </c:pt>
                <c:pt idx="130419">
                  <c:v>9.8432400000000003E-2</c:v>
                </c:pt>
                <c:pt idx="130420">
                  <c:v>9.3507400000000004E-2</c:v>
                </c:pt>
                <c:pt idx="130421">
                  <c:v>8.8638300000000003E-2</c:v>
                </c:pt>
                <c:pt idx="130422">
                  <c:v>8.3831699999999995E-2</c:v>
                </c:pt>
                <c:pt idx="130423">
                  <c:v>7.9094399999999995E-2</c:v>
                </c:pt>
                <c:pt idx="130424">
                  <c:v>7.4432700000000004E-2</c:v>
                </c:pt>
                <c:pt idx="130425">
                  <c:v>6.9852600000000001E-2</c:v>
                </c:pt>
                <c:pt idx="130426">
                  <c:v>6.5360100000000004E-2</c:v>
                </c:pt>
                <c:pt idx="130427">
                  <c:v>6.0960800000000002E-2</c:v>
                </c:pt>
                <c:pt idx="130428">
                  <c:v>5.66604E-2</c:v>
                </c:pt>
                <c:pt idx="130429">
                  <c:v>5.2464400000000001E-2</c:v>
                </c:pt>
                <c:pt idx="130430">
                  <c:v>4.8378400000000002E-2</c:v>
                </c:pt>
                <c:pt idx="130431">
                  <c:v>4.4407799999999997E-2</c:v>
                </c:pt>
                <c:pt idx="130432">
                  <c:v>4.0557700000000002E-2</c:v>
                </c:pt>
                <c:pt idx="130433">
                  <c:v>3.6832999999999998E-2</c:v>
                </c:pt>
                <c:pt idx="130434">
                  <c:v>3.32386E-2</c:v>
                </c:pt>
                <c:pt idx="130435">
                  <c:v>2.9779E-2</c:v>
                </c:pt>
                <c:pt idx="130436">
                  <c:v>2.6458599999999999E-2</c:v>
                </c:pt>
                <c:pt idx="130437">
                  <c:v>2.32809E-2</c:v>
                </c:pt>
                <c:pt idx="130438">
                  <c:v>2.0249300000000001E-2</c:v>
                </c:pt>
                <c:pt idx="130439">
                  <c:v>1.7367E-2</c:v>
                </c:pt>
                <c:pt idx="130440">
                  <c:v>1.4637799999999999E-2</c:v>
                </c:pt>
                <c:pt idx="130441">
                  <c:v>1.20649E-2</c:v>
                </c:pt>
                <c:pt idx="130442" formatCode="0.00E+00">
                  <c:v>9.6510499999999996E-3</c:v>
                </c:pt>
                <c:pt idx="130443" formatCode="0.00E+00">
                  <c:v>7.3986599999999996E-3</c:v>
                </c:pt>
                <c:pt idx="130444" formatCode="0.00E+00">
                  <c:v>5.3100600000000001E-3</c:v>
                </c:pt>
                <c:pt idx="130445" formatCode="0.00E+00">
                  <c:v>3.38704E-3</c:v>
                </c:pt>
                <c:pt idx="130446" formatCode="0.00E+00">
                  <c:v>1.6308900000000001E-3</c:v>
                </c:pt>
                <c:pt idx="130447" formatCode="0.00E+00">
                  <c:v>4.2993300000000001E-5</c:v>
                </c:pt>
                <c:pt idx="130448" formatCode="0.00E+00">
                  <c:v>-1.3749000000000001E-3</c:v>
                </c:pt>
                <c:pt idx="130449" formatCode="0.00E+00">
                  <c:v>-2.6212399999999999E-3</c:v>
                </c:pt>
                <c:pt idx="130450" formatCode="0.00E+00">
                  <c:v>-3.69485E-3</c:v>
                </c:pt>
                <c:pt idx="130451" formatCode="0.00E+00">
                  <c:v>-4.5947699999999998E-3</c:v>
                </c:pt>
                <c:pt idx="130452" formatCode="0.00E+00">
                  <c:v>-5.3211600000000001E-3</c:v>
                </c:pt>
                <c:pt idx="130453" formatCode="0.00E+00">
                  <c:v>-5.8754200000000001E-3</c:v>
                </c:pt>
                <c:pt idx="130454" formatCode="0.00E+00">
                  <c:v>-6.2589000000000004E-3</c:v>
                </c:pt>
                <c:pt idx="130455" formatCode="0.00E+00">
                  <c:v>-6.4722800000000004E-3</c:v>
                </c:pt>
                <c:pt idx="130456" formatCode="0.00E+00">
                  <c:v>-6.5165099999999997E-3</c:v>
                </c:pt>
                <c:pt idx="130457" formatCode="0.00E+00">
                  <c:v>-6.3931400000000003E-3</c:v>
                </c:pt>
                <c:pt idx="130458" formatCode="0.00E+00">
                  <c:v>-6.1037299999999999E-3</c:v>
                </c:pt>
                <c:pt idx="130459" formatCode="0.00E+00">
                  <c:v>-5.6498E-3</c:v>
                </c:pt>
                <c:pt idx="130460" formatCode="0.00E+00">
                  <c:v>-5.0331500000000001E-3</c:v>
                </c:pt>
                <c:pt idx="130461" formatCode="0.00E+00">
                  <c:v>-4.25604E-3</c:v>
                </c:pt>
                <c:pt idx="130462" formatCode="0.00E+00">
                  <c:v>-3.3210000000000002E-3</c:v>
                </c:pt>
                <c:pt idx="130463" formatCode="0.00E+00">
                  <c:v>-2.23091E-3</c:v>
                </c:pt>
                <c:pt idx="130464" formatCode="0.00E+00">
                  <c:v>-9.8900199999999989E-4</c:v>
                </c:pt>
                <c:pt idx="130465" formatCode="0.00E+00">
                  <c:v>4.0129100000000002E-4</c:v>
                </c:pt>
                <c:pt idx="130466" formatCode="0.00E+00">
                  <c:v>1.93637E-3</c:v>
                </c:pt>
                <c:pt idx="130467" formatCode="0.00E+00">
                  <c:v>3.6124799999999999E-3</c:v>
                </c:pt>
                <c:pt idx="130468" formatCode="0.00E+00">
                  <c:v>5.4258199999999996E-3</c:v>
                </c:pt>
                <c:pt idx="130469" formatCode="0.00E+00">
                  <c:v>7.3722900000000001E-3</c:v>
                </c:pt>
                <c:pt idx="130470" formatCode="0.00E+00">
                  <c:v>9.4475099999999992E-3</c:v>
                </c:pt>
                <c:pt idx="130471">
                  <c:v>1.1646999999999999E-2</c:v>
                </c:pt>
                <c:pt idx="130472">
                  <c:v>1.39661E-2</c:v>
                </c:pt>
                <c:pt idx="130473">
                  <c:v>1.6399899999999999E-2</c:v>
                </c:pt>
                <c:pt idx="130474">
                  <c:v>1.8943399999999999E-2</c:v>
                </c:pt>
                <c:pt idx="130475">
                  <c:v>2.15909E-2</c:v>
                </c:pt>
                <c:pt idx="130476">
                  <c:v>2.43371E-2</c:v>
                </c:pt>
                <c:pt idx="130477">
                  <c:v>2.7176100000000002E-2</c:v>
                </c:pt>
                <c:pt idx="130478">
                  <c:v>3.01021E-2</c:v>
                </c:pt>
                <c:pt idx="130479">
                  <c:v>3.3108899999999997E-2</c:v>
                </c:pt>
                <c:pt idx="130480">
                  <c:v>3.6189899999999997E-2</c:v>
                </c:pt>
                <c:pt idx="130481">
                  <c:v>3.9338699999999997E-2</c:v>
                </c:pt>
                <c:pt idx="130482">
                  <c:v>4.2549200000000002E-2</c:v>
                </c:pt>
                <c:pt idx="130483">
                  <c:v>4.58152E-2</c:v>
                </c:pt>
                <c:pt idx="130484">
                  <c:v>4.9130399999999998E-2</c:v>
                </c:pt>
                <c:pt idx="130485">
                  <c:v>5.2488300000000002E-2</c:v>
                </c:pt>
                <c:pt idx="130486">
                  <c:v>5.5882099999999997E-2</c:v>
                </c:pt>
                <c:pt idx="130487">
                  <c:v>5.9305200000000002E-2</c:v>
                </c:pt>
                <c:pt idx="130488">
                  <c:v>6.2750700000000006E-2</c:v>
                </c:pt>
                <c:pt idx="130489">
                  <c:v>6.6211900000000004E-2</c:v>
                </c:pt>
                <c:pt idx="130490">
                  <c:v>6.9681900000000005E-2</c:v>
                </c:pt>
                <c:pt idx="130491">
                  <c:v>7.3153800000000005E-2</c:v>
                </c:pt>
                <c:pt idx="130492">
                  <c:v>7.6620999999999995E-2</c:v>
                </c:pt>
                <c:pt idx="130493">
                  <c:v>8.0076800000000004E-2</c:v>
                </c:pt>
                <c:pt idx="130494">
                  <c:v>8.35148E-2</c:v>
                </c:pt>
                <c:pt idx="130495">
                  <c:v>8.6928699999999998E-2</c:v>
                </c:pt>
                <c:pt idx="130496">
                  <c:v>9.0312100000000006E-2</c:v>
                </c:pt>
                <c:pt idx="130497">
                  <c:v>9.36588E-2</c:v>
                </c:pt>
                <c:pt idx="130498">
                  <c:v>9.6962599999999996E-2</c:v>
                </c:pt>
                <c:pt idx="130499">
                  <c:v>0.100217</c:v>
                </c:pt>
                <c:pt idx="130500">
                  <c:v>0.10341599999999999</c:v>
                </c:pt>
                <c:pt idx="130501">
                  <c:v>0.106554</c:v>
                </c:pt>
                <c:pt idx="130502">
                  <c:v>0.109625</c:v>
                </c:pt>
                <c:pt idx="130503">
                  <c:v>0.112623</c:v>
                </c:pt>
                <c:pt idx="130504">
                  <c:v>0.11554399999999999</c:v>
                </c:pt>
                <c:pt idx="130505">
                  <c:v>0.11838</c:v>
                </c:pt>
                <c:pt idx="130506">
                  <c:v>0.121127</c:v>
                </c:pt>
                <c:pt idx="130507">
                  <c:v>0.12378</c:v>
                </c:pt>
                <c:pt idx="130508">
                  <c:v>0.126334</c:v>
                </c:pt>
                <c:pt idx="130509">
                  <c:v>0.12878400000000001</c:v>
                </c:pt>
                <c:pt idx="130510">
                  <c:v>0.13112499999999999</c:v>
                </c:pt>
                <c:pt idx="130511">
                  <c:v>0.133353</c:v>
                </c:pt>
                <c:pt idx="130512">
                  <c:v>0.135465</c:v>
                </c:pt>
                <c:pt idx="130513">
                  <c:v>0.13745599999999999</c:v>
                </c:pt>
                <c:pt idx="130514">
                  <c:v>0.139323</c:v>
                </c:pt>
                <c:pt idx="130515">
                  <c:v>0.14106199999999999</c:v>
                </c:pt>
                <c:pt idx="130516">
                  <c:v>0.14267099999999999</c:v>
                </c:pt>
                <c:pt idx="130517">
                  <c:v>0.144145</c:v>
                </c:pt>
                <c:pt idx="130518">
                  <c:v>0.145484</c:v>
                </c:pt>
                <c:pt idx="130519">
                  <c:v>0.14668400000000001</c:v>
                </c:pt>
                <c:pt idx="130520">
                  <c:v>0.14774399999999999</c:v>
                </c:pt>
                <c:pt idx="130521">
                  <c:v>0.14866199999999999</c:v>
                </c:pt>
                <c:pt idx="130522">
                  <c:v>0.14943699999999999</c:v>
                </c:pt>
                <c:pt idx="130523">
                  <c:v>0.15006700000000001</c:v>
                </c:pt>
                <c:pt idx="130524">
                  <c:v>0.15055099999999999</c:v>
                </c:pt>
                <c:pt idx="130525">
                  <c:v>0.15088799999999999</c:v>
                </c:pt>
                <c:pt idx="130526">
                  <c:v>0.15107799999999999</c:v>
                </c:pt>
                <c:pt idx="130527">
                  <c:v>0.15112100000000001</c:v>
                </c:pt>
                <c:pt idx="130528">
                  <c:v>0.15101600000000001</c:v>
                </c:pt>
                <c:pt idx="130529">
                  <c:v>0.15076500000000001</c:v>
                </c:pt>
                <c:pt idx="130530">
                  <c:v>0.150366</c:v>
                </c:pt>
                <c:pt idx="130531">
                  <c:v>0.14982200000000001</c:v>
                </c:pt>
                <c:pt idx="130532">
                  <c:v>0.14913299999999999</c:v>
                </c:pt>
                <c:pt idx="130533">
                  <c:v>0.14830099999999999</c:v>
                </c:pt>
                <c:pt idx="130534">
                  <c:v>0.14732600000000001</c:v>
                </c:pt>
                <c:pt idx="130535">
                  <c:v>0.14621200000000001</c:v>
                </c:pt>
                <c:pt idx="130536">
                  <c:v>0.14496100000000001</c:v>
                </c:pt>
                <c:pt idx="130537">
                  <c:v>0.14357400000000001</c:v>
                </c:pt>
                <c:pt idx="130538">
                  <c:v>0.14205400000000001</c:v>
                </c:pt>
                <c:pt idx="130539">
                  <c:v>0.140404</c:v>
                </c:pt>
                <c:pt idx="130540">
                  <c:v>0.138628</c:v>
                </c:pt>
                <c:pt idx="130541">
                  <c:v>0.13672799999999999</c:v>
                </c:pt>
                <c:pt idx="130542">
                  <c:v>0.13471</c:v>
                </c:pt>
                <c:pt idx="130543">
                  <c:v>0.132576</c:v>
                </c:pt>
                <c:pt idx="130544">
                  <c:v>0.130332</c:v>
                </c:pt>
                <c:pt idx="130545">
                  <c:v>0.12798100000000001</c:v>
                </c:pt>
                <c:pt idx="130546">
                  <c:v>0.125528</c:v>
                </c:pt>
                <c:pt idx="130547">
                  <c:v>0.122977</c:v>
                </c:pt>
                <c:pt idx="130548">
                  <c:v>0.120333</c:v>
                </c:pt>
                <c:pt idx="130549">
                  <c:v>0.117601</c:v>
                </c:pt>
                <c:pt idx="130550">
                  <c:v>0.114788</c:v>
                </c:pt>
                <c:pt idx="130551">
                  <c:v>0.1119</c:v>
                </c:pt>
                <c:pt idx="130552">
                  <c:v>0.108941</c:v>
                </c:pt>
                <c:pt idx="130553">
                  <c:v>0.105917</c:v>
                </c:pt>
                <c:pt idx="130554">
                  <c:v>0.10283399999999999</c:v>
                </c:pt>
                <c:pt idx="130555">
                  <c:v>9.9698300000000004E-2</c:v>
                </c:pt>
                <c:pt idx="130556">
                  <c:v>9.6515299999999998E-2</c:v>
                </c:pt>
                <c:pt idx="130557">
                  <c:v>9.3291200000000005E-2</c:v>
                </c:pt>
                <c:pt idx="130558">
                  <c:v>9.0032200000000007E-2</c:v>
                </c:pt>
                <c:pt idx="130559">
                  <c:v>8.6744699999999994E-2</c:v>
                </c:pt>
                <c:pt idx="130560">
                  <c:v>8.3434900000000006E-2</c:v>
                </c:pt>
                <c:pt idx="130561">
                  <c:v>8.0109299999999994E-2</c:v>
                </c:pt>
                <c:pt idx="130562">
                  <c:v>7.6774599999999998E-2</c:v>
                </c:pt>
                <c:pt idx="130563">
                  <c:v>7.3436899999999999E-2</c:v>
                </c:pt>
                <c:pt idx="130564">
                  <c:v>7.0102600000000001E-2</c:v>
                </c:pt>
                <c:pt idx="130565">
                  <c:v>6.6778199999999996E-2</c:v>
                </c:pt>
                <c:pt idx="130566">
                  <c:v>6.3469899999999996E-2</c:v>
                </c:pt>
                <c:pt idx="130567">
                  <c:v>6.01842E-2</c:v>
                </c:pt>
                <c:pt idx="130568">
                  <c:v>5.6927600000000002E-2</c:v>
                </c:pt>
                <c:pt idx="130569">
                  <c:v>5.37066E-2</c:v>
                </c:pt>
                <c:pt idx="130570">
                  <c:v>5.0527000000000002E-2</c:v>
                </c:pt>
                <c:pt idx="130571">
                  <c:v>4.7395E-2</c:v>
                </c:pt>
                <c:pt idx="130572">
                  <c:v>4.4317099999999998E-2</c:v>
                </c:pt>
                <c:pt idx="130573">
                  <c:v>4.1300099999999999E-2</c:v>
                </c:pt>
                <c:pt idx="130574">
                  <c:v>3.8349899999999999E-2</c:v>
                </c:pt>
                <c:pt idx="130575">
                  <c:v>3.5472299999999998E-2</c:v>
                </c:pt>
                <c:pt idx="130576">
                  <c:v>3.2673000000000001E-2</c:v>
                </c:pt>
                <c:pt idx="130577">
                  <c:v>2.9958100000000001E-2</c:v>
                </c:pt>
                <c:pt idx="130578">
                  <c:v>2.7333300000000001E-2</c:v>
                </c:pt>
                <c:pt idx="130579">
                  <c:v>2.4804E-2</c:v>
                </c:pt>
                <c:pt idx="130580">
                  <c:v>2.23754E-2</c:v>
                </c:pt>
                <c:pt idx="130581">
                  <c:v>2.0052400000000001E-2</c:v>
                </c:pt>
                <c:pt idx="130582">
                  <c:v>1.7840100000000001E-2</c:v>
                </c:pt>
                <c:pt idx="130583">
                  <c:v>1.5743099999999999E-2</c:v>
                </c:pt>
                <c:pt idx="130584">
                  <c:v>1.3765599999999999E-2</c:v>
                </c:pt>
                <c:pt idx="130585">
                  <c:v>1.19118E-2</c:v>
                </c:pt>
                <c:pt idx="130586">
                  <c:v>1.01855E-2</c:v>
                </c:pt>
                <c:pt idx="130587" formatCode="0.00E+00">
                  <c:v>8.5909699999999999E-3</c:v>
                </c:pt>
                <c:pt idx="130588" formatCode="0.00E+00">
                  <c:v>7.1325499999999997E-3</c:v>
                </c:pt>
                <c:pt idx="130589" formatCode="0.00E+00">
                  <c:v>5.8142300000000001E-3</c:v>
                </c:pt>
                <c:pt idx="130590" formatCode="0.00E+00">
                  <c:v>4.6387199999999998E-3</c:v>
                </c:pt>
                <c:pt idx="130591" formatCode="0.00E+00">
                  <c:v>3.6079800000000002E-3</c:v>
                </c:pt>
                <c:pt idx="130592" formatCode="0.00E+00">
                  <c:v>2.7243499999999999E-3</c:v>
                </c:pt>
                <c:pt idx="130593" formatCode="0.00E+00">
                  <c:v>1.99036E-3</c:v>
                </c:pt>
                <c:pt idx="130594" formatCode="0.00E+00">
                  <c:v>1.4079699999999999E-3</c:v>
                </c:pt>
                <c:pt idx="130595" formatCode="0.00E+00">
                  <c:v>9.7871500000000001E-4</c:v>
                </c:pt>
                <c:pt idx="130596" formatCode="0.00E+00">
                  <c:v>7.03905E-4</c:v>
                </c:pt>
                <c:pt idx="130597" formatCode="0.00E+00">
                  <c:v>5.8459899999999999E-4</c:v>
                </c:pt>
                <c:pt idx="130598" formatCode="0.00E+00">
                  <c:v>6.21515E-4</c:v>
                </c:pt>
                <c:pt idx="130599" formatCode="0.00E+00">
                  <c:v>8.1509599999999996E-4</c:v>
                </c:pt>
                <c:pt idx="130600" formatCode="0.00E+00">
                  <c:v>1.16558E-3</c:v>
                </c:pt>
                <c:pt idx="130601" formatCode="0.00E+00">
                  <c:v>1.6729099999999999E-3</c:v>
                </c:pt>
                <c:pt idx="130602" formatCode="0.00E+00">
                  <c:v>2.33651E-3</c:v>
                </c:pt>
                <c:pt idx="130603" formatCode="0.00E+00">
                  <c:v>3.1554899999999999E-3</c:v>
                </c:pt>
                <c:pt idx="130604" formatCode="0.00E+00">
                  <c:v>4.1287299999999997E-3</c:v>
                </c:pt>
                <c:pt idx="130605" formatCode="0.00E+00">
                  <c:v>5.2550299999999999E-3</c:v>
                </c:pt>
                <c:pt idx="130606" formatCode="0.00E+00">
                  <c:v>6.5330700000000002E-3</c:v>
                </c:pt>
                <c:pt idx="130607" formatCode="0.00E+00">
                  <c:v>7.9610600000000007E-3</c:v>
                </c:pt>
                <c:pt idx="130608" formatCode="0.00E+00">
                  <c:v>9.5367000000000004E-3</c:v>
                </c:pt>
                <c:pt idx="130609">
                  <c:v>1.12576E-2</c:v>
                </c:pt>
                <c:pt idx="130610">
                  <c:v>1.3121300000000001E-2</c:v>
                </c:pt>
                <c:pt idx="130611">
                  <c:v>1.51253E-2</c:v>
                </c:pt>
                <c:pt idx="130612">
                  <c:v>1.72666E-2</c:v>
                </c:pt>
                <c:pt idx="130613">
                  <c:v>1.9542E-2</c:v>
                </c:pt>
                <c:pt idx="130614">
                  <c:v>2.1947999999999999E-2</c:v>
                </c:pt>
                <c:pt idx="130615">
                  <c:v>2.44809E-2</c:v>
                </c:pt>
                <c:pt idx="130616">
                  <c:v>2.7136899999999999E-2</c:v>
                </c:pt>
                <c:pt idx="130617">
                  <c:v>2.9911799999999999E-2</c:v>
                </c:pt>
                <c:pt idx="130618">
                  <c:v>3.28011E-2</c:v>
                </c:pt>
                <c:pt idx="130619">
                  <c:v>3.5799999999999998E-2</c:v>
                </c:pt>
                <c:pt idx="130620">
                  <c:v>3.8904000000000001E-2</c:v>
                </c:pt>
                <c:pt idx="130621">
                  <c:v>4.2108100000000002E-2</c:v>
                </c:pt>
                <c:pt idx="130622">
                  <c:v>4.5407099999999999E-2</c:v>
                </c:pt>
                <c:pt idx="130623">
                  <c:v>4.8795199999999997E-2</c:v>
                </c:pt>
                <c:pt idx="130624">
                  <c:v>5.2266699999999999E-2</c:v>
                </c:pt>
                <c:pt idx="130625">
                  <c:v>5.5815499999999997E-2</c:v>
                </c:pt>
                <c:pt idx="130626">
                  <c:v>5.9435500000000002E-2</c:v>
                </c:pt>
                <c:pt idx="130627">
                  <c:v>6.3120800000000005E-2</c:v>
                </c:pt>
                <c:pt idx="130628">
                  <c:v>6.6865499999999994E-2</c:v>
                </c:pt>
                <c:pt idx="130629">
                  <c:v>7.0663299999999998E-2</c:v>
                </c:pt>
                <c:pt idx="130630">
                  <c:v>7.4507699999999996E-2</c:v>
                </c:pt>
                <c:pt idx="130631">
                  <c:v>7.8392299999999998E-2</c:v>
                </c:pt>
                <c:pt idx="130632">
                  <c:v>8.2310400000000006E-2</c:v>
                </c:pt>
                <c:pt idx="130633">
                  <c:v>8.6255399999999996E-2</c:v>
                </c:pt>
                <c:pt idx="130634">
                  <c:v>9.0220599999999998E-2</c:v>
                </c:pt>
                <c:pt idx="130635">
                  <c:v>9.41993E-2</c:v>
                </c:pt>
                <c:pt idx="130636">
                  <c:v>9.8184499999999994E-2</c:v>
                </c:pt>
                <c:pt idx="130637">
                  <c:v>0.10217</c:v>
                </c:pt>
                <c:pt idx="130638">
                  <c:v>0.10614800000000001</c:v>
                </c:pt>
                <c:pt idx="130639">
                  <c:v>0.110112</c:v>
                </c:pt>
                <c:pt idx="130640">
                  <c:v>0.114056</c:v>
                </c:pt>
                <c:pt idx="130641">
                  <c:v>0.11797299999999999</c:v>
                </c:pt>
                <c:pt idx="130642">
                  <c:v>0.12185600000000001</c:v>
                </c:pt>
                <c:pt idx="130643">
                  <c:v>0.12569900000000001</c:v>
                </c:pt>
                <c:pt idx="130644">
                  <c:v>0.129495</c:v>
                </c:pt>
                <c:pt idx="130645">
                  <c:v>0.133239</c:v>
                </c:pt>
                <c:pt idx="130646">
                  <c:v>0.13692399999999999</c:v>
                </c:pt>
                <c:pt idx="130647">
                  <c:v>0.140543</c:v>
                </c:pt>
                <c:pt idx="130648">
                  <c:v>0.14409</c:v>
                </c:pt>
                <c:pt idx="130649">
                  <c:v>0.14756</c:v>
                </c:pt>
                <c:pt idx="130650">
                  <c:v>0.150945</c:v>
                </c:pt>
                <c:pt idx="130651">
                  <c:v>0.15424099999999999</c:v>
                </c:pt>
                <c:pt idx="130652">
                  <c:v>0.157441</c:v>
                </c:pt>
                <c:pt idx="130653">
                  <c:v>0.16053999999999999</c:v>
                </c:pt>
                <c:pt idx="130654">
                  <c:v>0.16353200000000001</c:v>
                </c:pt>
                <c:pt idx="130655">
                  <c:v>0.166412</c:v>
                </c:pt>
                <c:pt idx="130656">
                  <c:v>0.16917499999999999</c:v>
                </c:pt>
                <c:pt idx="130657">
                  <c:v>0.171817</c:v>
                </c:pt>
                <c:pt idx="130658">
                  <c:v>0.17433199999999999</c:v>
                </c:pt>
                <c:pt idx="130659">
                  <c:v>0.17671799999999999</c:v>
                </c:pt>
                <c:pt idx="130660">
                  <c:v>0.17896799999999999</c:v>
                </c:pt>
                <c:pt idx="130661">
                  <c:v>0.18107999999999999</c:v>
                </c:pt>
                <c:pt idx="130662">
                  <c:v>0.18304899999999999</c:v>
                </c:pt>
                <c:pt idx="130663">
                  <c:v>0.18487200000000001</c:v>
                </c:pt>
                <c:pt idx="130664">
                  <c:v>0.18654499999999999</c:v>
                </c:pt>
                <c:pt idx="130665">
                  <c:v>0.18806500000000001</c:v>
                </c:pt>
                <c:pt idx="130666">
                  <c:v>0.18942899999999999</c:v>
                </c:pt>
                <c:pt idx="130667">
                  <c:v>0.190636</c:v>
                </c:pt>
                <c:pt idx="130668">
                  <c:v>0.19168099999999999</c:v>
                </c:pt>
                <c:pt idx="130669">
                  <c:v>0.19256400000000001</c:v>
                </c:pt>
                <c:pt idx="130670">
                  <c:v>0.19328100000000001</c:v>
                </c:pt>
                <c:pt idx="130671">
                  <c:v>0.19383</c:v>
                </c:pt>
                <c:pt idx="130672">
                  <c:v>0.19421099999999999</c:v>
                </c:pt>
                <c:pt idx="130673">
                  <c:v>0.19442200000000001</c:v>
                </c:pt>
                <c:pt idx="130674">
                  <c:v>0.194463</c:v>
                </c:pt>
                <c:pt idx="130675">
                  <c:v>0.194331</c:v>
                </c:pt>
                <c:pt idx="130676">
                  <c:v>0.19402900000000001</c:v>
                </c:pt>
                <c:pt idx="130677">
                  <c:v>0.193554</c:v>
                </c:pt>
                <c:pt idx="130678">
                  <c:v>0.192907</c:v>
                </c:pt>
                <c:pt idx="130679">
                  <c:v>0.19209000000000001</c:v>
                </c:pt>
                <c:pt idx="130680">
                  <c:v>0.19110199999999999</c:v>
                </c:pt>
                <c:pt idx="130681">
                  <c:v>0.189944</c:v>
                </c:pt>
                <c:pt idx="130682">
                  <c:v>0.18861700000000001</c:v>
                </c:pt>
                <c:pt idx="130683">
                  <c:v>0.18712300000000001</c:v>
                </c:pt>
                <c:pt idx="130684">
                  <c:v>0.18546399999999999</c:v>
                </c:pt>
                <c:pt idx="130685">
                  <c:v>0.183642</c:v>
                </c:pt>
                <c:pt idx="130686">
                  <c:v>0.18165899999999999</c:v>
                </c:pt>
                <c:pt idx="130687">
                  <c:v>0.17951600000000001</c:v>
                </c:pt>
                <c:pt idx="130688">
                  <c:v>0.17721700000000001</c:v>
                </c:pt>
                <c:pt idx="130689">
                  <c:v>0.174763</c:v>
                </c:pt>
                <c:pt idx="130690">
                  <c:v>0.172157</c:v>
                </c:pt>
                <c:pt idx="130691">
                  <c:v>0.169403</c:v>
                </c:pt>
                <c:pt idx="130692">
                  <c:v>0.16650400000000001</c:v>
                </c:pt>
                <c:pt idx="130693">
                  <c:v>0.163463</c:v>
                </c:pt>
                <c:pt idx="130694">
                  <c:v>0.16028600000000001</c:v>
                </c:pt>
                <c:pt idx="130695">
                  <c:v>0.156974</c:v>
                </c:pt>
                <c:pt idx="130696">
                  <c:v>0.153533</c:v>
                </c:pt>
                <c:pt idx="130697">
                  <c:v>0.14996699999999999</c:v>
                </c:pt>
                <c:pt idx="130698">
                  <c:v>0.14627899999999999</c:v>
                </c:pt>
                <c:pt idx="130699">
                  <c:v>0.14247599999999999</c:v>
                </c:pt>
                <c:pt idx="130700">
                  <c:v>0.13856199999999999</c:v>
                </c:pt>
                <c:pt idx="130701">
                  <c:v>0.13454099999999999</c:v>
                </c:pt>
                <c:pt idx="130702">
                  <c:v>0.13041900000000001</c:v>
                </c:pt>
                <c:pt idx="130703">
                  <c:v>0.12620100000000001</c:v>
                </c:pt>
                <c:pt idx="130704">
                  <c:v>0.121892</c:v>
                </c:pt>
                <c:pt idx="130705">
                  <c:v>0.11749800000000001</c:v>
                </c:pt>
                <c:pt idx="130706">
                  <c:v>0.113024</c:v>
                </c:pt>
                <c:pt idx="130707">
                  <c:v>0.108475</c:v>
                </c:pt>
                <c:pt idx="130708">
                  <c:v>0.10385800000000001</c:v>
                </c:pt>
                <c:pt idx="130709">
                  <c:v>9.9177299999999996E-2</c:v>
                </c:pt>
                <c:pt idx="130710">
                  <c:v>9.4439700000000001E-2</c:v>
                </c:pt>
                <c:pt idx="130711">
                  <c:v>8.96507E-2</c:v>
                </c:pt>
                <c:pt idx="130712">
                  <c:v>8.4816000000000003E-2</c:v>
                </c:pt>
                <c:pt idx="130713">
                  <c:v>7.9941499999999999E-2</c:v>
                </c:pt>
                <c:pt idx="130714">
                  <c:v>7.5033000000000002E-2</c:v>
                </c:pt>
                <c:pt idx="130715">
                  <c:v>7.0096400000000003E-2</c:v>
                </c:pt>
                <c:pt idx="130716">
                  <c:v>6.5138000000000001E-2</c:v>
                </c:pt>
                <c:pt idx="130717">
                  <c:v>6.0163700000000001E-2</c:v>
                </c:pt>
                <c:pt idx="130718">
                  <c:v>5.5179100000000002E-2</c:v>
                </c:pt>
                <c:pt idx="130719">
                  <c:v>5.0189699999999997E-2</c:v>
                </c:pt>
                <c:pt idx="130720">
                  <c:v>4.5201600000000002E-2</c:v>
                </c:pt>
                <c:pt idx="130721">
                  <c:v>4.0220699999999998E-2</c:v>
                </c:pt>
                <c:pt idx="130722">
                  <c:v>3.5252800000000001E-2</c:v>
                </c:pt>
                <c:pt idx="130723">
                  <c:v>3.0304000000000001E-2</c:v>
                </c:pt>
                <c:pt idx="130724">
                  <c:v>2.5380099999999999E-2</c:v>
                </c:pt>
                <c:pt idx="130725">
                  <c:v>2.0486999999999998E-2</c:v>
                </c:pt>
                <c:pt idx="130726">
                  <c:v>1.5630499999999999E-2</c:v>
                </c:pt>
                <c:pt idx="130727">
                  <c:v>1.08159E-2</c:v>
                </c:pt>
                <c:pt idx="130728" formatCode="0.00E+00">
                  <c:v>6.0486000000000003E-3</c:v>
                </c:pt>
                <c:pt idx="130729" formatCode="0.00E+00">
                  <c:v>1.3339700000000001E-3</c:v>
                </c:pt>
                <c:pt idx="130730" formatCode="0.00E+00">
                  <c:v>-3.3220599999999999E-3</c:v>
                </c:pt>
                <c:pt idx="130731" formatCode="0.00E+00">
                  <c:v>-7.9135999999999998E-3</c:v>
                </c:pt>
                <c:pt idx="130732">
                  <c:v>-1.24349E-2</c:v>
                </c:pt>
                <c:pt idx="130733">
                  <c:v>-1.68804E-2</c:v>
                </c:pt>
                <c:pt idx="130734">
                  <c:v>-2.1245699999999999E-2</c:v>
                </c:pt>
                <c:pt idx="130735">
                  <c:v>-2.55266E-2</c:v>
                </c:pt>
                <c:pt idx="130736">
                  <c:v>-2.9718499999999998E-2</c:v>
                </c:pt>
                <c:pt idx="130737">
                  <c:v>-3.3816600000000002E-2</c:v>
                </c:pt>
                <c:pt idx="130738">
                  <c:v>-3.7816799999999998E-2</c:v>
                </c:pt>
                <c:pt idx="130739">
                  <c:v>-4.1715099999999998E-2</c:v>
                </c:pt>
                <c:pt idx="130740">
                  <c:v>-4.5507400000000003E-2</c:v>
                </c:pt>
                <c:pt idx="130741">
                  <c:v>-4.9189999999999998E-2</c:v>
                </c:pt>
                <c:pt idx="130742">
                  <c:v>-5.2759500000000001E-2</c:v>
                </c:pt>
                <c:pt idx="130743">
                  <c:v>-5.6212499999999999E-2</c:v>
                </c:pt>
                <c:pt idx="130744">
                  <c:v>-5.9545300000000002E-2</c:v>
                </c:pt>
                <c:pt idx="130745">
                  <c:v>-6.2754900000000002E-2</c:v>
                </c:pt>
                <c:pt idx="130746">
                  <c:v>-6.5838499999999994E-2</c:v>
                </c:pt>
                <c:pt idx="130747">
                  <c:v>-6.8793300000000002E-2</c:v>
                </c:pt>
                <c:pt idx="130748">
                  <c:v>-7.1617100000000003E-2</c:v>
                </c:pt>
                <c:pt idx="130749">
                  <c:v>-7.4307700000000004E-2</c:v>
                </c:pt>
                <c:pt idx="130750">
                  <c:v>-7.6862799999999995E-2</c:v>
                </c:pt>
                <c:pt idx="130751">
                  <c:v>-7.9280699999999996E-2</c:v>
                </c:pt>
                <c:pt idx="130752">
                  <c:v>-8.1559699999999999E-2</c:v>
                </c:pt>
                <c:pt idx="130753">
                  <c:v>-8.3698300000000003E-2</c:v>
                </c:pt>
                <c:pt idx="130754">
                  <c:v>-8.5694500000000007E-2</c:v>
                </c:pt>
                <c:pt idx="130755">
                  <c:v>-8.7547299999999995E-2</c:v>
                </c:pt>
                <c:pt idx="130756">
                  <c:v>-8.9255799999999996E-2</c:v>
                </c:pt>
                <c:pt idx="130757">
                  <c:v>-9.0819399999999995E-2</c:v>
                </c:pt>
                <c:pt idx="130758">
                  <c:v>-9.2237299999999994E-2</c:v>
                </c:pt>
                <c:pt idx="130759">
                  <c:v>-9.3508999999999995E-2</c:v>
                </c:pt>
                <c:pt idx="130760">
                  <c:v>-9.4634300000000005E-2</c:v>
                </c:pt>
                <c:pt idx="130761">
                  <c:v>-9.5613100000000006E-2</c:v>
                </c:pt>
                <c:pt idx="130762">
                  <c:v>-9.6445400000000001E-2</c:v>
                </c:pt>
                <c:pt idx="130763">
                  <c:v>-9.7131499999999996E-2</c:v>
                </c:pt>
                <c:pt idx="130764">
                  <c:v>-9.7671900000000006E-2</c:v>
                </c:pt>
                <c:pt idx="130765">
                  <c:v>-9.8067699999999994E-2</c:v>
                </c:pt>
                <c:pt idx="130766">
                  <c:v>-9.8320000000000005E-2</c:v>
                </c:pt>
                <c:pt idx="130767">
                  <c:v>-9.8429600000000006E-2</c:v>
                </c:pt>
                <c:pt idx="130768">
                  <c:v>-9.8397700000000005E-2</c:v>
                </c:pt>
                <c:pt idx="130769">
                  <c:v>-9.8224900000000004E-2</c:v>
                </c:pt>
                <c:pt idx="130770">
                  <c:v>-9.7912200000000005E-2</c:v>
                </c:pt>
                <c:pt idx="130771">
                  <c:v>-9.7461500000000006E-2</c:v>
                </c:pt>
                <c:pt idx="130772">
                  <c:v>-9.6876000000000004E-2</c:v>
                </c:pt>
                <c:pt idx="130773">
                  <c:v>-9.6157900000000004E-2</c:v>
                </c:pt>
                <c:pt idx="130774">
                  <c:v>-9.5309400000000002E-2</c:v>
                </c:pt>
                <c:pt idx="130775">
                  <c:v>-9.4332700000000005E-2</c:v>
                </c:pt>
                <c:pt idx="130776">
                  <c:v>-9.3230599999999997E-2</c:v>
                </c:pt>
                <c:pt idx="130777">
                  <c:v>-9.2006099999999993E-2</c:v>
                </c:pt>
                <c:pt idx="130778">
                  <c:v>-9.0661900000000004E-2</c:v>
                </c:pt>
                <c:pt idx="130779">
                  <c:v>-8.9201299999999997E-2</c:v>
                </c:pt>
                <c:pt idx="130780">
                  <c:v>-8.7627700000000003E-2</c:v>
                </c:pt>
                <c:pt idx="130781">
                  <c:v>-8.5944300000000001E-2</c:v>
                </c:pt>
                <c:pt idx="130782">
                  <c:v>-8.4154599999999996E-2</c:v>
                </c:pt>
                <c:pt idx="130783">
                  <c:v>-8.2262299999999997E-2</c:v>
                </c:pt>
                <c:pt idx="130784">
                  <c:v>-8.0271099999999998E-2</c:v>
                </c:pt>
                <c:pt idx="130785">
                  <c:v>-7.8185000000000004E-2</c:v>
                </c:pt>
                <c:pt idx="130786">
                  <c:v>-7.6008099999999995E-2</c:v>
                </c:pt>
                <c:pt idx="130787">
                  <c:v>-7.3744100000000007E-2</c:v>
                </c:pt>
                <c:pt idx="130788">
                  <c:v>-7.1397000000000002E-2</c:v>
                </c:pt>
                <c:pt idx="130789">
                  <c:v>-6.8970900000000002E-2</c:v>
                </c:pt>
                <c:pt idx="130790">
                  <c:v>-6.6470100000000004E-2</c:v>
                </c:pt>
                <c:pt idx="130791">
                  <c:v>-6.3898399999999994E-2</c:v>
                </c:pt>
                <c:pt idx="130792">
                  <c:v>-6.1260099999999998E-2</c:v>
                </c:pt>
                <c:pt idx="130793">
                  <c:v>-5.8559100000000003E-2</c:v>
                </c:pt>
                <c:pt idx="130794">
                  <c:v>-5.57999E-2</c:v>
                </c:pt>
                <c:pt idx="130795">
                  <c:v>-5.2986900000000003E-2</c:v>
                </c:pt>
                <c:pt idx="130796">
                  <c:v>-5.0124299999999997E-2</c:v>
                </c:pt>
                <c:pt idx="130797">
                  <c:v>-4.7216500000000002E-2</c:v>
                </c:pt>
                <c:pt idx="130798">
                  <c:v>-4.4267800000000003E-2</c:v>
                </c:pt>
                <c:pt idx="130799">
                  <c:v>-4.1282699999999999E-2</c:v>
                </c:pt>
                <c:pt idx="130800">
                  <c:v>-3.8265800000000003E-2</c:v>
                </c:pt>
                <c:pt idx="130801">
                  <c:v>-3.5221299999999997E-2</c:v>
                </c:pt>
                <c:pt idx="130802">
                  <c:v>-3.21532E-2</c:v>
                </c:pt>
                <c:pt idx="130803">
                  <c:v>-2.9065799999999999E-2</c:v>
                </c:pt>
                <c:pt idx="130804">
                  <c:v>-2.5963300000000002E-2</c:v>
                </c:pt>
                <c:pt idx="130805">
                  <c:v>-2.2849999999999999E-2</c:v>
                </c:pt>
                <c:pt idx="130806">
                  <c:v>-1.9730299999999999E-2</c:v>
                </c:pt>
                <c:pt idx="130807">
                  <c:v>-1.6608299999999999E-2</c:v>
                </c:pt>
                <c:pt idx="130808">
                  <c:v>-1.3488099999999999E-2</c:v>
                </c:pt>
                <c:pt idx="130809">
                  <c:v>-1.0373800000000001E-2</c:v>
                </c:pt>
                <c:pt idx="130810" formatCode="0.00E+00">
                  <c:v>-7.2692700000000004E-3</c:v>
                </c:pt>
                <c:pt idx="130811" formatCode="0.00E+00">
                  <c:v>-4.1784500000000002E-3</c:v>
                </c:pt>
                <c:pt idx="130812" formatCode="0.00E+00">
                  <c:v>-1.1049600000000001E-3</c:v>
                </c:pt>
                <c:pt idx="130813" formatCode="0.00E+00">
                  <c:v>1.94762E-3</c:v>
                </c:pt>
                <c:pt idx="130814" formatCode="0.00E+00">
                  <c:v>4.9756799999999997E-3</c:v>
                </c:pt>
                <c:pt idx="130815" formatCode="0.00E+00">
                  <c:v>7.9757100000000004E-3</c:v>
                </c:pt>
                <c:pt idx="130816">
                  <c:v>1.0944199999999999E-2</c:v>
                </c:pt>
                <c:pt idx="130817">
                  <c:v>1.38776E-2</c:v>
                </c:pt>
                <c:pt idx="130818">
                  <c:v>1.67729E-2</c:v>
                </c:pt>
                <c:pt idx="130819">
                  <c:v>1.9626999999999999E-2</c:v>
                </c:pt>
                <c:pt idx="130820">
                  <c:v>2.2437200000000001E-2</c:v>
                </c:pt>
                <c:pt idx="130821">
                  <c:v>2.5200500000000001E-2</c:v>
                </c:pt>
                <c:pt idx="130822">
                  <c:v>2.7914000000000001E-2</c:v>
                </c:pt>
                <c:pt idx="130823">
                  <c:v>3.0575100000000001E-2</c:v>
                </c:pt>
                <c:pt idx="130824">
                  <c:v>3.3181500000000003E-2</c:v>
                </c:pt>
                <c:pt idx="130825">
                  <c:v>3.5730900000000003E-2</c:v>
                </c:pt>
                <c:pt idx="130826">
                  <c:v>3.8221199999999997E-2</c:v>
                </c:pt>
                <c:pt idx="130827">
                  <c:v>4.0650199999999997E-2</c:v>
                </c:pt>
                <c:pt idx="130828">
                  <c:v>4.3016100000000002E-2</c:v>
                </c:pt>
                <c:pt idx="130829">
                  <c:v>4.5317000000000003E-2</c:v>
                </c:pt>
                <c:pt idx="130830">
                  <c:v>4.7551299999999998E-2</c:v>
                </c:pt>
                <c:pt idx="130831">
                  <c:v>4.9717400000000002E-2</c:v>
                </c:pt>
                <c:pt idx="130832">
                  <c:v>5.1813699999999997E-2</c:v>
                </c:pt>
                <c:pt idx="130833">
                  <c:v>5.38386E-2</c:v>
                </c:pt>
                <c:pt idx="130834">
                  <c:v>5.5790899999999997E-2</c:v>
                </c:pt>
                <c:pt idx="130835">
                  <c:v>5.7669600000000001E-2</c:v>
                </c:pt>
                <c:pt idx="130836">
                  <c:v>5.9473999999999999E-2</c:v>
                </c:pt>
                <c:pt idx="130837">
                  <c:v>6.1203399999999998E-2</c:v>
                </c:pt>
                <c:pt idx="130838">
                  <c:v>6.2857099999999999E-2</c:v>
                </c:pt>
                <c:pt idx="130839">
                  <c:v>6.4435000000000006E-2</c:v>
                </c:pt>
                <c:pt idx="130840">
                  <c:v>6.5936800000000004E-2</c:v>
                </c:pt>
                <c:pt idx="130841">
                  <c:v>6.73628E-2</c:v>
                </c:pt>
                <c:pt idx="130842">
                  <c:v>6.8712999999999996E-2</c:v>
                </c:pt>
                <c:pt idx="130843">
                  <c:v>6.9987499999999994E-2</c:v>
                </c:pt>
                <c:pt idx="130844">
                  <c:v>7.1186399999999997E-2</c:v>
                </c:pt>
                <c:pt idx="130845">
                  <c:v>7.2309899999999996E-2</c:v>
                </c:pt>
                <c:pt idx="130846">
                  <c:v>7.3358400000000004E-2</c:v>
                </c:pt>
                <c:pt idx="130847">
                  <c:v>7.4332800000000004E-2</c:v>
                </c:pt>
                <c:pt idx="130848">
                  <c:v>7.5233700000000001E-2</c:v>
                </c:pt>
                <c:pt idx="130849">
                  <c:v>7.6062000000000005E-2</c:v>
                </c:pt>
                <c:pt idx="130850">
                  <c:v>7.6818800000000007E-2</c:v>
                </c:pt>
                <c:pt idx="130851">
                  <c:v>7.7505000000000004E-2</c:v>
                </c:pt>
                <c:pt idx="130852">
                  <c:v>7.8121800000000005E-2</c:v>
                </c:pt>
                <c:pt idx="130853">
                  <c:v>7.8670299999999999E-2</c:v>
                </c:pt>
                <c:pt idx="130854">
                  <c:v>7.9151899999999997E-2</c:v>
                </c:pt>
                <c:pt idx="130855">
                  <c:v>7.9568200000000006E-2</c:v>
                </c:pt>
                <c:pt idx="130856">
                  <c:v>7.9920599999999994E-2</c:v>
                </c:pt>
                <c:pt idx="130857">
                  <c:v>8.0210900000000002E-2</c:v>
                </c:pt>
                <c:pt idx="130858">
                  <c:v>8.0440800000000007E-2</c:v>
                </c:pt>
                <c:pt idx="130859">
                  <c:v>8.06119E-2</c:v>
                </c:pt>
                <c:pt idx="130860">
                  <c:v>8.0725900000000003E-2</c:v>
                </c:pt>
                <c:pt idx="130861">
                  <c:v>8.0784800000000004E-2</c:v>
                </c:pt>
                <c:pt idx="130862">
                  <c:v>8.0790299999999995E-2</c:v>
                </c:pt>
                <c:pt idx="130863">
                  <c:v>8.0744399999999994E-2</c:v>
                </c:pt>
                <c:pt idx="130864">
                  <c:v>8.0648999999999998E-2</c:v>
                </c:pt>
                <c:pt idx="130865">
                  <c:v>8.05062E-2</c:v>
                </c:pt>
                <c:pt idx="130866">
                  <c:v>8.0318000000000001E-2</c:v>
                </c:pt>
                <c:pt idx="130867">
                  <c:v>8.0086299999999999E-2</c:v>
                </c:pt>
                <c:pt idx="130868">
                  <c:v>7.9813200000000001E-2</c:v>
                </c:pt>
                <c:pt idx="130869">
                  <c:v>7.9500699999999994E-2</c:v>
                </c:pt>
                <c:pt idx="130870">
                  <c:v>7.9150600000000002E-2</c:v>
                </c:pt>
                <c:pt idx="130871">
                  <c:v>7.8765100000000005E-2</c:v>
                </c:pt>
                <c:pt idx="130872">
                  <c:v>7.8346299999999994E-2</c:v>
                </c:pt>
                <c:pt idx="130873">
                  <c:v>7.7896300000000002E-2</c:v>
                </c:pt>
                <c:pt idx="130874">
                  <c:v>7.7417399999999997E-2</c:v>
                </c:pt>
                <c:pt idx="130875">
                  <c:v>7.6911499999999994E-2</c:v>
                </c:pt>
                <c:pt idx="130876">
                  <c:v>7.6380500000000004E-2</c:v>
                </c:pt>
                <c:pt idx="130877">
                  <c:v>7.5826500000000005E-2</c:v>
                </c:pt>
                <c:pt idx="130878">
                  <c:v>7.5251299999999993E-2</c:v>
                </c:pt>
                <c:pt idx="130879">
                  <c:v>7.4657100000000004E-2</c:v>
                </c:pt>
                <c:pt idx="130880">
                  <c:v>7.4045799999999995E-2</c:v>
                </c:pt>
                <c:pt idx="130881">
                  <c:v>7.3419399999999996E-2</c:v>
                </c:pt>
                <c:pt idx="130882">
                  <c:v>7.27796E-2</c:v>
                </c:pt>
                <c:pt idx="130883">
                  <c:v>7.2127999999999998E-2</c:v>
                </c:pt>
                <c:pt idx="130884">
                  <c:v>7.1466500000000002E-2</c:v>
                </c:pt>
                <c:pt idx="130885">
                  <c:v>7.0796499999999998E-2</c:v>
                </c:pt>
                <c:pt idx="130886">
                  <c:v>7.0119799999999996E-2</c:v>
                </c:pt>
                <c:pt idx="130887">
                  <c:v>6.9438100000000003E-2</c:v>
                </c:pt>
                <c:pt idx="130888">
                  <c:v>6.8752800000000003E-2</c:v>
                </c:pt>
                <c:pt idx="130889">
                  <c:v>6.8065100000000003E-2</c:v>
                </c:pt>
                <c:pt idx="130890">
                  <c:v>6.73763E-2</c:v>
                </c:pt>
                <c:pt idx="130891">
                  <c:v>6.6687700000000003E-2</c:v>
                </c:pt>
                <c:pt idx="130892">
                  <c:v>6.6000600000000006E-2</c:v>
                </c:pt>
                <c:pt idx="130893">
                  <c:v>6.5316200000000005E-2</c:v>
                </c:pt>
                <c:pt idx="130894">
                  <c:v>6.4635300000000007E-2</c:v>
                </c:pt>
                <c:pt idx="130895">
                  <c:v>6.3958799999999996E-2</c:v>
                </c:pt>
                <c:pt idx="130896">
                  <c:v>6.3287700000000002E-2</c:v>
                </c:pt>
                <c:pt idx="130897">
                  <c:v>6.2622700000000003E-2</c:v>
                </c:pt>
                <c:pt idx="130898">
                  <c:v>6.19643E-2</c:v>
                </c:pt>
                <c:pt idx="130899">
                  <c:v>6.1312999999999999E-2</c:v>
                </c:pt>
                <c:pt idx="130900">
                  <c:v>6.0669300000000002E-2</c:v>
                </c:pt>
                <c:pt idx="130901">
                  <c:v>6.0033400000000001E-2</c:v>
                </c:pt>
                <c:pt idx="130902">
                  <c:v>5.9405600000000003E-2</c:v>
                </c:pt>
                <c:pt idx="130903">
                  <c:v>5.8786100000000001E-2</c:v>
                </c:pt>
                <c:pt idx="130904">
                  <c:v>5.8174900000000002E-2</c:v>
                </c:pt>
                <c:pt idx="130905">
                  <c:v>5.7571999999999998E-2</c:v>
                </c:pt>
                <c:pt idx="130906">
                  <c:v>5.6977399999999997E-2</c:v>
                </c:pt>
                <c:pt idx="130907">
                  <c:v>5.6390900000000001E-2</c:v>
                </c:pt>
                <c:pt idx="130908">
                  <c:v>5.5812300000000002E-2</c:v>
                </c:pt>
                <c:pt idx="130909">
                  <c:v>5.5241499999999999E-2</c:v>
                </c:pt>
                <c:pt idx="130910">
                  <c:v>5.46781E-2</c:v>
                </c:pt>
                <c:pt idx="130911">
                  <c:v>5.4121599999999999E-2</c:v>
                </c:pt>
                <c:pt idx="130912">
                  <c:v>5.3571599999999997E-2</c:v>
                </c:pt>
                <c:pt idx="130913">
                  <c:v>5.3027199999999997E-2</c:v>
                </c:pt>
                <c:pt idx="130914">
                  <c:v>5.2487800000000001E-2</c:v>
                </c:pt>
                <c:pt idx="130915">
                  <c:v>5.1952499999999999E-2</c:v>
                </c:pt>
                <c:pt idx="130916">
                  <c:v>5.1420599999999997E-2</c:v>
                </c:pt>
                <c:pt idx="130917">
                  <c:v>5.08913E-2</c:v>
                </c:pt>
                <c:pt idx="130918">
                  <c:v>5.0363600000000001E-2</c:v>
                </c:pt>
                <c:pt idx="130919">
                  <c:v>4.9836600000000002E-2</c:v>
                </c:pt>
                <c:pt idx="130920">
                  <c:v>4.93093E-2</c:v>
                </c:pt>
                <c:pt idx="130921">
                  <c:v>4.8780700000000003E-2</c:v>
                </c:pt>
                <c:pt idx="130922">
                  <c:v>4.8249500000000001E-2</c:v>
                </c:pt>
                <c:pt idx="130923">
                  <c:v>4.77145E-2</c:v>
                </c:pt>
                <c:pt idx="130924">
                  <c:v>4.7174500000000001E-2</c:v>
                </c:pt>
                <c:pt idx="130925">
                  <c:v>4.66284E-2</c:v>
                </c:pt>
                <c:pt idx="130926">
                  <c:v>4.6074700000000003E-2</c:v>
                </c:pt>
                <c:pt idx="130927">
                  <c:v>4.5512200000000003E-2</c:v>
                </c:pt>
                <c:pt idx="130928">
                  <c:v>4.49395E-2</c:v>
                </c:pt>
                <c:pt idx="130929">
                  <c:v>4.4355199999999997E-2</c:v>
                </c:pt>
                <c:pt idx="130930">
                  <c:v>4.3757900000000002E-2</c:v>
                </c:pt>
                <c:pt idx="130931">
                  <c:v>4.3146400000000001E-2</c:v>
                </c:pt>
                <c:pt idx="130932">
                  <c:v>4.2519099999999997E-2</c:v>
                </c:pt>
                <c:pt idx="130933">
                  <c:v>4.1874700000000001E-2</c:v>
                </c:pt>
                <c:pt idx="130934">
                  <c:v>4.12118E-2</c:v>
                </c:pt>
                <c:pt idx="130935">
                  <c:v>4.05289E-2</c:v>
                </c:pt>
                <c:pt idx="130936">
                  <c:v>3.98248E-2</c:v>
                </c:pt>
                <c:pt idx="130937">
                  <c:v>3.9098099999999997E-2</c:v>
                </c:pt>
                <c:pt idx="130938">
                  <c:v>3.8347399999999997E-2</c:v>
                </c:pt>
                <c:pt idx="130939">
                  <c:v>3.7571500000000001E-2</c:v>
                </c:pt>
                <c:pt idx="130940">
                  <c:v>3.6769000000000003E-2</c:v>
                </c:pt>
                <c:pt idx="130941">
                  <c:v>3.5938499999999998E-2</c:v>
                </c:pt>
                <c:pt idx="130942">
                  <c:v>3.5078999999999999E-2</c:v>
                </c:pt>
                <c:pt idx="130943">
                  <c:v>3.4189200000000003E-2</c:v>
                </c:pt>
                <c:pt idx="130944">
                  <c:v>3.3268100000000002E-2</c:v>
                </c:pt>
                <c:pt idx="130945">
                  <c:v>3.2314500000000003E-2</c:v>
                </c:pt>
                <c:pt idx="130946">
                  <c:v>3.1327399999999998E-2</c:v>
                </c:pt>
                <c:pt idx="130947">
                  <c:v>3.03059E-2</c:v>
                </c:pt>
                <c:pt idx="130948">
                  <c:v>2.92491E-2</c:v>
                </c:pt>
                <c:pt idx="130949">
                  <c:v>2.81561E-2</c:v>
                </c:pt>
                <c:pt idx="130950">
                  <c:v>2.70263E-2</c:v>
                </c:pt>
                <c:pt idx="130951">
                  <c:v>2.5858900000000001E-2</c:v>
                </c:pt>
                <c:pt idx="130952">
                  <c:v>2.46533E-2</c:v>
                </c:pt>
                <c:pt idx="130953">
                  <c:v>2.3409099999999999E-2</c:v>
                </c:pt>
                <c:pt idx="130954">
                  <c:v>2.2125700000000002E-2</c:v>
                </c:pt>
                <c:pt idx="130955">
                  <c:v>2.0802999999999999E-2</c:v>
                </c:pt>
                <c:pt idx="130956">
                  <c:v>1.9440499999999999E-2</c:v>
                </c:pt>
                <c:pt idx="130957">
                  <c:v>1.80383E-2</c:v>
                </c:pt>
                <c:pt idx="130958">
                  <c:v>1.6596199999999998E-2</c:v>
                </c:pt>
                <c:pt idx="130959">
                  <c:v>1.51142E-2</c:v>
                </c:pt>
                <c:pt idx="130960">
                  <c:v>1.3592399999999999E-2</c:v>
                </c:pt>
                <c:pt idx="130961">
                  <c:v>1.2031099999999999E-2</c:v>
                </c:pt>
                <c:pt idx="130962">
                  <c:v>1.0430500000000001E-2</c:v>
                </c:pt>
                <c:pt idx="130963" formatCode="0.00E+00">
                  <c:v>8.7910699999999998E-3</c:v>
                </c:pt>
                <c:pt idx="130964" formatCode="0.00E+00">
                  <c:v>7.1133100000000003E-3</c:v>
                </c:pt>
                <c:pt idx="130965" formatCode="0.00E+00">
                  <c:v>5.3978400000000001E-3</c:v>
                </c:pt>
                <c:pt idx="130966" formatCode="0.00E+00">
                  <c:v>3.64533E-3</c:v>
                </c:pt>
                <c:pt idx="130967" formatCode="0.00E+00">
                  <c:v>1.8565299999999999E-3</c:v>
                </c:pt>
                <c:pt idx="130968" formatCode="0.00E+00">
                  <c:v>3.2372100000000001E-5</c:v>
                </c:pt>
                <c:pt idx="130969" formatCode="0.00E+00">
                  <c:v>-1.8261E-3</c:v>
                </c:pt>
                <c:pt idx="130970" formatCode="0.00E+00">
                  <c:v>-3.71778E-3</c:v>
                </c:pt>
                <c:pt idx="130971" formatCode="0.00E+00">
                  <c:v>-5.6414899999999999E-3</c:v>
                </c:pt>
                <c:pt idx="130972" formatCode="0.00E+00">
                  <c:v>-7.5959199999999999E-3</c:v>
                </c:pt>
                <c:pt idx="130973" formatCode="0.00E+00">
                  <c:v>-9.5796500000000003E-3</c:v>
                </c:pt>
                <c:pt idx="130974">
                  <c:v>-1.1591199999999999E-2</c:v>
                </c:pt>
                <c:pt idx="130975">
                  <c:v>-1.3629E-2</c:v>
                </c:pt>
                <c:pt idx="130976">
                  <c:v>-1.5691400000000001E-2</c:v>
                </c:pt>
                <c:pt idx="130977">
                  <c:v>-1.7776699999999999E-2</c:v>
                </c:pt>
                <c:pt idx="130978">
                  <c:v>-1.98833E-2</c:v>
                </c:pt>
                <c:pt idx="130979">
                  <c:v>-2.20091E-2</c:v>
                </c:pt>
                <c:pt idx="130980">
                  <c:v>-2.4152199999999999E-2</c:v>
                </c:pt>
                <c:pt idx="130981">
                  <c:v>-2.6310500000000001E-2</c:v>
                </c:pt>
                <c:pt idx="130982">
                  <c:v>-2.8481900000000001E-2</c:v>
                </c:pt>
                <c:pt idx="130983">
                  <c:v>-3.0664199999999999E-2</c:v>
                </c:pt>
                <c:pt idx="130984">
                  <c:v>-3.2855000000000002E-2</c:v>
                </c:pt>
                <c:pt idx="130985">
                  <c:v>-3.5052E-2</c:v>
                </c:pt>
                <c:pt idx="130986">
                  <c:v>-3.7252800000000003E-2</c:v>
                </c:pt>
                <c:pt idx="130987">
                  <c:v>-3.9454799999999998E-2</c:v>
                </c:pt>
                <c:pt idx="130988">
                  <c:v>-4.1655499999999998E-2</c:v>
                </c:pt>
                <c:pt idx="130989">
                  <c:v>-4.38524E-2</c:v>
                </c:pt>
                <c:pt idx="130990">
                  <c:v>-4.6042600000000003E-2</c:v>
                </c:pt>
                <c:pt idx="130991">
                  <c:v>-4.8223500000000002E-2</c:v>
                </c:pt>
                <c:pt idx="130992">
                  <c:v>-5.03925E-2</c:v>
                </c:pt>
                <c:pt idx="130993">
                  <c:v>-5.2546500000000003E-2</c:v>
                </c:pt>
                <c:pt idx="130994">
                  <c:v>-5.4683000000000002E-2</c:v>
                </c:pt>
                <c:pt idx="130995">
                  <c:v>-5.6798899999999999E-2</c:v>
                </c:pt>
                <c:pt idx="130996">
                  <c:v>-5.8891399999999997E-2</c:v>
                </c:pt>
                <c:pt idx="130997">
                  <c:v>-6.0957699999999997E-2</c:v>
                </c:pt>
                <c:pt idx="130998">
                  <c:v>-6.2994700000000001E-2</c:v>
                </c:pt>
                <c:pt idx="130999">
                  <c:v>-6.4999600000000005E-2</c:v>
                </c:pt>
                <c:pt idx="131000">
                  <c:v>-6.6969500000000001E-2</c:v>
                </c:pt>
                <c:pt idx="131001">
                  <c:v>-6.8901299999999999E-2</c:v>
                </c:pt>
                <c:pt idx="131002">
                  <c:v>-7.0792300000000002E-2</c:v>
                </c:pt>
                <c:pt idx="131003">
                  <c:v>-7.2639499999999996E-2</c:v>
                </c:pt>
                <c:pt idx="131004">
                  <c:v>-7.4440099999999995E-2</c:v>
                </c:pt>
                <c:pt idx="131005">
                  <c:v>-7.6191099999999998E-2</c:v>
                </c:pt>
                <c:pt idx="131006">
                  <c:v>-7.7889799999999995E-2</c:v>
                </c:pt>
                <c:pt idx="131007">
                  <c:v>-7.9533300000000001E-2</c:v>
                </c:pt>
                <c:pt idx="131008">
                  <c:v>-8.1118899999999994E-2</c:v>
                </c:pt>
                <c:pt idx="131009">
                  <c:v>-8.2643800000000003E-2</c:v>
                </c:pt>
                <c:pt idx="131010">
                  <c:v>-8.41055E-2</c:v>
                </c:pt>
                <c:pt idx="131011">
                  <c:v>-8.5501300000000002E-2</c:v>
                </c:pt>
                <c:pt idx="131012">
                  <c:v>-8.6828600000000006E-2</c:v>
                </c:pt>
                <c:pt idx="131013">
                  <c:v>-8.8084999999999997E-2</c:v>
                </c:pt>
                <c:pt idx="131014">
                  <c:v>-8.9268299999999995E-2</c:v>
                </c:pt>
                <c:pt idx="131015">
                  <c:v>-9.0375999999999998E-2</c:v>
                </c:pt>
                <c:pt idx="131016">
                  <c:v>-9.1406100000000004E-2</c:v>
                </c:pt>
                <c:pt idx="131017">
                  <c:v>-9.2356300000000002E-2</c:v>
                </c:pt>
                <c:pt idx="131018">
                  <c:v>-9.3224500000000002E-2</c:v>
                </c:pt>
                <c:pt idx="131019">
                  <c:v>-9.4008900000000006E-2</c:v>
                </c:pt>
                <c:pt idx="131020">
                  <c:v>-9.47075E-2</c:v>
                </c:pt>
                <c:pt idx="131021">
                  <c:v>-9.53185E-2</c:v>
                </c:pt>
                <c:pt idx="131022">
                  <c:v>-9.5840300000000003E-2</c:v>
                </c:pt>
                <c:pt idx="131023">
                  <c:v>-9.6271300000000004E-2</c:v>
                </c:pt>
                <c:pt idx="131024">
                  <c:v>-9.6610100000000004E-2</c:v>
                </c:pt>
                <c:pt idx="131025">
                  <c:v>-9.6855200000000002E-2</c:v>
                </c:pt>
                <c:pt idx="131026">
                  <c:v>-9.7005499999999995E-2</c:v>
                </c:pt>
                <c:pt idx="131027">
                  <c:v>-9.7059800000000002E-2</c:v>
                </c:pt>
                <c:pt idx="131028">
                  <c:v>-9.7017199999999998E-2</c:v>
                </c:pt>
                <c:pt idx="131029">
                  <c:v>-9.6876799999999999E-2</c:v>
                </c:pt>
                <c:pt idx="131030">
                  <c:v>-9.6637799999999996E-2</c:v>
                </c:pt>
                <c:pt idx="131031">
                  <c:v>-9.6299700000000002E-2</c:v>
                </c:pt>
                <c:pt idx="131032">
                  <c:v>-9.5862000000000003E-2</c:v>
                </c:pt>
                <c:pt idx="131033">
                  <c:v>-9.5324300000000001E-2</c:v>
                </c:pt>
                <c:pt idx="131034">
                  <c:v>-9.4686500000000007E-2</c:v>
                </c:pt>
                <c:pt idx="131035">
                  <c:v>-9.3948400000000001E-2</c:v>
                </c:pt>
                <c:pt idx="131036">
                  <c:v>-9.3110100000000001E-2</c:v>
                </c:pt>
                <c:pt idx="131037">
                  <c:v>-9.2171799999999998E-2</c:v>
                </c:pt>
                <c:pt idx="131038">
                  <c:v>-9.1133900000000004E-2</c:v>
                </c:pt>
                <c:pt idx="131039">
                  <c:v>-8.9996900000000005E-2</c:v>
                </c:pt>
                <c:pt idx="131040">
                  <c:v>-8.8761300000000001E-2</c:v>
                </c:pt>
                <c:pt idx="131041">
                  <c:v>-8.7427900000000003E-2</c:v>
                </c:pt>
                <c:pt idx="131042">
                  <c:v>-8.5997599999999993E-2</c:v>
                </c:pt>
                <c:pt idx="131043">
                  <c:v>-8.4471400000000002E-2</c:v>
                </c:pt>
                <c:pt idx="131044">
                  <c:v>-8.2850599999999996E-2</c:v>
                </c:pt>
                <c:pt idx="131045">
                  <c:v>-8.1136399999999997E-2</c:v>
                </c:pt>
                <c:pt idx="131046">
                  <c:v>-7.9330200000000003E-2</c:v>
                </c:pt>
                <c:pt idx="131047">
                  <c:v>-7.7433699999999994E-2</c:v>
                </c:pt>
                <c:pt idx="131048">
                  <c:v>-7.5448500000000002E-2</c:v>
                </c:pt>
                <c:pt idx="131049">
                  <c:v>-7.3376399999999994E-2</c:v>
                </c:pt>
                <c:pt idx="131050">
                  <c:v>-7.1219500000000005E-2</c:v>
                </c:pt>
                <c:pt idx="131051">
                  <c:v>-6.8979799999999994E-2</c:v>
                </c:pt>
                <c:pt idx="131052">
                  <c:v>-6.6659599999999999E-2</c:v>
                </c:pt>
                <c:pt idx="131053">
                  <c:v>-6.4261100000000002E-2</c:v>
                </c:pt>
                <c:pt idx="131054">
                  <c:v>-6.1786800000000003E-2</c:v>
                </c:pt>
                <c:pt idx="131055">
                  <c:v>-5.9239300000000002E-2</c:v>
                </c:pt>
                <c:pt idx="131056">
                  <c:v>-5.6621299999999999E-2</c:v>
                </c:pt>
                <c:pt idx="131057">
                  <c:v>-5.3935400000000001E-2</c:v>
                </c:pt>
                <c:pt idx="131058">
                  <c:v>-5.11847E-2</c:v>
                </c:pt>
                <c:pt idx="131059">
                  <c:v>-4.8372100000000001E-2</c:v>
                </c:pt>
                <c:pt idx="131060">
                  <c:v>-4.5500600000000002E-2</c:v>
                </c:pt>
                <c:pt idx="131061">
                  <c:v>-4.25735E-2</c:v>
                </c:pt>
                <c:pt idx="131062">
                  <c:v>-3.9593999999999997E-2</c:v>
                </c:pt>
                <c:pt idx="131063">
                  <c:v>-3.6565399999999998E-2</c:v>
                </c:pt>
                <c:pt idx="131064">
                  <c:v>-3.3491100000000003E-2</c:v>
                </c:pt>
                <c:pt idx="131065">
                  <c:v>-3.0374600000000002E-2</c:v>
                </c:pt>
                <c:pt idx="131066">
                  <c:v>-2.72196E-2</c:v>
                </c:pt>
                <c:pt idx="131067">
                  <c:v>-2.4029499999999999E-2</c:v>
                </c:pt>
                <c:pt idx="131068">
                  <c:v>-2.08081E-2</c:v>
                </c:pt>
                <c:pt idx="131069">
                  <c:v>-1.7559100000000001E-2</c:v>
                </c:pt>
                <c:pt idx="131070">
                  <c:v>-1.4286200000000001E-2</c:v>
                </c:pt>
                <c:pt idx="131071">
                  <c:v>-1.09934E-2</c:v>
                </c:pt>
                <c:pt idx="131072" formatCode="0.00E+00">
                  <c:v>-7.6843099999999998E-3</c:v>
                </c:pt>
                <c:pt idx="131073" formatCode="0.00E+00">
                  <c:v>-4.36295E-3</c:v>
                </c:pt>
                <c:pt idx="131074" formatCode="0.00E+00">
                  <c:v>-1.03319E-3</c:v>
                </c:pt>
                <c:pt idx="131075" formatCode="0.00E+00">
                  <c:v>2.3010600000000002E-3</c:v>
                </c:pt>
                <c:pt idx="131076" formatCode="0.00E+00">
                  <c:v>5.6358600000000003E-3</c:v>
                </c:pt>
                <c:pt idx="131077" formatCode="0.00E+00">
                  <c:v>8.9672699999999994E-3</c:v>
                </c:pt>
                <c:pt idx="131078">
                  <c:v>1.2291399999999999E-2</c:v>
                </c:pt>
                <c:pt idx="131079">
                  <c:v>1.56042E-2</c:v>
                </c:pt>
                <c:pt idx="131080">
                  <c:v>1.89018E-2</c:v>
                </c:pt>
                <c:pt idx="131081">
                  <c:v>2.2180399999999999E-2</c:v>
                </c:pt>
                <c:pt idx="131082">
                  <c:v>2.5436E-2</c:v>
                </c:pt>
                <c:pt idx="131083">
                  <c:v>2.8664700000000001E-2</c:v>
                </c:pt>
                <c:pt idx="131084">
                  <c:v>3.1862799999999997E-2</c:v>
                </c:pt>
                <c:pt idx="131085">
                  <c:v>3.5026500000000002E-2</c:v>
                </c:pt>
                <c:pt idx="131086">
                  <c:v>3.8151900000000002E-2</c:v>
                </c:pt>
                <c:pt idx="131087">
                  <c:v>4.1235599999999997E-2</c:v>
                </c:pt>
                <c:pt idx="131088">
                  <c:v>4.4273699999999999E-2</c:v>
                </c:pt>
                <c:pt idx="131089">
                  <c:v>4.7262699999999998E-2</c:v>
                </c:pt>
                <c:pt idx="131090">
                  <c:v>5.0199100000000003E-2</c:v>
                </c:pt>
                <c:pt idx="131091">
                  <c:v>5.3079599999999998E-2</c:v>
                </c:pt>
                <c:pt idx="131092">
                  <c:v>5.5900699999999998E-2</c:v>
                </c:pt>
                <c:pt idx="131093">
                  <c:v>5.8659099999999999E-2</c:v>
                </c:pt>
                <c:pt idx="131094">
                  <c:v>6.1351700000000002E-2</c:v>
                </c:pt>
                <c:pt idx="131095">
                  <c:v>6.3975299999999999E-2</c:v>
                </c:pt>
                <c:pt idx="131096">
                  <c:v>6.6527000000000003E-2</c:v>
                </c:pt>
                <c:pt idx="131097">
                  <c:v>6.9003800000000004E-2</c:v>
                </c:pt>
                <c:pt idx="131098">
                  <c:v>7.1402999999999994E-2</c:v>
                </c:pt>
                <c:pt idx="131099">
                  <c:v>7.3721900000000007E-2</c:v>
                </c:pt>
                <c:pt idx="131100">
                  <c:v>7.5957800000000006E-2</c:v>
                </c:pt>
                <c:pt idx="131101">
                  <c:v>7.8108300000000006E-2</c:v>
                </c:pt>
                <c:pt idx="131102">
                  <c:v>8.0171099999999995E-2</c:v>
                </c:pt>
                <c:pt idx="131103">
                  <c:v>8.2143900000000006E-2</c:v>
                </c:pt>
                <c:pt idx="131104">
                  <c:v>8.4024600000000005E-2</c:v>
                </c:pt>
                <c:pt idx="131105">
                  <c:v>8.5811299999999993E-2</c:v>
                </c:pt>
                <c:pt idx="131106">
                  <c:v>8.7501999999999996E-2</c:v>
                </c:pt>
                <c:pt idx="131107">
                  <c:v>8.9095199999999999E-2</c:v>
                </c:pt>
                <c:pt idx="131108">
                  <c:v>9.0589100000000006E-2</c:v>
                </c:pt>
                <c:pt idx="131109">
                  <c:v>9.1982400000000006E-2</c:v>
                </c:pt>
                <c:pt idx="131110">
                  <c:v>9.3273800000000004E-2</c:v>
                </c:pt>
                <c:pt idx="131111">
                  <c:v>9.4462099999999993E-2</c:v>
                </c:pt>
                <c:pt idx="131112">
                  <c:v>9.5546199999999998E-2</c:v>
                </c:pt>
                <c:pt idx="131113">
                  <c:v>9.6525399999999997E-2</c:v>
                </c:pt>
                <c:pt idx="131114">
                  <c:v>9.7398799999999994E-2</c:v>
                </c:pt>
                <c:pt idx="131115">
                  <c:v>9.8165799999999998E-2</c:v>
                </c:pt>
                <c:pt idx="131116">
                  <c:v>9.88261E-2</c:v>
                </c:pt>
                <c:pt idx="131117">
                  <c:v>9.9379300000000004E-2</c:v>
                </c:pt>
                <c:pt idx="131118">
                  <c:v>9.9825200000000003E-2</c:v>
                </c:pt>
                <c:pt idx="131119">
                  <c:v>0.100164</c:v>
                </c:pt>
                <c:pt idx="131120">
                  <c:v>0.100395</c:v>
                </c:pt>
                <c:pt idx="131121">
                  <c:v>0.10052</c:v>
                </c:pt>
                <c:pt idx="131122">
                  <c:v>0.100538</c:v>
                </c:pt>
                <c:pt idx="131123">
                  <c:v>0.100451</c:v>
                </c:pt>
                <c:pt idx="131124">
                  <c:v>0.100258</c:v>
                </c:pt>
                <c:pt idx="131125">
                  <c:v>9.9960300000000002E-2</c:v>
                </c:pt>
                <c:pt idx="131126">
                  <c:v>9.9559499999999995E-2</c:v>
                </c:pt>
                <c:pt idx="131127">
                  <c:v>9.9056400000000003E-2</c:v>
                </c:pt>
                <c:pt idx="131128">
                  <c:v>9.8452200000000004E-2</c:v>
                </c:pt>
                <c:pt idx="131129">
                  <c:v>9.7748199999999993E-2</c:v>
                </c:pt>
                <c:pt idx="131130">
                  <c:v>9.6945900000000002E-2</c:v>
                </c:pt>
                <c:pt idx="131131">
                  <c:v>9.6046999999999993E-2</c:v>
                </c:pt>
                <c:pt idx="131132">
                  <c:v>9.5053100000000001E-2</c:v>
                </c:pt>
                <c:pt idx="131133">
                  <c:v>9.3966099999999997E-2</c:v>
                </c:pt>
                <c:pt idx="131134">
                  <c:v>9.2787900000000006E-2</c:v>
                </c:pt>
                <c:pt idx="131135">
                  <c:v>9.1520699999999996E-2</c:v>
                </c:pt>
                <c:pt idx="131136">
                  <c:v>9.0166499999999997E-2</c:v>
                </c:pt>
                <c:pt idx="131137">
                  <c:v>8.8727600000000004E-2</c:v>
                </c:pt>
                <c:pt idx="131138">
                  <c:v>8.7206500000000006E-2</c:v>
                </c:pt>
                <c:pt idx="131139">
                  <c:v>8.5605500000000001E-2</c:v>
                </c:pt>
                <c:pt idx="131140">
                  <c:v>8.3927199999999993E-2</c:v>
                </c:pt>
                <c:pt idx="131141">
                  <c:v>8.2174300000000006E-2</c:v>
                </c:pt>
                <c:pt idx="131142">
                  <c:v>8.0349500000000004E-2</c:v>
                </c:pt>
                <c:pt idx="131143">
                  <c:v>7.8455499999999997E-2</c:v>
                </c:pt>
                <c:pt idx="131144">
                  <c:v>7.6495199999999999E-2</c:v>
                </c:pt>
                <c:pt idx="131145">
                  <c:v>7.4471599999999999E-2</c:v>
                </c:pt>
                <c:pt idx="131146">
                  <c:v>7.2387499999999994E-2</c:v>
                </c:pt>
                <c:pt idx="131147">
                  <c:v>7.0246199999999995E-2</c:v>
                </c:pt>
                <c:pt idx="131148">
                  <c:v>6.8050600000000003E-2</c:v>
                </c:pt>
                <c:pt idx="131149">
                  <c:v>6.5804000000000001E-2</c:v>
                </c:pt>
                <c:pt idx="131150">
                  <c:v>6.3509399999999994E-2</c:v>
                </c:pt>
                <c:pt idx="131151">
                  <c:v>6.1170200000000001E-2</c:v>
                </c:pt>
                <c:pt idx="131152">
                  <c:v>5.8789500000000001E-2</c:v>
                </c:pt>
                <c:pt idx="131153">
                  <c:v>5.63706E-2</c:v>
                </c:pt>
                <c:pt idx="131154">
                  <c:v>5.3916800000000001E-2</c:v>
                </c:pt>
                <c:pt idx="131155">
                  <c:v>5.1431499999999998E-2</c:v>
                </c:pt>
                <c:pt idx="131156">
                  <c:v>4.89179E-2</c:v>
                </c:pt>
                <c:pt idx="131157">
                  <c:v>4.6379299999999998E-2</c:v>
                </c:pt>
                <c:pt idx="131158">
                  <c:v>4.38191E-2</c:v>
                </c:pt>
                <c:pt idx="131159">
                  <c:v>4.1240600000000002E-2</c:v>
                </c:pt>
                <c:pt idx="131160">
                  <c:v>3.8647099999999997E-2</c:v>
                </c:pt>
                <c:pt idx="131161">
                  <c:v>3.6041799999999999E-2</c:v>
                </c:pt>
                <c:pt idx="131162">
                  <c:v>3.3428100000000002E-2</c:v>
                </c:pt>
                <c:pt idx="131163">
                  <c:v>3.0809099999999999E-2</c:v>
                </c:pt>
                <c:pt idx="131164">
                  <c:v>2.8188000000000001E-2</c:v>
                </c:pt>
                <c:pt idx="131165">
                  <c:v>2.55681E-2</c:v>
                </c:pt>
                <c:pt idx="131166">
                  <c:v>2.2952400000000001E-2</c:v>
                </c:pt>
                <c:pt idx="131167">
                  <c:v>2.03441E-2</c:v>
                </c:pt>
                <c:pt idx="131168">
                  <c:v>1.7746100000000001E-2</c:v>
                </c:pt>
                <c:pt idx="131169">
                  <c:v>1.51615E-2</c:v>
                </c:pt>
                <c:pt idx="131170">
                  <c:v>1.2593099999999999E-2</c:v>
                </c:pt>
                <c:pt idx="131171">
                  <c:v>1.00438E-2</c:v>
                </c:pt>
                <c:pt idx="131172" formatCode="0.00E+00">
                  <c:v>7.5163900000000004E-3</c:v>
                </c:pt>
                <c:pt idx="131173" formatCode="0.00E+00">
                  <c:v>5.0136099999999999E-3</c:v>
                </c:pt>
                <c:pt idx="131174" formatCode="0.00E+00">
                  <c:v>2.5381000000000002E-3</c:v>
                </c:pt>
                <c:pt idx="131175" formatCode="0.00E+00">
                  <c:v>9.2403299999999997E-5</c:v>
                </c:pt>
                <c:pt idx="131176" formatCode="0.00E+00">
                  <c:v>-2.3209699999999999E-3</c:v>
                </c:pt>
                <c:pt idx="131177" formatCode="0.00E+00">
                  <c:v>-4.6996299999999998E-3</c:v>
                </c:pt>
                <c:pt idx="131178" formatCode="0.00E+00">
                  <c:v>-7.0412499999999998E-3</c:v>
                </c:pt>
                <c:pt idx="131179" formatCode="0.00E+00">
                  <c:v>-9.3436000000000005E-3</c:v>
                </c:pt>
                <c:pt idx="131180">
                  <c:v>-1.16045E-2</c:v>
                </c:pt>
                <c:pt idx="131181">
                  <c:v>-1.38221E-2</c:v>
                </c:pt>
                <c:pt idx="131182">
                  <c:v>-1.59942E-2</c:v>
                </c:pt>
                <c:pt idx="131183">
                  <c:v>-1.8119E-2</c:v>
                </c:pt>
                <c:pt idx="131184">
                  <c:v>-2.0194899999999998E-2</c:v>
                </c:pt>
                <c:pt idx="131185">
                  <c:v>-2.2220199999999999E-2</c:v>
                </c:pt>
                <c:pt idx="131186">
                  <c:v>-2.4193300000000001E-2</c:v>
                </c:pt>
                <c:pt idx="131187">
                  <c:v>-2.6112699999999999E-2</c:v>
                </c:pt>
                <c:pt idx="131188">
                  <c:v>-2.7977200000000001E-2</c:v>
                </c:pt>
                <c:pt idx="131189">
                  <c:v>-2.9785599999999999E-2</c:v>
                </c:pt>
                <c:pt idx="131190">
                  <c:v>-3.1536599999999998E-2</c:v>
                </c:pt>
                <c:pt idx="131191">
                  <c:v>-3.3229399999999999E-2</c:v>
                </c:pt>
                <c:pt idx="131192">
                  <c:v>-3.4862999999999998E-2</c:v>
                </c:pt>
                <c:pt idx="131193">
                  <c:v>-3.6436499999999997E-2</c:v>
                </c:pt>
                <c:pt idx="131194">
                  <c:v>-3.7949400000000001E-2</c:v>
                </c:pt>
                <c:pt idx="131195">
                  <c:v>-3.9400999999999999E-2</c:v>
                </c:pt>
                <c:pt idx="131196">
                  <c:v>-4.0790800000000002E-2</c:v>
                </c:pt>
                <c:pt idx="131197">
                  <c:v>-4.2118599999999999E-2</c:v>
                </c:pt>
                <c:pt idx="131198">
                  <c:v>-4.3383900000000003E-2</c:v>
                </c:pt>
                <c:pt idx="131199">
                  <c:v>-4.45867E-2</c:v>
                </c:pt>
                <c:pt idx="131200">
                  <c:v>-4.5726900000000001E-2</c:v>
                </c:pt>
                <c:pt idx="131201">
                  <c:v>-4.6804600000000002E-2</c:v>
                </c:pt>
                <c:pt idx="131202">
                  <c:v>-4.7819800000000003E-2</c:v>
                </c:pt>
                <c:pt idx="131203">
                  <c:v>-4.8772900000000001E-2</c:v>
                </c:pt>
                <c:pt idx="131204">
                  <c:v>-4.9664100000000003E-2</c:v>
                </c:pt>
                <c:pt idx="131205">
                  <c:v>-5.0493900000000001E-2</c:v>
                </c:pt>
                <c:pt idx="131206">
                  <c:v>-5.1262799999999997E-2</c:v>
                </c:pt>
                <c:pt idx="131207">
                  <c:v>-5.1971400000000001E-2</c:v>
                </c:pt>
                <c:pt idx="131208">
                  <c:v>-5.2620399999999998E-2</c:v>
                </c:pt>
                <c:pt idx="131209">
                  <c:v>-5.3210599999999997E-2</c:v>
                </c:pt>
                <c:pt idx="131210">
                  <c:v>-5.3742699999999997E-2</c:v>
                </c:pt>
                <c:pt idx="131211">
                  <c:v>-5.4217899999999999E-2</c:v>
                </c:pt>
                <c:pt idx="131212">
                  <c:v>-5.4636999999999998E-2</c:v>
                </c:pt>
                <c:pt idx="131213">
                  <c:v>-5.5001099999999997E-2</c:v>
                </c:pt>
                <c:pt idx="131214">
                  <c:v>-5.5311399999999997E-2</c:v>
                </c:pt>
                <c:pt idx="131215">
                  <c:v>-5.5569E-2</c:v>
                </c:pt>
                <c:pt idx="131216">
                  <c:v>-5.57753E-2</c:v>
                </c:pt>
                <c:pt idx="131217">
                  <c:v>-5.5931599999999998E-2</c:v>
                </c:pt>
                <c:pt idx="131218">
                  <c:v>-5.6039199999999997E-2</c:v>
                </c:pt>
                <c:pt idx="131219">
                  <c:v>-5.6099499999999997E-2</c:v>
                </c:pt>
                <c:pt idx="131220">
                  <c:v>-5.6113999999999997E-2</c:v>
                </c:pt>
                <c:pt idx="131221">
                  <c:v>-5.6084200000000001E-2</c:v>
                </c:pt>
                <c:pt idx="131222">
                  <c:v>-5.60118E-2</c:v>
                </c:pt>
                <c:pt idx="131223">
                  <c:v>-5.5898099999999999E-2</c:v>
                </c:pt>
                <c:pt idx="131224">
                  <c:v>-5.57449E-2</c:v>
                </c:pt>
                <c:pt idx="131225">
                  <c:v>-5.5553699999999998E-2</c:v>
                </c:pt>
                <c:pt idx="131226">
                  <c:v>-5.5326300000000002E-2</c:v>
                </c:pt>
                <c:pt idx="131227">
                  <c:v>-5.5064200000000001E-2</c:v>
                </c:pt>
                <c:pt idx="131228">
                  <c:v>-5.4769199999999997E-2</c:v>
                </c:pt>
                <c:pt idx="131229">
                  <c:v>-5.4442900000000002E-2</c:v>
                </c:pt>
                <c:pt idx="131230">
                  <c:v>-5.4087099999999999E-2</c:v>
                </c:pt>
                <c:pt idx="131231">
                  <c:v>-5.3703399999999998E-2</c:v>
                </c:pt>
                <c:pt idx="131232">
                  <c:v>-5.3293500000000001E-2</c:v>
                </c:pt>
                <c:pt idx="131233">
                  <c:v>-5.2859200000000002E-2</c:v>
                </c:pt>
                <c:pt idx="131234">
                  <c:v>-5.2401900000000001E-2</c:v>
                </c:pt>
                <c:pt idx="131235">
                  <c:v>-5.1923499999999997E-2</c:v>
                </c:pt>
                <c:pt idx="131236">
                  <c:v>-5.1425600000000002E-2</c:v>
                </c:pt>
                <c:pt idx="131237">
                  <c:v>-5.0909700000000002E-2</c:v>
                </c:pt>
                <c:pt idx="131238">
                  <c:v>-5.0377499999999999E-2</c:v>
                </c:pt>
                <c:pt idx="131239">
                  <c:v>-4.98305E-2</c:v>
                </c:pt>
                <c:pt idx="131240">
                  <c:v>-4.9270300000000003E-2</c:v>
                </c:pt>
                <c:pt idx="131241">
                  <c:v>-4.8698199999999997E-2</c:v>
                </c:pt>
                <c:pt idx="131242">
                  <c:v>-4.8115900000000003E-2</c:v>
                </c:pt>
                <c:pt idx="131243">
                  <c:v>-4.75246E-2</c:v>
                </c:pt>
                <c:pt idx="131244">
                  <c:v>-4.6925799999999997E-2</c:v>
                </c:pt>
                <c:pt idx="131245">
                  <c:v>-4.6320800000000002E-2</c:v>
                </c:pt>
                <c:pt idx="131246">
                  <c:v>-4.5710800000000003E-2</c:v>
                </c:pt>
                <c:pt idx="131247">
                  <c:v>-4.5097100000000001E-2</c:v>
                </c:pt>
                <c:pt idx="131248">
                  <c:v>-4.4480800000000001E-2</c:v>
                </c:pt>
                <c:pt idx="131249">
                  <c:v>-4.3862999999999999E-2</c:v>
                </c:pt>
                <c:pt idx="131250">
                  <c:v>-4.32448E-2</c:v>
                </c:pt>
                <c:pt idx="131251">
                  <c:v>-4.2626999999999998E-2</c:v>
                </c:pt>
                <c:pt idx="131252">
                  <c:v>-4.2010800000000001E-2</c:v>
                </c:pt>
                <c:pt idx="131253">
                  <c:v>-4.1396799999999997E-2</c:v>
                </c:pt>
                <c:pt idx="131254">
                  <c:v>-4.0786000000000003E-2</c:v>
                </c:pt>
                <c:pt idx="131255">
                  <c:v>-4.0178999999999999E-2</c:v>
                </c:pt>
                <c:pt idx="131256">
                  <c:v>-3.9576399999999998E-2</c:v>
                </c:pt>
                <c:pt idx="131257">
                  <c:v>-3.8978899999999997E-2</c:v>
                </c:pt>
                <c:pt idx="131258">
                  <c:v>-3.8386999999999998E-2</c:v>
                </c:pt>
                <c:pt idx="131259">
                  <c:v>-3.7801099999999997E-2</c:v>
                </c:pt>
                <c:pt idx="131260">
                  <c:v>-3.7221600000000001E-2</c:v>
                </c:pt>
                <c:pt idx="131261">
                  <c:v>-3.6648800000000002E-2</c:v>
                </c:pt>
                <c:pt idx="131262">
                  <c:v>-3.6082900000000001E-2</c:v>
                </c:pt>
                <c:pt idx="131263">
                  <c:v>-3.5524100000000003E-2</c:v>
                </c:pt>
                <c:pt idx="131264">
                  <c:v>-3.4972499999999997E-2</c:v>
                </c:pt>
                <c:pt idx="131265">
                  <c:v>-3.4428100000000003E-2</c:v>
                </c:pt>
                <c:pt idx="131266">
                  <c:v>-3.3890799999999999E-2</c:v>
                </c:pt>
                <c:pt idx="131267">
                  <c:v>-3.33607E-2</c:v>
                </c:pt>
                <c:pt idx="131268">
                  <c:v>-3.28373E-2</c:v>
                </c:pt>
                <c:pt idx="131269">
                  <c:v>-3.2320700000000001E-2</c:v>
                </c:pt>
                <c:pt idx="131270">
                  <c:v>-3.18103E-2</c:v>
                </c:pt>
                <c:pt idx="131271">
                  <c:v>-3.1305899999999998E-2</c:v>
                </c:pt>
                <c:pt idx="131272">
                  <c:v>-3.0807000000000001E-2</c:v>
                </c:pt>
                <c:pt idx="131273">
                  <c:v>-3.0313099999999999E-2</c:v>
                </c:pt>
                <c:pt idx="131274">
                  <c:v>-2.9823700000000002E-2</c:v>
                </c:pt>
                <c:pt idx="131275">
                  <c:v>-2.9338199999999998E-2</c:v>
                </c:pt>
                <c:pt idx="131276">
                  <c:v>-2.88559E-2</c:v>
                </c:pt>
                <c:pt idx="131277">
                  <c:v>-2.8376100000000001E-2</c:v>
                </c:pt>
                <c:pt idx="131278">
                  <c:v>-2.7898099999999999E-2</c:v>
                </c:pt>
                <c:pt idx="131279">
                  <c:v>-2.7421000000000001E-2</c:v>
                </c:pt>
                <c:pt idx="131280">
                  <c:v>-2.6944099999999999E-2</c:v>
                </c:pt>
                <c:pt idx="131281">
                  <c:v>-2.6466400000000001E-2</c:v>
                </c:pt>
                <c:pt idx="131282">
                  <c:v>-2.5987E-2</c:v>
                </c:pt>
                <c:pt idx="131283">
                  <c:v>-2.5505E-2</c:v>
                </c:pt>
                <c:pt idx="131284">
                  <c:v>-2.50195E-2</c:v>
                </c:pt>
                <c:pt idx="131285">
                  <c:v>-2.45293E-2</c:v>
                </c:pt>
                <c:pt idx="131286">
                  <c:v>-2.40334E-2</c:v>
                </c:pt>
                <c:pt idx="131287">
                  <c:v>-2.35309E-2</c:v>
                </c:pt>
                <c:pt idx="131288">
                  <c:v>-2.3020700000000002E-2</c:v>
                </c:pt>
                <c:pt idx="131289">
                  <c:v>-2.25016E-2</c:v>
                </c:pt>
                <c:pt idx="131290">
                  <c:v>-2.1972599999999998E-2</c:v>
                </c:pt>
                <c:pt idx="131291">
                  <c:v>-2.1432699999999999E-2</c:v>
                </c:pt>
                <c:pt idx="131292">
                  <c:v>-2.0880599999999999E-2</c:v>
                </c:pt>
                <c:pt idx="131293">
                  <c:v>-2.0315300000000001E-2</c:v>
                </c:pt>
                <c:pt idx="131294">
                  <c:v>-1.9735800000000001E-2</c:v>
                </c:pt>
                <c:pt idx="131295">
                  <c:v>-1.9140899999999999E-2</c:v>
                </c:pt>
                <c:pt idx="131296">
                  <c:v>-1.85296E-2</c:v>
                </c:pt>
                <c:pt idx="131297">
                  <c:v>-1.7900900000000001E-2</c:v>
                </c:pt>
                <c:pt idx="131298">
                  <c:v>-1.7253600000000001E-2</c:v>
                </c:pt>
                <c:pt idx="131299">
                  <c:v>-1.6586900000000002E-2</c:v>
                </c:pt>
                <c:pt idx="131300">
                  <c:v>-1.5899699999999999E-2</c:v>
                </c:pt>
                <c:pt idx="131301">
                  <c:v>-1.5191100000000001E-2</c:v>
                </c:pt>
                <c:pt idx="131302">
                  <c:v>-1.44601E-2</c:v>
                </c:pt>
                <c:pt idx="131303">
                  <c:v>-1.3705999999999999E-2</c:v>
                </c:pt>
                <c:pt idx="131304">
                  <c:v>-1.29278E-2</c:v>
                </c:pt>
                <c:pt idx="131305">
                  <c:v>-1.21248E-2</c:v>
                </c:pt>
                <c:pt idx="131306">
                  <c:v>-1.1296199999999999E-2</c:v>
                </c:pt>
                <c:pt idx="131307">
                  <c:v>-1.04414E-2</c:v>
                </c:pt>
                <c:pt idx="131308" formatCode="0.00E+00">
                  <c:v>-9.5597000000000008E-3</c:v>
                </c:pt>
                <c:pt idx="131309" formatCode="0.00E+00">
                  <c:v>-8.6505499999999999E-3</c:v>
                </c:pt>
                <c:pt idx="131310" formatCode="0.00E+00">
                  <c:v>-7.7134300000000003E-3</c:v>
                </c:pt>
                <c:pt idx="131311" formatCode="0.00E+00">
                  <c:v>-6.7478700000000004E-3</c:v>
                </c:pt>
                <c:pt idx="131312" formatCode="0.00E+00">
                  <c:v>-5.7534999999999999E-3</c:v>
                </c:pt>
                <c:pt idx="131313" formatCode="0.00E+00">
                  <c:v>-4.7299799999999999E-3</c:v>
                </c:pt>
                <c:pt idx="131314" formatCode="0.00E+00">
                  <c:v>-3.6770800000000001E-3</c:v>
                </c:pt>
                <c:pt idx="131315" formatCode="0.00E+00">
                  <c:v>-2.5945899999999999E-3</c:v>
                </c:pt>
                <c:pt idx="131316" formatCode="0.00E+00">
                  <c:v>-1.4824300000000001E-3</c:v>
                </c:pt>
                <c:pt idx="131317" formatCode="0.00E+00">
                  <c:v>-3.4056199999999998E-4</c:v>
                </c:pt>
                <c:pt idx="131318" formatCode="0.00E+00">
                  <c:v>8.3096799999999996E-4</c:v>
                </c:pt>
                <c:pt idx="131319" formatCode="0.00E+00">
                  <c:v>2.0320300000000002E-3</c:v>
                </c:pt>
                <c:pt idx="131320" formatCode="0.00E+00">
                  <c:v>3.2624199999999998E-3</c:v>
                </c:pt>
                <c:pt idx="131321" formatCode="0.00E+00">
                  <c:v>4.5218400000000001E-3</c:v>
                </c:pt>
                <c:pt idx="131322" formatCode="0.00E+00">
                  <c:v>5.8099299999999996E-3</c:v>
                </c:pt>
                <c:pt idx="131323" formatCode="0.00E+00">
                  <c:v>7.12622E-3</c:v>
                </c:pt>
                <c:pt idx="131324" formatCode="0.00E+00">
                  <c:v>8.4701700000000008E-3</c:v>
                </c:pt>
                <c:pt idx="131325" formatCode="0.00E+00">
                  <c:v>9.8411599999999998E-3</c:v>
                </c:pt>
                <c:pt idx="131326">
                  <c:v>1.12385E-2</c:v>
                </c:pt>
                <c:pt idx="131327">
                  <c:v>1.26613E-2</c:v>
                </c:pt>
                <c:pt idx="131328">
                  <c:v>1.4108799999999999E-2</c:v>
                </c:pt>
                <c:pt idx="131329">
                  <c:v>1.5579900000000001E-2</c:v>
                </c:pt>
                <c:pt idx="131330">
                  <c:v>1.7073700000000001E-2</c:v>
                </c:pt>
                <c:pt idx="131331">
                  <c:v>1.8589000000000001E-2</c:v>
                </c:pt>
                <c:pt idx="131332">
                  <c:v>2.01245E-2</c:v>
                </c:pt>
                <c:pt idx="131333">
                  <c:v>2.1679E-2</c:v>
                </c:pt>
                <c:pt idx="131334">
                  <c:v>2.3251000000000001E-2</c:v>
                </c:pt>
                <c:pt idx="131335">
                  <c:v>2.4839199999999999E-2</c:v>
                </c:pt>
                <c:pt idx="131336">
                  <c:v>2.6441900000000001E-2</c:v>
                </c:pt>
                <c:pt idx="131337">
                  <c:v>2.8057599999999999E-2</c:v>
                </c:pt>
                <c:pt idx="131338">
                  <c:v>2.9684499999999999E-2</c:v>
                </c:pt>
                <c:pt idx="131339">
                  <c:v>3.1320899999999999E-2</c:v>
                </c:pt>
                <c:pt idx="131340">
                  <c:v>3.2964899999999998E-2</c:v>
                </c:pt>
                <c:pt idx="131341">
                  <c:v>3.4614699999999998E-2</c:v>
                </c:pt>
                <c:pt idx="131342">
                  <c:v>3.62682E-2</c:v>
                </c:pt>
                <c:pt idx="131343">
                  <c:v>3.7923400000000003E-2</c:v>
                </c:pt>
                <c:pt idx="131344">
                  <c:v>3.9578299999999997E-2</c:v>
                </c:pt>
                <c:pt idx="131345">
                  <c:v>4.1230700000000002E-2</c:v>
                </c:pt>
                <c:pt idx="131346">
                  <c:v>4.2878399999999997E-2</c:v>
                </c:pt>
                <c:pt idx="131347">
                  <c:v>4.4519099999999999E-2</c:v>
                </c:pt>
                <c:pt idx="131348">
                  <c:v>4.6150499999999997E-2</c:v>
                </c:pt>
                <c:pt idx="131349">
                  <c:v>4.7770300000000002E-2</c:v>
                </c:pt>
                <c:pt idx="131350">
                  <c:v>4.9376099999999999E-2</c:v>
                </c:pt>
                <c:pt idx="131351">
                  <c:v>5.0965499999999997E-2</c:v>
                </c:pt>
                <c:pt idx="131352">
                  <c:v>5.2535999999999999E-2</c:v>
                </c:pt>
                <c:pt idx="131353">
                  <c:v>5.40852E-2</c:v>
                </c:pt>
                <c:pt idx="131354">
                  <c:v>5.5610600000000003E-2</c:v>
                </c:pt>
                <c:pt idx="131355">
                  <c:v>5.7109699999999999E-2</c:v>
                </c:pt>
                <c:pt idx="131356">
                  <c:v>5.8579800000000001E-2</c:v>
                </c:pt>
                <c:pt idx="131357">
                  <c:v>6.0018599999999998E-2</c:v>
                </c:pt>
                <c:pt idx="131358">
                  <c:v>6.1423400000000003E-2</c:v>
                </c:pt>
                <c:pt idx="131359">
                  <c:v>6.2791799999999995E-2</c:v>
                </c:pt>
                <c:pt idx="131360">
                  <c:v>6.4120999999999997E-2</c:v>
                </c:pt>
                <c:pt idx="131361">
                  <c:v>6.5408800000000003E-2</c:v>
                </c:pt>
                <c:pt idx="131362">
                  <c:v>6.6652500000000003E-2</c:v>
                </c:pt>
                <c:pt idx="131363">
                  <c:v>6.7849599999999996E-2</c:v>
                </c:pt>
                <c:pt idx="131364">
                  <c:v>6.8997699999999995E-2</c:v>
                </c:pt>
                <c:pt idx="131365">
                  <c:v>7.0094299999999998E-2</c:v>
                </c:pt>
                <c:pt idx="131366">
                  <c:v>7.1137000000000006E-2</c:v>
                </c:pt>
                <c:pt idx="131367">
                  <c:v>7.2123400000000004E-2</c:v>
                </c:pt>
                <c:pt idx="131368">
                  <c:v>7.30513E-2</c:v>
                </c:pt>
                <c:pt idx="131369">
                  <c:v>7.3918300000000006E-2</c:v>
                </c:pt>
                <c:pt idx="131370">
                  <c:v>7.4722200000000003E-2</c:v>
                </c:pt>
                <c:pt idx="131371">
                  <c:v>7.5460899999999997E-2</c:v>
                </c:pt>
                <c:pt idx="131372">
                  <c:v>7.6132199999999997E-2</c:v>
                </c:pt>
                <c:pt idx="131373">
                  <c:v>7.67341E-2</c:v>
                </c:pt>
                <c:pt idx="131374">
                  <c:v>7.7264600000000003E-2</c:v>
                </c:pt>
                <c:pt idx="131375">
                  <c:v>7.7721799999999994E-2</c:v>
                </c:pt>
                <c:pt idx="131376">
                  <c:v>7.8103900000000004E-2</c:v>
                </c:pt>
                <c:pt idx="131377">
                  <c:v>7.8409199999999998E-2</c:v>
                </c:pt>
                <c:pt idx="131378">
                  <c:v>7.8635999999999998E-2</c:v>
                </c:pt>
                <c:pt idx="131379">
                  <c:v>7.8782900000000003E-2</c:v>
                </c:pt>
                <c:pt idx="131380">
                  <c:v>7.8848199999999993E-2</c:v>
                </c:pt>
                <c:pt idx="131381">
                  <c:v>7.8830700000000004E-2</c:v>
                </c:pt>
                <c:pt idx="131382">
                  <c:v>7.8729099999999996E-2</c:v>
                </c:pt>
                <c:pt idx="131383">
                  <c:v>7.8542200000000006E-2</c:v>
                </c:pt>
                <c:pt idx="131384">
                  <c:v>7.8269099999999994E-2</c:v>
                </c:pt>
                <c:pt idx="131385">
                  <c:v>7.79088E-2</c:v>
                </c:pt>
                <c:pt idx="131386">
                  <c:v>7.7460500000000002E-2</c:v>
                </c:pt>
                <c:pt idx="131387">
                  <c:v>7.6923400000000003E-2</c:v>
                </c:pt>
                <c:pt idx="131388">
                  <c:v>7.6297100000000007E-2</c:v>
                </c:pt>
                <c:pt idx="131389">
                  <c:v>7.5581099999999998E-2</c:v>
                </c:pt>
                <c:pt idx="131390">
                  <c:v>7.4775099999999997E-2</c:v>
                </c:pt>
                <c:pt idx="131391">
                  <c:v>7.3878799999999994E-2</c:v>
                </c:pt>
                <c:pt idx="131392">
                  <c:v>7.2892200000000004E-2</c:v>
                </c:pt>
                <c:pt idx="131393">
                  <c:v>7.1815400000000001E-2</c:v>
                </c:pt>
                <c:pt idx="131394">
                  <c:v>7.0648600000000006E-2</c:v>
                </c:pt>
                <c:pt idx="131395">
                  <c:v>6.9392099999999998E-2</c:v>
                </c:pt>
                <c:pt idx="131396">
                  <c:v>6.8046400000000007E-2</c:v>
                </c:pt>
                <c:pt idx="131397">
                  <c:v>6.6612099999999994E-2</c:v>
                </c:pt>
                <c:pt idx="131398">
                  <c:v>6.5089900000000006E-2</c:v>
                </c:pt>
                <c:pt idx="131399">
                  <c:v>6.3480700000000001E-2</c:v>
                </c:pt>
                <c:pt idx="131400">
                  <c:v>6.1785600000000003E-2</c:v>
                </c:pt>
                <c:pt idx="131401">
                  <c:v>6.0005700000000002E-2</c:v>
                </c:pt>
                <c:pt idx="131402">
                  <c:v>5.8142199999999998E-2</c:v>
                </c:pt>
                <c:pt idx="131403">
                  <c:v>5.6196599999999999E-2</c:v>
                </c:pt>
                <c:pt idx="131404">
                  <c:v>5.4170500000000003E-2</c:v>
                </c:pt>
                <c:pt idx="131405">
                  <c:v>5.2065500000000001E-2</c:v>
                </c:pt>
                <c:pt idx="131406">
                  <c:v>4.9883499999999997E-2</c:v>
                </c:pt>
                <c:pt idx="131407">
                  <c:v>4.7626399999999999E-2</c:v>
                </c:pt>
                <c:pt idx="131408">
                  <c:v>4.5296299999999998E-2</c:v>
                </c:pt>
                <c:pt idx="131409">
                  <c:v>4.28954E-2</c:v>
                </c:pt>
                <c:pt idx="131410">
                  <c:v>4.0425999999999997E-2</c:v>
                </c:pt>
                <c:pt idx="131411">
                  <c:v>3.7890699999999999E-2</c:v>
                </c:pt>
                <c:pt idx="131412">
                  <c:v>3.5291799999999998E-2</c:v>
                </c:pt>
                <c:pt idx="131413">
                  <c:v>3.2632300000000003E-2</c:v>
                </c:pt>
                <c:pt idx="131414">
                  <c:v>2.9914699999999999E-2</c:v>
                </c:pt>
                <c:pt idx="131415">
                  <c:v>2.7142199999999998E-2</c:v>
                </c:pt>
                <c:pt idx="131416">
                  <c:v>2.4317600000000002E-2</c:v>
                </c:pt>
                <c:pt idx="131417">
                  <c:v>2.1444100000000001E-2</c:v>
                </c:pt>
                <c:pt idx="131418">
                  <c:v>1.85249E-2</c:v>
                </c:pt>
                <c:pt idx="131419">
                  <c:v>1.55633E-2</c:v>
                </c:pt>
                <c:pt idx="131420">
                  <c:v>1.2562800000000001E-2</c:v>
                </c:pt>
                <c:pt idx="131421" formatCode="0.00E+00">
                  <c:v>9.5267100000000007E-3</c:v>
                </c:pt>
                <c:pt idx="131422" formatCode="0.00E+00">
                  <c:v>6.4587200000000003E-3</c:v>
                </c:pt>
                <c:pt idx="131423" formatCode="0.00E+00">
                  <c:v>3.3624499999999999E-3</c:v>
                </c:pt>
                <c:pt idx="131424" formatCode="0.00E+00">
                  <c:v>2.4158900000000001E-4</c:v>
                </c:pt>
                <c:pt idx="131425" formatCode="0.00E+00">
                  <c:v>-2.9000699999999998E-3</c:v>
                </c:pt>
                <c:pt idx="131426" formatCode="0.00E+00">
                  <c:v>-6.0587000000000002E-3</c:v>
                </c:pt>
                <c:pt idx="131427" formatCode="0.00E+00">
                  <c:v>-9.2304099999999997E-3</c:v>
                </c:pt>
                <c:pt idx="131428">
                  <c:v>-1.2411200000000001E-2</c:v>
                </c:pt>
                <c:pt idx="131429">
                  <c:v>-1.55972E-2</c:v>
                </c:pt>
                <c:pt idx="131430">
                  <c:v>-1.87844E-2</c:v>
                </c:pt>
                <c:pt idx="131431">
                  <c:v>-2.1968600000000001E-2</c:v>
                </c:pt>
                <c:pt idx="131432">
                  <c:v>-2.5145799999999999E-2</c:v>
                </c:pt>
                <c:pt idx="131433">
                  <c:v>-2.8311900000000001E-2</c:v>
                </c:pt>
                <c:pt idx="131434">
                  <c:v>-3.1462700000000003E-2</c:v>
                </c:pt>
                <c:pt idx="131435">
                  <c:v>-3.4594300000000001E-2</c:v>
                </c:pt>
                <c:pt idx="131436">
                  <c:v>-3.7702399999999997E-2</c:v>
                </c:pt>
                <c:pt idx="131437">
                  <c:v>-4.0782899999999997E-2</c:v>
                </c:pt>
                <c:pt idx="131438">
                  <c:v>-4.3831799999999997E-2</c:v>
                </c:pt>
                <c:pt idx="131439">
                  <c:v>-4.6844799999999999E-2</c:v>
                </c:pt>
                <c:pt idx="131440">
                  <c:v>-4.9818099999999997E-2</c:v>
                </c:pt>
                <c:pt idx="131441">
                  <c:v>-5.2747500000000003E-2</c:v>
                </c:pt>
                <c:pt idx="131442">
                  <c:v>-5.5628999999999998E-2</c:v>
                </c:pt>
                <c:pt idx="131443">
                  <c:v>-5.8458700000000002E-2</c:v>
                </c:pt>
                <c:pt idx="131444">
                  <c:v>-6.1232700000000001E-2</c:v>
                </c:pt>
                <c:pt idx="131445">
                  <c:v>-6.3947199999999996E-2</c:v>
                </c:pt>
                <c:pt idx="131446">
                  <c:v>-6.6598299999999999E-2</c:v>
                </c:pt>
                <c:pt idx="131447">
                  <c:v>-6.9182199999999999E-2</c:v>
                </c:pt>
                <c:pt idx="131448">
                  <c:v>-7.1695499999999995E-2</c:v>
                </c:pt>
                <c:pt idx="131449">
                  <c:v>-7.4134500000000006E-2</c:v>
                </c:pt>
                <c:pt idx="131450">
                  <c:v>-7.6495599999999997E-2</c:v>
                </c:pt>
                <c:pt idx="131451">
                  <c:v>-7.8775600000000001E-2</c:v>
                </c:pt>
                <c:pt idx="131452">
                  <c:v>-8.0971199999999993E-2</c:v>
                </c:pt>
                <c:pt idx="131453">
                  <c:v>-8.3079E-2</c:v>
                </c:pt>
                <c:pt idx="131454">
                  <c:v>-8.5096099999999994E-2</c:v>
                </c:pt>
                <c:pt idx="131455">
                  <c:v>-8.7019399999999997E-2</c:v>
                </c:pt>
                <c:pt idx="131456">
                  <c:v>-8.8846099999999997E-2</c:v>
                </c:pt>
                <c:pt idx="131457">
                  <c:v>-9.0573500000000001E-2</c:v>
                </c:pt>
                <c:pt idx="131458">
                  <c:v>-9.21989E-2</c:v>
                </c:pt>
                <c:pt idx="131459">
                  <c:v>-9.3719899999999995E-2</c:v>
                </c:pt>
                <c:pt idx="131460">
                  <c:v>-9.5134099999999999E-2</c:v>
                </c:pt>
                <c:pt idx="131461">
                  <c:v>-9.6439200000000003E-2</c:v>
                </c:pt>
                <c:pt idx="131462">
                  <c:v>-9.7633399999999995E-2</c:v>
                </c:pt>
                <c:pt idx="131463">
                  <c:v>-9.8714499999999997E-2</c:v>
                </c:pt>
                <c:pt idx="131464">
                  <c:v>-9.9680900000000003E-2</c:v>
                </c:pt>
                <c:pt idx="131465">
                  <c:v>-0.100531</c:v>
                </c:pt>
                <c:pt idx="131466">
                  <c:v>-0.10126300000000001</c:v>
                </c:pt>
                <c:pt idx="131467">
                  <c:v>-0.10187599999999999</c:v>
                </c:pt>
                <c:pt idx="131468">
                  <c:v>-0.102369</c:v>
                </c:pt>
                <c:pt idx="131469">
                  <c:v>-0.102741</c:v>
                </c:pt>
                <c:pt idx="131470">
                  <c:v>-0.10299</c:v>
                </c:pt>
                <c:pt idx="131471">
                  <c:v>-0.103117</c:v>
                </c:pt>
                <c:pt idx="131472">
                  <c:v>-0.103121</c:v>
                </c:pt>
                <c:pt idx="131473">
                  <c:v>-0.103001</c:v>
                </c:pt>
                <c:pt idx="131474">
                  <c:v>-0.102758</c:v>
                </c:pt>
                <c:pt idx="131475">
                  <c:v>-0.102392</c:v>
                </c:pt>
                <c:pt idx="131476">
                  <c:v>-0.10190100000000001</c:v>
                </c:pt>
                <c:pt idx="131477">
                  <c:v>-0.101289</c:v>
                </c:pt>
                <c:pt idx="131478">
                  <c:v>-0.100553</c:v>
                </c:pt>
                <c:pt idx="131479">
                  <c:v>-9.9696400000000004E-2</c:v>
                </c:pt>
                <c:pt idx="131480">
                  <c:v>-9.8718799999999995E-2</c:v>
                </c:pt>
                <c:pt idx="131481">
                  <c:v>-9.7621600000000003E-2</c:v>
                </c:pt>
                <c:pt idx="131482">
                  <c:v>-9.6406000000000006E-2</c:v>
                </c:pt>
                <c:pt idx="131483">
                  <c:v>-9.5073500000000005E-2</c:v>
                </c:pt>
                <c:pt idx="131484">
                  <c:v>-9.3625600000000003E-2</c:v>
                </c:pt>
                <c:pt idx="131485">
                  <c:v>-9.2064099999999996E-2</c:v>
                </c:pt>
                <c:pt idx="131486">
                  <c:v>-9.0390799999999993E-2</c:v>
                </c:pt>
                <c:pt idx="131487">
                  <c:v>-8.8608000000000006E-2</c:v>
                </c:pt>
                <c:pt idx="131488">
                  <c:v>-8.6717699999999995E-2</c:v>
                </c:pt>
                <c:pt idx="131489">
                  <c:v>-8.4722500000000006E-2</c:v>
                </c:pt>
                <c:pt idx="131490">
                  <c:v>-8.2624699999999995E-2</c:v>
                </c:pt>
                <c:pt idx="131491">
                  <c:v>-8.0427100000000001E-2</c:v>
                </c:pt>
                <c:pt idx="131492">
                  <c:v>-7.8132599999999996E-2</c:v>
                </c:pt>
                <c:pt idx="131493">
                  <c:v>-7.5744000000000006E-2</c:v>
                </c:pt>
                <c:pt idx="131494">
                  <c:v>-7.3264499999999996E-2</c:v>
                </c:pt>
                <c:pt idx="131495">
                  <c:v>-7.0697399999999994E-2</c:v>
                </c:pt>
                <c:pt idx="131496">
                  <c:v>-6.8045900000000006E-2</c:v>
                </c:pt>
                <c:pt idx="131497">
                  <c:v>-6.5313499999999997E-2</c:v>
                </c:pt>
                <c:pt idx="131498">
                  <c:v>-6.2503900000000001E-2</c:v>
                </c:pt>
                <c:pt idx="131499">
                  <c:v>-5.9620800000000002E-2</c:v>
                </c:pt>
                <c:pt idx="131500">
                  <c:v>-5.6668000000000003E-2</c:v>
                </c:pt>
                <c:pt idx="131501">
                  <c:v>-5.3649299999999997E-2</c:v>
                </c:pt>
                <c:pt idx="131502">
                  <c:v>-5.0568799999999997E-2</c:v>
                </c:pt>
                <c:pt idx="131503">
                  <c:v>-4.7430600000000003E-2</c:v>
                </c:pt>
                <c:pt idx="131504">
                  <c:v>-4.4238899999999998E-2</c:v>
                </c:pt>
                <c:pt idx="131505">
                  <c:v>-4.0998E-2</c:v>
                </c:pt>
                <c:pt idx="131506">
                  <c:v>-3.7712099999999998E-2</c:v>
                </c:pt>
                <c:pt idx="131507">
                  <c:v>-3.4385600000000002E-2</c:v>
                </c:pt>
                <c:pt idx="131508">
                  <c:v>-3.1023100000000001E-2</c:v>
                </c:pt>
                <c:pt idx="131509">
                  <c:v>-2.7628900000000001E-2</c:v>
                </c:pt>
                <c:pt idx="131510">
                  <c:v>-2.4207699999999999E-2</c:v>
                </c:pt>
                <c:pt idx="131511">
                  <c:v>-2.0764000000000001E-2</c:v>
                </c:pt>
                <c:pt idx="131512">
                  <c:v>-1.7302499999999998E-2</c:v>
                </c:pt>
                <c:pt idx="131513">
                  <c:v>-1.38277E-2</c:v>
                </c:pt>
                <c:pt idx="131514">
                  <c:v>-1.03444E-2</c:v>
                </c:pt>
                <c:pt idx="131515" formatCode="0.00E+00">
                  <c:v>-6.8571200000000004E-3</c:v>
                </c:pt>
                <c:pt idx="131516" formatCode="0.00E+00">
                  <c:v>-3.37061E-3</c:v>
                </c:pt>
                <c:pt idx="131517" formatCode="0.00E+00">
                  <c:v>1.10481E-4</c:v>
                </c:pt>
                <c:pt idx="131518" formatCode="0.00E+00">
                  <c:v>3.5815199999999999E-3</c:v>
                </c:pt>
                <c:pt idx="131519" formatCode="0.00E+00">
                  <c:v>7.0378699999999999E-3</c:v>
                </c:pt>
                <c:pt idx="131520">
                  <c:v>1.0474900000000001E-2</c:v>
                </c:pt>
                <c:pt idx="131521">
                  <c:v>1.38881E-2</c:v>
                </c:pt>
                <c:pt idx="131522">
                  <c:v>1.7272900000000001E-2</c:v>
                </c:pt>
                <c:pt idx="131523">
                  <c:v>2.0624799999999999E-2</c:v>
                </c:pt>
                <c:pt idx="131524">
                  <c:v>2.39394E-2</c:v>
                </c:pt>
                <c:pt idx="131525">
                  <c:v>2.7212299999999998E-2</c:v>
                </c:pt>
                <c:pt idx="131526">
                  <c:v>3.04392E-2</c:v>
                </c:pt>
                <c:pt idx="131527">
                  <c:v>3.3615899999999997E-2</c:v>
                </c:pt>
                <c:pt idx="131528">
                  <c:v>3.6738199999999999E-2</c:v>
                </c:pt>
                <c:pt idx="131529">
                  <c:v>3.9801999999999997E-2</c:v>
                </c:pt>
                <c:pt idx="131530">
                  <c:v>4.2803300000000002E-2</c:v>
                </c:pt>
                <c:pt idx="131531">
                  <c:v>4.5738300000000003E-2</c:v>
                </c:pt>
                <c:pt idx="131532">
                  <c:v>4.8603199999999999E-2</c:v>
                </c:pt>
                <c:pt idx="131533">
                  <c:v>5.1394299999999997E-2</c:v>
                </c:pt>
                <c:pt idx="131534">
                  <c:v>5.4108099999999999E-2</c:v>
                </c:pt>
                <c:pt idx="131535">
                  <c:v>5.6741100000000003E-2</c:v>
                </c:pt>
                <c:pt idx="131536">
                  <c:v>5.92899E-2</c:v>
                </c:pt>
                <c:pt idx="131537">
                  <c:v>6.1751399999999998E-2</c:v>
                </c:pt>
                <c:pt idx="131538">
                  <c:v>6.4122600000000002E-2</c:v>
                </c:pt>
                <c:pt idx="131539">
                  <c:v>6.6400600000000004E-2</c:v>
                </c:pt>
                <c:pt idx="131540">
                  <c:v>6.8582400000000002E-2</c:v>
                </c:pt>
                <c:pt idx="131541">
                  <c:v>7.0665699999999998E-2</c:v>
                </c:pt>
                <c:pt idx="131542">
                  <c:v>7.2647699999999996E-2</c:v>
                </c:pt>
                <c:pt idx="131543">
                  <c:v>7.4526300000000004E-2</c:v>
                </c:pt>
                <c:pt idx="131544">
                  <c:v>7.62993E-2</c:v>
                </c:pt>
                <c:pt idx="131545">
                  <c:v>7.7964599999999995E-2</c:v>
                </c:pt>
                <c:pt idx="131546">
                  <c:v>7.9520400000000005E-2</c:v>
                </c:pt>
                <c:pt idx="131547">
                  <c:v>8.0965099999999998E-2</c:v>
                </c:pt>
                <c:pt idx="131548">
                  <c:v>8.2297099999999998E-2</c:v>
                </c:pt>
                <c:pt idx="131549">
                  <c:v>8.3515099999999995E-2</c:v>
                </c:pt>
                <c:pt idx="131550">
                  <c:v>8.4617899999999996E-2</c:v>
                </c:pt>
                <c:pt idx="131551">
                  <c:v>8.56045E-2</c:v>
                </c:pt>
                <c:pt idx="131552">
                  <c:v>8.6474099999999998E-2</c:v>
                </c:pt>
                <c:pt idx="131553">
                  <c:v>8.7226100000000001E-2</c:v>
                </c:pt>
                <c:pt idx="131554">
                  <c:v>8.7859900000000005E-2</c:v>
                </c:pt>
                <c:pt idx="131555">
                  <c:v>8.8375300000000004E-2</c:v>
                </c:pt>
                <c:pt idx="131556">
                  <c:v>8.8772199999999996E-2</c:v>
                </c:pt>
                <c:pt idx="131557">
                  <c:v>8.9050599999999994E-2</c:v>
                </c:pt>
                <c:pt idx="131558">
                  <c:v>8.9210700000000004E-2</c:v>
                </c:pt>
                <c:pt idx="131559">
                  <c:v>8.9252999999999999E-2</c:v>
                </c:pt>
                <c:pt idx="131560">
                  <c:v>8.9177999999999993E-2</c:v>
                </c:pt>
                <c:pt idx="131561">
                  <c:v>8.8986499999999996E-2</c:v>
                </c:pt>
                <c:pt idx="131562">
                  <c:v>8.8679400000000005E-2</c:v>
                </c:pt>
                <c:pt idx="131563">
                  <c:v>8.8257699999999994E-2</c:v>
                </c:pt>
                <c:pt idx="131564">
                  <c:v>8.7722800000000004E-2</c:v>
                </c:pt>
                <c:pt idx="131565">
                  <c:v>8.7076000000000001E-2</c:v>
                </c:pt>
                <c:pt idx="131566">
                  <c:v>8.6319000000000007E-2</c:v>
                </c:pt>
                <c:pt idx="131567">
                  <c:v>8.5453399999999999E-2</c:v>
                </c:pt>
                <c:pt idx="131568">
                  <c:v>8.4481100000000003E-2</c:v>
                </c:pt>
                <c:pt idx="131569">
                  <c:v>8.3404300000000001E-2</c:v>
                </c:pt>
                <c:pt idx="131570">
                  <c:v>8.2225000000000006E-2</c:v>
                </c:pt>
                <c:pt idx="131571">
                  <c:v>8.0945699999999995E-2</c:v>
                </c:pt>
                <c:pt idx="131572">
                  <c:v>7.9568799999999995E-2</c:v>
                </c:pt>
                <c:pt idx="131573">
                  <c:v>7.8096799999999994E-2</c:v>
                </c:pt>
                <c:pt idx="131574">
                  <c:v>7.6532600000000006E-2</c:v>
                </c:pt>
                <c:pt idx="131575">
                  <c:v>7.4879100000000004E-2</c:v>
                </c:pt>
                <c:pt idx="131576">
                  <c:v>7.3139099999999999E-2</c:v>
                </c:pt>
                <c:pt idx="131577">
                  <c:v>7.1315799999999999E-2</c:v>
                </c:pt>
                <c:pt idx="131578">
                  <c:v>6.9412399999999999E-2</c:v>
                </c:pt>
                <c:pt idx="131579">
                  <c:v>6.7432300000000001E-2</c:v>
                </c:pt>
                <c:pt idx="131580">
                  <c:v>6.5378800000000001E-2</c:v>
                </c:pt>
                <c:pt idx="131581">
                  <c:v>6.3255400000000003E-2</c:v>
                </c:pt>
                <c:pt idx="131582">
                  <c:v>6.1065899999999999E-2</c:v>
                </c:pt>
                <c:pt idx="131583">
                  <c:v>5.8813799999999999E-2</c:v>
                </c:pt>
                <c:pt idx="131584">
                  <c:v>5.6502900000000002E-2</c:v>
                </c:pt>
                <c:pt idx="131585">
                  <c:v>5.4136999999999998E-2</c:v>
                </c:pt>
                <c:pt idx="131586">
                  <c:v>5.1720099999999998E-2</c:v>
                </c:pt>
                <c:pt idx="131587">
                  <c:v>4.9256099999999997E-2</c:v>
                </c:pt>
                <c:pt idx="131588">
                  <c:v>4.6748900000000003E-2</c:v>
                </c:pt>
                <c:pt idx="131589">
                  <c:v>4.4202600000000002E-2</c:v>
                </c:pt>
                <c:pt idx="131590">
                  <c:v>4.1621400000000003E-2</c:v>
                </c:pt>
                <c:pt idx="131591">
                  <c:v>3.9009200000000001E-2</c:v>
                </c:pt>
                <c:pt idx="131592">
                  <c:v>3.6370300000000001E-2</c:v>
                </c:pt>
                <c:pt idx="131593">
                  <c:v>3.3708700000000001E-2</c:v>
                </c:pt>
                <c:pt idx="131594">
                  <c:v>3.1028699999999999E-2</c:v>
                </c:pt>
                <c:pt idx="131595">
                  <c:v>2.8334499999999999E-2</c:v>
                </c:pt>
                <c:pt idx="131596">
                  <c:v>2.563E-2</c:v>
                </c:pt>
                <c:pt idx="131597">
                  <c:v>2.2919599999999998E-2</c:v>
                </c:pt>
                <c:pt idx="131598">
                  <c:v>2.02074E-2</c:v>
                </c:pt>
                <c:pt idx="131599">
                  <c:v>1.74974E-2</c:v>
                </c:pt>
                <c:pt idx="131600">
                  <c:v>1.47937E-2</c:v>
                </c:pt>
                <c:pt idx="131601">
                  <c:v>1.2100400000000001E-2</c:v>
                </c:pt>
                <c:pt idx="131602" formatCode="0.00E+00">
                  <c:v>9.4214399999999997E-3</c:v>
                </c:pt>
                <c:pt idx="131603" formatCode="0.00E+00">
                  <c:v>6.7608299999999998E-3</c:v>
                </c:pt>
                <c:pt idx="131604" formatCode="0.00E+00">
                  <c:v>4.1224299999999998E-3</c:v>
                </c:pt>
                <c:pt idx="131605" formatCode="0.00E+00">
                  <c:v>1.5100700000000001E-3</c:v>
                </c:pt>
                <c:pt idx="131606" formatCode="0.00E+00">
                  <c:v>-1.0724700000000001E-3</c:v>
                </c:pt>
                <c:pt idx="131607" formatCode="0.00E+00">
                  <c:v>-3.62152E-3</c:v>
                </c:pt>
                <c:pt idx="131608" formatCode="0.00E+00">
                  <c:v>-6.1334500000000004E-3</c:v>
                </c:pt>
                <c:pt idx="131609" formatCode="0.00E+00">
                  <c:v>-8.6047499999999996E-3</c:v>
                </c:pt>
                <c:pt idx="131610">
                  <c:v>-1.1032E-2</c:v>
                </c:pt>
                <c:pt idx="131611">
                  <c:v>-1.34118E-2</c:v>
                </c:pt>
                <c:pt idx="131612">
                  <c:v>-1.5740899999999999E-2</c:v>
                </c:pt>
                <c:pt idx="131613">
                  <c:v>-1.8016299999999999E-2</c:v>
                </c:pt>
                <c:pt idx="131614">
                  <c:v>-2.0234800000000001E-2</c:v>
                </c:pt>
                <c:pt idx="131615">
                  <c:v>-2.23936E-2</c:v>
                </c:pt>
                <c:pt idx="131616">
                  <c:v>-2.4489899999999998E-2</c:v>
                </c:pt>
                <c:pt idx="131617">
                  <c:v>-2.6520999999999999E-2</c:v>
                </c:pt>
                <c:pt idx="131618">
                  <c:v>-2.8484300000000001E-2</c:v>
                </c:pt>
                <c:pt idx="131619">
                  <c:v>-3.0377500000000002E-2</c:v>
                </c:pt>
                <c:pt idx="131620">
                  <c:v>-3.2198299999999999E-2</c:v>
                </c:pt>
                <c:pt idx="131621">
                  <c:v>-3.3944500000000002E-2</c:v>
                </c:pt>
                <c:pt idx="131622">
                  <c:v>-3.5614100000000003E-2</c:v>
                </c:pt>
                <c:pt idx="131623">
                  <c:v>-3.7205299999999997E-2</c:v>
                </c:pt>
                <c:pt idx="131624">
                  <c:v>-3.8716300000000002E-2</c:v>
                </c:pt>
                <c:pt idx="131625">
                  <c:v>-4.0145599999999997E-2</c:v>
                </c:pt>
                <c:pt idx="131626">
                  <c:v>-4.1491800000000002E-2</c:v>
                </c:pt>
                <c:pt idx="131627">
                  <c:v>-4.27535E-2</c:v>
                </c:pt>
                <c:pt idx="131628">
                  <c:v>-4.3929700000000002E-2</c:v>
                </c:pt>
                <c:pt idx="131629">
                  <c:v>-4.5019499999999997E-2</c:v>
                </c:pt>
                <c:pt idx="131630">
                  <c:v>-4.6021899999999998E-2</c:v>
                </c:pt>
                <c:pt idx="131631">
                  <c:v>-4.69363E-2</c:v>
                </c:pt>
                <c:pt idx="131632">
                  <c:v>-4.7762300000000001E-2</c:v>
                </c:pt>
                <c:pt idx="131633">
                  <c:v>-4.8499399999999998E-2</c:v>
                </c:pt>
                <c:pt idx="131634">
                  <c:v>-4.9147499999999997E-2</c:v>
                </c:pt>
                <c:pt idx="131635">
                  <c:v>-4.9706599999999997E-2</c:v>
                </c:pt>
                <c:pt idx="131636">
                  <c:v>-5.0176699999999998E-2</c:v>
                </c:pt>
                <c:pt idx="131637">
                  <c:v>-5.0558100000000002E-2</c:v>
                </c:pt>
                <c:pt idx="131638">
                  <c:v>-5.0851199999999999E-2</c:v>
                </c:pt>
                <c:pt idx="131639">
                  <c:v>-5.1056600000000001E-2</c:v>
                </c:pt>
                <c:pt idx="131640">
                  <c:v>-5.1174999999999998E-2</c:v>
                </c:pt>
                <c:pt idx="131641">
                  <c:v>-5.1207200000000001E-2</c:v>
                </c:pt>
                <c:pt idx="131642">
                  <c:v>-5.11543E-2</c:v>
                </c:pt>
                <c:pt idx="131643">
                  <c:v>-5.1017399999999997E-2</c:v>
                </c:pt>
                <c:pt idx="131644">
                  <c:v>-5.0797700000000001E-2</c:v>
                </c:pt>
                <c:pt idx="131645">
                  <c:v>-5.0496699999999999E-2</c:v>
                </c:pt>
                <c:pt idx="131646">
                  <c:v>-5.0115899999999998E-2</c:v>
                </c:pt>
                <c:pt idx="131647">
                  <c:v>-4.9656899999999997E-2</c:v>
                </c:pt>
                <c:pt idx="131648">
                  <c:v>-4.9121699999999997E-2</c:v>
                </c:pt>
                <c:pt idx="131649">
                  <c:v>-4.8512E-2</c:v>
                </c:pt>
                <c:pt idx="131650">
                  <c:v>-4.7829900000000002E-2</c:v>
                </c:pt>
                <c:pt idx="131651">
                  <c:v>-4.7077599999999997E-2</c:v>
                </c:pt>
                <c:pt idx="131652">
                  <c:v>-4.6257300000000001E-2</c:v>
                </c:pt>
                <c:pt idx="131653">
                  <c:v>-4.5371300000000003E-2</c:v>
                </c:pt>
                <c:pt idx="131654">
                  <c:v>-4.4422200000000002E-2</c:v>
                </c:pt>
                <c:pt idx="131655">
                  <c:v>-4.3412399999999997E-2</c:v>
                </c:pt>
                <c:pt idx="131656">
                  <c:v>-4.2344600000000003E-2</c:v>
                </c:pt>
                <c:pt idx="131657">
                  <c:v>-4.1221500000000001E-2</c:v>
                </c:pt>
                <c:pt idx="131658">
                  <c:v>-4.0045900000000002E-2</c:v>
                </c:pt>
                <c:pt idx="131659">
                  <c:v>-3.88207E-2</c:v>
                </c:pt>
                <c:pt idx="131660">
                  <c:v>-3.7548699999999997E-2</c:v>
                </c:pt>
                <c:pt idx="131661">
                  <c:v>-3.6233099999999997E-2</c:v>
                </c:pt>
                <c:pt idx="131662">
                  <c:v>-3.4876799999999999E-2</c:v>
                </c:pt>
                <c:pt idx="131663">
                  <c:v>-3.3482999999999999E-2</c:v>
                </c:pt>
                <c:pt idx="131664">
                  <c:v>-3.2054800000000001E-2</c:v>
                </c:pt>
                <c:pt idx="131665">
                  <c:v>-3.0595299999999999E-2</c:v>
                </c:pt>
                <c:pt idx="131666">
                  <c:v>-2.9107899999999999E-2</c:v>
                </c:pt>
                <c:pt idx="131667">
                  <c:v>-2.7595600000000001E-2</c:v>
                </c:pt>
                <c:pt idx="131668">
                  <c:v>-2.6061899999999999E-2</c:v>
                </c:pt>
                <c:pt idx="131669">
                  <c:v>-2.4510000000000001E-2</c:v>
                </c:pt>
                <c:pt idx="131670">
                  <c:v>-2.2943000000000002E-2</c:v>
                </c:pt>
                <c:pt idx="131671">
                  <c:v>-2.1364500000000002E-2</c:v>
                </c:pt>
                <c:pt idx="131672">
                  <c:v>-1.97775E-2</c:v>
                </c:pt>
                <c:pt idx="131673">
                  <c:v>-1.81855E-2</c:v>
                </c:pt>
                <c:pt idx="131674">
                  <c:v>-1.6591499999999999E-2</c:v>
                </c:pt>
                <c:pt idx="131675">
                  <c:v>-1.4999E-2</c:v>
                </c:pt>
                <c:pt idx="131676">
                  <c:v>-1.3410999999999999E-2</c:v>
                </c:pt>
                <c:pt idx="131677">
                  <c:v>-1.18307E-2</c:v>
                </c:pt>
                <c:pt idx="131678">
                  <c:v>-1.0261299999999999E-2</c:v>
                </c:pt>
                <c:pt idx="131679" formatCode="0.00E+00">
                  <c:v>-8.7059100000000007E-3</c:v>
                </c:pt>
                <c:pt idx="131680" formatCode="0.00E+00">
                  <c:v>-7.1674699999999996E-3</c:v>
                </c:pt>
                <c:pt idx="131681" formatCode="0.00E+00">
                  <c:v>-5.6489899999999996E-3</c:v>
                </c:pt>
                <c:pt idx="131682" formatCode="0.00E+00">
                  <c:v>-4.1533999999999998E-3</c:v>
                </c:pt>
                <c:pt idx="131683" formatCode="0.00E+00">
                  <c:v>-2.6835299999999999E-3</c:v>
                </c:pt>
                <c:pt idx="131684" formatCode="0.00E+00">
                  <c:v>-1.2421699999999999E-3</c:v>
                </c:pt>
                <c:pt idx="131685" formatCode="0.00E+00">
                  <c:v>1.6798799999999999E-4</c:v>
                </c:pt>
                <c:pt idx="131686" formatCode="0.00E+00">
                  <c:v>1.5443099999999999E-3</c:v>
                </c:pt>
                <c:pt idx="131687" formatCode="0.00E+00">
                  <c:v>2.8842799999999999E-3</c:v>
                </c:pt>
                <c:pt idx="131688" formatCode="0.00E+00">
                  <c:v>4.1854400000000003E-3</c:v>
                </c:pt>
                <c:pt idx="131689" formatCode="0.00E+00">
                  <c:v>5.4454500000000001E-3</c:v>
                </c:pt>
                <c:pt idx="131690" formatCode="0.00E+00">
                  <c:v>6.6620500000000001E-3</c:v>
                </c:pt>
                <c:pt idx="131691" formatCode="0.00E+00">
                  <c:v>7.8331000000000008E-3</c:v>
                </c:pt>
                <c:pt idx="131692" formatCode="0.00E+00">
                  <c:v>8.9565500000000006E-3</c:v>
                </c:pt>
                <c:pt idx="131693">
                  <c:v>1.0030499999999999E-2</c:v>
                </c:pt>
                <c:pt idx="131694">
                  <c:v>1.1053E-2</c:v>
                </c:pt>
                <c:pt idx="131695">
                  <c:v>1.20225E-2</c:v>
                </c:pt>
                <c:pt idx="131696">
                  <c:v>1.29374E-2</c:v>
                </c:pt>
                <c:pt idx="131697">
                  <c:v>1.37961E-2</c:v>
                </c:pt>
                <c:pt idx="131698">
                  <c:v>1.45974E-2</c:v>
                </c:pt>
                <c:pt idx="131699">
                  <c:v>1.5340100000000001E-2</c:v>
                </c:pt>
                <c:pt idx="131700">
                  <c:v>1.60229E-2</c:v>
                </c:pt>
                <c:pt idx="131701">
                  <c:v>1.6645E-2</c:v>
                </c:pt>
                <c:pt idx="131702">
                  <c:v>1.7205600000000001E-2</c:v>
                </c:pt>
                <c:pt idx="131703">
                  <c:v>1.7703900000000002E-2</c:v>
                </c:pt>
                <c:pt idx="131704">
                  <c:v>1.81394E-2</c:v>
                </c:pt>
                <c:pt idx="131705">
                  <c:v>1.85116E-2</c:v>
                </c:pt>
                <c:pt idx="131706">
                  <c:v>1.8820300000000002E-2</c:v>
                </c:pt>
                <c:pt idx="131707">
                  <c:v>1.9065200000000001E-2</c:v>
                </c:pt>
                <c:pt idx="131708">
                  <c:v>1.9246300000000001E-2</c:v>
                </c:pt>
                <c:pt idx="131709">
                  <c:v>1.93638E-2</c:v>
                </c:pt>
                <c:pt idx="131710">
                  <c:v>1.9417799999999999E-2</c:v>
                </c:pt>
                <c:pt idx="131711">
                  <c:v>1.9408700000000001E-2</c:v>
                </c:pt>
                <c:pt idx="131712">
                  <c:v>1.9337E-2</c:v>
                </c:pt>
                <c:pt idx="131713">
                  <c:v>1.9203399999999999E-2</c:v>
                </c:pt>
                <c:pt idx="131714">
                  <c:v>1.9008500000000001E-2</c:v>
                </c:pt>
                <c:pt idx="131715">
                  <c:v>1.8753200000000001E-2</c:v>
                </c:pt>
                <c:pt idx="131716">
                  <c:v>1.8438599999999999E-2</c:v>
                </c:pt>
                <c:pt idx="131717">
                  <c:v>1.8065700000000001E-2</c:v>
                </c:pt>
                <c:pt idx="131718">
                  <c:v>1.76358E-2</c:v>
                </c:pt>
                <c:pt idx="131719">
                  <c:v>1.71503E-2</c:v>
                </c:pt>
                <c:pt idx="131720">
                  <c:v>1.66106E-2</c:v>
                </c:pt>
                <c:pt idx="131721">
                  <c:v>1.60182E-2</c:v>
                </c:pt>
                <c:pt idx="131722">
                  <c:v>1.53749E-2</c:v>
                </c:pt>
                <c:pt idx="131723">
                  <c:v>1.46824E-2</c:v>
                </c:pt>
                <c:pt idx="131724">
                  <c:v>1.3942700000000001E-2</c:v>
                </c:pt>
                <c:pt idx="131725">
                  <c:v>1.31577E-2</c:v>
                </c:pt>
                <c:pt idx="131726">
                  <c:v>1.23295E-2</c:v>
                </c:pt>
                <c:pt idx="131727">
                  <c:v>1.14602E-2</c:v>
                </c:pt>
                <c:pt idx="131728">
                  <c:v>1.05521E-2</c:v>
                </c:pt>
                <c:pt idx="131729" formatCode="0.00E+00">
                  <c:v>9.6074699999999999E-3</c:v>
                </c:pt>
                <c:pt idx="131730" formatCode="0.00E+00">
                  <c:v>8.6287699999999991E-3</c:v>
                </c:pt>
                <c:pt idx="131731" formatCode="0.00E+00">
                  <c:v>7.6184399999999998E-3</c:v>
                </c:pt>
                <c:pt idx="131732" formatCode="0.00E+00">
                  <c:v>6.5789899999999998E-3</c:v>
                </c:pt>
                <c:pt idx="131733" formatCode="0.00E+00">
                  <c:v>5.5130300000000004E-3</c:v>
                </c:pt>
                <c:pt idx="131734" formatCode="0.00E+00">
                  <c:v>4.4231799999999996E-3</c:v>
                </c:pt>
                <c:pt idx="131735" formatCode="0.00E+00">
                  <c:v>3.3121399999999999E-3</c:v>
                </c:pt>
                <c:pt idx="131736" formatCode="0.00E+00">
                  <c:v>2.18264E-3</c:v>
                </c:pt>
                <c:pt idx="131737" formatCode="0.00E+00">
                  <c:v>1.0374500000000001E-3</c:v>
                </c:pt>
                <c:pt idx="131738" formatCode="0.00E+00">
                  <c:v>-1.20624E-4</c:v>
                </c:pt>
                <c:pt idx="131739" formatCode="0.00E+00">
                  <c:v>-1.2887599999999999E-3</c:v>
                </c:pt>
                <c:pt idx="131740" formatCode="0.00E+00">
                  <c:v>-2.4640899999999999E-3</c:v>
                </c:pt>
                <c:pt idx="131741" formatCode="0.00E+00">
                  <c:v>-3.6437700000000002E-3</c:v>
                </c:pt>
                <c:pt idx="131742" formatCode="0.00E+00">
                  <c:v>-4.82491E-3</c:v>
                </c:pt>
                <c:pt idx="131743" formatCode="0.00E+00">
                  <c:v>-6.0046300000000004E-3</c:v>
                </c:pt>
                <c:pt idx="131744" formatCode="0.00E+00">
                  <c:v>-7.1800400000000004E-3</c:v>
                </c:pt>
                <c:pt idx="131745" formatCode="0.00E+00">
                  <c:v>-8.3482899999999995E-3</c:v>
                </c:pt>
                <c:pt idx="131746" formatCode="0.00E+00">
                  <c:v>-9.5064999999999993E-3</c:v>
                </c:pt>
                <c:pt idx="131747">
                  <c:v>-1.0651799999999999E-2</c:v>
                </c:pt>
                <c:pt idx="131748">
                  <c:v>-1.17815E-2</c:v>
                </c:pt>
                <c:pt idx="131749">
                  <c:v>-1.2892600000000001E-2</c:v>
                </c:pt>
                <c:pt idx="131750">
                  <c:v>-1.39826E-2</c:v>
                </c:pt>
                <c:pt idx="131751">
                  <c:v>-1.5048499999999999E-2</c:v>
                </c:pt>
                <c:pt idx="131752">
                  <c:v>-1.6087899999999999E-2</c:v>
                </c:pt>
                <c:pt idx="131753">
                  <c:v>-1.7097999999999999E-2</c:v>
                </c:pt>
                <c:pt idx="131754">
                  <c:v>-1.80763E-2</c:v>
                </c:pt>
                <c:pt idx="131755">
                  <c:v>-1.90203E-2</c:v>
                </c:pt>
                <c:pt idx="131756">
                  <c:v>-1.9927500000000001E-2</c:v>
                </c:pt>
                <c:pt idx="131757">
                  <c:v>-2.07957E-2</c:v>
                </c:pt>
                <c:pt idx="131758">
                  <c:v>-2.16224E-2</c:v>
                </c:pt>
                <c:pt idx="131759">
                  <c:v>-2.2405600000000001E-2</c:v>
                </c:pt>
                <c:pt idx="131760">
                  <c:v>-2.3143E-2</c:v>
                </c:pt>
                <c:pt idx="131761">
                  <c:v>-2.3832599999999999E-2</c:v>
                </c:pt>
                <c:pt idx="131762">
                  <c:v>-2.4472500000000001E-2</c:v>
                </c:pt>
                <c:pt idx="131763">
                  <c:v>-2.5060900000000001E-2</c:v>
                </c:pt>
                <c:pt idx="131764">
                  <c:v>-2.5595900000000001E-2</c:v>
                </c:pt>
                <c:pt idx="131765">
                  <c:v>-2.6075999999999998E-2</c:v>
                </c:pt>
                <c:pt idx="131766">
                  <c:v>-2.6499600000000002E-2</c:v>
                </c:pt>
                <c:pt idx="131767">
                  <c:v>-2.6865199999999999E-2</c:v>
                </c:pt>
                <c:pt idx="131768">
                  <c:v>-2.7171600000000001E-2</c:v>
                </c:pt>
                <c:pt idx="131769">
                  <c:v>-2.74176E-2</c:v>
                </c:pt>
                <c:pt idx="131770">
                  <c:v>-2.7602100000000001E-2</c:v>
                </c:pt>
                <c:pt idx="131771">
                  <c:v>-2.7723999999999999E-2</c:v>
                </c:pt>
                <c:pt idx="131772">
                  <c:v>-2.77827E-2</c:v>
                </c:pt>
                <c:pt idx="131773">
                  <c:v>-2.7777300000000001E-2</c:v>
                </c:pt>
                <c:pt idx="131774">
                  <c:v>-2.7707300000000001E-2</c:v>
                </c:pt>
                <c:pt idx="131775">
                  <c:v>-2.7572300000000001E-2</c:v>
                </c:pt>
                <c:pt idx="131776">
                  <c:v>-2.7371800000000002E-2</c:v>
                </c:pt>
                <c:pt idx="131777">
                  <c:v>-2.71057E-2</c:v>
                </c:pt>
                <c:pt idx="131778">
                  <c:v>-2.67739E-2</c:v>
                </c:pt>
                <c:pt idx="131779">
                  <c:v>-2.6376500000000001E-2</c:v>
                </c:pt>
                <c:pt idx="131780">
                  <c:v>-2.5913700000000001E-2</c:v>
                </c:pt>
                <c:pt idx="131781">
                  <c:v>-2.53858E-2</c:v>
                </c:pt>
                <c:pt idx="131782">
                  <c:v>-2.4793200000000001E-2</c:v>
                </c:pt>
                <c:pt idx="131783">
                  <c:v>-2.4136500000000002E-2</c:v>
                </c:pt>
                <c:pt idx="131784">
                  <c:v>-2.34165E-2</c:v>
                </c:pt>
                <c:pt idx="131785">
                  <c:v>-2.2634000000000001E-2</c:v>
                </c:pt>
                <c:pt idx="131786">
                  <c:v>-2.1789900000000001E-2</c:v>
                </c:pt>
                <c:pt idx="131787">
                  <c:v>-2.0885299999999999E-2</c:v>
                </c:pt>
                <c:pt idx="131788">
                  <c:v>-1.9921399999999999E-2</c:v>
                </c:pt>
                <c:pt idx="131789">
                  <c:v>-1.8899699999999998E-2</c:v>
                </c:pt>
                <c:pt idx="131790">
                  <c:v>-1.7821500000000001E-2</c:v>
                </c:pt>
                <c:pt idx="131791">
                  <c:v>-1.6688399999999999E-2</c:v>
                </c:pt>
                <c:pt idx="131792">
                  <c:v>-1.55021E-2</c:v>
                </c:pt>
                <c:pt idx="131793">
                  <c:v>-1.42644E-2</c:v>
                </c:pt>
                <c:pt idx="131794">
                  <c:v>-1.2977300000000001E-2</c:v>
                </c:pt>
                <c:pt idx="131795">
                  <c:v>-1.1642599999999999E-2</c:v>
                </c:pt>
                <c:pt idx="131796">
                  <c:v>-1.02626E-2</c:v>
                </c:pt>
                <c:pt idx="131797" formatCode="0.00E+00">
                  <c:v>-8.8394900000000002E-3</c:v>
                </c:pt>
                <c:pt idx="131798" formatCode="0.00E+00">
                  <c:v>-7.37552E-3</c:v>
                </c:pt>
                <c:pt idx="131799" formatCode="0.00E+00">
                  <c:v>-5.8731199999999999E-3</c:v>
                </c:pt>
                <c:pt idx="131800" formatCode="0.00E+00">
                  <c:v>-4.3347699999999999E-3</c:v>
                </c:pt>
                <c:pt idx="131801" formatCode="0.00E+00">
                  <c:v>-2.76305E-3</c:v>
                </c:pt>
                <c:pt idx="131802" formatCode="0.00E+00">
                  <c:v>-1.1606100000000001E-3</c:v>
                </c:pt>
                <c:pt idx="131803" formatCode="0.00E+00">
                  <c:v>4.6985000000000001E-4</c:v>
                </c:pt>
                <c:pt idx="131804" formatCode="0.00E+00">
                  <c:v>2.12553E-3</c:v>
                </c:pt>
                <c:pt idx="131805" formatCode="0.00E+00">
                  <c:v>3.80358E-3</c:v>
                </c:pt>
                <c:pt idx="131806" formatCode="0.00E+00">
                  <c:v>5.5010800000000002E-3</c:v>
                </c:pt>
                <c:pt idx="131807" formatCode="0.00E+00">
                  <c:v>7.2150900000000004E-3</c:v>
                </c:pt>
                <c:pt idx="131808" formatCode="0.00E+00">
                  <c:v>8.9425800000000003E-3</c:v>
                </c:pt>
                <c:pt idx="131809">
                  <c:v>1.0680500000000001E-2</c:v>
                </c:pt>
                <c:pt idx="131810">
                  <c:v>1.2425800000000001E-2</c:v>
                </c:pt>
                <c:pt idx="131811">
                  <c:v>1.41753E-2</c:v>
                </c:pt>
                <c:pt idx="131812">
                  <c:v>1.59258E-2</c:v>
                </c:pt>
                <c:pt idx="131813">
                  <c:v>1.76743E-2</c:v>
                </c:pt>
                <c:pt idx="131814">
                  <c:v>1.9417500000000001E-2</c:v>
                </c:pt>
                <c:pt idx="131815">
                  <c:v>2.1152199999999999E-2</c:v>
                </c:pt>
                <c:pt idx="131816">
                  <c:v>2.2875199999999998E-2</c:v>
                </c:pt>
                <c:pt idx="131817">
                  <c:v>2.4583399999999998E-2</c:v>
                </c:pt>
                <c:pt idx="131818">
                  <c:v>2.6273500000000002E-2</c:v>
                </c:pt>
                <c:pt idx="131819">
                  <c:v>2.7942399999999999E-2</c:v>
                </c:pt>
                <c:pt idx="131820">
                  <c:v>2.9586899999999999E-2</c:v>
                </c:pt>
                <c:pt idx="131821">
                  <c:v>3.12039E-2</c:v>
                </c:pt>
                <c:pt idx="131822">
                  <c:v>3.2790300000000001E-2</c:v>
                </c:pt>
                <c:pt idx="131823">
                  <c:v>3.4343100000000001E-2</c:v>
                </c:pt>
                <c:pt idx="131824">
                  <c:v>3.5859200000000001E-2</c:v>
                </c:pt>
                <c:pt idx="131825">
                  <c:v>3.7335599999999997E-2</c:v>
                </c:pt>
                <c:pt idx="131826">
                  <c:v>3.8769499999999998E-2</c:v>
                </c:pt>
                <c:pt idx="131827">
                  <c:v>4.0157999999999999E-2</c:v>
                </c:pt>
                <c:pt idx="131828">
                  <c:v>4.1498300000000002E-2</c:v>
                </c:pt>
                <c:pt idx="131829">
                  <c:v>4.2787600000000002E-2</c:v>
                </c:pt>
                <c:pt idx="131830">
                  <c:v>4.4023300000000001E-2</c:v>
                </c:pt>
                <c:pt idx="131831">
                  <c:v>4.5202899999999997E-2</c:v>
                </c:pt>
                <c:pt idx="131832">
                  <c:v>4.6323799999999998E-2</c:v>
                </c:pt>
                <c:pt idx="131833">
                  <c:v>4.7383700000000001E-2</c:v>
                </c:pt>
                <c:pt idx="131834">
                  <c:v>4.8380199999999998E-2</c:v>
                </c:pt>
                <c:pt idx="131835">
                  <c:v>4.9311199999999999E-2</c:v>
                </c:pt>
                <c:pt idx="131836">
                  <c:v>5.0174499999999997E-2</c:v>
                </c:pt>
                <c:pt idx="131837">
                  <c:v>5.0968100000000002E-2</c:v>
                </c:pt>
                <c:pt idx="131838">
                  <c:v>5.1690100000000003E-2</c:v>
                </c:pt>
                <c:pt idx="131839">
                  <c:v>5.2338799999999998E-2</c:v>
                </c:pt>
                <c:pt idx="131840">
                  <c:v>5.2912500000000001E-2</c:v>
                </c:pt>
                <c:pt idx="131841">
                  <c:v>5.3409699999999997E-2</c:v>
                </c:pt>
                <c:pt idx="131842">
                  <c:v>5.3828899999999999E-2</c:v>
                </c:pt>
                <c:pt idx="131843">
                  <c:v>5.4168800000000003E-2</c:v>
                </c:pt>
                <c:pt idx="131844">
                  <c:v>5.4428200000000003E-2</c:v>
                </c:pt>
                <c:pt idx="131845">
                  <c:v>5.4606300000000003E-2</c:v>
                </c:pt>
                <c:pt idx="131846">
                  <c:v>5.4701899999999998E-2</c:v>
                </c:pt>
                <c:pt idx="131847">
                  <c:v>5.4714400000000003E-2</c:v>
                </c:pt>
                <c:pt idx="131848">
                  <c:v>5.4643200000000003E-2</c:v>
                </c:pt>
                <c:pt idx="131849">
                  <c:v>5.44877E-2</c:v>
                </c:pt>
                <c:pt idx="131850">
                  <c:v>5.4247499999999997E-2</c:v>
                </c:pt>
                <c:pt idx="131851">
                  <c:v>5.3922600000000001E-2</c:v>
                </c:pt>
                <c:pt idx="131852">
                  <c:v>5.3512799999999999E-2</c:v>
                </c:pt>
                <c:pt idx="131853">
                  <c:v>5.3018099999999999E-2</c:v>
                </c:pt>
                <c:pt idx="131854">
                  <c:v>5.2438899999999997E-2</c:v>
                </c:pt>
                <c:pt idx="131855">
                  <c:v>5.1775399999999999E-2</c:v>
                </c:pt>
                <c:pt idx="131856">
                  <c:v>5.1028200000000003E-2</c:v>
                </c:pt>
                <c:pt idx="131857">
                  <c:v>5.0197899999999997E-2</c:v>
                </c:pt>
                <c:pt idx="131858">
                  <c:v>4.9285200000000001E-2</c:v>
                </c:pt>
                <c:pt idx="131859">
                  <c:v>4.8291199999999999E-2</c:v>
                </c:pt>
                <c:pt idx="131860">
                  <c:v>4.7216899999999999E-2</c:v>
                </c:pt>
                <c:pt idx="131861">
                  <c:v>4.6063399999999997E-2</c:v>
                </c:pt>
                <c:pt idx="131862">
                  <c:v>4.48321E-2</c:v>
                </c:pt>
                <c:pt idx="131863">
                  <c:v>4.3524500000000001E-2</c:v>
                </c:pt>
                <c:pt idx="131864">
                  <c:v>4.2142199999999998E-2</c:v>
                </c:pt>
                <c:pt idx="131865">
                  <c:v>4.0686899999999998E-2</c:v>
                </c:pt>
                <c:pt idx="131866">
                  <c:v>3.9160500000000001E-2</c:v>
                </c:pt>
                <c:pt idx="131867">
                  <c:v>3.7565000000000001E-2</c:v>
                </c:pt>
                <c:pt idx="131868">
                  <c:v>3.5902400000000001E-2</c:v>
                </c:pt>
                <c:pt idx="131869">
                  <c:v>3.41751E-2</c:v>
                </c:pt>
                <c:pt idx="131870">
                  <c:v>3.2385299999999999E-2</c:v>
                </c:pt>
                <c:pt idx="131871">
                  <c:v>3.05355E-2</c:v>
                </c:pt>
                <c:pt idx="131872">
                  <c:v>2.8628299999999999E-2</c:v>
                </c:pt>
                <c:pt idx="131873">
                  <c:v>2.6666200000000001E-2</c:v>
                </c:pt>
                <c:pt idx="131874">
                  <c:v>2.4652199999999999E-2</c:v>
                </c:pt>
                <c:pt idx="131875">
                  <c:v>2.2589000000000001E-2</c:v>
                </c:pt>
                <c:pt idx="131876">
                  <c:v>2.0479600000000001E-2</c:v>
                </c:pt>
                <c:pt idx="131877">
                  <c:v>1.8327099999999999E-2</c:v>
                </c:pt>
                <c:pt idx="131878">
                  <c:v>1.61345E-2</c:v>
                </c:pt>
                <c:pt idx="131879">
                  <c:v>1.39051E-2</c:v>
                </c:pt>
                <c:pt idx="131880">
                  <c:v>1.1642E-2</c:v>
                </c:pt>
                <c:pt idx="131881" formatCode="0.00E+00">
                  <c:v>9.3487299999999995E-3</c:v>
                </c:pt>
                <c:pt idx="131882" formatCode="0.00E+00">
                  <c:v>7.0285699999999996E-3</c:v>
                </c:pt>
                <c:pt idx="131883" formatCode="0.00E+00">
                  <c:v>4.68499E-3</c:v>
                </c:pt>
                <c:pt idx="131884" formatCode="0.00E+00">
                  <c:v>2.3214799999999999E-3</c:v>
                </c:pt>
                <c:pt idx="131885" formatCode="0.00E+00">
                  <c:v>-5.8402700000000002E-5</c:v>
                </c:pt>
                <c:pt idx="131886" formatCode="0.00E+00">
                  <c:v>-2.45109E-3</c:v>
                </c:pt>
                <c:pt idx="131887" formatCode="0.00E+00">
                  <c:v>-4.8529799999999998E-3</c:v>
                </c:pt>
                <c:pt idx="131888" formatCode="0.00E+00">
                  <c:v>-7.2604200000000001E-3</c:v>
                </c:pt>
                <c:pt idx="131889" formatCode="0.00E+00">
                  <c:v>-9.6697699999999994E-3</c:v>
                </c:pt>
                <c:pt idx="131890">
                  <c:v>-1.2077299999999999E-2</c:v>
                </c:pt>
                <c:pt idx="131891">
                  <c:v>-1.4479499999999999E-2</c:v>
                </c:pt>
                <c:pt idx="131892">
                  <c:v>-1.6872399999999999E-2</c:v>
                </c:pt>
                <c:pt idx="131893">
                  <c:v>-1.9252600000000002E-2</c:v>
                </c:pt>
                <c:pt idx="131894">
                  <c:v>-2.1616300000000001E-2</c:v>
                </c:pt>
                <c:pt idx="131895">
                  <c:v>-2.39598E-2</c:v>
                </c:pt>
                <c:pt idx="131896">
                  <c:v>-2.6279500000000001E-2</c:v>
                </c:pt>
                <c:pt idx="131897">
                  <c:v>-2.8571900000000001E-2</c:v>
                </c:pt>
                <c:pt idx="131898">
                  <c:v>-3.0833300000000001E-2</c:v>
                </c:pt>
                <c:pt idx="131899">
                  <c:v>-3.3060199999999998E-2</c:v>
                </c:pt>
                <c:pt idx="131900">
                  <c:v>-3.5249099999999998E-2</c:v>
                </c:pt>
                <c:pt idx="131901">
                  <c:v>-3.7396600000000002E-2</c:v>
                </c:pt>
                <c:pt idx="131902">
                  <c:v>-3.9499300000000001E-2</c:v>
                </c:pt>
                <c:pt idx="131903">
                  <c:v>-4.1553899999999998E-2</c:v>
                </c:pt>
                <c:pt idx="131904">
                  <c:v>-4.3557100000000001E-2</c:v>
                </c:pt>
                <c:pt idx="131905">
                  <c:v>-4.5505700000000003E-2</c:v>
                </c:pt>
                <c:pt idx="131906">
                  <c:v>-4.73967E-2</c:v>
                </c:pt>
                <c:pt idx="131907">
                  <c:v>-4.9227E-2</c:v>
                </c:pt>
                <c:pt idx="131908">
                  <c:v>-5.09936E-2</c:v>
                </c:pt>
                <c:pt idx="131909">
                  <c:v>-5.2693799999999999E-2</c:v>
                </c:pt>
                <c:pt idx="131910">
                  <c:v>-5.4324900000000002E-2</c:v>
                </c:pt>
                <c:pt idx="131911">
                  <c:v>-5.5884099999999999E-2</c:v>
                </c:pt>
                <c:pt idx="131912">
                  <c:v>-5.73689E-2</c:v>
                </c:pt>
                <c:pt idx="131913">
                  <c:v>-5.87769E-2</c:v>
                </c:pt>
                <c:pt idx="131914">
                  <c:v>-6.0105899999999997E-2</c:v>
                </c:pt>
                <c:pt idx="131915">
                  <c:v>-6.1353600000000001E-2</c:v>
                </c:pt>
                <c:pt idx="131916">
                  <c:v>-6.2517900000000001E-2</c:v>
                </c:pt>
                <c:pt idx="131917">
                  <c:v>-6.3597000000000001E-2</c:v>
                </c:pt>
                <c:pt idx="131918">
                  <c:v>-6.4588999999999994E-2</c:v>
                </c:pt>
                <c:pt idx="131919">
                  <c:v>-6.54922E-2</c:v>
                </c:pt>
                <c:pt idx="131920">
                  <c:v>-6.6305100000000006E-2</c:v>
                </c:pt>
                <c:pt idx="131921">
                  <c:v>-6.7026299999999997E-2</c:v>
                </c:pt>
                <c:pt idx="131922">
                  <c:v>-6.7654500000000006E-2</c:v>
                </c:pt>
                <c:pt idx="131923">
                  <c:v>-6.8188600000000002E-2</c:v>
                </c:pt>
                <c:pt idx="131924">
                  <c:v>-6.8627599999999997E-2</c:v>
                </c:pt>
                <c:pt idx="131925">
                  <c:v>-6.8970699999999996E-2</c:v>
                </c:pt>
                <c:pt idx="131926">
                  <c:v>-6.9217200000000006E-2</c:v>
                </c:pt>
                <c:pt idx="131927">
                  <c:v>-6.9366499999999998E-2</c:v>
                </c:pt>
                <c:pt idx="131928">
                  <c:v>-6.9418300000000002E-2</c:v>
                </c:pt>
                <c:pt idx="131929">
                  <c:v>-6.9372400000000001E-2</c:v>
                </c:pt>
                <c:pt idx="131930">
                  <c:v>-6.9228499999999998E-2</c:v>
                </c:pt>
                <c:pt idx="131931">
                  <c:v>-6.8986900000000004E-2</c:v>
                </c:pt>
                <c:pt idx="131932">
                  <c:v>-6.8647700000000006E-2</c:v>
                </c:pt>
                <c:pt idx="131933">
                  <c:v>-6.8211300000000002E-2</c:v>
                </c:pt>
                <c:pt idx="131934">
                  <c:v>-6.7678100000000005E-2</c:v>
                </c:pt>
                <c:pt idx="131935">
                  <c:v>-6.7048899999999995E-2</c:v>
                </c:pt>
                <c:pt idx="131936">
                  <c:v>-6.6324499999999995E-2</c:v>
                </c:pt>
                <c:pt idx="131937">
                  <c:v>-6.55057E-2</c:v>
                </c:pt>
                <c:pt idx="131938">
                  <c:v>-6.4593800000000007E-2</c:v>
                </c:pt>
                <c:pt idx="131939">
                  <c:v>-6.3589999999999994E-2</c:v>
                </c:pt>
                <c:pt idx="131940">
                  <c:v>-6.2495500000000002E-2</c:v>
                </c:pt>
                <c:pt idx="131941">
                  <c:v>-6.1312100000000001E-2</c:v>
                </c:pt>
                <c:pt idx="131942">
                  <c:v>-6.0041299999999999E-2</c:v>
                </c:pt>
                <c:pt idx="131943">
                  <c:v>-5.8684899999999998E-2</c:v>
                </c:pt>
                <c:pt idx="131944">
                  <c:v>-5.7244900000000001E-2</c:v>
                </c:pt>
                <c:pt idx="131945">
                  <c:v>-5.5723300000000003E-2</c:v>
                </c:pt>
                <c:pt idx="131946">
                  <c:v>-5.4122299999999998E-2</c:v>
                </c:pt>
                <c:pt idx="131947">
                  <c:v>-5.2444200000000003E-2</c:v>
                </c:pt>
                <c:pt idx="131948">
                  <c:v>-5.0691399999999998E-2</c:v>
                </c:pt>
                <c:pt idx="131949">
                  <c:v>-4.88665E-2</c:v>
                </c:pt>
                <c:pt idx="131950">
                  <c:v>-4.6972100000000003E-2</c:v>
                </c:pt>
                <c:pt idx="131951">
                  <c:v>-4.50109E-2</c:v>
                </c:pt>
                <c:pt idx="131952">
                  <c:v>-4.29859E-2</c:v>
                </c:pt>
                <c:pt idx="131953">
                  <c:v>-4.0899999999999999E-2</c:v>
                </c:pt>
                <c:pt idx="131954">
                  <c:v>-3.8756199999999998E-2</c:v>
                </c:pt>
                <c:pt idx="131955">
                  <c:v>-3.6557600000000003E-2</c:v>
                </c:pt>
                <c:pt idx="131956">
                  <c:v>-3.4307499999999998E-2</c:v>
                </c:pt>
                <c:pt idx="131957">
                  <c:v>-3.2009200000000002E-2</c:v>
                </c:pt>
                <c:pt idx="131958">
                  <c:v>-2.9666000000000001E-2</c:v>
                </c:pt>
                <c:pt idx="131959">
                  <c:v>-2.7281300000000001E-2</c:v>
                </c:pt>
                <c:pt idx="131960">
                  <c:v>-2.4858700000000001E-2</c:v>
                </c:pt>
                <c:pt idx="131961">
                  <c:v>-2.24017E-2</c:v>
                </c:pt>
                <c:pt idx="131962">
                  <c:v>-1.9913899999999998E-2</c:v>
                </c:pt>
                <c:pt idx="131963">
                  <c:v>-1.7398899999999998E-2</c:v>
                </c:pt>
                <c:pt idx="131964">
                  <c:v>-1.48605E-2</c:v>
                </c:pt>
                <c:pt idx="131965">
                  <c:v>-1.23023E-2</c:v>
                </c:pt>
                <c:pt idx="131966" formatCode="0.00E+00">
                  <c:v>-9.72809E-3</c:v>
                </c:pt>
                <c:pt idx="131967" formatCode="0.00E+00">
                  <c:v>-7.1416500000000003E-3</c:v>
                </c:pt>
                <c:pt idx="131968" formatCode="0.00E+00">
                  <c:v>-4.5467399999999996E-3</c:v>
                </c:pt>
                <c:pt idx="131969" formatCode="0.00E+00">
                  <c:v>-1.9471600000000001E-3</c:v>
                </c:pt>
                <c:pt idx="131970" formatCode="0.00E+00">
                  <c:v>6.5329899999999998E-4</c:v>
                </c:pt>
                <c:pt idx="131971" formatCode="0.00E+00">
                  <c:v>3.2508400000000001E-3</c:v>
                </c:pt>
                <c:pt idx="131972" formatCode="0.00E+00">
                  <c:v>5.8416900000000001E-3</c:v>
                </c:pt>
                <c:pt idx="131973" formatCode="0.00E+00">
                  <c:v>8.4220700000000003E-3</c:v>
                </c:pt>
                <c:pt idx="131974">
                  <c:v>1.09882E-2</c:v>
                </c:pt>
                <c:pt idx="131975">
                  <c:v>1.35365E-2</c:v>
                </c:pt>
                <c:pt idx="131976">
                  <c:v>1.6063000000000001E-2</c:v>
                </c:pt>
                <c:pt idx="131977">
                  <c:v>1.8564400000000002E-2</c:v>
                </c:pt>
                <c:pt idx="131978">
                  <c:v>2.1036800000000001E-2</c:v>
                </c:pt>
                <c:pt idx="131979">
                  <c:v>2.34767E-2</c:v>
                </c:pt>
                <c:pt idx="131980">
                  <c:v>2.58807E-2</c:v>
                </c:pt>
                <c:pt idx="131981">
                  <c:v>2.8245300000000001E-2</c:v>
                </c:pt>
                <c:pt idx="131982">
                  <c:v>3.0567E-2</c:v>
                </c:pt>
                <c:pt idx="131983">
                  <c:v>3.2842700000000002E-2</c:v>
                </c:pt>
                <c:pt idx="131984">
                  <c:v>3.5069000000000003E-2</c:v>
                </c:pt>
                <c:pt idx="131985">
                  <c:v>3.72428E-2</c:v>
                </c:pt>
                <c:pt idx="131986">
                  <c:v>3.9361E-2</c:v>
                </c:pt>
                <c:pt idx="131987">
                  <c:v>4.1420600000000002E-2</c:v>
                </c:pt>
                <c:pt idx="131988">
                  <c:v>4.34188E-2</c:v>
                </c:pt>
                <c:pt idx="131989">
                  <c:v>4.5352799999999999E-2</c:v>
                </c:pt>
                <c:pt idx="131990">
                  <c:v>4.7219700000000003E-2</c:v>
                </c:pt>
                <c:pt idx="131991">
                  <c:v>4.9017199999999997E-2</c:v>
                </c:pt>
                <c:pt idx="131992">
                  <c:v>5.0742700000000002E-2</c:v>
                </c:pt>
                <c:pt idx="131993">
                  <c:v>5.2393799999999997E-2</c:v>
                </c:pt>
                <c:pt idx="131994">
                  <c:v>5.3968299999999997E-2</c:v>
                </c:pt>
                <c:pt idx="131995">
                  <c:v>5.5464100000000002E-2</c:v>
                </c:pt>
                <c:pt idx="131996">
                  <c:v>5.6879199999999998E-2</c:v>
                </c:pt>
                <c:pt idx="131997">
                  <c:v>5.8211699999999998E-2</c:v>
                </c:pt>
                <c:pt idx="131998">
                  <c:v>5.9459900000000003E-2</c:v>
                </c:pt>
                <c:pt idx="131999">
                  <c:v>6.0622099999999998E-2</c:v>
                </c:pt>
                <c:pt idx="132000">
                  <c:v>6.1696899999999999E-2</c:v>
                </c:pt>
                <c:pt idx="132001">
                  <c:v>6.2683000000000003E-2</c:v>
                </c:pt>
                <c:pt idx="132002">
                  <c:v>6.35791E-2</c:v>
                </c:pt>
                <c:pt idx="132003">
                  <c:v>6.43841E-2</c:v>
                </c:pt>
                <c:pt idx="132004">
                  <c:v>6.5097299999999997E-2</c:v>
                </c:pt>
                <c:pt idx="132005">
                  <c:v>6.5717600000000001E-2</c:v>
                </c:pt>
                <c:pt idx="132006">
                  <c:v>6.6244600000000001E-2</c:v>
                </c:pt>
                <c:pt idx="132007">
                  <c:v>6.6677799999999995E-2</c:v>
                </c:pt>
                <c:pt idx="132008">
                  <c:v>6.7016699999999998E-2</c:v>
                </c:pt>
                <c:pt idx="132009">
                  <c:v>6.7261100000000004E-2</c:v>
                </c:pt>
                <c:pt idx="132010">
                  <c:v>6.7410999999999999E-2</c:v>
                </c:pt>
                <c:pt idx="132011">
                  <c:v>6.7466499999999999E-2</c:v>
                </c:pt>
                <c:pt idx="132012">
                  <c:v>6.7427799999999996E-2</c:v>
                </c:pt>
                <c:pt idx="132013">
                  <c:v>6.7295199999999999E-2</c:v>
                </c:pt>
                <c:pt idx="132014">
                  <c:v>6.7069199999999995E-2</c:v>
                </c:pt>
                <c:pt idx="132015">
                  <c:v>6.6750500000000004E-2</c:v>
                </c:pt>
                <c:pt idx="132016">
                  <c:v>6.6339800000000004E-2</c:v>
                </c:pt>
                <c:pt idx="132017">
                  <c:v>6.5838099999999997E-2</c:v>
                </c:pt>
                <c:pt idx="132018">
                  <c:v>6.5246399999999996E-2</c:v>
                </c:pt>
                <c:pt idx="132019">
                  <c:v>6.4565800000000007E-2</c:v>
                </c:pt>
                <c:pt idx="132020">
                  <c:v>6.3797800000000002E-2</c:v>
                </c:pt>
                <c:pt idx="132021">
                  <c:v>6.2943600000000002E-2</c:v>
                </c:pt>
                <c:pt idx="132022">
                  <c:v>6.2004900000000002E-2</c:v>
                </c:pt>
                <c:pt idx="132023">
                  <c:v>6.09834E-2</c:v>
                </c:pt>
                <c:pt idx="132024">
                  <c:v>5.9880900000000001E-2</c:v>
                </c:pt>
                <c:pt idx="132025">
                  <c:v>5.86992E-2</c:v>
                </c:pt>
                <c:pt idx="132026">
                  <c:v>5.7440400000000003E-2</c:v>
                </c:pt>
                <c:pt idx="132027">
                  <c:v>5.61066E-2</c:v>
                </c:pt>
                <c:pt idx="132028">
                  <c:v>5.4700199999999997E-2</c:v>
                </c:pt>
                <c:pt idx="132029">
                  <c:v>5.3223300000000001E-2</c:v>
                </c:pt>
                <c:pt idx="132030">
                  <c:v>5.1678500000000002E-2</c:v>
                </c:pt>
                <c:pt idx="132031">
                  <c:v>5.0068300000000003E-2</c:v>
                </c:pt>
                <c:pt idx="132032">
                  <c:v>4.8395399999999998E-2</c:v>
                </c:pt>
                <c:pt idx="132033">
                  <c:v>4.6662299999999997E-2</c:v>
                </c:pt>
                <c:pt idx="132034">
                  <c:v>4.4872000000000002E-2</c:v>
                </c:pt>
                <c:pt idx="132035">
                  <c:v>4.3027200000000002E-2</c:v>
                </c:pt>
                <c:pt idx="132036">
                  <c:v>4.1130899999999998E-2</c:v>
                </c:pt>
                <c:pt idx="132037">
                  <c:v>3.9186100000000001E-2</c:v>
                </c:pt>
                <c:pt idx="132038">
                  <c:v>3.7195800000000001E-2</c:v>
                </c:pt>
                <c:pt idx="132039">
                  <c:v>3.5163199999999999E-2</c:v>
                </c:pt>
                <c:pt idx="132040">
                  <c:v>3.30914E-2</c:v>
                </c:pt>
                <c:pt idx="132041">
                  <c:v>3.0983500000000001E-2</c:v>
                </c:pt>
                <c:pt idx="132042">
                  <c:v>2.8843000000000001E-2</c:v>
                </c:pt>
                <c:pt idx="132043">
                  <c:v>2.6672899999999999E-2</c:v>
                </c:pt>
                <c:pt idx="132044">
                  <c:v>2.4476700000000001E-2</c:v>
                </c:pt>
                <c:pt idx="132045">
                  <c:v>2.2257699999999998E-2</c:v>
                </c:pt>
                <c:pt idx="132046">
                  <c:v>2.0019100000000001E-2</c:v>
                </c:pt>
                <c:pt idx="132047">
                  <c:v>1.7764499999999999E-2</c:v>
                </c:pt>
                <c:pt idx="132048">
                  <c:v>1.5497E-2</c:v>
                </c:pt>
                <c:pt idx="132049">
                  <c:v>1.32202E-2</c:v>
                </c:pt>
                <c:pt idx="132050">
                  <c:v>1.09373E-2</c:v>
                </c:pt>
                <c:pt idx="132051" formatCode="0.00E+00">
                  <c:v>8.6517799999999995E-3</c:v>
                </c:pt>
                <c:pt idx="132052" formatCode="0.00E+00">
                  <c:v>6.3669199999999999E-3</c:v>
                </c:pt>
                <c:pt idx="132053" formatCode="0.00E+00">
                  <c:v>4.0860499999999999E-3</c:v>
                </c:pt>
                <c:pt idx="132054" formatCode="0.00E+00">
                  <c:v>1.8124899999999999E-3</c:v>
                </c:pt>
                <c:pt idx="132055" formatCode="0.00E+00">
                  <c:v>-4.5049100000000002E-4</c:v>
                </c:pt>
                <c:pt idx="132056" formatCode="0.00E+00">
                  <c:v>-2.69966E-3</c:v>
                </c:pt>
                <c:pt idx="132057" formatCode="0.00E+00">
                  <c:v>-4.9318299999999999E-3</c:v>
                </c:pt>
                <c:pt idx="132058" formatCode="0.00E+00">
                  <c:v>-7.1438200000000004E-3</c:v>
                </c:pt>
                <c:pt idx="132059" formatCode="0.00E+00">
                  <c:v>-9.3325400000000003E-3</c:v>
                </c:pt>
                <c:pt idx="132060">
                  <c:v>-1.1494900000000001E-2</c:v>
                </c:pt>
                <c:pt idx="132061">
                  <c:v>-1.3627999999999999E-2</c:v>
                </c:pt>
                <c:pt idx="132062">
                  <c:v>-1.5728800000000001E-2</c:v>
                </c:pt>
                <c:pt idx="132063">
                  <c:v>-1.7794500000000001E-2</c:v>
                </c:pt>
                <c:pt idx="132064">
                  <c:v>-1.9822300000000001E-2</c:v>
                </c:pt>
                <c:pt idx="132065">
                  <c:v>-2.18094E-2</c:v>
                </c:pt>
                <c:pt idx="132066">
                  <c:v>-2.3753199999999999E-2</c:v>
                </c:pt>
                <c:pt idx="132067">
                  <c:v>-2.5651299999999998E-2</c:v>
                </c:pt>
                <c:pt idx="132068">
                  <c:v>-2.7500900000000002E-2</c:v>
                </c:pt>
                <c:pt idx="132069">
                  <c:v>-2.92999E-2</c:v>
                </c:pt>
                <c:pt idx="132070">
                  <c:v>-3.1045900000000001E-2</c:v>
                </c:pt>
                <c:pt idx="132071">
                  <c:v>-3.2736700000000001E-2</c:v>
                </c:pt>
                <c:pt idx="132072">
                  <c:v>-3.4370199999999997E-2</c:v>
                </c:pt>
                <c:pt idx="132073">
                  <c:v>-3.5944400000000001E-2</c:v>
                </c:pt>
                <c:pt idx="132074">
                  <c:v>-3.7457499999999998E-2</c:v>
                </c:pt>
                <c:pt idx="132075">
                  <c:v>-3.8907600000000001E-2</c:v>
                </c:pt>
                <c:pt idx="132076">
                  <c:v>-4.0293000000000002E-2</c:v>
                </c:pt>
                <c:pt idx="132077">
                  <c:v>-4.1612299999999998E-2</c:v>
                </c:pt>
                <c:pt idx="132078">
                  <c:v>-4.2863900000000003E-2</c:v>
                </c:pt>
                <c:pt idx="132079">
                  <c:v>-4.4046399999999999E-2</c:v>
                </c:pt>
                <c:pt idx="132080">
                  <c:v>-4.5158799999999999E-2</c:v>
                </c:pt>
                <c:pt idx="132081">
                  <c:v>-4.6199799999999999E-2</c:v>
                </c:pt>
                <c:pt idx="132082">
                  <c:v>-4.7168599999999998E-2</c:v>
                </c:pt>
                <c:pt idx="132083">
                  <c:v>-4.8064099999999998E-2</c:v>
                </c:pt>
                <c:pt idx="132084">
                  <c:v>-4.8885699999999997E-2</c:v>
                </c:pt>
                <c:pt idx="132085">
                  <c:v>-4.9632700000000002E-2</c:v>
                </c:pt>
                <c:pt idx="132086">
                  <c:v>-5.0304599999999998E-2</c:v>
                </c:pt>
                <c:pt idx="132087">
                  <c:v>-5.0901000000000002E-2</c:v>
                </c:pt>
                <c:pt idx="132088">
                  <c:v>-5.1421700000000001E-2</c:v>
                </c:pt>
                <c:pt idx="132089">
                  <c:v>-5.1866500000000003E-2</c:v>
                </c:pt>
                <c:pt idx="132090">
                  <c:v>-5.2235299999999998E-2</c:v>
                </c:pt>
                <c:pt idx="132091">
                  <c:v>-5.2528199999999997E-2</c:v>
                </c:pt>
                <c:pt idx="132092">
                  <c:v>-5.2745500000000001E-2</c:v>
                </c:pt>
                <c:pt idx="132093">
                  <c:v>-5.2887400000000001E-2</c:v>
                </c:pt>
                <c:pt idx="132094">
                  <c:v>-5.2954399999999999E-2</c:v>
                </c:pt>
                <c:pt idx="132095">
                  <c:v>-5.2947099999999997E-2</c:v>
                </c:pt>
                <c:pt idx="132096">
                  <c:v>-5.28659E-2</c:v>
                </c:pt>
                <c:pt idx="132097">
                  <c:v>-5.2711899999999999E-2</c:v>
                </c:pt>
                <c:pt idx="132098">
                  <c:v>-5.2485700000000003E-2</c:v>
                </c:pt>
                <c:pt idx="132099">
                  <c:v>-5.2188400000000003E-2</c:v>
                </c:pt>
                <c:pt idx="132100">
                  <c:v>-5.1821100000000002E-2</c:v>
                </c:pt>
                <c:pt idx="132101">
                  <c:v>-5.1384899999999997E-2</c:v>
                </c:pt>
                <c:pt idx="132102">
                  <c:v>-5.0881099999999999E-2</c:v>
                </c:pt>
                <c:pt idx="132103">
                  <c:v>-5.0311099999999997E-2</c:v>
                </c:pt>
                <c:pt idx="132104">
                  <c:v>-4.96763E-2</c:v>
                </c:pt>
                <c:pt idx="132105">
                  <c:v>-4.8978300000000002E-2</c:v>
                </c:pt>
                <c:pt idx="132106">
                  <c:v>-4.8218799999999999E-2</c:v>
                </c:pt>
                <c:pt idx="132107">
                  <c:v>-4.7399299999999998E-2</c:v>
                </c:pt>
                <c:pt idx="132108">
                  <c:v>-4.6521899999999998E-2</c:v>
                </c:pt>
                <c:pt idx="132109">
                  <c:v>-4.5588200000000002E-2</c:v>
                </c:pt>
                <c:pt idx="132110">
                  <c:v>-4.4600300000000002E-2</c:v>
                </c:pt>
                <c:pt idx="132111">
                  <c:v>-4.3560099999999997E-2</c:v>
                </c:pt>
                <c:pt idx="132112">
                  <c:v>-4.2469800000000002E-2</c:v>
                </c:pt>
                <c:pt idx="132113">
                  <c:v>-4.13315E-2</c:v>
                </c:pt>
                <c:pt idx="132114">
                  <c:v>-4.0147299999999997E-2</c:v>
                </c:pt>
                <c:pt idx="132115">
                  <c:v>-3.8919500000000003E-2</c:v>
                </c:pt>
                <c:pt idx="132116">
                  <c:v>-3.7650400000000001E-2</c:v>
                </c:pt>
                <c:pt idx="132117">
                  <c:v>-3.6342300000000001E-2</c:v>
                </c:pt>
                <c:pt idx="132118">
                  <c:v>-3.4997599999999997E-2</c:v>
                </c:pt>
                <c:pt idx="132119">
                  <c:v>-3.3618700000000001E-2</c:v>
                </c:pt>
                <c:pt idx="132120">
                  <c:v>-3.2208000000000001E-2</c:v>
                </c:pt>
                <c:pt idx="132121">
                  <c:v>-3.0768E-2</c:v>
                </c:pt>
                <c:pt idx="132122">
                  <c:v>-2.9301299999999999E-2</c:v>
                </c:pt>
                <c:pt idx="132123">
                  <c:v>-2.7810100000000001E-2</c:v>
                </c:pt>
                <c:pt idx="132124">
                  <c:v>-2.62972E-2</c:v>
                </c:pt>
                <c:pt idx="132125">
                  <c:v>-2.4764999999999999E-2</c:v>
                </c:pt>
                <c:pt idx="132126">
                  <c:v>-2.32161E-2</c:v>
                </c:pt>
                <c:pt idx="132127">
                  <c:v>-2.1652899999999999E-2</c:v>
                </c:pt>
                <c:pt idx="132128">
                  <c:v>-2.0078100000000002E-2</c:v>
                </c:pt>
                <c:pt idx="132129">
                  <c:v>-1.8494E-2</c:v>
                </c:pt>
                <c:pt idx="132130">
                  <c:v>-1.69033E-2</c:v>
                </c:pt>
                <c:pt idx="132131">
                  <c:v>-1.5308499999999999E-2</c:v>
                </c:pt>
                <c:pt idx="132132">
                  <c:v>-1.37118E-2</c:v>
                </c:pt>
                <c:pt idx="132133">
                  <c:v>-1.2116E-2</c:v>
                </c:pt>
                <c:pt idx="132134">
                  <c:v>-1.05232E-2</c:v>
                </c:pt>
                <c:pt idx="132135" formatCode="0.00E+00">
                  <c:v>-8.9360199999999994E-3</c:v>
                </c:pt>
                <c:pt idx="132136" formatCode="0.00E+00">
                  <c:v>-7.35668E-3</c:v>
                </c:pt>
                <c:pt idx="132137" formatCode="0.00E+00">
                  <c:v>-5.78752E-3</c:v>
                </c:pt>
                <c:pt idx="132138" formatCode="0.00E+00">
                  <c:v>-4.2308199999999997E-3</c:v>
                </c:pt>
                <c:pt idx="132139" formatCode="0.00E+00">
                  <c:v>-2.68877E-3</c:v>
                </c:pt>
                <c:pt idx="132140" formatCode="0.00E+00">
                  <c:v>-1.1635599999999999E-3</c:v>
                </c:pt>
                <c:pt idx="132141" formatCode="0.00E+00">
                  <c:v>3.4269600000000003E-4</c:v>
                </c:pt>
                <c:pt idx="132142" formatCode="0.00E+00">
                  <c:v>1.8279500000000001E-3</c:v>
                </c:pt>
                <c:pt idx="132143" formatCode="0.00E+00">
                  <c:v>3.2901900000000001E-3</c:v>
                </c:pt>
                <c:pt idx="132144" formatCode="0.00E+00">
                  <c:v>4.72749E-3</c:v>
                </c:pt>
                <c:pt idx="132145" formatCode="0.00E+00">
                  <c:v>6.1379599999999996E-3</c:v>
                </c:pt>
                <c:pt idx="132146" formatCode="0.00E+00">
                  <c:v>7.51981E-3</c:v>
                </c:pt>
                <c:pt idx="132147" formatCode="0.00E+00">
                  <c:v>8.8713000000000004E-3</c:v>
                </c:pt>
                <c:pt idx="132148">
                  <c:v>1.01908E-2</c:v>
                </c:pt>
                <c:pt idx="132149">
                  <c:v>1.14766E-2</c:v>
                </c:pt>
                <c:pt idx="132150">
                  <c:v>1.27273E-2</c:v>
                </c:pt>
                <c:pt idx="132151">
                  <c:v>1.39414E-2</c:v>
                </c:pt>
                <c:pt idx="132152">
                  <c:v>1.51177E-2</c:v>
                </c:pt>
                <c:pt idx="132153">
                  <c:v>1.62547E-2</c:v>
                </c:pt>
                <c:pt idx="132154">
                  <c:v>1.73513E-2</c:v>
                </c:pt>
                <c:pt idx="132155">
                  <c:v>1.84064E-2</c:v>
                </c:pt>
                <c:pt idx="132156">
                  <c:v>1.9418999999999999E-2</c:v>
                </c:pt>
                <c:pt idx="132157">
                  <c:v>2.0388099999999999E-2</c:v>
                </c:pt>
                <c:pt idx="132158">
                  <c:v>2.1312999999999999E-2</c:v>
                </c:pt>
                <c:pt idx="132159">
                  <c:v>2.2192699999999999E-2</c:v>
                </c:pt>
                <c:pt idx="132160">
                  <c:v>2.3026700000000001E-2</c:v>
                </c:pt>
                <c:pt idx="132161">
                  <c:v>2.38143E-2</c:v>
                </c:pt>
                <c:pt idx="132162">
                  <c:v>2.45551E-2</c:v>
                </c:pt>
                <c:pt idx="132163">
                  <c:v>2.52486E-2</c:v>
                </c:pt>
                <c:pt idx="132164">
                  <c:v>2.5894500000000001E-2</c:v>
                </c:pt>
                <c:pt idx="132165">
                  <c:v>2.6492600000000002E-2</c:v>
                </c:pt>
                <c:pt idx="132166">
                  <c:v>2.7042699999999999E-2</c:v>
                </c:pt>
                <c:pt idx="132167">
                  <c:v>2.7544800000000001E-2</c:v>
                </c:pt>
                <c:pt idx="132168">
                  <c:v>2.7998800000000001E-2</c:v>
                </c:pt>
                <c:pt idx="132169">
                  <c:v>2.84049E-2</c:v>
                </c:pt>
                <c:pt idx="132170">
                  <c:v>2.8763199999999999E-2</c:v>
                </c:pt>
                <c:pt idx="132171">
                  <c:v>2.9073999999999999E-2</c:v>
                </c:pt>
                <c:pt idx="132172">
                  <c:v>2.9337700000000001E-2</c:v>
                </c:pt>
                <c:pt idx="132173">
                  <c:v>2.95547E-2</c:v>
                </c:pt>
                <c:pt idx="132174">
                  <c:v>2.9725499999999998E-2</c:v>
                </c:pt>
                <c:pt idx="132175">
                  <c:v>2.9850600000000001E-2</c:v>
                </c:pt>
                <c:pt idx="132176">
                  <c:v>2.9930700000000001E-2</c:v>
                </c:pt>
                <c:pt idx="132177">
                  <c:v>2.9966599999999999E-2</c:v>
                </c:pt>
                <c:pt idx="132178">
                  <c:v>2.9959E-2</c:v>
                </c:pt>
                <c:pt idx="132179">
                  <c:v>2.99087E-2</c:v>
                </c:pt>
                <c:pt idx="132180">
                  <c:v>2.9816700000000002E-2</c:v>
                </c:pt>
                <c:pt idx="132181">
                  <c:v>2.9683999999999999E-2</c:v>
                </c:pt>
                <c:pt idx="132182">
                  <c:v>2.9511599999999999E-2</c:v>
                </c:pt>
                <c:pt idx="132183">
                  <c:v>2.93006E-2</c:v>
                </c:pt>
                <c:pt idx="132184">
                  <c:v>2.9052100000000001E-2</c:v>
                </c:pt>
                <c:pt idx="132185">
                  <c:v>2.8767299999999999E-2</c:v>
                </c:pt>
                <c:pt idx="132186">
                  <c:v>2.84476E-2</c:v>
                </c:pt>
                <c:pt idx="132187">
                  <c:v>2.80941E-2</c:v>
                </c:pt>
                <c:pt idx="132188">
                  <c:v>2.7708300000000002E-2</c:v>
                </c:pt>
                <c:pt idx="132189">
                  <c:v>2.72914E-2</c:v>
                </c:pt>
                <c:pt idx="132190">
                  <c:v>2.6844900000000001E-2</c:v>
                </c:pt>
                <c:pt idx="132191">
                  <c:v>2.6370299999999999E-2</c:v>
                </c:pt>
                <c:pt idx="132192">
                  <c:v>2.58689E-2</c:v>
                </c:pt>
                <c:pt idx="132193">
                  <c:v>2.5342400000000001E-2</c:v>
                </c:pt>
                <c:pt idx="132194">
                  <c:v>2.4792100000000001E-2</c:v>
                </c:pt>
                <c:pt idx="132195">
                  <c:v>2.42197E-2</c:v>
                </c:pt>
                <c:pt idx="132196">
                  <c:v>2.36267E-2</c:v>
                </c:pt>
                <c:pt idx="132197">
                  <c:v>2.30146E-2</c:v>
                </c:pt>
                <c:pt idx="132198">
                  <c:v>2.2385100000000002E-2</c:v>
                </c:pt>
                <c:pt idx="132199">
                  <c:v>2.1739600000000001E-2</c:v>
                </c:pt>
                <c:pt idx="132200">
                  <c:v>2.1079899999999999E-2</c:v>
                </c:pt>
                <c:pt idx="132201">
                  <c:v>2.0407499999999999E-2</c:v>
                </c:pt>
                <c:pt idx="132202">
                  <c:v>1.9723899999999999E-2</c:v>
                </c:pt>
                <c:pt idx="132203">
                  <c:v>1.9030700000000001E-2</c:v>
                </c:pt>
                <c:pt idx="132204">
                  <c:v>1.8329499999999999E-2</c:v>
                </c:pt>
                <c:pt idx="132205">
                  <c:v>1.7621899999999999E-2</c:v>
                </c:pt>
                <c:pt idx="132206">
                  <c:v>1.6909400000000002E-2</c:v>
                </c:pt>
                <c:pt idx="132207">
                  <c:v>1.61934E-2</c:v>
                </c:pt>
                <c:pt idx="132208">
                  <c:v>1.54755E-2</c:v>
                </c:pt>
                <c:pt idx="132209">
                  <c:v>1.47572E-2</c:v>
                </c:pt>
                <c:pt idx="132210">
                  <c:v>1.4039899999999999E-2</c:v>
                </c:pt>
                <c:pt idx="132211">
                  <c:v>1.3325E-2</c:v>
                </c:pt>
                <c:pt idx="132212">
                  <c:v>1.2613900000000001E-2</c:v>
                </c:pt>
                <c:pt idx="132213">
                  <c:v>1.1908E-2</c:v>
                </c:pt>
                <c:pt idx="132214">
                  <c:v>1.12084E-2</c:v>
                </c:pt>
                <c:pt idx="132215">
                  <c:v>1.0516599999999999E-2</c:v>
                </c:pt>
                <c:pt idx="132216" formatCode="0.00E+00">
                  <c:v>9.8337700000000004E-3</c:v>
                </c:pt>
                <c:pt idx="132217" formatCode="0.00E+00">
                  <c:v>9.1610300000000006E-3</c:v>
                </c:pt>
                <c:pt idx="132218" formatCode="0.00E+00">
                  <c:v>8.4995399999999999E-3</c:v>
                </c:pt>
                <c:pt idx="132219" formatCode="0.00E+00">
                  <c:v>7.8504100000000004E-3</c:v>
                </c:pt>
                <c:pt idx="132220" formatCode="0.00E+00">
                  <c:v>7.2146500000000004E-3</c:v>
                </c:pt>
                <c:pt idx="132221" formatCode="0.00E+00">
                  <c:v>6.59327E-3</c:v>
                </c:pt>
                <c:pt idx="132222" formatCode="0.00E+00">
                  <c:v>5.9871999999999998E-3</c:v>
                </c:pt>
                <c:pt idx="132223" formatCode="0.00E+00">
                  <c:v>5.3973199999999997E-3</c:v>
                </c:pt>
                <c:pt idx="132224" formatCode="0.00E+00">
                  <c:v>4.8244400000000002E-3</c:v>
                </c:pt>
                <c:pt idx="132225" formatCode="0.00E+00">
                  <c:v>4.2693499999999999E-3</c:v>
                </c:pt>
                <c:pt idx="132226" formatCode="0.00E+00">
                  <c:v>3.73274E-3</c:v>
                </c:pt>
                <c:pt idx="132227" formatCode="0.00E+00">
                  <c:v>3.21528E-3</c:v>
                </c:pt>
                <c:pt idx="132228" formatCode="0.00E+00">
                  <c:v>2.71755E-3</c:v>
                </c:pt>
                <c:pt idx="132229" formatCode="0.00E+00">
                  <c:v>2.2400900000000001E-3</c:v>
                </c:pt>
                <c:pt idx="132230" formatCode="0.00E+00">
                  <c:v>1.7833599999999999E-3</c:v>
                </c:pt>
                <c:pt idx="132231" formatCode="0.00E+00">
                  <c:v>1.34778E-3</c:v>
                </c:pt>
                <c:pt idx="132232" formatCode="0.00E+00">
                  <c:v>9.3369799999999995E-4</c:v>
                </c:pt>
                <c:pt idx="132233" formatCode="0.00E+00">
                  <c:v>5.4140099999999995E-4</c:v>
                </c:pt>
                <c:pt idx="132234" formatCode="0.00E+00">
                  <c:v>1.7111700000000001E-4</c:v>
                </c:pt>
                <c:pt idx="132235" formatCode="0.00E+00">
                  <c:v>-1.7699E-4</c:v>
                </c:pt>
                <c:pt idx="132236" formatCode="0.00E+00">
                  <c:v>-5.0281399999999997E-4</c:v>
                </c:pt>
                <c:pt idx="132237" formatCode="0.00E+00">
                  <c:v>-8.06312E-4</c:v>
                </c:pt>
                <c:pt idx="132238" formatCode="0.00E+00">
                  <c:v>-1.0874999999999999E-3</c:v>
                </c:pt>
                <c:pt idx="132239" formatCode="0.00E+00">
                  <c:v>-1.3464499999999999E-3</c:v>
                </c:pt>
                <c:pt idx="132240" formatCode="0.00E+00">
                  <c:v>-1.5832999999999999E-3</c:v>
                </c:pt>
                <c:pt idx="132241" formatCode="0.00E+00">
                  <c:v>-1.7982300000000001E-3</c:v>
                </c:pt>
                <c:pt idx="132242" formatCode="0.00E+00">
                  <c:v>-1.9915000000000002E-3</c:v>
                </c:pt>
                <c:pt idx="132243" formatCode="0.00E+00">
                  <c:v>-2.1634100000000002E-3</c:v>
                </c:pt>
                <c:pt idx="132244" formatCode="0.00E+00">
                  <c:v>-2.31431E-3</c:v>
                </c:pt>
                <c:pt idx="132245" formatCode="0.00E+00">
                  <c:v>-2.4446200000000002E-3</c:v>
                </c:pt>
                <c:pt idx="132246" formatCode="0.00E+00">
                  <c:v>-2.5547999999999999E-3</c:v>
                </c:pt>
                <c:pt idx="132247" formatCode="0.00E+00">
                  <c:v>-2.6453599999999998E-3</c:v>
                </c:pt>
                <c:pt idx="132248" formatCode="0.00E+00">
                  <c:v>-2.7168499999999998E-3</c:v>
                </c:pt>
                <c:pt idx="132249" formatCode="0.00E+00">
                  <c:v>-2.7698800000000002E-3</c:v>
                </c:pt>
                <c:pt idx="132250" formatCode="0.00E+00">
                  <c:v>-2.80511E-3</c:v>
                </c:pt>
                <c:pt idx="132251" formatCode="0.00E+00">
                  <c:v>-2.82322E-3</c:v>
                </c:pt>
                <c:pt idx="132252" formatCode="0.00E+00">
                  <c:v>-2.8249600000000001E-3</c:v>
                </c:pt>
                <c:pt idx="132253" formatCode="0.00E+00">
                  <c:v>-2.8110800000000001E-3</c:v>
                </c:pt>
                <c:pt idx="132254" formatCode="0.00E+00">
                  <c:v>-2.7824E-3</c:v>
                </c:pt>
                <c:pt idx="132255" formatCode="0.00E+00">
                  <c:v>-2.7397599999999999E-3</c:v>
                </c:pt>
                <c:pt idx="132256" formatCode="0.00E+00">
                  <c:v>-2.68403E-3</c:v>
                </c:pt>
                <c:pt idx="132257" formatCode="0.00E+00">
                  <c:v>-2.61612E-3</c:v>
                </c:pt>
                <c:pt idx="132258" formatCode="0.00E+00">
                  <c:v>-2.53696E-3</c:v>
                </c:pt>
                <c:pt idx="132259" formatCode="0.00E+00">
                  <c:v>-2.4475E-3</c:v>
                </c:pt>
                <c:pt idx="132260" formatCode="0.00E+00">
                  <c:v>-2.3487099999999999E-3</c:v>
                </c:pt>
                <c:pt idx="132261" formatCode="0.00E+00">
                  <c:v>-2.2415999999999998E-3</c:v>
                </c:pt>
                <c:pt idx="132262" formatCode="0.00E+00">
                  <c:v>-2.1271699999999998E-3</c:v>
                </c:pt>
                <c:pt idx="132263" formatCode="0.00E+00">
                  <c:v>-2.0064499999999999E-3</c:v>
                </c:pt>
                <c:pt idx="132264" formatCode="0.00E+00">
                  <c:v>-1.8804799999999999E-3</c:v>
                </c:pt>
                <c:pt idx="132265" formatCode="0.00E+00">
                  <c:v>-1.7503099999999999E-3</c:v>
                </c:pt>
                <c:pt idx="132266" formatCode="0.00E+00">
                  <c:v>-1.6169800000000001E-3</c:v>
                </c:pt>
                <c:pt idx="132267" formatCode="0.00E+00">
                  <c:v>-1.48156E-3</c:v>
                </c:pt>
                <c:pt idx="132268" formatCode="0.00E+00">
                  <c:v>-1.3450999999999999E-3</c:v>
                </c:pt>
                <c:pt idx="132269" formatCode="0.00E+00">
                  <c:v>-1.2086600000000001E-3</c:v>
                </c:pt>
                <c:pt idx="132270" formatCode="0.00E+00">
                  <c:v>-1.07329E-3</c:v>
                </c:pt>
                <c:pt idx="132271" formatCode="0.00E+00">
                  <c:v>-9.4002899999999999E-4</c:v>
                </c:pt>
                <c:pt idx="132272" formatCode="0.00E+00">
                  <c:v>-8.0991799999999997E-4</c:v>
                </c:pt>
                <c:pt idx="132273" formatCode="0.00E+00">
                  <c:v>-6.83977E-4</c:v>
                </c:pt>
                <c:pt idx="132274" formatCode="0.00E+00">
                  <c:v>-5.63212E-4</c:v>
                </c:pt>
                <c:pt idx="132275" formatCode="0.00E+00">
                  <c:v>-4.4861499999999997E-4</c:v>
                </c:pt>
                <c:pt idx="132276" formatCode="0.00E+00">
                  <c:v>-3.41155E-4</c:v>
                </c:pt>
                <c:pt idx="132277" formatCode="0.00E+00">
                  <c:v>-2.4178000000000001E-4</c:v>
                </c:pt>
                <c:pt idx="132278" formatCode="0.00E+00">
                  <c:v>-1.51414E-4</c:v>
                </c:pt>
                <c:pt idx="132279" formatCode="0.00E+00">
                  <c:v>-7.0952199999999995E-5</c:v>
                </c:pt>
                <c:pt idx="132280" formatCode="0.00E+00">
                  <c:v>-1.26316E-6</c:v>
                </c:pt>
                <c:pt idx="132281" formatCode="0.00E+00">
                  <c:v>5.6817400000000003E-5</c:v>
                </c:pt>
                <c:pt idx="132282" formatCode="0.00E+00">
                  <c:v>1.02487E-4</c:v>
                </c:pt>
                <c:pt idx="132283" formatCode="0.00E+00">
                  <c:v>1.3497800000000001E-4</c:v>
                </c:pt>
                <c:pt idx="132284" formatCode="0.00E+00">
                  <c:v>1.53561E-4</c:v>
                </c:pt>
                <c:pt idx="132285" formatCode="0.00E+00">
                  <c:v>1.5754500000000001E-4</c:v>
                </c:pt>
                <c:pt idx="132286" formatCode="0.00E+00">
                  <c:v>1.4627999999999999E-4</c:v>
                </c:pt>
                <c:pt idx="132287" formatCode="0.00E+00">
                  <c:v>1.1916100000000001E-4</c:v>
                </c:pt>
                <c:pt idx="132288" formatCode="0.00E+00">
                  <c:v>7.5623099999999998E-5</c:v>
                </c:pt>
                <c:pt idx="132289" formatCode="0.00E+00">
                  <c:v>1.5150999999999999E-5</c:v>
                </c:pt>
                <c:pt idx="132290" formatCode="0.00E+00">
                  <c:v>-6.2725300000000001E-5</c:v>
                </c:pt>
                <c:pt idx="132291" formatCode="0.00E+00">
                  <c:v>-1.5842699999999999E-4</c:v>
                </c:pt>
                <c:pt idx="132292" formatCode="0.00E+00">
                  <c:v>-2.7232599999999998E-4</c:v>
                </c:pt>
                <c:pt idx="132293" formatCode="0.00E+00">
                  <c:v>-4.0474199999999998E-4</c:v>
                </c:pt>
                <c:pt idx="132294" formatCode="0.00E+00">
                  <c:v>-5.5594499999999996E-4</c:v>
                </c:pt>
                <c:pt idx="132295" formatCode="0.00E+00">
                  <c:v>-7.2615199999999998E-4</c:v>
                </c:pt>
                <c:pt idx="132296" formatCode="0.00E+00">
                  <c:v>-9.1552500000000004E-4</c:v>
                </c:pt>
                <c:pt idx="132297" formatCode="0.00E+00">
                  <c:v>-1.1241700000000001E-3</c:v>
                </c:pt>
                <c:pt idx="132298" formatCode="0.00E+00">
                  <c:v>-1.35216E-3</c:v>
                </c:pt>
                <c:pt idx="132299" formatCode="0.00E+00">
                  <c:v>-1.59947E-3</c:v>
                </c:pt>
                <c:pt idx="132300" formatCode="0.00E+00">
                  <c:v>-1.8660599999999999E-3</c:v>
                </c:pt>
                <c:pt idx="132301" formatCode="0.00E+00">
                  <c:v>-2.15182E-3</c:v>
                </c:pt>
                <c:pt idx="132302" formatCode="0.00E+00">
                  <c:v>-2.4565799999999999E-3</c:v>
                </c:pt>
                <c:pt idx="132303" formatCode="0.00E+00">
                  <c:v>-2.7801200000000001E-3</c:v>
                </c:pt>
                <c:pt idx="132304" formatCode="0.00E+00">
                  <c:v>-3.1221700000000001E-3</c:v>
                </c:pt>
                <c:pt idx="132305" formatCode="0.00E+00">
                  <c:v>-3.4824000000000001E-3</c:v>
                </c:pt>
                <c:pt idx="132306" formatCode="0.00E+00">
                  <c:v>-3.8604199999999998E-3</c:v>
                </c:pt>
                <c:pt idx="132307" formatCode="0.00E+00">
                  <c:v>-4.2557999999999997E-3</c:v>
                </c:pt>
                <c:pt idx="132308" formatCode="0.00E+00">
                  <c:v>-4.66805E-3</c:v>
                </c:pt>
                <c:pt idx="132309" formatCode="0.00E+00">
                  <c:v>-5.0966300000000004E-3</c:v>
                </c:pt>
                <c:pt idx="132310" formatCode="0.00E+00">
                  <c:v>-5.5409400000000003E-3</c:v>
                </c:pt>
                <c:pt idx="132311" formatCode="0.00E+00">
                  <c:v>-6.0003399999999998E-3</c:v>
                </c:pt>
                <c:pt idx="132312" formatCode="0.00E+00">
                  <c:v>-6.4741399999999998E-3</c:v>
                </c:pt>
                <c:pt idx="132313" formatCode="0.00E+00">
                  <c:v>-6.9615900000000001E-3</c:v>
                </c:pt>
                <c:pt idx="132314" formatCode="0.00E+00">
                  <c:v>-7.4619200000000004E-3</c:v>
                </c:pt>
                <c:pt idx="132315" formatCode="0.00E+00">
                  <c:v>-7.9743000000000001E-3</c:v>
                </c:pt>
                <c:pt idx="132316" formatCode="0.00E+00">
                  <c:v>-8.4978399999999996E-3</c:v>
                </c:pt>
                <c:pt idx="132317" formatCode="0.00E+00">
                  <c:v>-9.0316300000000006E-3</c:v>
                </c:pt>
                <c:pt idx="132318" formatCode="0.00E+00">
                  <c:v>-9.5747200000000001E-3</c:v>
                </c:pt>
                <c:pt idx="132319">
                  <c:v>-1.0126100000000001E-2</c:v>
                </c:pt>
                <c:pt idx="132320">
                  <c:v>-1.06848E-2</c:v>
                </c:pt>
                <c:pt idx="132321">
                  <c:v>-1.12497E-2</c:v>
                </c:pt>
                <c:pt idx="132322">
                  <c:v>-1.18196E-2</c:v>
                </c:pt>
                <c:pt idx="132323">
                  <c:v>-1.2393599999999999E-2</c:v>
                </c:pt>
                <c:pt idx="132324">
                  <c:v>-1.29704E-2</c:v>
                </c:pt>
                <c:pt idx="132325">
                  <c:v>-1.3548899999999999E-2</c:v>
                </c:pt>
                <c:pt idx="132326">
                  <c:v>-1.4127799999999999E-2</c:v>
                </c:pt>
                <c:pt idx="132327">
                  <c:v>-1.4705899999999999E-2</c:v>
                </c:pt>
                <c:pt idx="132328">
                  <c:v>-1.52821E-2</c:v>
                </c:pt>
                <c:pt idx="132329">
                  <c:v>-1.5854900000000002E-2</c:v>
                </c:pt>
                <c:pt idx="132330">
                  <c:v>-1.6423199999999999E-2</c:v>
                </c:pt>
                <c:pt idx="132331">
                  <c:v>-1.6985699999999999E-2</c:v>
                </c:pt>
                <c:pt idx="132332">
                  <c:v>-1.75411E-2</c:v>
                </c:pt>
                <c:pt idx="132333">
                  <c:v>-1.8088E-2</c:v>
                </c:pt>
                <c:pt idx="132334">
                  <c:v>-1.8625300000000001E-2</c:v>
                </c:pt>
                <c:pt idx="132335">
                  <c:v>-1.9151600000000001E-2</c:v>
                </c:pt>
                <c:pt idx="132336">
                  <c:v>-1.9665499999999999E-2</c:v>
                </c:pt>
                <c:pt idx="132337">
                  <c:v>-2.01659E-2</c:v>
                </c:pt>
                <c:pt idx="132338">
                  <c:v>-2.06514E-2</c:v>
                </c:pt>
                <c:pt idx="132339">
                  <c:v>-2.1120799999999999E-2</c:v>
                </c:pt>
                <c:pt idx="132340">
                  <c:v>-2.15728E-2</c:v>
                </c:pt>
                <c:pt idx="132341">
                  <c:v>-2.2006100000000001E-2</c:v>
                </c:pt>
                <c:pt idx="132342">
                  <c:v>-2.2419600000000001E-2</c:v>
                </c:pt>
                <c:pt idx="132343">
                  <c:v>-2.2812099999999998E-2</c:v>
                </c:pt>
                <c:pt idx="132344">
                  <c:v>-2.3182299999999999E-2</c:v>
                </c:pt>
                <c:pt idx="132345">
                  <c:v>-2.3529100000000001E-2</c:v>
                </c:pt>
                <c:pt idx="132346">
                  <c:v>-2.3851399999999998E-2</c:v>
                </c:pt>
                <c:pt idx="132347">
                  <c:v>-2.4148099999999999E-2</c:v>
                </c:pt>
                <c:pt idx="132348">
                  <c:v>-2.4418200000000001E-2</c:v>
                </c:pt>
                <c:pt idx="132349">
                  <c:v>-2.4660600000000001E-2</c:v>
                </c:pt>
                <c:pt idx="132350">
                  <c:v>-2.4874299999999998E-2</c:v>
                </c:pt>
                <c:pt idx="132351">
                  <c:v>-2.5058500000000001E-2</c:v>
                </c:pt>
                <c:pt idx="132352">
                  <c:v>-2.5212200000000001E-2</c:v>
                </c:pt>
                <c:pt idx="132353">
                  <c:v>-2.5334499999999999E-2</c:v>
                </c:pt>
                <c:pt idx="132354">
                  <c:v>-2.5424700000000001E-2</c:v>
                </c:pt>
                <c:pt idx="132355">
                  <c:v>-2.5482000000000001E-2</c:v>
                </c:pt>
                <c:pt idx="132356">
                  <c:v>-2.5505699999999999E-2</c:v>
                </c:pt>
                <c:pt idx="132357">
                  <c:v>-2.54951E-2</c:v>
                </c:pt>
                <c:pt idx="132358">
                  <c:v>-2.5449699999999999E-2</c:v>
                </c:pt>
                <c:pt idx="132359">
                  <c:v>-2.53688E-2</c:v>
                </c:pt>
                <c:pt idx="132360">
                  <c:v>-2.52521E-2</c:v>
                </c:pt>
                <c:pt idx="132361">
                  <c:v>-2.5099099999999999E-2</c:v>
                </c:pt>
                <c:pt idx="132362">
                  <c:v>-2.4909400000000002E-2</c:v>
                </c:pt>
                <c:pt idx="132363">
                  <c:v>-2.4682699999999998E-2</c:v>
                </c:pt>
                <c:pt idx="132364">
                  <c:v>-2.4418800000000001E-2</c:v>
                </c:pt>
                <c:pt idx="132365">
                  <c:v>-2.41175E-2</c:v>
                </c:pt>
                <c:pt idx="132366">
                  <c:v>-2.37786E-2</c:v>
                </c:pt>
                <c:pt idx="132367">
                  <c:v>-2.3402200000000001E-2</c:v>
                </c:pt>
                <c:pt idx="132368">
                  <c:v>-2.29882E-2</c:v>
                </c:pt>
                <c:pt idx="132369">
                  <c:v>-2.2536799999999999E-2</c:v>
                </c:pt>
                <c:pt idx="132370">
                  <c:v>-2.2048000000000002E-2</c:v>
                </c:pt>
                <c:pt idx="132371">
                  <c:v>-2.1522099999999999E-2</c:v>
                </c:pt>
                <c:pt idx="132372">
                  <c:v>-2.09593E-2</c:v>
                </c:pt>
                <c:pt idx="132373">
                  <c:v>-2.036E-2</c:v>
                </c:pt>
                <c:pt idx="132374">
                  <c:v>-1.9724599999999998E-2</c:v>
                </c:pt>
                <c:pt idx="132375">
                  <c:v>-1.90536E-2</c:v>
                </c:pt>
                <c:pt idx="132376">
                  <c:v>-1.8347499999999999E-2</c:v>
                </c:pt>
                <c:pt idx="132377">
                  <c:v>-1.7607000000000001E-2</c:v>
                </c:pt>
                <c:pt idx="132378">
                  <c:v>-1.68326E-2</c:v>
                </c:pt>
                <c:pt idx="132379">
                  <c:v>-1.60252E-2</c:v>
                </c:pt>
                <c:pt idx="132380">
                  <c:v>-1.51854E-2</c:v>
                </c:pt>
                <c:pt idx="132381">
                  <c:v>-1.43143E-2</c:v>
                </c:pt>
                <c:pt idx="132382">
                  <c:v>-1.34127E-2</c:v>
                </c:pt>
                <c:pt idx="132383">
                  <c:v>-1.24815E-2</c:v>
                </c:pt>
                <c:pt idx="132384">
                  <c:v>-1.15218E-2</c:v>
                </c:pt>
                <c:pt idx="132385">
                  <c:v>-1.0534699999999999E-2</c:v>
                </c:pt>
                <c:pt idx="132386" formatCode="0.00E+00">
                  <c:v>-9.5214199999999992E-3</c:v>
                </c:pt>
                <c:pt idx="132387" formatCode="0.00E+00">
                  <c:v>-8.4830400000000007E-3</c:v>
                </c:pt>
                <c:pt idx="132388" formatCode="0.00E+00">
                  <c:v>-7.4208599999999996E-3</c:v>
                </c:pt>
                <c:pt idx="132389" formatCode="0.00E+00">
                  <c:v>-6.3361700000000003E-3</c:v>
                </c:pt>
                <c:pt idx="132390" formatCode="0.00E+00">
                  <c:v>-5.2303200000000001E-3</c:v>
                </c:pt>
                <c:pt idx="132391" formatCode="0.00E+00">
                  <c:v>-4.1047100000000001E-3</c:v>
                </c:pt>
                <c:pt idx="132392" formatCode="0.00E+00">
                  <c:v>-2.9607700000000002E-3</c:v>
                </c:pt>
                <c:pt idx="132393" formatCode="0.00E+00">
                  <c:v>-1.7999800000000001E-3</c:v>
                </c:pt>
                <c:pt idx="132394" formatCode="0.00E+00">
                  <c:v>-6.23863E-4</c:v>
                </c:pt>
                <c:pt idx="132395" formatCode="0.00E+00">
                  <c:v>5.66035E-4</c:v>
                </c:pt>
                <c:pt idx="132396" formatCode="0.00E+00">
                  <c:v>1.7681299999999999E-3</c:v>
                </c:pt>
                <c:pt idx="132397" formatCode="0.00E+00">
                  <c:v>2.9807900000000001E-3</c:v>
                </c:pt>
                <c:pt idx="132398" formatCode="0.00E+00">
                  <c:v>4.2023700000000004E-3</c:v>
                </c:pt>
                <c:pt idx="132399" formatCode="0.00E+00">
                  <c:v>5.4312099999999997E-3</c:v>
                </c:pt>
                <c:pt idx="132400" formatCode="0.00E+00">
                  <c:v>6.6655999999999998E-3</c:v>
                </c:pt>
                <c:pt idx="132401" formatCode="0.00E+00">
                  <c:v>7.9038200000000006E-3</c:v>
                </c:pt>
                <c:pt idx="132402" formatCode="0.00E+00">
                  <c:v>9.1441500000000002E-3</c:v>
                </c:pt>
                <c:pt idx="132403">
                  <c:v>1.03848E-2</c:v>
                </c:pt>
                <c:pt idx="132404">
                  <c:v>1.16241E-2</c:v>
                </c:pt>
                <c:pt idx="132405">
                  <c:v>1.2860099999999999E-2</c:v>
                </c:pt>
                <c:pt idx="132406">
                  <c:v>1.40912E-2</c:v>
                </c:pt>
                <c:pt idx="132407">
                  <c:v>1.5315499999999999E-2</c:v>
                </c:pt>
                <c:pt idx="132408">
                  <c:v>1.6531299999999999E-2</c:v>
                </c:pt>
                <c:pt idx="132409">
                  <c:v>1.77368E-2</c:v>
                </c:pt>
                <c:pt idx="132410">
                  <c:v>1.8930099999999998E-2</c:v>
                </c:pt>
                <c:pt idx="132411">
                  <c:v>2.0109599999999998E-2</c:v>
                </c:pt>
                <c:pt idx="132412">
                  <c:v>2.1273500000000001E-2</c:v>
                </c:pt>
                <c:pt idx="132413">
                  <c:v>2.2419999999999999E-2</c:v>
                </c:pt>
                <c:pt idx="132414">
                  <c:v>2.3547499999999999E-2</c:v>
                </c:pt>
                <c:pt idx="132415">
                  <c:v>2.4654100000000002E-2</c:v>
                </c:pt>
                <c:pt idx="132416">
                  <c:v>2.5738299999999999E-2</c:v>
                </c:pt>
                <c:pt idx="132417">
                  <c:v>2.6798300000000001E-2</c:v>
                </c:pt>
                <c:pt idx="132418">
                  <c:v>2.7832599999999999E-2</c:v>
                </c:pt>
                <c:pt idx="132419">
                  <c:v>2.8839500000000001E-2</c:v>
                </c:pt>
                <c:pt idx="132420">
                  <c:v>2.9817400000000001E-2</c:v>
                </c:pt>
                <c:pt idx="132421">
                  <c:v>3.0765000000000001E-2</c:v>
                </c:pt>
                <c:pt idx="132422">
                  <c:v>3.1680600000000003E-2</c:v>
                </c:pt>
                <c:pt idx="132423">
                  <c:v>3.2562899999999999E-2</c:v>
                </c:pt>
                <c:pt idx="132424">
                  <c:v>3.3410299999999997E-2</c:v>
                </c:pt>
                <c:pt idx="132425">
                  <c:v>3.4221700000000001E-2</c:v>
                </c:pt>
                <c:pt idx="132426">
                  <c:v>3.4995600000000002E-2</c:v>
                </c:pt>
                <c:pt idx="132427">
                  <c:v>3.57308E-2</c:v>
                </c:pt>
                <c:pt idx="132428">
                  <c:v>3.6426199999999999E-2</c:v>
                </c:pt>
                <c:pt idx="132429">
                  <c:v>3.7080500000000002E-2</c:v>
                </c:pt>
                <c:pt idx="132430">
                  <c:v>3.7692799999999999E-2</c:v>
                </c:pt>
                <c:pt idx="132431">
                  <c:v>3.8261799999999999E-2</c:v>
                </c:pt>
                <c:pt idx="132432">
                  <c:v>3.8786800000000003E-2</c:v>
                </c:pt>
                <c:pt idx="132433">
                  <c:v>3.9266799999999998E-2</c:v>
                </c:pt>
                <c:pt idx="132434">
                  <c:v>3.9701E-2</c:v>
                </c:pt>
                <c:pt idx="132435">
                  <c:v>4.0088600000000002E-2</c:v>
                </c:pt>
                <c:pt idx="132436">
                  <c:v>4.0428800000000001E-2</c:v>
                </c:pt>
                <c:pt idx="132437">
                  <c:v>4.0721100000000003E-2</c:v>
                </c:pt>
                <c:pt idx="132438">
                  <c:v>4.0964899999999999E-2</c:v>
                </c:pt>
                <c:pt idx="132439">
                  <c:v>4.11597E-2</c:v>
                </c:pt>
                <c:pt idx="132440">
                  <c:v>4.1305000000000001E-2</c:v>
                </c:pt>
                <c:pt idx="132441">
                  <c:v>4.1400600000000003E-2</c:v>
                </c:pt>
                <c:pt idx="132442">
                  <c:v>4.14461E-2</c:v>
                </c:pt>
                <c:pt idx="132443">
                  <c:v>4.14413E-2</c:v>
                </c:pt>
                <c:pt idx="132444">
                  <c:v>4.1386199999999998E-2</c:v>
                </c:pt>
                <c:pt idx="132445">
                  <c:v>4.1280600000000001E-2</c:v>
                </c:pt>
                <c:pt idx="132446">
                  <c:v>4.1124500000000001E-2</c:v>
                </c:pt>
                <c:pt idx="132447">
                  <c:v>4.0918200000000002E-2</c:v>
                </c:pt>
                <c:pt idx="132448">
                  <c:v>4.0661599999999999E-2</c:v>
                </c:pt>
                <c:pt idx="132449">
                  <c:v>4.0355099999999998E-2</c:v>
                </c:pt>
                <c:pt idx="132450">
                  <c:v>3.9999100000000003E-2</c:v>
                </c:pt>
                <c:pt idx="132451">
                  <c:v>3.9593700000000003E-2</c:v>
                </c:pt>
                <c:pt idx="132452">
                  <c:v>3.9139699999999999E-2</c:v>
                </c:pt>
                <c:pt idx="132453">
                  <c:v>3.8637299999999999E-2</c:v>
                </c:pt>
                <c:pt idx="132454">
                  <c:v>3.80874E-2</c:v>
                </c:pt>
                <c:pt idx="132455">
                  <c:v>3.7490500000000003E-2</c:v>
                </c:pt>
                <c:pt idx="132456">
                  <c:v>3.6847400000000002E-2</c:v>
                </c:pt>
                <c:pt idx="132457">
                  <c:v>3.6158799999999998E-2</c:v>
                </c:pt>
                <c:pt idx="132458">
                  <c:v>3.54258E-2</c:v>
                </c:pt>
                <c:pt idx="132459">
                  <c:v>3.4649100000000002E-2</c:v>
                </c:pt>
                <c:pt idx="132460">
                  <c:v>3.3829900000000003E-2</c:v>
                </c:pt>
                <c:pt idx="132461">
                  <c:v>3.2969199999999997E-2</c:v>
                </c:pt>
                <c:pt idx="132462">
                  <c:v>3.2068100000000002E-2</c:v>
                </c:pt>
                <c:pt idx="132463">
                  <c:v>3.1127800000000001E-2</c:v>
                </c:pt>
                <c:pt idx="132464">
                  <c:v>3.0149599999999999E-2</c:v>
                </c:pt>
                <c:pt idx="132465">
                  <c:v>2.9134699999999999E-2</c:v>
                </c:pt>
                <c:pt idx="132466">
                  <c:v>2.8084499999999998E-2</c:v>
                </c:pt>
                <c:pt idx="132467">
                  <c:v>2.7000400000000001E-2</c:v>
                </c:pt>
                <c:pt idx="132468">
                  <c:v>2.5883799999999998E-2</c:v>
                </c:pt>
                <c:pt idx="132469">
                  <c:v>2.4736299999999999E-2</c:v>
                </c:pt>
                <c:pt idx="132470">
                  <c:v>2.3559299999999998E-2</c:v>
                </c:pt>
                <c:pt idx="132471">
                  <c:v>2.2354599999999999E-2</c:v>
                </c:pt>
                <c:pt idx="132472">
                  <c:v>2.11235E-2</c:v>
                </c:pt>
                <c:pt idx="132473">
                  <c:v>1.9867900000000001E-2</c:v>
                </c:pt>
                <c:pt idx="132474">
                  <c:v>1.8589399999999999E-2</c:v>
                </c:pt>
                <c:pt idx="132475">
                  <c:v>1.7289700000000002E-2</c:v>
                </c:pt>
                <c:pt idx="132476">
                  <c:v>1.5970600000000001E-2</c:v>
                </c:pt>
                <c:pt idx="132477">
                  <c:v>1.4633800000000001E-2</c:v>
                </c:pt>
                <c:pt idx="132478">
                  <c:v>1.3281100000000001E-2</c:v>
                </c:pt>
                <c:pt idx="132479">
                  <c:v>1.1914299999999999E-2</c:v>
                </c:pt>
                <c:pt idx="132480">
                  <c:v>1.0535299999999999E-2</c:v>
                </c:pt>
                <c:pt idx="132481" formatCode="0.00E+00">
                  <c:v>9.1458100000000007E-3</c:v>
                </c:pt>
                <c:pt idx="132482" formatCode="0.00E+00">
                  <c:v>7.7477600000000002E-3</c:v>
                </c:pt>
                <c:pt idx="132483" formatCode="0.00E+00">
                  <c:v>6.3429699999999999E-3</c:v>
                </c:pt>
                <c:pt idx="132484" formatCode="0.00E+00">
                  <c:v>4.9333099999999998E-3</c:v>
                </c:pt>
                <c:pt idx="132485" formatCode="0.00E+00">
                  <c:v>3.5206299999999999E-3</c:v>
                </c:pt>
                <c:pt idx="132486" formatCode="0.00E+00">
                  <c:v>2.1067799999999999E-3</c:v>
                </c:pt>
                <c:pt idx="132487" formatCode="0.00E+00">
                  <c:v>6.9362199999999997E-4</c:v>
                </c:pt>
                <c:pt idx="132488" formatCode="0.00E+00">
                  <c:v>-7.1700900000000001E-4</c:v>
                </c:pt>
                <c:pt idx="132489" formatCode="0.00E+00">
                  <c:v>-2.12328E-3</c:v>
                </c:pt>
                <c:pt idx="132490" formatCode="0.00E+00">
                  <c:v>-3.5233700000000001E-3</c:v>
                </c:pt>
                <c:pt idx="132491" formatCode="0.00E+00">
                  <c:v>-4.9154799999999998E-3</c:v>
                </c:pt>
                <c:pt idx="132492" formatCode="0.00E+00">
                  <c:v>-6.29781E-3</c:v>
                </c:pt>
                <c:pt idx="132493" formatCode="0.00E+00">
                  <c:v>-7.6686300000000001E-3</c:v>
                </c:pt>
                <c:pt idx="132494" formatCode="0.00E+00">
                  <c:v>-9.02617E-3</c:v>
                </c:pt>
                <c:pt idx="132495">
                  <c:v>-1.03687E-2</c:v>
                </c:pt>
                <c:pt idx="132496">
                  <c:v>-1.1694599999999999E-2</c:v>
                </c:pt>
                <c:pt idx="132497">
                  <c:v>-1.30023E-2</c:v>
                </c:pt>
                <c:pt idx="132498">
                  <c:v>-1.4289899999999999E-2</c:v>
                </c:pt>
                <c:pt idx="132499">
                  <c:v>-1.55561E-2</c:v>
                </c:pt>
                <c:pt idx="132500">
                  <c:v>-1.67993E-2</c:v>
                </c:pt>
                <c:pt idx="132501">
                  <c:v>-1.80179E-2</c:v>
                </c:pt>
                <c:pt idx="132502">
                  <c:v>-1.9210499999999998E-2</c:v>
                </c:pt>
                <c:pt idx="132503">
                  <c:v>-2.0375799999999999E-2</c:v>
                </c:pt>
                <c:pt idx="132504">
                  <c:v>-2.1512300000000002E-2</c:v>
                </c:pt>
                <c:pt idx="132505">
                  <c:v>-2.2618800000000001E-2</c:v>
                </c:pt>
                <c:pt idx="132506">
                  <c:v>-2.36939E-2</c:v>
                </c:pt>
                <c:pt idx="132507">
                  <c:v>-2.4736600000000001E-2</c:v>
                </c:pt>
                <c:pt idx="132508">
                  <c:v>-2.57456E-2</c:v>
                </c:pt>
                <c:pt idx="132509">
                  <c:v>-2.6719799999999998E-2</c:v>
                </c:pt>
                <c:pt idx="132510">
                  <c:v>-2.76583E-2</c:v>
                </c:pt>
                <c:pt idx="132511">
                  <c:v>-2.8559999999999999E-2</c:v>
                </c:pt>
                <c:pt idx="132512">
                  <c:v>-2.9423999999999999E-2</c:v>
                </c:pt>
                <c:pt idx="132513">
                  <c:v>-3.0249600000000001E-2</c:v>
                </c:pt>
                <c:pt idx="132514">
                  <c:v>-3.1035799999999999E-2</c:v>
                </c:pt>
                <c:pt idx="132515">
                  <c:v>-3.1781999999999998E-2</c:v>
                </c:pt>
                <c:pt idx="132516">
                  <c:v>-3.2487500000000002E-2</c:v>
                </c:pt>
                <c:pt idx="132517">
                  <c:v>-3.3151800000000002E-2</c:v>
                </c:pt>
                <c:pt idx="132518">
                  <c:v>-3.3774199999999997E-2</c:v>
                </c:pt>
                <c:pt idx="132519">
                  <c:v>-3.43544E-2</c:v>
                </c:pt>
                <c:pt idx="132520">
                  <c:v>-3.4891800000000001E-2</c:v>
                </c:pt>
                <c:pt idx="132521">
                  <c:v>-3.5386300000000002E-2</c:v>
                </c:pt>
                <c:pt idx="132522">
                  <c:v>-3.5837500000000001E-2</c:v>
                </c:pt>
                <c:pt idx="132523">
                  <c:v>-3.6245300000000001E-2</c:v>
                </c:pt>
                <c:pt idx="132524">
                  <c:v>-3.66094E-2</c:v>
                </c:pt>
                <c:pt idx="132525">
                  <c:v>-3.6929900000000002E-2</c:v>
                </c:pt>
                <c:pt idx="132526">
                  <c:v>-3.7206799999999998E-2</c:v>
                </c:pt>
                <c:pt idx="132527">
                  <c:v>-3.7440000000000001E-2</c:v>
                </c:pt>
                <c:pt idx="132528">
                  <c:v>-3.7629799999999998E-2</c:v>
                </c:pt>
                <c:pt idx="132529">
                  <c:v>-3.7776200000000003E-2</c:v>
                </c:pt>
                <c:pt idx="132530">
                  <c:v>-3.7879700000000002E-2</c:v>
                </c:pt>
                <c:pt idx="132531">
                  <c:v>-3.7940500000000002E-2</c:v>
                </c:pt>
                <c:pt idx="132532">
                  <c:v>-3.7958899999999997E-2</c:v>
                </c:pt>
                <c:pt idx="132533">
                  <c:v>-3.7935499999999997E-2</c:v>
                </c:pt>
                <c:pt idx="132534">
                  <c:v>-3.7870599999999997E-2</c:v>
                </c:pt>
                <c:pt idx="132535">
                  <c:v>-3.7765E-2</c:v>
                </c:pt>
                <c:pt idx="132536">
                  <c:v>-3.7619100000000003E-2</c:v>
                </c:pt>
                <c:pt idx="132537">
                  <c:v>-3.7433599999999997E-2</c:v>
                </c:pt>
                <c:pt idx="132538">
                  <c:v>-3.7209300000000001E-2</c:v>
                </c:pt>
                <c:pt idx="132539">
                  <c:v>-3.6946899999999998E-2</c:v>
                </c:pt>
                <c:pt idx="132540">
                  <c:v>-3.6647199999999998E-2</c:v>
                </c:pt>
                <c:pt idx="132541">
                  <c:v>-3.6311200000000002E-2</c:v>
                </c:pt>
                <c:pt idx="132542">
                  <c:v>-3.5939600000000002E-2</c:v>
                </c:pt>
                <c:pt idx="132543">
                  <c:v>-3.5533500000000003E-2</c:v>
                </c:pt>
                <c:pt idx="132544">
                  <c:v>-3.5093800000000001E-2</c:v>
                </c:pt>
                <c:pt idx="132545">
                  <c:v>-3.4621600000000002E-2</c:v>
                </c:pt>
                <c:pt idx="132546">
                  <c:v>-3.4118000000000002E-2</c:v>
                </c:pt>
                <c:pt idx="132547">
                  <c:v>-3.35839E-2</c:v>
                </c:pt>
                <c:pt idx="132548">
                  <c:v>-3.30207E-2</c:v>
                </c:pt>
                <c:pt idx="132549">
                  <c:v>-3.2429399999999997E-2</c:v>
                </c:pt>
                <c:pt idx="132550">
                  <c:v>-3.1811300000000001E-2</c:v>
                </c:pt>
                <c:pt idx="132551">
                  <c:v>-3.1167500000000001E-2</c:v>
                </c:pt>
                <c:pt idx="132552">
                  <c:v>-3.0499200000000001E-2</c:v>
                </c:pt>
                <c:pt idx="132553">
                  <c:v>-2.9807899999999998E-2</c:v>
                </c:pt>
                <c:pt idx="132554">
                  <c:v>-2.9094600000000002E-2</c:v>
                </c:pt>
                <c:pt idx="132555">
                  <c:v>-2.8360799999999999E-2</c:v>
                </c:pt>
                <c:pt idx="132556">
                  <c:v>-2.7607699999999999E-2</c:v>
                </c:pt>
                <c:pt idx="132557">
                  <c:v>-2.6836700000000002E-2</c:v>
                </c:pt>
                <c:pt idx="132558">
                  <c:v>-2.6048999999999999E-2</c:v>
                </c:pt>
                <c:pt idx="132559">
                  <c:v>-2.5246000000000001E-2</c:v>
                </c:pt>
                <c:pt idx="132560">
                  <c:v>-2.4428999999999999E-2</c:v>
                </c:pt>
                <c:pt idx="132561">
                  <c:v>-2.35994E-2</c:v>
                </c:pt>
                <c:pt idx="132562">
                  <c:v>-2.2758400000000002E-2</c:v>
                </c:pt>
                <c:pt idx="132563">
                  <c:v>-2.19075E-2</c:v>
                </c:pt>
                <c:pt idx="132564">
                  <c:v>-2.1047900000000001E-2</c:v>
                </c:pt>
                <c:pt idx="132565">
                  <c:v>-2.0180900000000002E-2</c:v>
                </c:pt>
                <c:pt idx="132566">
                  <c:v>-1.9307899999999999E-2</c:v>
                </c:pt>
                <c:pt idx="132567">
                  <c:v>-1.8430100000000001E-2</c:v>
                </c:pt>
                <c:pt idx="132568">
                  <c:v>-1.75487E-2</c:v>
                </c:pt>
                <c:pt idx="132569">
                  <c:v>-1.6665099999999999E-2</c:v>
                </c:pt>
                <c:pt idx="132570">
                  <c:v>-1.57804E-2</c:v>
                </c:pt>
                <c:pt idx="132571">
                  <c:v>-1.4896E-2</c:v>
                </c:pt>
                <c:pt idx="132572">
                  <c:v>-1.4012800000000001E-2</c:v>
                </c:pt>
                <c:pt idx="132573">
                  <c:v>-1.31322E-2</c:v>
                </c:pt>
                <c:pt idx="132574">
                  <c:v>-1.22551E-2</c:v>
                </c:pt>
                <c:pt idx="132575">
                  <c:v>-1.13828E-2</c:v>
                </c:pt>
                <c:pt idx="132576">
                  <c:v>-1.0516299999999999E-2</c:v>
                </c:pt>
                <c:pt idx="132577" formatCode="0.00E+00">
                  <c:v>-9.6565499999999999E-3</c:v>
                </c:pt>
                <c:pt idx="132578" formatCode="0.00E+00">
                  <c:v>-8.8046200000000008E-3</c:v>
                </c:pt>
                <c:pt idx="132579" formatCode="0.00E+00">
                  <c:v>-7.9614500000000001E-3</c:v>
                </c:pt>
                <c:pt idx="132580" formatCode="0.00E+00">
                  <c:v>-7.12796E-3</c:v>
                </c:pt>
                <c:pt idx="132581" formatCode="0.00E+00">
                  <c:v>-6.3050199999999997E-3</c:v>
                </c:pt>
                <c:pt idx="132582" formatCode="0.00E+00">
                  <c:v>-5.4934800000000002E-3</c:v>
                </c:pt>
                <c:pt idx="132583" formatCode="0.00E+00">
                  <c:v>-4.6941200000000004E-3</c:v>
                </c:pt>
                <c:pt idx="132584" formatCode="0.00E+00">
                  <c:v>-3.90771E-3</c:v>
                </c:pt>
                <c:pt idx="132585" formatCode="0.00E+00">
                  <c:v>-3.1349500000000001E-3</c:v>
                </c:pt>
                <c:pt idx="132586" formatCode="0.00E+00">
                  <c:v>-2.3765100000000001E-3</c:v>
                </c:pt>
                <c:pt idx="132587" formatCode="0.00E+00">
                  <c:v>-1.6330100000000001E-3</c:v>
                </c:pt>
                <c:pt idx="132588" formatCode="0.00E+00">
                  <c:v>-9.0501600000000002E-4</c:v>
                </c:pt>
                <c:pt idx="132589" formatCode="0.00E+00">
                  <c:v>-1.9305900000000001E-4</c:v>
                </c:pt>
                <c:pt idx="132590" formatCode="0.00E+00">
                  <c:v>5.0237999999999997E-4</c:v>
                </c:pt>
                <c:pt idx="132591" formatCode="0.00E+00">
                  <c:v>1.1808700000000001E-3</c:v>
                </c:pt>
                <c:pt idx="132592" formatCode="0.00E+00">
                  <c:v>1.8420299999999999E-3</c:v>
                </c:pt>
                <c:pt idx="132593" formatCode="0.00E+00">
                  <c:v>2.4855099999999998E-3</c:v>
                </c:pt>
                <c:pt idx="132594" formatCode="0.00E+00">
                  <c:v>3.1110399999999998E-3</c:v>
                </c:pt>
                <c:pt idx="132595" formatCode="0.00E+00">
                  <c:v>3.71836E-3</c:v>
                </c:pt>
                <c:pt idx="132596" formatCode="0.00E+00">
                  <c:v>4.3072800000000001E-3</c:v>
                </c:pt>
                <c:pt idx="132597" formatCode="0.00E+00">
                  <c:v>4.8776599999999998E-3</c:v>
                </c:pt>
                <c:pt idx="132598" formatCode="0.00E+00">
                  <c:v>5.4294E-3</c:v>
                </c:pt>
                <c:pt idx="132599" formatCode="0.00E+00">
                  <c:v>5.9624300000000003E-3</c:v>
                </c:pt>
                <c:pt idx="132600" formatCode="0.00E+00">
                  <c:v>6.4767599999999998E-3</c:v>
                </c:pt>
                <c:pt idx="132601" formatCode="0.00E+00">
                  <c:v>6.9724100000000001E-3</c:v>
                </c:pt>
                <c:pt idx="132602" formatCode="0.00E+00">
                  <c:v>7.4494699999999997E-3</c:v>
                </c:pt>
                <c:pt idx="132603" formatCode="0.00E+00">
                  <c:v>7.9080699999999997E-3</c:v>
                </c:pt>
                <c:pt idx="132604" formatCode="0.00E+00">
                  <c:v>8.3483600000000008E-3</c:v>
                </c:pt>
                <c:pt idx="132605" formatCode="0.00E+00">
                  <c:v>8.7705500000000002E-3</c:v>
                </c:pt>
                <c:pt idx="132606" formatCode="0.00E+00">
                  <c:v>9.1748899999999998E-3</c:v>
                </c:pt>
                <c:pt idx="132607" formatCode="0.00E+00">
                  <c:v>9.5616699999999995E-3</c:v>
                </c:pt>
                <c:pt idx="132608" formatCode="0.00E+00">
                  <c:v>9.9312099999999993E-3</c:v>
                </c:pt>
                <c:pt idx="132609">
                  <c:v>1.02839E-2</c:v>
                </c:pt>
                <c:pt idx="132610">
                  <c:v>1.0619999999999999E-2</c:v>
                </c:pt>
                <c:pt idx="132611">
                  <c:v>1.0940200000000001E-2</c:v>
                </c:pt>
                <c:pt idx="132612">
                  <c:v>1.12447E-2</c:v>
                </c:pt>
                <c:pt idx="132613">
                  <c:v>1.15341E-2</c:v>
                </c:pt>
                <c:pt idx="132614">
                  <c:v>1.1808900000000001E-2</c:v>
                </c:pt>
                <c:pt idx="132615">
                  <c:v>1.2069699999999999E-2</c:v>
                </c:pt>
                <c:pt idx="132616">
                  <c:v>1.23169E-2</c:v>
                </c:pt>
                <c:pt idx="132617">
                  <c:v>1.25513E-2</c:v>
                </c:pt>
                <c:pt idx="132618">
                  <c:v>1.2773400000000001E-2</c:v>
                </c:pt>
                <c:pt idx="132619">
                  <c:v>1.29839E-2</c:v>
                </c:pt>
                <c:pt idx="132620">
                  <c:v>1.31833E-2</c:v>
                </c:pt>
                <c:pt idx="132621">
                  <c:v>1.33724E-2</c:v>
                </c:pt>
                <c:pt idx="132622">
                  <c:v>1.3551799999999999E-2</c:v>
                </c:pt>
                <c:pt idx="132623">
                  <c:v>1.37223E-2</c:v>
                </c:pt>
                <c:pt idx="132624">
                  <c:v>1.38844E-2</c:v>
                </c:pt>
                <c:pt idx="132625">
                  <c:v>1.4038999999999999E-2</c:v>
                </c:pt>
                <c:pt idx="132626">
                  <c:v>1.41867E-2</c:v>
                </c:pt>
                <c:pt idx="132627">
                  <c:v>1.43281E-2</c:v>
                </c:pt>
                <c:pt idx="132628">
                  <c:v>1.4464100000000001E-2</c:v>
                </c:pt>
                <c:pt idx="132629">
                  <c:v>1.45954E-2</c:v>
                </c:pt>
                <c:pt idx="132630">
                  <c:v>1.4722499999999999E-2</c:v>
                </c:pt>
                <c:pt idx="132631">
                  <c:v>1.48463E-2</c:v>
                </c:pt>
                <c:pt idx="132632">
                  <c:v>1.49674E-2</c:v>
                </c:pt>
                <c:pt idx="132633">
                  <c:v>1.50864E-2</c:v>
                </c:pt>
                <c:pt idx="132634">
                  <c:v>1.52041E-2</c:v>
                </c:pt>
                <c:pt idx="132635">
                  <c:v>1.5321E-2</c:v>
                </c:pt>
                <c:pt idx="132636">
                  <c:v>1.5437899999999999E-2</c:v>
                </c:pt>
                <c:pt idx="132637">
                  <c:v>1.5555299999999999E-2</c:v>
                </c:pt>
                <c:pt idx="132638">
                  <c:v>1.5673800000000002E-2</c:v>
                </c:pt>
                <c:pt idx="132639">
                  <c:v>1.5793999999999999E-2</c:v>
                </c:pt>
                <c:pt idx="132640">
                  <c:v>1.5916400000000001E-2</c:v>
                </c:pt>
                <c:pt idx="132641">
                  <c:v>1.60415E-2</c:v>
                </c:pt>
                <c:pt idx="132642">
                  <c:v>1.6169900000000001E-2</c:v>
                </c:pt>
                <c:pt idx="132643">
                  <c:v>1.6302000000000001E-2</c:v>
                </c:pt>
                <c:pt idx="132644">
                  <c:v>1.64382E-2</c:v>
                </c:pt>
                <c:pt idx="132645">
                  <c:v>1.6579E-2</c:v>
                </c:pt>
                <c:pt idx="132646">
                  <c:v>1.6724599999999999E-2</c:v>
                </c:pt>
                <c:pt idx="132647">
                  <c:v>1.6875500000000002E-2</c:v>
                </c:pt>
                <c:pt idx="132648">
                  <c:v>1.7031899999999999E-2</c:v>
                </c:pt>
                <c:pt idx="132649">
                  <c:v>1.71941E-2</c:v>
                </c:pt>
                <c:pt idx="132650">
                  <c:v>1.7362300000000001E-2</c:v>
                </c:pt>
                <c:pt idx="132651">
                  <c:v>1.7536699999999999E-2</c:v>
                </c:pt>
                <c:pt idx="132652">
                  <c:v>1.7717400000000001E-2</c:v>
                </c:pt>
                <c:pt idx="132653">
                  <c:v>1.79046E-2</c:v>
                </c:pt>
                <c:pt idx="132654">
                  <c:v>1.8098300000000001E-2</c:v>
                </c:pt>
                <c:pt idx="132655">
                  <c:v>1.8298499999999999E-2</c:v>
                </c:pt>
                <c:pt idx="132656">
                  <c:v>1.8505199999999999E-2</c:v>
                </c:pt>
                <c:pt idx="132657">
                  <c:v>1.87183E-2</c:v>
                </c:pt>
                <c:pt idx="132658">
                  <c:v>1.8937800000000001E-2</c:v>
                </c:pt>
                <c:pt idx="132659">
                  <c:v>1.9163400000000001E-2</c:v>
                </c:pt>
                <c:pt idx="132660">
                  <c:v>1.9395099999999998E-2</c:v>
                </c:pt>
                <c:pt idx="132661">
                  <c:v>1.9632400000000001E-2</c:v>
                </c:pt>
                <c:pt idx="132662">
                  <c:v>1.9875199999999999E-2</c:v>
                </c:pt>
                <c:pt idx="132663">
                  <c:v>2.0123200000000001E-2</c:v>
                </c:pt>
                <c:pt idx="132664">
                  <c:v>2.0375899999999999E-2</c:v>
                </c:pt>
                <c:pt idx="132665">
                  <c:v>2.0633100000000001E-2</c:v>
                </c:pt>
                <c:pt idx="132666">
                  <c:v>2.0894099999999999E-2</c:v>
                </c:pt>
                <c:pt idx="132667">
                  <c:v>2.11585E-2</c:v>
                </c:pt>
                <c:pt idx="132668">
                  <c:v>2.1425900000000001E-2</c:v>
                </c:pt>
                <c:pt idx="132669">
                  <c:v>2.1695599999999999E-2</c:v>
                </c:pt>
                <c:pt idx="132670">
                  <c:v>2.1967E-2</c:v>
                </c:pt>
                <c:pt idx="132671">
                  <c:v>2.2239499999999999E-2</c:v>
                </c:pt>
                <c:pt idx="132672">
                  <c:v>2.2512399999999998E-2</c:v>
                </c:pt>
                <c:pt idx="132673">
                  <c:v>2.2785E-2</c:v>
                </c:pt>
                <c:pt idx="132674">
                  <c:v>2.3056500000000001E-2</c:v>
                </c:pt>
                <c:pt idx="132675">
                  <c:v>2.3326199999999998E-2</c:v>
                </c:pt>
                <c:pt idx="132676">
                  <c:v>2.3593200000000002E-2</c:v>
                </c:pt>
                <c:pt idx="132677">
                  <c:v>2.3856800000000001E-2</c:v>
                </c:pt>
                <c:pt idx="132678">
                  <c:v>2.4115999999999999E-2</c:v>
                </c:pt>
                <c:pt idx="132679">
                  <c:v>2.4369999999999999E-2</c:v>
                </c:pt>
                <c:pt idx="132680">
                  <c:v>2.4617799999999999E-2</c:v>
                </c:pt>
                <c:pt idx="132681">
                  <c:v>2.4858499999999999E-2</c:v>
                </c:pt>
                <c:pt idx="132682">
                  <c:v>2.5091200000000001E-2</c:v>
                </c:pt>
                <c:pt idx="132683">
                  <c:v>2.5314799999999998E-2</c:v>
                </c:pt>
                <c:pt idx="132684">
                  <c:v>2.55284E-2</c:v>
                </c:pt>
                <c:pt idx="132685">
                  <c:v>2.57311E-2</c:v>
                </c:pt>
                <c:pt idx="132686">
                  <c:v>2.5921699999999999E-2</c:v>
                </c:pt>
                <c:pt idx="132687">
                  <c:v>2.6099199999999999E-2</c:v>
                </c:pt>
                <c:pt idx="132688">
                  <c:v>2.62627E-2</c:v>
                </c:pt>
                <c:pt idx="132689">
                  <c:v>2.64111E-2</c:v>
                </c:pt>
                <c:pt idx="132690">
                  <c:v>2.6543299999999999E-2</c:v>
                </c:pt>
                <c:pt idx="132691">
                  <c:v>2.6658299999999999E-2</c:v>
                </c:pt>
                <c:pt idx="132692">
                  <c:v>2.67552E-2</c:v>
                </c:pt>
                <c:pt idx="132693">
                  <c:v>2.68328E-2</c:v>
                </c:pt>
                <c:pt idx="132694">
                  <c:v>2.68902E-2</c:v>
                </c:pt>
                <c:pt idx="132695">
                  <c:v>2.69263E-2</c:v>
                </c:pt>
                <c:pt idx="132696">
                  <c:v>2.6940200000000001E-2</c:v>
                </c:pt>
                <c:pt idx="132697">
                  <c:v>2.6930800000000001E-2</c:v>
                </c:pt>
                <c:pt idx="132698">
                  <c:v>2.6897299999999999E-2</c:v>
                </c:pt>
                <c:pt idx="132699">
                  <c:v>2.6838600000000001E-2</c:v>
                </c:pt>
                <c:pt idx="132700">
                  <c:v>2.6753900000000001E-2</c:v>
                </c:pt>
                <c:pt idx="132701">
                  <c:v>2.6642300000000001E-2</c:v>
                </c:pt>
                <c:pt idx="132702">
                  <c:v>2.65028E-2</c:v>
                </c:pt>
                <c:pt idx="132703">
                  <c:v>2.6334799999999998E-2</c:v>
                </c:pt>
                <c:pt idx="132704">
                  <c:v>2.6137299999999999E-2</c:v>
                </c:pt>
                <c:pt idx="132705">
                  <c:v>2.5909600000000001E-2</c:v>
                </c:pt>
                <c:pt idx="132706">
                  <c:v>2.5650900000000001E-2</c:v>
                </c:pt>
                <c:pt idx="132707">
                  <c:v>2.53607E-2</c:v>
                </c:pt>
                <c:pt idx="132708">
                  <c:v>2.5038100000000001E-2</c:v>
                </c:pt>
                <c:pt idx="132709">
                  <c:v>2.4682699999999998E-2</c:v>
                </c:pt>
                <c:pt idx="132710">
                  <c:v>2.42939E-2</c:v>
                </c:pt>
                <c:pt idx="132711">
                  <c:v>2.3871099999999999E-2</c:v>
                </c:pt>
                <c:pt idx="132712">
                  <c:v>2.3413900000000001E-2</c:v>
                </c:pt>
                <c:pt idx="132713">
                  <c:v>2.2921899999999999E-2</c:v>
                </c:pt>
                <c:pt idx="132714">
                  <c:v>2.23947E-2</c:v>
                </c:pt>
                <c:pt idx="132715">
                  <c:v>2.1832000000000001E-2</c:v>
                </c:pt>
                <c:pt idx="132716">
                  <c:v>2.1233599999999998E-2</c:v>
                </c:pt>
                <c:pt idx="132717">
                  <c:v>2.0599300000000001E-2</c:v>
                </c:pt>
                <c:pt idx="132718">
                  <c:v>1.9928899999999999E-2</c:v>
                </c:pt>
                <c:pt idx="132719">
                  <c:v>1.9222400000000001E-2</c:v>
                </c:pt>
                <c:pt idx="132720">
                  <c:v>1.8479700000000002E-2</c:v>
                </c:pt>
                <c:pt idx="132721">
                  <c:v>1.7701000000000001E-2</c:v>
                </c:pt>
                <c:pt idx="132722">
                  <c:v>1.68863E-2</c:v>
                </c:pt>
                <c:pt idx="132723">
                  <c:v>1.6035899999999999E-2</c:v>
                </c:pt>
                <c:pt idx="132724">
                  <c:v>1.5149900000000001E-2</c:v>
                </c:pt>
                <c:pt idx="132725">
                  <c:v>1.42287E-2</c:v>
                </c:pt>
                <c:pt idx="132726">
                  <c:v>1.32727E-2</c:v>
                </c:pt>
                <c:pt idx="132727">
                  <c:v>1.2282299999999999E-2</c:v>
                </c:pt>
                <c:pt idx="132728">
                  <c:v>1.1258000000000001E-2</c:v>
                </c:pt>
                <c:pt idx="132729">
                  <c:v>1.02004E-2</c:v>
                </c:pt>
                <c:pt idx="132730" formatCode="0.00E+00">
                  <c:v>9.1102200000000005E-3</c:v>
                </c:pt>
                <c:pt idx="132731" formatCode="0.00E+00">
                  <c:v>7.9880899999999998E-3</c:v>
                </c:pt>
                <c:pt idx="132732" formatCode="0.00E+00">
                  <c:v>6.8348300000000001E-3</c:v>
                </c:pt>
                <c:pt idx="132733" formatCode="0.00E+00">
                  <c:v>5.6512799999999998E-3</c:v>
                </c:pt>
                <c:pt idx="132734" formatCode="0.00E+00">
                  <c:v>4.4383599999999997E-3</c:v>
                </c:pt>
                <c:pt idx="132735" formatCode="0.00E+00">
                  <c:v>3.1970599999999998E-3</c:v>
                </c:pt>
                <c:pt idx="132736" formatCode="0.00E+00">
                  <c:v>1.92841E-3</c:v>
                </c:pt>
                <c:pt idx="132737" formatCode="0.00E+00">
                  <c:v>6.3353900000000002E-4</c:v>
                </c:pt>
                <c:pt idx="132738" formatCode="0.00E+00">
                  <c:v>-6.86387E-4</c:v>
                </c:pt>
                <c:pt idx="132739" formatCode="0.00E+00">
                  <c:v>-2.0301300000000002E-3</c:v>
                </c:pt>
                <c:pt idx="132740" formatCode="0.00E+00">
                  <c:v>-3.39639E-3</c:v>
                </c:pt>
                <c:pt idx="132741" formatCode="0.00E+00">
                  <c:v>-4.7838100000000003E-3</c:v>
                </c:pt>
                <c:pt idx="132742" formatCode="0.00E+00">
                  <c:v>-6.1909799999999996E-3</c:v>
                </c:pt>
                <c:pt idx="132743" formatCode="0.00E+00">
                  <c:v>-7.6164199999999996E-3</c:v>
                </c:pt>
                <c:pt idx="132744" formatCode="0.00E+00">
                  <c:v>-9.0586099999999999E-3</c:v>
                </c:pt>
                <c:pt idx="132745">
                  <c:v>-1.0515999999999999E-2</c:v>
                </c:pt>
                <c:pt idx="132746">
                  <c:v>-1.19869E-2</c:v>
                </c:pt>
                <c:pt idx="132747">
                  <c:v>-1.34696E-2</c:v>
                </c:pt>
                <c:pt idx="132748">
                  <c:v>-1.49625E-2</c:v>
                </c:pt>
                <c:pt idx="132749">
                  <c:v>-1.6463800000000001E-2</c:v>
                </c:pt>
                <c:pt idx="132750">
                  <c:v>-1.7971600000000001E-2</c:v>
                </c:pt>
                <c:pt idx="132751">
                  <c:v>-1.9484100000000001E-2</c:v>
                </c:pt>
                <c:pt idx="132752">
                  <c:v>-2.0999500000000001E-2</c:v>
                </c:pt>
                <c:pt idx="132753">
                  <c:v>-2.25157E-2</c:v>
                </c:pt>
                <c:pt idx="132754">
                  <c:v>-2.4030800000000001E-2</c:v>
                </c:pt>
                <c:pt idx="132755">
                  <c:v>-2.55429E-2</c:v>
                </c:pt>
                <c:pt idx="132756">
                  <c:v>-2.7050000000000001E-2</c:v>
                </c:pt>
                <c:pt idx="132757">
                  <c:v>-2.85499E-2</c:v>
                </c:pt>
                <c:pt idx="132758">
                  <c:v>-3.00407E-2</c:v>
                </c:pt>
                <c:pt idx="132759">
                  <c:v>-3.1520300000000001E-2</c:v>
                </c:pt>
                <c:pt idx="132760">
                  <c:v>-3.2986599999999998E-2</c:v>
                </c:pt>
                <c:pt idx="132761">
                  <c:v>-3.4437500000000003E-2</c:v>
                </c:pt>
                <c:pt idx="132762">
                  <c:v>-3.5870899999999997E-2</c:v>
                </c:pt>
                <c:pt idx="132763">
                  <c:v>-3.7284699999999997E-2</c:v>
                </c:pt>
                <c:pt idx="132764">
                  <c:v>-3.8676700000000001E-2</c:v>
                </c:pt>
                <c:pt idx="132765">
                  <c:v>-4.0044999999999997E-2</c:v>
                </c:pt>
                <c:pt idx="132766">
                  <c:v>-4.1387300000000002E-2</c:v>
                </c:pt>
                <c:pt idx="132767">
                  <c:v>-4.2701700000000002E-2</c:v>
                </c:pt>
                <c:pt idx="132768">
                  <c:v>-4.3985900000000001E-2</c:v>
                </c:pt>
                <c:pt idx="132769">
                  <c:v>-4.5238E-2</c:v>
                </c:pt>
                <c:pt idx="132770">
                  <c:v>-4.6455900000000001E-2</c:v>
                </c:pt>
                <c:pt idx="132771">
                  <c:v>-4.7637600000000002E-2</c:v>
                </c:pt>
                <c:pt idx="132772">
                  <c:v>-4.8781199999999997E-2</c:v>
                </c:pt>
                <c:pt idx="132773">
                  <c:v>-4.9884499999999998E-2</c:v>
                </c:pt>
                <c:pt idx="132774">
                  <c:v>-5.0945799999999999E-2</c:v>
                </c:pt>
                <c:pt idx="132775">
                  <c:v>-5.1963200000000001E-2</c:v>
                </c:pt>
                <c:pt idx="132776">
                  <c:v>-5.2934599999999998E-2</c:v>
                </c:pt>
                <c:pt idx="132777">
                  <c:v>-5.3858499999999997E-2</c:v>
                </c:pt>
                <c:pt idx="132778">
                  <c:v>-5.4732999999999997E-2</c:v>
                </c:pt>
                <c:pt idx="132779">
                  <c:v>-5.5556300000000003E-2</c:v>
                </c:pt>
                <c:pt idx="132780">
                  <c:v>-5.6326899999999999E-2</c:v>
                </c:pt>
                <c:pt idx="132781">
                  <c:v>-5.7043099999999999E-2</c:v>
                </c:pt>
                <c:pt idx="132782">
                  <c:v>-5.7703400000000002E-2</c:v>
                </c:pt>
                <c:pt idx="132783">
                  <c:v>-5.8306299999999998E-2</c:v>
                </c:pt>
                <c:pt idx="132784">
                  <c:v>-5.8850399999999997E-2</c:v>
                </c:pt>
                <c:pt idx="132785">
                  <c:v>-5.93343E-2</c:v>
                </c:pt>
                <c:pt idx="132786">
                  <c:v>-5.9756799999999999E-2</c:v>
                </c:pt>
                <c:pt idx="132787">
                  <c:v>-6.0116599999999999E-2</c:v>
                </c:pt>
                <c:pt idx="132788">
                  <c:v>-6.04127E-2</c:v>
                </c:pt>
                <c:pt idx="132789">
                  <c:v>-6.0643799999999998E-2</c:v>
                </c:pt>
                <c:pt idx="132790">
                  <c:v>-6.0809200000000001E-2</c:v>
                </c:pt>
                <c:pt idx="132791">
                  <c:v>-6.0907900000000001E-2</c:v>
                </c:pt>
                <c:pt idx="132792">
                  <c:v>-6.0939E-2</c:v>
                </c:pt>
                <c:pt idx="132793">
                  <c:v>-6.0901900000000002E-2</c:v>
                </c:pt>
                <c:pt idx="132794">
                  <c:v>-6.07959E-2</c:v>
                </c:pt>
                <c:pt idx="132795">
                  <c:v>-6.0620500000000001E-2</c:v>
                </c:pt>
                <c:pt idx="132796">
                  <c:v>-6.0375199999999997E-2</c:v>
                </c:pt>
                <c:pt idx="132797">
                  <c:v>-6.0059599999999998E-2</c:v>
                </c:pt>
                <c:pt idx="132798">
                  <c:v>-5.96736E-2</c:v>
                </c:pt>
                <c:pt idx="132799">
                  <c:v>-5.9216900000000003E-2</c:v>
                </c:pt>
                <c:pt idx="132800">
                  <c:v>-5.8689400000000003E-2</c:v>
                </c:pt>
                <c:pt idx="132801">
                  <c:v>-5.8091200000000003E-2</c:v>
                </c:pt>
                <c:pt idx="132802">
                  <c:v>-5.7422300000000003E-2</c:v>
                </c:pt>
                <c:pt idx="132803">
                  <c:v>-5.66831E-2</c:v>
                </c:pt>
                <c:pt idx="132804">
                  <c:v>-5.5873800000000001E-2</c:v>
                </c:pt>
                <c:pt idx="132805">
                  <c:v>-5.4994700000000001E-2</c:v>
                </c:pt>
                <c:pt idx="132806">
                  <c:v>-5.40466E-2</c:v>
                </c:pt>
                <c:pt idx="132807">
                  <c:v>-5.3029800000000002E-2</c:v>
                </c:pt>
                <c:pt idx="132808">
                  <c:v>-5.1945199999999997E-2</c:v>
                </c:pt>
                <c:pt idx="132809">
                  <c:v>-5.0793600000000001E-2</c:v>
                </c:pt>
                <c:pt idx="132810">
                  <c:v>-4.9575800000000003E-2</c:v>
                </c:pt>
                <c:pt idx="132811">
                  <c:v>-4.82929E-2</c:v>
                </c:pt>
                <c:pt idx="132812">
                  <c:v>-4.6945899999999999E-2</c:v>
                </c:pt>
                <c:pt idx="132813">
                  <c:v>-4.5536100000000003E-2</c:v>
                </c:pt>
                <c:pt idx="132814">
                  <c:v>-4.4064699999999998E-2</c:v>
                </c:pt>
                <c:pt idx="132815">
                  <c:v>-4.25332E-2</c:v>
                </c:pt>
                <c:pt idx="132816">
                  <c:v>-4.0942899999999997E-2</c:v>
                </c:pt>
                <c:pt idx="132817">
                  <c:v>-3.9295499999999997E-2</c:v>
                </c:pt>
                <c:pt idx="132818">
                  <c:v>-3.7592599999999997E-2</c:v>
                </c:pt>
                <c:pt idx="132819">
                  <c:v>-3.5836E-2</c:v>
                </c:pt>
                <c:pt idx="132820">
                  <c:v>-3.4027300000000003E-2</c:v>
                </c:pt>
                <c:pt idx="132821">
                  <c:v>-3.2168700000000001E-2</c:v>
                </c:pt>
                <c:pt idx="132822">
                  <c:v>-3.0261900000000001E-2</c:v>
                </c:pt>
                <c:pt idx="132823">
                  <c:v>-2.83092E-2</c:v>
                </c:pt>
                <c:pt idx="132824">
                  <c:v>-2.6312599999999998E-2</c:v>
                </c:pt>
                <c:pt idx="132825">
                  <c:v>-2.4274299999999999E-2</c:v>
                </c:pt>
                <c:pt idx="132826">
                  <c:v>-2.21966E-2</c:v>
                </c:pt>
                <c:pt idx="132827">
                  <c:v>-2.00818E-2</c:v>
                </c:pt>
                <c:pt idx="132828">
                  <c:v>-1.7932400000000001E-2</c:v>
                </c:pt>
                <c:pt idx="132829">
                  <c:v>-1.5750799999999999E-2</c:v>
                </c:pt>
                <c:pt idx="132830">
                  <c:v>-1.3539499999999999E-2</c:v>
                </c:pt>
                <c:pt idx="132831">
                  <c:v>-1.1301E-2</c:v>
                </c:pt>
                <c:pt idx="132832" formatCode="0.00E+00">
                  <c:v>-9.03815E-3</c:v>
                </c:pt>
                <c:pt idx="132833" formatCode="0.00E+00">
                  <c:v>-6.7534300000000004E-3</c:v>
                </c:pt>
                <c:pt idx="132834" formatCode="0.00E+00">
                  <c:v>-4.4496099999999997E-3</c:v>
                </c:pt>
                <c:pt idx="132835" formatCode="0.00E+00">
                  <c:v>-2.1294299999999999E-3</c:v>
                </c:pt>
                <c:pt idx="132836" formatCode="0.00E+00">
                  <c:v>2.04327E-4</c:v>
                </c:pt>
                <c:pt idx="132837" formatCode="0.00E+00">
                  <c:v>2.5488400000000001E-3</c:v>
                </c:pt>
                <c:pt idx="132838" formatCode="0.00E+00">
                  <c:v>4.9012700000000001E-3</c:v>
                </c:pt>
                <c:pt idx="132839" formatCode="0.00E+00">
                  <c:v>7.2587399999999996E-3</c:v>
                </c:pt>
                <c:pt idx="132840" formatCode="0.00E+00">
                  <c:v>9.6183799999999993E-3</c:v>
                </c:pt>
                <c:pt idx="132841">
                  <c:v>1.19773E-2</c:v>
                </c:pt>
                <c:pt idx="132842">
                  <c:v>1.43325E-2</c:v>
                </c:pt>
                <c:pt idx="132843">
                  <c:v>1.66812E-2</c:v>
                </c:pt>
                <c:pt idx="132844">
                  <c:v>1.90203E-2</c:v>
                </c:pt>
                <c:pt idx="132845">
                  <c:v>2.1347100000000001E-2</c:v>
                </c:pt>
                <c:pt idx="132846">
                  <c:v>2.3658499999999999E-2</c:v>
                </c:pt>
                <c:pt idx="132847">
                  <c:v>2.5951700000000001E-2</c:v>
                </c:pt>
                <c:pt idx="132848">
                  <c:v>2.8223700000000001E-2</c:v>
                </c:pt>
                <c:pt idx="132849">
                  <c:v>3.04718E-2</c:v>
                </c:pt>
                <c:pt idx="132850">
                  <c:v>3.2693E-2</c:v>
                </c:pt>
                <c:pt idx="132851">
                  <c:v>3.4884499999999999E-2</c:v>
                </c:pt>
                <c:pt idx="132852">
                  <c:v>3.70435E-2</c:v>
                </c:pt>
                <c:pt idx="132853">
                  <c:v>3.9167199999999999E-2</c:v>
                </c:pt>
                <c:pt idx="132854">
                  <c:v>4.1252999999999998E-2</c:v>
                </c:pt>
                <c:pt idx="132855">
                  <c:v>4.3298200000000002E-2</c:v>
                </c:pt>
                <c:pt idx="132856">
                  <c:v>4.5300100000000003E-2</c:v>
                </c:pt>
                <c:pt idx="132857">
                  <c:v>4.7256100000000002E-2</c:v>
                </c:pt>
                <c:pt idx="132858">
                  <c:v>4.9163699999999998E-2</c:v>
                </c:pt>
                <c:pt idx="132859">
                  <c:v>5.1020500000000003E-2</c:v>
                </c:pt>
                <c:pt idx="132860">
                  <c:v>5.28239E-2</c:v>
                </c:pt>
                <c:pt idx="132861">
                  <c:v>5.4571799999999997E-2</c:v>
                </c:pt>
                <c:pt idx="132862">
                  <c:v>5.6261800000000001E-2</c:v>
                </c:pt>
                <c:pt idx="132863">
                  <c:v>5.7891600000000001E-2</c:v>
                </c:pt>
                <c:pt idx="132864">
                  <c:v>5.94593E-2</c:v>
                </c:pt>
                <c:pt idx="132865">
                  <c:v>6.0962599999999999E-2</c:v>
                </c:pt>
                <c:pt idx="132866">
                  <c:v>6.2399700000000002E-2</c:v>
                </c:pt>
                <c:pt idx="132867">
                  <c:v>6.3768699999999998E-2</c:v>
                </c:pt>
                <c:pt idx="132868">
                  <c:v>6.5067700000000006E-2</c:v>
                </c:pt>
                <c:pt idx="132869">
                  <c:v>6.6295099999999996E-2</c:v>
                </c:pt>
                <c:pt idx="132870">
                  <c:v>6.7449300000000004E-2</c:v>
                </c:pt>
                <c:pt idx="132871">
                  <c:v>6.8528599999999995E-2</c:v>
                </c:pt>
                <c:pt idx="132872">
                  <c:v>6.9531800000000005E-2</c:v>
                </c:pt>
                <c:pt idx="132873">
                  <c:v>7.0457400000000003E-2</c:v>
                </c:pt>
                <c:pt idx="132874">
                  <c:v>7.1304300000000001E-2</c:v>
                </c:pt>
                <c:pt idx="132875">
                  <c:v>7.2071300000000005E-2</c:v>
                </c:pt>
                <c:pt idx="132876">
                  <c:v>7.2757500000000003E-2</c:v>
                </c:pt>
                <c:pt idx="132877">
                  <c:v>7.3361800000000005E-2</c:v>
                </c:pt>
                <c:pt idx="132878">
                  <c:v>7.3883599999999994E-2</c:v>
                </c:pt>
                <c:pt idx="132879">
                  <c:v>7.4322100000000002E-2</c:v>
                </c:pt>
                <c:pt idx="132880">
                  <c:v>7.4676699999999999E-2</c:v>
                </c:pt>
                <c:pt idx="132881">
                  <c:v>7.4947E-2</c:v>
                </c:pt>
                <c:pt idx="132882">
                  <c:v>7.5132500000000005E-2</c:v>
                </c:pt>
                <c:pt idx="132883">
                  <c:v>7.52332E-2</c:v>
                </c:pt>
                <c:pt idx="132884">
                  <c:v>7.5248700000000002E-2</c:v>
                </c:pt>
                <c:pt idx="132885">
                  <c:v>7.5179200000000002E-2</c:v>
                </c:pt>
                <c:pt idx="132886">
                  <c:v>7.5024599999999997E-2</c:v>
                </c:pt>
                <c:pt idx="132887">
                  <c:v>7.4785199999999996E-2</c:v>
                </c:pt>
                <c:pt idx="132888">
                  <c:v>7.4461399999999997E-2</c:v>
                </c:pt>
                <c:pt idx="132889">
                  <c:v>7.4053499999999994E-2</c:v>
                </c:pt>
                <c:pt idx="132890">
                  <c:v>7.3562000000000002E-2</c:v>
                </c:pt>
                <c:pt idx="132891">
                  <c:v>7.2987700000000003E-2</c:v>
                </c:pt>
                <c:pt idx="132892">
                  <c:v>7.2331300000000001E-2</c:v>
                </c:pt>
                <c:pt idx="132893">
                  <c:v>7.1593599999999993E-2</c:v>
                </c:pt>
                <c:pt idx="132894">
                  <c:v>7.0775599999999994E-2</c:v>
                </c:pt>
                <c:pt idx="132895">
                  <c:v>6.9878499999999996E-2</c:v>
                </c:pt>
                <c:pt idx="132896">
                  <c:v>6.8903300000000001E-2</c:v>
                </c:pt>
                <c:pt idx="132897">
                  <c:v>6.7851499999999995E-2</c:v>
                </c:pt>
                <c:pt idx="132898">
                  <c:v>6.67243E-2</c:v>
                </c:pt>
                <c:pt idx="132899">
                  <c:v>6.5523200000000004E-2</c:v>
                </c:pt>
                <c:pt idx="132900">
                  <c:v>6.4249899999999999E-2</c:v>
                </c:pt>
                <c:pt idx="132901">
                  <c:v>6.2906000000000004E-2</c:v>
                </c:pt>
                <c:pt idx="132902">
                  <c:v>6.1493300000000001E-2</c:v>
                </c:pt>
                <c:pt idx="132903">
                  <c:v>6.00136E-2</c:v>
                </c:pt>
                <c:pt idx="132904">
                  <c:v>5.8468899999999997E-2</c:v>
                </c:pt>
                <c:pt idx="132905">
                  <c:v>5.6861200000000001E-2</c:v>
                </c:pt>
                <c:pt idx="132906">
                  <c:v>5.5192600000000001E-2</c:v>
                </c:pt>
                <c:pt idx="132907">
                  <c:v>5.34653E-2</c:v>
                </c:pt>
                <c:pt idx="132908">
                  <c:v>5.1681499999999998E-2</c:v>
                </c:pt>
                <c:pt idx="132909">
                  <c:v>4.9843600000000002E-2</c:v>
                </c:pt>
                <c:pt idx="132910">
                  <c:v>4.7953999999999997E-2</c:v>
                </c:pt>
                <c:pt idx="132911">
                  <c:v>4.6015E-2</c:v>
                </c:pt>
                <c:pt idx="132912">
                  <c:v>4.4029400000000003E-2</c:v>
                </c:pt>
                <c:pt idx="132913">
                  <c:v>4.1999500000000002E-2</c:v>
                </c:pt>
                <c:pt idx="132914">
                  <c:v>3.9927999999999998E-2</c:v>
                </c:pt>
                <c:pt idx="132915">
                  <c:v>3.7817700000000003E-2</c:v>
                </c:pt>
                <c:pt idx="132916">
                  <c:v>3.5671099999999997E-2</c:v>
                </c:pt>
                <c:pt idx="132917">
                  <c:v>3.3491100000000003E-2</c:v>
                </c:pt>
                <c:pt idx="132918">
                  <c:v>3.1280500000000003E-2</c:v>
                </c:pt>
                <c:pt idx="132919">
                  <c:v>2.9042100000000001E-2</c:v>
                </c:pt>
                <c:pt idx="132920">
                  <c:v>2.6778799999999998E-2</c:v>
                </c:pt>
                <c:pt idx="132921">
                  <c:v>2.4493299999999999E-2</c:v>
                </c:pt>
                <c:pt idx="132922">
                  <c:v>2.2188699999999999E-2</c:v>
                </c:pt>
                <c:pt idx="132923">
                  <c:v>1.9867800000000001E-2</c:v>
                </c:pt>
                <c:pt idx="132924">
                  <c:v>1.75336E-2</c:v>
                </c:pt>
                <c:pt idx="132925">
                  <c:v>1.5188999999999999E-2</c:v>
                </c:pt>
                <c:pt idx="132926">
                  <c:v>1.2836800000000001E-2</c:v>
                </c:pt>
                <c:pt idx="132927">
                  <c:v>1.04802E-2</c:v>
                </c:pt>
                <c:pt idx="132928" formatCode="0.00E+00">
                  <c:v>8.1218799999999997E-3</c:v>
                </c:pt>
                <c:pt idx="132929" formatCode="0.00E+00">
                  <c:v>5.7648999999999999E-3</c:v>
                </c:pt>
                <c:pt idx="132930" formatCode="0.00E+00">
                  <c:v>3.4121099999999999E-3</c:v>
                </c:pt>
                <c:pt idx="132931" formatCode="0.00E+00">
                  <c:v>1.0663999999999999E-3</c:v>
                </c:pt>
                <c:pt idx="132932" formatCode="0.00E+00">
                  <c:v>-1.26935E-3</c:v>
                </c:pt>
                <c:pt idx="132933" formatCode="0.00E+00">
                  <c:v>-3.5923299999999999E-3</c:v>
                </c:pt>
                <c:pt idx="132934" formatCode="0.00E+00">
                  <c:v>-5.8997099999999999E-3</c:v>
                </c:pt>
                <c:pt idx="132935" formatCode="0.00E+00">
                  <c:v>-8.18873E-3</c:v>
                </c:pt>
                <c:pt idx="132936">
                  <c:v>-1.0456699999999999E-2</c:v>
                </c:pt>
                <c:pt idx="132937">
                  <c:v>-1.27008E-2</c:v>
                </c:pt>
                <c:pt idx="132938">
                  <c:v>-1.4918499999999999E-2</c:v>
                </c:pt>
                <c:pt idx="132939">
                  <c:v>-1.7107199999999999E-2</c:v>
                </c:pt>
                <c:pt idx="132940">
                  <c:v>-1.9264300000000002E-2</c:v>
                </c:pt>
                <c:pt idx="132941">
                  <c:v>-2.1387400000000001E-2</c:v>
                </c:pt>
                <c:pt idx="132942">
                  <c:v>-2.3473999999999998E-2</c:v>
                </c:pt>
                <c:pt idx="132943">
                  <c:v>-2.5521700000000001E-2</c:v>
                </c:pt>
                <c:pt idx="132944">
                  <c:v>-2.7528299999999999E-2</c:v>
                </c:pt>
                <c:pt idx="132945">
                  <c:v>-2.94915E-2</c:v>
                </c:pt>
                <c:pt idx="132946">
                  <c:v>-3.1409199999999998E-2</c:v>
                </c:pt>
                <c:pt idx="132947">
                  <c:v>-3.3279200000000002E-2</c:v>
                </c:pt>
                <c:pt idx="132948">
                  <c:v>-3.5099699999999998E-2</c:v>
                </c:pt>
                <c:pt idx="132949">
                  <c:v>-3.6868600000000001E-2</c:v>
                </c:pt>
                <c:pt idx="132950">
                  <c:v>-3.8584100000000003E-2</c:v>
                </c:pt>
                <c:pt idx="132951">
                  <c:v>-4.0244500000000002E-2</c:v>
                </c:pt>
                <c:pt idx="132952">
                  <c:v>-4.1848099999999999E-2</c:v>
                </c:pt>
                <c:pt idx="132953">
                  <c:v>-4.3393300000000003E-2</c:v>
                </c:pt>
                <c:pt idx="132954">
                  <c:v>-4.4878599999999998E-2</c:v>
                </c:pt>
                <c:pt idx="132955">
                  <c:v>-4.6302599999999999E-2</c:v>
                </c:pt>
                <c:pt idx="132956">
                  <c:v>-4.7664100000000001E-2</c:v>
                </c:pt>
                <c:pt idx="132957">
                  <c:v>-4.8961699999999997E-2</c:v>
                </c:pt>
                <c:pt idx="132958">
                  <c:v>-5.0194500000000003E-2</c:v>
                </c:pt>
                <c:pt idx="132959">
                  <c:v>-5.1361400000000001E-2</c:v>
                </c:pt>
                <c:pt idx="132960">
                  <c:v>-5.2461399999999998E-2</c:v>
                </c:pt>
                <c:pt idx="132961">
                  <c:v>-5.3493800000000001E-2</c:v>
                </c:pt>
                <c:pt idx="132962">
                  <c:v>-5.4457800000000001E-2</c:v>
                </c:pt>
                <c:pt idx="132963">
                  <c:v>-5.5352899999999997E-2</c:v>
                </c:pt>
                <c:pt idx="132964">
                  <c:v>-5.6178499999999999E-2</c:v>
                </c:pt>
                <c:pt idx="132965">
                  <c:v>-5.6934100000000001E-2</c:v>
                </c:pt>
                <c:pt idx="132966">
                  <c:v>-5.76196E-2</c:v>
                </c:pt>
                <c:pt idx="132967">
                  <c:v>-5.8234599999999997E-2</c:v>
                </c:pt>
                <c:pt idx="132968">
                  <c:v>-5.8779100000000001E-2</c:v>
                </c:pt>
                <c:pt idx="132969">
                  <c:v>-5.9253E-2</c:v>
                </c:pt>
                <c:pt idx="132970">
                  <c:v>-5.9656500000000001E-2</c:v>
                </c:pt>
                <c:pt idx="132971">
                  <c:v>-5.99897E-2</c:v>
                </c:pt>
                <c:pt idx="132972">
                  <c:v>-6.0252899999999998E-2</c:v>
                </c:pt>
                <c:pt idx="132973">
                  <c:v>-6.0446399999999997E-2</c:v>
                </c:pt>
                <c:pt idx="132974">
                  <c:v>-6.0570800000000001E-2</c:v>
                </c:pt>
                <c:pt idx="132975">
                  <c:v>-6.0626699999999999E-2</c:v>
                </c:pt>
                <c:pt idx="132976">
                  <c:v>-6.0614500000000002E-2</c:v>
                </c:pt>
                <c:pt idx="132977">
                  <c:v>-6.0535199999999997E-2</c:v>
                </c:pt>
                <c:pt idx="132978">
                  <c:v>-6.0389600000000002E-2</c:v>
                </c:pt>
                <c:pt idx="132979">
                  <c:v>-6.0178500000000003E-2</c:v>
                </c:pt>
                <c:pt idx="132980">
                  <c:v>-5.9902999999999998E-2</c:v>
                </c:pt>
                <c:pt idx="132981">
                  <c:v>-5.9564199999999998E-2</c:v>
                </c:pt>
                <c:pt idx="132982">
                  <c:v>-5.9163199999999999E-2</c:v>
                </c:pt>
                <c:pt idx="132983">
                  <c:v>-5.8701200000000002E-2</c:v>
                </c:pt>
                <c:pt idx="132984">
                  <c:v>-5.8179700000000001E-2</c:v>
                </c:pt>
                <c:pt idx="132985">
                  <c:v>-5.7599900000000002E-2</c:v>
                </c:pt>
                <c:pt idx="132986">
                  <c:v>-5.6963399999999997E-2</c:v>
                </c:pt>
                <c:pt idx="132987">
                  <c:v>-5.6271599999999998E-2</c:v>
                </c:pt>
                <c:pt idx="132988">
                  <c:v>-5.5526199999999998E-2</c:v>
                </c:pt>
                <c:pt idx="132989">
                  <c:v>-5.4728800000000001E-2</c:v>
                </c:pt>
                <c:pt idx="132990">
                  <c:v>-5.3881100000000001E-2</c:v>
                </c:pt>
                <c:pt idx="132991">
                  <c:v>-5.2984799999999999E-2</c:v>
                </c:pt>
                <c:pt idx="132992">
                  <c:v>-5.2041799999999999E-2</c:v>
                </c:pt>
                <c:pt idx="132993">
                  <c:v>-5.1054000000000002E-2</c:v>
                </c:pt>
                <c:pt idx="132994">
                  <c:v>-5.0023100000000001E-2</c:v>
                </c:pt>
                <c:pt idx="132995">
                  <c:v>-4.8951300000000003E-2</c:v>
                </c:pt>
                <c:pt idx="132996">
                  <c:v>-4.7840399999999998E-2</c:v>
                </c:pt>
                <c:pt idx="132997">
                  <c:v>-4.6692400000000002E-2</c:v>
                </c:pt>
                <c:pt idx="132998">
                  <c:v>-4.5509399999999998E-2</c:v>
                </c:pt>
                <c:pt idx="132999">
                  <c:v>-4.42935E-2</c:v>
                </c:pt>
                <c:pt idx="133000">
                  <c:v>-4.30467E-2</c:v>
                </c:pt>
                <c:pt idx="133001">
                  <c:v>-4.1771200000000001E-2</c:v>
                </c:pt>
                <c:pt idx="133002">
                  <c:v>-4.0469100000000001E-2</c:v>
                </c:pt>
                <c:pt idx="133003">
                  <c:v>-3.9142499999999997E-2</c:v>
                </c:pt>
                <c:pt idx="133004">
                  <c:v>-3.7793500000000001E-2</c:v>
                </c:pt>
                <c:pt idx="133005">
                  <c:v>-3.6424400000000003E-2</c:v>
                </c:pt>
                <c:pt idx="133006">
                  <c:v>-3.5037199999999998E-2</c:v>
                </c:pt>
                <c:pt idx="133007">
                  <c:v>-3.36341E-2</c:v>
                </c:pt>
                <c:pt idx="133008">
                  <c:v>-3.2217200000000001E-2</c:v>
                </c:pt>
                <c:pt idx="133009">
                  <c:v>-3.0788699999999999E-2</c:v>
                </c:pt>
                <c:pt idx="133010">
                  <c:v>-2.93508E-2</c:v>
                </c:pt>
                <c:pt idx="133011">
                  <c:v>-2.79054E-2</c:v>
                </c:pt>
                <c:pt idx="133012">
                  <c:v>-2.6454600000000002E-2</c:v>
                </c:pt>
                <c:pt idx="133013">
                  <c:v>-2.5000600000000001E-2</c:v>
                </c:pt>
                <c:pt idx="133014">
                  <c:v>-2.3545400000000001E-2</c:v>
                </c:pt>
                <c:pt idx="133015">
                  <c:v>-2.20909E-2</c:v>
                </c:pt>
                <c:pt idx="133016">
                  <c:v>-2.06392E-2</c:v>
                </c:pt>
                <c:pt idx="133017">
                  <c:v>-1.91921E-2</c:v>
                </c:pt>
                <c:pt idx="133018">
                  <c:v>-1.7751599999999999E-2</c:v>
                </c:pt>
                <c:pt idx="133019">
                  <c:v>-1.6319500000000001E-2</c:v>
                </c:pt>
                <c:pt idx="133020">
                  <c:v>-1.48976E-2</c:v>
                </c:pt>
                <c:pt idx="133021">
                  <c:v>-1.3487799999999999E-2</c:v>
                </c:pt>
                <c:pt idx="133022">
                  <c:v>-1.2091599999999999E-2</c:v>
                </c:pt>
                <c:pt idx="133023">
                  <c:v>-1.0710799999999999E-2</c:v>
                </c:pt>
                <c:pt idx="133024" formatCode="0.00E+00">
                  <c:v>-9.3469699999999996E-3</c:v>
                </c:pt>
                <c:pt idx="133025" formatCode="0.00E+00">
                  <c:v>-8.0016800000000006E-3</c:v>
                </c:pt>
                <c:pt idx="133026" formatCode="0.00E+00">
                  <c:v>-6.6764099999999998E-3</c:v>
                </c:pt>
                <c:pt idx="133027" formatCode="0.00E+00">
                  <c:v>-5.3726099999999999E-3</c:v>
                </c:pt>
                <c:pt idx="133028" formatCode="0.00E+00">
                  <c:v>-4.0916399999999997E-3</c:v>
                </c:pt>
                <c:pt idx="133029" formatCode="0.00E+00">
                  <c:v>-2.8348100000000001E-3</c:v>
                </c:pt>
                <c:pt idx="133030" formatCode="0.00E+00">
                  <c:v>-1.6033600000000001E-3</c:v>
                </c:pt>
                <c:pt idx="133031" formatCode="0.00E+00">
                  <c:v>-3.9847500000000002E-4</c:v>
                </c:pt>
                <c:pt idx="133032" formatCode="0.00E+00">
                  <c:v>7.7873899999999997E-4</c:v>
                </c:pt>
                <c:pt idx="133033" formatCode="0.00E+00">
                  <c:v>1.92724E-3</c:v>
                </c:pt>
                <c:pt idx="133034" formatCode="0.00E+00">
                  <c:v>3.0460700000000001E-3</c:v>
                </c:pt>
                <c:pt idx="133035" formatCode="0.00E+00">
                  <c:v>4.1343100000000004E-3</c:v>
                </c:pt>
                <c:pt idx="133036" formatCode="0.00E+00">
                  <c:v>5.1911600000000002E-3</c:v>
                </c:pt>
                <c:pt idx="133037" formatCode="0.00E+00">
                  <c:v>6.2158400000000003E-3</c:v>
                </c:pt>
                <c:pt idx="133038" formatCode="0.00E+00">
                  <c:v>7.2076900000000001E-3</c:v>
                </c:pt>
                <c:pt idx="133039" formatCode="0.00E+00">
                  <c:v>8.1660900000000008E-3</c:v>
                </c:pt>
                <c:pt idx="133040" formatCode="0.00E+00">
                  <c:v>9.0905199999999995E-3</c:v>
                </c:pt>
                <c:pt idx="133041" formatCode="0.00E+00">
                  <c:v>9.9804999999999998E-3</c:v>
                </c:pt>
                <c:pt idx="133042">
                  <c:v>1.08357E-2</c:v>
                </c:pt>
                <c:pt idx="133043">
                  <c:v>1.16557E-2</c:v>
                </c:pt>
                <c:pt idx="133044">
                  <c:v>1.24403E-2</c:v>
                </c:pt>
                <c:pt idx="133045">
                  <c:v>1.31895E-2</c:v>
                </c:pt>
                <c:pt idx="133046">
                  <c:v>1.3902899999999999E-2</c:v>
                </c:pt>
                <c:pt idx="133047">
                  <c:v>1.45807E-2</c:v>
                </c:pt>
                <c:pt idx="133048">
                  <c:v>1.5222899999999999E-2</c:v>
                </c:pt>
                <c:pt idx="133049">
                  <c:v>1.5829599999999999E-2</c:v>
                </c:pt>
                <c:pt idx="133050">
                  <c:v>1.6400999999999999E-2</c:v>
                </c:pt>
                <c:pt idx="133051">
                  <c:v>1.6937399999999998E-2</c:v>
                </c:pt>
                <c:pt idx="133052">
                  <c:v>1.74389E-2</c:v>
                </c:pt>
                <c:pt idx="133053">
                  <c:v>1.7906200000000001E-2</c:v>
                </c:pt>
                <c:pt idx="133054">
                  <c:v>1.8339500000000002E-2</c:v>
                </c:pt>
                <c:pt idx="133055">
                  <c:v>1.87394E-2</c:v>
                </c:pt>
                <c:pt idx="133056">
                  <c:v>1.9106399999999999E-2</c:v>
                </c:pt>
                <c:pt idx="133057">
                  <c:v>1.9441199999999999E-2</c:v>
                </c:pt>
                <c:pt idx="133058">
                  <c:v>1.9744500000000002E-2</c:v>
                </c:pt>
                <c:pt idx="133059">
                  <c:v>2.0017E-2</c:v>
                </c:pt>
                <c:pt idx="133060">
                  <c:v>2.02594E-2</c:v>
                </c:pt>
                <c:pt idx="133061">
                  <c:v>2.0472600000000001E-2</c:v>
                </c:pt>
                <c:pt idx="133062">
                  <c:v>2.0657499999999999E-2</c:v>
                </c:pt>
                <c:pt idx="133063">
                  <c:v>2.0814900000000001E-2</c:v>
                </c:pt>
                <c:pt idx="133064">
                  <c:v>2.09459E-2</c:v>
                </c:pt>
                <c:pt idx="133065">
                  <c:v>2.1051500000000001E-2</c:v>
                </c:pt>
                <c:pt idx="133066">
                  <c:v>2.1132600000000001E-2</c:v>
                </c:pt>
                <c:pt idx="133067">
                  <c:v>2.1190400000000002E-2</c:v>
                </c:pt>
                <c:pt idx="133068">
                  <c:v>2.1225899999999999E-2</c:v>
                </c:pt>
                <c:pt idx="133069">
                  <c:v>2.12403E-2</c:v>
                </c:pt>
                <c:pt idx="133070">
                  <c:v>2.1234699999999999E-2</c:v>
                </c:pt>
                <c:pt idx="133071">
                  <c:v>2.1210300000000001E-2</c:v>
                </c:pt>
                <c:pt idx="133072">
                  <c:v>2.1168300000000001E-2</c:v>
                </c:pt>
                <c:pt idx="133073">
                  <c:v>2.1109900000000001E-2</c:v>
                </c:pt>
                <c:pt idx="133074">
                  <c:v>2.1036300000000001E-2</c:v>
                </c:pt>
                <c:pt idx="133075">
                  <c:v>2.0948700000000001E-2</c:v>
                </c:pt>
                <c:pt idx="133076">
                  <c:v>2.0848499999999999E-2</c:v>
                </c:pt>
                <c:pt idx="133077">
                  <c:v>2.07368E-2</c:v>
                </c:pt>
                <c:pt idx="133078">
                  <c:v>2.0614799999999999E-2</c:v>
                </c:pt>
                <c:pt idx="133079">
                  <c:v>2.0483899999999999E-2</c:v>
                </c:pt>
                <c:pt idx="133080">
                  <c:v>2.0345200000000001E-2</c:v>
                </c:pt>
                <c:pt idx="133081">
                  <c:v>2.0200099999999999E-2</c:v>
                </c:pt>
                <c:pt idx="133082">
                  <c:v>2.0049600000000001E-2</c:v>
                </c:pt>
                <c:pt idx="133083">
                  <c:v>1.9895099999999999E-2</c:v>
                </c:pt>
                <c:pt idx="133084">
                  <c:v>1.97377E-2</c:v>
                </c:pt>
                <c:pt idx="133085">
                  <c:v>1.9578600000000002E-2</c:v>
                </c:pt>
                <c:pt idx="133086">
                  <c:v>1.9418999999999999E-2</c:v>
                </c:pt>
                <c:pt idx="133087">
                  <c:v>1.92599E-2</c:v>
                </c:pt>
                <c:pt idx="133088">
                  <c:v>1.9102600000000001E-2</c:v>
                </c:pt>
                <c:pt idx="133089">
                  <c:v>1.89479E-2</c:v>
                </c:pt>
                <c:pt idx="133090">
                  <c:v>1.8797100000000001E-2</c:v>
                </c:pt>
                <c:pt idx="133091">
                  <c:v>1.86511E-2</c:v>
                </c:pt>
                <c:pt idx="133092">
                  <c:v>1.85109E-2</c:v>
                </c:pt>
                <c:pt idx="133093">
                  <c:v>1.8377500000000001E-2</c:v>
                </c:pt>
                <c:pt idx="133094">
                  <c:v>1.82516E-2</c:v>
                </c:pt>
                <c:pt idx="133095">
                  <c:v>1.81342E-2</c:v>
                </c:pt>
                <c:pt idx="133096">
                  <c:v>1.80261E-2</c:v>
                </c:pt>
                <c:pt idx="133097">
                  <c:v>1.7927999999999999E-2</c:v>
                </c:pt>
                <c:pt idx="133098">
                  <c:v>1.7840700000000001E-2</c:v>
                </c:pt>
                <c:pt idx="133099">
                  <c:v>1.77649E-2</c:v>
                </c:pt>
                <c:pt idx="133100">
                  <c:v>1.7701000000000001E-2</c:v>
                </c:pt>
                <c:pt idx="133101">
                  <c:v>1.76498E-2</c:v>
                </c:pt>
                <c:pt idx="133102">
                  <c:v>1.7611700000000001E-2</c:v>
                </c:pt>
                <c:pt idx="133103">
                  <c:v>1.7587100000000001E-2</c:v>
                </c:pt>
                <c:pt idx="133104">
                  <c:v>1.7576600000000001E-2</c:v>
                </c:pt>
                <c:pt idx="133105">
                  <c:v>1.75803E-2</c:v>
                </c:pt>
                <c:pt idx="133106">
                  <c:v>1.7598599999999999E-2</c:v>
                </c:pt>
                <c:pt idx="133107">
                  <c:v>1.76317E-2</c:v>
                </c:pt>
                <c:pt idx="133108">
                  <c:v>1.7679799999999999E-2</c:v>
                </c:pt>
                <c:pt idx="133109">
                  <c:v>1.7742999999999998E-2</c:v>
                </c:pt>
                <c:pt idx="133110">
                  <c:v>1.7821300000000002E-2</c:v>
                </c:pt>
                <c:pt idx="133111">
                  <c:v>1.7914699999999999E-2</c:v>
                </c:pt>
                <c:pt idx="133112">
                  <c:v>1.80232E-2</c:v>
                </c:pt>
                <c:pt idx="133113">
                  <c:v>1.8146599999999999E-2</c:v>
                </c:pt>
                <c:pt idx="133114">
                  <c:v>1.82848E-2</c:v>
                </c:pt>
                <c:pt idx="133115">
                  <c:v>1.84374E-2</c:v>
                </c:pt>
                <c:pt idx="133116">
                  <c:v>1.8604099999999998E-2</c:v>
                </c:pt>
                <c:pt idx="133117">
                  <c:v>1.8784700000000001E-2</c:v>
                </c:pt>
                <c:pt idx="133118">
                  <c:v>1.8978600000000002E-2</c:v>
                </c:pt>
                <c:pt idx="133119">
                  <c:v>1.9185500000000001E-2</c:v>
                </c:pt>
                <c:pt idx="133120">
                  <c:v>1.94047E-2</c:v>
                </c:pt>
                <c:pt idx="133121">
                  <c:v>1.96356E-2</c:v>
                </c:pt>
                <c:pt idx="133122">
                  <c:v>1.9877700000000002E-2</c:v>
                </c:pt>
                <c:pt idx="133123">
                  <c:v>2.0130100000000001E-2</c:v>
                </c:pt>
                <c:pt idx="133124">
                  <c:v>2.0392299999999999E-2</c:v>
                </c:pt>
                <c:pt idx="133125">
                  <c:v>2.0663299999999999E-2</c:v>
                </c:pt>
                <c:pt idx="133126">
                  <c:v>2.09423E-2</c:v>
                </c:pt>
                <c:pt idx="133127">
                  <c:v>2.1228500000000001E-2</c:v>
                </c:pt>
                <c:pt idx="133128">
                  <c:v>2.1520899999999999E-2</c:v>
                </c:pt>
                <c:pt idx="133129">
                  <c:v>2.1818500000000001E-2</c:v>
                </c:pt>
                <c:pt idx="133130">
                  <c:v>2.2120399999999998E-2</c:v>
                </c:pt>
                <c:pt idx="133131">
                  <c:v>2.2425400000000002E-2</c:v>
                </c:pt>
                <c:pt idx="133132">
                  <c:v>2.27324E-2</c:v>
                </c:pt>
                <c:pt idx="133133">
                  <c:v>2.3040399999999999E-2</c:v>
                </c:pt>
                <c:pt idx="133134">
                  <c:v>2.33482E-2</c:v>
                </c:pt>
                <c:pt idx="133135">
                  <c:v>2.3654600000000001E-2</c:v>
                </c:pt>
                <c:pt idx="133136">
                  <c:v>2.3958400000000001E-2</c:v>
                </c:pt>
                <c:pt idx="133137">
                  <c:v>2.4258399999999999E-2</c:v>
                </c:pt>
                <c:pt idx="133138">
                  <c:v>2.45533E-2</c:v>
                </c:pt>
                <c:pt idx="133139">
                  <c:v>2.48419E-2</c:v>
                </c:pt>
                <c:pt idx="133140">
                  <c:v>2.5122800000000001E-2</c:v>
                </c:pt>
                <c:pt idx="133141">
                  <c:v>2.5394799999999999E-2</c:v>
                </c:pt>
                <c:pt idx="133142">
                  <c:v>2.5656600000000002E-2</c:v>
                </c:pt>
                <c:pt idx="133143">
                  <c:v>2.5906800000000001E-2</c:v>
                </c:pt>
                <c:pt idx="133144">
                  <c:v>2.6144199999999999E-2</c:v>
                </c:pt>
                <c:pt idx="133145">
                  <c:v>2.6367399999999999E-2</c:v>
                </c:pt>
                <c:pt idx="133146">
                  <c:v>2.6575100000000001E-2</c:v>
                </c:pt>
                <c:pt idx="133147">
                  <c:v>2.6766000000000002E-2</c:v>
                </c:pt>
                <c:pt idx="133148">
                  <c:v>2.6938799999999999E-2</c:v>
                </c:pt>
                <c:pt idx="133149">
                  <c:v>2.7092100000000001E-2</c:v>
                </c:pt>
                <c:pt idx="133150">
                  <c:v>2.72249E-2</c:v>
                </c:pt>
                <c:pt idx="133151">
                  <c:v>2.7335600000000002E-2</c:v>
                </c:pt>
                <c:pt idx="133152">
                  <c:v>2.7423300000000001E-2</c:v>
                </c:pt>
                <c:pt idx="133153">
                  <c:v>2.7486500000000001E-2</c:v>
                </c:pt>
                <c:pt idx="133154">
                  <c:v>2.7524099999999999E-2</c:v>
                </c:pt>
                <c:pt idx="133155">
                  <c:v>2.7535E-2</c:v>
                </c:pt>
                <c:pt idx="133156">
                  <c:v>2.7518000000000001E-2</c:v>
                </c:pt>
                <c:pt idx="133157">
                  <c:v>2.7472099999999999E-2</c:v>
                </c:pt>
                <c:pt idx="133158">
                  <c:v>2.7396E-2</c:v>
                </c:pt>
                <c:pt idx="133159">
                  <c:v>2.7289000000000001E-2</c:v>
                </c:pt>
                <c:pt idx="133160">
                  <c:v>2.7149900000000001E-2</c:v>
                </c:pt>
                <c:pt idx="133161">
                  <c:v>2.69778E-2</c:v>
                </c:pt>
                <c:pt idx="133162">
                  <c:v>2.6771799999999998E-2</c:v>
                </c:pt>
                <c:pt idx="133163">
                  <c:v>2.6531200000000001E-2</c:v>
                </c:pt>
                <c:pt idx="133164">
                  <c:v>2.6255000000000001E-2</c:v>
                </c:pt>
                <c:pt idx="133165">
                  <c:v>2.59426E-2</c:v>
                </c:pt>
                <c:pt idx="133166">
                  <c:v>2.5593299999999999E-2</c:v>
                </c:pt>
                <c:pt idx="133167">
                  <c:v>2.52065E-2</c:v>
                </c:pt>
                <c:pt idx="133168">
                  <c:v>2.4781600000000001E-2</c:v>
                </c:pt>
                <c:pt idx="133169">
                  <c:v>2.4317999999999999E-2</c:v>
                </c:pt>
                <c:pt idx="133170">
                  <c:v>2.38155E-2</c:v>
                </c:pt>
                <c:pt idx="133171">
                  <c:v>2.3273499999999999E-2</c:v>
                </c:pt>
                <c:pt idx="133172">
                  <c:v>2.2691900000000001E-2</c:v>
                </c:pt>
                <c:pt idx="133173">
                  <c:v>2.2070300000000001E-2</c:v>
                </c:pt>
                <c:pt idx="133174">
                  <c:v>2.14086E-2</c:v>
                </c:pt>
                <c:pt idx="133175">
                  <c:v>2.0706700000000001E-2</c:v>
                </c:pt>
                <c:pt idx="133176">
                  <c:v>1.99645E-2</c:v>
                </c:pt>
                <c:pt idx="133177">
                  <c:v>1.91822E-2</c:v>
                </c:pt>
                <c:pt idx="133178">
                  <c:v>1.8359799999999999E-2</c:v>
                </c:pt>
                <c:pt idx="133179">
                  <c:v>1.7497599999999999E-2</c:v>
                </c:pt>
                <c:pt idx="133180">
                  <c:v>1.6595700000000001E-2</c:v>
                </c:pt>
                <c:pt idx="133181">
                  <c:v>1.5654600000000001E-2</c:v>
                </c:pt>
                <c:pt idx="133182">
                  <c:v>1.4674700000000001E-2</c:v>
                </c:pt>
                <c:pt idx="133183">
                  <c:v>1.3656400000000001E-2</c:v>
                </c:pt>
                <c:pt idx="133184">
                  <c:v>1.26003E-2</c:v>
                </c:pt>
                <c:pt idx="133185">
                  <c:v>1.1507099999999999E-2</c:v>
                </c:pt>
                <c:pt idx="133186">
                  <c:v>1.03774E-2</c:v>
                </c:pt>
                <c:pt idx="133187" formatCode="0.00E+00">
                  <c:v>9.2121500000000005E-3</c:v>
                </c:pt>
                <c:pt idx="133188" formatCode="0.00E+00">
                  <c:v>8.0121199999999993E-3</c:v>
                </c:pt>
                <c:pt idx="133189" formatCode="0.00E+00">
                  <c:v>6.7782600000000004E-3</c:v>
                </c:pt>
                <c:pt idx="133190" formatCode="0.00E+00">
                  <c:v>5.5115900000000002E-3</c:v>
                </c:pt>
                <c:pt idx="133191" formatCode="0.00E+00">
                  <c:v>4.2131900000000003E-3</c:v>
                </c:pt>
                <c:pt idx="133192" formatCode="0.00E+00">
                  <c:v>2.8842099999999999E-3</c:v>
                </c:pt>
                <c:pt idx="133193" formatCode="0.00E+00">
                  <c:v>1.5258800000000001E-3</c:v>
                </c:pt>
                <c:pt idx="133194" formatCode="0.00E+00">
                  <c:v>1.39467E-4</c:v>
                </c:pt>
                <c:pt idx="133195" formatCode="0.00E+00">
                  <c:v>-1.27366E-3</c:v>
                </c:pt>
                <c:pt idx="133196" formatCode="0.00E+00">
                  <c:v>-2.71208E-3</c:v>
                </c:pt>
                <c:pt idx="133197" formatCode="0.00E+00">
                  <c:v>-4.1743199999999996E-3</c:v>
                </c:pt>
                <c:pt idx="133198" formatCode="0.00E+00">
                  <c:v>-5.6588400000000001E-3</c:v>
                </c:pt>
                <c:pt idx="133199" formatCode="0.00E+00">
                  <c:v>-7.1640300000000001E-3</c:v>
                </c:pt>
                <c:pt idx="133200" formatCode="0.00E+00">
                  <c:v>-8.6882299999999999E-3</c:v>
                </c:pt>
                <c:pt idx="133201">
                  <c:v>-1.02297E-2</c:v>
                </c:pt>
                <c:pt idx="133202">
                  <c:v>-1.17868E-2</c:v>
                </c:pt>
                <c:pt idx="133203">
                  <c:v>-1.33575E-2</c:v>
                </c:pt>
                <c:pt idx="133204">
                  <c:v>-1.4940200000000001E-2</c:v>
                </c:pt>
                <c:pt idx="133205">
                  <c:v>-1.65328E-2</c:v>
                </c:pt>
                <c:pt idx="133206">
                  <c:v>-1.8133400000000001E-2</c:v>
                </c:pt>
                <c:pt idx="133207">
                  <c:v>-1.9740000000000001E-2</c:v>
                </c:pt>
                <c:pt idx="133208">
                  <c:v>-2.1350600000000001E-2</c:v>
                </c:pt>
                <c:pt idx="133209">
                  <c:v>-2.29631E-2</c:v>
                </c:pt>
                <c:pt idx="133210">
                  <c:v>-2.45755E-2</c:v>
                </c:pt>
                <c:pt idx="133211">
                  <c:v>-2.61856E-2</c:v>
                </c:pt>
                <c:pt idx="133212">
                  <c:v>-2.7791300000000001E-2</c:v>
                </c:pt>
                <c:pt idx="133213">
                  <c:v>-2.93905E-2</c:v>
                </c:pt>
                <c:pt idx="133214">
                  <c:v>-3.0980899999999999E-2</c:v>
                </c:pt>
                <c:pt idx="133215">
                  <c:v>-3.25603E-2</c:v>
                </c:pt>
                <c:pt idx="133216">
                  <c:v>-3.4126700000000003E-2</c:v>
                </c:pt>
                <c:pt idx="133217">
                  <c:v>-3.5677599999999997E-2</c:v>
                </c:pt>
                <c:pt idx="133218">
                  <c:v>-3.7211000000000001E-2</c:v>
                </c:pt>
                <c:pt idx="133219">
                  <c:v>-3.8724700000000001E-2</c:v>
                </c:pt>
                <c:pt idx="133220">
                  <c:v>-4.0216300000000003E-2</c:v>
                </c:pt>
                <c:pt idx="133221">
                  <c:v>-4.1683699999999997E-2</c:v>
                </c:pt>
                <c:pt idx="133222">
                  <c:v>-4.3124700000000002E-2</c:v>
                </c:pt>
                <c:pt idx="133223">
                  <c:v>-4.4537199999999999E-2</c:v>
                </c:pt>
                <c:pt idx="133224">
                  <c:v>-4.5918899999999999E-2</c:v>
                </c:pt>
                <c:pt idx="133225">
                  <c:v>-4.7267799999999999E-2</c:v>
                </c:pt>
                <c:pt idx="133226">
                  <c:v>-4.8581600000000003E-2</c:v>
                </c:pt>
                <c:pt idx="133227">
                  <c:v>-4.9858300000000001E-2</c:v>
                </c:pt>
                <c:pt idx="133228">
                  <c:v>-5.1095799999999997E-2</c:v>
                </c:pt>
                <c:pt idx="133229">
                  <c:v>-5.2292199999999997E-2</c:v>
                </c:pt>
                <c:pt idx="133230">
                  <c:v>-5.3445399999999997E-2</c:v>
                </c:pt>
                <c:pt idx="133231">
                  <c:v>-5.4553400000000002E-2</c:v>
                </c:pt>
                <c:pt idx="133232">
                  <c:v>-5.5614400000000001E-2</c:v>
                </c:pt>
                <c:pt idx="133233">
                  <c:v>-5.6626500000000003E-2</c:v>
                </c:pt>
                <c:pt idx="133234">
                  <c:v>-5.7588E-2</c:v>
                </c:pt>
                <c:pt idx="133235">
                  <c:v>-5.8496899999999998E-2</c:v>
                </c:pt>
                <c:pt idx="133236">
                  <c:v>-5.93517E-2</c:v>
                </c:pt>
                <c:pt idx="133237">
                  <c:v>-6.0150799999999997E-2</c:v>
                </c:pt>
                <c:pt idx="133238">
                  <c:v>-6.0892399999999999E-2</c:v>
                </c:pt>
                <c:pt idx="133239">
                  <c:v>-6.1575199999999997E-2</c:v>
                </c:pt>
                <c:pt idx="133240">
                  <c:v>-6.2197700000000002E-2</c:v>
                </c:pt>
                <c:pt idx="133241">
                  <c:v>-6.2758599999999998E-2</c:v>
                </c:pt>
                <c:pt idx="133242">
                  <c:v>-6.3256400000000004E-2</c:v>
                </c:pt>
                <c:pt idx="133243">
                  <c:v>-6.3690099999999999E-2</c:v>
                </c:pt>
                <c:pt idx="133244">
                  <c:v>-6.4058500000000004E-2</c:v>
                </c:pt>
                <c:pt idx="133245">
                  <c:v>-6.4360399999999998E-2</c:v>
                </c:pt>
                <c:pt idx="133246">
                  <c:v>-6.4595E-2</c:v>
                </c:pt>
                <c:pt idx="133247">
                  <c:v>-6.4761399999999997E-2</c:v>
                </c:pt>
                <c:pt idx="133248">
                  <c:v>-6.4858700000000005E-2</c:v>
                </c:pt>
                <c:pt idx="133249">
                  <c:v>-6.4886200000000005E-2</c:v>
                </c:pt>
                <c:pt idx="133250">
                  <c:v>-6.4843300000000006E-2</c:v>
                </c:pt>
                <c:pt idx="133251">
                  <c:v>-6.4729400000000006E-2</c:v>
                </c:pt>
                <c:pt idx="133252">
                  <c:v>-6.4544099999999993E-2</c:v>
                </c:pt>
                <c:pt idx="133253">
                  <c:v>-6.42871E-2</c:v>
                </c:pt>
                <c:pt idx="133254">
                  <c:v>-6.3958000000000001E-2</c:v>
                </c:pt>
                <c:pt idx="133255">
                  <c:v>-6.3556799999999997E-2</c:v>
                </c:pt>
                <c:pt idx="133256">
                  <c:v>-6.3083399999999998E-2</c:v>
                </c:pt>
                <c:pt idx="133257">
                  <c:v>-6.2537700000000002E-2</c:v>
                </c:pt>
                <c:pt idx="133258">
                  <c:v>-6.19199E-2</c:v>
                </c:pt>
                <c:pt idx="133259">
                  <c:v>-6.1230199999999999E-2</c:v>
                </c:pt>
                <c:pt idx="133260">
                  <c:v>-6.0469099999999998E-2</c:v>
                </c:pt>
                <c:pt idx="133261">
                  <c:v>-5.9636700000000001E-2</c:v>
                </c:pt>
                <c:pt idx="133262">
                  <c:v>-5.8733800000000003E-2</c:v>
                </c:pt>
                <c:pt idx="133263">
                  <c:v>-5.7760800000000001E-2</c:v>
                </c:pt>
                <c:pt idx="133264">
                  <c:v>-5.6718600000000001E-2</c:v>
                </c:pt>
                <c:pt idx="133265">
                  <c:v>-5.5607900000000002E-2</c:v>
                </c:pt>
                <c:pt idx="133266">
                  <c:v>-5.4429499999999999E-2</c:v>
                </c:pt>
                <c:pt idx="133267">
                  <c:v>-5.3184599999999999E-2</c:v>
                </c:pt>
                <c:pt idx="133268">
                  <c:v>-5.1874200000000002E-2</c:v>
                </c:pt>
                <c:pt idx="133269">
                  <c:v>-5.04994E-2</c:v>
                </c:pt>
                <c:pt idx="133270">
                  <c:v>-4.9061599999999997E-2</c:v>
                </c:pt>
                <c:pt idx="133271">
                  <c:v>-4.7562100000000003E-2</c:v>
                </c:pt>
                <c:pt idx="133272">
                  <c:v>-4.6002399999999999E-2</c:v>
                </c:pt>
                <c:pt idx="133273">
                  <c:v>-4.4383899999999997E-2</c:v>
                </c:pt>
                <c:pt idx="133274">
                  <c:v>-4.2708299999999998E-2</c:v>
                </c:pt>
                <c:pt idx="133275">
                  <c:v>-4.0977399999999997E-2</c:v>
                </c:pt>
                <c:pt idx="133276">
                  <c:v>-3.91928E-2</c:v>
                </c:pt>
                <c:pt idx="133277">
                  <c:v>-3.7356500000000001E-2</c:v>
                </c:pt>
                <c:pt idx="133278">
                  <c:v>-3.5470300000000003E-2</c:v>
                </c:pt>
                <c:pt idx="133279">
                  <c:v>-3.3536400000000001E-2</c:v>
                </c:pt>
                <c:pt idx="133280">
                  <c:v>-3.15567E-2</c:v>
                </c:pt>
                <c:pt idx="133281">
                  <c:v>-2.9533400000000001E-2</c:v>
                </c:pt>
                <c:pt idx="133282">
                  <c:v>-2.7468800000000002E-2</c:v>
                </c:pt>
                <c:pt idx="133283">
                  <c:v>-2.5364999999999999E-2</c:v>
                </c:pt>
                <c:pt idx="133284">
                  <c:v>-2.3224499999999999E-2</c:v>
                </c:pt>
                <c:pt idx="133285">
                  <c:v>-2.1049600000000002E-2</c:v>
                </c:pt>
                <c:pt idx="133286">
                  <c:v>-1.88427E-2</c:v>
                </c:pt>
                <c:pt idx="133287">
                  <c:v>-1.66064E-2</c:v>
                </c:pt>
                <c:pt idx="133288">
                  <c:v>-1.4343099999999999E-2</c:v>
                </c:pt>
                <c:pt idx="133289">
                  <c:v>-1.20555E-2</c:v>
                </c:pt>
                <c:pt idx="133290" formatCode="0.00E+00">
                  <c:v>-9.7462E-3</c:v>
                </c:pt>
                <c:pt idx="133291" formatCode="0.00E+00">
                  <c:v>-7.4177999999999996E-3</c:v>
                </c:pt>
                <c:pt idx="133292" formatCode="0.00E+00">
                  <c:v>-5.0730000000000003E-3</c:v>
                </c:pt>
                <c:pt idx="133293" formatCode="0.00E+00">
                  <c:v>-2.7145300000000002E-3</c:v>
                </c:pt>
                <c:pt idx="133294" formatCode="0.00E+00">
                  <c:v>-3.45118E-4</c:v>
                </c:pt>
                <c:pt idx="133295" formatCode="0.00E+00">
                  <c:v>2.0324800000000001E-3</c:v>
                </c:pt>
                <c:pt idx="133296" formatCode="0.00E+00">
                  <c:v>4.4154900000000002E-3</c:v>
                </c:pt>
                <c:pt idx="133297" formatCode="0.00E+00">
                  <c:v>6.80111E-3</c:v>
                </c:pt>
                <c:pt idx="133298" formatCode="0.00E+00">
                  <c:v>9.1865599999999999E-3</c:v>
                </c:pt>
                <c:pt idx="133299">
                  <c:v>1.1568999999999999E-2</c:v>
                </c:pt>
                <c:pt idx="133300">
                  <c:v>1.39457E-2</c:v>
                </c:pt>
                <c:pt idx="133301">
                  <c:v>1.63138E-2</c:v>
                </c:pt>
                <c:pt idx="133302">
                  <c:v>1.86705E-2</c:v>
                </c:pt>
                <c:pt idx="133303">
                  <c:v>2.10131E-2</c:v>
                </c:pt>
                <c:pt idx="133304">
                  <c:v>2.33387E-2</c:v>
                </c:pt>
                <c:pt idx="133305">
                  <c:v>2.56446E-2</c:v>
                </c:pt>
                <c:pt idx="133306">
                  <c:v>2.7928000000000001E-2</c:v>
                </c:pt>
                <c:pt idx="133307">
                  <c:v>3.0186299999999999E-2</c:v>
                </c:pt>
                <c:pt idx="133308">
                  <c:v>3.2416800000000003E-2</c:v>
                </c:pt>
                <c:pt idx="133309">
                  <c:v>3.4616800000000003E-2</c:v>
                </c:pt>
                <c:pt idx="133310">
                  <c:v>3.6783799999999998E-2</c:v>
                </c:pt>
                <c:pt idx="133311">
                  <c:v>3.8914999999999998E-2</c:v>
                </c:pt>
                <c:pt idx="133312">
                  <c:v>4.1008099999999999E-2</c:v>
                </c:pt>
                <c:pt idx="133313">
                  <c:v>4.3060599999999997E-2</c:v>
                </c:pt>
                <c:pt idx="133314">
                  <c:v>4.5069900000000003E-2</c:v>
                </c:pt>
                <c:pt idx="133315">
                  <c:v>4.7033699999999998E-2</c:v>
                </c:pt>
                <c:pt idx="133316">
                  <c:v>4.8949800000000002E-2</c:v>
                </c:pt>
                <c:pt idx="133317">
                  <c:v>5.0815699999999998E-2</c:v>
                </c:pt>
                <c:pt idx="133318">
                  <c:v>5.26294E-2</c:v>
                </c:pt>
                <c:pt idx="133319">
                  <c:v>5.4388699999999998E-2</c:v>
                </c:pt>
                <c:pt idx="133320">
                  <c:v>5.6091599999999998E-2</c:v>
                </c:pt>
                <c:pt idx="133321">
                  <c:v>5.7736000000000003E-2</c:v>
                </c:pt>
                <c:pt idx="133322">
                  <c:v>5.9319999999999998E-2</c:v>
                </c:pt>
                <c:pt idx="133323">
                  <c:v>6.0841800000000001E-2</c:v>
                </c:pt>
                <c:pt idx="133324">
                  <c:v>6.2299599999999997E-2</c:v>
                </c:pt>
                <c:pt idx="133325">
                  <c:v>6.3691700000000004E-2</c:v>
                </c:pt>
                <c:pt idx="133326">
                  <c:v>6.5016500000000005E-2</c:v>
                </c:pt>
                <c:pt idx="133327">
                  <c:v>6.6272600000000001E-2</c:v>
                </c:pt>
                <c:pt idx="133328">
                  <c:v>6.7458400000000002E-2</c:v>
                </c:pt>
                <c:pt idx="133329">
                  <c:v>6.85727E-2</c:v>
                </c:pt>
                <c:pt idx="133330">
                  <c:v>6.9614200000000001E-2</c:v>
                </c:pt>
                <c:pt idx="133331">
                  <c:v>7.0581699999999997E-2</c:v>
                </c:pt>
                <c:pt idx="133332">
                  <c:v>7.1474300000000004E-2</c:v>
                </c:pt>
                <c:pt idx="133333">
                  <c:v>7.2290800000000002E-2</c:v>
                </c:pt>
                <c:pt idx="133334">
                  <c:v>7.3030499999999998E-2</c:v>
                </c:pt>
                <c:pt idx="133335">
                  <c:v>7.3692499999999994E-2</c:v>
                </c:pt>
                <c:pt idx="133336">
                  <c:v>7.4276300000000003E-2</c:v>
                </c:pt>
                <c:pt idx="133337">
                  <c:v>7.4781200000000006E-2</c:v>
                </c:pt>
                <c:pt idx="133338">
                  <c:v>7.5206800000000004E-2</c:v>
                </c:pt>
                <c:pt idx="133339">
                  <c:v>7.5552599999999998E-2</c:v>
                </c:pt>
                <c:pt idx="133340">
                  <c:v>7.5818399999999994E-2</c:v>
                </c:pt>
                <c:pt idx="133341">
                  <c:v>7.6004100000000005E-2</c:v>
                </c:pt>
                <c:pt idx="133342">
                  <c:v>7.6109499999999997E-2</c:v>
                </c:pt>
                <c:pt idx="133343">
                  <c:v>7.61347E-2</c:v>
                </c:pt>
                <c:pt idx="133344">
                  <c:v>7.60797E-2</c:v>
                </c:pt>
                <c:pt idx="133345">
                  <c:v>7.5944899999999996E-2</c:v>
                </c:pt>
                <c:pt idx="133346">
                  <c:v>7.5730599999999995E-2</c:v>
                </c:pt>
                <c:pt idx="133347">
                  <c:v>7.5437100000000007E-2</c:v>
                </c:pt>
                <c:pt idx="133348">
                  <c:v>7.5064900000000004E-2</c:v>
                </c:pt>
                <c:pt idx="133349">
                  <c:v>7.4614799999999995E-2</c:v>
                </c:pt>
                <c:pt idx="133350">
                  <c:v>7.4087399999999998E-2</c:v>
                </c:pt>
                <c:pt idx="133351">
                  <c:v>7.3483499999999993E-2</c:v>
                </c:pt>
                <c:pt idx="133352">
                  <c:v>7.2803900000000005E-2</c:v>
                </c:pt>
                <c:pt idx="133353">
                  <c:v>7.2049799999999997E-2</c:v>
                </c:pt>
                <c:pt idx="133354">
                  <c:v>7.1221999999999994E-2</c:v>
                </c:pt>
                <c:pt idx="133355">
                  <c:v>7.0321900000000007E-2</c:v>
                </c:pt>
                <c:pt idx="133356">
                  <c:v>6.9350700000000001E-2</c:v>
                </c:pt>
                <c:pt idx="133357">
                  <c:v>6.8309599999999998E-2</c:v>
                </c:pt>
                <c:pt idx="133358">
                  <c:v>6.7200200000000002E-2</c:v>
                </c:pt>
                <c:pt idx="133359">
                  <c:v>6.6023799999999994E-2</c:v>
                </c:pt>
                <c:pt idx="133360">
                  <c:v>6.4782000000000006E-2</c:v>
                </c:pt>
                <c:pt idx="133361">
                  <c:v>6.3476599999999994E-2</c:v>
                </c:pt>
                <c:pt idx="133362">
                  <c:v>6.21091E-2</c:v>
                </c:pt>
                <c:pt idx="133363">
                  <c:v>6.0681499999999999E-2</c:v>
                </c:pt>
                <c:pt idx="133364">
                  <c:v>5.9195400000000002E-2</c:v>
                </c:pt>
                <c:pt idx="133365">
                  <c:v>5.76529E-2</c:v>
                </c:pt>
                <c:pt idx="133366">
                  <c:v>5.6055899999999999E-2</c:v>
                </c:pt>
                <c:pt idx="133367">
                  <c:v>5.4406400000000001E-2</c:v>
                </c:pt>
                <c:pt idx="133368">
                  <c:v>5.2706500000000003E-2</c:v>
                </c:pt>
                <c:pt idx="133369">
                  <c:v>5.0958400000000001E-2</c:v>
                </c:pt>
                <c:pt idx="133370">
                  <c:v>4.9164199999999998E-2</c:v>
                </c:pt>
                <c:pt idx="133371">
                  <c:v>4.7326199999999999E-2</c:v>
                </c:pt>
                <c:pt idx="133372">
                  <c:v>4.5446599999999997E-2</c:v>
                </c:pt>
                <c:pt idx="133373">
                  <c:v>4.3527799999999998E-2</c:v>
                </c:pt>
                <c:pt idx="133374">
                  <c:v>4.1571999999999998E-2</c:v>
                </c:pt>
                <c:pt idx="133375">
                  <c:v>3.95818E-2</c:v>
                </c:pt>
                <c:pt idx="133376">
                  <c:v>3.7559299999999997E-2</c:v>
                </c:pt>
                <c:pt idx="133377">
                  <c:v>3.5507200000000003E-2</c:v>
                </c:pt>
                <c:pt idx="133378">
                  <c:v>3.3427800000000001E-2</c:v>
                </c:pt>
                <c:pt idx="133379">
                  <c:v>3.1323700000000003E-2</c:v>
                </c:pt>
                <c:pt idx="133380">
                  <c:v>2.91972E-2</c:v>
                </c:pt>
                <c:pt idx="133381">
                  <c:v>2.7050999999999999E-2</c:v>
                </c:pt>
                <c:pt idx="133382">
                  <c:v>2.48875E-2</c:v>
                </c:pt>
                <c:pt idx="133383">
                  <c:v>2.2709199999999999E-2</c:v>
                </c:pt>
                <c:pt idx="133384">
                  <c:v>2.0518700000000001E-2</c:v>
                </c:pt>
                <c:pt idx="133385">
                  <c:v>1.8318299999999999E-2</c:v>
                </c:pt>
                <c:pt idx="133386">
                  <c:v>1.6110800000000002E-2</c:v>
                </c:pt>
                <c:pt idx="133387">
                  <c:v>1.3898499999999999E-2</c:v>
                </c:pt>
                <c:pt idx="133388">
                  <c:v>1.1683900000000001E-2</c:v>
                </c:pt>
                <c:pt idx="133389" formatCode="0.00E+00">
                  <c:v>9.4695400000000002E-3</c:v>
                </c:pt>
                <c:pt idx="133390" formatCode="0.00E+00">
                  <c:v>7.2578199999999999E-3</c:v>
                </c:pt>
                <c:pt idx="133391" formatCode="0.00E+00">
                  <c:v>5.0511799999999997E-3</c:v>
                </c:pt>
                <c:pt idx="133392" formatCode="0.00E+00">
                  <c:v>2.8520300000000002E-3</c:v>
                </c:pt>
                <c:pt idx="133393" formatCode="0.00E+00">
                  <c:v>6.6274699999999999E-4</c:v>
                </c:pt>
                <c:pt idx="133394" formatCode="0.00E+00">
                  <c:v>-1.5143299999999999E-3</c:v>
                </c:pt>
                <c:pt idx="133395" formatCode="0.00E+00">
                  <c:v>-3.67688E-3</c:v>
                </c:pt>
                <c:pt idx="133396" formatCode="0.00E+00">
                  <c:v>-5.8226299999999996E-3</c:v>
                </c:pt>
                <c:pt idx="133397" formatCode="0.00E+00">
                  <c:v>-7.9493500000000009E-3</c:v>
                </c:pt>
                <c:pt idx="133398">
                  <c:v>-1.0054799999999999E-2</c:v>
                </c:pt>
                <c:pt idx="133399">
                  <c:v>-1.2136900000000001E-2</c:v>
                </c:pt>
                <c:pt idx="133400">
                  <c:v>-1.4193600000000001E-2</c:v>
                </c:pt>
                <c:pt idx="133401">
                  <c:v>-1.62226E-2</c:v>
                </c:pt>
                <c:pt idx="133402">
                  <c:v>-1.8222200000000001E-2</c:v>
                </c:pt>
                <c:pt idx="133403">
                  <c:v>-2.0190199999999998E-2</c:v>
                </c:pt>
                <c:pt idx="133404">
                  <c:v>-2.2124899999999999E-2</c:v>
                </c:pt>
                <c:pt idx="133405">
                  <c:v>-2.4024400000000001E-2</c:v>
                </c:pt>
                <c:pt idx="133406">
                  <c:v>-2.5886800000000001E-2</c:v>
                </c:pt>
                <c:pt idx="133407">
                  <c:v>-2.7710599999999998E-2</c:v>
                </c:pt>
                <c:pt idx="133408">
                  <c:v>-2.9493999999999999E-2</c:v>
                </c:pt>
                <c:pt idx="133409">
                  <c:v>-3.12354E-2</c:v>
                </c:pt>
                <c:pt idx="133410">
                  <c:v>-3.2933499999999997E-2</c:v>
                </c:pt>
                <c:pt idx="133411">
                  <c:v>-3.4586600000000002E-2</c:v>
                </c:pt>
                <c:pt idx="133412">
                  <c:v>-3.6193400000000001E-2</c:v>
                </c:pt>
                <c:pt idx="133413">
                  <c:v>-3.77527E-2</c:v>
                </c:pt>
                <c:pt idx="133414">
                  <c:v>-3.9263100000000002E-2</c:v>
                </c:pt>
                <c:pt idx="133415">
                  <c:v>-4.0723500000000003E-2</c:v>
                </c:pt>
                <c:pt idx="133416">
                  <c:v>-4.2132900000000001E-2</c:v>
                </c:pt>
                <c:pt idx="133417">
                  <c:v>-4.3490099999999997E-2</c:v>
                </c:pt>
                <c:pt idx="133418">
                  <c:v>-4.4794399999999998E-2</c:v>
                </c:pt>
                <c:pt idx="133419">
                  <c:v>-4.6044700000000001E-2</c:v>
                </c:pt>
                <c:pt idx="133420">
                  <c:v>-4.7240299999999999E-2</c:v>
                </c:pt>
                <c:pt idx="133421">
                  <c:v>-4.83805E-2</c:v>
                </c:pt>
                <c:pt idx="133422">
                  <c:v>-4.9464599999999997E-2</c:v>
                </c:pt>
                <c:pt idx="133423">
                  <c:v>-5.0492099999999998E-2</c:v>
                </c:pt>
                <c:pt idx="133424">
                  <c:v>-5.1462599999999997E-2</c:v>
                </c:pt>
                <c:pt idx="133425">
                  <c:v>-5.2375400000000003E-2</c:v>
                </c:pt>
                <c:pt idx="133426">
                  <c:v>-5.32305E-2</c:v>
                </c:pt>
                <c:pt idx="133427">
                  <c:v>-5.40273E-2</c:v>
                </c:pt>
                <c:pt idx="133428">
                  <c:v>-5.4765899999999999E-2</c:v>
                </c:pt>
                <c:pt idx="133429">
                  <c:v>-5.5446000000000002E-2</c:v>
                </c:pt>
                <c:pt idx="133430">
                  <c:v>-5.6067699999999998E-2</c:v>
                </c:pt>
                <c:pt idx="133431">
                  <c:v>-5.6630899999999998E-2</c:v>
                </c:pt>
                <c:pt idx="133432">
                  <c:v>-5.7135699999999998E-2</c:v>
                </c:pt>
                <c:pt idx="133433">
                  <c:v>-5.7582399999999999E-2</c:v>
                </c:pt>
                <c:pt idx="133434">
                  <c:v>-5.7971000000000002E-2</c:v>
                </c:pt>
                <c:pt idx="133435">
                  <c:v>-5.8302100000000003E-2</c:v>
                </c:pt>
                <c:pt idx="133436">
                  <c:v>-5.8575799999999997E-2</c:v>
                </c:pt>
                <c:pt idx="133437">
                  <c:v>-5.8792700000000003E-2</c:v>
                </c:pt>
                <c:pt idx="133438">
                  <c:v>-5.8953199999999997E-2</c:v>
                </c:pt>
                <c:pt idx="133439">
                  <c:v>-5.9057900000000003E-2</c:v>
                </c:pt>
                <c:pt idx="133440">
                  <c:v>-5.9107399999999997E-2</c:v>
                </c:pt>
                <c:pt idx="133441">
                  <c:v>-5.9102399999999999E-2</c:v>
                </c:pt>
                <c:pt idx="133442">
                  <c:v>-5.9043600000000002E-2</c:v>
                </c:pt>
                <c:pt idx="133443">
                  <c:v>-5.8931799999999999E-2</c:v>
                </c:pt>
                <c:pt idx="133444">
                  <c:v>-5.8767899999999998E-2</c:v>
                </c:pt>
                <c:pt idx="133445">
                  <c:v>-5.8552600000000003E-2</c:v>
                </c:pt>
                <c:pt idx="133446">
                  <c:v>-5.8286999999999999E-2</c:v>
                </c:pt>
                <c:pt idx="133447">
                  <c:v>-5.7972000000000003E-2</c:v>
                </c:pt>
                <c:pt idx="133448">
                  <c:v>-5.7608699999999999E-2</c:v>
                </c:pt>
                <c:pt idx="133449">
                  <c:v>-5.7198100000000002E-2</c:v>
                </c:pt>
                <c:pt idx="133450">
                  <c:v>-5.6741300000000001E-2</c:v>
                </c:pt>
                <c:pt idx="133451">
                  <c:v>-5.6239400000000002E-2</c:v>
                </c:pt>
                <c:pt idx="133452">
                  <c:v>-5.5693699999999999E-2</c:v>
                </c:pt>
                <c:pt idx="133453">
                  <c:v>-5.5105399999999999E-2</c:v>
                </c:pt>
                <c:pt idx="133454">
                  <c:v>-5.4475599999999999E-2</c:v>
                </c:pt>
                <c:pt idx="133455">
                  <c:v>-5.3805699999999998E-2</c:v>
                </c:pt>
                <c:pt idx="133456">
                  <c:v>-5.3096900000000002E-2</c:v>
                </c:pt>
                <c:pt idx="133457">
                  <c:v>-5.2350599999999997E-2</c:v>
                </c:pt>
                <c:pt idx="133458">
                  <c:v>-5.1568200000000002E-2</c:v>
                </c:pt>
                <c:pt idx="133459">
                  <c:v>-5.0750799999999999E-2</c:v>
                </c:pt>
                <c:pt idx="133460">
                  <c:v>-4.99E-2</c:v>
                </c:pt>
                <c:pt idx="133461">
                  <c:v>-4.9017100000000001E-2</c:v>
                </c:pt>
                <c:pt idx="133462">
                  <c:v>-4.81035E-2</c:v>
                </c:pt>
                <c:pt idx="133463">
                  <c:v>-4.71607E-2</c:v>
                </c:pt>
                <c:pt idx="133464">
                  <c:v>-4.6189899999999999E-2</c:v>
                </c:pt>
                <c:pt idx="133465">
                  <c:v>-4.5192799999999998E-2</c:v>
                </c:pt>
                <c:pt idx="133466">
                  <c:v>-4.4170599999999997E-2</c:v>
                </c:pt>
                <c:pt idx="133467">
                  <c:v>-4.3124799999999998E-2</c:v>
                </c:pt>
                <c:pt idx="133468">
                  <c:v>-4.2056799999999998E-2</c:v>
                </c:pt>
                <c:pt idx="133469">
                  <c:v>-4.09681E-2</c:v>
                </c:pt>
                <c:pt idx="133470">
                  <c:v>-3.986E-2</c:v>
                </c:pt>
                <c:pt idx="133471">
                  <c:v>-3.8733999999999998E-2</c:v>
                </c:pt>
                <c:pt idx="133472">
                  <c:v>-3.75915E-2</c:v>
                </c:pt>
                <c:pt idx="133473">
                  <c:v>-3.6433800000000002E-2</c:v>
                </c:pt>
                <c:pt idx="133474">
                  <c:v>-3.5262000000000002E-2</c:v>
                </c:pt>
                <c:pt idx="133475">
                  <c:v>-3.4077099999999999E-2</c:v>
                </c:pt>
                <c:pt idx="133476">
                  <c:v>-3.2880300000000001E-2</c:v>
                </c:pt>
                <c:pt idx="133477">
                  <c:v>-3.1673100000000003E-2</c:v>
                </c:pt>
                <c:pt idx="133478">
                  <c:v>-3.0456899999999999E-2</c:v>
                </c:pt>
                <c:pt idx="133479">
                  <c:v>-2.92333E-2</c:v>
                </c:pt>
                <c:pt idx="133480">
                  <c:v>-2.8003799999999999E-2</c:v>
                </c:pt>
                <c:pt idx="133481">
                  <c:v>-2.6769899999999999E-2</c:v>
                </c:pt>
                <c:pt idx="133482">
                  <c:v>-2.5533E-2</c:v>
                </c:pt>
                <c:pt idx="133483">
                  <c:v>-2.4294400000000001E-2</c:v>
                </c:pt>
                <c:pt idx="133484">
                  <c:v>-2.30555E-2</c:v>
                </c:pt>
                <c:pt idx="133485">
                  <c:v>-2.18175E-2</c:v>
                </c:pt>
                <c:pt idx="133486">
                  <c:v>-2.0581700000000001E-2</c:v>
                </c:pt>
                <c:pt idx="133487">
                  <c:v>-1.9349499999999999E-2</c:v>
                </c:pt>
                <c:pt idx="133488">
                  <c:v>-1.8122099999999999E-2</c:v>
                </c:pt>
                <c:pt idx="133489">
                  <c:v>-1.6900600000000002E-2</c:v>
                </c:pt>
                <c:pt idx="133490">
                  <c:v>-1.5685899999999999E-2</c:v>
                </c:pt>
                <c:pt idx="133491">
                  <c:v>-1.4479499999999999E-2</c:v>
                </c:pt>
                <c:pt idx="133492">
                  <c:v>-1.32823E-2</c:v>
                </c:pt>
                <c:pt idx="133493">
                  <c:v>-1.20955E-2</c:v>
                </c:pt>
                <c:pt idx="133494">
                  <c:v>-1.09198E-2</c:v>
                </c:pt>
                <c:pt idx="133495" formatCode="0.00E+00">
                  <c:v>-9.7565199999999994E-3</c:v>
                </c:pt>
                <c:pt idx="133496" formatCode="0.00E+00">
                  <c:v>-8.6062399999999994E-3</c:v>
                </c:pt>
                <c:pt idx="133497" formatCode="0.00E+00">
                  <c:v>-7.4694000000000002E-3</c:v>
                </c:pt>
                <c:pt idx="133498" formatCode="0.00E+00">
                  <c:v>-6.3466399999999997E-3</c:v>
                </c:pt>
                <c:pt idx="133499" formatCode="0.00E+00">
                  <c:v>-5.2391199999999999E-3</c:v>
                </c:pt>
                <c:pt idx="133500" formatCode="0.00E+00">
                  <c:v>-4.1477900000000002E-3</c:v>
                </c:pt>
                <c:pt idx="133501" formatCode="0.00E+00">
                  <c:v>-3.07333E-3</c:v>
                </c:pt>
                <c:pt idx="133502" formatCode="0.00E+00">
                  <c:v>-2.0164100000000002E-3</c:v>
                </c:pt>
                <c:pt idx="133503" formatCode="0.00E+00">
                  <c:v>-9.7747099999999994E-4</c:v>
                </c:pt>
                <c:pt idx="133504" formatCode="0.00E+00">
                  <c:v>4.3352100000000001E-5</c:v>
                </c:pt>
                <c:pt idx="133505" formatCode="0.00E+00">
                  <c:v>1.0457699999999999E-3</c:v>
                </c:pt>
                <c:pt idx="133506" formatCode="0.00E+00">
                  <c:v>2.02915E-3</c:v>
                </c:pt>
                <c:pt idx="133507" formatCode="0.00E+00">
                  <c:v>2.99263E-3</c:v>
                </c:pt>
                <c:pt idx="133508" formatCode="0.00E+00">
                  <c:v>3.9356E-3</c:v>
                </c:pt>
                <c:pt idx="133509" formatCode="0.00E+00">
                  <c:v>4.8578700000000002E-3</c:v>
                </c:pt>
                <c:pt idx="133510" formatCode="0.00E+00">
                  <c:v>5.7592399999999997E-3</c:v>
                </c:pt>
                <c:pt idx="133511" formatCode="0.00E+00">
                  <c:v>6.6392999999999999E-3</c:v>
                </c:pt>
                <c:pt idx="133512" formatCode="0.00E+00">
                  <c:v>7.4977799999999999E-3</c:v>
                </c:pt>
                <c:pt idx="133513" formatCode="0.00E+00">
                  <c:v>8.33449E-3</c:v>
                </c:pt>
                <c:pt idx="133514" formatCode="0.00E+00">
                  <c:v>9.1491999999999997E-3</c:v>
                </c:pt>
                <c:pt idx="133515" formatCode="0.00E+00">
                  <c:v>9.9418900000000001E-3</c:v>
                </c:pt>
                <c:pt idx="133516">
                  <c:v>1.07124E-2</c:v>
                </c:pt>
                <c:pt idx="133517">
                  <c:v>1.14602E-2</c:v>
                </c:pt>
                <c:pt idx="133518">
                  <c:v>1.21855E-2</c:v>
                </c:pt>
                <c:pt idx="133519">
                  <c:v>1.2888999999999999E-2</c:v>
                </c:pt>
                <c:pt idx="133520">
                  <c:v>1.35707E-2</c:v>
                </c:pt>
                <c:pt idx="133521">
                  <c:v>1.4229199999999999E-2</c:v>
                </c:pt>
                <c:pt idx="133522">
                  <c:v>1.48626E-2</c:v>
                </c:pt>
                <c:pt idx="133523">
                  <c:v>1.5470599999999999E-2</c:v>
                </c:pt>
                <c:pt idx="133524">
                  <c:v>1.60556E-2</c:v>
                </c:pt>
                <c:pt idx="133525">
                  <c:v>1.6619999999999999E-2</c:v>
                </c:pt>
                <c:pt idx="133526">
                  <c:v>1.71649E-2</c:v>
                </c:pt>
                <c:pt idx="133527">
                  <c:v>1.76901E-2</c:v>
                </c:pt>
                <c:pt idx="133528">
                  <c:v>1.8195599999999999E-2</c:v>
                </c:pt>
                <c:pt idx="133529">
                  <c:v>1.86816E-2</c:v>
                </c:pt>
                <c:pt idx="133530">
                  <c:v>1.9148600000000002E-2</c:v>
                </c:pt>
                <c:pt idx="133531">
                  <c:v>1.95964E-2</c:v>
                </c:pt>
                <c:pt idx="133532">
                  <c:v>2.00252E-2</c:v>
                </c:pt>
                <c:pt idx="133533">
                  <c:v>2.0435100000000001E-2</c:v>
                </c:pt>
                <c:pt idx="133534">
                  <c:v>2.08261E-2</c:v>
                </c:pt>
                <c:pt idx="133535">
                  <c:v>2.1198000000000002E-2</c:v>
                </c:pt>
                <c:pt idx="133536">
                  <c:v>2.1550300000000001E-2</c:v>
                </c:pt>
                <c:pt idx="133537">
                  <c:v>2.1882599999999999E-2</c:v>
                </c:pt>
                <c:pt idx="133538">
                  <c:v>2.2194999999999999E-2</c:v>
                </c:pt>
                <c:pt idx="133539">
                  <c:v>2.24876E-2</c:v>
                </c:pt>
                <c:pt idx="133540">
                  <c:v>2.27604E-2</c:v>
                </c:pt>
                <c:pt idx="133541">
                  <c:v>2.3013499999999999E-2</c:v>
                </c:pt>
                <c:pt idx="133542">
                  <c:v>2.3247400000000001E-2</c:v>
                </c:pt>
                <c:pt idx="133543">
                  <c:v>2.3463500000000002E-2</c:v>
                </c:pt>
                <c:pt idx="133544">
                  <c:v>2.3663400000000001E-2</c:v>
                </c:pt>
                <c:pt idx="133545">
                  <c:v>2.3847799999999999E-2</c:v>
                </c:pt>
                <c:pt idx="133546">
                  <c:v>2.4015600000000002E-2</c:v>
                </c:pt>
                <c:pt idx="133547">
                  <c:v>2.41649E-2</c:v>
                </c:pt>
                <c:pt idx="133548">
                  <c:v>2.4294799999999998E-2</c:v>
                </c:pt>
                <c:pt idx="133549">
                  <c:v>2.4405300000000001E-2</c:v>
                </c:pt>
                <c:pt idx="133550">
                  <c:v>2.4496799999999999E-2</c:v>
                </c:pt>
                <c:pt idx="133551">
                  <c:v>2.4570499999999999E-2</c:v>
                </c:pt>
                <c:pt idx="133552">
                  <c:v>2.4628400000000002E-2</c:v>
                </c:pt>
                <c:pt idx="133553">
                  <c:v>2.4672900000000001E-2</c:v>
                </c:pt>
                <c:pt idx="133554">
                  <c:v>2.4705499999999998E-2</c:v>
                </c:pt>
                <c:pt idx="133555">
                  <c:v>2.4725199999999999E-2</c:v>
                </c:pt>
                <c:pt idx="133556">
                  <c:v>2.4729899999999999E-2</c:v>
                </c:pt>
                <c:pt idx="133557">
                  <c:v>2.47193E-2</c:v>
                </c:pt>
                <c:pt idx="133558">
                  <c:v>2.4695000000000002E-2</c:v>
                </c:pt>
                <c:pt idx="133559">
                  <c:v>2.4657800000000001E-2</c:v>
                </c:pt>
                <c:pt idx="133560">
                  <c:v>2.4606699999999999E-2</c:v>
                </c:pt>
                <c:pt idx="133561">
                  <c:v>2.4540200000000002E-2</c:v>
                </c:pt>
                <c:pt idx="133562">
                  <c:v>2.4457799999999998E-2</c:v>
                </c:pt>
                <c:pt idx="133563">
                  <c:v>2.436E-2</c:v>
                </c:pt>
                <c:pt idx="133564">
                  <c:v>2.4247700000000001E-2</c:v>
                </c:pt>
                <c:pt idx="133565">
                  <c:v>2.4121400000000001E-2</c:v>
                </c:pt>
                <c:pt idx="133566">
                  <c:v>2.3981800000000001E-2</c:v>
                </c:pt>
                <c:pt idx="133567">
                  <c:v>2.3829800000000002E-2</c:v>
                </c:pt>
                <c:pt idx="133568">
                  <c:v>2.36665E-2</c:v>
                </c:pt>
                <c:pt idx="133569">
                  <c:v>2.3492599999999999E-2</c:v>
                </c:pt>
                <c:pt idx="133570">
                  <c:v>2.33072E-2</c:v>
                </c:pt>
                <c:pt idx="133571">
                  <c:v>2.3108799999999999E-2</c:v>
                </c:pt>
                <c:pt idx="133572">
                  <c:v>2.2896300000000001E-2</c:v>
                </c:pt>
                <c:pt idx="133573">
                  <c:v>2.2670699999999998E-2</c:v>
                </c:pt>
                <c:pt idx="133574">
                  <c:v>2.2433700000000001E-2</c:v>
                </c:pt>
                <c:pt idx="133575">
                  <c:v>2.21868E-2</c:v>
                </c:pt>
                <c:pt idx="133576">
                  <c:v>2.19302E-2</c:v>
                </c:pt>
                <c:pt idx="133577">
                  <c:v>2.1662500000000001E-2</c:v>
                </c:pt>
                <c:pt idx="133578">
                  <c:v>2.13823E-2</c:v>
                </c:pt>
                <c:pt idx="133579">
                  <c:v>2.1089500000000001E-2</c:v>
                </c:pt>
                <c:pt idx="133580">
                  <c:v>2.0783699999999999E-2</c:v>
                </c:pt>
                <c:pt idx="133581">
                  <c:v>2.0463100000000001E-2</c:v>
                </c:pt>
                <c:pt idx="133582">
                  <c:v>2.0125500000000001E-2</c:v>
                </c:pt>
                <c:pt idx="133583">
                  <c:v>1.9768999999999998E-2</c:v>
                </c:pt>
                <c:pt idx="133584">
                  <c:v>1.9390999999999999E-2</c:v>
                </c:pt>
                <c:pt idx="133585">
                  <c:v>1.89889E-2</c:v>
                </c:pt>
                <c:pt idx="133586">
                  <c:v>1.8562599999999999E-2</c:v>
                </c:pt>
                <c:pt idx="133587">
                  <c:v>1.8114000000000002E-2</c:v>
                </c:pt>
                <c:pt idx="133588">
                  <c:v>1.7644E-2</c:v>
                </c:pt>
                <c:pt idx="133589">
                  <c:v>1.7151300000000001E-2</c:v>
                </c:pt>
                <c:pt idx="133590">
                  <c:v>1.6634400000000001E-2</c:v>
                </c:pt>
                <c:pt idx="133591">
                  <c:v>1.6093099999999999E-2</c:v>
                </c:pt>
                <c:pt idx="133592">
                  <c:v>1.5528399999999999E-2</c:v>
                </c:pt>
                <c:pt idx="133593">
                  <c:v>1.49409E-2</c:v>
                </c:pt>
                <c:pt idx="133594">
                  <c:v>1.4329700000000001E-2</c:v>
                </c:pt>
                <c:pt idx="133595">
                  <c:v>1.36936E-2</c:v>
                </c:pt>
                <c:pt idx="133596">
                  <c:v>1.30317E-2</c:v>
                </c:pt>
                <c:pt idx="133597">
                  <c:v>1.2344000000000001E-2</c:v>
                </c:pt>
                <c:pt idx="133598">
                  <c:v>1.163E-2</c:v>
                </c:pt>
                <c:pt idx="133599">
                  <c:v>1.0888800000000001E-2</c:v>
                </c:pt>
                <c:pt idx="133600">
                  <c:v>1.0119899999999999E-2</c:v>
                </c:pt>
                <c:pt idx="133601" formatCode="0.00E+00">
                  <c:v>9.3244499999999998E-3</c:v>
                </c:pt>
                <c:pt idx="133602" formatCode="0.00E+00">
                  <c:v>8.5033299999999999E-3</c:v>
                </c:pt>
                <c:pt idx="133603" formatCode="0.00E+00">
                  <c:v>7.6561700000000003E-3</c:v>
                </c:pt>
                <c:pt idx="133604" formatCode="0.00E+00">
                  <c:v>6.7826500000000003E-3</c:v>
                </c:pt>
                <c:pt idx="133605" formatCode="0.00E+00">
                  <c:v>5.8838500000000004E-3</c:v>
                </c:pt>
                <c:pt idx="133606" formatCode="0.00E+00">
                  <c:v>4.9615199999999996E-3</c:v>
                </c:pt>
                <c:pt idx="133607" formatCode="0.00E+00">
                  <c:v>4.0160600000000001E-3</c:v>
                </c:pt>
                <c:pt idx="133608" formatCode="0.00E+00">
                  <c:v>3.04594E-3</c:v>
                </c:pt>
                <c:pt idx="133609" formatCode="0.00E+00">
                  <c:v>2.0498999999999999E-3</c:v>
                </c:pt>
                <c:pt idx="133610" formatCode="0.00E+00">
                  <c:v>1.02822E-3</c:v>
                </c:pt>
                <c:pt idx="133611" formatCode="0.00E+00">
                  <c:v>-1.8261700000000002E-5</c:v>
                </c:pt>
                <c:pt idx="133612" formatCode="0.00E+00">
                  <c:v>-1.0892499999999999E-3</c:v>
                </c:pt>
                <c:pt idx="133613" formatCode="0.00E+00">
                  <c:v>-2.1857000000000001E-3</c:v>
                </c:pt>
                <c:pt idx="133614" formatCode="0.00E+00">
                  <c:v>-3.3090099999999998E-3</c:v>
                </c:pt>
                <c:pt idx="133615" formatCode="0.00E+00">
                  <c:v>-4.4591400000000003E-3</c:v>
                </c:pt>
                <c:pt idx="133616" formatCode="0.00E+00">
                  <c:v>-5.6346900000000004E-3</c:v>
                </c:pt>
                <c:pt idx="133617" formatCode="0.00E+00">
                  <c:v>-6.8345000000000003E-3</c:v>
                </c:pt>
                <c:pt idx="133618" formatCode="0.00E+00">
                  <c:v>-8.0580400000000007E-3</c:v>
                </c:pt>
                <c:pt idx="133619" formatCode="0.00E+00">
                  <c:v>-9.3041300000000007E-3</c:v>
                </c:pt>
                <c:pt idx="133620">
                  <c:v>-1.0570700000000001E-2</c:v>
                </c:pt>
                <c:pt idx="133621">
                  <c:v>-1.1857400000000001E-2</c:v>
                </c:pt>
                <c:pt idx="133622">
                  <c:v>-1.31679E-2</c:v>
                </c:pt>
                <c:pt idx="133623">
                  <c:v>-1.4505799999999999E-2</c:v>
                </c:pt>
                <c:pt idx="133624">
                  <c:v>-1.5868799999999999E-2</c:v>
                </c:pt>
                <c:pt idx="133625">
                  <c:v>-1.7251099999999998E-2</c:v>
                </c:pt>
                <c:pt idx="133626">
                  <c:v>-1.8648600000000001E-2</c:v>
                </c:pt>
                <c:pt idx="133627">
                  <c:v>-2.0060999999999999E-2</c:v>
                </c:pt>
                <c:pt idx="133628">
                  <c:v>-2.14886E-2</c:v>
                </c:pt>
                <c:pt idx="133629">
                  <c:v>-2.2931300000000002E-2</c:v>
                </c:pt>
                <c:pt idx="133630">
                  <c:v>-2.43891E-2</c:v>
                </c:pt>
                <c:pt idx="133631">
                  <c:v>-2.5861499999999999E-2</c:v>
                </c:pt>
                <c:pt idx="133632">
                  <c:v>-2.7346700000000002E-2</c:v>
                </c:pt>
                <c:pt idx="133633">
                  <c:v>-2.8843899999999999E-2</c:v>
                </c:pt>
                <c:pt idx="133634">
                  <c:v>-3.03526E-2</c:v>
                </c:pt>
                <c:pt idx="133635">
                  <c:v>-3.1871400000000001E-2</c:v>
                </c:pt>
                <c:pt idx="133636">
                  <c:v>-3.3397900000000001E-2</c:v>
                </c:pt>
                <c:pt idx="133637">
                  <c:v>-3.4930500000000003E-2</c:v>
                </c:pt>
                <c:pt idx="133638">
                  <c:v>-3.6469099999999997E-2</c:v>
                </c:pt>
                <c:pt idx="133639">
                  <c:v>-3.8014100000000002E-2</c:v>
                </c:pt>
                <c:pt idx="133640">
                  <c:v>-3.9566200000000003E-2</c:v>
                </c:pt>
                <c:pt idx="133641">
                  <c:v>-4.1124899999999999E-2</c:v>
                </c:pt>
                <c:pt idx="133642">
                  <c:v>-4.26881E-2</c:v>
                </c:pt>
                <c:pt idx="133643">
                  <c:v>-4.4253800000000003E-2</c:v>
                </c:pt>
                <c:pt idx="133644">
                  <c:v>-4.58205E-2</c:v>
                </c:pt>
                <c:pt idx="133645">
                  <c:v>-4.7386499999999998E-2</c:v>
                </c:pt>
                <c:pt idx="133646">
                  <c:v>-4.8951300000000003E-2</c:v>
                </c:pt>
                <c:pt idx="133647">
                  <c:v>-5.0514099999999999E-2</c:v>
                </c:pt>
                <c:pt idx="133648">
                  <c:v>-5.2073300000000003E-2</c:v>
                </c:pt>
                <c:pt idx="133649">
                  <c:v>-5.3626100000000003E-2</c:v>
                </c:pt>
                <c:pt idx="133650">
                  <c:v>-5.51701E-2</c:v>
                </c:pt>
                <c:pt idx="133651">
                  <c:v>-5.6705100000000001E-2</c:v>
                </c:pt>
                <c:pt idx="133652">
                  <c:v>-5.8233100000000003E-2</c:v>
                </c:pt>
                <c:pt idx="133653">
                  <c:v>-5.9754599999999998E-2</c:v>
                </c:pt>
                <c:pt idx="133654">
                  <c:v>-6.1267200000000001E-2</c:v>
                </c:pt>
                <c:pt idx="133655">
                  <c:v>-6.2768400000000002E-2</c:v>
                </c:pt>
                <c:pt idx="133656">
                  <c:v>-6.4256499999999994E-2</c:v>
                </c:pt>
                <c:pt idx="133657">
                  <c:v>-6.5729899999999994E-2</c:v>
                </c:pt>
                <c:pt idx="133658">
                  <c:v>-6.7186999999999997E-2</c:v>
                </c:pt>
                <c:pt idx="133659">
                  <c:v>-6.8628099999999997E-2</c:v>
                </c:pt>
                <c:pt idx="133660">
                  <c:v>-7.0052299999999998E-2</c:v>
                </c:pt>
                <c:pt idx="133661">
                  <c:v>-7.1456000000000006E-2</c:v>
                </c:pt>
                <c:pt idx="133662">
                  <c:v>-7.2835300000000006E-2</c:v>
                </c:pt>
                <c:pt idx="133663">
                  <c:v>-7.4189500000000005E-2</c:v>
                </c:pt>
                <c:pt idx="133664">
                  <c:v>-7.5518799999999997E-2</c:v>
                </c:pt>
                <c:pt idx="133665">
                  <c:v>-7.6822199999999993E-2</c:v>
                </c:pt>
                <c:pt idx="133666">
                  <c:v>-7.8097899999999998E-2</c:v>
                </c:pt>
                <c:pt idx="133667">
                  <c:v>-7.9344200000000004E-2</c:v>
                </c:pt>
                <c:pt idx="133668">
                  <c:v>-8.0557400000000001E-2</c:v>
                </c:pt>
                <c:pt idx="133669">
                  <c:v>-8.1730700000000003E-2</c:v>
                </c:pt>
                <c:pt idx="133670">
                  <c:v>-8.2859000000000002E-2</c:v>
                </c:pt>
                <c:pt idx="133671">
                  <c:v>-8.3942000000000003E-2</c:v>
                </c:pt>
                <c:pt idx="133672">
                  <c:v>-8.4982500000000002E-2</c:v>
                </c:pt>
                <c:pt idx="133673">
                  <c:v>-8.5981399999999999E-2</c:v>
                </c:pt>
                <c:pt idx="133674">
                  <c:v>-8.6938199999999993E-2</c:v>
                </c:pt>
                <c:pt idx="133675">
                  <c:v>-8.7853799999999996E-2</c:v>
                </c:pt>
                <c:pt idx="133676">
                  <c:v>-8.8728699999999994E-2</c:v>
                </c:pt>
                <c:pt idx="133677">
                  <c:v>-8.9562100000000006E-2</c:v>
                </c:pt>
                <c:pt idx="133678">
                  <c:v>-9.0351699999999993E-2</c:v>
                </c:pt>
                <c:pt idx="133679">
                  <c:v>-9.1095200000000001E-2</c:v>
                </c:pt>
                <c:pt idx="133680">
                  <c:v>-9.1792200000000004E-2</c:v>
                </c:pt>
                <c:pt idx="133681">
                  <c:v>-9.2442999999999997E-2</c:v>
                </c:pt>
                <c:pt idx="133682">
                  <c:v>-9.3048500000000006E-2</c:v>
                </c:pt>
                <c:pt idx="133683">
                  <c:v>-9.3611E-2</c:v>
                </c:pt>
                <c:pt idx="133684">
                  <c:v>-9.4135700000000003E-2</c:v>
                </c:pt>
                <c:pt idx="133685">
                  <c:v>-9.4628500000000004E-2</c:v>
                </c:pt>
                <c:pt idx="133686">
                  <c:v>-9.5091999999999996E-2</c:v>
                </c:pt>
                <c:pt idx="133687">
                  <c:v>-9.5524700000000004E-2</c:v>
                </c:pt>
                <c:pt idx="133688">
                  <c:v>-9.5924099999999998E-2</c:v>
                </c:pt>
                <c:pt idx="133689">
                  <c:v>-9.6288700000000005E-2</c:v>
                </c:pt>
                <c:pt idx="133690">
                  <c:v>-9.6616900000000006E-2</c:v>
                </c:pt>
                <c:pt idx="133691">
                  <c:v>-9.6906599999999996E-2</c:v>
                </c:pt>
                <c:pt idx="133692">
                  <c:v>-9.7156699999999999E-2</c:v>
                </c:pt>
                <c:pt idx="133693">
                  <c:v>-9.7367700000000001E-2</c:v>
                </c:pt>
                <c:pt idx="133694">
                  <c:v>-9.7541000000000003E-2</c:v>
                </c:pt>
                <c:pt idx="133695">
                  <c:v>-9.7678299999999996E-2</c:v>
                </c:pt>
                <c:pt idx="133696">
                  <c:v>-9.7782400000000005E-2</c:v>
                </c:pt>
                <c:pt idx="133697">
                  <c:v>-9.7857299999999994E-2</c:v>
                </c:pt>
                <c:pt idx="133698">
                  <c:v>-9.7907099999999997E-2</c:v>
                </c:pt>
                <c:pt idx="133699">
                  <c:v>-9.7935599999999998E-2</c:v>
                </c:pt>
                <c:pt idx="133700">
                  <c:v>-9.7944100000000006E-2</c:v>
                </c:pt>
                <c:pt idx="133701">
                  <c:v>-9.7930799999999998E-2</c:v>
                </c:pt>
                <c:pt idx="133702">
                  <c:v>-9.7894200000000001E-2</c:v>
                </c:pt>
                <c:pt idx="133703">
                  <c:v>-9.7835900000000003E-2</c:v>
                </c:pt>
                <c:pt idx="133704">
                  <c:v>-9.7759600000000002E-2</c:v>
                </c:pt>
                <c:pt idx="133705">
                  <c:v>-9.7667199999999996E-2</c:v>
                </c:pt>
                <c:pt idx="133706">
                  <c:v>-9.7559400000000004E-2</c:v>
                </c:pt>
                <c:pt idx="133707">
                  <c:v>-9.7437899999999994E-2</c:v>
                </c:pt>
                <c:pt idx="133708">
                  <c:v>-9.7304500000000002E-2</c:v>
                </c:pt>
                <c:pt idx="133709">
                  <c:v>-9.7159400000000007E-2</c:v>
                </c:pt>
                <c:pt idx="133710">
                  <c:v>-9.7003000000000006E-2</c:v>
                </c:pt>
                <c:pt idx="133711">
                  <c:v>-9.6837699999999999E-2</c:v>
                </c:pt>
                <c:pt idx="133712">
                  <c:v>-9.66669E-2</c:v>
                </c:pt>
                <c:pt idx="133713">
                  <c:v>-9.6493200000000001E-2</c:v>
                </c:pt>
                <c:pt idx="133714">
                  <c:v>-9.6318100000000004E-2</c:v>
                </c:pt>
                <c:pt idx="133715">
                  <c:v>-9.6144900000000005E-2</c:v>
                </c:pt>
                <c:pt idx="133716">
                  <c:v>-9.5975500000000005E-2</c:v>
                </c:pt>
                <c:pt idx="133717">
                  <c:v>-9.5808500000000005E-2</c:v>
                </c:pt>
                <c:pt idx="133718">
                  <c:v>-9.5642099999999994E-2</c:v>
                </c:pt>
                <c:pt idx="133719">
                  <c:v>-9.5476400000000003E-2</c:v>
                </c:pt>
                <c:pt idx="133720">
                  <c:v>-9.5311699999999999E-2</c:v>
                </c:pt>
                <c:pt idx="133721">
                  <c:v>-9.5148099999999999E-2</c:v>
                </c:pt>
                <c:pt idx="133722">
                  <c:v>-9.4986699999999993E-2</c:v>
                </c:pt>
                <c:pt idx="133723">
                  <c:v>-9.48291E-2</c:v>
                </c:pt>
                <c:pt idx="133724">
                  <c:v>-9.4677399999999995E-2</c:v>
                </c:pt>
                <c:pt idx="133725">
                  <c:v>-9.4533000000000006E-2</c:v>
                </c:pt>
                <c:pt idx="133726">
                  <c:v>-9.4398399999999993E-2</c:v>
                </c:pt>
                <c:pt idx="133727">
                  <c:v>-9.4277899999999998E-2</c:v>
                </c:pt>
                <c:pt idx="133728">
                  <c:v>-9.4174499999999994E-2</c:v>
                </c:pt>
                <c:pt idx="133729">
                  <c:v>-9.4089099999999995E-2</c:v>
                </c:pt>
                <c:pt idx="133730">
                  <c:v>-9.4022400000000006E-2</c:v>
                </c:pt>
                <c:pt idx="133731">
                  <c:v>-9.3976699999999996E-2</c:v>
                </c:pt>
                <c:pt idx="133732">
                  <c:v>-9.3953999999999996E-2</c:v>
                </c:pt>
                <c:pt idx="133733">
                  <c:v>-9.3956300000000006E-2</c:v>
                </c:pt>
                <c:pt idx="133734">
                  <c:v>-9.3985100000000002E-2</c:v>
                </c:pt>
                <c:pt idx="133735">
                  <c:v>-9.4039600000000001E-2</c:v>
                </c:pt>
                <c:pt idx="133736">
                  <c:v>-9.4118499999999994E-2</c:v>
                </c:pt>
                <c:pt idx="133737">
                  <c:v>-9.4223500000000002E-2</c:v>
                </c:pt>
                <c:pt idx="133738">
                  <c:v>-9.4357899999999995E-2</c:v>
                </c:pt>
                <c:pt idx="133739">
                  <c:v>-9.45217E-2</c:v>
                </c:pt>
                <c:pt idx="133740">
                  <c:v>-9.4711799999999999E-2</c:v>
                </c:pt>
                <c:pt idx="133741">
                  <c:v>-9.49237E-2</c:v>
                </c:pt>
                <c:pt idx="133742">
                  <c:v>-9.51539E-2</c:v>
                </c:pt>
                <c:pt idx="133743">
                  <c:v>-9.5400499999999999E-2</c:v>
                </c:pt>
                <c:pt idx="133744">
                  <c:v>-9.5663899999999996E-2</c:v>
                </c:pt>
                <c:pt idx="133745">
                  <c:v>-9.5944399999999999E-2</c:v>
                </c:pt>
                <c:pt idx="133746">
                  <c:v>-9.6240699999999998E-2</c:v>
                </c:pt>
                <c:pt idx="133747">
                  <c:v>-9.6552600000000002E-2</c:v>
                </c:pt>
                <c:pt idx="133748">
                  <c:v>-9.6884700000000004E-2</c:v>
                </c:pt>
                <c:pt idx="133749">
                  <c:v>-9.7240999999999994E-2</c:v>
                </c:pt>
                <c:pt idx="133750">
                  <c:v>-9.7622100000000003E-2</c:v>
                </c:pt>
                <c:pt idx="133751">
                  <c:v>-9.8027699999999995E-2</c:v>
                </c:pt>
                <c:pt idx="133752">
                  <c:v>-9.84593E-2</c:v>
                </c:pt>
                <c:pt idx="133753">
                  <c:v>-9.8917699999999997E-2</c:v>
                </c:pt>
                <c:pt idx="133754">
                  <c:v>-9.94009E-2</c:v>
                </c:pt>
                <c:pt idx="133755">
                  <c:v>-9.9908899999999995E-2</c:v>
                </c:pt>
                <c:pt idx="133756">
                  <c:v>-0.100443</c:v>
                </c:pt>
                <c:pt idx="133757">
                  <c:v>-0.101004</c:v>
                </c:pt>
                <c:pt idx="133758">
                  <c:v>-0.101592</c:v>
                </c:pt>
                <c:pt idx="133759">
                  <c:v>-0.10221</c:v>
                </c:pt>
                <c:pt idx="133760">
                  <c:v>-0.10286099999999999</c:v>
                </c:pt>
                <c:pt idx="133761">
                  <c:v>-0.103544</c:v>
                </c:pt>
                <c:pt idx="133762">
                  <c:v>-0.104258</c:v>
                </c:pt>
                <c:pt idx="133763">
                  <c:v>-0.105003</c:v>
                </c:pt>
                <c:pt idx="133764">
                  <c:v>-0.105778</c:v>
                </c:pt>
                <c:pt idx="133765">
                  <c:v>-0.106582</c:v>
                </c:pt>
                <c:pt idx="133766">
                  <c:v>-0.107414</c:v>
                </c:pt>
                <c:pt idx="133767">
                  <c:v>-0.10827199999999999</c:v>
                </c:pt>
                <c:pt idx="133768">
                  <c:v>-0.109154</c:v>
                </c:pt>
                <c:pt idx="133769">
                  <c:v>-0.11004899999999999</c:v>
                </c:pt>
                <c:pt idx="133770">
                  <c:v>-0.110952</c:v>
                </c:pt>
                <c:pt idx="133771">
                  <c:v>-0.111862</c:v>
                </c:pt>
                <c:pt idx="133772">
                  <c:v>-0.11278199999999999</c:v>
                </c:pt>
                <c:pt idx="133773">
                  <c:v>-0.113708</c:v>
                </c:pt>
                <c:pt idx="133774">
                  <c:v>-0.114637</c:v>
                </c:pt>
                <c:pt idx="133775">
                  <c:v>-0.11556900000000001</c:v>
                </c:pt>
                <c:pt idx="133776">
                  <c:v>-0.116504</c:v>
                </c:pt>
                <c:pt idx="133777">
                  <c:v>-0.117439</c:v>
                </c:pt>
                <c:pt idx="133778">
                  <c:v>-0.11837399999999999</c:v>
                </c:pt>
                <c:pt idx="133779">
                  <c:v>-0.119309</c:v>
                </c:pt>
                <c:pt idx="133780">
                  <c:v>-0.120243</c:v>
                </c:pt>
                <c:pt idx="133781">
                  <c:v>-0.12117700000000001</c:v>
                </c:pt>
                <c:pt idx="133782">
                  <c:v>-0.122112</c:v>
                </c:pt>
                <c:pt idx="133783">
                  <c:v>-0.123045</c:v>
                </c:pt>
                <c:pt idx="133784">
                  <c:v>-0.123976</c:v>
                </c:pt>
                <c:pt idx="133785">
                  <c:v>-0.124904</c:v>
                </c:pt>
                <c:pt idx="133786">
                  <c:v>-0.12582299999999999</c:v>
                </c:pt>
                <c:pt idx="133787">
                  <c:v>-0.12672800000000001</c:v>
                </c:pt>
                <c:pt idx="133788">
                  <c:v>-0.12761800000000001</c:v>
                </c:pt>
                <c:pt idx="133789">
                  <c:v>-0.128494</c:v>
                </c:pt>
                <c:pt idx="133790">
                  <c:v>-0.12936</c:v>
                </c:pt>
                <c:pt idx="133791">
                  <c:v>-0.13021199999999999</c:v>
                </c:pt>
                <c:pt idx="133792">
                  <c:v>-0.13104199999999999</c:v>
                </c:pt>
                <c:pt idx="133793">
                  <c:v>-0.13184399999999999</c:v>
                </c:pt>
                <c:pt idx="133794">
                  <c:v>-0.13261500000000001</c:v>
                </c:pt>
                <c:pt idx="133795">
                  <c:v>-0.133356</c:v>
                </c:pt>
                <c:pt idx="133796">
                  <c:v>-0.13406899999999999</c:v>
                </c:pt>
                <c:pt idx="133797">
                  <c:v>-0.13475400000000001</c:v>
                </c:pt>
                <c:pt idx="133798">
                  <c:v>-0.13541300000000001</c:v>
                </c:pt>
                <c:pt idx="133799">
                  <c:v>-0.136044</c:v>
                </c:pt>
                <c:pt idx="133800">
                  <c:v>-0.13664699999999999</c:v>
                </c:pt>
                <c:pt idx="133801">
                  <c:v>-0.13722000000000001</c:v>
                </c:pt>
                <c:pt idx="133802">
                  <c:v>-0.137762</c:v>
                </c:pt>
                <c:pt idx="133803">
                  <c:v>-0.13827400000000001</c:v>
                </c:pt>
                <c:pt idx="133804">
                  <c:v>-0.13875399999999999</c:v>
                </c:pt>
                <c:pt idx="133805">
                  <c:v>-0.139206</c:v>
                </c:pt>
                <c:pt idx="133806">
                  <c:v>-0.13963100000000001</c:v>
                </c:pt>
                <c:pt idx="133807">
                  <c:v>-0.14002899999999999</c:v>
                </c:pt>
                <c:pt idx="133808">
                  <c:v>-0.1404</c:v>
                </c:pt>
                <c:pt idx="133809">
                  <c:v>-0.140741</c:v>
                </c:pt>
                <c:pt idx="133810">
                  <c:v>-0.14104800000000001</c:v>
                </c:pt>
                <c:pt idx="133811">
                  <c:v>-0.141319</c:v>
                </c:pt>
                <c:pt idx="133812">
                  <c:v>-0.14155000000000001</c:v>
                </c:pt>
                <c:pt idx="133813">
                  <c:v>-0.14174200000000001</c:v>
                </c:pt>
                <c:pt idx="133814">
                  <c:v>-0.14189299999999999</c:v>
                </c:pt>
                <c:pt idx="133815">
                  <c:v>-0.14200699999999999</c:v>
                </c:pt>
                <c:pt idx="133816">
                  <c:v>-0.14208299999999999</c:v>
                </c:pt>
                <c:pt idx="133817">
                  <c:v>-0.142119</c:v>
                </c:pt>
                <c:pt idx="133818">
                  <c:v>-0.14211699999999999</c:v>
                </c:pt>
                <c:pt idx="133819">
                  <c:v>-0.14208000000000001</c:v>
                </c:pt>
                <c:pt idx="133820">
                  <c:v>-0.142014</c:v>
                </c:pt>
                <c:pt idx="133821">
                  <c:v>-0.14192099999999999</c:v>
                </c:pt>
                <c:pt idx="133822">
                  <c:v>-0.14180300000000001</c:v>
                </c:pt>
                <c:pt idx="133823">
                  <c:v>-0.14165900000000001</c:v>
                </c:pt>
                <c:pt idx="133824">
                  <c:v>-0.14149</c:v>
                </c:pt>
                <c:pt idx="133825">
                  <c:v>-0.141295</c:v>
                </c:pt>
                <c:pt idx="133826">
                  <c:v>-0.141074</c:v>
                </c:pt>
                <c:pt idx="133827">
                  <c:v>-0.14082800000000001</c:v>
                </c:pt>
                <c:pt idx="133828">
                  <c:v>-0.14055999999999999</c:v>
                </c:pt>
                <c:pt idx="133829">
                  <c:v>-0.14027300000000001</c:v>
                </c:pt>
                <c:pt idx="133830">
                  <c:v>-0.13996600000000001</c:v>
                </c:pt>
                <c:pt idx="133831">
                  <c:v>-0.13963700000000001</c:v>
                </c:pt>
                <c:pt idx="133832">
                  <c:v>-0.13928599999999999</c:v>
                </c:pt>
                <c:pt idx="133833">
                  <c:v>-0.13891600000000001</c:v>
                </c:pt>
                <c:pt idx="133834">
                  <c:v>-0.13852600000000001</c:v>
                </c:pt>
                <c:pt idx="133835">
                  <c:v>-0.13811399999999999</c:v>
                </c:pt>
                <c:pt idx="133836">
                  <c:v>-0.137681</c:v>
                </c:pt>
                <c:pt idx="133837">
                  <c:v>-0.13723299999999999</c:v>
                </c:pt>
                <c:pt idx="133838">
                  <c:v>-0.13678000000000001</c:v>
                </c:pt>
                <c:pt idx="133839">
                  <c:v>-0.136323</c:v>
                </c:pt>
                <c:pt idx="133840">
                  <c:v>-0.13586500000000001</c:v>
                </c:pt>
                <c:pt idx="133841">
                  <c:v>-0.135404</c:v>
                </c:pt>
                <c:pt idx="133842">
                  <c:v>-0.13494200000000001</c:v>
                </c:pt>
                <c:pt idx="133843">
                  <c:v>-0.13447799999999999</c:v>
                </c:pt>
                <c:pt idx="133844">
                  <c:v>-0.13401399999999999</c:v>
                </c:pt>
                <c:pt idx="133845">
                  <c:v>-0.133549</c:v>
                </c:pt>
                <c:pt idx="133846">
                  <c:v>-0.13308200000000001</c:v>
                </c:pt>
                <c:pt idx="133847">
                  <c:v>-0.13261200000000001</c:v>
                </c:pt>
                <c:pt idx="133848">
                  <c:v>-0.13214699999999999</c:v>
                </c:pt>
                <c:pt idx="133849">
                  <c:v>-0.13169800000000001</c:v>
                </c:pt>
                <c:pt idx="133850">
                  <c:v>-0.131271</c:v>
                </c:pt>
                <c:pt idx="133851">
                  <c:v>-0.13086700000000001</c:v>
                </c:pt>
                <c:pt idx="133852">
                  <c:v>-0.13048599999999999</c:v>
                </c:pt>
                <c:pt idx="133853">
                  <c:v>-0.130131</c:v>
                </c:pt>
                <c:pt idx="133854">
                  <c:v>-0.129799</c:v>
                </c:pt>
                <c:pt idx="133855">
                  <c:v>-0.12948899999999999</c:v>
                </c:pt>
                <c:pt idx="133856">
                  <c:v>-0.12920899999999999</c:v>
                </c:pt>
                <c:pt idx="133857">
                  <c:v>-0.128964</c:v>
                </c:pt>
                <c:pt idx="133858">
                  <c:v>-0.12875700000000001</c:v>
                </c:pt>
                <c:pt idx="133859">
                  <c:v>-0.12859100000000001</c:v>
                </c:pt>
                <c:pt idx="133860">
                  <c:v>-0.12846399999999999</c:v>
                </c:pt>
                <c:pt idx="133861">
                  <c:v>-0.12837499999999999</c:v>
                </c:pt>
                <c:pt idx="133862">
                  <c:v>-0.12832399999999999</c:v>
                </c:pt>
                <c:pt idx="133863">
                  <c:v>-0.12831899999999999</c:v>
                </c:pt>
                <c:pt idx="133864">
                  <c:v>-0.12837000000000001</c:v>
                </c:pt>
                <c:pt idx="133865">
                  <c:v>-0.12848399999999999</c:v>
                </c:pt>
                <c:pt idx="133866">
                  <c:v>-0.128665</c:v>
                </c:pt>
                <c:pt idx="133867">
                  <c:v>-0.128917</c:v>
                </c:pt>
                <c:pt idx="133868">
                  <c:v>-0.129243</c:v>
                </c:pt>
                <c:pt idx="133869">
                  <c:v>-0.12964000000000001</c:v>
                </c:pt>
                <c:pt idx="133870">
                  <c:v>-0.130109</c:v>
                </c:pt>
                <c:pt idx="133871">
                  <c:v>-0.13065599999999999</c:v>
                </c:pt>
                <c:pt idx="133872">
                  <c:v>-0.13128600000000001</c:v>
                </c:pt>
                <c:pt idx="133873">
                  <c:v>-0.131998</c:v>
                </c:pt>
                <c:pt idx="133874">
                  <c:v>-0.13279099999999999</c:v>
                </c:pt>
                <c:pt idx="133875">
                  <c:v>-0.13366900000000001</c:v>
                </c:pt>
                <c:pt idx="133876">
                  <c:v>-0.134634</c:v>
                </c:pt>
                <c:pt idx="133877">
                  <c:v>-0.135683</c:v>
                </c:pt>
                <c:pt idx="133878">
                  <c:v>-0.13681299999999999</c:v>
                </c:pt>
                <c:pt idx="133879">
                  <c:v>-0.13802200000000001</c:v>
                </c:pt>
                <c:pt idx="133880">
                  <c:v>-0.13931399999999999</c:v>
                </c:pt>
                <c:pt idx="133881">
                  <c:v>-0.14069100000000001</c:v>
                </c:pt>
                <c:pt idx="133882">
                  <c:v>-0.142154</c:v>
                </c:pt>
                <c:pt idx="133883">
                  <c:v>-0.143701</c:v>
                </c:pt>
                <c:pt idx="133884">
                  <c:v>-0.14533099999999999</c:v>
                </c:pt>
                <c:pt idx="133885">
                  <c:v>-0.14704500000000001</c:v>
                </c:pt>
                <c:pt idx="133886">
                  <c:v>-0.148844</c:v>
                </c:pt>
                <c:pt idx="133887">
                  <c:v>-0.150729</c:v>
                </c:pt>
                <c:pt idx="133888">
                  <c:v>-0.152697</c:v>
                </c:pt>
                <c:pt idx="133889">
                  <c:v>-0.154749</c:v>
                </c:pt>
                <c:pt idx="133890">
                  <c:v>-0.156885</c:v>
                </c:pt>
                <c:pt idx="133891">
                  <c:v>-0.15910199999999999</c:v>
                </c:pt>
                <c:pt idx="133892">
                  <c:v>-0.16139500000000001</c:v>
                </c:pt>
                <c:pt idx="133893">
                  <c:v>-0.16376299999999999</c:v>
                </c:pt>
                <c:pt idx="133894">
                  <c:v>-0.16620299999999999</c:v>
                </c:pt>
                <c:pt idx="133895">
                  <c:v>-0.168715</c:v>
                </c:pt>
                <c:pt idx="133896">
                  <c:v>-0.171297</c:v>
                </c:pt>
                <c:pt idx="133897">
                  <c:v>-0.17394899999999999</c:v>
                </c:pt>
                <c:pt idx="133898">
                  <c:v>-0.17666799999999999</c:v>
                </c:pt>
                <c:pt idx="133899">
                  <c:v>-0.179454</c:v>
                </c:pt>
                <c:pt idx="133900">
                  <c:v>-0.182311</c:v>
                </c:pt>
                <c:pt idx="133901">
                  <c:v>-0.18524099999999999</c:v>
                </c:pt>
                <c:pt idx="133902">
                  <c:v>-0.18823999999999999</c:v>
                </c:pt>
                <c:pt idx="133903">
                  <c:v>-0.191305</c:v>
                </c:pt>
                <c:pt idx="133904">
                  <c:v>-0.194442</c:v>
                </c:pt>
                <c:pt idx="133905">
                  <c:v>-0.19764899999999999</c:v>
                </c:pt>
                <c:pt idx="133906">
                  <c:v>-0.20092099999999999</c:v>
                </c:pt>
                <c:pt idx="133907">
                  <c:v>-0.20425399999999999</c:v>
                </c:pt>
                <c:pt idx="133908">
                  <c:v>-0.207649</c:v>
                </c:pt>
                <c:pt idx="133909">
                  <c:v>-0.21110799999999999</c:v>
                </c:pt>
                <c:pt idx="133910">
                  <c:v>-0.21462600000000001</c:v>
                </c:pt>
                <c:pt idx="133911">
                  <c:v>-0.218191</c:v>
                </c:pt>
                <c:pt idx="133912">
                  <c:v>-0.22179399999999999</c:v>
                </c:pt>
                <c:pt idx="133913">
                  <c:v>-0.22542100000000001</c:v>
                </c:pt>
                <c:pt idx="133914">
                  <c:v>-0.22906599999999999</c:v>
                </c:pt>
                <c:pt idx="133915">
                  <c:v>-0.23273099999999999</c:v>
                </c:pt>
                <c:pt idx="133916">
                  <c:v>-0.236424</c:v>
                </c:pt>
                <c:pt idx="133917">
                  <c:v>-0.24014199999999999</c:v>
                </c:pt>
                <c:pt idx="133918">
                  <c:v>-0.24388000000000001</c:v>
                </c:pt>
                <c:pt idx="133919">
                  <c:v>-0.24762700000000001</c:v>
                </c:pt>
                <c:pt idx="133920">
                  <c:v>-0.25137599999999999</c:v>
                </c:pt>
                <c:pt idx="133921">
                  <c:v>-0.25512299999999999</c:v>
                </c:pt>
                <c:pt idx="133922">
                  <c:v>-0.25886799999999999</c:v>
                </c:pt>
                <c:pt idx="133923">
                  <c:v>-0.26260600000000001</c:v>
                </c:pt>
                <c:pt idx="133924">
                  <c:v>-0.26633299999999999</c:v>
                </c:pt>
                <c:pt idx="133925">
                  <c:v>-0.27004600000000001</c:v>
                </c:pt>
                <c:pt idx="133926">
                  <c:v>-0.27374599999999999</c:v>
                </c:pt>
                <c:pt idx="133927">
                  <c:v>-0.27743299999999999</c:v>
                </c:pt>
                <c:pt idx="133928">
                  <c:v>-0.28110299999999999</c:v>
                </c:pt>
                <c:pt idx="133929">
                  <c:v>-0.28474899999999997</c:v>
                </c:pt>
                <c:pt idx="133930">
                  <c:v>-0.28836099999999998</c:v>
                </c:pt>
                <c:pt idx="133931">
                  <c:v>-0.29192800000000002</c:v>
                </c:pt>
                <c:pt idx="133932">
                  <c:v>-0.29544900000000002</c:v>
                </c:pt>
                <c:pt idx="133933">
                  <c:v>-0.298925</c:v>
                </c:pt>
                <c:pt idx="133934">
                  <c:v>-0.30235200000000001</c:v>
                </c:pt>
                <c:pt idx="133935">
                  <c:v>-0.30572300000000002</c:v>
                </c:pt>
                <c:pt idx="133936">
                  <c:v>-0.30903199999999997</c:v>
                </c:pt>
                <c:pt idx="133937">
                  <c:v>-0.312274</c:v>
                </c:pt>
                <c:pt idx="133938">
                  <c:v>-0.31544</c:v>
                </c:pt>
                <c:pt idx="133939">
                  <c:v>-0.318525</c:v>
                </c:pt>
                <c:pt idx="133940">
                  <c:v>-0.321521</c:v>
                </c:pt>
                <c:pt idx="133941">
                  <c:v>-0.32442199999999999</c:v>
                </c:pt>
                <c:pt idx="133942">
                  <c:v>-0.32722099999999998</c:v>
                </c:pt>
                <c:pt idx="133943">
                  <c:v>-0.32991300000000001</c:v>
                </c:pt>
                <c:pt idx="133944">
                  <c:v>-0.33249600000000001</c:v>
                </c:pt>
                <c:pt idx="133945">
                  <c:v>-0.33497199999999999</c:v>
                </c:pt>
                <c:pt idx="133946">
                  <c:v>-0.337335</c:v>
                </c:pt>
                <c:pt idx="133947">
                  <c:v>-0.33957399999999999</c:v>
                </c:pt>
                <c:pt idx="133948">
                  <c:v>-0.34167900000000001</c:v>
                </c:pt>
                <c:pt idx="133949">
                  <c:v>-0.34365200000000001</c:v>
                </c:pt>
                <c:pt idx="133950">
                  <c:v>-0.34549099999999999</c:v>
                </c:pt>
                <c:pt idx="133951">
                  <c:v>-0.347192</c:v>
                </c:pt>
                <c:pt idx="133952">
                  <c:v>-0.34875299999999998</c:v>
                </c:pt>
                <c:pt idx="133953">
                  <c:v>-0.35017100000000001</c:v>
                </c:pt>
                <c:pt idx="133954">
                  <c:v>-0.35144500000000001</c:v>
                </c:pt>
                <c:pt idx="133955">
                  <c:v>-0.35256799999999999</c:v>
                </c:pt>
                <c:pt idx="133956">
                  <c:v>-0.35353899999999999</c:v>
                </c:pt>
                <c:pt idx="133957">
                  <c:v>-0.35436000000000001</c:v>
                </c:pt>
                <c:pt idx="133958">
                  <c:v>-0.35503000000000001</c:v>
                </c:pt>
                <c:pt idx="133959">
                  <c:v>-0.355547</c:v>
                </c:pt>
                <c:pt idx="133960">
                  <c:v>-0.35591299999999998</c:v>
                </c:pt>
                <c:pt idx="133961">
                  <c:v>-0.35612500000000002</c:v>
                </c:pt>
                <c:pt idx="133962">
                  <c:v>-0.35618300000000003</c:v>
                </c:pt>
                <c:pt idx="133963">
                  <c:v>-0.35608099999999998</c:v>
                </c:pt>
                <c:pt idx="133964">
                  <c:v>-0.35582000000000003</c:v>
                </c:pt>
                <c:pt idx="133965">
                  <c:v>-0.35540300000000002</c:v>
                </c:pt>
                <c:pt idx="133966">
                  <c:v>-0.35483399999999998</c:v>
                </c:pt>
                <c:pt idx="133967">
                  <c:v>-0.35411599999999999</c:v>
                </c:pt>
                <c:pt idx="133968">
                  <c:v>-0.35324800000000001</c:v>
                </c:pt>
                <c:pt idx="133969">
                  <c:v>-0.35222999999999999</c:v>
                </c:pt>
                <c:pt idx="133970">
                  <c:v>-0.35106199999999999</c:v>
                </c:pt>
                <c:pt idx="133971">
                  <c:v>-0.349746</c:v>
                </c:pt>
                <c:pt idx="133972">
                  <c:v>-0.34828500000000001</c:v>
                </c:pt>
                <c:pt idx="133973">
                  <c:v>-0.34667999999999999</c:v>
                </c:pt>
                <c:pt idx="133974">
                  <c:v>-0.34492699999999998</c:v>
                </c:pt>
                <c:pt idx="133975">
                  <c:v>-0.343026</c:v>
                </c:pt>
                <c:pt idx="133976">
                  <c:v>-0.340978</c:v>
                </c:pt>
                <c:pt idx="133977">
                  <c:v>-0.338787</c:v>
                </c:pt>
                <c:pt idx="133978">
                  <c:v>-0.33646300000000001</c:v>
                </c:pt>
                <c:pt idx="133979">
                  <c:v>-0.33400800000000003</c:v>
                </c:pt>
                <c:pt idx="133980">
                  <c:v>-0.331424</c:v>
                </c:pt>
                <c:pt idx="133981">
                  <c:v>-0.32871400000000001</c:v>
                </c:pt>
                <c:pt idx="133982">
                  <c:v>-0.32588</c:v>
                </c:pt>
                <c:pt idx="133983">
                  <c:v>-0.32292799999999999</c:v>
                </c:pt>
                <c:pt idx="133984">
                  <c:v>-0.31986199999999998</c:v>
                </c:pt>
                <c:pt idx="133985">
                  <c:v>-0.31669199999999997</c:v>
                </c:pt>
                <c:pt idx="133986">
                  <c:v>-0.31342700000000001</c:v>
                </c:pt>
                <c:pt idx="133987">
                  <c:v>-0.31007600000000002</c:v>
                </c:pt>
                <c:pt idx="133988">
                  <c:v>-0.30664200000000003</c:v>
                </c:pt>
                <c:pt idx="133989">
                  <c:v>-0.30312800000000001</c:v>
                </c:pt>
                <c:pt idx="133990">
                  <c:v>-0.29953999999999997</c:v>
                </c:pt>
                <c:pt idx="133991">
                  <c:v>-0.29588199999999998</c:v>
                </c:pt>
                <c:pt idx="133992">
                  <c:v>-0.29215999999999998</c:v>
                </c:pt>
                <c:pt idx="133993">
                  <c:v>-0.288383</c:v>
                </c:pt>
                <c:pt idx="133994">
                  <c:v>-0.284557</c:v>
                </c:pt>
                <c:pt idx="133995">
                  <c:v>-0.28068300000000002</c:v>
                </c:pt>
                <c:pt idx="133996">
                  <c:v>-0.27676499999999998</c:v>
                </c:pt>
                <c:pt idx="133997">
                  <c:v>-0.27280599999999999</c:v>
                </c:pt>
                <c:pt idx="133998">
                  <c:v>-0.26880399999999999</c:v>
                </c:pt>
                <c:pt idx="133999">
                  <c:v>-0.264762</c:v>
                </c:pt>
                <c:pt idx="134000">
                  <c:v>-0.260685</c:v>
                </c:pt>
                <c:pt idx="134001">
                  <c:v>-0.25657799999999997</c:v>
                </c:pt>
                <c:pt idx="134002">
                  <c:v>-0.25244899999999998</c:v>
                </c:pt>
                <c:pt idx="134003">
                  <c:v>-0.24830099999999999</c:v>
                </c:pt>
                <c:pt idx="134004">
                  <c:v>-0.244141</c:v>
                </c:pt>
                <c:pt idx="134005">
                  <c:v>-0.239977</c:v>
                </c:pt>
                <c:pt idx="134006">
                  <c:v>-0.235817</c:v>
                </c:pt>
                <c:pt idx="134007">
                  <c:v>-0.23166500000000001</c:v>
                </c:pt>
                <c:pt idx="134008">
                  <c:v>-0.22753200000000001</c:v>
                </c:pt>
                <c:pt idx="134009">
                  <c:v>-0.22342999999999999</c:v>
                </c:pt>
                <c:pt idx="134010">
                  <c:v>-0.21936900000000001</c:v>
                </c:pt>
                <c:pt idx="134011">
                  <c:v>-0.21535699999999999</c:v>
                </c:pt>
                <c:pt idx="134012">
                  <c:v>-0.211395</c:v>
                </c:pt>
                <c:pt idx="134013">
                  <c:v>-0.20748900000000001</c:v>
                </c:pt>
                <c:pt idx="134014">
                  <c:v>-0.20364499999999999</c:v>
                </c:pt>
                <c:pt idx="134015">
                  <c:v>-0.19987099999999999</c:v>
                </c:pt>
                <c:pt idx="134016">
                  <c:v>-0.19617899999999999</c:v>
                </c:pt>
                <c:pt idx="134017">
                  <c:v>-0.192579</c:v>
                </c:pt>
                <c:pt idx="134018">
                  <c:v>-0.189081</c:v>
                </c:pt>
                <c:pt idx="134019">
                  <c:v>-0.18568599999999999</c:v>
                </c:pt>
                <c:pt idx="134020">
                  <c:v>-0.182395</c:v>
                </c:pt>
                <c:pt idx="134021">
                  <c:v>-0.179206</c:v>
                </c:pt>
                <c:pt idx="134022">
                  <c:v>-0.176123</c:v>
                </c:pt>
                <c:pt idx="134023">
                  <c:v>-0.17314399999999999</c:v>
                </c:pt>
                <c:pt idx="134024">
                  <c:v>-0.17027400000000001</c:v>
                </c:pt>
                <c:pt idx="134025">
                  <c:v>-0.167519</c:v>
                </c:pt>
                <c:pt idx="134026">
                  <c:v>-0.164886</c:v>
                </c:pt>
                <c:pt idx="134027">
                  <c:v>-0.16237799999999999</c:v>
                </c:pt>
                <c:pt idx="134028">
                  <c:v>-0.159995</c:v>
                </c:pt>
                <c:pt idx="134029">
                  <c:v>-0.15774199999999999</c:v>
                </c:pt>
                <c:pt idx="134030">
                  <c:v>-0.15562599999999999</c:v>
                </c:pt>
                <c:pt idx="134031">
                  <c:v>-0.15364900000000001</c:v>
                </c:pt>
                <c:pt idx="134032">
                  <c:v>-0.151812</c:v>
                </c:pt>
                <c:pt idx="134033">
                  <c:v>-0.150117</c:v>
                </c:pt>
                <c:pt idx="134034">
                  <c:v>-0.14856800000000001</c:v>
                </c:pt>
                <c:pt idx="134035">
                  <c:v>-0.14716599999999999</c:v>
                </c:pt>
                <c:pt idx="134036">
                  <c:v>-0.14591299999999999</c:v>
                </c:pt>
                <c:pt idx="134037">
                  <c:v>-0.144812</c:v>
                </c:pt>
                <c:pt idx="134038">
                  <c:v>-0.14386599999999999</c:v>
                </c:pt>
                <c:pt idx="134039">
                  <c:v>-0.14307300000000001</c:v>
                </c:pt>
                <c:pt idx="134040">
                  <c:v>-0.142428</c:v>
                </c:pt>
                <c:pt idx="134041">
                  <c:v>-0.141927</c:v>
                </c:pt>
                <c:pt idx="134042">
                  <c:v>-0.14157</c:v>
                </c:pt>
                <c:pt idx="134043">
                  <c:v>-0.14135900000000001</c:v>
                </c:pt>
                <c:pt idx="134044">
                  <c:v>-0.14129900000000001</c:v>
                </c:pt>
                <c:pt idx="134045">
                  <c:v>-0.14139299999999999</c:v>
                </c:pt>
                <c:pt idx="134046">
                  <c:v>-0.14164399999999999</c:v>
                </c:pt>
                <c:pt idx="134047">
                  <c:v>-0.14205000000000001</c:v>
                </c:pt>
                <c:pt idx="134048">
                  <c:v>-0.14260500000000001</c:v>
                </c:pt>
                <c:pt idx="134049">
                  <c:v>-0.14330499999999999</c:v>
                </c:pt>
                <c:pt idx="134050">
                  <c:v>-0.14414399999999999</c:v>
                </c:pt>
                <c:pt idx="134051">
                  <c:v>-0.145119</c:v>
                </c:pt>
                <c:pt idx="134052">
                  <c:v>-0.14623</c:v>
                </c:pt>
                <c:pt idx="134053">
                  <c:v>-0.147479</c:v>
                </c:pt>
                <c:pt idx="134054">
                  <c:v>-0.148872</c:v>
                </c:pt>
                <c:pt idx="134055">
                  <c:v>-0.15040999999999999</c:v>
                </c:pt>
                <c:pt idx="134056">
                  <c:v>-0.152088</c:v>
                </c:pt>
                <c:pt idx="134057">
                  <c:v>-0.15389700000000001</c:v>
                </c:pt>
                <c:pt idx="134058">
                  <c:v>-0.15582699999999999</c:v>
                </c:pt>
                <c:pt idx="134059">
                  <c:v>-0.15786900000000001</c:v>
                </c:pt>
                <c:pt idx="134060">
                  <c:v>-0.16001699999999999</c:v>
                </c:pt>
                <c:pt idx="134061">
                  <c:v>-0.162268</c:v>
                </c:pt>
                <c:pt idx="134062">
                  <c:v>-0.16461600000000001</c:v>
                </c:pt>
                <c:pt idx="134063">
                  <c:v>-0.16706099999999999</c:v>
                </c:pt>
                <c:pt idx="134064">
                  <c:v>-0.169595</c:v>
                </c:pt>
                <c:pt idx="134065">
                  <c:v>-0.17221500000000001</c:v>
                </c:pt>
                <c:pt idx="134066">
                  <c:v>-0.17491799999999999</c:v>
                </c:pt>
                <c:pt idx="134067">
                  <c:v>-0.177705</c:v>
                </c:pt>
                <c:pt idx="134068">
                  <c:v>-0.18057200000000001</c:v>
                </c:pt>
                <c:pt idx="134069">
                  <c:v>-0.18351700000000001</c:v>
                </c:pt>
                <c:pt idx="134070">
                  <c:v>-0.18653900000000001</c:v>
                </c:pt>
                <c:pt idx="134071">
                  <c:v>-0.189632</c:v>
                </c:pt>
                <c:pt idx="134072">
                  <c:v>-0.19278600000000001</c:v>
                </c:pt>
                <c:pt idx="134073">
                  <c:v>-0.195995</c:v>
                </c:pt>
                <c:pt idx="134074">
                  <c:v>-0.19925000000000001</c:v>
                </c:pt>
                <c:pt idx="134075">
                  <c:v>-0.202546</c:v>
                </c:pt>
                <c:pt idx="134076">
                  <c:v>-0.205871</c:v>
                </c:pt>
                <c:pt idx="134077">
                  <c:v>-0.20921999999999999</c:v>
                </c:pt>
                <c:pt idx="134078">
                  <c:v>-0.212587</c:v>
                </c:pt>
                <c:pt idx="134079">
                  <c:v>-0.21596899999999999</c:v>
                </c:pt>
                <c:pt idx="134080">
                  <c:v>-0.219364</c:v>
                </c:pt>
                <c:pt idx="134081">
                  <c:v>-0.22276799999999999</c:v>
                </c:pt>
                <c:pt idx="134082">
                  <c:v>-0.22618099999999999</c:v>
                </c:pt>
                <c:pt idx="134083">
                  <c:v>-0.229597</c:v>
                </c:pt>
                <c:pt idx="134084">
                  <c:v>-0.23300999999999999</c:v>
                </c:pt>
                <c:pt idx="134085">
                  <c:v>-0.23641300000000001</c:v>
                </c:pt>
                <c:pt idx="134086">
                  <c:v>-0.23980299999999999</c:v>
                </c:pt>
                <c:pt idx="134087">
                  <c:v>-0.24318000000000001</c:v>
                </c:pt>
                <c:pt idx="134088">
                  <c:v>-0.24654499999999999</c:v>
                </c:pt>
                <c:pt idx="134089">
                  <c:v>-0.24989500000000001</c:v>
                </c:pt>
                <c:pt idx="134090">
                  <c:v>-0.25323099999999998</c:v>
                </c:pt>
                <c:pt idx="134091">
                  <c:v>-0.25655299999999998</c:v>
                </c:pt>
                <c:pt idx="134092">
                  <c:v>-0.25985399999999997</c:v>
                </c:pt>
                <c:pt idx="134093">
                  <c:v>-0.263123</c:v>
                </c:pt>
                <c:pt idx="134094">
                  <c:v>-0.26634999999999998</c:v>
                </c:pt>
                <c:pt idx="134095">
                  <c:v>-0.26952700000000002</c:v>
                </c:pt>
                <c:pt idx="134096">
                  <c:v>-0.27265299999999998</c:v>
                </c:pt>
                <c:pt idx="134097">
                  <c:v>-0.275723</c:v>
                </c:pt>
                <c:pt idx="134098">
                  <c:v>-0.27873399999999998</c:v>
                </c:pt>
                <c:pt idx="134099">
                  <c:v>-0.28167999999999999</c:v>
                </c:pt>
                <c:pt idx="134100">
                  <c:v>-0.28456100000000001</c:v>
                </c:pt>
                <c:pt idx="134101">
                  <c:v>-0.287379</c:v>
                </c:pt>
                <c:pt idx="134102">
                  <c:v>-0.290126</c:v>
                </c:pt>
                <c:pt idx="134103">
                  <c:v>-0.292767</c:v>
                </c:pt>
                <c:pt idx="134104">
                  <c:v>-0.29529499999999997</c:v>
                </c:pt>
                <c:pt idx="134105">
                  <c:v>-0.29774499999999998</c:v>
                </c:pt>
                <c:pt idx="134106">
                  <c:v>-0.300124</c:v>
                </c:pt>
                <c:pt idx="134107">
                  <c:v>-0.30241000000000001</c:v>
                </c:pt>
                <c:pt idx="134108">
                  <c:v>-0.30460199999999998</c:v>
                </c:pt>
                <c:pt idx="134109">
                  <c:v>-0.30671199999999998</c:v>
                </c:pt>
                <c:pt idx="134110">
                  <c:v>-0.30874200000000002</c:v>
                </c:pt>
                <c:pt idx="134111">
                  <c:v>-0.31068499999999999</c:v>
                </c:pt>
                <c:pt idx="134112">
                  <c:v>-0.312531</c:v>
                </c:pt>
                <c:pt idx="134113">
                  <c:v>-0.31427699999999997</c:v>
                </c:pt>
                <c:pt idx="134114">
                  <c:v>-0.31592100000000001</c:v>
                </c:pt>
                <c:pt idx="134115">
                  <c:v>-0.317465</c:v>
                </c:pt>
                <c:pt idx="134116">
                  <c:v>-0.31890800000000002</c:v>
                </c:pt>
                <c:pt idx="134117">
                  <c:v>-0.32025100000000001</c:v>
                </c:pt>
                <c:pt idx="134118">
                  <c:v>-0.32149499999999998</c:v>
                </c:pt>
                <c:pt idx="134119">
                  <c:v>-0.32264399999999999</c:v>
                </c:pt>
                <c:pt idx="134120">
                  <c:v>-0.32370199999999999</c:v>
                </c:pt>
                <c:pt idx="134121">
                  <c:v>-0.32467299999999999</c:v>
                </c:pt>
                <c:pt idx="134122">
                  <c:v>-0.32555699999999999</c:v>
                </c:pt>
                <c:pt idx="134123">
                  <c:v>-0.326353</c:v>
                </c:pt>
                <c:pt idx="134124">
                  <c:v>-0.32705899999999999</c:v>
                </c:pt>
                <c:pt idx="134125">
                  <c:v>-0.32767499999999999</c:v>
                </c:pt>
                <c:pt idx="134126">
                  <c:v>-0.32819999999999999</c:v>
                </c:pt>
                <c:pt idx="134127">
                  <c:v>-0.32863799999999999</c:v>
                </c:pt>
                <c:pt idx="134128">
                  <c:v>-0.328988</c:v>
                </c:pt>
                <c:pt idx="134129">
                  <c:v>-0.32925199999999999</c:v>
                </c:pt>
                <c:pt idx="134130">
                  <c:v>-0.329428</c:v>
                </c:pt>
                <c:pt idx="134131">
                  <c:v>-0.32951599999999998</c:v>
                </c:pt>
                <c:pt idx="134132">
                  <c:v>-0.329511</c:v>
                </c:pt>
                <c:pt idx="134133">
                  <c:v>-0.32941500000000001</c:v>
                </c:pt>
                <c:pt idx="134134">
                  <c:v>-0.329233</c:v>
                </c:pt>
                <c:pt idx="134135">
                  <c:v>-0.328961</c:v>
                </c:pt>
                <c:pt idx="134136">
                  <c:v>-0.328596</c:v>
                </c:pt>
                <c:pt idx="134137">
                  <c:v>-0.32814500000000002</c:v>
                </c:pt>
                <c:pt idx="134138">
                  <c:v>-0.32761699999999999</c:v>
                </c:pt>
                <c:pt idx="134139">
                  <c:v>-0.327019</c:v>
                </c:pt>
                <c:pt idx="134140">
                  <c:v>-0.326353</c:v>
                </c:pt>
                <c:pt idx="134141">
                  <c:v>-0.32562000000000002</c:v>
                </c:pt>
                <c:pt idx="134142">
                  <c:v>-0.32482299999999997</c:v>
                </c:pt>
                <c:pt idx="134143">
                  <c:v>-0.32396200000000003</c:v>
                </c:pt>
                <c:pt idx="134144">
                  <c:v>-0.32303599999999999</c:v>
                </c:pt>
                <c:pt idx="134145">
                  <c:v>-0.32204899999999997</c:v>
                </c:pt>
                <c:pt idx="134146">
                  <c:v>-0.32100299999999998</c:v>
                </c:pt>
                <c:pt idx="134147">
                  <c:v>-0.31990299999999999</c:v>
                </c:pt>
                <c:pt idx="134148">
                  <c:v>-0.31875199999999998</c:v>
                </c:pt>
                <c:pt idx="134149">
                  <c:v>-0.31755100000000003</c:v>
                </c:pt>
                <c:pt idx="134150">
                  <c:v>-0.31629800000000002</c:v>
                </c:pt>
                <c:pt idx="134151">
                  <c:v>-0.314994</c:v>
                </c:pt>
                <c:pt idx="134152">
                  <c:v>-0.31363999999999997</c:v>
                </c:pt>
                <c:pt idx="134153">
                  <c:v>-0.31223600000000001</c:v>
                </c:pt>
                <c:pt idx="134154">
                  <c:v>-0.31078499999999998</c:v>
                </c:pt>
                <c:pt idx="134155">
                  <c:v>-0.30928899999999998</c:v>
                </c:pt>
                <c:pt idx="134156">
                  <c:v>-0.30775599999999997</c:v>
                </c:pt>
                <c:pt idx="134157">
                  <c:v>-0.30619299999999999</c:v>
                </c:pt>
                <c:pt idx="134158">
                  <c:v>-0.30460199999999998</c:v>
                </c:pt>
                <c:pt idx="134159">
                  <c:v>-0.30298399999999998</c:v>
                </c:pt>
                <c:pt idx="134160">
                  <c:v>-0.30133900000000002</c:v>
                </c:pt>
                <c:pt idx="134161">
                  <c:v>-0.29966599999999999</c:v>
                </c:pt>
                <c:pt idx="134162">
                  <c:v>-0.29796499999999998</c:v>
                </c:pt>
                <c:pt idx="134163">
                  <c:v>-0.296234</c:v>
                </c:pt>
                <c:pt idx="134164">
                  <c:v>-0.29447499999999999</c:v>
                </c:pt>
                <c:pt idx="134165">
                  <c:v>-0.29269000000000001</c:v>
                </c:pt>
                <c:pt idx="134166">
                  <c:v>-0.29088599999999998</c:v>
                </c:pt>
                <c:pt idx="134167">
                  <c:v>-0.28906900000000002</c:v>
                </c:pt>
                <c:pt idx="134168">
                  <c:v>-0.28724499999999997</c:v>
                </c:pt>
                <c:pt idx="134169">
                  <c:v>-0.285416</c:v>
                </c:pt>
                <c:pt idx="134170">
                  <c:v>-0.28358299999999997</c:v>
                </c:pt>
                <c:pt idx="134171">
                  <c:v>-0.28174700000000003</c:v>
                </c:pt>
                <c:pt idx="134172">
                  <c:v>-0.27990999999999999</c:v>
                </c:pt>
                <c:pt idx="134173">
                  <c:v>-0.27807300000000001</c:v>
                </c:pt>
                <c:pt idx="134174">
                  <c:v>-0.27624100000000001</c:v>
                </c:pt>
                <c:pt idx="134175">
                  <c:v>-0.27442</c:v>
                </c:pt>
                <c:pt idx="134176">
                  <c:v>-0.27261200000000002</c:v>
                </c:pt>
                <c:pt idx="134177">
                  <c:v>-0.27081100000000002</c:v>
                </c:pt>
                <c:pt idx="134178">
                  <c:v>-0.269013</c:v>
                </c:pt>
                <c:pt idx="134179">
                  <c:v>-0.26721499999999998</c:v>
                </c:pt>
                <c:pt idx="134180">
                  <c:v>-0.26541999999999999</c:v>
                </c:pt>
                <c:pt idx="134181">
                  <c:v>-0.26363500000000001</c:v>
                </c:pt>
                <c:pt idx="134182">
                  <c:v>-0.26186399999999999</c:v>
                </c:pt>
                <c:pt idx="134183">
                  <c:v>-0.260106</c:v>
                </c:pt>
                <c:pt idx="134184">
                  <c:v>-0.25835799999999998</c:v>
                </c:pt>
                <c:pt idx="134185">
                  <c:v>-0.25662299999999999</c:v>
                </c:pt>
                <c:pt idx="134186">
                  <c:v>-0.25490499999999999</c:v>
                </c:pt>
                <c:pt idx="134187">
                  <c:v>-0.25320799999999999</c:v>
                </c:pt>
                <c:pt idx="134188">
                  <c:v>-0.25152999999999998</c:v>
                </c:pt>
                <c:pt idx="134189">
                  <c:v>-0.24987500000000001</c:v>
                </c:pt>
                <c:pt idx="134190">
                  <c:v>-0.24825</c:v>
                </c:pt>
                <c:pt idx="134191">
                  <c:v>-0.24666099999999999</c:v>
                </c:pt>
                <c:pt idx="134192">
                  <c:v>-0.245111</c:v>
                </c:pt>
                <c:pt idx="134193">
                  <c:v>-0.24359500000000001</c:v>
                </c:pt>
                <c:pt idx="134194">
                  <c:v>-0.24210899999999999</c:v>
                </c:pt>
                <c:pt idx="134195">
                  <c:v>-0.24065300000000001</c:v>
                </c:pt>
                <c:pt idx="134196">
                  <c:v>-0.239228</c:v>
                </c:pt>
                <c:pt idx="134197">
                  <c:v>-0.23783199999999999</c:v>
                </c:pt>
                <c:pt idx="134198">
                  <c:v>-0.23647099999999999</c:v>
                </c:pt>
                <c:pt idx="134199">
                  <c:v>-0.23514499999999999</c:v>
                </c:pt>
                <c:pt idx="134200">
                  <c:v>-0.233848</c:v>
                </c:pt>
                <c:pt idx="134201">
                  <c:v>-0.23257900000000001</c:v>
                </c:pt>
                <c:pt idx="134202">
                  <c:v>-0.23133500000000001</c:v>
                </c:pt>
                <c:pt idx="134203">
                  <c:v>-0.230097</c:v>
                </c:pt>
                <c:pt idx="134204">
                  <c:v>-0.228854</c:v>
                </c:pt>
                <c:pt idx="134205">
                  <c:v>-0.227628</c:v>
                </c:pt>
                <c:pt idx="134206">
                  <c:v>-0.226433</c:v>
                </c:pt>
                <c:pt idx="134207">
                  <c:v>-0.22525899999999999</c:v>
                </c:pt>
                <c:pt idx="134208">
                  <c:v>-0.224104</c:v>
                </c:pt>
                <c:pt idx="134209">
                  <c:v>-0.222972</c:v>
                </c:pt>
                <c:pt idx="134210">
                  <c:v>-0.22186600000000001</c:v>
                </c:pt>
                <c:pt idx="134211">
                  <c:v>-0.22078600000000001</c:v>
                </c:pt>
                <c:pt idx="134212">
                  <c:v>-0.21972800000000001</c:v>
                </c:pt>
                <c:pt idx="134213">
                  <c:v>-0.21868499999999999</c:v>
                </c:pt>
                <c:pt idx="134214">
                  <c:v>-0.21765399999999999</c:v>
                </c:pt>
                <c:pt idx="134215">
                  <c:v>-0.21663099999999999</c:v>
                </c:pt>
                <c:pt idx="134216">
                  <c:v>-0.215615</c:v>
                </c:pt>
                <c:pt idx="134217">
                  <c:v>-0.21460499999999999</c:v>
                </c:pt>
                <c:pt idx="134218">
                  <c:v>-0.21360199999999999</c:v>
                </c:pt>
                <c:pt idx="134219">
                  <c:v>-0.21260799999999999</c:v>
                </c:pt>
                <c:pt idx="134220">
                  <c:v>-0.211621</c:v>
                </c:pt>
                <c:pt idx="134221">
                  <c:v>-0.21063699999999999</c:v>
                </c:pt>
                <c:pt idx="134222">
                  <c:v>-0.20965500000000001</c:v>
                </c:pt>
                <c:pt idx="134223">
                  <c:v>-0.208679</c:v>
                </c:pt>
                <c:pt idx="134224">
                  <c:v>-0.207709</c:v>
                </c:pt>
                <c:pt idx="134225">
                  <c:v>-0.20674699999999999</c:v>
                </c:pt>
                <c:pt idx="134226">
                  <c:v>-0.205791</c:v>
                </c:pt>
                <c:pt idx="134227">
                  <c:v>-0.204846</c:v>
                </c:pt>
                <c:pt idx="134228">
                  <c:v>-0.20390900000000001</c:v>
                </c:pt>
                <c:pt idx="134229">
                  <c:v>-0.20297599999999999</c:v>
                </c:pt>
                <c:pt idx="134230">
                  <c:v>-0.202044</c:v>
                </c:pt>
                <c:pt idx="134231">
                  <c:v>-0.20111200000000001</c:v>
                </c:pt>
                <c:pt idx="134232">
                  <c:v>-0.200179</c:v>
                </c:pt>
                <c:pt idx="134233">
                  <c:v>-0.19924700000000001</c:v>
                </c:pt>
                <c:pt idx="134234">
                  <c:v>-0.198319</c:v>
                </c:pt>
                <c:pt idx="134235">
                  <c:v>-0.197403</c:v>
                </c:pt>
                <c:pt idx="134236">
                  <c:v>-0.19650200000000001</c:v>
                </c:pt>
                <c:pt idx="134237">
                  <c:v>-0.19561300000000001</c:v>
                </c:pt>
                <c:pt idx="134238">
                  <c:v>-0.19472800000000001</c:v>
                </c:pt>
                <c:pt idx="134239">
                  <c:v>-0.19384399999999999</c:v>
                </c:pt>
                <c:pt idx="134240">
                  <c:v>-0.19294900000000001</c:v>
                </c:pt>
                <c:pt idx="134241">
                  <c:v>-0.192021</c:v>
                </c:pt>
                <c:pt idx="134242">
                  <c:v>-0.19106500000000001</c:v>
                </c:pt>
                <c:pt idx="134243">
                  <c:v>-0.190105</c:v>
                </c:pt>
                <c:pt idx="134244">
                  <c:v>-0.189138</c:v>
                </c:pt>
                <c:pt idx="134245">
                  <c:v>-0.18815299999999999</c:v>
                </c:pt>
                <c:pt idx="134246">
                  <c:v>-0.18715499999999999</c:v>
                </c:pt>
                <c:pt idx="134247">
                  <c:v>-0.18614900000000001</c:v>
                </c:pt>
                <c:pt idx="134248">
                  <c:v>-0.185136</c:v>
                </c:pt>
                <c:pt idx="134249">
                  <c:v>-0.184113</c:v>
                </c:pt>
                <c:pt idx="134250">
                  <c:v>-0.18307899999999999</c:v>
                </c:pt>
                <c:pt idx="134251">
                  <c:v>-0.182033</c:v>
                </c:pt>
                <c:pt idx="134252">
                  <c:v>-0.180978</c:v>
                </c:pt>
                <c:pt idx="134253">
                  <c:v>-0.17991199999999999</c:v>
                </c:pt>
                <c:pt idx="134254">
                  <c:v>-0.178838</c:v>
                </c:pt>
                <c:pt idx="134255">
                  <c:v>-0.177757</c:v>
                </c:pt>
                <c:pt idx="134256">
                  <c:v>-0.17667099999999999</c:v>
                </c:pt>
                <c:pt idx="134257">
                  <c:v>-0.17557800000000001</c:v>
                </c:pt>
                <c:pt idx="134258">
                  <c:v>-0.174479</c:v>
                </c:pt>
                <c:pt idx="134259">
                  <c:v>-0.173375</c:v>
                </c:pt>
                <c:pt idx="134260">
                  <c:v>-0.17226900000000001</c:v>
                </c:pt>
                <c:pt idx="134261">
                  <c:v>-0.17116300000000001</c:v>
                </c:pt>
                <c:pt idx="134262">
                  <c:v>-0.17005799999999999</c:v>
                </c:pt>
                <c:pt idx="134263">
                  <c:v>-0.16895199999999999</c:v>
                </c:pt>
                <c:pt idx="134264">
                  <c:v>-0.16785</c:v>
                </c:pt>
                <c:pt idx="134265">
                  <c:v>-0.16675000000000001</c:v>
                </c:pt>
                <c:pt idx="134266">
                  <c:v>-0.16565099999999999</c:v>
                </c:pt>
                <c:pt idx="134267">
                  <c:v>-0.16455</c:v>
                </c:pt>
                <c:pt idx="134268">
                  <c:v>-0.16345199999999999</c:v>
                </c:pt>
                <c:pt idx="134269">
                  <c:v>-0.162357</c:v>
                </c:pt>
                <c:pt idx="134270">
                  <c:v>-0.16126599999999999</c:v>
                </c:pt>
                <c:pt idx="134271">
                  <c:v>-0.16017899999999999</c:v>
                </c:pt>
                <c:pt idx="134272">
                  <c:v>-0.15909999999999999</c:v>
                </c:pt>
                <c:pt idx="134273">
                  <c:v>-0.15803300000000001</c:v>
                </c:pt>
                <c:pt idx="134274">
                  <c:v>-0.15698100000000001</c:v>
                </c:pt>
                <c:pt idx="134275">
                  <c:v>-0.155942</c:v>
                </c:pt>
                <c:pt idx="134276">
                  <c:v>-0.154917</c:v>
                </c:pt>
                <c:pt idx="134277">
                  <c:v>-0.15390200000000001</c:v>
                </c:pt>
                <c:pt idx="134278">
                  <c:v>-0.15289800000000001</c:v>
                </c:pt>
                <c:pt idx="134279">
                  <c:v>-0.15190400000000001</c:v>
                </c:pt>
                <c:pt idx="134280">
                  <c:v>-0.150924</c:v>
                </c:pt>
                <c:pt idx="134281">
                  <c:v>-0.14996000000000001</c:v>
                </c:pt>
                <c:pt idx="134282">
                  <c:v>-0.14901400000000001</c:v>
                </c:pt>
                <c:pt idx="134283">
                  <c:v>-0.14808199999999999</c:v>
                </c:pt>
                <c:pt idx="134284">
                  <c:v>-0.14716299999999999</c:v>
                </c:pt>
                <c:pt idx="134285">
                  <c:v>-0.146258</c:v>
                </c:pt>
                <c:pt idx="134286">
                  <c:v>-0.145366</c:v>
                </c:pt>
                <c:pt idx="134287">
                  <c:v>-0.14448900000000001</c:v>
                </c:pt>
                <c:pt idx="134288">
                  <c:v>-0.143626</c:v>
                </c:pt>
                <c:pt idx="134289">
                  <c:v>-0.14277899999999999</c:v>
                </c:pt>
                <c:pt idx="134290">
                  <c:v>-0.14194699999999999</c:v>
                </c:pt>
                <c:pt idx="134291">
                  <c:v>-0.14113400000000001</c:v>
                </c:pt>
                <c:pt idx="134292">
                  <c:v>-0.14034199999999999</c:v>
                </c:pt>
                <c:pt idx="134293">
                  <c:v>-0.139572</c:v>
                </c:pt>
                <c:pt idx="134294">
                  <c:v>-0.138825</c:v>
                </c:pt>
                <c:pt idx="134295">
                  <c:v>-0.138104</c:v>
                </c:pt>
                <c:pt idx="134296">
                  <c:v>-0.13741200000000001</c:v>
                </c:pt>
                <c:pt idx="134297">
                  <c:v>-0.13675000000000001</c:v>
                </c:pt>
                <c:pt idx="134298">
                  <c:v>-0.13611899999999999</c:v>
                </c:pt>
                <c:pt idx="134299">
                  <c:v>-0.13552400000000001</c:v>
                </c:pt>
                <c:pt idx="134300">
                  <c:v>-0.134965</c:v>
                </c:pt>
                <c:pt idx="134301">
                  <c:v>-0.13444500000000001</c:v>
                </c:pt>
                <c:pt idx="134302">
                  <c:v>-0.133966</c:v>
                </c:pt>
                <c:pt idx="134303">
                  <c:v>-0.13353000000000001</c:v>
                </c:pt>
                <c:pt idx="134304">
                  <c:v>-0.13314000000000001</c:v>
                </c:pt>
                <c:pt idx="134305">
                  <c:v>-0.132796</c:v>
                </c:pt>
                <c:pt idx="134306">
                  <c:v>-0.13250000000000001</c:v>
                </c:pt>
                <c:pt idx="134307">
                  <c:v>-0.13225000000000001</c:v>
                </c:pt>
                <c:pt idx="134308">
                  <c:v>-0.132046</c:v>
                </c:pt>
                <c:pt idx="134309">
                  <c:v>-0.13188900000000001</c:v>
                </c:pt>
                <c:pt idx="134310">
                  <c:v>-0.13178100000000001</c:v>
                </c:pt>
                <c:pt idx="134311">
                  <c:v>-0.13172500000000001</c:v>
                </c:pt>
                <c:pt idx="134312">
                  <c:v>-0.13172</c:v>
                </c:pt>
                <c:pt idx="134313">
                  <c:v>-0.13176299999999999</c:v>
                </c:pt>
                <c:pt idx="134314">
                  <c:v>-0.131856</c:v>
                </c:pt>
                <c:pt idx="134315">
                  <c:v>-0.131997</c:v>
                </c:pt>
                <c:pt idx="134316">
                  <c:v>-0.132184</c:v>
                </c:pt>
                <c:pt idx="134317">
                  <c:v>-0.13241900000000001</c:v>
                </c:pt>
                <c:pt idx="134318">
                  <c:v>-0.13270299999999999</c:v>
                </c:pt>
                <c:pt idx="134319">
                  <c:v>-0.13304099999999999</c:v>
                </c:pt>
                <c:pt idx="134320">
                  <c:v>-0.133433</c:v>
                </c:pt>
                <c:pt idx="134321">
                  <c:v>-0.13387499999999999</c:v>
                </c:pt>
                <c:pt idx="134322">
                  <c:v>-0.13436300000000001</c:v>
                </c:pt>
                <c:pt idx="134323">
                  <c:v>-0.13489399999999999</c:v>
                </c:pt>
                <c:pt idx="134324">
                  <c:v>-0.13546900000000001</c:v>
                </c:pt>
                <c:pt idx="134325">
                  <c:v>-0.13608600000000001</c:v>
                </c:pt>
                <c:pt idx="134326">
                  <c:v>-0.136742</c:v>
                </c:pt>
                <c:pt idx="134327">
                  <c:v>-0.137434</c:v>
                </c:pt>
                <c:pt idx="134328">
                  <c:v>-0.13816500000000001</c:v>
                </c:pt>
                <c:pt idx="134329">
                  <c:v>-0.13893800000000001</c:v>
                </c:pt>
                <c:pt idx="134330">
                  <c:v>-0.13975099999999999</c:v>
                </c:pt>
                <c:pt idx="134331">
                  <c:v>-0.140602</c:v>
                </c:pt>
                <c:pt idx="134332">
                  <c:v>-0.141489</c:v>
                </c:pt>
                <c:pt idx="134333">
                  <c:v>-0.14241200000000001</c:v>
                </c:pt>
                <c:pt idx="134334">
                  <c:v>-0.143369</c:v>
                </c:pt>
                <c:pt idx="134335">
                  <c:v>-0.14435700000000001</c:v>
                </c:pt>
                <c:pt idx="134336">
                  <c:v>-0.14537700000000001</c:v>
                </c:pt>
                <c:pt idx="134337">
                  <c:v>-0.146429</c:v>
                </c:pt>
                <c:pt idx="134338">
                  <c:v>-0.14751500000000001</c:v>
                </c:pt>
                <c:pt idx="134339">
                  <c:v>-0.14863299999999999</c:v>
                </c:pt>
                <c:pt idx="134340">
                  <c:v>-0.149781</c:v>
                </c:pt>
                <c:pt idx="134341">
                  <c:v>-0.150954</c:v>
                </c:pt>
                <c:pt idx="134342">
                  <c:v>-0.15215100000000001</c:v>
                </c:pt>
                <c:pt idx="134343">
                  <c:v>-0.153368</c:v>
                </c:pt>
                <c:pt idx="134344">
                  <c:v>-0.15460099999999999</c:v>
                </c:pt>
                <c:pt idx="134345">
                  <c:v>-0.15584799999999999</c:v>
                </c:pt>
                <c:pt idx="134346">
                  <c:v>-0.157109</c:v>
                </c:pt>
                <c:pt idx="134347">
                  <c:v>-0.158383</c:v>
                </c:pt>
                <c:pt idx="134348">
                  <c:v>-0.15966900000000001</c:v>
                </c:pt>
                <c:pt idx="134349">
                  <c:v>-0.16096299999999999</c:v>
                </c:pt>
                <c:pt idx="134350">
                  <c:v>-0.16226399999999999</c:v>
                </c:pt>
                <c:pt idx="134351">
                  <c:v>-0.16356899999999999</c:v>
                </c:pt>
                <c:pt idx="134352">
                  <c:v>-0.16487599999999999</c:v>
                </c:pt>
                <c:pt idx="134353">
                  <c:v>-0.166183</c:v>
                </c:pt>
                <c:pt idx="134354">
                  <c:v>-0.167489</c:v>
                </c:pt>
                <c:pt idx="134355">
                  <c:v>-0.168792</c:v>
                </c:pt>
                <c:pt idx="134356">
                  <c:v>-0.17009199999999999</c:v>
                </c:pt>
                <c:pt idx="134357">
                  <c:v>-0.17138400000000001</c:v>
                </c:pt>
                <c:pt idx="134358">
                  <c:v>-0.17266599999999999</c:v>
                </c:pt>
                <c:pt idx="134359">
                  <c:v>-0.173932</c:v>
                </c:pt>
                <c:pt idx="134360">
                  <c:v>-0.175179</c:v>
                </c:pt>
                <c:pt idx="134361">
                  <c:v>-0.17640400000000001</c:v>
                </c:pt>
                <c:pt idx="134362">
                  <c:v>-0.17760699999999999</c:v>
                </c:pt>
                <c:pt idx="134363">
                  <c:v>-0.178783</c:v>
                </c:pt>
                <c:pt idx="134364">
                  <c:v>-0.179928</c:v>
                </c:pt>
                <c:pt idx="134365">
                  <c:v>-0.181038</c:v>
                </c:pt>
                <c:pt idx="134366">
                  <c:v>-0.182112</c:v>
                </c:pt>
                <c:pt idx="134367">
                  <c:v>-0.18315100000000001</c:v>
                </c:pt>
                <c:pt idx="134368">
                  <c:v>-0.18415500000000001</c:v>
                </c:pt>
                <c:pt idx="134369">
                  <c:v>-0.18512000000000001</c:v>
                </c:pt>
                <c:pt idx="134370">
                  <c:v>-0.18604200000000001</c:v>
                </c:pt>
                <c:pt idx="134371">
                  <c:v>-0.186918</c:v>
                </c:pt>
                <c:pt idx="134372">
                  <c:v>-0.187746</c:v>
                </c:pt>
                <c:pt idx="134373">
                  <c:v>-0.188526</c:v>
                </c:pt>
                <c:pt idx="134374">
                  <c:v>-0.18925600000000001</c:v>
                </c:pt>
                <c:pt idx="134375">
                  <c:v>-0.18993299999999999</c:v>
                </c:pt>
                <c:pt idx="134376">
                  <c:v>-0.190555</c:v>
                </c:pt>
                <c:pt idx="134377">
                  <c:v>-0.19112199999999999</c:v>
                </c:pt>
                <c:pt idx="134378">
                  <c:v>-0.19162999999999999</c:v>
                </c:pt>
                <c:pt idx="134379">
                  <c:v>-0.192079</c:v>
                </c:pt>
                <c:pt idx="134380">
                  <c:v>-0.192464</c:v>
                </c:pt>
                <c:pt idx="134381">
                  <c:v>-0.19278400000000001</c:v>
                </c:pt>
                <c:pt idx="134382">
                  <c:v>-0.19303799999999999</c:v>
                </c:pt>
                <c:pt idx="134383">
                  <c:v>-0.19322600000000001</c:v>
                </c:pt>
                <c:pt idx="134384">
                  <c:v>-0.193333</c:v>
                </c:pt>
                <c:pt idx="134385">
                  <c:v>-0.19334200000000001</c:v>
                </c:pt>
                <c:pt idx="134386">
                  <c:v>-0.19326699999999999</c:v>
                </c:pt>
                <c:pt idx="134387">
                  <c:v>-0.19312000000000001</c:v>
                </c:pt>
                <c:pt idx="134388">
                  <c:v>-0.19289100000000001</c:v>
                </c:pt>
                <c:pt idx="134389">
                  <c:v>-0.192574</c:v>
                </c:pt>
                <c:pt idx="134390">
                  <c:v>-0.19217300000000001</c:v>
                </c:pt>
                <c:pt idx="134391">
                  <c:v>-0.19169</c:v>
                </c:pt>
                <c:pt idx="134392">
                  <c:v>-0.19112399999999999</c:v>
                </c:pt>
                <c:pt idx="134393">
                  <c:v>-0.190473</c:v>
                </c:pt>
                <c:pt idx="134394">
                  <c:v>-0.18973400000000001</c:v>
                </c:pt>
                <c:pt idx="134395">
                  <c:v>-0.18890499999999999</c:v>
                </c:pt>
                <c:pt idx="134396">
                  <c:v>-0.18798300000000001</c:v>
                </c:pt>
                <c:pt idx="134397">
                  <c:v>-0.186971</c:v>
                </c:pt>
                <c:pt idx="134398">
                  <c:v>-0.185867</c:v>
                </c:pt>
                <c:pt idx="134399">
                  <c:v>-0.184672</c:v>
                </c:pt>
                <c:pt idx="134400">
                  <c:v>-0.183388</c:v>
                </c:pt>
                <c:pt idx="134401">
                  <c:v>-0.18201800000000001</c:v>
                </c:pt>
                <c:pt idx="134402">
                  <c:v>-0.180562</c:v>
                </c:pt>
                <c:pt idx="134403">
                  <c:v>-0.17902199999999999</c:v>
                </c:pt>
                <c:pt idx="134404">
                  <c:v>-0.177402</c:v>
                </c:pt>
                <c:pt idx="134405">
                  <c:v>-0.175704</c:v>
                </c:pt>
                <c:pt idx="134406">
                  <c:v>-0.17393</c:v>
                </c:pt>
                <c:pt idx="134407">
                  <c:v>-0.17208100000000001</c:v>
                </c:pt>
                <c:pt idx="134408">
                  <c:v>-0.170158</c:v>
                </c:pt>
                <c:pt idx="134409">
                  <c:v>-0.16816200000000001</c:v>
                </c:pt>
                <c:pt idx="134410">
                  <c:v>-0.16609499999999999</c:v>
                </c:pt>
                <c:pt idx="134411">
                  <c:v>-0.16395799999999999</c:v>
                </c:pt>
                <c:pt idx="134412">
                  <c:v>-0.161749</c:v>
                </c:pt>
                <c:pt idx="134413">
                  <c:v>-0.15947</c:v>
                </c:pt>
                <c:pt idx="134414">
                  <c:v>-0.15712100000000001</c:v>
                </c:pt>
                <c:pt idx="134415">
                  <c:v>-0.15470700000000001</c:v>
                </c:pt>
                <c:pt idx="134416">
                  <c:v>-0.152228</c:v>
                </c:pt>
                <c:pt idx="134417">
                  <c:v>-0.14968699999999999</c:v>
                </c:pt>
                <c:pt idx="134418">
                  <c:v>-0.14708499999999999</c:v>
                </c:pt>
                <c:pt idx="134419">
                  <c:v>-0.144424</c:v>
                </c:pt>
                <c:pt idx="134420">
                  <c:v>-0.141711</c:v>
                </c:pt>
                <c:pt idx="134421">
                  <c:v>-0.13894200000000001</c:v>
                </c:pt>
                <c:pt idx="134422">
                  <c:v>-0.136097</c:v>
                </c:pt>
                <c:pt idx="134423">
                  <c:v>-0.13317100000000001</c:v>
                </c:pt>
                <c:pt idx="134424">
                  <c:v>-0.13019500000000001</c:v>
                </c:pt>
                <c:pt idx="134425">
                  <c:v>-0.12717400000000001</c:v>
                </c:pt>
                <c:pt idx="134426">
                  <c:v>-0.124097</c:v>
                </c:pt>
                <c:pt idx="134427">
                  <c:v>-0.12096800000000001</c:v>
                </c:pt>
                <c:pt idx="134428">
                  <c:v>-0.117797</c:v>
                </c:pt>
                <c:pt idx="134429">
                  <c:v>-0.11458500000000001</c:v>
                </c:pt>
                <c:pt idx="134430">
                  <c:v>-0.111334</c:v>
                </c:pt>
                <c:pt idx="134431">
                  <c:v>-0.108046</c:v>
                </c:pt>
                <c:pt idx="134432">
                  <c:v>-0.104722</c:v>
                </c:pt>
                <c:pt idx="134433">
                  <c:v>-0.10136299999999999</c:v>
                </c:pt>
                <c:pt idx="134434">
                  <c:v>-9.7971600000000006E-2</c:v>
                </c:pt>
                <c:pt idx="134435">
                  <c:v>-9.4550800000000004E-2</c:v>
                </c:pt>
                <c:pt idx="134436">
                  <c:v>-9.1103900000000002E-2</c:v>
                </c:pt>
                <c:pt idx="134437">
                  <c:v>-8.7636099999999995E-2</c:v>
                </c:pt>
                <c:pt idx="134438">
                  <c:v>-8.4153400000000003E-2</c:v>
                </c:pt>
                <c:pt idx="134439">
                  <c:v>-8.0661700000000003E-2</c:v>
                </c:pt>
                <c:pt idx="134440">
                  <c:v>-7.7167100000000002E-2</c:v>
                </c:pt>
                <c:pt idx="134441">
                  <c:v>-7.3674400000000001E-2</c:v>
                </c:pt>
                <c:pt idx="134442">
                  <c:v>-7.0186499999999999E-2</c:v>
                </c:pt>
                <c:pt idx="134443">
                  <c:v>-6.6705100000000003E-2</c:v>
                </c:pt>
                <c:pt idx="134444">
                  <c:v>-6.3231499999999996E-2</c:v>
                </c:pt>
                <c:pt idx="134445">
                  <c:v>-5.9768000000000002E-2</c:v>
                </c:pt>
                <c:pt idx="134446">
                  <c:v>-5.6317600000000002E-2</c:v>
                </c:pt>
                <c:pt idx="134447">
                  <c:v>-5.2883100000000002E-2</c:v>
                </c:pt>
                <c:pt idx="134448">
                  <c:v>-4.9467299999999999E-2</c:v>
                </c:pt>
                <c:pt idx="134449">
                  <c:v>-4.6073999999999997E-2</c:v>
                </c:pt>
                <c:pt idx="134450">
                  <c:v>-4.2705300000000002E-2</c:v>
                </c:pt>
                <c:pt idx="134451">
                  <c:v>-3.9360899999999997E-2</c:v>
                </c:pt>
                <c:pt idx="134452">
                  <c:v>-3.6041299999999998E-2</c:v>
                </c:pt>
                <c:pt idx="134453">
                  <c:v>-3.2748300000000001E-2</c:v>
                </c:pt>
                <c:pt idx="134454">
                  <c:v>-2.94839E-2</c:v>
                </c:pt>
                <c:pt idx="134455">
                  <c:v>-2.6250699999999998E-2</c:v>
                </c:pt>
                <c:pt idx="134456">
                  <c:v>-2.3052400000000001E-2</c:v>
                </c:pt>
                <c:pt idx="134457">
                  <c:v>-1.98937E-2</c:v>
                </c:pt>
                <c:pt idx="134458">
                  <c:v>-1.67776E-2</c:v>
                </c:pt>
                <c:pt idx="134459">
                  <c:v>-1.37044E-2</c:v>
                </c:pt>
                <c:pt idx="134460">
                  <c:v>-1.0675199999999999E-2</c:v>
                </c:pt>
                <c:pt idx="134461" formatCode="0.00E+00">
                  <c:v>-7.6935900000000002E-3</c:v>
                </c:pt>
                <c:pt idx="134462" formatCode="0.00E+00">
                  <c:v>-4.7645099999999996E-3</c:v>
                </c:pt>
                <c:pt idx="134463" formatCode="0.00E+00">
                  <c:v>-1.89233E-3</c:v>
                </c:pt>
                <c:pt idx="134464" formatCode="0.00E+00">
                  <c:v>9.1996199999999997E-4</c:v>
                </c:pt>
                <c:pt idx="134465" formatCode="0.00E+00">
                  <c:v>3.6712099999999998E-3</c:v>
                </c:pt>
                <c:pt idx="134466" formatCode="0.00E+00">
                  <c:v>6.3606000000000001E-3</c:v>
                </c:pt>
                <c:pt idx="134467" formatCode="0.00E+00">
                  <c:v>8.9867000000000002E-3</c:v>
                </c:pt>
                <c:pt idx="134468">
                  <c:v>1.15475E-2</c:v>
                </c:pt>
                <c:pt idx="134469">
                  <c:v>1.40406E-2</c:v>
                </c:pt>
                <c:pt idx="134470">
                  <c:v>1.6464199999999998E-2</c:v>
                </c:pt>
                <c:pt idx="134471">
                  <c:v>1.8816900000000001E-2</c:v>
                </c:pt>
                <c:pt idx="134472">
                  <c:v>2.1097299999999999E-2</c:v>
                </c:pt>
                <c:pt idx="134473">
                  <c:v>2.3303399999999998E-2</c:v>
                </c:pt>
                <c:pt idx="134474">
                  <c:v>2.5433399999999998E-2</c:v>
                </c:pt>
                <c:pt idx="134475">
                  <c:v>2.7485300000000001E-2</c:v>
                </c:pt>
                <c:pt idx="134476">
                  <c:v>2.9456300000000001E-2</c:v>
                </c:pt>
                <c:pt idx="134477">
                  <c:v>3.13453E-2</c:v>
                </c:pt>
                <c:pt idx="134478">
                  <c:v>3.31527E-2</c:v>
                </c:pt>
                <c:pt idx="134479">
                  <c:v>3.4878699999999999E-2</c:v>
                </c:pt>
                <c:pt idx="134480">
                  <c:v>3.6522199999999998E-2</c:v>
                </c:pt>
                <c:pt idx="134481">
                  <c:v>3.8082499999999998E-2</c:v>
                </c:pt>
                <c:pt idx="134482">
                  <c:v>3.95579E-2</c:v>
                </c:pt>
                <c:pt idx="134483">
                  <c:v>4.09459E-2</c:v>
                </c:pt>
                <c:pt idx="134484">
                  <c:v>4.2245499999999998E-2</c:v>
                </c:pt>
                <c:pt idx="134485">
                  <c:v>4.3456300000000003E-2</c:v>
                </c:pt>
                <c:pt idx="134486">
                  <c:v>4.45768E-2</c:v>
                </c:pt>
                <c:pt idx="134487">
                  <c:v>4.5606300000000002E-2</c:v>
                </c:pt>
                <c:pt idx="134488">
                  <c:v>4.65466E-2</c:v>
                </c:pt>
                <c:pt idx="134489">
                  <c:v>4.7400900000000003E-2</c:v>
                </c:pt>
                <c:pt idx="134490">
                  <c:v>4.8170299999999999E-2</c:v>
                </c:pt>
                <c:pt idx="134491">
                  <c:v>4.8854000000000002E-2</c:v>
                </c:pt>
                <c:pt idx="134492">
                  <c:v>4.9450899999999999E-2</c:v>
                </c:pt>
                <c:pt idx="134493">
                  <c:v>4.9960699999999997E-2</c:v>
                </c:pt>
                <c:pt idx="134494">
                  <c:v>5.0382299999999998E-2</c:v>
                </c:pt>
                <c:pt idx="134495">
                  <c:v>5.07156E-2</c:v>
                </c:pt>
                <c:pt idx="134496">
                  <c:v>5.0963700000000001E-2</c:v>
                </c:pt>
                <c:pt idx="134497">
                  <c:v>5.1129800000000003E-2</c:v>
                </c:pt>
                <c:pt idx="134498">
                  <c:v>5.1213599999999998E-2</c:v>
                </c:pt>
                <c:pt idx="134499">
                  <c:v>5.1213500000000002E-2</c:v>
                </c:pt>
                <c:pt idx="134500">
                  <c:v>5.1128300000000002E-2</c:v>
                </c:pt>
                <c:pt idx="134501">
                  <c:v>5.0957799999999998E-2</c:v>
                </c:pt>
                <c:pt idx="134502">
                  <c:v>5.0703199999999997E-2</c:v>
                </c:pt>
                <c:pt idx="134503">
                  <c:v>5.0366899999999999E-2</c:v>
                </c:pt>
                <c:pt idx="134504">
                  <c:v>4.99514E-2</c:v>
                </c:pt>
                <c:pt idx="134505">
                  <c:v>4.9458700000000001E-2</c:v>
                </c:pt>
                <c:pt idx="134506">
                  <c:v>4.8890000000000003E-2</c:v>
                </c:pt>
                <c:pt idx="134507">
                  <c:v>4.8245900000000001E-2</c:v>
                </c:pt>
                <c:pt idx="134508">
                  <c:v>4.7527300000000001E-2</c:v>
                </c:pt>
                <c:pt idx="134509">
                  <c:v>4.6734499999999998E-2</c:v>
                </c:pt>
                <c:pt idx="134510">
                  <c:v>4.5867699999999997E-2</c:v>
                </c:pt>
                <c:pt idx="134511">
                  <c:v>4.4927500000000002E-2</c:v>
                </c:pt>
                <c:pt idx="134512">
                  <c:v>4.3916299999999998E-2</c:v>
                </c:pt>
                <c:pt idx="134513">
                  <c:v>4.2836199999999998E-2</c:v>
                </c:pt>
                <c:pt idx="134514">
                  <c:v>4.1688900000000001E-2</c:v>
                </c:pt>
                <c:pt idx="134515">
                  <c:v>4.0476999999999999E-2</c:v>
                </c:pt>
                <c:pt idx="134516">
                  <c:v>3.9203200000000001E-2</c:v>
                </c:pt>
                <c:pt idx="134517">
                  <c:v>3.7869600000000003E-2</c:v>
                </c:pt>
                <c:pt idx="134518">
                  <c:v>3.6477700000000002E-2</c:v>
                </c:pt>
                <c:pt idx="134519">
                  <c:v>3.5028999999999998E-2</c:v>
                </c:pt>
                <c:pt idx="134520">
                  <c:v>3.35255E-2</c:v>
                </c:pt>
                <c:pt idx="134521">
                  <c:v>3.19691E-2</c:v>
                </c:pt>
                <c:pt idx="134522">
                  <c:v>3.0361800000000001E-2</c:v>
                </c:pt>
                <c:pt idx="134523">
                  <c:v>2.8704799999999999E-2</c:v>
                </c:pt>
                <c:pt idx="134524">
                  <c:v>2.69994E-2</c:v>
                </c:pt>
                <c:pt idx="134525">
                  <c:v>2.5247599999999999E-2</c:v>
                </c:pt>
                <c:pt idx="134526">
                  <c:v>2.3452500000000001E-2</c:v>
                </c:pt>
                <c:pt idx="134527">
                  <c:v>2.16166E-2</c:v>
                </c:pt>
                <c:pt idx="134528">
                  <c:v>1.9742099999999999E-2</c:v>
                </c:pt>
                <c:pt idx="134529">
                  <c:v>1.7831199999999998E-2</c:v>
                </c:pt>
                <c:pt idx="134530">
                  <c:v>1.5886600000000001E-2</c:v>
                </c:pt>
                <c:pt idx="134531">
                  <c:v>1.39113E-2</c:v>
                </c:pt>
                <c:pt idx="134532">
                  <c:v>1.1908E-2</c:v>
                </c:pt>
                <c:pt idx="134533" formatCode="0.00E+00">
                  <c:v>9.8804099999999992E-3</c:v>
                </c:pt>
                <c:pt idx="134534" formatCode="0.00E+00">
                  <c:v>7.8320799999999999E-3</c:v>
                </c:pt>
                <c:pt idx="134535" formatCode="0.00E+00">
                  <c:v>5.7656499999999998E-3</c:v>
                </c:pt>
                <c:pt idx="134536" formatCode="0.00E+00">
                  <c:v>3.6834400000000001E-3</c:v>
                </c:pt>
                <c:pt idx="134537" formatCode="0.00E+00">
                  <c:v>1.58807E-3</c:v>
                </c:pt>
                <c:pt idx="134538" formatCode="0.00E+00">
                  <c:v>-5.1760700000000001E-4</c:v>
                </c:pt>
                <c:pt idx="134539" formatCode="0.00E+00">
                  <c:v>-2.6305E-3</c:v>
                </c:pt>
                <c:pt idx="134540" formatCode="0.00E+00">
                  <c:v>-4.7482599999999998E-3</c:v>
                </c:pt>
                <c:pt idx="134541" formatCode="0.00E+00">
                  <c:v>-6.8694100000000003E-3</c:v>
                </c:pt>
                <c:pt idx="134542" formatCode="0.00E+00">
                  <c:v>-8.9920299999999998E-3</c:v>
                </c:pt>
                <c:pt idx="134543">
                  <c:v>-1.11133E-2</c:v>
                </c:pt>
                <c:pt idx="134544">
                  <c:v>-1.32301E-2</c:v>
                </c:pt>
                <c:pt idx="134545">
                  <c:v>-1.5339800000000001E-2</c:v>
                </c:pt>
                <c:pt idx="134546">
                  <c:v>-1.7439300000000001E-2</c:v>
                </c:pt>
                <c:pt idx="134547">
                  <c:v>-1.9526399999999999E-2</c:v>
                </c:pt>
                <c:pt idx="134548">
                  <c:v>-2.15991E-2</c:v>
                </c:pt>
                <c:pt idx="134549">
                  <c:v>-2.3655200000000001E-2</c:v>
                </c:pt>
                <c:pt idx="134550">
                  <c:v>-2.5691499999999999E-2</c:v>
                </c:pt>
                <c:pt idx="134551">
                  <c:v>-2.7704199999999998E-2</c:v>
                </c:pt>
                <c:pt idx="134552">
                  <c:v>-2.9690100000000001E-2</c:v>
                </c:pt>
                <c:pt idx="134553">
                  <c:v>-3.1647300000000003E-2</c:v>
                </c:pt>
                <c:pt idx="134554">
                  <c:v>-3.3574699999999999E-2</c:v>
                </c:pt>
                <c:pt idx="134555">
                  <c:v>-3.5470099999999997E-2</c:v>
                </c:pt>
                <c:pt idx="134556">
                  <c:v>-3.7330599999999999E-2</c:v>
                </c:pt>
                <c:pt idx="134557">
                  <c:v>-3.9153300000000002E-2</c:v>
                </c:pt>
                <c:pt idx="134558">
                  <c:v>-4.0936300000000002E-2</c:v>
                </c:pt>
                <c:pt idx="134559">
                  <c:v>-4.2678099999999997E-2</c:v>
                </c:pt>
                <c:pt idx="134560">
                  <c:v>-4.4376800000000001E-2</c:v>
                </c:pt>
                <c:pt idx="134561">
                  <c:v>-4.60302E-2</c:v>
                </c:pt>
                <c:pt idx="134562">
                  <c:v>-4.7636199999999997E-2</c:v>
                </c:pt>
                <c:pt idx="134563">
                  <c:v>-4.9192600000000003E-2</c:v>
                </c:pt>
                <c:pt idx="134564">
                  <c:v>-5.06975E-2</c:v>
                </c:pt>
                <c:pt idx="134565">
                  <c:v>-5.2149599999999997E-2</c:v>
                </c:pt>
                <c:pt idx="134566">
                  <c:v>-5.3547400000000002E-2</c:v>
                </c:pt>
                <c:pt idx="134567">
                  <c:v>-5.4889399999999998E-2</c:v>
                </c:pt>
                <c:pt idx="134568">
                  <c:v>-5.6173099999999997E-2</c:v>
                </c:pt>
                <c:pt idx="134569">
                  <c:v>-5.73964E-2</c:v>
                </c:pt>
                <c:pt idx="134570">
                  <c:v>-5.8556999999999998E-2</c:v>
                </c:pt>
                <c:pt idx="134571">
                  <c:v>-5.9653299999999999E-2</c:v>
                </c:pt>
                <c:pt idx="134572">
                  <c:v>-6.0684700000000001E-2</c:v>
                </c:pt>
                <c:pt idx="134573">
                  <c:v>-6.1650299999999998E-2</c:v>
                </c:pt>
                <c:pt idx="134574">
                  <c:v>-6.2548999999999993E-2</c:v>
                </c:pt>
                <c:pt idx="134575">
                  <c:v>-6.3379400000000002E-2</c:v>
                </c:pt>
                <c:pt idx="134576">
                  <c:v>-6.4140699999999995E-2</c:v>
                </c:pt>
                <c:pt idx="134577">
                  <c:v>-6.4832299999999995E-2</c:v>
                </c:pt>
                <c:pt idx="134578">
                  <c:v>-6.5453700000000004E-2</c:v>
                </c:pt>
                <c:pt idx="134579">
                  <c:v>-6.6003699999999998E-2</c:v>
                </c:pt>
                <c:pt idx="134580">
                  <c:v>-6.6480600000000001E-2</c:v>
                </c:pt>
                <c:pt idx="134581">
                  <c:v>-6.6882999999999998E-2</c:v>
                </c:pt>
                <c:pt idx="134582">
                  <c:v>-6.7211199999999999E-2</c:v>
                </c:pt>
                <c:pt idx="134583">
                  <c:v>-6.7465999999999998E-2</c:v>
                </c:pt>
                <c:pt idx="134584">
                  <c:v>-6.7647100000000002E-2</c:v>
                </c:pt>
                <c:pt idx="134585">
                  <c:v>-6.7753400000000005E-2</c:v>
                </c:pt>
                <c:pt idx="134586">
                  <c:v>-6.7784399999999995E-2</c:v>
                </c:pt>
                <c:pt idx="134587">
                  <c:v>-6.7740400000000006E-2</c:v>
                </c:pt>
                <c:pt idx="134588">
                  <c:v>-6.7621200000000006E-2</c:v>
                </c:pt>
                <c:pt idx="134589">
                  <c:v>-6.7425100000000002E-2</c:v>
                </c:pt>
                <c:pt idx="134590">
                  <c:v>-6.7150799999999997E-2</c:v>
                </c:pt>
                <c:pt idx="134591">
                  <c:v>-6.6797700000000002E-2</c:v>
                </c:pt>
                <c:pt idx="134592">
                  <c:v>-6.63657E-2</c:v>
                </c:pt>
                <c:pt idx="134593">
                  <c:v>-6.5854700000000002E-2</c:v>
                </c:pt>
                <c:pt idx="134594">
                  <c:v>-6.5264500000000003E-2</c:v>
                </c:pt>
                <c:pt idx="134595">
                  <c:v>-6.45955E-2</c:v>
                </c:pt>
                <c:pt idx="134596">
                  <c:v>-6.3848600000000005E-2</c:v>
                </c:pt>
                <c:pt idx="134597">
                  <c:v>-6.3024700000000003E-2</c:v>
                </c:pt>
                <c:pt idx="134598">
                  <c:v>-6.21238E-2</c:v>
                </c:pt>
                <c:pt idx="134599">
                  <c:v>-6.1145600000000001E-2</c:v>
                </c:pt>
                <c:pt idx="134600">
                  <c:v>-6.0090400000000002E-2</c:v>
                </c:pt>
                <c:pt idx="134601">
                  <c:v>-5.8958799999999999E-2</c:v>
                </c:pt>
                <c:pt idx="134602">
                  <c:v>-5.7751499999999997E-2</c:v>
                </c:pt>
                <c:pt idx="134603">
                  <c:v>-5.6469199999999997E-2</c:v>
                </c:pt>
                <c:pt idx="134604">
                  <c:v>-5.5112300000000003E-2</c:v>
                </c:pt>
                <c:pt idx="134605">
                  <c:v>-5.3681600000000003E-2</c:v>
                </c:pt>
                <c:pt idx="134606">
                  <c:v>-5.2178200000000001E-2</c:v>
                </c:pt>
                <c:pt idx="134607">
                  <c:v>-5.06034E-2</c:v>
                </c:pt>
                <c:pt idx="134608">
                  <c:v>-4.8958700000000001E-2</c:v>
                </c:pt>
                <c:pt idx="134609">
                  <c:v>-4.7245099999999998E-2</c:v>
                </c:pt>
                <c:pt idx="134610">
                  <c:v>-4.5463999999999997E-2</c:v>
                </c:pt>
                <c:pt idx="134611">
                  <c:v>-4.36164E-2</c:v>
                </c:pt>
                <c:pt idx="134612">
                  <c:v>-4.1703700000000003E-2</c:v>
                </c:pt>
                <c:pt idx="134613">
                  <c:v>-3.9727199999999997E-2</c:v>
                </c:pt>
                <c:pt idx="134614">
                  <c:v>-3.76878E-2</c:v>
                </c:pt>
                <c:pt idx="134615">
                  <c:v>-3.5586E-2</c:v>
                </c:pt>
                <c:pt idx="134616">
                  <c:v>-3.34232E-2</c:v>
                </c:pt>
                <c:pt idx="134617">
                  <c:v>-3.1200599999999998E-2</c:v>
                </c:pt>
                <c:pt idx="134618">
                  <c:v>-2.8919E-2</c:v>
                </c:pt>
                <c:pt idx="134619">
                  <c:v>-2.65794E-2</c:v>
                </c:pt>
                <c:pt idx="134620">
                  <c:v>-2.4184000000000001E-2</c:v>
                </c:pt>
                <c:pt idx="134621">
                  <c:v>-2.1735000000000001E-2</c:v>
                </c:pt>
                <c:pt idx="134622">
                  <c:v>-1.9233400000000001E-2</c:v>
                </c:pt>
                <c:pt idx="134623">
                  <c:v>-1.66806E-2</c:v>
                </c:pt>
                <c:pt idx="134624">
                  <c:v>-1.40786E-2</c:v>
                </c:pt>
                <c:pt idx="134625">
                  <c:v>-1.14298E-2</c:v>
                </c:pt>
                <c:pt idx="134626" formatCode="0.00E+00">
                  <c:v>-8.73612E-3</c:v>
                </c:pt>
                <c:pt idx="134627" formatCode="0.00E+00">
                  <c:v>-5.9991699999999998E-3</c:v>
                </c:pt>
                <c:pt idx="134628" formatCode="0.00E+00">
                  <c:v>-3.2202400000000001E-3</c:v>
                </c:pt>
                <c:pt idx="134629" formatCode="0.00E+00">
                  <c:v>-4.0078100000000001E-4</c:v>
                </c:pt>
                <c:pt idx="134630" formatCode="0.00E+00">
                  <c:v>2.4575299999999999E-3</c:v>
                </c:pt>
                <c:pt idx="134631" formatCode="0.00E+00">
                  <c:v>5.3527100000000001E-3</c:v>
                </c:pt>
                <c:pt idx="134632" formatCode="0.00E+00">
                  <c:v>8.2827100000000004E-3</c:v>
                </c:pt>
                <c:pt idx="134633">
                  <c:v>1.12458E-2</c:v>
                </c:pt>
                <c:pt idx="134634">
                  <c:v>1.42407E-2</c:v>
                </c:pt>
                <c:pt idx="134635">
                  <c:v>1.7265900000000001E-2</c:v>
                </c:pt>
                <c:pt idx="134636">
                  <c:v>2.0319799999999999E-2</c:v>
                </c:pt>
                <c:pt idx="134637">
                  <c:v>2.34001E-2</c:v>
                </c:pt>
                <c:pt idx="134638">
                  <c:v>2.6504799999999998E-2</c:v>
                </c:pt>
                <c:pt idx="134639">
                  <c:v>2.9631999999999999E-2</c:v>
                </c:pt>
                <c:pt idx="134640">
                  <c:v>3.2779700000000002E-2</c:v>
                </c:pt>
                <c:pt idx="134641">
                  <c:v>3.5946100000000002E-2</c:v>
                </c:pt>
                <c:pt idx="134642">
                  <c:v>3.91291E-2</c:v>
                </c:pt>
                <c:pt idx="134643">
                  <c:v>4.23264E-2</c:v>
                </c:pt>
                <c:pt idx="134644">
                  <c:v>4.5535399999999997E-2</c:v>
                </c:pt>
                <c:pt idx="134645">
                  <c:v>4.8753400000000002E-2</c:v>
                </c:pt>
                <c:pt idx="134646">
                  <c:v>5.1977799999999998E-2</c:v>
                </c:pt>
                <c:pt idx="134647">
                  <c:v>5.5206100000000001E-2</c:v>
                </c:pt>
                <c:pt idx="134648">
                  <c:v>5.8435800000000003E-2</c:v>
                </c:pt>
                <c:pt idx="134649">
                  <c:v>6.1664700000000003E-2</c:v>
                </c:pt>
                <c:pt idx="134650">
                  <c:v>6.4891099999999993E-2</c:v>
                </c:pt>
                <c:pt idx="134651">
                  <c:v>6.8113300000000002E-2</c:v>
                </c:pt>
                <c:pt idx="134652">
                  <c:v>7.1329600000000007E-2</c:v>
                </c:pt>
                <c:pt idx="134653">
                  <c:v>7.4538199999999999E-2</c:v>
                </c:pt>
                <c:pt idx="134654">
                  <c:v>7.7737700000000007E-2</c:v>
                </c:pt>
                <c:pt idx="134655">
                  <c:v>8.0926200000000004E-2</c:v>
                </c:pt>
                <c:pt idx="134656">
                  <c:v>8.4101899999999993E-2</c:v>
                </c:pt>
                <c:pt idx="134657">
                  <c:v>8.7262999999999993E-2</c:v>
                </c:pt>
                <c:pt idx="134658">
                  <c:v>9.0407000000000001E-2</c:v>
                </c:pt>
                <c:pt idx="134659">
                  <c:v>9.3531699999999995E-2</c:v>
                </c:pt>
                <c:pt idx="134660">
                  <c:v>9.6635200000000004E-2</c:v>
                </c:pt>
                <c:pt idx="134661">
                  <c:v>9.9715200000000004E-2</c:v>
                </c:pt>
                <c:pt idx="134662">
                  <c:v>0.102769</c:v>
                </c:pt>
                <c:pt idx="134663">
                  <c:v>0.105793</c:v>
                </c:pt>
                <c:pt idx="134664">
                  <c:v>0.10878699999999999</c:v>
                </c:pt>
                <c:pt idx="134665">
                  <c:v>0.111748</c:v>
                </c:pt>
                <c:pt idx="134666">
                  <c:v>0.114674</c:v>
                </c:pt>
                <c:pt idx="134667">
                  <c:v>0.117565</c:v>
                </c:pt>
                <c:pt idx="134668">
                  <c:v>0.120419</c:v>
                </c:pt>
                <c:pt idx="134669">
                  <c:v>0.123233</c:v>
                </c:pt>
                <c:pt idx="134670">
                  <c:v>0.12600500000000001</c:v>
                </c:pt>
                <c:pt idx="134671">
                  <c:v>0.12873399999999999</c:v>
                </c:pt>
                <c:pt idx="134672">
                  <c:v>0.13141600000000001</c:v>
                </c:pt>
                <c:pt idx="134673">
                  <c:v>0.13405</c:v>
                </c:pt>
                <c:pt idx="134674">
                  <c:v>0.13663500000000001</c:v>
                </c:pt>
                <c:pt idx="134675">
                  <c:v>0.13916999999999999</c:v>
                </c:pt>
                <c:pt idx="134676">
                  <c:v>0.141651</c:v>
                </c:pt>
                <c:pt idx="134677">
                  <c:v>0.14407700000000001</c:v>
                </c:pt>
                <c:pt idx="134678">
                  <c:v>0.14644499999999999</c:v>
                </c:pt>
                <c:pt idx="134679">
                  <c:v>0.148754</c:v>
                </c:pt>
                <c:pt idx="134680">
                  <c:v>0.151002</c:v>
                </c:pt>
                <c:pt idx="134681">
                  <c:v>0.15318799999999999</c:v>
                </c:pt>
                <c:pt idx="134682">
                  <c:v>0.155311</c:v>
                </c:pt>
                <c:pt idx="134683">
                  <c:v>0.15736800000000001</c:v>
                </c:pt>
                <c:pt idx="134684">
                  <c:v>0.159358</c:v>
                </c:pt>
                <c:pt idx="134685">
                  <c:v>0.161277</c:v>
                </c:pt>
                <c:pt idx="134686">
                  <c:v>0.16312299999999999</c:v>
                </c:pt>
                <c:pt idx="134687">
                  <c:v>0.16489500000000001</c:v>
                </c:pt>
                <c:pt idx="134688">
                  <c:v>0.16659199999999999</c:v>
                </c:pt>
                <c:pt idx="134689">
                  <c:v>0.168211</c:v>
                </c:pt>
                <c:pt idx="134690">
                  <c:v>0.16975199999999999</c:v>
                </c:pt>
                <c:pt idx="134691">
                  <c:v>0.17121500000000001</c:v>
                </c:pt>
                <c:pt idx="134692">
                  <c:v>0.172598</c:v>
                </c:pt>
                <c:pt idx="134693">
                  <c:v>0.173901</c:v>
                </c:pt>
                <c:pt idx="134694">
                  <c:v>0.175122</c:v>
                </c:pt>
                <c:pt idx="134695">
                  <c:v>0.176261</c:v>
                </c:pt>
                <c:pt idx="134696">
                  <c:v>0.177317</c:v>
                </c:pt>
                <c:pt idx="134697">
                  <c:v>0.178287</c:v>
                </c:pt>
                <c:pt idx="134698">
                  <c:v>0.179171</c:v>
                </c:pt>
                <c:pt idx="134699">
                  <c:v>0.17996899999999999</c:v>
                </c:pt>
                <c:pt idx="134700">
                  <c:v>0.18067900000000001</c:v>
                </c:pt>
                <c:pt idx="134701">
                  <c:v>0.18129999999999999</c:v>
                </c:pt>
                <c:pt idx="134702">
                  <c:v>0.18183299999999999</c:v>
                </c:pt>
                <c:pt idx="134703">
                  <c:v>0.18227599999999999</c:v>
                </c:pt>
                <c:pt idx="134704">
                  <c:v>0.18262700000000001</c:v>
                </c:pt>
                <c:pt idx="134705">
                  <c:v>0.18288599999999999</c:v>
                </c:pt>
                <c:pt idx="134706">
                  <c:v>0.18305299999999999</c:v>
                </c:pt>
                <c:pt idx="134707">
                  <c:v>0.18312800000000001</c:v>
                </c:pt>
                <c:pt idx="134708">
                  <c:v>0.183111</c:v>
                </c:pt>
                <c:pt idx="134709">
                  <c:v>0.183</c:v>
                </c:pt>
                <c:pt idx="134710">
                  <c:v>0.18279500000000001</c:v>
                </c:pt>
                <c:pt idx="134711">
                  <c:v>0.18249599999999999</c:v>
                </c:pt>
                <c:pt idx="134712">
                  <c:v>0.18210200000000001</c:v>
                </c:pt>
                <c:pt idx="134713">
                  <c:v>0.181613</c:v>
                </c:pt>
                <c:pt idx="134714">
                  <c:v>0.18103</c:v>
                </c:pt>
                <c:pt idx="134715">
                  <c:v>0.18035100000000001</c:v>
                </c:pt>
                <c:pt idx="134716">
                  <c:v>0.17957600000000001</c:v>
                </c:pt>
                <c:pt idx="134717">
                  <c:v>0.178705</c:v>
                </c:pt>
                <c:pt idx="134718">
                  <c:v>0.17773800000000001</c:v>
                </c:pt>
                <c:pt idx="134719">
                  <c:v>0.176678</c:v>
                </c:pt>
                <c:pt idx="134720">
                  <c:v>0.17552400000000001</c:v>
                </c:pt>
                <c:pt idx="134721">
                  <c:v>0.17427699999999999</c:v>
                </c:pt>
                <c:pt idx="134722">
                  <c:v>0.17293700000000001</c:v>
                </c:pt>
                <c:pt idx="134723">
                  <c:v>0.17150399999999999</c:v>
                </c:pt>
                <c:pt idx="134724">
                  <c:v>0.16997899999999999</c:v>
                </c:pt>
                <c:pt idx="134725">
                  <c:v>0.16836400000000001</c:v>
                </c:pt>
                <c:pt idx="134726">
                  <c:v>0.166658</c:v>
                </c:pt>
                <c:pt idx="134727">
                  <c:v>0.16486300000000001</c:v>
                </c:pt>
                <c:pt idx="134728">
                  <c:v>0.16298000000000001</c:v>
                </c:pt>
                <c:pt idx="134729">
                  <c:v>0.16101199999999999</c:v>
                </c:pt>
                <c:pt idx="134730">
                  <c:v>0.15895899999999999</c:v>
                </c:pt>
                <c:pt idx="134731">
                  <c:v>0.15682299999999999</c:v>
                </c:pt>
                <c:pt idx="134732">
                  <c:v>0.15460399999999999</c:v>
                </c:pt>
                <c:pt idx="134733">
                  <c:v>0.152306</c:v>
                </c:pt>
                <c:pt idx="134734">
                  <c:v>0.14993000000000001</c:v>
                </c:pt>
                <c:pt idx="134735">
                  <c:v>0.147477</c:v>
                </c:pt>
                <c:pt idx="134736">
                  <c:v>0.14495</c:v>
                </c:pt>
                <c:pt idx="134737">
                  <c:v>0.14235100000000001</c:v>
                </c:pt>
                <c:pt idx="134738">
                  <c:v>0.139681</c:v>
                </c:pt>
                <c:pt idx="134739">
                  <c:v>0.13694300000000001</c:v>
                </c:pt>
                <c:pt idx="134740">
                  <c:v>0.13413700000000001</c:v>
                </c:pt>
                <c:pt idx="134741">
                  <c:v>0.13126699999999999</c:v>
                </c:pt>
                <c:pt idx="134742">
                  <c:v>0.128333</c:v>
                </c:pt>
                <c:pt idx="134743">
                  <c:v>0.12534100000000001</c:v>
                </c:pt>
                <c:pt idx="134744">
                  <c:v>0.122291</c:v>
                </c:pt>
                <c:pt idx="134745">
                  <c:v>0.119188</c:v>
                </c:pt>
                <c:pt idx="134746">
                  <c:v>0.116033</c:v>
                </c:pt>
                <c:pt idx="134747">
                  <c:v>0.11283</c:v>
                </c:pt>
                <c:pt idx="134748">
                  <c:v>0.10958</c:v>
                </c:pt>
                <c:pt idx="134749">
                  <c:v>0.10628600000000001</c:v>
                </c:pt>
                <c:pt idx="134750">
                  <c:v>0.10295</c:v>
                </c:pt>
                <c:pt idx="134751">
                  <c:v>9.9576399999999995E-2</c:v>
                </c:pt>
                <c:pt idx="134752">
                  <c:v>9.61669E-2</c:v>
                </c:pt>
                <c:pt idx="134753">
                  <c:v>9.2724699999999993E-2</c:v>
                </c:pt>
                <c:pt idx="134754">
                  <c:v>8.9252700000000004E-2</c:v>
                </c:pt>
                <c:pt idx="134755">
                  <c:v>8.57541E-2</c:v>
                </c:pt>
                <c:pt idx="134756">
                  <c:v>8.2232299999999994E-2</c:v>
                </c:pt>
                <c:pt idx="134757">
                  <c:v>7.8690899999999994E-2</c:v>
                </c:pt>
                <c:pt idx="134758">
                  <c:v>7.5132900000000002E-2</c:v>
                </c:pt>
                <c:pt idx="134759">
                  <c:v>7.1561899999999998E-2</c:v>
                </c:pt>
                <c:pt idx="134760">
                  <c:v>6.7981399999999997E-2</c:v>
                </c:pt>
                <c:pt idx="134761">
                  <c:v>6.4395599999999997E-2</c:v>
                </c:pt>
                <c:pt idx="134762">
                  <c:v>6.0808500000000001E-2</c:v>
                </c:pt>
                <c:pt idx="134763">
                  <c:v>5.7223200000000002E-2</c:v>
                </c:pt>
                <c:pt idx="134764">
                  <c:v>5.3642299999999997E-2</c:v>
                </c:pt>
                <c:pt idx="134765">
                  <c:v>5.0069299999999997E-2</c:v>
                </c:pt>
                <c:pt idx="134766">
                  <c:v>4.6508500000000001E-2</c:v>
                </c:pt>
                <c:pt idx="134767">
                  <c:v>4.2964000000000002E-2</c:v>
                </c:pt>
                <c:pt idx="134768">
                  <c:v>3.9439399999999999E-2</c:v>
                </c:pt>
                <c:pt idx="134769">
                  <c:v>3.5938600000000001E-2</c:v>
                </c:pt>
                <c:pt idx="134770">
                  <c:v>3.24657E-2</c:v>
                </c:pt>
                <c:pt idx="134771">
                  <c:v>2.90253E-2</c:v>
                </c:pt>
                <c:pt idx="134772">
                  <c:v>2.56219E-2</c:v>
                </c:pt>
                <c:pt idx="134773">
                  <c:v>2.2260100000000001E-2</c:v>
                </c:pt>
                <c:pt idx="134774">
                  <c:v>1.89438E-2</c:v>
                </c:pt>
                <c:pt idx="134775">
                  <c:v>1.56764E-2</c:v>
                </c:pt>
                <c:pt idx="134776">
                  <c:v>1.2461E-2</c:v>
                </c:pt>
                <c:pt idx="134777" formatCode="0.00E+00">
                  <c:v>9.3010699999999998E-3</c:v>
                </c:pt>
                <c:pt idx="134778" formatCode="0.00E+00">
                  <c:v>6.2001299999999999E-3</c:v>
                </c:pt>
                <c:pt idx="134779" formatCode="0.00E+00">
                  <c:v>3.1624600000000002E-3</c:v>
                </c:pt>
                <c:pt idx="134780" formatCode="0.00E+00">
                  <c:v>1.92513E-4</c:v>
                </c:pt>
                <c:pt idx="134781" formatCode="0.00E+00">
                  <c:v>-2.7052500000000002E-3</c:v>
                </c:pt>
                <c:pt idx="134782" formatCode="0.00E+00">
                  <c:v>-5.5265499999999999E-3</c:v>
                </c:pt>
                <c:pt idx="134783" formatCode="0.00E+00">
                  <c:v>-8.2675000000000005E-3</c:v>
                </c:pt>
                <c:pt idx="134784">
                  <c:v>-1.09245E-2</c:v>
                </c:pt>
                <c:pt idx="134785">
                  <c:v>-1.3494000000000001E-2</c:v>
                </c:pt>
                <c:pt idx="134786">
                  <c:v>-1.5972500000000001E-2</c:v>
                </c:pt>
                <c:pt idx="134787">
                  <c:v>-1.83573E-2</c:v>
                </c:pt>
                <c:pt idx="134788">
                  <c:v>-2.0646100000000001E-2</c:v>
                </c:pt>
                <c:pt idx="134789">
                  <c:v>-2.28363E-2</c:v>
                </c:pt>
                <c:pt idx="134790">
                  <c:v>-2.49248E-2</c:v>
                </c:pt>
                <c:pt idx="134791">
                  <c:v>-2.6908399999999999E-2</c:v>
                </c:pt>
                <c:pt idx="134792">
                  <c:v>-2.8784199999999999E-2</c:v>
                </c:pt>
                <c:pt idx="134793">
                  <c:v>-3.0549300000000001E-2</c:v>
                </c:pt>
                <c:pt idx="134794">
                  <c:v>-3.2200600000000003E-2</c:v>
                </c:pt>
                <c:pt idx="134795">
                  <c:v>-3.3735399999999999E-2</c:v>
                </c:pt>
                <c:pt idx="134796">
                  <c:v>-3.5150300000000002E-2</c:v>
                </c:pt>
                <c:pt idx="134797">
                  <c:v>-3.6442299999999997E-2</c:v>
                </c:pt>
                <c:pt idx="134798">
                  <c:v>-3.7608000000000003E-2</c:v>
                </c:pt>
                <c:pt idx="134799">
                  <c:v>-3.8644699999999997E-2</c:v>
                </c:pt>
                <c:pt idx="134800">
                  <c:v>-3.9550200000000001E-2</c:v>
                </c:pt>
                <c:pt idx="134801">
                  <c:v>-4.0323199999999997E-2</c:v>
                </c:pt>
                <c:pt idx="134802">
                  <c:v>-4.0962400000000003E-2</c:v>
                </c:pt>
                <c:pt idx="134803">
                  <c:v>-4.1465700000000001E-2</c:v>
                </c:pt>
                <c:pt idx="134804">
                  <c:v>-4.1831300000000002E-2</c:v>
                </c:pt>
                <c:pt idx="134805">
                  <c:v>-4.2058100000000001E-2</c:v>
                </c:pt>
                <c:pt idx="134806">
                  <c:v>-4.2145099999999998E-2</c:v>
                </c:pt>
                <c:pt idx="134807">
                  <c:v>-4.2090799999999998E-2</c:v>
                </c:pt>
                <c:pt idx="134808">
                  <c:v>-4.1893600000000003E-2</c:v>
                </c:pt>
                <c:pt idx="134809">
                  <c:v>-4.1551999999999999E-2</c:v>
                </c:pt>
                <c:pt idx="134810">
                  <c:v>-4.1064999999999997E-2</c:v>
                </c:pt>
                <c:pt idx="134811">
                  <c:v>-4.04312E-2</c:v>
                </c:pt>
                <c:pt idx="134812">
                  <c:v>-3.9649799999999999E-2</c:v>
                </c:pt>
                <c:pt idx="134813">
                  <c:v>-3.8721199999999997E-2</c:v>
                </c:pt>
                <c:pt idx="134814">
                  <c:v>-3.7645900000000003E-2</c:v>
                </c:pt>
                <c:pt idx="134815">
                  <c:v>-3.64243E-2</c:v>
                </c:pt>
                <c:pt idx="134816">
                  <c:v>-3.5056299999999999E-2</c:v>
                </c:pt>
                <c:pt idx="134817">
                  <c:v>-3.3541700000000001E-2</c:v>
                </c:pt>
                <c:pt idx="134818">
                  <c:v>-3.1880600000000002E-2</c:v>
                </c:pt>
                <c:pt idx="134819">
                  <c:v>-3.0073300000000001E-2</c:v>
                </c:pt>
                <c:pt idx="134820">
                  <c:v>-2.8120099999999999E-2</c:v>
                </c:pt>
                <c:pt idx="134821">
                  <c:v>-2.6021699999999998E-2</c:v>
                </c:pt>
                <c:pt idx="134822">
                  <c:v>-2.3779700000000001E-2</c:v>
                </c:pt>
                <c:pt idx="134823">
                  <c:v>-2.1395999999999998E-2</c:v>
                </c:pt>
                <c:pt idx="134824">
                  <c:v>-1.8872699999999999E-2</c:v>
                </c:pt>
                <c:pt idx="134825">
                  <c:v>-1.62121E-2</c:v>
                </c:pt>
                <c:pt idx="134826">
                  <c:v>-1.34168E-2</c:v>
                </c:pt>
                <c:pt idx="134827">
                  <c:v>-1.04896E-2</c:v>
                </c:pt>
                <c:pt idx="134828" formatCode="0.00E+00">
                  <c:v>-7.43291E-3</c:v>
                </c:pt>
                <c:pt idx="134829" formatCode="0.00E+00">
                  <c:v>-4.24991E-3</c:v>
                </c:pt>
                <c:pt idx="134830" formatCode="0.00E+00">
                  <c:v>-9.4371600000000004E-4</c:v>
                </c:pt>
                <c:pt idx="134831" formatCode="0.00E+00">
                  <c:v>2.4830299999999998E-3</c:v>
                </c:pt>
                <c:pt idx="134832" formatCode="0.00E+00">
                  <c:v>6.0278900000000002E-3</c:v>
                </c:pt>
                <c:pt idx="134833" formatCode="0.00E+00">
                  <c:v>9.6880600000000001E-3</c:v>
                </c:pt>
                <c:pt idx="134834">
                  <c:v>1.3460400000000001E-2</c:v>
                </c:pt>
                <c:pt idx="134835">
                  <c:v>1.7341499999999999E-2</c:v>
                </c:pt>
                <c:pt idx="134836">
                  <c:v>2.13279E-2</c:v>
                </c:pt>
                <c:pt idx="134837">
                  <c:v>2.5415900000000002E-2</c:v>
                </c:pt>
                <c:pt idx="134838">
                  <c:v>2.9601800000000001E-2</c:v>
                </c:pt>
                <c:pt idx="134839">
                  <c:v>3.3881599999999998E-2</c:v>
                </c:pt>
                <c:pt idx="134840">
                  <c:v>3.8251300000000002E-2</c:v>
                </c:pt>
                <c:pt idx="134841">
                  <c:v>4.2706300000000003E-2</c:v>
                </c:pt>
                <c:pt idx="134842">
                  <c:v>4.7241100000000001E-2</c:v>
                </c:pt>
                <c:pt idx="134843">
                  <c:v>5.185E-2</c:v>
                </c:pt>
                <c:pt idx="134844">
                  <c:v>5.6528099999999998E-2</c:v>
                </c:pt>
                <c:pt idx="134845">
                  <c:v>6.1270699999999997E-2</c:v>
                </c:pt>
                <c:pt idx="134846">
                  <c:v>6.6073199999999999E-2</c:v>
                </c:pt>
                <c:pt idx="134847">
                  <c:v>7.0930199999999999E-2</c:v>
                </c:pt>
                <c:pt idx="134848">
                  <c:v>7.5836700000000007E-2</c:v>
                </c:pt>
                <c:pt idx="134849">
                  <c:v>8.0787800000000007E-2</c:v>
                </c:pt>
                <c:pt idx="134850">
                  <c:v>8.5777599999999996E-2</c:v>
                </c:pt>
                <c:pt idx="134851">
                  <c:v>9.0800400000000003E-2</c:v>
                </c:pt>
                <c:pt idx="134852">
                  <c:v>9.5849900000000002E-2</c:v>
                </c:pt>
                <c:pt idx="134853">
                  <c:v>0.10092</c:v>
                </c:pt>
                <c:pt idx="134854">
                  <c:v>0.106006</c:v>
                </c:pt>
                <c:pt idx="134855">
                  <c:v>0.11110100000000001</c:v>
                </c:pt>
                <c:pt idx="134856">
                  <c:v>0.116201</c:v>
                </c:pt>
                <c:pt idx="134857">
                  <c:v>0.121299</c:v>
                </c:pt>
                <c:pt idx="134858">
                  <c:v>0.126389</c:v>
                </c:pt>
                <c:pt idx="134859">
                  <c:v>0.131465</c:v>
                </c:pt>
                <c:pt idx="134860">
                  <c:v>0.136519</c:v>
                </c:pt>
                <c:pt idx="134861">
                  <c:v>0.14154700000000001</c:v>
                </c:pt>
                <c:pt idx="134862">
                  <c:v>0.146541</c:v>
                </c:pt>
                <c:pt idx="134863">
                  <c:v>0.15149799999999999</c:v>
                </c:pt>
                <c:pt idx="134864">
                  <c:v>0.15640899999999999</c:v>
                </c:pt>
                <c:pt idx="134865">
                  <c:v>0.161269</c:v>
                </c:pt>
                <c:pt idx="134866">
                  <c:v>0.166072</c:v>
                </c:pt>
                <c:pt idx="134867">
                  <c:v>0.17081099999999999</c:v>
                </c:pt>
                <c:pt idx="134868">
                  <c:v>0.175479</c:v>
                </c:pt>
                <c:pt idx="134869">
                  <c:v>0.18007200000000001</c:v>
                </c:pt>
                <c:pt idx="134870">
                  <c:v>0.184584</c:v>
                </c:pt>
                <c:pt idx="134871">
                  <c:v>0.18901000000000001</c:v>
                </c:pt>
                <c:pt idx="134872">
                  <c:v>0.19334499999999999</c:v>
                </c:pt>
                <c:pt idx="134873">
                  <c:v>0.19758200000000001</c:v>
                </c:pt>
                <c:pt idx="134874">
                  <c:v>0.20171800000000001</c:v>
                </c:pt>
                <c:pt idx="134875">
                  <c:v>0.20574700000000001</c:v>
                </c:pt>
                <c:pt idx="134876">
                  <c:v>0.20966299999999999</c:v>
                </c:pt>
                <c:pt idx="134877">
                  <c:v>0.21346300000000001</c:v>
                </c:pt>
                <c:pt idx="134878">
                  <c:v>0.217141</c:v>
                </c:pt>
                <c:pt idx="134879">
                  <c:v>0.220692</c:v>
                </c:pt>
                <c:pt idx="134880">
                  <c:v>0.22411300000000001</c:v>
                </c:pt>
                <c:pt idx="134881">
                  <c:v>0.22739699999999999</c:v>
                </c:pt>
                <c:pt idx="134882">
                  <c:v>0.230542</c:v>
                </c:pt>
                <c:pt idx="134883">
                  <c:v>0.233542</c:v>
                </c:pt>
                <c:pt idx="134884">
                  <c:v>0.23639399999999999</c:v>
                </c:pt>
                <c:pt idx="134885">
                  <c:v>0.239095</c:v>
                </c:pt>
                <c:pt idx="134886">
                  <c:v>0.24164099999999999</c:v>
                </c:pt>
                <c:pt idx="134887">
                  <c:v>0.24402799999999999</c:v>
                </c:pt>
                <c:pt idx="134888">
                  <c:v>0.246253</c:v>
                </c:pt>
                <c:pt idx="134889">
                  <c:v>0.24831400000000001</c:v>
                </c:pt>
                <c:pt idx="134890">
                  <c:v>0.25020900000000001</c:v>
                </c:pt>
                <c:pt idx="134891">
                  <c:v>0.25193399999999999</c:v>
                </c:pt>
                <c:pt idx="134892">
                  <c:v>0.25348700000000002</c:v>
                </c:pt>
                <c:pt idx="134893">
                  <c:v>0.25486599999999998</c:v>
                </c:pt>
                <c:pt idx="134894">
                  <c:v>0.25607099999999999</c:v>
                </c:pt>
                <c:pt idx="134895">
                  <c:v>0.25709900000000002</c:v>
                </c:pt>
                <c:pt idx="134896">
                  <c:v>0.25794899999999998</c:v>
                </c:pt>
                <c:pt idx="134897">
                  <c:v>0.25861899999999999</c:v>
                </c:pt>
                <c:pt idx="134898">
                  <c:v>0.25910899999999998</c:v>
                </c:pt>
                <c:pt idx="134899">
                  <c:v>0.25941700000000001</c:v>
                </c:pt>
                <c:pt idx="134900">
                  <c:v>0.25954500000000003</c:v>
                </c:pt>
                <c:pt idx="134901">
                  <c:v>0.25949100000000003</c:v>
                </c:pt>
                <c:pt idx="134902">
                  <c:v>0.25925599999999999</c:v>
                </c:pt>
                <c:pt idx="134903">
                  <c:v>0.25884000000000001</c:v>
                </c:pt>
                <c:pt idx="134904">
                  <c:v>0.25824399999999997</c:v>
                </c:pt>
                <c:pt idx="134905">
                  <c:v>0.257467</c:v>
                </c:pt>
                <c:pt idx="134906">
                  <c:v>0.25651099999999999</c:v>
                </c:pt>
                <c:pt idx="134907">
                  <c:v>0.25537700000000002</c:v>
                </c:pt>
                <c:pt idx="134908">
                  <c:v>0.25406699999999999</c:v>
                </c:pt>
                <c:pt idx="134909">
                  <c:v>0.252583</c:v>
                </c:pt>
                <c:pt idx="134910">
                  <c:v>0.25092599999999998</c:v>
                </c:pt>
                <c:pt idx="134911">
                  <c:v>0.24909899999999999</c:v>
                </c:pt>
                <c:pt idx="134912">
                  <c:v>0.24710499999999999</c:v>
                </c:pt>
                <c:pt idx="134913">
                  <c:v>0.244947</c:v>
                </c:pt>
                <c:pt idx="134914">
                  <c:v>0.24262700000000001</c:v>
                </c:pt>
                <c:pt idx="134915">
                  <c:v>0.240151</c:v>
                </c:pt>
                <c:pt idx="134916">
                  <c:v>0.23752000000000001</c:v>
                </c:pt>
                <c:pt idx="134917">
                  <c:v>0.23474100000000001</c:v>
                </c:pt>
                <c:pt idx="134918">
                  <c:v>0.23181499999999999</c:v>
                </c:pt>
                <c:pt idx="134919">
                  <c:v>0.22874700000000001</c:v>
                </c:pt>
                <c:pt idx="134920">
                  <c:v>0.22554099999999999</c:v>
                </c:pt>
                <c:pt idx="134921">
                  <c:v>0.22220000000000001</c:v>
                </c:pt>
                <c:pt idx="134922">
                  <c:v>0.21873000000000001</c:v>
                </c:pt>
                <c:pt idx="134923">
                  <c:v>0.21513599999999999</c:v>
                </c:pt>
                <c:pt idx="134924">
                  <c:v>0.211422</c:v>
                </c:pt>
                <c:pt idx="134925">
                  <c:v>0.207594</c:v>
                </c:pt>
                <c:pt idx="134926">
                  <c:v>0.20365800000000001</c:v>
                </c:pt>
                <c:pt idx="134927">
                  <c:v>0.19961799999999999</c:v>
                </c:pt>
                <c:pt idx="134928">
                  <c:v>0.19548199999999999</c:v>
                </c:pt>
                <c:pt idx="134929">
                  <c:v>0.19125500000000001</c:v>
                </c:pt>
                <c:pt idx="134930">
                  <c:v>0.186942</c:v>
                </c:pt>
                <c:pt idx="134931">
                  <c:v>0.18255099999999999</c:v>
                </c:pt>
                <c:pt idx="134932">
                  <c:v>0.17808599999999999</c:v>
                </c:pt>
                <c:pt idx="134933">
                  <c:v>0.17355499999999999</c:v>
                </c:pt>
                <c:pt idx="134934">
                  <c:v>0.168964</c:v>
                </c:pt>
                <c:pt idx="134935">
                  <c:v>0.16431799999999999</c:v>
                </c:pt>
                <c:pt idx="134936">
                  <c:v>0.15962499999999999</c:v>
                </c:pt>
                <c:pt idx="134937">
                  <c:v>0.154891</c:v>
                </c:pt>
                <c:pt idx="134938">
                  <c:v>0.15012400000000001</c:v>
                </c:pt>
                <c:pt idx="134939">
                  <c:v>0.14532800000000001</c:v>
                </c:pt>
                <c:pt idx="134940">
                  <c:v>0.140512</c:v>
                </c:pt>
                <c:pt idx="134941">
                  <c:v>0.135681</c:v>
                </c:pt>
                <c:pt idx="134942">
                  <c:v>0.13084299999999999</c:v>
                </c:pt>
                <c:pt idx="134943">
                  <c:v>0.12600500000000001</c:v>
                </c:pt>
                <c:pt idx="134944">
                  <c:v>0.121174</c:v>
                </c:pt>
                <c:pt idx="134945">
                  <c:v>0.116357</c:v>
                </c:pt>
                <c:pt idx="134946">
                  <c:v>0.11155900000000001</c:v>
                </c:pt>
                <c:pt idx="134947">
                  <c:v>0.10678799999999999</c:v>
                </c:pt>
                <c:pt idx="134948">
                  <c:v>0.102051</c:v>
                </c:pt>
                <c:pt idx="134949">
                  <c:v>9.7354399999999994E-2</c:v>
                </c:pt>
                <c:pt idx="134950">
                  <c:v>9.2704099999999998E-2</c:v>
                </c:pt>
                <c:pt idx="134951">
                  <c:v>8.8106699999999996E-2</c:v>
                </c:pt>
                <c:pt idx="134952">
                  <c:v>8.3568699999999996E-2</c:v>
                </c:pt>
                <c:pt idx="134953">
                  <c:v>7.9096700000000006E-2</c:v>
                </c:pt>
                <c:pt idx="134954">
                  <c:v>7.4697E-2</c:v>
                </c:pt>
                <c:pt idx="134955">
                  <c:v>7.0375800000000002E-2</c:v>
                </c:pt>
                <c:pt idx="134956">
                  <c:v>6.6139000000000003E-2</c:v>
                </c:pt>
                <c:pt idx="134957">
                  <c:v>6.1992199999999997E-2</c:v>
                </c:pt>
                <c:pt idx="134958">
                  <c:v>5.7940899999999997E-2</c:v>
                </c:pt>
                <c:pt idx="134959">
                  <c:v>5.3990400000000001E-2</c:v>
                </c:pt>
                <c:pt idx="134960">
                  <c:v>5.0146099999999999E-2</c:v>
                </c:pt>
                <c:pt idx="134961">
                  <c:v>4.6413200000000002E-2</c:v>
                </c:pt>
                <c:pt idx="134962">
                  <c:v>4.2796899999999999E-2</c:v>
                </c:pt>
                <c:pt idx="134963">
                  <c:v>3.9302200000000002E-2</c:v>
                </c:pt>
                <c:pt idx="134964">
                  <c:v>3.5933800000000002E-2</c:v>
                </c:pt>
                <c:pt idx="134965">
                  <c:v>3.2696000000000003E-2</c:v>
                </c:pt>
                <c:pt idx="134966">
                  <c:v>2.9593399999999999E-2</c:v>
                </c:pt>
                <c:pt idx="134967">
                  <c:v>2.66301E-2</c:v>
                </c:pt>
                <c:pt idx="134968">
                  <c:v>2.3809500000000001E-2</c:v>
                </c:pt>
                <c:pt idx="134969">
                  <c:v>2.11346E-2</c:v>
                </c:pt>
                <c:pt idx="134970">
                  <c:v>1.86085E-2</c:v>
                </c:pt>
                <c:pt idx="134971">
                  <c:v>1.6234599999999998E-2</c:v>
                </c:pt>
                <c:pt idx="134972">
                  <c:v>1.40158E-2</c:v>
                </c:pt>
                <c:pt idx="134973">
                  <c:v>1.1954899999999999E-2</c:v>
                </c:pt>
                <c:pt idx="134974">
                  <c:v>1.0053899999999999E-2</c:v>
                </c:pt>
                <c:pt idx="134975" formatCode="0.00E+00">
                  <c:v>8.3150800000000007E-3</c:v>
                </c:pt>
                <c:pt idx="134976" formatCode="0.00E+00">
                  <c:v>6.7399499999999998E-3</c:v>
                </c:pt>
                <c:pt idx="134977" formatCode="0.00E+00">
                  <c:v>5.32966E-3</c:v>
                </c:pt>
                <c:pt idx="134978" formatCode="0.00E+00">
                  <c:v>4.0852500000000003E-3</c:v>
                </c:pt>
                <c:pt idx="134979" formatCode="0.00E+00">
                  <c:v>3.0081000000000001E-3</c:v>
                </c:pt>
                <c:pt idx="134980" formatCode="0.00E+00">
                  <c:v>2.0995699999999998E-3</c:v>
                </c:pt>
                <c:pt idx="134981" formatCode="0.00E+00">
                  <c:v>1.36063E-3</c:v>
                </c:pt>
                <c:pt idx="134982" formatCode="0.00E+00">
                  <c:v>7.92058E-4</c:v>
                </c:pt>
                <c:pt idx="134983" formatCode="0.00E+00">
                  <c:v>3.9398900000000003E-4</c:v>
                </c:pt>
                <c:pt idx="134984" formatCode="0.00E+00">
                  <c:v>1.65002E-4</c:v>
                </c:pt>
                <c:pt idx="134985" formatCode="0.00E+00">
                  <c:v>1.03238E-4</c:v>
                </c:pt>
                <c:pt idx="134986" formatCode="0.00E+00">
                  <c:v>2.07655E-4</c:v>
                </c:pt>
                <c:pt idx="134987" formatCode="0.00E+00">
                  <c:v>4.7720599999999998E-4</c:v>
                </c:pt>
                <c:pt idx="134988" formatCode="0.00E+00">
                  <c:v>9.1016899999999995E-4</c:v>
                </c:pt>
                <c:pt idx="134989" formatCode="0.00E+00">
                  <c:v>1.50471E-3</c:v>
                </c:pt>
                <c:pt idx="134990" formatCode="0.00E+00">
                  <c:v>2.2591199999999999E-3</c:v>
                </c:pt>
                <c:pt idx="134991" formatCode="0.00E+00">
                  <c:v>3.17148E-3</c:v>
                </c:pt>
                <c:pt idx="134992" formatCode="0.00E+00">
                  <c:v>4.23939E-3</c:v>
                </c:pt>
                <c:pt idx="134993" formatCode="0.00E+00">
                  <c:v>5.4601600000000004E-3</c:v>
                </c:pt>
                <c:pt idx="134994" formatCode="0.00E+00">
                  <c:v>6.8308099999999997E-3</c:v>
                </c:pt>
                <c:pt idx="134995" formatCode="0.00E+00">
                  <c:v>8.3479299999999999E-3</c:v>
                </c:pt>
                <c:pt idx="134996">
                  <c:v>1.00079E-2</c:v>
                </c:pt>
                <c:pt idx="134997">
                  <c:v>1.1807099999999999E-2</c:v>
                </c:pt>
                <c:pt idx="134998">
                  <c:v>1.37416E-2</c:v>
                </c:pt>
                <c:pt idx="134999">
                  <c:v>1.58072E-2</c:v>
                </c:pt>
                <c:pt idx="135000">
                  <c:v>1.7999899999999999E-2</c:v>
                </c:pt>
                <c:pt idx="135001">
                  <c:v>2.0315199999999999E-2</c:v>
                </c:pt>
                <c:pt idx="135002">
                  <c:v>2.2748299999999999E-2</c:v>
                </c:pt>
                <c:pt idx="135003">
                  <c:v>2.5294500000000001E-2</c:v>
                </c:pt>
                <c:pt idx="135004">
                  <c:v>2.7948899999999999E-2</c:v>
                </c:pt>
                <c:pt idx="135005">
                  <c:v>3.0706299999999999E-2</c:v>
                </c:pt>
                <c:pt idx="135006">
                  <c:v>3.3561000000000001E-2</c:v>
                </c:pt>
                <c:pt idx="135007">
                  <c:v>3.6507299999999999E-2</c:v>
                </c:pt>
                <c:pt idx="135008">
                  <c:v>3.9539600000000001E-2</c:v>
                </c:pt>
                <c:pt idx="135009">
                  <c:v>4.2651799999999997E-2</c:v>
                </c:pt>
                <c:pt idx="135010">
                  <c:v>4.5837599999999999E-2</c:v>
                </c:pt>
                <c:pt idx="135011">
                  <c:v>4.9090500000000002E-2</c:v>
                </c:pt>
                <c:pt idx="135012">
                  <c:v>5.24038E-2</c:v>
                </c:pt>
                <c:pt idx="135013">
                  <c:v>5.57712E-2</c:v>
                </c:pt>
                <c:pt idx="135014">
                  <c:v>5.9186599999999999E-2</c:v>
                </c:pt>
                <c:pt idx="135015">
                  <c:v>6.2643500000000005E-2</c:v>
                </c:pt>
                <c:pt idx="135016">
                  <c:v>6.6135299999999994E-2</c:v>
                </c:pt>
                <c:pt idx="135017">
                  <c:v>6.9655300000000003E-2</c:v>
                </c:pt>
                <c:pt idx="135018">
                  <c:v>7.3196700000000003E-2</c:v>
                </c:pt>
                <c:pt idx="135019">
                  <c:v>7.6752699999999993E-2</c:v>
                </c:pt>
                <c:pt idx="135020">
                  <c:v>8.0316200000000004E-2</c:v>
                </c:pt>
                <c:pt idx="135021">
                  <c:v>8.3880499999999997E-2</c:v>
                </c:pt>
                <c:pt idx="135022">
                  <c:v>8.7438600000000005E-2</c:v>
                </c:pt>
                <c:pt idx="135023">
                  <c:v>9.0983700000000001E-2</c:v>
                </c:pt>
                <c:pt idx="135024">
                  <c:v>9.4509200000000002E-2</c:v>
                </c:pt>
                <c:pt idx="135025">
                  <c:v>9.8008499999999998E-2</c:v>
                </c:pt>
                <c:pt idx="135026">
                  <c:v>0.101475</c:v>
                </c:pt>
                <c:pt idx="135027">
                  <c:v>0.104903</c:v>
                </c:pt>
                <c:pt idx="135028">
                  <c:v>0.10828599999999999</c:v>
                </c:pt>
                <c:pt idx="135029">
                  <c:v>0.11161699999999999</c:v>
                </c:pt>
                <c:pt idx="135030">
                  <c:v>0.11489000000000001</c:v>
                </c:pt>
                <c:pt idx="135031">
                  <c:v>0.118099</c:v>
                </c:pt>
                <c:pt idx="135032">
                  <c:v>0.121238</c:v>
                </c:pt>
                <c:pt idx="135033">
                  <c:v>0.124302</c:v>
                </c:pt>
                <c:pt idx="135034">
                  <c:v>0.12728500000000001</c:v>
                </c:pt>
                <c:pt idx="135035">
                  <c:v>0.13017999999999999</c:v>
                </c:pt>
                <c:pt idx="135036">
                  <c:v>0.13298299999999999</c:v>
                </c:pt>
                <c:pt idx="135037">
                  <c:v>0.135688</c:v>
                </c:pt>
                <c:pt idx="135038">
                  <c:v>0.13829</c:v>
                </c:pt>
                <c:pt idx="135039">
                  <c:v>0.14078399999999999</c:v>
                </c:pt>
                <c:pt idx="135040">
                  <c:v>0.14316499999999999</c:v>
                </c:pt>
                <c:pt idx="135041">
                  <c:v>0.145429</c:v>
                </c:pt>
                <c:pt idx="135042">
                  <c:v>0.14757100000000001</c:v>
                </c:pt>
                <c:pt idx="135043">
                  <c:v>0.149587</c:v>
                </c:pt>
                <c:pt idx="135044">
                  <c:v>0.151475</c:v>
                </c:pt>
                <c:pt idx="135045">
                  <c:v>0.153229</c:v>
                </c:pt>
                <c:pt idx="135046">
                  <c:v>0.15484700000000001</c:v>
                </c:pt>
                <c:pt idx="135047">
                  <c:v>0.15632499999999999</c:v>
                </c:pt>
                <c:pt idx="135048">
                  <c:v>0.157661</c:v>
                </c:pt>
                <c:pt idx="135049">
                  <c:v>0.15885199999999999</c:v>
                </c:pt>
                <c:pt idx="135050">
                  <c:v>0.15989600000000001</c:v>
                </c:pt>
                <c:pt idx="135051">
                  <c:v>0.16078999999999999</c:v>
                </c:pt>
                <c:pt idx="135052">
                  <c:v>0.16153500000000001</c:v>
                </c:pt>
                <c:pt idx="135053">
                  <c:v>0.16212699999999999</c:v>
                </c:pt>
                <c:pt idx="135054">
                  <c:v>0.16256599999999999</c:v>
                </c:pt>
                <c:pt idx="135055">
                  <c:v>0.162851</c:v>
                </c:pt>
                <c:pt idx="135056">
                  <c:v>0.16298099999999999</c:v>
                </c:pt>
                <c:pt idx="135057">
                  <c:v>0.16295499999999999</c:v>
                </c:pt>
                <c:pt idx="135058">
                  <c:v>0.162774</c:v>
                </c:pt>
                <c:pt idx="135059">
                  <c:v>0.162437</c:v>
                </c:pt>
                <c:pt idx="135060">
                  <c:v>0.16194500000000001</c:v>
                </c:pt>
                <c:pt idx="135061">
                  <c:v>0.161298</c:v>
                </c:pt>
                <c:pt idx="135062">
                  <c:v>0.160498</c:v>
                </c:pt>
                <c:pt idx="135063">
                  <c:v>0.15954499999999999</c:v>
                </c:pt>
                <c:pt idx="135064">
                  <c:v>0.15844</c:v>
                </c:pt>
                <c:pt idx="135065">
                  <c:v>0.15718699999999999</c:v>
                </c:pt>
                <c:pt idx="135066">
                  <c:v>0.15578600000000001</c:v>
                </c:pt>
                <c:pt idx="135067">
                  <c:v>0.15424099999999999</c:v>
                </c:pt>
                <c:pt idx="135068">
                  <c:v>0.15255299999999999</c:v>
                </c:pt>
                <c:pt idx="135069">
                  <c:v>0.150725</c:v>
                </c:pt>
                <c:pt idx="135070">
                  <c:v>0.14876</c:v>
                </c:pt>
                <c:pt idx="135071">
                  <c:v>0.14666199999999999</c:v>
                </c:pt>
                <c:pt idx="135072">
                  <c:v>0.14443400000000001</c:v>
                </c:pt>
                <c:pt idx="135073">
                  <c:v>0.14208100000000001</c:v>
                </c:pt>
                <c:pt idx="135074">
                  <c:v>0.13960600000000001</c:v>
                </c:pt>
                <c:pt idx="135075">
                  <c:v>0.137014</c:v>
                </c:pt>
                <c:pt idx="135076">
                  <c:v>0.13431000000000001</c:v>
                </c:pt>
                <c:pt idx="135077">
                  <c:v>0.131498</c:v>
                </c:pt>
                <c:pt idx="135078">
                  <c:v>0.128583</c:v>
                </c:pt>
                <c:pt idx="135079">
                  <c:v>0.12556899999999999</c:v>
                </c:pt>
                <c:pt idx="135080">
                  <c:v>0.122463</c:v>
                </c:pt>
                <c:pt idx="135081">
                  <c:v>0.11927</c:v>
                </c:pt>
                <c:pt idx="135082">
                  <c:v>0.115996</c:v>
                </c:pt>
                <c:pt idx="135083">
                  <c:v>0.112649</c:v>
                </c:pt>
                <c:pt idx="135084">
                  <c:v>0.109232</c:v>
                </c:pt>
                <c:pt idx="135085">
                  <c:v>0.105752</c:v>
                </c:pt>
                <c:pt idx="135086">
                  <c:v>0.102215</c:v>
                </c:pt>
                <c:pt idx="135087">
                  <c:v>9.8628199999999999E-2</c:v>
                </c:pt>
                <c:pt idx="135088">
                  <c:v>9.4996899999999995E-2</c:v>
                </c:pt>
                <c:pt idx="135089">
                  <c:v>9.1327800000000001E-2</c:v>
                </c:pt>
                <c:pt idx="135090">
                  <c:v>8.7627499999999997E-2</c:v>
                </c:pt>
                <c:pt idx="135091">
                  <c:v>8.3902599999999994E-2</c:v>
                </c:pt>
                <c:pt idx="135092">
                  <c:v>8.0159900000000006E-2</c:v>
                </c:pt>
                <c:pt idx="135093">
                  <c:v>7.6406299999999996E-2</c:v>
                </c:pt>
                <c:pt idx="135094">
                  <c:v>7.2648299999999999E-2</c:v>
                </c:pt>
                <c:pt idx="135095">
                  <c:v>6.8892599999999998E-2</c:v>
                </c:pt>
                <c:pt idx="135096">
                  <c:v>6.5145800000000004E-2</c:v>
                </c:pt>
                <c:pt idx="135097">
                  <c:v>6.1414700000000003E-2</c:v>
                </c:pt>
                <c:pt idx="135098">
                  <c:v>5.7706E-2</c:v>
                </c:pt>
                <c:pt idx="135099">
                  <c:v>5.4026499999999998E-2</c:v>
                </c:pt>
                <c:pt idx="135100">
                  <c:v>5.0382900000000001E-2</c:v>
                </c:pt>
                <c:pt idx="135101">
                  <c:v>4.67816E-2</c:v>
                </c:pt>
                <c:pt idx="135102">
                  <c:v>4.3228900000000001E-2</c:v>
                </c:pt>
                <c:pt idx="135103">
                  <c:v>3.9731700000000002E-2</c:v>
                </c:pt>
                <c:pt idx="135104">
                  <c:v>3.6296799999999997E-2</c:v>
                </c:pt>
                <c:pt idx="135105">
                  <c:v>3.2931000000000002E-2</c:v>
                </c:pt>
                <c:pt idx="135106">
                  <c:v>2.9640199999999998E-2</c:v>
                </c:pt>
                <c:pt idx="135107">
                  <c:v>2.64303E-2</c:v>
                </c:pt>
                <c:pt idx="135108">
                  <c:v>2.33078E-2</c:v>
                </c:pt>
                <c:pt idx="135109">
                  <c:v>2.0278899999999999E-2</c:v>
                </c:pt>
                <c:pt idx="135110">
                  <c:v>1.7349099999999999E-2</c:v>
                </c:pt>
                <c:pt idx="135111">
                  <c:v>1.4524199999999999E-2</c:v>
                </c:pt>
                <c:pt idx="135112">
                  <c:v>1.1809399999999999E-2</c:v>
                </c:pt>
                <c:pt idx="135113" formatCode="0.00E+00">
                  <c:v>9.2099599999999997E-3</c:v>
                </c:pt>
                <c:pt idx="135114" formatCode="0.00E+00">
                  <c:v>6.7310099999999999E-3</c:v>
                </c:pt>
                <c:pt idx="135115" formatCode="0.00E+00">
                  <c:v>4.3771900000000004E-3</c:v>
                </c:pt>
                <c:pt idx="135116" formatCode="0.00E+00">
                  <c:v>2.1528099999999998E-3</c:v>
                </c:pt>
                <c:pt idx="135117" formatCode="0.00E+00">
                  <c:v>6.2201300000000004E-5</c:v>
                </c:pt>
                <c:pt idx="135118" formatCode="0.00E+00">
                  <c:v>-1.8902700000000001E-3</c:v>
                </c:pt>
                <c:pt idx="135119" formatCode="0.00E+00">
                  <c:v>-3.6999799999999998E-3</c:v>
                </c:pt>
                <c:pt idx="135120" formatCode="0.00E+00">
                  <c:v>-5.3624800000000002E-3</c:v>
                </c:pt>
                <c:pt idx="135121" formatCode="0.00E+00">
                  <c:v>-6.8745999999999998E-3</c:v>
                </c:pt>
                <c:pt idx="135122" formatCode="0.00E+00">
                  <c:v>-8.2340399999999998E-3</c:v>
                </c:pt>
                <c:pt idx="135123" formatCode="0.00E+00">
                  <c:v>-9.4382700000000003E-3</c:v>
                </c:pt>
                <c:pt idx="135124">
                  <c:v>-1.0484500000000001E-2</c:v>
                </c:pt>
                <c:pt idx="135125">
                  <c:v>-1.13703E-2</c:v>
                </c:pt>
                <c:pt idx="135126">
                  <c:v>-1.2093899999999999E-2</c:v>
                </c:pt>
                <c:pt idx="135127">
                  <c:v>-1.2653599999999999E-2</c:v>
                </c:pt>
                <c:pt idx="135128">
                  <c:v>-1.3048199999999999E-2</c:v>
                </c:pt>
                <c:pt idx="135129">
                  <c:v>-1.32766E-2</c:v>
                </c:pt>
                <c:pt idx="135130">
                  <c:v>-1.33381E-2</c:v>
                </c:pt>
                <c:pt idx="135131">
                  <c:v>-1.32322E-2</c:v>
                </c:pt>
                <c:pt idx="135132">
                  <c:v>-1.29587E-2</c:v>
                </c:pt>
                <c:pt idx="135133">
                  <c:v>-1.25179E-2</c:v>
                </c:pt>
                <c:pt idx="135134">
                  <c:v>-1.19104E-2</c:v>
                </c:pt>
                <c:pt idx="135135">
                  <c:v>-1.11372E-2</c:v>
                </c:pt>
                <c:pt idx="135136">
                  <c:v>-1.01992E-2</c:v>
                </c:pt>
                <c:pt idx="135137" formatCode="0.00E+00">
                  <c:v>-9.0975699999999993E-3</c:v>
                </c:pt>
                <c:pt idx="135138" formatCode="0.00E+00">
                  <c:v>-7.8338399999999999E-3</c:v>
                </c:pt>
                <c:pt idx="135139" formatCode="0.00E+00">
                  <c:v>-6.4100700000000004E-3</c:v>
                </c:pt>
                <c:pt idx="135140" formatCode="0.00E+00">
                  <c:v>-4.8285799999999999E-3</c:v>
                </c:pt>
                <c:pt idx="135141" formatCode="0.00E+00">
                  <c:v>-3.09165E-3</c:v>
                </c:pt>
                <c:pt idx="135142" formatCode="0.00E+00">
                  <c:v>-1.20166E-3</c:v>
                </c:pt>
                <c:pt idx="135143" formatCode="0.00E+00">
                  <c:v>8.3860300000000005E-4</c:v>
                </c:pt>
                <c:pt idx="135144" formatCode="0.00E+00">
                  <c:v>3.0260199999999999E-3</c:v>
                </c:pt>
                <c:pt idx="135145" formatCode="0.00E+00">
                  <c:v>5.3572300000000002E-3</c:v>
                </c:pt>
                <c:pt idx="135146" formatCode="0.00E+00">
                  <c:v>7.8286699999999994E-3</c:v>
                </c:pt>
                <c:pt idx="135147">
                  <c:v>1.0436600000000001E-2</c:v>
                </c:pt>
                <c:pt idx="135148">
                  <c:v>1.3176999999999999E-2</c:v>
                </c:pt>
                <c:pt idx="135149">
                  <c:v>1.6045199999999999E-2</c:v>
                </c:pt>
                <c:pt idx="135150">
                  <c:v>1.90368E-2</c:v>
                </c:pt>
                <c:pt idx="135151">
                  <c:v>2.2147099999999999E-2</c:v>
                </c:pt>
                <c:pt idx="135152">
                  <c:v>2.53712E-2</c:v>
                </c:pt>
                <c:pt idx="135153">
                  <c:v>2.8703900000000001E-2</c:v>
                </c:pt>
                <c:pt idx="135154">
                  <c:v>3.21397E-2</c:v>
                </c:pt>
                <c:pt idx="135155">
                  <c:v>3.5672599999999999E-2</c:v>
                </c:pt>
                <c:pt idx="135156">
                  <c:v>3.9296600000000001E-2</c:v>
                </c:pt>
                <c:pt idx="135157">
                  <c:v>4.3005399999999999E-2</c:v>
                </c:pt>
                <c:pt idx="135158">
                  <c:v>4.6793300000000003E-2</c:v>
                </c:pt>
                <c:pt idx="135159">
                  <c:v>5.0653999999999998E-2</c:v>
                </c:pt>
                <c:pt idx="135160">
                  <c:v>5.4581200000000003E-2</c:v>
                </c:pt>
                <c:pt idx="135161">
                  <c:v>5.8568599999999998E-2</c:v>
                </c:pt>
                <c:pt idx="135162">
                  <c:v>6.2609300000000007E-2</c:v>
                </c:pt>
                <c:pt idx="135163">
                  <c:v>6.6696699999999998E-2</c:v>
                </c:pt>
                <c:pt idx="135164">
                  <c:v>7.0823999999999998E-2</c:v>
                </c:pt>
                <c:pt idx="135165">
                  <c:v>7.4984499999999996E-2</c:v>
                </c:pt>
                <c:pt idx="135166">
                  <c:v>7.9171099999999994E-2</c:v>
                </c:pt>
                <c:pt idx="135167">
                  <c:v>8.3376800000000001E-2</c:v>
                </c:pt>
                <c:pt idx="135168">
                  <c:v>8.7594500000000006E-2</c:v>
                </c:pt>
                <c:pt idx="135169">
                  <c:v>9.1817599999999999E-2</c:v>
                </c:pt>
                <c:pt idx="135170">
                  <c:v>9.6038899999999996E-2</c:v>
                </c:pt>
                <c:pt idx="135171">
                  <c:v>0.10025100000000001</c:v>
                </c:pt>
                <c:pt idx="135172">
                  <c:v>0.104448</c:v>
                </c:pt>
                <c:pt idx="135173">
                  <c:v>0.108622</c:v>
                </c:pt>
                <c:pt idx="135174">
                  <c:v>0.11276700000000001</c:v>
                </c:pt>
                <c:pt idx="135175">
                  <c:v>0.11687599999999999</c:v>
                </c:pt>
                <c:pt idx="135176">
                  <c:v>0.12094199999999999</c:v>
                </c:pt>
                <c:pt idx="135177">
                  <c:v>0.124959</c:v>
                </c:pt>
                <c:pt idx="135178">
                  <c:v>0.12892100000000001</c:v>
                </c:pt>
                <c:pt idx="135179">
                  <c:v>0.13281999999999999</c:v>
                </c:pt>
                <c:pt idx="135180">
                  <c:v>0.13665099999999999</c:v>
                </c:pt>
                <c:pt idx="135181">
                  <c:v>0.140406</c:v>
                </c:pt>
                <c:pt idx="135182">
                  <c:v>0.14408000000000001</c:v>
                </c:pt>
                <c:pt idx="135183">
                  <c:v>0.14766599999999999</c:v>
                </c:pt>
                <c:pt idx="135184">
                  <c:v>0.15115799999999999</c:v>
                </c:pt>
                <c:pt idx="135185">
                  <c:v>0.15455099999999999</c:v>
                </c:pt>
                <c:pt idx="135186">
                  <c:v>0.15783900000000001</c:v>
                </c:pt>
                <c:pt idx="135187">
                  <c:v>0.16101699999999999</c:v>
                </c:pt>
                <c:pt idx="135188">
                  <c:v>0.164079</c:v>
                </c:pt>
                <c:pt idx="135189">
                  <c:v>0.16702</c:v>
                </c:pt>
                <c:pt idx="135190">
                  <c:v>0.16983699999999999</c:v>
                </c:pt>
                <c:pt idx="135191">
                  <c:v>0.17252300000000001</c:v>
                </c:pt>
                <c:pt idx="135192">
                  <c:v>0.17507600000000001</c:v>
                </c:pt>
                <c:pt idx="135193">
                  <c:v>0.17748900000000001</c:v>
                </c:pt>
                <c:pt idx="135194">
                  <c:v>0.17976</c:v>
                </c:pt>
                <c:pt idx="135195">
                  <c:v>0.18188399999999999</c:v>
                </c:pt>
                <c:pt idx="135196">
                  <c:v>0.18385699999999999</c:v>
                </c:pt>
                <c:pt idx="135197">
                  <c:v>0.18567800000000001</c:v>
                </c:pt>
                <c:pt idx="135198">
                  <c:v>0.18734200000000001</c:v>
                </c:pt>
                <c:pt idx="135199">
                  <c:v>0.18884699999999999</c:v>
                </c:pt>
                <c:pt idx="135200">
                  <c:v>0.19019</c:v>
                </c:pt>
                <c:pt idx="135201">
                  <c:v>0.19136800000000001</c:v>
                </c:pt>
                <c:pt idx="135202">
                  <c:v>0.19237799999999999</c:v>
                </c:pt>
                <c:pt idx="135203">
                  <c:v>0.19322</c:v>
                </c:pt>
                <c:pt idx="135204">
                  <c:v>0.19389100000000001</c:v>
                </c:pt>
                <c:pt idx="135205">
                  <c:v>0.19439000000000001</c:v>
                </c:pt>
                <c:pt idx="135206">
                  <c:v>0.194716</c:v>
                </c:pt>
                <c:pt idx="135207">
                  <c:v>0.19486800000000001</c:v>
                </c:pt>
                <c:pt idx="135208">
                  <c:v>0.19484499999999999</c:v>
                </c:pt>
                <c:pt idx="135209">
                  <c:v>0.19464799999999999</c:v>
                </c:pt>
                <c:pt idx="135210">
                  <c:v>0.19427700000000001</c:v>
                </c:pt>
                <c:pt idx="135211">
                  <c:v>0.19373099999999999</c:v>
                </c:pt>
                <c:pt idx="135212">
                  <c:v>0.19301099999999999</c:v>
                </c:pt>
                <c:pt idx="135213">
                  <c:v>0.19211800000000001</c:v>
                </c:pt>
                <c:pt idx="135214">
                  <c:v>0.191053</c:v>
                </c:pt>
                <c:pt idx="135215">
                  <c:v>0.18981700000000001</c:v>
                </c:pt>
                <c:pt idx="135216">
                  <c:v>0.188413</c:v>
                </c:pt>
                <c:pt idx="135217">
                  <c:v>0.18684100000000001</c:v>
                </c:pt>
                <c:pt idx="135218">
                  <c:v>0.18510399999999999</c:v>
                </c:pt>
                <c:pt idx="135219">
                  <c:v>0.183203</c:v>
                </c:pt>
                <c:pt idx="135220">
                  <c:v>0.18114</c:v>
                </c:pt>
                <c:pt idx="135221">
                  <c:v>0.17891899999999999</c:v>
                </c:pt>
                <c:pt idx="135222">
                  <c:v>0.176541</c:v>
                </c:pt>
                <c:pt idx="135223">
                  <c:v>0.17401</c:v>
                </c:pt>
                <c:pt idx="135224">
                  <c:v>0.17133000000000001</c:v>
                </c:pt>
                <c:pt idx="135225">
                  <c:v>0.16850300000000001</c:v>
                </c:pt>
                <c:pt idx="135226">
                  <c:v>0.16553399999999999</c:v>
                </c:pt>
                <c:pt idx="135227">
                  <c:v>0.16242599999999999</c:v>
                </c:pt>
                <c:pt idx="135228">
                  <c:v>0.15918399999999999</c:v>
                </c:pt>
                <c:pt idx="135229">
                  <c:v>0.15581100000000001</c:v>
                </c:pt>
                <c:pt idx="135230">
                  <c:v>0.152312</c:v>
                </c:pt>
                <c:pt idx="135231">
                  <c:v>0.14869199999999999</c:v>
                </c:pt>
                <c:pt idx="135232">
                  <c:v>0.144955</c:v>
                </c:pt>
                <c:pt idx="135233">
                  <c:v>0.14110600000000001</c:v>
                </c:pt>
                <c:pt idx="135234">
                  <c:v>0.137151</c:v>
                </c:pt>
                <c:pt idx="135235">
                  <c:v>0.13309399999999999</c:v>
                </c:pt>
                <c:pt idx="135236">
                  <c:v>0.12894</c:v>
                </c:pt>
                <c:pt idx="135237">
                  <c:v>0.124696</c:v>
                </c:pt>
                <c:pt idx="135238">
                  <c:v>0.120366</c:v>
                </c:pt>
                <c:pt idx="135239">
                  <c:v>0.115956</c:v>
                </c:pt>
                <c:pt idx="135240">
                  <c:v>0.111471</c:v>
                </c:pt>
                <c:pt idx="135241">
                  <c:v>0.106917</c:v>
                </c:pt>
                <c:pt idx="135242">
                  <c:v>0.102301</c:v>
                </c:pt>
                <c:pt idx="135243">
                  <c:v>9.7627000000000005E-2</c:v>
                </c:pt>
                <c:pt idx="135244">
                  <c:v>9.2901600000000001E-2</c:v>
                </c:pt>
                <c:pt idx="135245">
                  <c:v>8.8130500000000001E-2</c:v>
                </c:pt>
                <c:pt idx="135246">
                  <c:v>8.3319599999999994E-2</c:v>
                </c:pt>
                <c:pt idx="135247">
                  <c:v>7.8475100000000006E-2</c:v>
                </c:pt>
                <c:pt idx="135248">
                  <c:v>7.3603000000000002E-2</c:v>
                </c:pt>
                <c:pt idx="135249">
                  <c:v>6.8708900000000003E-2</c:v>
                </c:pt>
                <c:pt idx="135250">
                  <c:v>6.3798499999999994E-2</c:v>
                </c:pt>
                <c:pt idx="135251">
                  <c:v>5.8877600000000002E-2</c:v>
                </c:pt>
                <c:pt idx="135252">
                  <c:v>5.3952399999999998E-2</c:v>
                </c:pt>
                <c:pt idx="135253">
                  <c:v>4.9028700000000001E-2</c:v>
                </c:pt>
                <c:pt idx="135254">
                  <c:v>4.4112499999999999E-2</c:v>
                </c:pt>
                <c:pt idx="135255">
                  <c:v>3.9209800000000003E-2</c:v>
                </c:pt>
                <c:pt idx="135256">
                  <c:v>3.4326799999999998E-2</c:v>
                </c:pt>
                <c:pt idx="135257">
                  <c:v>2.9469100000000002E-2</c:v>
                </c:pt>
                <c:pt idx="135258">
                  <c:v>2.4642500000000001E-2</c:v>
                </c:pt>
                <c:pt idx="135259">
                  <c:v>1.9852399999999999E-2</c:v>
                </c:pt>
                <c:pt idx="135260">
                  <c:v>1.51042E-2</c:v>
                </c:pt>
                <c:pt idx="135261">
                  <c:v>1.0403900000000001E-2</c:v>
                </c:pt>
                <c:pt idx="135262" formatCode="0.00E+00">
                  <c:v>5.7574699999999998E-3</c:v>
                </c:pt>
                <c:pt idx="135263" formatCode="0.00E+00">
                  <c:v>1.1710500000000001E-3</c:v>
                </c:pt>
                <c:pt idx="135264" formatCode="0.00E+00">
                  <c:v>-3.3496400000000001E-3</c:v>
                </c:pt>
                <c:pt idx="135265" formatCode="0.00E+00">
                  <c:v>-7.7997500000000003E-3</c:v>
                </c:pt>
                <c:pt idx="135266">
                  <c:v>-1.2175E-2</c:v>
                </c:pt>
                <c:pt idx="135267">
                  <c:v>-1.6470599999999998E-2</c:v>
                </c:pt>
                <c:pt idx="135268">
                  <c:v>-2.0681700000000001E-2</c:v>
                </c:pt>
                <c:pt idx="135269">
                  <c:v>-2.4803800000000001E-2</c:v>
                </c:pt>
                <c:pt idx="135270">
                  <c:v>-2.88326E-2</c:v>
                </c:pt>
                <c:pt idx="135271">
                  <c:v>-3.2763899999999999E-2</c:v>
                </c:pt>
                <c:pt idx="135272">
                  <c:v>-3.6593800000000003E-2</c:v>
                </c:pt>
                <c:pt idx="135273">
                  <c:v>-4.0318399999999997E-2</c:v>
                </c:pt>
                <c:pt idx="135274">
                  <c:v>-4.39342E-2</c:v>
                </c:pt>
                <c:pt idx="135275">
                  <c:v>-4.7437399999999998E-2</c:v>
                </c:pt>
                <c:pt idx="135276">
                  <c:v>-5.0824399999999999E-2</c:v>
                </c:pt>
                <c:pt idx="135277">
                  <c:v>-5.4092300000000003E-2</c:v>
                </c:pt>
                <c:pt idx="135278">
                  <c:v>-5.72381E-2</c:v>
                </c:pt>
                <c:pt idx="135279">
                  <c:v>-6.0259100000000003E-2</c:v>
                </c:pt>
                <c:pt idx="135280">
                  <c:v>-6.3153000000000001E-2</c:v>
                </c:pt>
                <c:pt idx="135281">
                  <c:v>-6.5917100000000006E-2</c:v>
                </c:pt>
                <c:pt idx="135282">
                  <c:v>-6.8549399999999996E-2</c:v>
                </c:pt>
                <c:pt idx="135283">
                  <c:v>-7.1048200000000006E-2</c:v>
                </c:pt>
                <c:pt idx="135284">
                  <c:v>-7.3411400000000002E-2</c:v>
                </c:pt>
                <c:pt idx="135285">
                  <c:v>-7.5636999999999996E-2</c:v>
                </c:pt>
                <c:pt idx="135286">
                  <c:v>-7.7723600000000004E-2</c:v>
                </c:pt>
                <c:pt idx="135287">
                  <c:v>-7.9669900000000002E-2</c:v>
                </c:pt>
                <c:pt idx="135288">
                  <c:v>-8.1475000000000006E-2</c:v>
                </c:pt>
                <c:pt idx="135289">
                  <c:v>-8.3138000000000004E-2</c:v>
                </c:pt>
                <c:pt idx="135290">
                  <c:v>-8.46581E-2</c:v>
                </c:pt>
                <c:pt idx="135291">
                  <c:v>-8.6034700000000006E-2</c:v>
                </c:pt>
                <c:pt idx="135292">
                  <c:v>-8.7267600000000001E-2</c:v>
                </c:pt>
                <c:pt idx="135293">
                  <c:v>-8.8356299999999999E-2</c:v>
                </c:pt>
                <c:pt idx="135294">
                  <c:v>-8.9301099999999994E-2</c:v>
                </c:pt>
                <c:pt idx="135295">
                  <c:v>-9.0102100000000004E-2</c:v>
                </c:pt>
                <c:pt idx="135296">
                  <c:v>-9.0759900000000004E-2</c:v>
                </c:pt>
                <c:pt idx="135297">
                  <c:v>-9.1275499999999996E-2</c:v>
                </c:pt>
                <c:pt idx="135298">
                  <c:v>-9.1649800000000003E-2</c:v>
                </c:pt>
                <c:pt idx="135299">
                  <c:v>-9.1883400000000004E-2</c:v>
                </c:pt>
                <c:pt idx="135300">
                  <c:v>-9.1977000000000003E-2</c:v>
                </c:pt>
                <c:pt idx="135301">
                  <c:v>-9.1931200000000005E-2</c:v>
                </c:pt>
                <c:pt idx="135302">
                  <c:v>-9.1747599999999999E-2</c:v>
                </c:pt>
                <c:pt idx="135303">
                  <c:v>-9.1428599999999999E-2</c:v>
                </c:pt>
                <c:pt idx="135304">
                  <c:v>-9.0976899999999999E-2</c:v>
                </c:pt>
                <c:pt idx="135305">
                  <c:v>-9.0394199999999994E-2</c:v>
                </c:pt>
                <c:pt idx="135306">
                  <c:v>-8.9682700000000004E-2</c:v>
                </c:pt>
                <c:pt idx="135307">
                  <c:v>-8.8844800000000002E-2</c:v>
                </c:pt>
                <c:pt idx="135308">
                  <c:v>-8.7883299999999998E-2</c:v>
                </c:pt>
                <c:pt idx="135309">
                  <c:v>-8.6801000000000003E-2</c:v>
                </c:pt>
                <c:pt idx="135310">
                  <c:v>-8.5600599999999999E-2</c:v>
                </c:pt>
                <c:pt idx="135311">
                  <c:v>-8.4285499999999999E-2</c:v>
                </c:pt>
                <c:pt idx="135312">
                  <c:v>-8.2858899999999999E-2</c:v>
                </c:pt>
                <c:pt idx="135313">
                  <c:v>-8.1323999999999994E-2</c:v>
                </c:pt>
                <c:pt idx="135314">
                  <c:v>-7.96843E-2</c:v>
                </c:pt>
                <c:pt idx="135315">
                  <c:v>-7.7943399999999996E-2</c:v>
                </c:pt>
                <c:pt idx="135316">
                  <c:v>-7.6105300000000001E-2</c:v>
                </c:pt>
                <c:pt idx="135317">
                  <c:v>-7.4173799999999998E-2</c:v>
                </c:pt>
                <c:pt idx="135318">
                  <c:v>-7.2152599999999997E-2</c:v>
                </c:pt>
                <c:pt idx="135319">
                  <c:v>-7.0045499999999997E-2</c:v>
                </c:pt>
                <c:pt idx="135320">
                  <c:v>-6.7856600000000003E-2</c:v>
                </c:pt>
                <c:pt idx="135321">
                  <c:v>-6.5589999999999996E-2</c:v>
                </c:pt>
                <c:pt idx="135322">
                  <c:v>-6.3249600000000003E-2</c:v>
                </c:pt>
                <c:pt idx="135323">
                  <c:v>-6.0839499999999998E-2</c:v>
                </c:pt>
                <c:pt idx="135324">
                  <c:v>-5.8363699999999998E-2</c:v>
                </c:pt>
                <c:pt idx="135325">
                  <c:v>-5.5826399999999998E-2</c:v>
                </c:pt>
                <c:pt idx="135326">
                  <c:v>-5.3231899999999999E-2</c:v>
                </c:pt>
                <c:pt idx="135327">
                  <c:v>-5.0584499999999998E-2</c:v>
                </c:pt>
                <c:pt idx="135328">
                  <c:v>-4.7888600000000003E-2</c:v>
                </c:pt>
                <c:pt idx="135329">
                  <c:v>-4.5148399999999998E-2</c:v>
                </c:pt>
                <c:pt idx="135330">
                  <c:v>-4.2368400000000001E-2</c:v>
                </c:pt>
                <c:pt idx="135331">
                  <c:v>-3.9553199999999997E-2</c:v>
                </c:pt>
                <c:pt idx="135332">
                  <c:v>-3.6706900000000001E-2</c:v>
                </c:pt>
                <c:pt idx="135333">
                  <c:v>-3.3833799999999997E-2</c:v>
                </c:pt>
                <c:pt idx="135334">
                  <c:v>-3.0937900000000001E-2</c:v>
                </c:pt>
                <c:pt idx="135335">
                  <c:v>-2.80235E-2</c:v>
                </c:pt>
                <c:pt idx="135336">
                  <c:v>-2.50949E-2</c:v>
                </c:pt>
                <c:pt idx="135337">
                  <c:v>-2.2156499999999999E-2</c:v>
                </c:pt>
                <c:pt idx="135338">
                  <c:v>-1.92125E-2</c:v>
                </c:pt>
                <c:pt idx="135339">
                  <c:v>-1.6267E-2</c:v>
                </c:pt>
                <c:pt idx="135340">
                  <c:v>-1.3324000000000001E-2</c:v>
                </c:pt>
                <c:pt idx="135341">
                  <c:v>-1.03876E-2</c:v>
                </c:pt>
                <c:pt idx="135342" formatCode="0.00E+00">
                  <c:v>-7.4617499999999996E-3</c:v>
                </c:pt>
                <c:pt idx="135343" formatCode="0.00E+00">
                  <c:v>-4.5501400000000003E-3</c:v>
                </c:pt>
                <c:pt idx="135344" formatCode="0.00E+00">
                  <c:v>-1.65638E-3</c:v>
                </c:pt>
                <c:pt idx="135345" formatCode="0.00E+00">
                  <c:v>1.2158900000000001E-3</c:v>
                </c:pt>
                <c:pt idx="135346" formatCode="0.00E+00">
                  <c:v>4.0630900000000001E-3</c:v>
                </c:pt>
                <c:pt idx="135347" formatCode="0.00E+00">
                  <c:v>6.8816600000000004E-3</c:v>
                </c:pt>
                <c:pt idx="135348" formatCode="0.00E+00">
                  <c:v>9.6681000000000007E-3</c:v>
                </c:pt>
                <c:pt idx="135349">
                  <c:v>1.2419100000000001E-2</c:v>
                </c:pt>
                <c:pt idx="135350">
                  <c:v>1.51317E-2</c:v>
                </c:pt>
                <c:pt idx="135351">
                  <c:v>1.78029E-2</c:v>
                </c:pt>
                <c:pt idx="135352">
                  <c:v>2.0429900000000001E-2</c:v>
                </c:pt>
                <c:pt idx="135353">
                  <c:v>2.3009499999999999E-2</c:v>
                </c:pt>
                <c:pt idx="135354">
                  <c:v>2.5539300000000001E-2</c:v>
                </c:pt>
                <c:pt idx="135355">
                  <c:v>2.8016599999999999E-2</c:v>
                </c:pt>
                <c:pt idx="135356">
                  <c:v>3.04391E-2</c:v>
                </c:pt>
                <c:pt idx="135357">
                  <c:v>3.2804699999999999E-2</c:v>
                </c:pt>
                <c:pt idx="135358">
                  <c:v>3.5111299999999998E-2</c:v>
                </c:pt>
                <c:pt idx="135359">
                  <c:v>3.73567E-2</c:v>
                </c:pt>
                <c:pt idx="135360">
                  <c:v>3.9539100000000001E-2</c:v>
                </c:pt>
                <c:pt idx="135361">
                  <c:v>4.1656899999999997E-2</c:v>
                </c:pt>
                <c:pt idx="135362">
                  <c:v>4.3708299999999999E-2</c:v>
                </c:pt>
                <c:pt idx="135363">
                  <c:v>4.5691799999999998E-2</c:v>
                </c:pt>
                <c:pt idx="135364">
                  <c:v>4.7605799999999997E-2</c:v>
                </c:pt>
                <c:pt idx="135365">
                  <c:v>4.9448800000000001E-2</c:v>
                </c:pt>
                <c:pt idx="135366">
                  <c:v>5.1219899999999999E-2</c:v>
                </c:pt>
                <c:pt idx="135367">
                  <c:v>5.2918199999999999E-2</c:v>
                </c:pt>
                <c:pt idx="135368">
                  <c:v>5.4543099999999997E-2</c:v>
                </c:pt>
                <c:pt idx="135369">
                  <c:v>5.6093799999999999E-2</c:v>
                </c:pt>
                <c:pt idx="135370">
                  <c:v>5.7570099999999999E-2</c:v>
                </c:pt>
                <c:pt idx="135371">
                  <c:v>5.8971700000000002E-2</c:v>
                </c:pt>
                <c:pt idx="135372">
                  <c:v>6.0298900000000002E-2</c:v>
                </c:pt>
                <c:pt idx="135373">
                  <c:v>6.1551599999999998E-2</c:v>
                </c:pt>
                <c:pt idx="135374">
                  <c:v>6.2730099999999997E-2</c:v>
                </c:pt>
                <c:pt idx="135375">
                  <c:v>6.3834299999999997E-2</c:v>
                </c:pt>
                <c:pt idx="135376">
                  <c:v>6.4864400000000003E-2</c:v>
                </c:pt>
                <c:pt idx="135377">
                  <c:v>6.5821000000000005E-2</c:v>
                </c:pt>
                <c:pt idx="135378">
                  <c:v>6.6704700000000006E-2</c:v>
                </c:pt>
                <c:pt idx="135379">
                  <c:v>6.7516300000000001E-2</c:v>
                </c:pt>
                <c:pt idx="135380">
                  <c:v>6.8256600000000001E-2</c:v>
                </c:pt>
                <c:pt idx="135381">
                  <c:v>6.8926799999999996E-2</c:v>
                </c:pt>
                <c:pt idx="135382">
                  <c:v>6.9527800000000001E-2</c:v>
                </c:pt>
                <c:pt idx="135383">
                  <c:v>7.0060800000000006E-2</c:v>
                </c:pt>
                <c:pt idx="135384">
                  <c:v>7.0527099999999995E-2</c:v>
                </c:pt>
                <c:pt idx="135385">
                  <c:v>7.0927900000000002E-2</c:v>
                </c:pt>
                <c:pt idx="135386">
                  <c:v>7.1264999999999995E-2</c:v>
                </c:pt>
                <c:pt idx="135387">
                  <c:v>7.1539800000000001E-2</c:v>
                </c:pt>
                <c:pt idx="135388">
                  <c:v>7.1754200000000004E-2</c:v>
                </c:pt>
                <c:pt idx="135389">
                  <c:v>7.1909799999999996E-2</c:v>
                </c:pt>
                <c:pt idx="135390">
                  <c:v>7.2008500000000003E-2</c:v>
                </c:pt>
                <c:pt idx="135391">
                  <c:v>7.2052000000000005E-2</c:v>
                </c:pt>
                <c:pt idx="135392">
                  <c:v>7.2042300000000004E-2</c:v>
                </c:pt>
                <c:pt idx="135393">
                  <c:v>7.1981400000000001E-2</c:v>
                </c:pt>
                <c:pt idx="135394">
                  <c:v>7.1871199999999996E-2</c:v>
                </c:pt>
                <c:pt idx="135395">
                  <c:v>7.1713799999999994E-2</c:v>
                </c:pt>
                <c:pt idx="135396">
                  <c:v>7.1511199999999997E-2</c:v>
                </c:pt>
                <c:pt idx="135397">
                  <c:v>7.1265800000000004E-2</c:v>
                </c:pt>
                <c:pt idx="135398">
                  <c:v>7.0979500000000001E-2</c:v>
                </c:pt>
                <c:pt idx="135399">
                  <c:v>7.0654599999999998E-2</c:v>
                </c:pt>
                <c:pt idx="135400">
                  <c:v>7.0292999999999994E-2</c:v>
                </c:pt>
                <c:pt idx="135401">
                  <c:v>6.9896799999999995E-2</c:v>
                </c:pt>
                <c:pt idx="135402">
                  <c:v>6.94684E-2</c:v>
                </c:pt>
                <c:pt idx="135403">
                  <c:v>6.9009799999999996E-2</c:v>
                </c:pt>
                <c:pt idx="135404">
                  <c:v>6.8523299999999995E-2</c:v>
                </c:pt>
                <c:pt idx="135405">
                  <c:v>6.80114E-2</c:v>
                </c:pt>
                <c:pt idx="135406">
                  <c:v>6.7476099999999997E-2</c:v>
                </c:pt>
                <c:pt idx="135407">
                  <c:v>6.6919599999999996E-2</c:v>
                </c:pt>
                <c:pt idx="135408">
                  <c:v>6.6343899999999997E-2</c:v>
                </c:pt>
                <c:pt idx="135409">
                  <c:v>6.5751199999999996E-2</c:v>
                </c:pt>
                <c:pt idx="135410">
                  <c:v>6.5143499999999993E-2</c:v>
                </c:pt>
                <c:pt idx="135411">
                  <c:v>6.4523200000000003E-2</c:v>
                </c:pt>
                <c:pt idx="135412">
                  <c:v>6.3892199999999996E-2</c:v>
                </c:pt>
                <c:pt idx="135413">
                  <c:v>6.3252500000000003E-2</c:v>
                </c:pt>
                <c:pt idx="135414">
                  <c:v>6.2605900000000006E-2</c:v>
                </c:pt>
                <c:pt idx="135415">
                  <c:v>6.1954200000000001E-2</c:v>
                </c:pt>
                <c:pt idx="135416">
                  <c:v>6.1299300000000001E-2</c:v>
                </c:pt>
                <c:pt idx="135417">
                  <c:v>6.0642799999999997E-2</c:v>
                </c:pt>
                <c:pt idx="135418">
                  <c:v>5.9986699999999997E-2</c:v>
                </c:pt>
                <c:pt idx="135419">
                  <c:v>5.9332599999999999E-2</c:v>
                </c:pt>
                <c:pt idx="135420">
                  <c:v>5.8681799999999999E-2</c:v>
                </c:pt>
                <c:pt idx="135421">
                  <c:v>5.8035799999999998E-2</c:v>
                </c:pt>
                <c:pt idx="135422">
                  <c:v>5.73959E-2</c:v>
                </c:pt>
                <c:pt idx="135423">
                  <c:v>5.6763599999999997E-2</c:v>
                </c:pt>
                <c:pt idx="135424">
                  <c:v>5.6140099999999998E-2</c:v>
                </c:pt>
                <c:pt idx="135425">
                  <c:v>5.5526600000000002E-2</c:v>
                </c:pt>
                <c:pt idx="135426">
                  <c:v>5.4924000000000001E-2</c:v>
                </c:pt>
                <c:pt idx="135427">
                  <c:v>5.4333300000000001E-2</c:v>
                </c:pt>
                <c:pt idx="135428">
                  <c:v>5.3755499999999998E-2</c:v>
                </c:pt>
                <c:pt idx="135429">
                  <c:v>5.3191099999999998E-2</c:v>
                </c:pt>
                <c:pt idx="135430">
                  <c:v>5.2640800000000001E-2</c:v>
                </c:pt>
                <c:pt idx="135431">
                  <c:v>5.2104900000000003E-2</c:v>
                </c:pt>
                <c:pt idx="135432">
                  <c:v>5.1584100000000001E-2</c:v>
                </c:pt>
                <c:pt idx="135433">
                  <c:v>5.1078600000000002E-2</c:v>
                </c:pt>
                <c:pt idx="135434">
                  <c:v>5.05887E-2</c:v>
                </c:pt>
                <c:pt idx="135435">
                  <c:v>5.0114300000000001E-2</c:v>
                </c:pt>
                <c:pt idx="135436">
                  <c:v>4.9655699999999997E-2</c:v>
                </c:pt>
                <c:pt idx="135437">
                  <c:v>4.9212699999999998E-2</c:v>
                </c:pt>
                <c:pt idx="135438">
                  <c:v>4.8785200000000001E-2</c:v>
                </c:pt>
                <c:pt idx="135439">
                  <c:v>4.8373300000000001E-2</c:v>
                </c:pt>
                <c:pt idx="135440">
                  <c:v>4.7976499999999998E-2</c:v>
                </c:pt>
                <c:pt idx="135441">
                  <c:v>4.7594600000000001E-2</c:v>
                </c:pt>
                <c:pt idx="135442">
                  <c:v>4.72273E-2</c:v>
                </c:pt>
                <c:pt idx="135443">
                  <c:v>4.68738E-2</c:v>
                </c:pt>
                <c:pt idx="135444">
                  <c:v>4.6533600000000001E-2</c:v>
                </c:pt>
                <c:pt idx="135445">
                  <c:v>4.6205700000000002E-2</c:v>
                </c:pt>
                <c:pt idx="135446">
                  <c:v>4.58895E-2</c:v>
                </c:pt>
                <c:pt idx="135447">
                  <c:v>4.5584100000000002E-2</c:v>
                </c:pt>
                <c:pt idx="135448">
                  <c:v>4.5288500000000002E-2</c:v>
                </c:pt>
                <c:pt idx="135449">
                  <c:v>4.5001800000000002E-2</c:v>
                </c:pt>
                <c:pt idx="135450">
                  <c:v>4.4722900000000003E-2</c:v>
                </c:pt>
                <c:pt idx="135451">
                  <c:v>4.4450799999999999E-2</c:v>
                </c:pt>
                <c:pt idx="135452">
                  <c:v>4.4184300000000003E-2</c:v>
                </c:pt>
                <c:pt idx="135453">
                  <c:v>4.3922200000000002E-2</c:v>
                </c:pt>
                <c:pt idx="135454">
                  <c:v>4.3663E-2</c:v>
                </c:pt>
                <c:pt idx="135455">
                  <c:v>4.34055E-2</c:v>
                </c:pt>
                <c:pt idx="135456">
                  <c:v>4.3148100000000002E-2</c:v>
                </c:pt>
                <c:pt idx="135457">
                  <c:v>4.28896E-2</c:v>
                </c:pt>
                <c:pt idx="135458">
                  <c:v>4.2628399999999997E-2</c:v>
                </c:pt>
                <c:pt idx="135459">
                  <c:v>4.2362900000000002E-2</c:v>
                </c:pt>
                <c:pt idx="135460">
                  <c:v>4.2091499999999997E-2</c:v>
                </c:pt>
                <c:pt idx="135461">
                  <c:v>4.1812799999999997E-2</c:v>
                </c:pt>
                <c:pt idx="135462">
                  <c:v>4.1524999999999999E-2</c:v>
                </c:pt>
                <c:pt idx="135463">
                  <c:v>4.1226699999999998E-2</c:v>
                </c:pt>
                <c:pt idx="135464">
                  <c:v>4.0916099999999997E-2</c:v>
                </c:pt>
                <c:pt idx="135465">
                  <c:v>4.0591599999999999E-2</c:v>
                </c:pt>
                <c:pt idx="135466">
                  <c:v>4.0251599999999998E-2</c:v>
                </c:pt>
                <c:pt idx="135467">
                  <c:v>3.9894399999999997E-2</c:v>
                </c:pt>
                <c:pt idx="135468">
                  <c:v>3.9518400000000002E-2</c:v>
                </c:pt>
                <c:pt idx="135469">
                  <c:v>3.9121999999999997E-2</c:v>
                </c:pt>
                <c:pt idx="135470">
                  <c:v>3.8703599999999998E-2</c:v>
                </c:pt>
                <c:pt idx="135471">
                  <c:v>3.8261499999999997E-2</c:v>
                </c:pt>
                <c:pt idx="135472">
                  <c:v>3.77942E-2</c:v>
                </c:pt>
                <c:pt idx="135473">
                  <c:v>3.73E-2</c:v>
                </c:pt>
                <c:pt idx="135474">
                  <c:v>3.6777600000000001E-2</c:v>
                </c:pt>
                <c:pt idx="135475">
                  <c:v>3.6225500000000001E-2</c:v>
                </c:pt>
                <c:pt idx="135476">
                  <c:v>3.5642300000000002E-2</c:v>
                </c:pt>
                <c:pt idx="135477">
                  <c:v>3.5026500000000002E-2</c:v>
                </c:pt>
                <c:pt idx="135478">
                  <c:v>3.4376799999999999E-2</c:v>
                </c:pt>
                <c:pt idx="135479">
                  <c:v>3.3692100000000003E-2</c:v>
                </c:pt>
                <c:pt idx="135480">
                  <c:v>3.2971199999999999E-2</c:v>
                </c:pt>
                <c:pt idx="135481">
                  <c:v>3.22128E-2</c:v>
                </c:pt>
                <c:pt idx="135482">
                  <c:v>3.1415899999999997E-2</c:v>
                </c:pt>
                <c:pt idx="135483">
                  <c:v>3.0579599999999998E-2</c:v>
                </c:pt>
                <c:pt idx="135484">
                  <c:v>2.9703E-2</c:v>
                </c:pt>
                <c:pt idx="135485">
                  <c:v>2.87852E-2</c:v>
                </c:pt>
                <c:pt idx="135486">
                  <c:v>2.7825599999999999E-2</c:v>
                </c:pt>
                <c:pt idx="135487">
                  <c:v>2.6823400000000001E-2</c:v>
                </c:pt>
                <c:pt idx="135488">
                  <c:v>2.5778200000000001E-2</c:v>
                </c:pt>
                <c:pt idx="135489">
                  <c:v>2.46895E-2</c:v>
                </c:pt>
                <c:pt idx="135490">
                  <c:v>2.3556799999999999E-2</c:v>
                </c:pt>
                <c:pt idx="135491">
                  <c:v>2.2380000000000001E-2</c:v>
                </c:pt>
                <c:pt idx="135492">
                  <c:v>2.1158699999999999E-2</c:v>
                </c:pt>
                <c:pt idx="135493">
                  <c:v>1.9893000000000001E-2</c:v>
                </c:pt>
                <c:pt idx="135494">
                  <c:v>1.8582700000000001E-2</c:v>
                </c:pt>
                <c:pt idx="135495">
                  <c:v>1.7228199999999999E-2</c:v>
                </c:pt>
                <c:pt idx="135496">
                  <c:v>1.58295E-2</c:v>
                </c:pt>
                <c:pt idx="135497">
                  <c:v>1.4386899999999999E-2</c:v>
                </c:pt>
                <c:pt idx="135498">
                  <c:v>1.2900999999999999E-2</c:v>
                </c:pt>
                <c:pt idx="135499">
                  <c:v>1.1372E-2</c:v>
                </c:pt>
                <c:pt idx="135500" formatCode="0.00E+00">
                  <c:v>9.8008399999999999E-3</c:v>
                </c:pt>
                <c:pt idx="135501" formatCode="0.00E+00">
                  <c:v>8.18814E-3</c:v>
                </c:pt>
                <c:pt idx="135502" formatCode="0.00E+00">
                  <c:v>6.5347399999999998E-3</c:v>
                </c:pt>
                <c:pt idx="135503" formatCode="0.00E+00">
                  <c:v>4.8415899999999998E-3</c:v>
                </c:pt>
                <c:pt idx="135504" formatCode="0.00E+00">
                  <c:v>3.10976E-3</c:v>
                </c:pt>
                <c:pt idx="135505" formatCode="0.00E+00">
                  <c:v>1.3404000000000001E-3</c:v>
                </c:pt>
                <c:pt idx="135506" formatCode="0.00E+00">
                  <c:v>-4.6524700000000001E-4</c:v>
                </c:pt>
                <c:pt idx="135507" formatCode="0.00E+00">
                  <c:v>-2.3058900000000001E-3</c:v>
                </c:pt>
                <c:pt idx="135508" formatCode="0.00E+00">
                  <c:v>-4.1801800000000004E-3</c:v>
                </c:pt>
                <c:pt idx="135509" formatCode="0.00E+00">
                  <c:v>-6.0866599999999998E-3</c:v>
                </c:pt>
                <c:pt idx="135510" formatCode="0.00E+00">
                  <c:v>-8.0237099999999999E-3</c:v>
                </c:pt>
                <c:pt idx="135511" formatCode="0.00E+00">
                  <c:v>-9.9896099999999995E-3</c:v>
                </c:pt>
                <c:pt idx="135512">
                  <c:v>-1.19826E-2</c:v>
                </c:pt>
                <c:pt idx="135513">
                  <c:v>-1.40007E-2</c:v>
                </c:pt>
                <c:pt idx="135514">
                  <c:v>-1.60421E-2</c:v>
                </c:pt>
                <c:pt idx="135515">
                  <c:v>-1.8104599999999998E-2</c:v>
                </c:pt>
                <c:pt idx="135516">
                  <c:v>-2.0186200000000001E-2</c:v>
                </c:pt>
                <c:pt idx="135517">
                  <c:v>-2.2284499999999999E-2</c:v>
                </c:pt>
                <c:pt idx="135518">
                  <c:v>-2.43974E-2</c:v>
                </c:pt>
                <c:pt idx="135519">
                  <c:v>-2.6522400000000002E-2</c:v>
                </c:pt>
                <c:pt idx="135520">
                  <c:v>-2.8656999999999998E-2</c:v>
                </c:pt>
                <c:pt idx="135521">
                  <c:v>-3.0798800000000001E-2</c:v>
                </c:pt>
                <c:pt idx="135522">
                  <c:v>-3.2945299999999997E-2</c:v>
                </c:pt>
                <c:pt idx="135523">
                  <c:v>-3.5093600000000003E-2</c:v>
                </c:pt>
                <c:pt idx="135524">
                  <c:v>-3.7241299999999998E-2</c:v>
                </c:pt>
                <c:pt idx="135525">
                  <c:v>-3.93856E-2</c:v>
                </c:pt>
                <c:pt idx="135526">
                  <c:v>-4.1523600000000001E-2</c:v>
                </c:pt>
                <c:pt idx="135527">
                  <c:v>-4.36526E-2</c:v>
                </c:pt>
                <c:pt idx="135528">
                  <c:v>-4.5769700000000003E-2</c:v>
                </c:pt>
                <c:pt idx="135529">
                  <c:v>-4.7871999999999998E-2</c:v>
                </c:pt>
                <c:pt idx="135530">
                  <c:v>-4.9956599999999997E-2</c:v>
                </c:pt>
                <c:pt idx="135531">
                  <c:v>-5.20206E-2</c:v>
                </c:pt>
                <c:pt idx="135532">
                  <c:v>-5.4060999999999998E-2</c:v>
                </c:pt>
                <c:pt idx="135533">
                  <c:v>-5.6074899999999997E-2</c:v>
                </c:pt>
                <c:pt idx="135534">
                  <c:v>-5.8059300000000001E-2</c:v>
                </c:pt>
                <c:pt idx="135535">
                  <c:v>-6.0011299999999997E-2</c:v>
                </c:pt>
                <c:pt idx="135536">
                  <c:v>-6.1927900000000001E-2</c:v>
                </c:pt>
                <c:pt idx="135537">
                  <c:v>-6.3806199999999993E-2</c:v>
                </c:pt>
                <c:pt idx="135538">
                  <c:v>-6.5643199999999999E-2</c:v>
                </c:pt>
                <c:pt idx="135539">
                  <c:v>-6.7436099999999999E-2</c:v>
                </c:pt>
                <c:pt idx="135540">
                  <c:v>-6.9181900000000005E-2</c:v>
                </c:pt>
                <c:pt idx="135541">
                  <c:v>-7.0877899999999994E-2</c:v>
                </c:pt>
                <c:pt idx="135542">
                  <c:v>-7.2521199999999994E-2</c:v>
                </c:pt>
                <c:pt idx="135543">
                  <c:v>-7.4109099999999997E-2</c:v>
                </c:pt>
                <c:pt idx="135544">
                  <c:v>-7.5638899999999995E-2</c:v>
                </c:pt>
                <c:pt idx="135545">
                  <c:v>-7.7107999999999996E-2</c:v>
                </c:pt>
                <c:pt idx="135546">
                  <c:v>-7.8514E-2</c:v>
                </c:pt>
                <c:pt idx="135547">
                  <c:v>-7.98542E-2</c:v>
                </c:pt>
                <c:pt idx="135548">
                  <c:v>-8.1126299999999998E-2</c:v>
                </c:pt>
                <c:pt idx="135549">
                  <c:v>-8.2327899999999996E-2</c:v>
                </c:pt>
                <c:pt idx="135550">
                  <c:v>-8.3456699999999995E-2</c:v>
                </c:pt>
                <c:pt idx="135551">
                  <c:v>-8.4510500000000002E-2</c:v>
                </c:pt>
                <c:pt idx="135552">
                  <c:v>-8.5487199999999999E-2</c:v>
                </c:pt>
                <c:pt idx="135553">
                  <c:v>-8.6384699999999995E-2</c:v>
                </c:pt>
                <c:pt idx="135554">
                  <c:v>-8.7201100000000004E-2</c:v>
                </c:pt>
                <c:pt idx="135555">
                  <c:v>-8.7934499999999999E-2</c:v>
                </c:pt>
                <c:pt idx="135556">
                  <c:v>-8.8583300000000004E-2</c:v>
                </c:pt>
                <c:pt idx="135557">
                  <c:v>-8.9145600000000005E-2</c:v>
                </c:pt>
                <c:pt idx="135558">
                  <c:v>-8.9620199999999997E-2</c:v>
                </c:pt>
                <c:pt idx="135559">
                  <c:v>-9.0005399999999999E-2</c:v>
                </c:pt>
                <c:pt idx="135560">
                  <c:v>-9.0300099999999994E-2</c:v>
                </c:pt>
                <c:pt idx="135561">
                  <c:v>-9.0503E-2</c:v>
                </c:pt>
                <c:pt idx="135562">
                  <c:v>-9.0612999999999999E-2</c:v>
                </c:pt>
                <c:pt idx="135563">
                  <c:v>-9.0629199999999993E-2</c:v>
                </c:pt>
                <c:pt idx="135564">
                  <c:v>-9.0550900000000004E-2</c:v>
                </c:pt>
                <c:pt idx="135565">
                  <c:v>-9.0377299999999994E-2</c:v>
                </c:pt>
                <c:pt idx="135566">
                  <c:v>-9.0107800000000002E-2</c:v>
                </c:pt>
                <c:pt idx="135567">
                  <c:v>-8.9742000000000002E-2</c:v>
                </c:pt>
                <c:pt idx="135568">
                  <c:v>-8.9279700000000004E-2</c:v>
                </c:pt>
                <c:pt idx="135569">
                  <c:v>-8.8720599999999997E-2</c:v>
                </c:pt>
                <c:pt idx="135570">
                  <c:v>-8.8064699999999996E-2</c:v>
                </c:pt>
                <c:pt idx="135571">
                  <c:v>-8.7312200000000006E-2</c:v>
                </c:pt>
                <c:pt idx="135572">
                  <c:v>-8.6463300000000007E-2</c:v>
                </c:pt>
                <c:pt idx="135573">
                  <c:v>-8.5518300000000005E-2</c:v>
                </c:pt>
                <c:pt idx="135574">
                  <c:v>-8.4477800000000006E-2</c:v>
                </c:pt>
                <c:pt idx="135575">
                  <c:v>-8.3342399999999997E-2</c:v>
                </c:pt>
                <c:pt idx="135576">
                  <c:v>-8.2112900000000003E-2</c:v>
                </c:pt>
                <c:pt idx="135577">
                  <c:v>-8.0790299999999995E-2</c:v>
                </c:pt>
                <c:pt idx="135578">
                  <c:v>-7.9375500000000002E-2</c:v>
                </c:pt>
                <c:pt idx="135579">
                  <c:v>-7.7869800000000003E-2</c:v>
                </c:pt>
                <c:pt idx="135580">
                  <c:v>-7.6274599999999998E-2</c:v>
                </c:pt>
                <c:pt idx="135581">
                  <c:v>-7.4591199999999996E-2</c:v>
                </c:pt>
                <c:pt idx="135582">
                  <c:v>-7.2821200000000003E-2</c:v>
                </c:pt>
                <c:pt idx="135583">
                  <c:v>-7.0966399999999999E-2</c:v>
                </c:pt>
                <c:pt idx="135584">
                  <c:v>-6.9028599999999996E-2</c:v>
                </c:pt>
                <c:pt idx="135585">
                  <c:v>-6.7009799999999994E-2</c:v>
                </c:pt>
                <c:pt idx="135586">
                  <c:v>-6.4911999999999997E-2</c:v>
                </c:pt>
                <c:pt idx="135587">
                  <c:v>-6.2737500000000002E-2</c:v>
                </c:pt>
                <c:pt idx="135588">
                  <c:v>-6.0488500000000001E-2</c:v>
                </c:pt>
                <c:pt idx="135589">
                  <c:v>-5.8167499999999997E-2</c:v>
                </c:pt>
                <c:pt idx="135590">
                  <c:v>-5.5777E-2</c:v>
                </c:pt>
                <c:pt idx="135591">
                  <c:v>-5.3319600000000002E-2</c:v>
                </c:pt>
                <c:pt idx="135592">
                  <c:v>-5.0798099999999999E-2</c:v>
                </c:pt>
                <c:pt idx="135593">
                  <c:v>-4.8215399999999999E-2</c:v>
                </c:pt>
                <c:pt idx="135594">
                  <c:v>-4.5574299999999998E-2</c:v>
                </c:pt>
                <c:pt idx="135595">
                  <c:v>-4.2877899999999997E-2</c:v>
                </c:pt>
                <c:pt idx="135596">
                  <c:v>-4.0129199999999997E-2</c:v>
                </c:pt>
                <c:pt idx="135597">
                  <c:v>-3.7331499999999997E-2</c:v>
                </c:pt>
                <c:pt idx="135598">
                  <c:v>-3.4488100000000001E-2</c:v>
                </c:pt>
                <c:pt idx="135599">
                  <c:v>-3.1602100000000001E-2</c:v>
                </c:pt>
                <c:pt idx="135600">
                  <c:v>-2.86772E-2</c:v>
                </c:pt>
                <c:pt idx="135601">
                  <c:v>-2.5716599999999999E-2</c:v>
                </c:pt>
                <c:pt idx="135602">
                  <c:v>-2.2723899999999998E-2</c:v>
                </c:pt>
                <c:pt idx="135603">
                  <c:v>-1.97027E-2</c:v>
                </c:pt>
                <c:pt idx="135604">
                  <c:v>-1.6656600000000001E-2</c:v>
                </c:pt>
                <c:pt idx="135605">
                  <c:v>-1.3589199999999999E-2</c:v>
                </c:pt>
                <c:pt idx="135606">
                  <c:v>-1.05042E-2</c:v>
                </c:pt>
                <c:pt idx="135607" formatCode="0.00E+00">
                  <c:v>-7.4053299999999999E-3</c:v>
                </c:pt>
                <c:pt idx="135608" formatCode="0.00E+00">
                  <c:v>-4.2963100000000002E-3</c:v>
                </c:pt>
                <c:pt idx="135609" formatCode="0.00E+00">
                  <c:v>-1.1808999999999999E-3</c:v>
                </c:pt>
                <c:pt idx="135610" formatCode="0.00E+00">
                  <c:v>1.9371499999999999E-3</c:v>
                </c:pt>
                <c:pt idx="135611" formatCode="0.00E+00">
                  <c:v>5.05406E-3</c:v>
                </c:pt>
                <c:pt idx="135612" formatCode="0.00E+00">
                  <c:v>8.1660499999999994E-3</c:v>
                </c:pt>
                <c:pt idx="135613">
                  <c:v>1.1269400000000001E-2</c:v>
                </c:pt>
                <c:pt idx="135614">
                  <c:v>1.4360299999999999E-2</c:v>
                </c:pt>
                <c:pt idx="135615">
                  <c:v>1.7434999999999999E-2</c:v>
                </c:pt>
                <c:pt idx="135616">
                  <c:v>2.0489799999999999E-2</c:v>
                </c:pt>
                <c:pt idx="135617">
                  <c:v>2.3521E-2</c:v>
                </c:pt>
                <c:pt idx="135618">
                  <c:v>2.6525E-2</c:v>
                </c:pt>
                <c:pt idx="135619">
                  <c:v>2.9498099999999999E-2</c:v>
                </c:pt>
                <c:pt idx="135620">
                  <c:v>3.2436800000000002E-2</c:v>
                </c:pt>
                <c:pt idx="135621">
                  <c:v>3.5337500000000001E-2</c:v>
                </c:pt>
                <c:pt idx="135622">
                  <c:v>3.81967E-2</c:v>
                </c:pt>
                <c:pt idx="135623">
                  <c:v>4.1011100000000002E-2</c:v>
                </c:pt>
                <c:pt idx="135624">
                  <c:v>4.3777200000000002E-2</c:v>
                </c:pt>
                <c:pt idx="135625">
                  <c:v>4.6491900000000003E-2</c:v>
                </c:pt>
                <c:pt idx="135626">
                  <c:v>4.9151800000000002E-2</c:v>
                </c:pt>
                <c:pt idx="135627">
                  <c:v>5.1753899999999999E-2</c:v>
                </c:pt>
                <c:pt idx="135628">
                  <c:v>5.4295099999999999E-2</c:v>
                </c:pt>
                <c:pt idx="135629">
                  <c:v>5.6772499999999997E-2</c:v>
                </c:pt>
                <c:pt idx="135630">
                  <c:v>5.9183100000000002E-2</c:v>
                </c:pt>
                <c:pt idx="135631">
                  <c:v>6.1524200000000001E-2</c:v>
                </c:pt>
                <c:pt idx="135632">
                  <c:v>6.3793199999999994E-2</c:v>
                </c:pt>
                <c:pt idx="135633">
                  <c:v>6.5987400000000002E-2</c:v>
                </c:pt>
                <c:pt idx="135634">
                  <c:v>6.8104499999999998E-2</c:v>
                </c:pt>
                <c:pt idx="135635">
                  <c:v>7.0141999999999996E-2</c:v>
                </c:pt>
                <c:pt idx="135636">
                  <c:v>7.2097700000000001E-2</c:v>
                </c:pt>
                <c:pt idx="135637">
                  <c:v>7.3969499999999994E-2</c:v>
                </c:pt>
                <c:pt idx="135638">
                  <c:v>7.5755400000000001E-2</c:v>
                </c:pt>
                <c:pt idx="135639">
                  <c:v>7.7453599999999997E-2</c:v>
                </c:pt>
                <c:pt idx="135640">
                  <c:v>7.9062099999999996E-2</c:v>
                </c:pt>
                <c:pt idx="135641">
                  <c:v>8.0579600000000001E-2</c:v>
                </c:pt>
                <c:pt idx="135642">
                  <c:v>8.2004400000000005E-2</c:v>
                </c:pt>
                <c:pt idx="135643">
                  <c:v>8.3335099999999995E-2</c:v>
                </c:pt>
                <c:pt idx="135644">
                  <c:v>8.4570599999999996E-2</c:v>
                </c:pt>
                <c:pt idx="135645">
                  <c:v>8.5709800000000003E-2</c:v>
                </c:pt>
                <c:pt idx="135646">
                  <c:v>8.6751599999999998E-2</c:v>
                </c:pt>
                <c:pt idx="135647">
                  <c:v>8.7695300000000004E-2</c:v>
                </c:pt>
                <c:pt idx="135648">
                  <c:v>8.8540099999999997E-2</c:v>
                </c:pt>
                <c:pt idx="135649">
                  <c:v>8.9285600000000007E-2</c:v>
                </c:pt>
                <c:pt idx="135650">
                  <c:v>8.9931300000000006E-2</c:v>
                </c:pt>
                <c:pt idx="135651">
                  <c:v>9.0476899999999999E-2</c:v>
                </c:pt>
                <c:pt idx="135652">
                  <c:v>9.0922199999999995E-2</c:v>
                </c:pt>
                <c:pt idx="135653">
                  <c:v>9.1267399999999999E-2</c:v>
                </c:pt>
                <c:pt idx="135654">
                  <c:v>9.1512399999999994E-2</c:v>
                </c:pt>
                <c:pt idx="135655">
                  <c:v>9.1657600000000006E-2</c:v>
                </c:pt>
                <c:pt idx="135656">
                  <c:v>9.1703400000000004E-2</c:v>
                </c:pt>
                <c:pt idx="135657">
                  <c:v>9.1650400000000007E-2</c:v>
                </c:pt>
                <c:pt idx="135658">
                  <c:v>9.14991E-2</c:v>
                </c:pt>
                <c:pt idx="135659">
                  <c:v>9.1250399999999995E-2</c:v>
                </c:pt>
                <c:pt idx="135660">
                  <c:v>9.0905200000000005E-2</c:v>
                </c:pt>
                <c:pt idx="135661">
                  <c:v>9.0464600000000006E-2</c:v>
                </c:pt>
                <c:pt idx="135662">
                  <c:v>8.9929700000000001E-2</c:v>
                </c:pt>
                <c:pt idx="135663">
                  <c:v>8.9301800000000001E-2</c:v>
                </c:pt>
                <c:pt idx="135664">
                  <c:v>8.8582400000000006E-2</c:v>
                </c:pt>
                <c:pt idx="135665">
                  <c:v>8.7773000000000004E-2</c:v>
                </c:pt>
                <c:pt idx="135666">
                  <c:v>8.6875300000000003E-2</c:v>
                </c:pt>
                <c:pt idx="135667">
                  <c:v>8.5890900000000006E-2</c:v>
                </c:pt>
                <c:pt idx="135668">
                  <c:v>8.4821800000000003E-2</c:v>
                </c:pt>
                <c:pt idx="135669">
                  <c:v>8.3669900000000005E-2</c:v>
                </c:pt>
                <c:pt idx="135670">
                  <c:v>8.2437300000000005E-2</c:v>
                </c:pt>
                <c:pt idx="135671">
                  <c:v>8.1126100000000007E-2</c:v>
                </c:pt>
                <c:pt idx="135672">
                  <c:v>7.9738600000000007E-2</c:v>
                </c:pt>
                <c:pt idx="135673">
                  <c:v>7.8277100000000002E-2</c:v>
                </c:pt>
                <c:pt idx="135674">
                  <c:v>7.6744099999999996E-2</c:v>
                </c:pt>
                <c:pt idx="135675">
                  <c:v>7.5142E-2</c:v>
                </c:pt>
                <c:pt idx="135676">
                  <c:v>7.3473399999999994E-2</c:v>
                </c:pt>
                <c:pt idx="135677">
                  <c:v>7.1740999999999999E-2</c:v>
                </c:pt>
                <c:pt idx="135678">
                  <c:v>6.9947400000000007E-2</c:v>
                </c:pt>
                <c:pt idx="135679">
                  <c:v>6.8095500000000003E-2</c:v>
                </c:pt>
                <c:pt idx="135680">
                  <c:v>6.6187999999999997E-2</c:v>
                </c:pt>
                <c:pt idx="135681">
                  <c:v>6.4227900000000004E-2</c:v>
                </c:pt>
                <c:pt idx="135682">
                  <c:v>6.2218000000000002E-2</c:v>
                </c:pt>
                <c:pt idx="135683">
                  <c:v>6.0161300000000001E-2</c:v>
                </c:pt>
                <c:pt idx="135684">
                  <c:v>5.8060800000000003E-2</c:v>
                </c:pt>
                <c:pt idx="135685">
                  <c:v>5.59196E-2</c:v>
                </c:pt>
                <c:pt idx="135686">
                  <c:v>5.3740599999999999E-2</c:v>
                </c:pt>
                <c:pt idx="135687">
                  <c:v>5.1527099999999999E-2</c:v>
                </c:pt>
                <c:pt idx="135688">
                  <c:v>4.9281999999999999E-2</c:v>
                </c:pt>
                <c:pt idx="135689">
                  <c:v>4.7008399999999999E-2</c:v>
                </c:pt>
                <c:pt idx="135690">
                  <c:v>4.4709499999999999E-2</c:v>
                </c:pt>
                <c:pt idx="135691">
                  <c:v>4.23884E-2</c:v>
                </c:pt>
                <c:pt idx="135692">
                  <c:v>4.0048199999999999E-2</c:v>
                </c:pt>
                <c:pt idx="135693">
                  <c:v>3.7692000000000003E-2</c:v>
                </c:pt>
                <c:pt idx="135694">
                  <c:v>3.5322800000000001E-2</c:v>
                </c:pt>
                <c:pt idx="135695">
                  <c:v>3.2943800000000002E-2</c:v>
                </c:pt>
                <c:pt idx="135696">
                  <c:v>3.0557899999999999E-2</c:v>
                </c:pt>
                <c:pt idx="135697">
                  <c:v>2.8168200000000001E-2</c:v>
                </c:pt>
                <c:pt idx="135698">
                  <c:v>2.5777700000000001E-2</c:v>
                </c:pt>
                <c:pt idx="135699">
                  <c:v>2.3389299999999998E-2</c:v>
                </c:pt>
                <c:pt idx="135700">
                  <c:v>2.1005900000000001E-2</c:v>
                </c:pt>
                <c:pt idx="135701">
                  <c:v>1.8630399999999998E-2</c:v>
                </c:pt>
                <c:pt idx="135702">
                  <c:v>1.6265600000000002E-2</c:v>
                </c:pt>
                <c:pt idx="135703">
                  <c:v>1.39142E-2</c:v>
                </c:pt>
                <c:pt idx="135704">
                  <c:v>1.1579000000000001E-2</c:v>
                </c:pt>
                <c:pt idx="135705" formatCode="0.00E+00">
                  <c:v>9.2625299999999997E-3</c:v>
                </c:pt>
                <c:pt idx="135706" formatCode="0.00E+00">
                  <c:v>6.9674000000000003E-3</c:v>
                </c:pt>
                <c:pt idx="135707" formatCode="0.00E+00">
                  <c:v>4.6961199999999998E-3</c:v>
                </c:pt>
                <c:pt idx="135708" formatCode="0.00E+00">
                  <c:v>2.4511200000000002E-3</c:v>
                </c:pt>
                <c:pt idx="135709" formatCode="0.00E+00">
                  <c:v>2.34749E-4</c:v>
                </c:pt>
                <c:pt idx="135710" formatCode="0.00E+00">
                  <c:v>-1.95071E-3</c:v>
                </c:pt>
                <c:pt idx="135711" formatCode="0.00E+00">
                  <c:v>-4.1030499999999996E-3</c:v>
                </c:pt>
                <c:pt idx="135712" formatCode="0.00E+00">
                  <c:v>-6.2201799999999996E-3</c:v>
                </c:pt>
                <c:pt idx="135713" formatCode="0.00E+00">
                  <c:v>-8.3000399999999998E-3</c:v>
                </c:pt>
                <c:pt idx="135714">
                  <c:v>-1.03407E-2</c:v>
                </c:pt>
                <c:pt idx="135715">
                  <c:v>-1.23404E-2</c:v>
                </c:pt>
                <c:pt idx="135716">
                  <c:v>-1.4297199999999999E-2</c:v>
                </c:pt>
                <c:pt idx="135717">
                  <c:v>-1.6209600000000001E-2</c:v>
                </c:pt>
                <c:pt idx="135718">
                  <c:v>-1.8075899999999999E-2</c:v>
                </c:pt>
                <c:pt idx="135719">
                  <c:v>-1.9894700000000001E-2</c:v>
                </c:pt>
                <c:pt idx="135720">
                  <c:v>-2.1664699999999999E-2</c:v>
                </c:pt>
                <c:pt idx="135721">
                  <c:v>-2.3384499999999999E-2</c:v>
                </c:pt>
                <c:pt idx="135722">
                  <c:v>-2.5052999999999999E-2</c:v>
                </c:pt>
                <c:pt idx="135723">
                  <c:v>-2.6669200000000001E-2</c:v>
                </c:pt>
                <c:pt idx="135724">
                  <c:v>-2.8231900000000001E-2</c:v>
                </c:pt>
                <c:pt idx="135725">
                  <c:v>-2.97405E-2</c:v>
                </c:pt>
                <c:pt idx="135726">
                  <c:v>-3.1194E-2</c:v>
                </c:pt>
                <c:pt idx="135727">
                  <c:v>-3.25919E-2</c:v>
                </c:pt>
                <c:pt idx="135728">
                  <c:v>-3.3933600000000001E-2</c:v>
                </c:pt>
                <c:pt idx="135729">
                  <c:v>-3.52185E-2</c:v>
                </c:pt>
                <c:pt idx="135730">
                  <c:v>-3.64465E-2</c:v>
                </c:pt>
                <c:pt idx="135731">
                  <c:v>-3.7617100000000001E-2</c:v>
                </c:pt>
                <c:pt idx="135732">
                  <c:v>-3.8730199999999999E-2</c:v>
                </c:pt>
                <c:pt idx="135733">
                  <c:v>-3.9785800000000003E-2</c:v>
                </c:pt>
                <c:pt idx="135734">
                  <c:v>-4.0783800000000002E-2</c:v>
                </c:pt>
                <c:pt idx="135735">
                  <c:v>-4.1724499999999998E-2</c:v>
                </c:pt>
                <c:pt idx="135736">
                  <c:v>-4.2607899999999997E-2</c:v>
                </c:pt>
                <c:pt idx="135737">
                  <c:v>-4.3434500000000001E-2</c:v>
                </c:pt>
                <c:pt idx="135738">
                  <c:v>-4.4204500000000001E-2</c:v>
                </c:pt>
                <c:pt idx="135739">
                  <c:v>-4.49185E-2</c:v>
                </c:pt>
                <c:pt idx="135740">
                  <c:v>-4.5577100000000002E-2</c:v>
                </c:pt>
                <c:pt idx="135741">
                  <c:v>-4.6180800000000001E-2</c:v>
                </c:pt>
                <c:pt idx="135742">
                  <c:v>-4.6730399999999998E-2</c:v>
                </c:pt>
                <c:pt idx="135743">
                  <c:v>-4.7226600000000001E-2</c:v>
                </c:pt>
                <c:pt idx="135744">
                  <c:v>-4.7670400000000002E-2</c:v>
                </c:pt>
                <c:pt idx="135745">
                  <c:v>-4.80627E-2</c:v>
                </c:pt>
                <c:pt idx="135746">
                  <c:v>-4.8404500000000003E-2</c:v>
                </c:pt>
                <c:pt idx="135747">
                  <c:v>-4.8696799999999998E-2</c:v>
                </c:pt>
                <c:pt idx="135748">
                  <c:v>-4.8940699999999997E-2</c:v>
                </c:pt>
                <c:pt idx="135749">
                  <c:v>-4.9137599999999997E-2</c:v>
                </c:pt>
                <c:pt idx="135750">
                  <c:v>-4.9288499999999999E-2</c:v>
                </c:pt>
                <c:pt idx="135751">
                  <c:v>-4.93947E-2</c:v>
                </c:pt>
                <c:pt idx="135752">
                  <c:v>-4.94577E-2</c:v>
                </c:pt>
                <c:pt idx="135753">
                  <c:v>-4.9478800000000003E-2</c:v>
                </c:pt>
                <c:pt idx="135754">
                  <c:v>-4.9459299999999998E-2</c:v>
                </c:pt>
                <c:pt idx="135755">
                  <c:v>-4.9400699999999999E-2</c:v>
                </c:pt>
                <c:pt idx="135756">
                  <c:v>-4.9304599999999997E-2</c:v>
                </c:pt>
                <c:pt idx="135757">
                  <c:v>-4.9172399999999998E-2</c:v>
                </c:pt>
                <c:pt idx="135758">
                  <c:v>-4.9005600000000003E-2</c:v>
                </c:pt>
                <c:pt idx="135759">
                  <c:v>-4.8805800000000003E-2</c:v>
                </c:pt>
                <c:pt idx="135760">
                  <c:v>-4.85745E-2</c:v>
                </c:pt>
                <c:pt idx="135761">
                  <c:v>-4.8313399999999999E-2</c:v>
                </c:pt>
                <c:pt idx="135762">
                  <c:v>-4.8023999999999997E-2</c:v>
                </c:pt>
                <c:pt idx="135763">
                  <c:v>-4.7707899999999998E-2</c:v>
                </c:pt>
                <c:pt idx="135764">
                  <c:v>-4.7366600000000002E-2</c:v>
                </c:pt>
                <c:pt idx="135765">
                  <c:v>-4.7001800000000003E-2</c:v>
                </c:pt>
                <c:pt idx="135766">
                  <c:v>-4.66151E-2</c:v>
                </c:pt>
                <c:pt idx="135767">
                  <c:v>-4.6207900000000003E-2</c:v>
                </c:pt>
                <c:pt idx="135768">
                  <c:v>-4.57819E-2</c:v>
                </c:pt>
                <c:pt idx="135769">
                  <c:v>-4.53386E-2</c:v>
                </c:pt>
                <c:pt idx="135770">
                  <c:v>-4.4879599999999999E-2</c:v>
                </c:pt>
                <c:pt idx="135771">
                  <c:v>-4.44062E-2</c:v>
                </c:pt>
                <c:pt idx="135772">
                  <c:v>-4.3919899999999998E-2</c:v>
                </c:pt>
                <c:pt idx="135773">
                  <c:v>-4.3422299999999997E-2</c:v>
                </c:pt>
                <c:pt idx="135774">
                  <c:v>-4.2914599999999997E-2</c:v>
                </c:pt>
                <c:pt idx="135775">
                  <c:v>-4.23983E-2</c:v>
                </c:pt>
                <c:pt idx="135776">
                  <c:v>-4.1874599999999998E-2</c:v>
                </c:pt>
                <c:pt idx="135777">
                  <c:v>-4.1344899999999997E-2</c:v>
                </c:pt>
                <c:pt idx="135778">
                  <c:v>-4.0810300000000001E-2</c:v>
                </c:pt>
                <c:pt idx="135779">
                  <c:v>-4.0272099999999998E-2</c:v>
                </c:pt>
                <c:pt idx="135780">
                  <c:v>-3.9731299999999997E-2</c:v>
                </c:pt>
                <c:pt idx="135781">
                  <c:v>-3.91892E-2</c:v>
                </c:pt>
                <c:pt idx="135782">
                  <c:v>-3.8646600000000003E-2</c:v>
                </c:pt>
                <c:pt idx="135783">
                  <c:v>-3.8104600000000002E-2</c:v>
                </c:pt>
                <c:pt idx="135784">
                  <c:v>-3.7564E-2</c:v>
                </c:pt>
                <c:pt idx="135785">
                  <c:v>-3.7025799999999998E-2</c:v>
                </c:pt>
                <c:pt idx="135786">
                  <c:v>-3.6490599999999998E-2</c:v>
                </c:pt>
                <c:pt idx="135787">
                  <c:v>-3.5959400000000002E-2</c:v>
                </c:pt>
                <c:pt idx="135788">
                  <c:v>-3.5432600000000002E-2</c:v>
                </c:pt>
                <c:pt idx="135789">
                  <c:v>-3.4910999999999998E-2</c:v>
                </c:pt>
                <c:pt idx="135790">
                  <c:v>-3.4395000000000002E-2</c:v>
                </c:pt>
                <c:pt idx="135791">
                  <c:v>-3.3885100000000001E-2</c:v>
                </c:pt>
                <c:pt idx="135792">
                  <c:v>-3.33817E-2</c:v>
                </c:pt>
                <c:pt idx="135793">
                  <c:v>-3.2885200000000003E-2</c:v>
                </c:pt>
                <c:pt idx="135794">
                  <c:v>-3.2395899999999998E-2</c:v>
                </c:pt>
                <c:pt idx="135795">
                  <c:v>-3.1913799999999999E-2</c:v>
                </c:pt>
                <c:pt idx="135796">
                  <c:v>-3.14392E-2</c:v>
                </c:pt>
                <c:pt idx="135797">
                  <c:v>-3.0972199999999998E-2</c:v>
                </c:pt>
                <c:pt idx="135798">
                  <c:v>-3.05127E-2</c:v>
                </c:pt>
                <c:pt idx="135799">
                  <c:v>-3.0060699999999999E-2</c:v>
                </c:pt>
                <c:pt idx="135800">
                  <c:v>-2.9616099999999999E-2</c:v>
                </c:pt>
                <c:pt idx="135801">
                  <c:v>-2.9178599999999999E-2</c:v>
                </c:pt>
                <c:pt idx="135802">
                  <c:v>-2.8747999999999999E-2</c:v>
                </c:pt>
                <c:pt idx="135803">
                  <c:v>-2.8324100000000001E-2</c:v>
                </c:pt>
                <c:pt idx="135804">
                  <c:v>-2.7906299999999998E-2</c:v>
                </c:pt>
                <c:pt idx="135805">
                  <c:v>-2.7494399999999999E-2</c:v>
                </c:pt>
                <c:pt idx="135806">
                  <c:v>-2.7087900000000002E-2</c:v>
                </c:pt>
                <c:pt idx="135807">
                  <c:v>-2.6686100000000001E-2</c:v>
                </c:pt>
                <c:pt idx="135808">
                  <c:v>-2.6288499999999999E-2</c:v>
                </c:pt>
                <c:pt idx="135809">
                  <c:v>-2.5894500000000001E-2</c:v>
                </c:pt>
                <c:pt idx="135810">
                  <c:v>-2.55033E-2</c:v>
                </c:pt>
                <c:pt idx="135811">
                  <c:v>-2.5114399999999999E-2</c:v>
                </c:pt>
                <c:pt idx="135812">
                  <c:v>-2.4726700000000001E-2</c:v>
                </c:pt>
                <c:pt idx="135813">
                  <c:v>-2.4339699999999999E-2</c:v>
                </c:pt>
                <c:pt idx="135814">
                  <c:v>-2.3952299999999999E-2</c:v>
                </c:pt>
                <c:pt idx="135815">
                  <c:v>-2.3563799999999999E-2</c:v>
                </c:pt>
                <c:pt idx="135816">
                  <c:v>-2.3173200000000001E-2</c:v>
                </c:pt>
                <c:pt idx="135817">
                  <c:v>-2.2779500000000001E-2</c:v>
                </c:pt>
                <c:pt idx="135818">
                  <c:v>-2.23819E-2</c:v>
                </c:pt>
                <c:pt idx="135819">
                  <c:v>-2.19793E-2</c:v>
                </c:pt>
                <c:pt idx="135820">
                  <c:v>-2.1570599999999999E-2</c:v>
                </c:pt>
                <c:pt idx="135821">
                  <c:v>-2.1155E-2</c:v>
                </c:pt>
                <c:pt idx="135822">
                  <c:v>-2.0731200000000002E-2</c:v>
                </c:pt>
                <c:pt idx="135823">
                  <c:v>-2.0298400000000001E-2</c:v>
                </c:pt>
                <c:pt idx="135824">
                  <c:v>-1.9855399999999999E-2</c:v>
                </c:pt>
                <c:pt idx="135825">
                  <c:v>-1.94013E-2</c:v>
                </c:pt>
                <c:pt idx="135826">
                  <c:v>-1.8934800000000002E-2</c:v>
                </c:pt>
                <c:pt idx="135827">
                  <c:v>-1.8455099999999999E-2</c:v>
                </c:pt>
                <c:pt idx="135828">
                  <c:v>-1.7961000000000001E-2</c:v>
                </c:pt>
                <c:pt idx="135829">
                  <c:v>-1.7451600000000001E-2</c:v>
                </c:pt>
                <c:pt idx="135830">
                  <c:v>-1.6925800000000001E-2</c:v>
                </c:pt>
                <c:pt idx="135831">
                  <c:v>-1.63827E-2</c:v>
                </c:pt>
                <c:pt idx="135832">
                  <c:v>-1.58213E-2</c:v>
                </c:pt>
                <c:pt idx="135833">
                  <c:v>-1.52406E-2</c:v>
                </c:pt>
                <c:pt idx="135834">
                  <c:v>-1.46397E-2</c:v>
                </c:pt>
                <c:pt idx="135835">
                  <c:v>-1.40178E-2</c:v>
                </c:pt>
                <c:pt idx="135836">
                  <c:v>-1.33741E-2</c:v>
                </c:pt>
                <c:pt idx="135837">
                  <c:v>-1.2707599999999999E-2</c:v>
                </c:pt>
                <c:pt idx="135838">
                  <c:v>-1.2017699999999999E-2</c:v>
                </c:pt>
                <c:pt idx="135839">
                  <c:v>-1.13037E-2</c:v>
                </c:pt>
                <c:pt idx="135840">
                  <c:v>-1.05649E-2</c:v>
                </c:pt>
                <c:pt idx="135841" formatCode="0.00E+00">
                  <c:v>-9.8005799999999997E-3</c:v>
                </c:pt>
                <c:pt idx="135842" formatCode="0.00E+00">
                  <c:v>-9.0103300000000004E-3</c:v>
                </c:pt>
                <c:pt idx="135843" formatCode="0.00E+00">
                  <c:v>-8.1935900000000006E-3</c:v>
                </c:pt>
                <c:pt idx="135844" formatCode="0.00E+00">
                  <c:v>-7.3499200000000002E-3</c:v>
                </c:pt>
                <c:pt idx="135845" formatCode="0.00E+00">
                  <c:v>-6.4789299999999999E-3</c:v>
                </c:pt>
                <c:pt idx="135846" formatCode="0.00E+00">
                  <c:v>-5.5803199999999997E-3</c:v>
                </c:pt>
                <c:pt idx="135847" formatCode="0.00E+00">
                  <c:v>-4.6538300000000003E-3</c:v>
                </c:pt>
                <c:pt idx="135848" formatCode="0.00E+00">
                  <c:v>-3.6992700000000002E-3</c:v>
                </c:pt>
                <c:pt idx="135849" formatCode="0.00E+00">
                  <c:v>-2.71653E-3</c:v>
                </c:pt>
                <c:pt idx="135850" formatCode="0.00E+00">
                  <c:v>-1.7055799999999999E-3</c:v>
                </c:pt>
                <c:pt idx="135851" formatCode="0.00E+00">
                  <c:v>-6.6643400000000004E-4</c:v>
                </c:pt>
                <c:pt idx="135852" formatCode="0.00E+00">
                  <c:v>4.0078599999999998E-4</c:v>
                </c:pt>
                <c:pt idx="135853" formatCode="0.00E+00">
                  <c:v>1.4959000000000001E-3</c:v>
                </c:pt>
                <c:pt idx="135854" formatCode="0.00E+00">
                  <c:v>2.6186600000000001E-3</c:v>
                </c:pt>
                <c:pt idx="135855" formatCode="0.00E+00">
                  <c:v>3.7687100000000002E-3</c:v>
                </c:pt>
                <c:pt idx="135856" formatCode="0.00E+00">
                  <c:v>4.9456300000000003E-3</c:v>
                </c:pt>
                <c:pt idx="135857" formatCode="0.00E+00">
                  <c:v>6.1489400000000003E-3</c:v>
                </c:pt>
                <c:pt idx="135858" formatCode="0.00E+00">
                  <c:v>7.3780599999999997E-3</c:v>
                </c:pt>
                <c:pt idx="135859" formatCode="0.00E+00">
                  <c:v>8.6323200000000006E-3</c:v>
                </c:pt>
                <c:pt idx="135860" formatCode="0.00E+00">
                  <c:v>9.9109799999999998E-3</c:v>
                </c:pt>
                <c:pt idx="135861">
                  <c:v>1.12132E-2</c:v>
                </c:pt>
                <c:pt idx="135862">
                  <c:v>1.2538199999999999E-2</c:v>
                </c:pt>
                <c:pt idx="135863">
                  <c:v>1.3884799999999999E-2</c:v>
                </c:pt>
                <c:pt idx="135864">
                  <c:v>1.5252099999999999E-2</c:v>
                </c:pt>
                <c:pt idx="135865">
                  <c:v>1.6638900000000002E-2</c:v>
                </c:pt>
                <c:pt idx="135866">
                  <c:v>1.80441E-2</c:v>
                </c:pt>
                <c:pt idx="135867">
                  <c:v>1.9466199999999999E-2</c:v>
                </c:pt>
                <c:pt idx="135868">
                  <c:v>2.09039E-2</c:v>
                </c:pt>
                <c:pt idx="135869">
                  <c:v>2.2355900000000001E-2</c:v>
                </c:pt>
                <c:pt idx="135870">
                  <c:v>2.3820600000000001E-2</c:v>
                </c:pt>
                <c:pt idx="135871">
                  <c:v>2.52964E-2</c:v>
                </c:pt>
                <c:pt idx="135872">
                  <c:v>2.6781599999999999E-2</c:v>
                </c:pt>
                <c:pt idx="135873">
                  <c:v>2.82746E-2</c:v>
                </c:pt>
                <c:pt idx="135874">
                  <c:v>2.9773600000000001E-2</c:v>
                </c:pt>
                <c:pt idx="135875">
                  <c:v>3.1276699999999998E-2</c:v>
                </c:pt>
                <c:pt idx="135876">
                  <c:v>3.2782100000000002E-2</c:v>
                </c:pt>
                <c:pt idx="135877">
                  <c:v>3.4287699999999997E-2</c:v>
                </c:pt>
                <c:pt idx="135878">
                  <c:v>3.57916E-2</c:v>
                </c:pt>
                <c:pt idx="135879">
                  <c:v>3.72918E-2</c:v>
                </c:pt>
                <c:pt idx="135880">
                  <c:v>3.8786000000000001E-2</c:v>
                </c:pt>
                <c:pt idx="135881">
                  <c:v>4.0272299999999997E-2</c:v>
                </c:pt>
                <c:pt idx="135882">
                  <c:v>4.1748399999999998E-2</c:v>
                </c:pt>
                <c:pt idx="135883">
                  <c:v>4.3212100000000003E-2</c:v>
                </c:pt>
                <c:pt idx="135884">
                  <c:v>4.4661100000000002E-2</c:v>
                </c:pt>
                <c:pt idx="135885">
                  <c:v>4.6093099999999998E-2</c:v>
                </c:pt>
                <c:pt idx="135886">
                  <c:v>4.7506E-2</c:v>
                </c:pt>
                <c:pt idx="135887">
                  <c:v>4.8897299999999998E-2</c:v>
                </c:pt>
                <c:pt idx="135888">
                  <c:v>5.02646E-2</c:v>
                </c:pt>
                <c:pt idx="135889">
                  <c:v>5.16058E-2</c:v>
                </c:pt>
                <c:pt idx="135890">
                  <c:v>5.2918300000000001E-2</c:v>
                </c:pt>
                <c:pt idx="135891">
                  <c:v>5.4199900000000002E-2</c:v>
                </c:pt>
                <c:pt idx="135892">
                  <c:v>5.54481E-2</c:v>
                </c:pt>
                <c:pt idx="135893">
                  <c:v>5.6660700000000001E-2</c:v>
                </c:pt>
                <c:pt idx="135894">
                  <c:v>5.7835200000000003E-2</c:v>
                </c:pt>
                <c:pt idx="135895">
                  <c:v>5.8969399999999998E-2</c:v>
                </c:pt>
                <c:pt idx="135896">
                  <c:v>6.00609E-2</c:v>
                </c:pt>
                <c:pt idx="135897">
                  <c:v>6.1107500000000002E-2</c:v>
                </c:pt>
                <c:pt idx="135898">
                  <c:v>6.21069E-2</c:v>
                </c:pt>
                <c:pt idx="135899">
                  <c:v>6.3056899999999999E-2</c:v>
                </c:pt>
                <c:pt idx="135900">
                  <c:v>6.3955200000000004E-2</c:v>
                </c:pt>
                <c:pt idx="135901">
                  <c:v>6.4799800000000005E-2</c:v>
                </c:pt>
                <c:pt idx="135902">
                  <c:v>6.5588499999999994E-2</c:v>
                </c:pt>
                <c:pt idx="135903">
                  <c:v>6.6319299999999998E-2</c:v>
                </c:pt>
                <c:pt idx="135904">
                  <c:v>6.69902E-2</c:v>
                </c:pt>
                <c:pt idx="135905">
                  <c:v>6.7599199999999998E-2</c:v>
                </c:pt>
                <c:pt idx="135906">
                  <c:v>6.8144499999999997E-2</c:v>
                </c:pt>
                <c:pt idx="135907">
                  <c:v>6.8624299999999999E-2</c:v>
                </c:pt>
                <c:pt idx="135908">
                  <c:v>6.9036799999999995E-2</c:v>
                </c:pt>
                <c:pt idx="135909">
                  <c:v>6.9380399999999995E-2</c:v>
                </c:pt>
                <c:pt idx="135910">
                  <c:v>6.9653400000000004E-2</c:v>
                </c:pt>
                <c:pt idx="135911">
                  <c:v>6.98545E-2</c:v>
                </c:pt>
                <c:pt idx="135912">
                  <c:v>6.9982199999999994E-2</c:v>
                </c:pt>
                <c:pt idx="135913">
                  <c:v>7.0035100000000003E-2</c:v>
                </c:pt>
                <c:pt idx="135914">
                  <c:v>7.0012099999999994E-2</c:v>
                </c:pt>
                <c:pt idx="135915">
                  <c:v>6.9912000000000002E-2</c:v>
                </c:pt>
                <c:pt idx="135916">
                  <c:v>6.9733799999999999E-2</c:v>
                </c:pt>
                <c:pt idx="135917">
                  <c:v>6.9476599999999999E-2</c:v>
                </c:pt>
                <c:pt idx="135918">
                  <c:v>6.9139500000000007E-2</c:v>
                </c:pt>
                <c:pt idx="135919">
                  <c:v>6.8721900000000002E-2</c:v>
                </c:pt>
                <c:pt idx="135920">
                  <c:v>6.8223099999999995E-2</c:v>
                </c:pt>
                <c:pt idx="135921">
                  <c:v>6.76427E-2</c:v>
                </c:pt>
                <c:pt idx="135922">
                  <c:v>6.6980300000000006E-2</c:v>
                </c:pt>
                <c:pt idx="135923">
                  <c:v>6.6235699999999995E-2</c:v>
                </c:pt>
                <c:pt idx="135924">
                  <c:v>6.54087E-2</c:v>
                </c:pt>
                <c:pt idx="135925">
                  <c:v>6.4499299999999996E-2</c:v>
                </c:pt>
                <c:pt idx="135926">
                  <c:v>6.35077E-2</c:v>
                </c:pt>
                <c:pt idx="135927">
                  <c:v>6.2434000000000003E-2</c:v>
                </c:pt>
                <c:pt idx="135928">
                  <c:v>6.1278699999999998E-2</c:v>
                </c:pt>
                <c:pt idx="135929">
                  <c:v>6.0042199999999997E-2</c:v>
                </c:pt>
                <c:pt idx="135930">
                  <c:v>5.8725199999999998E-2</c:v>
                </c:pt>
                <c:pt idx="135931">
                  <c:v>5.7328400000000002E-2</c:v>
                </c:pt>
                <c:pt idx="135932">
                  <c:v>5.5852600000000002E-2</c:v>
                </c:pt>
                <c:pt idx="135933">
                  <c:v>5.4298899999999997E-2</c:v>
                </c:pt>
                <c:pt idx="135934">
                  <c:v>5.26685E-2</c:v>
                </c:pt>
                <c:pt idx="135935">
                  <c:v>5.0962399999999998E-2</c:v>
                </c:pt>
                <c:pt idx="135936">
                  <c:v>4.9182200000000002E-2</c:v>
                </c:pt>
                <c:pt idx="135937">
                  <c:v>4.7329400000000001E-2</c:v>
                </c:pt>
                <c:pt idx="135938">
                  <c:v>4.5405399999999999E-2</c:v>
                </c:pt>
                <c:pt idx="135939">
                  <c:v>4.3412199999999998E-2</c:v>
                </c:pt>
                <c:pt idx="135940">
                  <c:v>4.1351499999999999E-2</c:v>
                </c:pt>
                <c:pt idx="135941">
                  <c:v>3.9225400000000001E-2</c:v>
                </c:pt>
                <c:pt idx="135942">
                  <c:v>3.7035999999999999E-2</c:v>
                </c:pt>
                <c:pt idx="135943">
                  <c:v>3.4785400000000001E-2</c:v>
                </c:pt>
                <c:pt idx="135944">
                  <c:v>3.2475999999999998E-2</c:v>
                </c:pt>
                <c:pt idx="135945">
                  <c:v>3.01102E-2</c:v>
                </c:pt>
                <c:pt idx="135946">
                  <c:v>2.7690599999999999E-2</c:v>
                </c:pt>
                <c:pt idx="135947">
                  <c:v>2.5219800000000001E-2</c:v>
                </c:pt>
                <c:pt idx="135948">
                  <c:v>2.2700499999999998E-2</c:v>
                </c:pt>
                <c:pt idx="135949">
                  <c:v>2.0135699999999999E-2</c:v>
                </c:pt>
                <c:pt idx="135950">
                  <c:v>1.7528100000000001E-2</c:v>
                </c:pt>
                <c:pt idx="135951">
                  <c:v>1.4880900000000001E-2</c:v>
                </c:pt>
                <c:pt idx="135952">
                  <c:v>1.21972E-2</c:v>
                </c:pt>
                <c:pt idx="135953" formatCode="0.00E+00">
                  <c:v>9.4801199999999999E-3</c:v>
                </c:pt>
                <c:pt idx="135954" formatCode="0.00E+00">
                  <c:v>6.7329299999999998E-3</c:v>
                </c:pt>
                <c:pt idx="135955" formatCode="0.00E+00">
                  <c:v>3.95898E-3</c:v>
                </c:pt>
                <c:pt idx="135956" formatCode="0.00E+00">
                  <c:v>1.1616599999999999E-3</c:v>
                </c:pt>
                <c:pt idx="135957" formatCode="0.00E+00">
                  <c:v>-1.6555599999999999E-3</c:v>
                </c:pt>
                <c:pt idx="135958" formatCode="0.00E+00">
                  <c:v>-4.4891599999999999E-3</c:v>
                </c:pt>
                <c:pt idx="135959" formatCode="0.00E+00">
                  <c:v>-7.3355800000000004E-3</c:v>
                </c:pt>
                <c:pt idx="135960">
                  <c:v>-1.0191199999999999E-2</c:v>
                </c:pt>
                <c:pt idx="135961">
                  <c:v>-1.3052299999999999E-2</c:v>
                </c:pt>
                <c:pt idx="135962">
                  <c:v>-1.59153E-2</c:v>
                </c:pt>
                <c:pt idx="135963">
                  <c:v>-1.8776399999999999E-2</c:v>
                </c:pt>
                <c:pt idx="135964">
                  <c:v>-2.16318E-2</c:v>
                </c:pt>
                <c:pt idx="135965">
                  <c:v>-2.4477800000000001E-2</c:v>
                </c:pt>
                <c:pt idx="135966">
                  <c:v>-2.7310600000000001E-2</c:v>
                </c:pt>
                <c:pt idx="135967">
                  <c:v>-3.0126400000000001E-2</c:v>
                </c:pt>
                <c:pt idx="135968">
                  <c:v>-3.2921400000000003E-2</c:v>
                </c:pt>
                <c:pt idx="135969">
                  <c:v>-3.5691800000000003E-2</c:v>
                </c:pt>
                <c:pt idx="135970">
                  <c:v>-3.84339E-2</c:v>
                </c:pt>
                <c:pt idx="135971">
                  <c:v>-4.1143800000000001E-2</c:v>
                </c:pt>
                <c:pt idx="135972">
                  <c:v>-4.3817799999999997E-2</c:v>
                </c:pt>
                <c:pt idx="135973">
                  <c:v>-4.6452199999999999E-2</c:v>
                </c:pt>
                <c:pt idx="135974">
                  <c:v>-4.9043299999999998E-2</c:v>
                </c:pt>
                <c:pt idx="135975">
                  <c:v>-5.1587399999999999E-2</c:v>
                </c:pt>
                <c:pt idx="135976">
                  <c:v>-5.4080999999999997E-2</c:v>
                </c:pt>
                <c:pt idx="135977">
                  <c:v>-5.6520599999999997E-2</c:v>
                </c:pt>
                <c:pt idx="135978">
                  <c:v>-5.8902500000000003E-2</c:v>
                </c:pt>
                <c:pt idx="135979">
                  <c:v>-6.1223300000000001E-2</c:v>
                </c:pt>
                <c:pt idx="135980">
                  <c:v>-6.3479800000000003E-2</c:v>
                </c:pt>
                <c:pt idx="135981">
                  <c:v>-6.5668599999999994E-2</c:v>
                </c:pt>
                <c:pt idx="135982">
                  <c:v>-6.7786399999999997E-2</c:v>
                </c:pt>
                <c:pt idx="135983">
                  <c:v>-6.9830299999999998E-2</c:v>
                </c:pt>
                <c:pt idx="135984">
                  <c:v>-7.1797E-2</c:v>
                </c:pt>
                <c:pt idx="135985">
                  <c:v>-7.3683700000000005E-2</c:v>
                </c:pt>
                <c:pt idx="135986">
                  <c:v>-7.5487499999999999E-2</c:v>
                </c:pt>
                <c:pt idx="135987">
                  <c:v>-7.7205700000000002E-2</c:v>
                </c:pt>
                <c:pt idx="135988">
                  <c:v>-7.8835600000000006E-2</c:v>
                </c:pt>
                <c:pt idx="135989">
                  <c:v>-8.0374799999999996E-2</c:v>
                </c:pt>
                <c:pt idx="135990">
                  <c:v>-8.1820699999999996E-2</c:v>
                </c:pt>
                <c:pt idx="135991">
                  <c:v>-8.3171200000000001E-2</c:v>
                </c:pt>
                <c:pt idx="135992">
                  <c:v>-8.4423999999999999E-2</c:v>
                </c:pt>
                <c:pt idx="135993">
                  <c:v>-8.5577200000000006E-2</c:v>
                </c:pt>
                <c:pt idx="135994">
                  <c:v>-8.6628800000000006E-2</c:v>
                </c:pt>
                <c:pt idx="135995">
                  <c:v>-8.7577100000000005E-2</c:v>
                </c:pt>
                <c:pt idx="135996">
                  <c:v>-8.8420399999999996E-2</c:v>
                </c:pt>
                <c:pt idx="135997">
                  <c:v>-8.9157399999999998E-2</c:v>
                </c:pt>
                <c:pt idx="135998">
                  <c:v>-8.9786599999999994E-2</c:v>
                </c:pt>
                <c:pt idx="135999">
                  <c:v>-9.0306899999999996E-2</c:v>
                </c:pt>
                <c:pt idx="136000">
                  <c:v>-9.0717199999999998E-2</c:v>
                </c:pt>
                <c:pt idx="136001">
                  <c:v>-9.1016700000000006E-2</c:v>
                </c:pt>
                <c:pt idx="136002">
                  <c:v>-9.12047E-2</c:v>
                </c:pt>
                <c:pt idx="136003">
                  <c:v>-9.1280600000000003E-2</c:v>
                </c:pt>
                <c:pt idx="136004">
                  <c:v>-9.1243900000000003E-2</c:v>
                </c:pt>
                <c:pt idx="136005">
                  <c:v>-9.1094499999999995E-2</c:v>
                </c:pt>
                <c:pt idx="136006">
                  <c:v>-9.0832300000000005E-2</c:v>
                </c:pt>
                <c:pt idx="136007">
                  <c:v>-9.0457300000000004E-2</c:v>
                </c:pt>
                <c:pt idx="136008">
                  <c:v>-8.99697E-2</c:v>
                </c:pt>
                <c:pt idx="136009">
                  <c:v>-8.9370000000000005E-2</c:v>
                </c:pt>
                <c:pt idx="136010">
                  <c:v>-8.8658699999999993E-2</c:v>
                </c:pt>
                <c:pt idx="136011">
                  <c:v>-8.7836600000000001E-2</c:v>
                </c:pt>
                <c:pt idx="136012">
                  <c:v>-8.6904400000000007E-2</c:v>
                </c:pt>
                <c:pt idx="136013">
                  <c:v>-8.5863400000000006E-2</c:v>
                </c:pt>
                <c:pt idx="136014">
                  <c:v>-8.4714499999999998E-2</c:v>
                </c:pt>
                <c:pt idx="136015">
                  <c:v>-8.34593E-2</c:v>
                </c:pt>
                <c:pt idx="136016">
                  <c:v>-8.2099199999999997E-2</c:v>
                </c:pt>
                <c:pt idx="136017">
                  <c:v>-8.0635899999999996E-2</c:v>
                </c:pt>
                <c:pt idx="136018">
                  <c:v>-7.9071199999999994E-2</c:v>
                </c:pt>
                <c:pt idx="136019">
                  <c:v>-7.7407000000000004E-2</c:v>
                </c:pt>
                <c:pt idx="136020">
                  <c:v>-7.5645500000000004E-2</c:v>
                </c:pt>
                <c:pt idx="136021">
                  <c:v>-7.3788999999999993E-2</c:v>
                </c:pt>
                <c:pt idx="136022">
                  <c:v>-7.1839700000000006E-2</c:v>
                </c:pt>
                <c:pt idx="136023">
                  <c:v>-6.9800299999999996E-2</c:v>
                </c:pt>
                <c:pt idx="136024">
                  <c:v>-6.7673399999999995E-2</c:v>
                </c:pt>
                <c:pt idx="136025">
                  <c:v>-6.5461800000000001E-2</c:v>
                </c:pt>
                <c:pt idx="136026">
                  <c:v>-6.3168500000000002E-2</c:v>
                </c:pt>
                <c:pt idx="136027">
                  <c:v>-6.07964E-2</c:v>
                </c:pt>
                <c:pt idx="136028">
                  <c:v>-5.8348799999999999E-2</c:v>
                </c:pt>
                <c:pt idx="136029">
                  <c:v>-5.5828799999999998E-2</c:v>
                </c:pt>
                <c:pt idx="136030">
                  <c:v>-5.3240000000000003E-2</c:v>
                </c:pt>
                <c:pt idx="136031">
                  <c:v>-5.0585699999999997E-2</c:v>
                </c:pt>
                <c:pt idx="136032">
                  <c:v>-4.7869599999999998E-2</c:v>
                </c:pt>
                <c:pt idx="136033">
                  <c:v>-4.5095299999999998E-2</c:v>
                </c:pt>
                <c:pt idx="136034">
                  <c:v>-4.2266499999999999E-2</c:v>
                </c:pt>
                <c:pt idx="136035">
                  <c:v>-3.9387199999999997E-2</c:v>
                </c:pt>
                <c:pt idx="136036">
                  <c:v>-3.6461300000000002E-2</c:v>
                </c:pt>
                <c:pt idx="136037">
                  <c:v>-3.34927E-2</c:v>
                </c:pt>
                <c:pt idx="136038">
                  <c:v>-3.0485399999999999E-2</c:v>
                </c:pt>
                <c:pt idx="136039">
                  <c:v>-2.7443700000000001E-2</c:v>
                </c:pt>
                <c:pt idx="136040">
                  <c:v>-2.43716E-2</c:v>
                </c:pt>
                <c:pt idx="136041">
                  <c:v>-2.1273400000000001E-2</c:v>
                </c:pt>
                <c:pt idx="136042">
                  <c:v>-1.8153300000000001E-2</c:v>
                </c:pt>
                <c:pt idx="136043">
                  <c:v>-1.5015499999999999E-2</c:v>
                </c:pt>
                <c:pt idx="136044">
                  <c:v>-1.18645E-2</c:v>
                </c:pt>
                <c:pt idx="136045" formatCode="0.00E+00">
                  <c:v>-8.7045200000000003E-3</c:v>
                </c:pt>
                <c:pt idx="136046" formatCode="0.00E+00">
                  <c:v>-5.5398799999999996E-3</c:v>
                </c:pt>
                <c:pt idx="136047" formatCode="0.00E+00">
                  <c:v>-2.3749299999999999E-3</c:v>
                </c:pt>
                <c:pt idx="136048" formatCode="0.00E+00">
                  <c:v>7.8596000000000004E-4</c:v>
                </c:pt>
                <c:pt idx="136049" formatCode="0.00E+00">
                  <c:v>3.9384700000000003E-3</c:v>
                </c:pt>
                <c:pt idx="136050" formatCode="0.00E+00">
                  <c:v>7.0782700000000002E-3</c:v>
                </c:pt>
                <c:pt idx="136051">
                  <c:v>1.0201099999999999E-2</c:v>
                </c:pt>
                <c:pt idx="136052">
                  <c:v>1.3302599999999999E-2</c:v>
                </c:pt>
                <c:pt idx="136053">
                  <c:v>1.6378500000000001E-2</c:v>
                </c:pt>
                <c:pt idx="136054">
                  <c:v>1.9424799999999999E-2</c:v>
                </c:pt>
                <c:pt idx="136055">
                  <c:v>2.2437100000000001E-2</c:v>
                </c:pt>
                <c:pt idx="136056">
                  <c:v>2.5411400000000001E-2</c:v>
                </c:pt>
                <c:pt idx="136057">
                  <c:v>2.8343699999999999E-2</c:v>
                </c:pt>
                <c:pt idx="136058">
                  <c:v>3.1229900000000001E-2</c:v>
                </c:pt>
                <c:pt idx="136059">
                  <c:v>3.4066199999999998E-2</c:v>
                </c:pt>
                <c:pt idx="136060">
                  <c:v>3.6848699999999998E-2</c:v>
                </c:pt>
                <c:pt idx="136061">
                  <c:v>3.9573700000000003E-2</c:v>
                </c:pt>
                <c:pt idx="136062">
                  <c:v>4.2237499999999997E-2</c:v>
                </c:pt>
                <c:pt idx="136063">
                  <c:v>4.4836500000000001E-2</c:v>
                </c:pt>
                <c:pt idx="136064">
                  <c:v>4.7367300000000001E-2</c:v>
                </c:pt>
                <c:pt idx="136065">
                  <c:v>4.9826500000000003E-2</c:v>
                </c:pt>
                <c:pt idx="136066">
                  <c:v>5.2210800000000002E-2</c:v>
                </c:pt>
                <c:pt idx="136067">
                  <c:v>5.4517099999999999E-2</c:v>
                </c:pt>
                <c:pt idx="136068">
                  <c:v>5.6742399999999998E-2</c:v>
                </c:pt>
                <c:pt idx="136069">
                  <c:v>5.88838E-2</c:v>
                </c:pt>
                <c:pt idx="136070">
                  <c:v>6.09385E-2</c:v>
                </c:pt>
                <c:pt idx="136071">
                  <c:v>6.2903899999999999E-2</c:v>
                </c:pt>
                <c:pt idx="136072">
                  <c:v>6.4777500000000002E-2</c:v>
                </c:pt>
                <c:pt idx="136073">
                  <c:v>6.6557000000000005E-2</c:v>
                </c:pt>
                <c:pt idx="136074">
                  <c:v>6.8239999999999995E-2</c:v>
                </c:pt>
                <c:pt idx="136075">
                  <c:v>6.9824600000000001E-2</c:v>
                </c:pt>
                <c:pt idx="136076">
                  <c:v>7.1308800000000006E-2</c:v>
                </c:pt>
                <c:pt idx="136077">
                  <c:v>7.2690900000000003E-2</c:v>
                </c:pt>
                <c:pt idx="136078">
                  <c:v>7.3969300000000002E-2</c:v>
                </c:pt>
                <c:pt idx="136079">
                  <c:v>7.5142399999999998E-2</c:v>
                </c:pt>
                <c:pt idx="136080">
                  <c:v>7.6209200000000005E-2</c:v>
                </c:pt>
                <c:pt idx="136081">
                  <c:v>7.7168299999999995E-2</c:v>
                </c:pt>
                <c:pt idx="136082">
                  <c:v>7.8018799999999999E-2</c:v>
                </c:pt>
                <c:pt idx="136083">
                  <c:v>7.8759999999999997E-2</c:v>
                </c:pt>
                <c:pt idx="136084">
                  <c:v>7.9391199999999995E-2</c:v>
                </c:pt>
                <c:pt idx="136085">
                  <c:v>7.9911899999999994E-2</c:v>
                </c:pt>
                <c:pt idx="136086">
                  <c:v>8.0321799999999999E-2</c:v>
                </c:pt>
                <c:pt idx="136087">
                  <c:v>8.0620899999999995E-2</c:v>
                </c:pt>
                <c:pt idx="136088">
                  <c:v>8.0809099999999995E-2</c:v>
                </c:pt>
                <c:pt idx="136089">
                  <c:v>8.0886600000000003E-2</c:v>
                </c:pt>
                <c:pt idx="136090">
                  <c:v>8.0853800000000003E-2</c:v>
                </c:pt>
                <c:pt idx="136091">
                  <c:v>8.07113E-2</c:v>
                </c:pt>
                <c:pt idx="136092">
                  <c:v>8.0459600000000006E-2</c:v>
                </c:pt>
                <c:pt idx="136093">
                  <c:v>8.0099799999999999E-2</c:v>
                </c:pt>
                <c:pt idx="136094">
                  <c:v>7.9632800000000004E-2</c:v>
                </c:pt>
                <c:pt idx="136095">
                  <c:v>7.9059699999999997E-2</c:v>
                </c:pt>
                <c:pt idx="136096">
                  <c:v>7.8381999999999993E-2</c:v>
                </c:pt>
                <c:pt idx="136097">
                  <c:v>7.7601000000000003E-2</c:v>
                </c:pt>
                <c:pt idx="136098">
                  <c:v>7.6718499999999995E-2</c:v>
                </c:pt>
                <c:pt idx="136099">
                  <c:v>7.5736200000000004E-2</c:v>
                </c:pt>
                <c:pt idx="136100">
                  <c:v>7.4656100000000003E-2</c:v>
                </c:pt>
                <c:pt idx="136101">
                  <c:v>7.3480299999999998E-2</c:v>
                </c:pt>
                <c:pt idx="136102">
                  <c:v>7.2210800000000006E-2</c:v>
                </c:pt>
                <c:pt idx="136103">
                  <c:v>7.0850200000000002E-2</c:v>
                </c:pt>
                <c:pt idx="136104">
                  <c:v>6.9400900000000001E-2</c:v>
                </c:pt>
                <c:pt idx="136105">
                  <c:v>6.7865499999999995E-2</c:v>
                </c:pt>
                <c:pt idx="136106">
                  <c:v>6.6246700000000006E-2</c:v>
                </c:pt>
                <c:pt idx="136107">
                  <c:v>6.4547400000000005E-2</c:v>
                </c:pt>
                <c:pt idx="136108">
                  <c:v>6.2770500000000007E-2</c:v>
                </c:pt>
                <c:pt idx="136109">
                  <c:v>6.0919099999999997E-2</c:v>
                </c:pt>
                <c:pt idx="136110">
                  <c:v>5.8996300000000002E-2</c:v>
                </c:pt>
                <c:pt idx="136111">
                  <c:v>5.7005500000000001E-2</c:v>
                </c:pt>
                <c:pt idx="136112">
                  <c:v>5.4949999999999999E-2</c:v>
                </c:pt>
                <c:pt idx="136113">
                  <c:v>5.2833199999999997E-2</c:v>
                </c:pt>
                <c:pt idx="136114">
                  <c:v>5.0658700000000001E-2</c:v>
                </c:pt>
                <c:pt idx="136115">
                  <c:v>4.8430000000000001E-2</c:v>
                </c:pt>
                <c:pt idx="136116">
                  <c:v>4.6150900000000002E-2</c:v>
                </c:pt>
                <c:pt idx="136117">
                  <c:v>4.38249E-2</c:v>
                </c:pt>
                <c:pt idx="136118">
                  <c:v>4.1456100000000003E-2</c:v>
                </c:pt>
                <c:pt idx="136119">
                  <c:v>3.9048100000000002E-2</c:v>
                </c:pt>
                <c:pt idx="136120">
                  <c:v>3.66048E-2</c:v>
                </c:pt>
                <c:pt idx="136121">
                  <c:v>3.4130199999999999E-2</c:v>
                </c:pt>
                <c:pt idx="136122">
                  <c:v>3.1628200000000002E-2</c:v>
                </c:pt>
                <c:pt idx="136123">
                  <c:v>2.9102699999999999E-2</c:v>
                </c:pt>
                <c:pt idx="136124">
                  <c:v>2.6557899999999999E-2</c:v>
                </c:pt>
                <c:pt idx="136125">
                  <c:v>2.3997600000000001E-2</c:v>
                </c:pt>
                <c:pt idx="136126">
                  <c:v>2.1425799999999998E-2</c:v>
                </c:pt>
                <c:pt idx="136127">
                  <c:v>1.8846600000000002E-2</c:v>
                </c:pt>
                <c:pt idx="136128">
                  <c:v>1.6264000000000001E-2</c:v>
                </c:pt>
                <c:pt idx="136129">
                  <c:v>1.36819E-2</c:v>
                </c:pt>
                <c:pt idx="136130">
                  <c:v>1.1104299999999999E-2</c:v>
                </c:pt>
                <c:pt idx="136131" formatCode="0.00E+00">
                  <c:v>8.5351699999999999E-3</c:v>
                </c:pt>
                <c:pt idx="136132" formatCode="0.00E+00">
                  <c:v>5.9783299999999996E-3</c:v>
                </c:pt>
                <c:pt idx="136133" formatCode="0.00E+00">
                  <c:v>3.4376599999999999E-3</c:v>
                </c:pt>
                <c:pt idx="136134" formatCode="0.00E+00">
                  <c:v>9.1697399999999998E-4</c:v>
                </c:pt>
                <c:pt idx="136135" formatCode="0.00E+00">
                  <c:v>-1.57997E-3</c:v>
                </c:pt>
                <c:pt idx="136136" formatCode="0.00E+00">
                  <c:v>-4.0494700000000003E-3</c:v>
                </c:pt>
                <c:pt idx="136137" formatCode="0.00E+00">
                  <c:v>-6.4878899999999996E-3</c:v>
                </c:pt>
                <c:pt idx="136138" formatCode="0.00E+00">
                  <c:v>-8.8916700000000008E-3</c:v>
                </c:pt>
                <c:pt idx="136139">
                  <c:v>-1.12573E-2</c:v>
                </c:pt>
                <c:pt idx="136140">
                  <c:v>-1.35814E-2</c:v>
                </c:pt>
                <c:pt idx="136141">
                  <c:v>-1.5860699999999998E-2</c:v>
                </c:pt>
                <c:pt idx="136142">
                  <c:v>-1.8091800000000002E-2</c:v>
                </c:pt>
                <c:pt idx="136143">
                  <c:v>-2.02718E-2</c:v>
                </c:pt>
                <c:pt idx="136144">
                  <c:v>-2.2397400000000001E-2</c:v>
                </c:pt>
                <c:pt idx="136145">
                  <c:v>-2.4465899999999999E-2</c:v>
                </c:pt>
                <c:pt idx="136146">
                  <c:v>-2.6474399999999999E-2</c:v>
                </c:pt>
                <c:pt idx="136147">
                  <c:v>-2.84201E-2</c:v>
                </c:pt>
                <c:pt idx="136148">
                  <c:v>-3.03006E-2</c:v>
                </c:pt>
                <c:pt idx="136149">
                  <c:v>-3.2113299999999997E-2</c:v>
                </c:pt>
                <c:pt idx="136150">
                  <c:v>-3.3855900000000001E-2</c:v>
                </c:pt>
                <c:pt idx="136151">
                  <c:v>-3.5526200000000001E-2</c:v>
                </c:pt>
                <c:pt idx="136152">
                  <c:v>-3.7122200000000001E-2</c:v>
                </c:pt>
                <c:pt idx="136153">
                  <c:v>-3.8641799999999997E-2</c:v>
                </c:pt>
                <c:pt idx="136154">
                  <c:v>-4.0083300000000002E-2</c:v>
                </c:pt>
                <c:pt idx="136155">
                  <c:v>-4.1445000000000003E-2</c:v>
                </c:pt>
                <c:pt idx="136156">
                  <c:v>-4.27255E-2</c:v>
                </c:pt>
                <c:pt idx="136157">
                  <c:v>-4.3923299999999998E-2</c:v>
                </c:pt>
                <c:pt idx="136158">
                  <c:v>-4.5037099999999997E-2</c:v>
                </c:pt>
                <c:pt idx="136159">
                  <c:v>-4.6066000000000003E-2</c:v>
                </c:pt>
                <c:pt idx="136160">
                  <c:v>-4.7009000000000002E-2</c:v>
                </c:pt>
                <c:pt idx="136161">
                  <c:v>-4.7865400000000002E-2</c:v>
                </c:pt>
                <c:pt idx="136162">
                  <c:v>-4.8634400000000001E-2</c:v>
                </c:pt>
                <c:pt idx="136163">
                  <c:v>-4.9315600000000001E-2</c:v>
                </c:pt>
                <c:pt idx="136164">
                  <c:v>-4.99087E-2</c:v>
                </c:pt>
                <c:pt idx="136165">
                  <c:v>-5.04135E-2</c:v>
                </c:pt>
                <c:pt idx="136166">
                  <c:v>-5.083E-2</c:v>
                </c:pt>
                <c:pt idx="136167">
                  <c:v>-5.1158299999999997E-2</c:v>
                </c:pt>
                <c:pt idx="136168">
                  <c:v>-5.1398600000000003E-2</c:v>
                </c:pt>
                <c:pt idx="136169">
                  <c:v>-5.15515E-2</c:v>
                </c:pt>
                <c:pt idx="136170">
                  <c:v>-5.1617400000000001E-2</c:v>
                </c:pt>
                <c:pt idx="136171">
                  <c:v>-5.15971E-2</c:v>
                </c:pt>
                <c:pt idx="136172">
                  <c:v>-5.14914E-2</c:v>
                </c:pt>
                <c:pt idx="136173">
                  <c:v>-5.1301399999999997E-2</c:v>
                </c:pt>
                <c:pt idx="136174">
                  <c:v>-5.1028200000000003E-2</c:v>
                </c:pt>
                <c:pt idx="136175">
                  <c:v>-5.06729E-2</c:v>
                </c:pt>
                <c:pt idx="136176">
                  <c:v>-5.0237200000000003E-2</c:v>
                </c:pt>
                <c:pt idx="136177">
                  <c:v>-4.97224E-2</c:v>
                </c:pt>
                <c:pt idx="136178">
                  <c:v>-4.9130199999999999E-2</c:v>
                </c:pt>
                <c:pt idx="136179">
                  <c:v>-4.8462499999999999E-2</c:v>
                </c:pt>
                <c:pt idx="136180">
                  <c:v>-4.7721199999999998E-2</c:v>
                </c:pt>
                <c:pt idx="136181">
                  <c:v>-4.6908199999999997E-2</c:v>
                </c:pt>
                <c:pt idx="136182">
                  <c:v>-4.60256E-2</c:v>
                </c:pt>
                <c:pt idx="136183">
                  <c:v>-4.5075900000000002E-2</c:v>
                </c:pt>
                <c:pt idx="136184">
                  <c:v>-4.4061200000000002E-2</c:v>
                </c:pt>
                <c:pt idx="136185">
                  <c:v>-4.2984000000000001E-2</c:v>
                </c:pt>
                <c:pt idx="136186">
                  <c:v>-4.1846899999999999E-2</c:v>
                </c:pt>
                <c:pt idx="136187">
                  <c:v>-4.0652500000000001E-2</c:v>
                </c:pt>
                <c:pt idx="136188">
                  <c:v>-3.9403500000000001E-2</c:v>
                </c:pt>
                <c:pt idx="136189">
                  <c:v>-3.81026E-2</c:v>
                </c:pt>
                <c:pt idx="136190">
                  <c:v>-3.6752899999999998E-2</c:v>
                </c:pt>
                <c:pt idx="136191">
                  <c:v>-3.5357100000000002E-2</c:v>
                </c:pt>
                <c:pt idx="136192">
                  <c:v>-3.3918299999999998E-2</c:v>
                </c:pt>
                <c:pt idx="136193">
                  <c:v>-3.2439599999999999E-2</c:v>
                </c:pt>
                <c:pt idx="136194">
                  <c:v>-3.0924E-2</c:v>
                </c:pt>
                <c:pt idx="136195">
                  <c:v>-2.9374600000000001E-2</c:v>
                </c:pt>
                <c:pt idx="136196">
                  <c:v>-2.7794800000000001E-2</c:v>
                </c:pt>
                <c:pt idx="136197">
                  <c:v>-2.6187599999999998E-2</c:v>
                </c:pt>
                <c:pt idx="136198">
                  <c:v>-2.4556399999999999E-2</c:v>
                </c:pt>
                <c:pt idx="136199">
                  <c:v>-2.2904500000000001E-2</c:v>
                </c:pt>
                <c:pt idx="136200">
                  <c:v>-2.1235E-2</c:v>
                </c:pt>
                <c:pt idx="136201">
                  <c:v>-1.95514E-2</c:v>
                </c:pt>
                <c:pt idx="136202">
                  <c:v>-1.7856899999999998E-2</c:v>
                </c:pt>
                <c:pt idx="136203">
                  <c:v>-1.61548E-2</c:v>
                </c:pt>
                <c:pt idx="136204">
                  <c:v>-1.44484E-2</c:v>
                </c:pt>
                <c:pt idx="136205">
                  <c:v>-1.2741000000000001E-2</c:v>
                </c:pt>
                <c:pt idx="136206">
                  <c:v>-1.10359E-2</c:v>
                </c:pt>
                <c:pt idx="136207" formatCode="0.00E+00">
                  <c:v>-9.3363000000000005E-3</c:v>
                </c:pt>
                <c:pt idx="136208" formatCode="0.00E+00">
                  <c:v>-7.6453900000000002E-3</c:v>
                </c:pt>
                <c:pt idx="136209" formatCode="0.00E+00">
                  <c:v>-5.9663700000000004E-3</c:v>
                </c:pt>
                <c:pt idx="136210" formatCode="0.00E+00">
                  <c:v>-4.30234E-3</c:v>
                </c:pt>
                <c:pt idx="136211" formatCode="0.00E+00">
                  <c:v>-2.6564000000000002E-3</c:v>
                </c:pt>
                <c:pt idx="136212" formatCode="0.00E+00">
                  <c:v>-1.0315700000000001E-3</c:v>
                </c:pt>
                <c:pt idx="136213" formatCode="0.00E+00">
                  <c:v>5.6918400000000003E-4</c:v>
                </c:pt>
                <c:pt idx="136214" formatCode="0.00E+00">
                  <c:v>2.1429600000000002E-3</c:v>
                </c:pt>
                <c:pt idx="136215" formatCode="0.00E+00">
                  <c:v>3.6869099999999998E-3</c:v>
                </c:pt>
                <c:pt idx="136216" formatCode="0.00E+00">
                  <c:v>5.1982900000000004E-3</c:v>
                </c:pt>
                <c:pt idx="136217" formatCode="0.00E+00">
                  <c:v>6.6743999999999996E-3</c:v>
                </c:pt>
                <c:pt idx="136218" formatCode="0.00E+00">
                  <c:v>8.1126500000000008E-3</c:v>
                </c:pt>
                <c:pt idx="136219" formatCode="0.00E+00">
                  <c:v>9.5105199999999997E-3</c:v>
                </c:pt>
                <c:pt idx="136220">
                  <c:v>1.08656E-2</c:v>
                </c:pt>
                <c:pt idx="136221">
                  <c:v>1.2175500000000001E-2</c:v>
                </c:pt>
                <c:pt idx="136222">
                  <c:v>1.34381E-2</c:v>
                </c:pt>
                <c:pt idx="136223">
                  <c:v>1.4651300000000001E-2</c:v>
                </c:pt>
                <c:pt idx="136224">
                  <c:v>1.5812900000000001E-2</c:v>
                </c:pt>
                <c:pt idx="136225">
                  <c:v>1.6921200000000001E-2</c:v>
                </c:pt>
                <c:pt idx="136226">
                  <c:v>1.7974199999999999E-2</c:v>
                </c:pt>
                <c:pt idx="136227">
                  <c:v>1.8970399999999998E-2</c:v>
                </c:pt>
                <c:pt idx="136228">
                  <c:v>1.9908200000000001E-2</c:v>
                </c:pt>
                <c:pt idx="136229">
                  <c:v>2.0786200000000001E-2</c:v>
                </c:pt>
                <c:pt idx="136230">
                  <c:v>2.1603000000000001E-2</c:v>
                </c:pt>
                <c:pt idx="136231">
                  <c:v>2.2357399999999999E-2</c:v>
                </c:pt>
                <c:pt idx="136232">
                  <c:v>2.30485E-2</c:v>
                </c:pt>
                <c:pt idx="136233">
                  <c:v>2.36752E-2</c:v>
                </c:pt>
                <c:pt idx="136234">
                  <c:v>2.4236799999999999E-2</c:v>
                </c:pt>
                <c:pt idx="136235">
                  <c:v>2.47326E-2</c:v>
                </c:pt>
                <c:pt idx="136236">
                  <c:v>2.5162E-2</c:v>
                </c:pt>
                <c:pt idx="136237">
                  <c:v>2.55248E-2</c:v>
                </c:pt>
                <c:pt idx="136238">
                  <c:v>2.58205E-2</c:v>
                </c:pt>
                <c:pt idx="136239">
                  <c:v>2.6049200000000002E-2</c:v>
                </c:pt>
                <c:pt idx="136240">
                  <c:v>2.62107E-2</c:v>
                </c:pt>
                <c:pt idx="136241">
                  <c:v>2.6305200000000001E-2</c:v>
                </c:pt>
                <c:pt idx="136242">
                  <c:v>2.6332999999999999E-2</c:v>
                </c:pt>
                <c:pt idx="136243">
                  <c:v>2.6294399999999999E-2</c:v>
                </c:pt>
                <c:pt idx="136244">
                  <c:v>2.6190000000000001E-2</c:v>
                </c:pt>
                <c:pt idx="136245">
                  <c:v>2.6020499999999998E-2</c:v>
                </c:pt>
                <c:pt idx="136246">
                  <c:v>2.57866E-2</c:v>
                </c:pt>
                <c:pt idx="136247">
                  <c:v>2.54892E-2</c:v>
                </c:pt>
                <c:pt idx="136248">
                  <c:v>2.5129499999999999E-2</c:v>
                </c:pt>
                <c:pt idx="136249">
                  <c:v>2.4708399999999998E-2</c:v>
                </c:pt>
                <c:pt idx="136250">
                  <c:v>2.42273E-2</c:v>
                </c:pt>
                <c:pt idx="136251">
                  <c:v>2.36875E-2</c:v>
                </c:pt>
                <c:pt idx="136252">
                  <c:v>2.3090699999999999E-2</c:v>
                </c:pt>
                <c:pt idx="136253">
                  <c:v>2.2438300000000001E-2</c:v>
                </c:pt>
                <c:pt idx="136254">
                  <c:v>2.1732100000000001E-2</c:v>
                </c:pt>
                <c:pt idx="136255">
                  <c:v>2.09739E-2</c:v>
                </c:pt>
                <c:pt idx="136256">
                  <c:v>2.0165700000000002E-2</c:v>
                </c:pt>
                <c:pt idx="136257">
                  <c:v>1.9309400000000001E-2</c:v>
                </c:pt>
                <c:pt idx="136258">
                  <c:v>1.8407099999999999E-2</c:v>
                </c:pt>
                <c:pt idx="136259">
                  <c:v>1.74611E-2</c:v>
                </c:pt>
                <c:pt idx="136260">
                  <c:v>1.6473600000000001E-2</c:v>
                </c:pt>
                <c:pt idx="136261">
                  <c:v>1.5447000000000001E-2</c:v>
                </c:pt>
                <c:pt idx="136262">
                  <c:v>1.43836E-2</c:v>
                </c:pt>
                <c:pt idx="136263">
                  <c:v>1.3285999999999999E-2</c:v>
                </c:pt>
                <c:pt idx="136264">
                  <c:v>1.2156800000000001E-2</c:v>
                </c:pt>
                <c:pt idx="136265">
                  <c:v>1.0998600000000001E-2</c:v>
                </c:pt>
                <c:pt idx="136266" formatCode="0.00E+00">
                  <c:v>9.8139500000000001E-3</c:v>
                </c:pt>
                <c:pt idx="136267" formatCode="0.00E+00">
                  <c:v>8.6056899999999992E-3</c:v>
                </c:pt>
                <c:pt idx="136268" formatCode="0.00E+00">
                  <c:v>7.3765499999999999E-3</c:v>
                </c:pt>
                <c:pt idx="136269" formatCode="0.00E+00">
                  <c:v>6.1293500000000004E-3</c:v>
                </c:pt>
                <c:pt idx="136270" formatCode="0.00E+00">
                  <c:v>4.8669000000000004E-3</c:v>
                </c:pt>
                <c:pt idx="136271" formatCode="0.00E+00">
                  <c:v>3.5920800000000001E-3</c:v>
                </c:pt>
                <c:pt idx="136272" formatCode="0.00E+00">
                  <c:v>2.3077599999999998E-3</c:v>
                </c:pt>
                <c:pt idx="136273" formatCode="0.00E+00">
                  <c:v>1.0168499999999999E-3</c:v>
                </c:pt>
                <c:pt idx="136274" formatCode="0.00E+00">
                  <c:v>-2.7773300000000001E-4</c:v>
                </c:pt>
                <c:pt idx="136275" formatCode="0.00E+00">
                  <c:v>-1.5730900000000001E-3</c:v>
                </c:pt>
                <c:pt idx="136276" formatCode="0.00E+00">
                  <c:v>-2.8662900000000001E-3</c:v>
                </c:pt>
                <c:pt idx="136277" formatCode="0.00E+00">
                  <c:v>-4.1544299999999998E-3</c:v>
                </c:pt>
                <c:pt idx="136278" formatCode="0.00E+00">
                  <c:v>-5.4346200000000002E-3</c:v>
                </c:pt>
                <c:pt idx="136279" formatCode="0.00E+00">
                  <c:v>-6.7039700000000001E-3</c:v>
                </c:pt>
                <c:pt idx="136280" formatCode="0.00E+00">
                  <c:v>-7.9596300000000005E-3</c:v>
                </c:pt>
                <c:pt idx="136281" formatCode="0.00E+00">
                  <c:v>-9.1987700000000002E-3</c:v>
                </c:pt>
                <c:pt idx="136282">
                  <c:v>-1.04186E-2</c:v>
                </c:pt>
                <c:pt idx="136283">
                  <c:v>-1.1616400000000001E-2</c:v>
                </c:pt>
                <c:pt idx="136284">
                  <c:v>-1.27893E-2</c:v>
                </c:pt>
                <c:pt idx="136285">
                  <c:v>-1.39349E-2</c:v>
                </c:pt>
                <c:pt idx="136286">
                  <c:v>-1.50504E-2</c:v>
                </c:pt>
                <c:pt idx="136287">
                  <c:v>-1.61333E-2</c:v>
                </c:pt>
                <c:pt idx="136288">
                  <c:v>-1.7181100000000001E-2</c:v>
                </c:pt>
                <c:pt idx="136289">
                  <c:v>-1.81914E-2</c:v>
                </c:pt>
                <c:pt idx="136290">
                  <c:v>-1.9161999999999998E-2</c:v>
                </c:pt>
                <c:pt idx="136291">
                  <c:v>-2.0090400000000001E-2</c:v>
                </c:pt>
                <c:pt idx="136292">
                  <c:v>-2.0974599999999999E-2</c:v>
                </c:pt>
                <c:pt idx="136293">
                  <c:v>-2.1812399999999999E-2</c:v>
                </c:pt>
                <c:pt idx="136294">
                  <c:v>-2.2601900000000001E-2</c:v>
                </c:pt>
                <c:pt idx="136295">
                  <c:v>-2.33411E-2</c:v>
                </c:pt>
                <c:pt idx="136296">
                  <c:v>-2.40282E-2</c:v>
                </c:pt>
                <c:pt idx="136297">
                  <c:v>-2.4661700000000002E-2</c:v>
                </c:pt>
                <c:pt idx="136298">
                  <c:v>-2.52397E-2</c:v>
                </c:pt>
                <c:pt idx="136299">
                  <c:v>-2.57609E-2</c:v>
                </c:pt>
                <c:pt idx="136300">
                  <c:v>-2.6223900000000001E-2</c:v>
                </c:pt>
                <c:pt idx="136301">
                  <c:v>-2.6627399999999999E-2</c:v>
                </c:pt>
                <c:pt idx="136302">
                  <c:v>-2.69702E-2</c:v>
                </c:pt>
                <c:pt idx="136303">
                  <c:v>-2.7251500000000001E-2</c:v>
                </c:pt>
                <c:pt idx="136304">
                  <c:v>-2.7470100000000001E-2</c:v>
                </c:pt>
                <c:pt idx="136305">
                  <c:v>-2.7625400000000001E-2</c:v>
                </c:pt>
                <c:pt idx="136306">
                  <c:v>-2.77167E-2</c:v>
                </c:pt>
                <c:pt idx="136307">
                  <c:v>-2.7743400000000001E-2</c:v>
                </c:pt>
                <c:pt idx="136308">
                  <c:v>-2.7705199999999999E-2</c:v>
                </c:pt>
                <c:pt idx="136309">
                  <c:v>-2.7601799999999999E-2</c:v>
                </c:pt>
                <c:pt idx="136310">
                  <c:v>-2.7432999999999999E-2</c:v>
                </c:pt>
                <c:pt idx="136311">
                  <c:v>-2.7198799999999999E-2</c:v>
                </c:pt>
                <c:pt idx="136312">
                  <c:v>-2.6899300000000001E-2</c:v>
                </c:pt>
                <c:pt idx="136313">
                  <c:v>-2.6534800000000001E-2</c:v>
                </c:pt>
                <c:pt idx="136314">
                  <c:v>-2.61056E-2</c:v>
                </c:pt>
                <c:pt idx="136315">
                  <c:v>-2.5612300000000001E-2</c:v>
                </c:pt>
                <c:pt idx="136316">
                  <c:v>-2.5055399999999999E-2</c:v>
                </c:pt>
                <c:pt idx="136317">
                  <c:v>-2.4435599999999998E-2</c:v>
                </c:pt>
                <c:pt idx="136318">
                  <c:v>-2.3754000000000001E-2</c:v>
                </c:pt>
                <c:pt idx="136319">
                  <c:v>-2.3011400000000001E-2</c:v>
                </c:pt>
                <c:pt idx="136320">
                  <c:v>-2.2209E-2</c:v>
                </c:pt>
                <c:pt idx="136321">
                  <c:v>-2.1347999999999999E-2</c:v>
                </c:pt>
                <c:pt idx="136322">
                  <c:v>-2.0429900000000001E-2</c:v>
                </c:pt>
                <c:pt idx="136323">
                  <c:v>-1.9456000000000001E-2</c:v>
                </c:pt>
                <c:pt idx="136324">
                  <c:v>-1.8428E-2</c:v>
                </c:pt>
                <c:pt idx="136325">
                  <c:v>-1.7347600000000001E-2</c:v>
                </c:pt>
                <c:pt idx="136326">
                  <c:v>-1.6216600000000001E-2</c:v>
                </c:pt>
                <c:pt idx="136327">
                  <c:v>-1.5036900000000001E-2</c:v>
                </c:pt>
                <c:pt idx="136328">
                  <c:v>-1.38105E-2</c:v>
                </c:pt>
                <c:pt idx="136329">
                  <c:v>-1.25395E-2</c:v>
                </c:pt>
                <c:pt idx="136330">
                  <c:v>-1.12262E-2</c:v>
                </c:pt>
                <c:pt idx="136331" formatCode="0.00E+00">
                  <c:v>-9.8727799999999994E-3</c:v>
                </c:pt>
                <c:pt idx="136332" formatCode="0.00E+00">
                  <c:v>-8.4817199999999999E-3</c:v>
                </c:pt>
                <c:pt idx="136333" formatCode="0.00E+00">
                  <c:v>-7.0554600000000004E-3</c:v>
                </c:pt>
                <c:pt idx="136334" formatCode="0.00E+00">
                  <c:v>-5.5965299999999997E-3</c:v>
                </c:pt>
                <c:pt idx="136335" formatCode="0.00E+00">
                  <c:v>-4.1075699999999996E-3</c:v>
                </c:pt>
                <c:pt idx="136336" formatCode="0.00E+00">
                  <c:v>-2.5912499999999998E-3</c:v>
                </c:pt>
                <c:pt idx="136337" formatCode="0.00E+00">
                  <c:v>-1.05032E-3</c:v>
                </c:pt>
                <c:pt idx="136338" formatCode="0.00E+00">
                  <c:v>5.1241500000000001E-4</c:v>
                </c:pt>
                <c:pt idx="136339" formatCode="0.00E+00">
                  <c:v>2.0940799999999999E-3</c:v>
                </c:pt>
                <c:pt idx="136340" formatCode="0.00E+00">
                  <c:v>3.69178E-3</c:v>
                </c:pt>
                <c:pt idx="136341" formatCode="0.00E+00">
                  <c:v>5.3025600000000004E-3</c:v>
                </c:pt>
                <c:pt idx="136342" formatCode="0.00E+00">
                  <c:v>6.9234199999999996E-3</c:v>
                </c:pt>
                <c:pt idx="136343" formatCode="0.00E+00">
                  <c:v>8.5513399999999993E-3</c:v>
                </c:pt>
                <c:pt idx="136344">
                  <c:v>1.0183299999999999E-2</c:v>
                </c:pt>
                <c:pt idx="136345">
                  <c:v>1.1816200000000001E-2</c:v>
                </c:pt>
                <c:pt idx="136346">
                  <c:v>1.3446899999999999E-2</c:v>
                </c:pt>
                <c:pt idx="136347">
                  <c:v>1.50724E-2</c:v>
                </c:pt>
                <c:pt idx="136348">
                  <c:v>1.6689499999999999E-2</c:v>
                </c:pt>
                <c:pt idx="136349">
                  <c:v>1.8295200000000001E-2</c:v>
                </c:pt>
                <c:pt idx="136350">
                  <c:v>1.9886399999999999E-2</c:v>
                </c:pt>
                <c:pt idx="136351">
                  <c:v>2.1459900000000001E-2</c:v>
                </c:pt>
                <c:pt idx="136352">
                  <c:v>2.30128E-2</c:v>
                </c:pt>
                <c:pt idx="136353">
                  <c:v>2.4541899999999998E-2</c:v>
                </c:pt>
                <c:pt idx="136354">
                  <c:v>2.6044299999999999E-2</c:v>
                </c:pt>
                <c:pt idx="136355">
                  <c:v>2.75169E-2</c:v>
                </c:pt>
                <c:pt idx="136356">
                  <c:v>2.8956900000000001E-2</c:v>
                </c:pt>
                <c:pt idx="136357">
                  <c:v>3.03614E-2</c:v>
                </c:pt>
                <c:pt idx="136358">
                  <c:v>3.1727499999999999E-2</c:v>
                </c:pt>
                <c:pt idx="136359">
                  <c:v>3.3052400000000003E-2</c:v>
                </c:pt>
                <c:pt idx="136360">
                  <c:v>3.43334E-2</c:v>
                </c:pt>
                <c:pt idx="136361">
                  <c:v>3.55679E-2</c:v>
                </c:pt>
                <c:pt idx="136362">
                  <c:v>3.6753300000000003E-2</c:v>
                </c:pt>
                <c:pt idx="136363">
                  <c:v>3.7886999999999997E-2</c:v>
                </c:pt>
                <c:pt idx="136364">
                  <c:v>3.8966599999999997E-2</c:v>
                </c:pt>
                <c:pt idx="136365">
                  <c:v>3.9989900000000002E-2</c:v>
                </c:pt>
                <c:pt idx="136366">
                  <c:v>4.0954400000000002E-2</c:v>
                </c:pt>
                <c:pt idx="136367">
                  <c:v>4.1858199999999998E-2</c:v>
                </c:pt>
                <c:pt idx="136368">
                  <c:v>4.2699000000000001E-2</c:v>
                </c:pt>
                <c:pt idx="136369">
                  <c:v>4.3475100000000003E-2</c:v>
                </c:pt>
                <c:pt idx="136370">
                  <c:v>4.4184399999999999E-2</c:v>
                </c:pt>
                <c:pt idx="136371">
                  <c:v>4.4825299999999998E-2</c:v>
                </c:pt>
                <c:pt idx="136372">
                  <c:v>4.5396199999999998E-2</c:v>
                </c:pt>
                <c:pt idx="136373">
                  <c:v>4.5895400000000003E-2</c:v>
                </c:pt>
                <c:pt idx="136374">
                  <c:v>4.6321800000000003E-2</c:v>
                </c:pt>
                <c:pt idx="136375">
                  <c:v>4.6673800000000001E-2</c:v>
                </c:pt>
                <c:pt idx="136376">
                  <c:v>4.6950499999999999E-2</c:v>
                </c:pt>
                <c:pt idx="136377">
                  <c:v>4.71508E-2</c:v>
                </c:pt>
                <c:pt idx="136378">
                  <c:v>4.7273799999999998E-2</c:v>
                </c:pt>
                <c:pt idx="136379">
                  <c:v>4.7318800000000001E-2</c:v>
                </c:pt>
                <c:pt idx="136380">
                  <c:v>4.7285099999999997E-2</c:v>
                </c:pt>
                <c:pt idx="136381">
                  <c:v>4.7172199999999997E-2</c:v>
                </c:pt>
                <c:pt idx="136382">
                  <c:v>4.6979800000000002E-2</c:v>
                </c:pt>
                <c:pt idx="136383">
                  <c:v>4.6707699999999998E-2</c:v>
                </c:pt>
                <c:pt idx="136384">
                  <c:v>4.63557E-2</c:v>
                </c:pt>
                <c:pt idx="136385">
                  <c:v>4.5924E-2</c:v>
                </c:pt>
                <c:pt idx="136386">
                  <c:v>4.54127E-2</c:v>
                </c:pt>
                <c:pt idx="136387">
                  <c:v>4.48222E-2</c:v>
                </c:pt>
                <c:pt idx="136388">
                  <c:v>4.4152999999999998E-2</c:v>
                </c:pt>
                <c:pt idx="136389">
                  <c:v>4.3405600000000003E-2</c:v>
                </c:pt>
                <c:pt idx="136390">
                  <c:v>4.2580800000000002E-2</c:v>
                </c:pt>
                <c:pt idx="136391">
                  <c:v>4.1679399999999998E-2</c:v>
                </c:pt>
                <c:pt idx="136392">
                  <c:v>4.0702599999999999E-2</c:v>
                </c:pt>
                <c:pt idx="136393">
                  <c:v>3.9651499999999999E-2</c:v>
                </c:pt>
                <c:pt idx="136394">
                  <c:v>3.85273E-2</c:v>
                </c:pt>
                <c:pt idx="136395">
                  <c:v>3.7331400000000001E-2</c:v>
                </c:pt>
                <c:pt idx="136396">
                  <c:v>3.60655E-2</c:v>
                </c:pt>
                <c:pt idx="136397">
                  <c:v>3.4731100000000001E-2</c:v>
                </c:pt>
                <c:pt idx="136398">
                  <c:v>3.3330100000000001E-2</c:v>
                </c:pt>
                <c:pt idx="136399">
                  <c:v>3.1864400000000001E-2</c:v>
                </c:pt>
                <c:pt idx="136400">
                  <c:v>3.0335999999999998E-2</c:v>
                </c:pt>
                <c:pt idx="136401">
                  <c:v>2.8747100000000001E-2</c:v>
                </c:pt>
                <c:pt idx="136402">
                  <c:v>2.70998E-2</c:v>
                </c:pt>
                <c:pt idx="136403">
                  <c:v>2.5396700000000001E-2</c:v>
                </c:pt>
                <c:pt idx="136404">
                  <c:v>2.36402E-2</c:v>
                </c:pt>
                <c:pt idx="136405">
                  <c:v>2.18327E-2</c:v>
                </c:pt>
                <c:pt idx="136406">
                  <c:v>1.9977100000000001E-2</c:v>
                </c:pt>
                <c:pt idx="136407">
                  <c:v>1.8076100000000001E-2</c:v>
                </c:pt>
                <c:pt idx="136408">
                  <c:v>1.6132400000000002E-2</c:v>
                </c:pt>
                <c:pt idx="136409">
                  <c:v>1.41491E-2</c:v>
                </c:pt>
                <c:pt idx="136410">
                  <c:v>1.21291E-2</c:v>
                </c:pt>
                <c:pt idx="136411">
                  <c:v>1.0075600000000001E-2</c:v>
                </c:pt>
                <c:pt idx="136412" formatCode="0.00E+00">
                  <c:v>7.9915899999999998E-3</c:v>
                </c:pt>
                <c:pt idx="136413" formatCode="0.00E+00">
                  <c:v>5.8804E-3</c:v>
                </c:pt>
                <c:pt idx="136414" formatCode="0.00E+00">
                  <c:v>3.7452700000000002E-3</c:v>
                </c:pt>
                <c:pt idx="136415" formatCode="0.00E+00">
                  <c:v>1.5895099999999999E-3</c:v>
                </c:pt>
                <c:pt idx="136416" formatCode="0.00E+00">
                  <c:v>-5.8350899999999996E-4</c:v>
                </c:pt>
                <c:pt idx="136417" formatCode="0.00E+00">
                  <c:v>-2.7703699999999999E-3</c:v>
                </c:pt>
                <c:pt idx="136418" formatCode="0.00E+00">
                  <c:v>-4.9676199999999998E-3</c:v>
                </c:pt>
                <c:pt idx="136419" formatCode="0.00E+00">
                  <c:v>-7.1717999999999999E-3</c:v>
                </c:pt>
                <c:pt idx="136420" formatCode="0.00E+00">
                  <c:v>-9.3793999999999995E-3</c:v>
                </c:pt>
                <c:pt idx="136421">
                  <c:v>-1.1586900000000001E-2</c:v>
                </c:pt>
                <c:pt idx="136422">
                  <c:v>-1.3790800000000001E-2</c:v>
                </c:pt>
                <c:pt idx="136423">
                  <c:v>-1.5987500000000002E-2</c:v>
                </c:pt>
                <c:pt idx="136424">
                  <c:v>-1.8173499999999999E-2</c:v>
                </c:pt>
                <c:pt idx="136425">
                  <c:v>-2.0345200000000001E-2</c:v>
                </c:pt>
                <c:pt idx="136426">
                  <c:v>-2.24992E-2</c:v>
                </c:pt>
                <c:pt idx="136427">
                  <c:v>-2.4631900000000002E-2</c:v>
                </c:pt>
                <c:pt idx="136428">
                  <c:v>-2.67399E-2</c:v>
                </c:pt>
                <c:pt idx="136429">
                  <c:v>-2.8819600000000001E-2</c:v>
                </c:pt>
                <c:pt idx="136430">
                  <c:v>-3.0867700000000001E-2</c:v>
                </c:pt>
                <c:pt idx="136431">
                  <c:v>-3.2880800000000002E-2</c:v>
                </c:pt>
                <c:pt idx="136432">
                  <c:v>-3.4855499999999998E-2</c:v>
                </c:pt>
                <c:pt idx="136433">
                  <c:v>-3.6788599999999998E-2</c:v>
                </c:pt>
                <c:pt idx="136434">
                  <c:v>-3.86769E-2</c:v>
                </c:pt>
                <c:pt idx="136435">
                  <c:v>-4.05171E-2</c:v>
                </c:pt>
                <c:pt idx="136436">
                  <c:v>-4.2306099999999999E-2</c:v>
                </c:pt>
                <c:pt idx="136437">
                  <c:v>-4.40411E-2</c:v>
                </c:pt>
                <c:pt idx="136438">
                  <c:v>-4.57189E-2</c:v>
                </c:pt>
                <c:pt idx="136439">
                  <c:v>-4.7336799999999998E-2</c:v>
                </c:pt>
                <c:pt idx="136440">
                  <c:v>-4.8891900000000002E-2</c:v>
                </c:pt>
                <c:pt idx="136441">
                  <c:v>-5.0381599999999999E-2</c:v>
                </c:pt>
                <c:pt idx="136442">
                  <c:v>-5.1803299999999997E-2</c:v>
                </c:pt>
                <c:pt idx="136443">
                  <c:v>-5.31545E-2</c:v>
                </c:pt>
                <c:pt idx="136444">
                  <c:v>-5.4432800000000003E-2</c:v>
                </c:pt>
                <c:pt idx="136445">
                  <c:v>-5.5636100000000001E-2</c:v>
                </c:pt>
                <c:pt idx="136446">
                  <c:v>-5.6762E-2</c:v>
                </c:pt>
                <c:pt idx="136447">
                  <c:v>-5.7808600000000002E-2</c:v>
                </c:pt>
                <c:pt idx="136448">
                  <c:v>-5.8773899999999997E-2</c:v>
                </c:pt>
                <c:pt idx="136449">
                  <c:v>-5.96562E-2</c:v>
                </c:pt>
                <c:pt idx="136450">
                  <c:v>-6.0453899999999998E-2</c:v>
                </c:pt>
                <c:pt idx="136451">
                  <c:v>-6.1165299999999999E-2</c:v>
                </c:pt>
                <c:pt idx="136452">
                  <c:v>-6.1788999999999997E-2</c:v>
                </c:pt>
                <c:pt idx="136453">
                  <c:v>-6.2323900000000002E-2</c:v>
                </c:pt>
                <c:pt idx="136454">
                  <c:v>-6.27688E-2</c:v>
                </c:pt>
                <c:pt idx="136455">
                  <c:v>-6.3122600000000001E-2</c:v>
                </c:pt>
                <c:pt idx="136456">
                  <c:v>-6.3384599999999999E-2</c:v>
                </c:pt>
                <c:pt idx="136457">
                  <c:v>-6.3554100000000002E-2</c:v>
                </c:pt>
                <c:pt idx="136458">
                  <c:v>-6.3630500000000006E-2</c:v>
                </c:pt>
                <c:pt idx="136459">
                  <c:v>-6.3613299999999998E-2</c:v>
                </c:pt>
                <c:pt idx="136460">
                  <c:v>-6.3502400000000001E-2</c:v>
                </c:pt>
                <c:pt idx="136461">
                  <c:v>-6.3297599999999996E-2</c:v>
                </c:pt>
                <c:pt idx="136462">
                  <c:v>-6.2998899999999997E-2</c:v>
                </c:pt>
                <c:pt idx="136463">
                  <c:v>-6.2606599999999998E-2</c:v>
                </c:pt>
                <c:pt idx="136464">
                  <c:v>-6.21209E-2</c:v>
                </c:pt>
                <c:pt idx="136465">
                  <c:v>-6.1542300000000001E-2</c:v>
                </c:pt>
                <c:pt idx="136466">
                  <c:v>-6.0871500000000002E-2</c:v>
                </c:pt>
                <c:pt idx="136467">
                  <c:v>-6.0109200000000002E-2</c:v>
                </c:pt>
                <c:pt idx="136468">
                  <c:v>-5.9256299999999998E-2</c:v>
                </c:pt>
                <c:pt idx="136469">
                  <c:v>-5.8313900000000002E-2</c:v>
                </c:pt>
                <c:pt idx="136470">
                  <c:v>-5.7283199999999999E-2</c:v>
                </c:pt>
                <c:pt idx="136471">
                  <c:v>-5.61655E-2</c:v>
                </c:pt>
                <c:pt idx="136472">
                  <c:v>-5.4962299999999999E-2</c:v>
                </c:pt>
                <c:pt idx="136473">
                  <c:v>-5.3675199999999999E-2</c:v>
                </c:pt>
                <c:pt idx="136474">
                  <c:v>-5.2305999999999998E-2</c:v>
                </c:pt>
                <c:pt idx="136475">
                  <c:v>-5.0856499999999999E-2</c:v>
                </c:pt>
                <c:pt idx="136476">
                  <c:v>-4.9328700000000003E-2</c:v>
                </c:pt>
                <c:pt idx="136477">
                  <c:v>-4.7724799999999998E-2</c:v>
                </c:pt>
                <c:pt idx="136478">
                  <c:v>-4.6046999999999998E-2</c:v>
                </c:pt>
                <c:pt idx="136479">
                  <c:v>-4.4297599999999999E-2</c:v>
                </c:pt>
                <c:pt idx="136480">
                  <c:v>-4.2479299999999998E-2</c:v>
                </c:pt>
                <c:pt idx="136481">
                  <c:v>-4.0594499999999999E-2</c:v>
                </c:pt>
                <c:pt idx="136482">
                  <c:v>-3.8645899999999997E-2</c:v>
                </c:pt>
                <c:pt idx="136483">
                  <c:v>-3.6636500000000002E-2</c:v>
                </c:pt>
                <c:pt idx="136484">
                  <c:v>-3.45689E-2</c:v>
                </c:pt>
                <c:pt idx="136485">
                  <c:v>-3.24464E-2</c:v>
                </c:pt>
                <c:pt idx="136486">
                  <c:v>-3.0271800000000001E-2</c:v>
                </c:pt>
                <c:pt idx="136487">
                  <c:v>-2.8048500000000001E-2</c:v>
                </c:pt>
                <c:pt idx="136488">
                  <c:v>-2.57796E-2</c:v>
                </c:pt>
                <c:pt idx="136489">
                  <c:v>-2.34685E-2</c:v>
                </c:pt>
                <c:pt idx="136490">
                  <c:v>-2.1118399999999999E-2</c:v>
                </c:pt>
                <c:pt idx="136491">
                  <c:v>-1.8733E-2</c:v>
                </c:pt>
                <c:pt idx="136492">
                  <c:v>-1.6315699999999999E-2</c:v>
                </c:pt>
                <c:pt idx="136493">
                  <c:v>-1.387E-2</c:v>
                </c:pt>
                <c:pt idx="136494">
                  <c:v>-1.1399599999999999E-2</c:v>
                </c:pt>
                <c:pt idx="136495" formatCode="0.00E+00">
                  <c:v>-8.9080099999999992E-3</c:v>
                </c:pt>
                <c:pt idx="136496" formatCode="0.00E+00">
                  <c:v>-6.3990200000000001E-3</c:v>
                </c:pt>
                <c:pt idx="136497" formatCode="0.00E+00">
                  <c:v>-3.8763199999999999E-3</c:v>
                </c:pt>
                <c:pt idx="136498" formatCode="0.00E+00">
                  <c:v>-1.3436100000000001E-3</c:v>
                </c:pt>
                <c:pt idx="136499" formatCode="0.00E+00">
                  <c:v>1.19534E-3</c:v>
                </c:pt>
                <c:pt idx="136500" formatCode="0.00E+00">
                  <c:v>3.7367899999999998E-3</c:v>
                </c:pt>
                <c:pt idx="136501" formatCode="0.00E+00">
                  <c:v>6.2769599999999998E-3</c:v>
                </c:pt>
                <c:pt idx="136502" formatCode="0.00E+00">
                  <c:v>8.8121099999999997E-3</c:v>
                </c:pt>
                <c:pt idx="136503">
                  <c:v>1.13385E-2</c:v>
                </c:pt>
                <c:pt idx="136504">
                  <c:v>1.38523E-2</c:v>
                </c:pt>
                <c:pt idx="136505">
                  <c:v>1.6349800000000001E-2</c:v>
                </c:pt>
                <c:pt idx="136506">
                  <c:v>1.88275E-2</c:v>
                </c:pt>
                <c:pt idx="136507">
                  <c:v>2.1281399999999999E-2</c:v>
                </c:pt>
                <c:pt idx="136508">
                  <c:v>2.3708099999999999E-2</c:v>
                </c:pt>
                <c:pt idx="136509">
                  <c:v>2.6103999999999999E-2</c:v>
                </c:pt>
                <c:pt idx="136510">
                  <c:v>2.8465500000000001E-2</c:v>
                </c:pt>
                <c:pt idx="136511">
                  <c:v>3.0789E-2</c:v>
                </c:pt>
                <c:pt idx="136512">
                  <c:v>3.3071200000000002E-2</c:v>
                </c:pt>
                <c:pt idx="136513">
                  <c:v>3.5308800000000001E-2</c:v>
                </c:pt>
                <c:pt idx="136514">
                  <c:v>3.7498299999999998E-2</c:v>
                </c:pt>
                <c:pt idx="136515">
                  <c:v>3.9636499999999998E-2</c:v>
                </c:pt>
                <c:pt idx="136516">
                  <c:v>4.1720399999999998E-2</c:v>
                </c:pt>
                <c:pt idx="136517">
                  <c:v>4.3746899999999998E-2</c:v>
                </c:pt>
                <c:pt idx="136518">
                  <c:v>4.5712799999999998E-2</c:v>
                </c:pt>
                <c:pt idx="136519">
                  <c:v>4.7615499999999998E-2</c:v>
                </c:pt>
                <c:pt idx="136520">
                  <c:v>4.9452099999999999E-2</c:v>
                </c:pt>
                <c:pt idx="136521">
                  <c:v>5.1219899999999999E-2</c:v>
                </c:pt>
                <c:pt idx="136522">
                  <c:v>5.2916299999999999E-2</c:v>
                </c:pt>
                <c:pt idx="136523">
                  <c:v>5.4538799999999998E-2</c:v>
                </c:pt>
                <c:pt idx="136524">
                  <c:v>5.6085200000000002E-2</c:v>
                </c:pt>
                <c:pt idx="136525">
                  <c:v>5.7553100000000003E-2</c:v>
                </c:pt>
                <c:pt idx="136526">
                  <c:v>5.8940399999999997E-2</c:v>
                </c:pt>
                <c:pt idx="136527">
                  <c:v>6.0245199999999999E-2</c:v>
                </c:pt>
                <c:pt idx="136528">
                  <c:v>6.1465600000000002E-2</c:v>
                </c:pt>
                <c:pt idx="136529">
                  <c:v>6.2599699999999994E-2</c:v>
                </c:pt>
                <c:pt idx="136530">
                  <c:v>6.36462E-2</c:v>
                </c:pt>
                <c:pt idx="136531">
                  <c:v>6.4603300000000002E-2</c:v>
                </c:pt>
                <c:pt idx="136532">
                  <c:v>6.5469899999999998E-2</c:v>
                </c:pt>
                <c:pt idx="136533">
                  <c:v>6.6244700000000004E-2</c:v>
                </c:pt>
                <c:pt idx="136534">
                  <c:v>6.6926600000000003E-2</c:v>
                </c:pt>
                <c:pt idx="136535">
                  <c:v>6.75148E-2</c:v>
                </c:pt>
                <c:pt idx="136536">
                  <c:v>6.8008399999999997E-2</c:v>
                </c:pt>
                <c:pt idx="136537">
                  <c:v>6.8406900000000007E-2</c:v>
                </c:pt>
                <c:pt idx="136538">
                  <c:v>6.8709699999999999E-2</c:v>
                </c:pt>
                <c:pt idx="136539">
                  <c:v>6.8916500000000006E-2</c:v>
                </c:pt>
                <c:pt idx="136540">
                  <c:v>6.9027099999999994E-2</c:v>
                </c:pt>
                <c:pt idx="136541">
                  <c:v>6.9041400000000003E-2</c:v>
                </c:pt>
                <c:pt idx="136542">
                  <c:v>6.8959599999999996E-2</c:v>
                </c:pt>
                <c:pt idx="136543">
                  <c:v>6.8781800000000004E-2</c:v>
                </c:pt>
                <c:pt idx="136544">
                  <c:v>6.8508399999999997E-2</c:v>
                </c:pt>
                <c:pt idx="136545">
                  <c:v>6.8140099999999995E-2</c:v>
                </c:pt>
                <c:pt idx="136546">
                  <c:v>6.7677399999999999E-2</c:v>
                </c:pt>
                <c:pt idx="136547">
                  <c:v>6.7121100000000003E-2</c:v>
                </c:pt>
                <c:pt idx="136548">
                  <c:v>6.6472199999999995E-2</c:v>
                </c:pt>
                <c:pt idx="136549">
                  <c:v>6.5731700000000004E-2</c:v>
                </c:pt>
                <c:pt idx="136550">
                  <c:v>6.4901E-2</c:v>
                </c:pt>
                <c:pt idx="136551">
                  <c:v>6.3981200000000002E-2</c:v>
                </c:pt>
                <c:pt idx="136552">
                  <c:v>6.2974000000000002E-2</c:v>
                </c:pt>
                <c:pt idx="136553">
                  <c:v>6.1880900000000003E-2</c:v>
                </c:pt>
                <c:pt idx="136554">
                  <c:v>6.0703699999999999E-2</c:v>
                </c:pt>
                <c:pt idx="136555">
                  <c:v>5.94441E-2</c:v>
                </c:pt>
                <c:pt idx="136556">
                  <c:v>5.8104200000000002E-2</c:v>
                </c:pt>
                <c:pt idx="136557">
                  <c:v>5.6686100000000003E-2</c:v>
                </c:pt>
                <c:pt idx="136558">
                  <c:v>5.5191999999999998E-2</c:v>
                </c:pt>
                <c:pt idx="136559">
                  <c:v>5.3624100000000001E-2</c:v>
                </c:pt>
                <c:pt idx="136560">
                  <c:v>5.1985000000000003E-2</c:v>
                </c:pt>
                <c:pt idx="136561">
                  <c:v>5.0277000000000002E-2</c:v>
                </c:pt>
                <c:pt idx="136562">
                  <c:v>4.8502900000000002E-2</c:v>
                </c:pt>
                <c:pt idx="136563">
                  <c:v>4.66653E-2</c:v>
                </c:pt>
                <c:pt idx="136564">
                  <c:v>4.4767000000000001E-2</c:v>
                </c:pt>
                <c:pt idx="136565">
                  <c:v>4.2810899999999999E-2</c:v>
                </c:pt>
                <c:pt idx="136566">
                  <c:v>4.0800000000000003E-2</c:v>
                </c:pt>
                <c:pt idx="136567">
                  <c:v>3.8737199999999999E-2</c:v>
                </c:pt>
                <c:pt idx="136568">
                  <c:v>3.6625699999999997E-2</c:v>
                </c:pt>
                <c:pt idx="136569">
                  <c:v>3.4468600000000002E-2</c:v>
                </c:pt>
                <c:pt idx="136570">
                  <c:v>3.2269199999999998E-2</c:v>
                </c:pt>
                <c:pt idx="136571">
                  <c:v>3.00307E-2</c:v>
                </c:pt>
                <c:pt idx="136572">
                  <c:v>2.7756400000000001E-2</c:v>
                </c:pt>
                <c:pt idx="136573">
                  <c:v>2.5449699999999999E-2</c:v>
                </c:pt>
                <c:pt idx="136574">
                  <c:v>2.31139E-2</c:v>
                </c:pt>
                <c:pt idx="136575">
                  <c:v>2.07526E-2</c:v>
                </c:pt>
                <c:pt idx="136576">
                  <c:v>1.8369199999999999E-2</c:v>
                </c:pt>
                <c:pt idx="136577">
                  <c:v>1.5967100000000001E-2</c:v>
                </c:pt>
                <c:pt idx="136578">
                  <c:v>1.35499E-2</c:v>
                </c:pt>
                <c:pt idx="136579">
                  <c:v>1.1121000000000001E-2</c:v>
                </c:pt>
                <c:pt idx="136580" formatCode="0.00E+00">
                  <c:v>8.6840300000000006E-3</c:v>
                </c:pt>
                <c:pt idx="136581" formatCode="0.00E+00">
                  <c:v>6.2423699999999997E-3</c:v>
                </c:pt>
                <c:pt idx="136582" formatCode="0.00E+00">
                  <c:v>3.7995899999999998E-3</c:v>
                </c:pt>
                <c:pt idx="136583" formatCode="0.00E+00">
                  <c:v>1.3591600000000001E-3</c:v>
                </c:pt>
                <c:pt idx="136584" formatCode="0.00E+00">
                  <c:v>-1.07544E-3</c:v>
                </c:pt>
                <c:pt idx="136585" formatCode="0.00E+00">
                  <c:v>-3.5007599999999999E-3</c:v>
                </c:pt>
                <c:pt idx="136586" formatCode="0.00E+00">
                  <c:v>-5.9133800000000002E-3</c:v>
                </c:pt>
                <c:pt idx="136587" formatCode="0.00E+00">
                  <c:v>-8.3099000000000003E-3</c:v>
                </c:pt>
                <c:pt idx="136588">
                  <c:v>-1.0687E-2</c:v>
                </c:pt>
                <c:pt idx="136589">
                  <c:v>-1.30413E-2</c:v>
                </c:pt>
                <c:pt idx="136590">
                  <c:v>-1.5369600000000001E-2</c:v>
                </c:pt>
                <c:pt idx="136591">
                  <c:v>-1.7668699999999999E-2</c:v>
                </c:pt>
                <c:pt idx="136592">
                  <c:v>-1.9935399999999999E-2</c:v>
                </c:pt>
                <c:pt idx="136593">
                  <c:v>-2.2166600000000002E-2</c:v>
                </c:pt>
                <c:pt idx="136594">
                  <c:v>-2.43594E-2</c:v>
                </c:pt>
                <c:pt idx="136595">
                  <c:v>-2.6510700000000002E-2</c:v>
                </c:pt>
                <c:pt idx="136596">
                  <c:v>-2.8617699999999999E-2</c:v>
                </c:pt>
                <c:pt idx="136597">
                  <c:v>-3.06775E-2</c:v>
                </c:pt>
                <c:pt idx="136598">
                  <c:v>-3.2687599999999997E-2</c:v>
                </c:pt>
                <c:pt idx="136599">
                  <c:v>-3.4645200000000001E-2</c:v>
                </c:pt>
                <c:pt idx="136600">
                  <c:v>-3.6547799999999998E-2</c:v>
                </c:pt>
                <c:pt idx="136601">
                  <c:v>-3.8392900000000001E-2</c:v>
                </c:pt>
                <c:pt idx="136602">
                  <c:v>-4.0178400000000003E-2</c:v>
                </c:pt>
                <c:pt idx="136603">
                  <c:v>-4.19017E-2</c:v>
                </c:pt>
                <c:pt idx="136604">
                  <c:v>-4.3561000000000002E-2</c:v>
                </c:pt>
                <c:pt idx="136605">
                  <c:v>-4.5154E-2</c:v>
                </c:pt>
                <c:pt idx="136606">
                  <c:v>-4.6678999999999998E-2</c:v>
                </c:pt>
                <c:pt idx="136607">
                  <c:v>-4.8134000000000003E-2</c:v>
                </c:pt>
                <c:pt idx="136608">
                  <c:v>-4.9517400000000003E-2</c:v>
                </c:pt>
                <c:pt idx="136609">
                  <c:v>-5.0827700000000003E-2</c:v>
                </c:pt>
                <c:pt idx="136610">
                  <c:v>-5.2063199999999997E-2</c:v>
                </c:pt>
                <c:pt idx="136611">
                  <c:v>-5.3222800000000001E-2</c:v>
                </c:pt>
                <c:pt idx="136612">
                  <c:v>-5.4305199999999998E-2</c:v>
                </c:pt>
                <c:pt idx="136613">
                  <c:v>-5.5309200000000003E-2</c:v>
                </c:pt>
                <c:pt idx="136614">
                  <c:v>-5.6233999999999999E-2</c:v>
                </c:pt>
                <c:pt idx="136615">
                  <c:v>-5.70786E-2</c:v>
                </c:pt>
                <c:pt idx="136616">
                  <c:v>-5.7842299999999999E-2</c:v>
                </c:pt>
                <c:pt idx="136617">
                  <c:v>-5.8524600000000003E-2</c:v>
                </c:pt>
                <c:pt idx="136618">
                  <c:v>-5.9124900000000001E-2</c:v>
                </c:pt>
                <c:pt idx="136619">
                  <c:v>-5.9642899999999999E-2</c:v>
                </c:pt>
                <c:pt idx="136620">
                  <c:v>-6.0078399999999997E-2</c:v>
                </c:pt>
                <c:pt idx="136621">
                  <c:v>-6.0431199999999997E-2</c:v>
                </c:pt>
                <c:pt idx="136622">
                  <c:v>-6.0701499999999999E-2</c:v>
                </c:pt>
                <c:pt idx="136623">
                  <c:v>-6.08893E-2</c:v>
                </c:pt>
                <c:pt idx="136624">
                  <c:v>-6.0994899999999998E-2</c:v>
                </c:pt>
                <c:pt idx="136625">
                  <c:v>-6.1018700000000002E-2</c:v>
                </c:pt>
                <c:pt idx="136626">
                  <c:v>-6.09612E-2</c:v>
                </c:pt>
                <c:pt idx="136627">
                  <c:v>-6.0823099999999998E-2</c:v>
                </c:pt>
                <c:pt idx="136628">
                  <c:v>-6.0605100000000002E-2</c:v>
                </c:pt>
                <c:pt idx="136629">
                  <c:v>-6.0308E-2</c:v>
                </c:pt>
                <c:pt idx="136630">
                  <c:v>-5.9932800000000001E-2</c:v>
                </c:pt>
                <c:pt idx="136631">
                  <c:v>-5.9480600000000002E-2</c:v>
                </c:pt>
                <c:pt idx="136632">
                  <c:v>-5.8952699999999997E-2</c:v>
                </c:pt>
                <c:pt idx="136633">
                  <c:v>-5.8350199999999998E-2</c:v>
                </c:pt>
                <c:pt idx="136634">
                  <c:v>-5.7674599999999999E-2</c:v>
                </c:pt>
                <c:pt idx="136635">
                  <c:v>-5.6927499999999999E-2</c:v>
                </c:pt>
                <c:pt idx="136636">
                  <c:v>-5.6110300000000002E-2</c:v>
                </c:pt>
                <c:pt idx="136637">
                  <c:v>-5.5224799999999998E-2</c:v>
                </c:pt>
                <c:pt idx="136638">
                  <c:v>-5.42727E-2</c:v>
                </c:pt>
                <c:pt idx="136639">
                  <c:v>-5.3255999999999998E-2</c:v>
                </c:pt>
                <c:pt idx="136640">
                  <c:v>-5.2176500000000001E-2</c:v>
                </c:pt>
                <c:pt idx="136641">
                  <c:v>-5.10363E-2</c:v>
                </c:pt>
                <c:pt idx="136642">
                  <c:v>-4.9837600000000003E-2</c:v>
                </c:pt>
                <c:pt idx="136643">
                  <c:v>-4.8582399999999998E-2</c:v>
                </c:pt>
                <c:pt idx="136644">
                  <c:v>-4.7273000000000003E-2</c:v>
                </c:pt>
                <c:pt idx="136645">
                  <c:v>-4.5911800000000003E-2</c:v>
                </c:pt>
                <c:pt idx="136646">
                  <c:v>-4.4501100000000002E-2</c:v>
                </c:pt>
                <c:pt idx="136647">
                  <c:v>-4.3043199999999997E-2</c:v>
                </c:pt>
                <c:pt idx="136648">
                  <c:v>-4.1540800000000003E-2</c:v>
                </c:pt>
                <c:pt idx="136649">
                  <c:v>-3.9996200000000003E-2</c:v>
                </c:pt>
                <c:pt idx="136650">
                  <c:v>-3.8412200000000001E-2</c:v>
                </c:pt>
                <c:pt idx="136651">
                  <c:v>-3.6791200000000003E-2</c:v>
                </c:pt>
                <c:pt idx="136652">
                  <c:v>-3.5135899999999998E-2</c:v>
                </c:pt>
                <c:pt idx="136653">
                  <c:v>-3.3448899999999997E-2</c:v>
                </c:pt>
                <c:pt idx="136654">
                  <c:v>-3.1732999999999997E-2</c:v>
                </c:pt>
                <c:pt idx="136655">
                  <c:v>-2.9990800000000001E-2</c:v>
                </c:pt>
                <c:pt idx="136656">
                  <c:v>-2.8225099999999999E-2</c:v>
                </c:pt>
                <c:pt idx="136657">
                  <c:v>-2.64386E-2</c:v>
                </c:pt>
                <c:pt idx="136658">
                  <c:v>-2.4634099999999999E-2</c:v>
                </c:pt>
                <c:pt idx="136659">
                  <c:v>-2.28142E-2</c:v>
                </c:pt>
                <c:pt idx="136660">
                  <c:v>-2.0981699999999999E-2</c:v>
                </c:pt>
                <c:pt idx="136661">
                  <c:v>-1.9139400000000001E-2</c:v>
                </c:pt>
                <c:pt idx="136662">
                  <c:v>-1.72899E-2</c:v>
                </c:pt>
                <c:pt idx="136663">
                  <c:v>-1.5436E-2</c:v>
                </c:pt>
                <c:pt idx="136664">
                  <c:v>-1.35803E-2</c:v>
                </c:pt>
                <c:pt idx="136665">
                  <c:v>-1.17255E-2</c:v>
                </c:pt>
                <c:pt idx="136666" formatCode="0.00E+00">
                  <c:v>-9.8743000000000008E-3</c:v>
                </c:pt>
                <c:pt idx="136667" formatCode="0.00E+00">
                  <c:v>-8.0292100000000002E-3</c:v>
                </c:pt>
                <c:pt idx="136668" formatCode="0.00E+00">
                  <c:v>-6.19281E-3</c:v>
                </c:pt>
                <c:pt idx="136669" formatCode="0.00E+00">
                  <c:v>-4.36762E-3</c:v>
                </c:pt>
                <c:pt idx="136670" formatCode="0.00E+00">
                  <c:v>-2.5561400000000001E-3</c:v>
                </c:pt>
                <c:pt idx="136671" formatCode="0.00E+00">
                  <c:v>-7.6077899999999995E-4</c:v>
                </c:pt>
                <c:pt idx="136672" formatCode="0.00E+00">
                  <c:v>1.01607E-3</c:v>
                </c:pt>
                <c:pt idx="136673" formatCode="0.00E+00">
                  <c:v>2.7720900000000001E-3</c:v>
                </c:pt>
                <c:pt idx="136674" formatCode="0.00E+00">
                  <c:v>4.5050100000000003E-3</c:v>
                </c:pt>
                <c:pt idx="136675" formatCode="0.00E+00">
                  <c:v>6.2126200000000003E-3</c:v>
                </c:pt>
                <c:pt idx="136676" formatCode="0.00E+00">
                  <c:v>7.8927700000000003E-3</c:v>
                </c:pt>
                <c:pt idx="136677" formatCode="0.00E+00">
                  <c:v>9.5434000000000005E-3</c:v>
                </c:pt>
                <c:pt idx="136678">
                  <c:v>1.1162500000000001E-2</c:v>
                </c:pt>
                <c:pt idx="136679">
                  <c:v>1.27481E-2</c:v>
                </c:pt>
                <c:pt idx="136680">
                  <c:v>1.4298399999999999E-2</c:v>
                </c:pt>
                <c:pt idx="136681">
                  <c:v>1.5811599999999999E-2</c:v>
                </c:pt>
                <c:pt idx="136682">
                  <c:v>1.72859E-2</c:v>
                </c:pt>
                <c:pt idx="136683">
                  <c:v>1.8719900000000001E-2</c:v>
                </c:pt>
                <c:pt idx="136684">
                  <c:v>2.0111799999999999E-2</c:v>
                </c:pt>
                <c:pt idx="136685">
                  <c:v>2.1460300000000002E-2</c:v>
                </c:pt>
                <c:pt idx="136686">
                  <c:v>2.2764E-2</c:v>
                </c:pt>
                <c:pt idx="136687">
                  <c:v>2.4021600000000001E-2</c:v>
                </c:pt>
                <c:pt idx="136688">
                  <c:v>2.5232000000000001E-2</c:v>
                </c:pt>
                <c:pt idx="136689">
                  <c:v>2.6393900000000001E-2</c:v>
                </c:pt>
                <c:pt idx="136690">
                  <c:v>2.75065E-2</c:v>
                </c:pt>
                <c:pt idx="136691">
                  <c:v>2.8568799999999998E-2</c:v>
                </c:pt>
                <c:pt idx="136692">
                  <c:v>2.9579899999999999E-2</c:v>
                </c:pt>
                <c:pt idx="136693">
                  <c:v>3.0539199999999999E-2</c:v>
                </c:pt>
                <c:pt idx="136694">
                  <c:v>3.1446000000000002E-2</c:v>
                </c:pt>
                <c:pt idx="136695">
                  <c:v>3.2299700000000001E-2</c:v>
                </c:pt>
                <c:pt idx="136696">
                  <c:v>3.3099900000000002E-2</c:v>
                </c:pt>
                <c:pt idx="136697">
                  <c:v>3.38462E-2</c:v>
                </c:pt>
                <c:pt idx="136698">
                  <c:v>3.4538399999999997E-2</c:v>
                </c:pt>
                <c:pt idx="136699">
                  <c:v>3.5176300000000001E-2</c:v>
                </c:pt>
                <c:pt idx="136700">
                  <c:v>3.5759800000000001E-2</c:v>
                </c:pt>
                <c:pt idx="136701">
                  <c:v>3.6288800000000003E-2</c:v>
                </c:pt>
                <c:pt idx="136702">
                  <c:v>3.6763499999999998E-2</c:v>
                </c:pt>
                <c:pt idx="136703">
                  <c:v>3.7184099999999998E-2</c:v>
                </c:pt>
                <c:pt idx="136704">
                  <c:v>3.7550800000000002E-2</c:v>
                </c:pt>
                <c:pt idx="136705">
                  <c:v>3.7864000000000002E-2</c:v>
                </c:pt>
                <c:pt idx="136706">
                  <c:v>3.8123999999999998E-2</c:v>
                </c:pt>
                <c:pt idx="136707">
                  <c:v>3.8331499999999998E-2</c:v>
                </c:pt>
                <c:pt idx="136708">
                  <c:v>3.8487E-2</c:v>
                </c:pt>
                <c:pt idx="136709">
                  <c:v>3.8591199999999999E-2</c:v>
                </c:pt>
                <c:pt idx="136710">
                  <c:v>3.86448E-2</c:v>
                </c:pt>
                <c:pt idx="136711">
                  <c:v>3.8648599999999998E-2</c:v>
                </c:pt>
                <c:pt idx="136712">
                  <c:v>3.8603600000000002E-2</c:v>
                </c:pt>
                <c:pt idx="136713">
                  <c:v>3.8510599999999999E-2</c:v>
                </c:pt>
                <c:pt idx="136714">
                  <c:v>3.8370700000000001E-2</c:v>
                </c:pt>
                <c:pt idx="136715">
                  <c:v>3.81851E-2</c:v>
                </c:pt>
                <c:pt idx="136716">
                  <c:v>3.7954799999999997E-2</c:v>
                </c:pt>
                <c:pt idx="136717">
                  <c:v>3.7680999999999999E-2</c:v>
                </c:pt>
                <c:pt idx="136718">
                  <c:v>3.7365000000000002E-2</c:v>
                </c:pt>
                <c:pt idx="136719">
                  <c:v>3.7008100000000002E-2</c:v>
                </c:pt>
                <c:pt idx="136720">
                  <c:v>3.6611699999999997E-2</c:v>
                </c:pt>
                <c:pt idx="136721">
                  <c:v>3.61772E-2</c:v>
                </c:pt>
                <c:pt idx="136722">
                  <c:v>3.5705899999999999E-2</c:v>
                </c:pt>
                <c:pt idx="136723">
                  <c:v>3.5199500000000002E-2</c:v>
                </c:pt>
                <c:pt idx="136724">
                  <c:v>3.4659299999999997E-2</c:v>
                </c:pt>
                <c:pt idx="136725">
                  <c:v>3.4087100000000002E-2</c:v>
                </c:pt>
                <c:pt idx="136726">
                  <c:v>3.3484199999999999E-2</c:v>
                </c:pt>
                <c:pt idx="136727">
                  <c:v>3.2852399999999997E-2</c:v>
                </c:pt>
                <c:pt idx="136728">
                  <c:v>3.2193300000000001E-2</c:v>
                </c:pt>
                <c:pt idx="136729">
                  <c:v>3.1508500000000002E-2</c:v>
                </c:pt>
                <c:pt idx="136730">
                  <c:v>3.0799699999999999E-2</c:v>
                </c:pt>
                <c:pt idx="136731">
                  <c:v>3.0068600000000001E-2</c:v>
                </c:pt>
                <c:pt idx="136732">
                  <c:v>2.9316700000000001E-2</c:v>
                </c:pt>
                <c:pt idx="136733">
                  <c:v>2.8545899999999999E-2</c:v>
                </c:pt>
                <c:pt idx="136734">
                  <c:v>2.7757799999999999E-2</c:v>
                </c:pt>
                <c:pt idx="136735">
                  <c:v>2.6954100000000002E-2</c:v>
                </c:pt>
                <c:pt idx="136736">
                  <c:v>2.61365E-2</c:v>
                </c:pt>
                <c:pt idx="136737">
                  <c:v>2.5306700000000001E-2</c:v>
                </c:pt>
                <c:pt idx="136738">
                  <c:v>2.44663E-2</c:v>
                </c:pt>
                <c:pt idx="136739">
                  <c:v>2.36169E-2</c:v>
                </c:pt>
                <c:pt idx="136740">
                  <c:v>2.2760300000000001E-2</c:v>
                </c:pt>
                <c:pt idx="136741">
                  <c:v>2.1898000000000001E-2</c:v>
                </c:pt>
                <c:pt idx="136742">
                  <c:v>2.1031600000000001E-2</c:v>
                </c:pt>
                <c:pt idx="136743">
                  <c:v>2.0162699999999999E-2</c:v>
                </c:pt>
                <c:pt idx="136744">
                  <c:v>1.9292799999999999E-2</c:v>
                </c:pt>
                <c:pt idx="136745">
                  <c:v>1.8423399999999999E-2</c:v>
                </c:pt>
                <c:pt idx="136746">
                  <c:v>1.7555999999999999E-2</c:v>
                </c:pt>
                <c:pt idx="136747">
                  <c:v>1.6692100000000001E-2</c:v>
                </c:pt>
                <c:pt idx="136748">
                  <c:v>1.5833E-2</c:v>
                </c:pt>
                <c:pt idx="136749">
                  <c:v>1.498E-2</c:v>
                </c:pt>
                <c:pt idx="136750">
                  <c:v>1.4134600000000001E-2</c:v>
                </c:pt>
                <c:pt idx="136751">
                  <c:v>1.32979E-2</c:v>
                </c:pt>
                <c:pt idx="136752">
                  <c:v>1.24712E-2</c:v>
                </c:pt>
                <c:pt idx="136753">
                  <c:v>1.16556E-2</c:v>
                </c:pt>
                <c:pt idx="136754">
                  <c:v>1.08524E-2</c:v>
                </c:pt>
                <c:pt idx="136755">
                  <c:v>1.0062400000000001E-2</c:v>
                </c:pt>
                <c:pt idx="136756" formatCode="0.00E+00">
                  <c:v>9.2868199999999995E-3</c:v>
                </c:pt>
                <c:pt idx="136757" formatCode="0.00E+00">
                  <c:v>8.5265299999999992E-3</c:v>
                </c:pt>
                <c:pt idx="136758" formatCode="0.00E+00">
                  <c:v>7.7824499999999998E-3</c:v>
                </c:pt>
                <c:pt idx="136759" formatCode="0.00E+00">
                  <c:v>7.0554199999999997E-3</c:v>
                </c:pt>
                <c:pt idx="136760" formatCode="0.00E+00">
                  <c:v>6.3462299999999996E-3</c:v>
                </c:pt>
                <c:pt idx="136761" formatCode="0.00E+00">
                  <c:v>5.6556000000000002E-3</c:v>
                </c:pt>
                <c:pt idx="136762" formatCode="0.00E+00">
                  <c:v>4.9841900000000003E-3</c:v>
                </c:pt>
                <c:pt idx="136763" formatCode="0.00E+00">
                  <c:v>4.3326099999999998E-3</c:v>
                </c:pt>
                <c:pt idx="136764" formatCode="0.00E+00">
                  <c:v>3.70141E-3</c:v>
                </c:pt>
                <c:pt idx="136765" formatCode="0.00E+00">
                  <c:v>3.0910600000000001E-3</c:v>
                </c:pt>
                <c:pt idx="136766" formatCode="0.00E+00">
                  <c:v>2.5019700000000001E-3</c:v>
                </c:pt>
                <c:pt idx="136767" formatCode="0.00E+00">
                  <c:v>1.9345199999999999E-3</c:v>
                </c:pt>
                <c:pt idx="136768" formatCode="0.00E+00">
                  <c:v>1.3889900000000001E-3</c:v>
                </c:pt>
                <c:pt idx="136769" formatCode="0.00E+00">
                  <c:v>8.6561099999999996E-4</c:v>
                </c:pt>
                <c:pt idx="136770" formatCode="0.00E+00">
                  <c:v>3.6456299999999999E-4</c:v>
                </c:pt>
                <c:pt idx="136771" formatCode="0.00E+00">
                  <c:v>-1.14045E-4</c:v>
                </c:pt>
                <c:pt idx="136772" formatCode="0.00E+00">
                  <c:v>-5.7016200000000003E-4</c:v>
                </c:pt>
                <c:pt idx="136773" formatCode="0.00E+00">
                  <c:v>-1.0038E-3</c:v>
                </c:pt>
                <c:pt idx="136774" formatCode="0.00E+00">
                  <c:v>-1.4150199999999999E-3</c:v>
                </c:pt>
                <c:pt idx="136775" formatCode="0.00E+00">
                  <c:v>-1.8039499999999999E-3</c:v>
                </c:pt>
                <c:pt idx="136776" formatCode="0.00E+00">
                  <c:v>-2.1707699999999998E-3</c:v>
                </c:pt>
                <c:pt idx="136777" formatCode="0.00E+00">
                  <c:v>-2.5157199999999999E-3</c:v>
                </c:pt>
                <c:pt idx="136778" formatCode="0.00E+00">
                  <c:v>-2.8390899999999998E-3</c:v>
                </c:pt>
                <c:pt idx="136779" formatCode="0.00E+00">
                  <c:v>-3.1412300000000001E-3</c:v>
                </c:pt>
                <c:pt idx="136780" formatCode="0.00E+00">
                  <c:v>-3.4225200000000001E-3</c:v>
                </c:pt>
                <c:pt idx="136781" formatCode="0.00E+00">
                  <c:v>-3.6834200000000002E-3</c:v>
                </c:pt>
                <c:pt idx="136782" formatCode="0.00E+00">
                  <c:v>-3.9244099999999997E-3</c:v>
                </c:pt>
                <c:pt idx="136783" formatCode="0.00E+00">
                  <c:v>-4.1460400000000001E-3</c:v>
                </c:pt>
                <c:pt idx="136784" formatCode="0.00E+00">
                  <c:v>-4.3488900000000002E-3</c:v>
                </c:pt>
                <c:pt idx="136785" formatCode="0.00E+00">
                  <c:v>-4.5335799999999997E-3</c:v>
                </c:pt>
                <c:pt idx="136786" formatCode="0.00E+00">
                  <c:v>-4.7007799999999999E-3</c:v>
                </c:pt>
                <c:pt idx="136787" formatCode="0.00E+00">
                  <c:v>-4.8512E-3</c:v>
                </c:pt>
                <c:pt idx="136788" formatCode="0.00E+00">
                  <c:v>-4.9855699999999999E-3</c:v>
                </c:pt>
                <c:pt idx="136789" formatCode="0.00E+00">
                  <c:v>-5.1046599999999996E-3</c:v>
                </c:pt>
                <c:pt idx="136790" formatCode="0.00E+00">
                  <c:v>-5.2092900000000001E-3</c:v>
                </c:pt>
                <c:pt idx="136791" formatCode="0.00E+00">
                  <c:v>-5.3002800000000001E-3</c:v>
                </c:pt>
                <c:pt idx="136792" formatCode="0.00E+00">
                  <c:v>-5.3784999999999996E-3</c:v>
                </c:pt>
                <c:pt idx="136793" formatCode="0.00E+00">
                  <c:v>-5.4448200000000004E-3</c:v>
                </c:pt>
                <c:pt idx="136794" formatCode="0.00E+00">
                  <c:v>-5.5001599999999996E-3</c:v>
                </c:pt>
                <c:pt idx="136795" formatCode="0.00E+00">
                  <c:v>-5.5454299999999996E-3</c:v>
                </c:pt>
                <c:pt idx="136796" formatCode="0.00E+00">
                  <c:v>-5.58158E-3</c:v>
                </c:pt>
                <c:pt idx="136797" formatCode="0.00E+00">
                  <c:v>-5.6095700000000004E-3</c:v>
                </c:pt>
                <c:pt idx="136798" formatCode="0.00E+00">
                  <c:v>-5.6303500000000001E-3</c:v>
                </c:pt>
                <c:pt idx="136799" formatCode="0.00E+00">
                  <c:v>-5.6449100000000004E-3</c:v>
                </c:pt>
                <c:pt idx="136800" formatCode="0.00E+00">
                  <c:v>-5.6542199999999997E-3</c:v>
                </c:pt>
                <c:pt idx="136801" formatCode="0.00E+00">
                  <c:v>-5.6592700000000001E-3</c:v>
                </c:pt>
                <c:pt idx="136802" formatCode="0.00E+00">
                  <c:v>-5.6610300000000001E-3</c:v>
                </c:pt>
                <c:pt idx="136803" formatCode="0.00E+00">
                  <c:v>-5.6604999999999997E-3</c:v>
                </c:pt>
                <c:pt idx="136804" formatCode="0.00E+00">
                  <c:v>-5.6586400000000004E-3</c:v>
                </c:pt>
                <c:pt idx="136805" formatCode="0.00E+00">
                  <c:v>-5.6564299999999996E-3</c:v>
                </c:pt>
                <c:pt idx="136806" formatCode="0.00E+00">
                  <c:v>-5.6548400000000004E-3</c:v>
                </c:pt>
                <c:pt idx="136807" formatCode="0.00E+00">
                  <c:v>-5.6547899999999998E-3</c:v>
                </c:pt>
                <c:pt idx="136808" formatCode="0.00E+00">
                  <c:v>-5.65724E-3</c:v>
                </c:pt>
                <c:pt idx="136809" formatCode="0.00E+00">
                  <c:v>-5.66309E-3</c:v>
                </c:pt>
                <c:pt idx="136810" formatCode="0.00E+00">
                  <c:v>-5.6732400000000004E-3</c:v>
                </c:pt>
                <c:pt idx="136811" formatCode="0.00E+00">
                  <c:v>-5.6885700000000004E-3</c:v>
                </c:pt>
                <c:pt idx="136812" formatCode="0.00E+00">
                  <c:v>-5.7099200000000003E-3</c:v>
                </c:pt>
                <c:pt idx="136813" formatCode="0.00E+00">
                  <c:v>-5.7381200000000002E-3</c:v>
                </c:pt>
                <c:pt idx="136814" formatCode="0.00E+00">
                  <c:v>-5.7739599999999999E-3</c:v>
                </c:pt>
                <c:pt idx="136815" formatCode="0.00E+00">
                  <c:v>-5.8182099999999999E-3</c:v>
                </c:pt>
                <c:pt idx="136816" formatCode="0.00E+00">
                  <c:v>-5.8715900000000003E-3</c:v>
                </c:pt>
                <c:pt idx="136817" formatCode="0.00E+00">
                  <c:v>-5.9348100000000004E-3</c:v>
                </c:pt>
                <c:pt idx="136818" formatCode="0.00E+00">
                  <c:v>-6.0085299999999998E-3</c:v>
                </c:pt>
                <c:pt idx="136819" formatCode="0.00E+00">
                  <c:v>-6.0933599999999999E-3</c:v>
                </c:pt>
                <c:pt idx="136820" formatCode="0.00E+00">
                  <c:v>-6.18988E-3</c:v>
                </c:pt>
                <c:pt idx="136821" formatCode="0.00E+00">
                  <c:v>-6.2986400000000003E-3</c:v>
                </c:pt>
                <c:pt idx="136822" formatCode="0.00E+00">
                  <c:v>-6.4201299999999996E-3</c:v>
                </c:pt>
                <c:pt idx="136823" formatCode="0.00E+00">
                  <c:v>-6.5548000000000004E-3</c:v>
                </c:pt>
                <c:pt idx="136824" formatCode="0.00E+00">
                  <c:v>-6.7030600000000003E-3</c:v>
                </c:pt>
                <c:pt idx="136825" formatCode="0.00E+00">
                  <c:v>-6.8652799999999996E-3</c:v>
                </c:pt>
                <c:pt idx="136826" formatCode="0.00E+00">
                  <c:v>-7.0417500000000003E-3</c:v>
                </c:pt>
                <c:pt idx="136827" formatCode="0.00E+00">
                  <c:v>-7.2327399999999997E-3</c:v>
                </c:pt>
                <c:pt idx="136828" formatCode="0.00E+00">
                  <c:v>-7.43846E-3</c:v>
                </c:pt>
                <c:pt idx="136829" formatCode="0.00E+00">
                  <c:v>-7.6590800000000004E-3</c:v>
                </c:pt>
                <c:pt idx="136830" formatCode="0.00E+00">
                  <c:v>-7.8946999999999993E-3</c:v>
                </c:pt>
                <c:pt idx="136831" formatCode="0.00E+00">
                  <c:v>-8.1453800000000007E-3</c:v>
                </c:pt>
                <c:pt idx="136832" formatCode="0.00E+00">
                  <c:v>-8.4111399999999992E-3</c:v>
                </c:pt>
                <c:pt idx="136833" formatCode="0.00E+00">
                  <c:v>-8.6919100000000006E-3</c:v>
                </c:pt>
                <c:pt idx="136834" formatCode="0.00E+00">
                  <c:v>-8.9876000000000001E-3</c:v>
                </c:pt>
                <c:pt idx="136835" formatCode="0.00E+00">
                  <c:v>-9.2980600000000004E-3</c:v>
                </c:pt>
                <c:pt idx="136836" formatCode="0.00E+00">
                  <c:v>-9.6230900000000008E-3</c:v>
                </c:pt>
                <c:pt idx="136837" formatCode="0.00E+00">
                  <c:v>-9.9624299999999995E-3</c:v>
                </c:pt>
                <c:pt idx="136838">
                  <c:v>-1.03158E-2</c:v>
                </c:pt>
                <c:pt idx="136839">
                  <c:v>-1.06827E-2</c:v>
                </c:pt>
                <c:pt idx="136840">
                  <c:v>-1.1062900000000001E-2</c:v>
                </c:pt>
                <c:pt idx="136841">
                  <c:v>-1.14559E-2</c:v>
                </c:pt>
                <c:pt idx="136842">
                  <c:v>-1.1861099999999999E-2</c:v>
                </c:pt>
                <c:pt idx="136843">
                  <c:v>-1.2278000000000001E-2</c:v>
                </c:pt>
                <c:pt idx="136844">
                  <c:v>-1.2706E-2</c:v>
                </c:pt>
                <c:pt idx="136845">
                  <c:v>-1.3144400000000001E-2</c:v>
                </c:pt>
                <c:pt idx="136846">
                  <c:v>-1.35925E-2</c:v>
                </c:pt>
                <c:pt idx="136847">
                  <c:v>-1.4049600000000001E-2</c:v>
                </c:pt>
                <c:pt idx="136848">
                  <c:v>-1.4514900000000001E-2</c:v>
                </c:pt>
                <c:pt idx="136849">
                  <c:v>-1.4987500000000001E-2</c:v>
                </c:pt>
                <c:pt idx="136850">
                  <c:v>-1.54666E-2</c:v>
                </c:pt>
                <c:pt idx="136851">
                  <c:v>-1.5951300000000002E-2</c:v>
                </c:pt>
                <c:pt idx="136852">
                  <c:v>-1.6440699999999999E-2</c:v>
                </c:pt>
                <c:pt idx="136853">
                  <c:v>-1.6933699999999999E-2</c:v>
                </c:pt>
                <c:pt idx="136854">
                  <c:v>-1.7429299999999998E-2</c:v>
                </c:pt>
                <c:pt idx="136855">
                  <c:v>-1.7926600000000001E-2</c:v>
                </c:pt>
                <c:pt idx="136856">
                  <c:v>-1.84244E-2</c:v>
                </c:pt>
                <c:pt idx="136857">
                  <c:v>-1.89216E-2</c:v>
                </c:pt>
                <c:pt idx="136858">
                  <c:v>-1.9417199999999999E-2</c:v>
                </c:pt>
                <c:pt idx="136859">
                  <c:v>-1.9909900000000001E-2</c:v>
                </c:pt>
                <c:pt idx="136860">
                  <c:v>-2.0398699999999999E-2</c:v>
                </c:pt>
                <c:pt idx="136861">
                  <c:v>-2.0882299999999999E-2</c:v>
                </c:pt>
                <c:pt idx="136862">
                  <c:v>-2.13595E-2</c:v>
                </c:pt>
                <c:pt idx="136863">
                  <c:v>-2.18292E-2</c:v>
                </c:pt>
                <c:pt idx="136864">
                  <c:v>-2.22902E-2</c:v>
                </c:pt>
                <c:pt idx="136865">
                  <c:v>-2.27411E-2</c:v>
                </c:pt>
                <c:pt idx="136866">
                  <c:v>-2.3180900000000001E-2</c:v>
                </c:pt>
                <c:pt idx="136867">
                  <c:v>-2.3608199999999999E-2</c:v>
                </c:pt>
                <c:pt idx="136868">
                  <c:v>-2.4021799999999999E-2</c:v>
                </c:pt>
                <c:pt idx="136869">
                  <c:v>-2.4420600000000001E-2</c:v>
                </c:pt>
                <c:pt idx="136870">
                  <c:v>-2.48033E-2</c:v>
                </c:pt>
                <c:pt idx="136871">
                  <c:v>-2.5168699999999999E-2</c:v>
                </c:pt>
                <c:pt idx="136872">
                  <c:v>-2.5515699999999999E-2</c:v>
                </c:pt>
                <c:pt idx="136873">
                  <c:v>-2.5842899999999999E-2</c:v>
                </c:pt>
                <c:pt idx="136874">
                  <c:v>-2.61493E-2</c:v>
                </c:pt>
                <c:pt idx="136875">
                  <c:v>-2.64338E-2</c:v>
                </c:pt>
                <c:pt idx="136876">
                  <c:v>-2.6695099999999999E-2</c:v>
                </c:pt>
                <c:pt idx="136877">
                  <c:v>-2.6932299999999999E-2</c:v>
                </c:pt>
                <c:pt idx="136878">
                  <c:v>-2.71442E-2</c:v>
                </c:pt>
                <c:pt idx="136879">
                  <c:v>-2.7329800000000001E-2</c:v>
                </c:pt>
                <c:pt idx="136880">
                  <c:v>-2.7488200000000001E-2</c:v>
                </c:pt>
                <c:pt idx="136881">
                  <c:v>-2.7618199999999999E-2</c:v>
                </c:pt>
                <c:pt idx="136882">
                  <c:v>-2.7719000000000001E-2</c:v>
                </c:pt>
                <c:pt idx="136883">
                  <c:v>-2.7789700000000001E-2</c:v>
                </c:pt>
                <c:pt idx="136884">
                  <c:v>-2.78295E-2</c:v>
                </c:pt>
                <c:pt idx="136885">
                  <c:v>-2.7837400000000002E-2</c:v>
                </c:pt>
                <c:pt idx="136886">
                  <c:v>-2.7812799999999999E-2</c:v>
                </c:pt>
                <c:pt idx="136887">
                  <c:v>-2.7754899999999999E-2</c:v>
                </c:pt>
                <c:pt idx="136888">
                  <c:v>-2.7663099999999999E-2</c:v>
                </c:pt>
                <c:pt idx="136889">
                  <c:v>-2.75368E-2</c:v>
                </c:pt>
                <c:pt idx="136890">
                  <c:v>-2.7375199999999999E-2</c:v>
                </c:pt>
                <c:pt idx="136891">
                  <c:v>-2.71781E-2</c:v>
                </c:pt>
                <c:pt idx="136892">
                  <c:v>-2.6944800000000001E-2</c:v>
                </c:pt>
                <c:pt idx="136893">
                  <c:v>-2.6675000000000001E-2</c:v>
                </c:pt>
                <c:pt idx="136894">
                  <c:v>-2.63684E-2</c:v>
                </c:pt>
                <c:pt idx="136895">
                  <c:v>-2.6024700000000001E-2</c:v>
                </c:pt>
                <c:pt idx="136896">
                  <c:v>-2.56435E-2</c:v>
                </c:pt>
                <c:pt idx="136897">
                  <c:v>-2.5224900000000001E-2</c:v>
                </c:pt>
                <c:pt idx="136898">
                  <c:v>-2.4768700000000001E-2</c:v>
                </c:pt>
                <c:pt idx="136899">
                  <c:v>-2.4274799999999999E-2</c:v>
                </c:pt>
                <c:pt idx="136900">
                  <c:v>-2.3743199999999999E-2</c:v>
                </c:pt>
                <c:pt idx="136901">
                  <c:v>-2.3174199999999999E-2</c:v>
                </c:pt>
                <c:pt idx="136902">
                  <c:v>-2.2567799999999999E-2</c:v>
                </c:pt>
                <c:pt idx="136903">
                  <c:v>-2.1924200000000001E-2</c:v>
                </c:pt>
                <c:pt idx="136904">
                  <c:v>-2.12438E-2</c:v>
                </c:pt>
                <c:pt idx="136905">
                  <c:v>-2.0526900000000001E-2</c:v>
                </c:pt>
                <c:pt idx="136906">
                  <c:v>-1.9773900000000001E-2</c:v>
                </c:pt>
                <c:pt idx="136907">
                  <c:v>-1.8985399999999999E-2</c:v>
                </c:pt>
                <c:pt idx="136908">
                  <c:v>-1.8161799999999999E-2</c:v>
                </c:pt>
                <c:pt idx="136909">
                  <c:v>-1.7303800000000001E-2</c:v>
                </c:pt>
                <c:pt idx="136910">
                  <c:v>-1.6412E-2</c:v>
                </c:pt>
                <c:pt idx="136911">
                  <c:v>-1.5487300000000001E-2</c:v>
                </c:pt>
                <c:pt idx="136912">
                  <c:v>-1.4530400000000001E-2</c:v>
                </c:pt>
                <c:pt idx="136913">
                  <c:v>-1.3542200000000001E-2</c:v>
                </c:pt>
                <c:pt idx="136914">
                  <c:v>-1.2523599999999999E-2</c:v>
                </c:pt>
                <c:pt idx="136915">
                  <c:v>-1.1475600000000001E-2</c:v>
                </c:pt>
                <c:pt idx="136916">
                  <c:v>-1.0399200000000001E-2</c:v>
                </c:pt>
                <c:pt idx="136917" formatCode="0.00E+00">
                  <c:v>-9.2956700000000007E-3</c:v>
                </c:pt>
                <c:pt idx="136918" formatCode="0.00E+00">
                  <c:v>-8.1660199999999995E-3</c:v>
                </c:pt>
                <c:pt idx="136919" formatCode="0.00E+00">
                  <c:v>-7.0115200000000003E-3</c:v>
                </c:pt>
                <c:pt idx="136920" formatCode="0.00E+00">
                  <c:v>-5.8334199999999998E-3</c:v>
                </c:pt>
                <c:pt idx="136921" formatCode="0.00E+00">
                  <c:v>-4.6330399999999997E-3</c:v>
                </c:pt>
                <c:pt idx="136922" formatCode="0.00E+00">
                  <c:v>-3.4117599999999998E-3</c:v>
                </c:pt>
                <c:pt idx="136923" formatCode="0.00E+00">
                  <c:v>-2.1709899999999998E-3</c:v>
                </c:pt>
                <c:pt idx="136924" formatCode="0.00E+00">
                  <c:v>-9.1218600000000005E-4</c:v>
                </c:pt>
                <c:pt idx="136925" formatCode="0.00E+00">
                  <c:v>3.6315000000000002E-4</c:v>
                </c:pt>
                <c:pt idx="136926" formatCode="0.00E+00">
                  <c:v>1.6534799999999999E-3</c:v>
                </c:pt>
                <c:pt idx="136927" formatCode="0.00E+00">
                  <c:v>2.95722E-3</c:v>
                </c:pt>
                <c:pt idx="136928" formatCode="0.00E+00">
                  <c:v>4.2727499999999996E-3</c:v>
                </c:pt>
                <c:pt idx="136929" formatCode="0.00E+00">
                  <c:v>5.5984299999999997E-3</c:v>
                </c:pt>
                <c:pt idx="136930" formatCode="0.00E+00">
                  <c:v>6.9325799999999998E-3</c:v>
                </c:pt>
                <c:pt idx="136931" formatCode="0.00E+00">
                  <c:v>8.2734799999999997E-3</c:v>
                </c:pt>
                <c:pt idx="136932" formatCode="0.00E+00">
                  <c:v>9.6194200000000001E-3</c:v>
                </c:pt>
                <c:pt idx="136933">
                  <c:v>1.09686E-2</c:v>
                </c:pt>
                <c:pt idx="136934">
                  <c:v>1.23193E-2</c:v>
                </c:pt>
                <c:pt idx="136935">
                  <c:v>1.36697E-2</c:v>
                </c:pt>
                <c:pt idx="136936">
                  <c:v>1.50181E-2</c:v>
                </c:pt>
                <c:pt idx="136937">
                  <c:v>1.6362499999999999E-2</c:v>
                </c:pt>
                <c:pt idx="136938">
                  <c:v>1.7701100000000001E-2</c:v>
                </c:pt>
                <c:pt idx="136939">
                  <c:v>1.9032199999999999E-2</c:v>
                </c:pt>
                <c:pt idx="136940">
                  <c:v>2.0353799999999998E-2</c:v>
                </c:pt>
                <c:pt idx="136941">
                  <c:v>2.1664200000000002E-2</c:v>
                </c:pt>
                <c:pt idx="136942">
                  <c:v>2.2961599999999999E-2</c:v>
                </c:pt>
                <c:pt idx="136943">
                  <c:v>2.4244000000000002E-2</c:v>
                </c:pt>
                <c:pt idx="136944">
                  <c:v>2.55097E-2</c:v>
                </c:pt>
                <c:pt idx="136945">
                  <c:v>2.67569E-2</c:v>
                </c:pt>
                <c:pt idx="136946">
                  <c:v>2.79838E-2</c:v>
                </c:pt>
                <c:pt idx="136947">
                  <c:v>2.9188700000000001E-2</c:v>
                </c:pt>
                <c:pt idx="136948">
                  <c:v>3.03696E-2</c:v>
                </c:pt>
                <c:pt idx="136949">
                  <c:v>3.15251E-2</c:v>
                </c:pt>
                <c:pt idx="136950">
                  <c:v>3.2653300000000003E-2</c:v>
                </c:pt>
                <c:pt idx="136951">
                  <c:v>3.3752600000000001E-2</c:v>
                </c:pt>
                <c:pt idx="136952">
                  <c:v>3.4821299999999999E-2</c:v>
                </c:pt>
                <c:pt idx="136953">
                  <c:v>3.5857899999999998E-2</c:v>
                </c:pt>
                <c:pt idx="136954">
                  <c:v>3.6860799999999999E-2</c:v>
                </c:pt>
                <c:pt idx="136955">
                  <c:v>3.7828399999999998E-2</c:v>
                </c:pt>
                <c:pt idx="136956">
                  <c:v>3.8759299999999997E-2</c:v>
                </c:pt>
                <c:pt idx="136957">
                  <c:v>3.9652100000000003E-2</c:v>
                </c:pt>
                <c:pt idx="136958">
                  <c:v>4.0505300000000001E-2</c:v>
                </c:pt>
                <c:pt idx="136959">
                  <c:v>4.1317699999999999E-2</c:v>
                </c:pt>
                <c:pt idx="136960">
                  <c:v>4.2087899999999998E-2</c:v>
                </c:pt>
                <c:pt idx="136961">
                  <c:v>4.2814699999999997E-2</c:v>
                </c:pt>
                <c:pt idx="136962">
                  <c:v>4.3497000000000001E-2</c:v>
                </c:pt>
                <c:pt idx="136963">
                  <c:v>4.4133600000000002E-2</c:v>
                </c:pt>
                <c:pt idx="136964">
                  <c:v>4.4723499999999999E-2</c:v>
                </c:pt>
                <c:pt idx="136965">
                  <c:v>4.5265600000000003E-2</c:v>
                </c:pt>
                <c:pt idx="136966">
                  <c:v>4.57592E-2</c:v>
                </c:pt>
                <c:pt idx="136967">
                  <c:v>4.62032E-2</c:v>
                </c:pt>
                <c:pt idx="136968">
                  <c:v>4.6597E-2</c:v>
                </c:pt>
                <c:pt idx="136969">
                  <c:v>4.6939799999999997E-2</c:v>
                </c:pt>
                <c:pt idx="136970">
                  <c:v>4.7230899999999999E-2</c:v>
                </c:pt>
                <c:pt idx="136971">
                  <c:v>4.7469699999999997E-2</c:v>
                </c:pt>
                <c:pt idx="136972">
                  <c:v>4.7655799999999998E-2</c:v>
                </c:pt>
                <c:pt idx="136973">
                  <c:v>4.7788700000000003E-2</c:v>
                </c:pt>
                <c:pt idx="136974">
                  <c:v>4.7868000000000001E-2</c:v>
                </c:pt>
                <c:pt idx="136975">
                  <c:v>4.7893499999999999E-2</c:v>
                </c:pt>
                <c:pt idx="136976">
                  <c:v>4.7864900000000002E-2</c:v>
                </c:pt>
                <c:pt idx="136977">
                  <c:v>4.7782100000000001E-2</c:v>
                </c:pt>
                <c:pt idx="136978">
                  <c:v>4.7645E-2</c:v>
                </c:pt>
                <c:pt idx="136979">
                  <c:v>4.7453700000000001E-2</c:v>
                </c:pt>
                <c:pt idx="136980">
                  <c:v>4.7208199999999999E-2</c:v>
                </c:pt>
                <c:pt idx="136981">
                  <c:v>4.6908699999999998E-2</c:v>
                </c:pt>
                <c:pt idx="136982">
                  <c:v>4.65555E-2</c:v>
                </c:pt>
                <c:pt idx="136983">
                  <c:v>4.6148799999999997E-2</c:v>
                </c:pt>
                <c:pt idx="136984">
                  <c:v>4.5689100000000003E-2</c:v>
                </c:pt>
                <c:pt idx="136985">
                  <c:v>4.51767E-2</c:v>
                </c:pt>
                <c:pt idx="136986">
                  <c:v>4.4612300000000001E-2</c:v>
                </c:pt>
                <c:pt idx="136987">
                  <c:v>4.3996500000000001E-2</c:v>
                </c:pt>
                <c:pt idx="136988">
                  <c:v>4.333E-2</c:v>
                </c:pt>
                <c:pt idx="136989">
                  <c:v>4.2613400000000003E-2</c:v>
                </c:pt>
                <c:pt idx="136990">
                  <c:v>4.1847700000000002E-2</c:v>
                </c:pt>
                <c:pt idx="136991">
                  <c:v>4.1033699999999999E-2</c:v>
                </c:pt>
                <c:pt idx="136992">
                  <c:v>4.0172399999999997E-2</c:v>
                </c:pt>
                <c:pt idx="136993">
                  <c:v>3.9264800000000002E-2</c:v>
                </c:pt>
                <c:pt idx="136994">
                  <c:v>3.8311999999999999E-2</c:v>
                </c:pt>
                <c:pt idx="136995">
                  <c:v>3.73152E-2</c:v>
                </c:pt>
                <c:pt idx="136996">
                  <c:v>3.6275500000000002E-2</c:v>
                </c:pt>
                <c:pt idx="136997">
                  <c:v>3.5194299999999998E-2</c:v>
                </c:pt>
                <c:pt idx="136998">
                  <c:v>3.4072900000000003E-2</c:v>
                </c:pt>
                <c:pt idx="136999">
                  <c:v>3.29126E-2</c:v>
                </c:pt>
                <c:pt idx="137000">
                  <c:v>3.1714899999999997E-2</c:v>
                </c:pt>
                <c:pt idx="137001">
                  <c:v>3.0481299999999999E-2</c:v>
                </c:pt>
                <c:pt idx="137002">
                  <c:v>2.92134E-2</c:v>
                </c:pt>
                <c:pt idx="137003">
                  <c:v>2.7912599999999999E-2</c:v>
                </c:pt>
                <c:pt idx="137004">
                  <c:v>2.6580699999999999E-2</c:v>
                </c:pt>
                <c:pt idx="137005">
                  <c:v>2.5219200000000001E-2</c:v>
                </c:pt>
                <c:pt idx="137006">
                  <c:v>2.383E-2</c:v>
                </c:pt>
                <c:pt idx="137007">
                  <c:v>2.2414699999999999E-2</c:v>
                </c:pt>
                <c:pt idx="137008">
                  <c:v>2.09751E-2</c:v>
                </c:pt>
                <c:pt idx="137009">
                  <c:v>1.9512999999999999E-2</c:v>
                </c:pt>
                <c:pt idx="137010">
                  <c:v>1.8030299999999999E-2</c:v>
                </c:pt>
                <c:pt idx="137011">
                  <c:v>1.65287E-2</c:v>
                </c:pt>
                <c:pt idx="137012">
                  <c:v>1.50102E-2</c:v>
                </c:pt>
                <c:pt idx="137013">
                  <c:v>1.3476699999999999E-2</c:v>
                </c:pt>
                <c:pt idx="137014">
                  <c:v>1.193E-2</c:v>
                </c:pt>
                <c:pt idx="137015">
                  <c:v>1.03721E-2</c:v>
                </c:pt>
                <c:pt idx="137016" formatCode="0.00E+00">
                  <c:v>8.8048999999999992E-3</c:v>
                </c:pt>
                <c:pt idx="137017" formatCode="0.00E+00">
                  <c:v>7.2303699999999999E-3</c:v>
                </c:pt>
                <c:pt idx="137018" formatCode="0.00E+00">
                  <c:v>5.6504299999999997E-3</c:v>
                </c:pt>
                <c:pt idx="137019" formatCode="0.00E+00">
                  <c:v>4.0670400000000001E-3</c:v>
                </c:pt>
                <c:pt idx="137020" formatCode="0.00E+00">
                  <c:v>2.48211E-3</c:v>
                </c:pt>
                <c:pt idx="137021" formatCode="0.00E+00">
                  <c:v>8.9760199999999995E-4</c:v>
                </c:pt>
                <c:pt idx="137022" formatCode="0.00E+00">
                  <c:v>-6.8457000000000001E-4</c:v>
                </c:pt>
                <c:pt idx="137023" formatCode="0.00E+00">
                  <c:v>-2.2624799999999999E-3</c:v>
                </c:pt>
                <c:pt idx="137024" formatCode="0.00E+00">
                  <c:v>-3.83424E-3</c:v>
                </c:pt>
                <c:pt idx="137025" formatCode="0.00E+00">
                  <c:v>-5.3979500000000003E-3</c:v>
                </c:pt>
                <c:pt idx="137026" formatCode="0.00E+00">
                  <c:v>-6.9517399999999997E-3</c:v>
                </c:pt>
                <c:pt idx="137027" formatCode="0.00E+00">
                  <c:v>-8.4937799999999994E-3</c:v>
                </c:pt>
                <c:pt idx="137028">
                  <c:v>-1.00222E-2</c:v>
                </c:pt>
                <c:pt idx="137029">
                  <c:v>-1.15353E-2</c:v>
                </c:pt>
                <c:pt idx="137030">
                  <c:v>-1.30312E-2</c:v>
                </c:pt>
                <c:pt idx="137031">
                  <c:v>-1.45083E-2</c:v>
                </c:pt>
                <c:pt idx="137032">
                  <c:v>-1.5964800000000001E-2</c:v>
                </c:pt>
                <c:pt idx="137033">
                  <c:v>-1.7399100000000001E-2</c:v>
                </c:pt>
                <c:pt idx="137034">
                  <c:v>-1.88095E-2</c:v>
                </c:pt>
                <c:pt idx="137035">
                  <c:v>-2.0194500000000001E-2</c:v>
                </c:pt>
                <c:pt idx="137036">
                  <c:v>-2.1552499999999999E-2</c:v>
                </c:pt>
                <c:pt idx="137037">
                  <c:v>-2.2882099999999999E-2</c:v>
                </c:pt>
                <c:pt idx="137038">
                  <c:v>-2.41818E-2</c:v>
                </c:pt>
                <c:pt idx="137039">
                  <c:v>-2.5450199999999999E-2</c:v>
                </c:pt>
                <c:pt idx="137040">
                  <c:v>-2.6686000000000001E-2</c:v>
                </c:pt>
                <c:pt idx="137041">
                  <c:v>-2.78879E-2</c:v>
                </c:pt>
                <c:pt idx="137042">
                  <c:v>-2.9054699999999999E-2</c:v>
                </c:pt>
                <c:pt idx="137043">
                  <c:v>-3.0185099999999999E-2</c:v>
                </c:pt>
                <c:pt idx="137044">
                  <c:v>-3.1278199999999999E-2</c:v>
                </c:pt>
                <c:pt idx="137045">
                  <c:v>-3.2332699999999999E-2</c:v>
                </c:pt>
                <c:pt idx="137046">
                  <c:v>-3.3347799999999997E-2</c:v>
                </c:pt>
                <c:pt idx="137047">
                  <c:v>-3.4322400000000003E-2</c:v>
                </c:pt>
                <c:pt idx="137048">
                  <c:v>-3.5255799999999997E-2</c:v>
                </c:pt>
                <c:pt idx="137049">
                  <c:v>-3.6147100000000001E-2</c:v>
                </c:pt>
                <c:pt idx="137050">
                  <c:v>-3.6995599999999997E-2</c:v>
                </c:pt>
                <c:pt idx="137051">
                  <c:v>-3.7800500000000001E-2</c:v>
                </c:pt>
                <c:pt idx="137052">
                  <c:v>-3.85613E-2</c:v>
                </c:pt>
                <c:pt idx="137053">
                  <c:v>-3.92775E-2</c:v>
                </c:pt>
                <c:pt idx="137054">
                  <c:v>-3.9948499999999998E-2</c:v>
                </c:pt>
                <c:pt idx="137055">
                  <c:v>-4.0573900000000003E-2</c:v>
                </c:pt>
                <c:pt idx="137056">
                  <c:v>-4.11534E-2</c:v>
                </c:pt>
                <c:pt idx="137057">
                  <c:v>-4.16867E-2</c:v>
                </c:pt>
                <c:pt idx="137058">
                  <c:v>-4.2173599999999999E-2</c:v>
                </c:pt>
                <c:pt idx="137059">
                  <c:v>-4.2613999999999999E-2</c:v>
                </c:pt>
                <c:pt idx="137060">
                  <c:v>-4.3007700000000003E-2</c:v>
                </c:pt>
                <c:pt idx="137061">
                  <c:v>-4.3354700000000003E-2</c:v>
                </c:pt>
                <c:pt idx="137062">
                  <c:v>-4.3655100000000002E-2</c:v>
                </c:pt>
                <c:pt idx="137063">
                  <c:v>-4.3908999999999997E-2</c:v>
                </c:pt>
                <c:pt idx="137064">
                  <c:v>-4.4116599999999999E-2</c:v>
                </c:pt>
                <c:pt idx="137065">
                  <c:v>-4.4277999999999998E-2</c:v>
                </c:pt>
                <c:pt idx="137066">
                  <c:v>-4.4393700000000001E-2</c:v>
                </c:pt>
                <c:pt idx="137067">
                  <c:v>-4.4463900000000001E-2</c:v>
                </c:pt>
                <c:pt idx="137068">
                  <c:v>-4.4489000000000001E-2</c:v>
                </c:pt>
                <c:pt idx="137069">
                  <c:v>-4.4469599999999998E-2</c:v>
                </c:pt>
                <c:pt idx="137070">
                  <c:v>-4.44062E-2</c:v>
                </c:pt>
                <c:pt idx="137071">
                  <c:v>-4.42993E-2</c:v>
                </c:pt>
                <c:pt idx="137072">
                  <c:v>-4.41497E-2</c:v>
                </c:pt>
                <c:pt idx="137073">
                  <c:v>-4.3957900000000001E-2</c:v>
                </c:pt>
                <c:pt idx="137074">
                  <c:v>-4.3724699999999998E-2</c:v>
                </c:pt>
                <c:pt idx="137075">
                  <c:v>-4.3450900000000001E-2</c:v>
                </c:pt>
                <c:pt idx="137076">
                  <c:v>-4.3137399999999999E-2</c:v>
                </c:pt>
                <c:pt idx="137077">
                  <c:v>-4.2784900000000001E-2</c:v>
                </c:pt>
                <c:pt idx="137078">
                  <c:v>-4.2394500000000002E-2</c:v>
                </c:pt>
                <c:pt idx="137079">
                  <c:v>-4.1967200000000003E-2</c:v>
                </c:pt>
                <c:pt idx="137080">
                  <c:v>-4.15038E-2</c:v>
                </c:pt>
                <c:pt idx="137081">
                  <c:v>-4.1005399999999997E-2</c:v>
                </c:pt>
                <c:pt idx="137082">
                  <c:v>-4.0473200000000001E-2</c:v>
                </c:pt>
                <c:pt idx="137083">
                  <c:v>-3.9908100000000002E-2</c:v>
                </c:pt>
                <c:pt idx="137084">
                  <c:v>-3.9311400000000003E-2</c:v>
                </c:pt>
                <c:pt idx="137085">
                  <c:v>-3.8684099999999999E-2</c:v>
                </c:pt>
                <c:pt idx="137086">
                  <c:v>-3.8027600000000002E-2</c:v>
                </c:pt>
                <c:pt idx="137087">
                  <c:v>-3.7342899999999998E-2</c:v>
                </c:pt>
                <c:pt idx="137088">
                  <c:v>-3.6631299999999999E-2</c:v>
                </c:pt>
                <c:pt idx="137089">
                  <c:v>-3.5894099999999998E-2</c:v>
                </c:pt>
                <c:pt idx="137090">
                  <c:v>-3.5132400000000001E-2</c:v>
                </c:pt>
                <c:pt idx="137091">
                  <c:v>-3.4347599999999999E-2</c:v>
                </c:pt>
                <c:pt idx="137092">
                  <c:v>-3.3541000000000001E-2</c:v>
                </c:pt>
                <c:pt idx="137093">
                  <c:v>-3.2713899999999997E-2</c:v>
                </c:pt>
                <c:pt idx="137094">
                  <c:v>-3.18675E-2</c:v>
                </c:pt>
                <c:pt idx="137095">
                  <c:v>-3.1003099999999999E-2</c:v>
                </c:pt>
                <c:pt idx="137096">
                  <c:v>-3.0121999999999999E-2</c:v>
                </c:pt>
                <c:pt idx="137097">
                  <c:v>-2.9225600000000001E-2</c:v>
                </c:pt>
                <c:pt idx="137098">
                  <c:v>-2.8315199999999999E-2</c:v>
                </c:pt>
                <c:pt idx="137099">
                  <c:v>-2.7392E-2</c:v>
                </c:pt>
                <c:pt idx="137100">
                  <c:v>-2.64572E-2</c:v>
                </c:pt>
                <c:pt idx="137101">
                  <c:v>-2.5512300000000002E-2</c:v>
                </c:pt>
                <c:pt idx="137102">
                  <c:v>-2.4558400000000001E-2</c:v>
                </c:pt>
                <c:pt idx="137103">
                  <c:v>-2.3596800000000001E-2</c:v>
                </c:pt>
                <c:pt idx="137104">
                  <c:v>-2.2628800000000001E-2</c:v>
                </c:pt>
                <c:pt idx="137105">
                  <c:v>-2.1655400000000002E-2</c:v>
                </c:pt>
                <c:pt idx="137106">
                  <c:v>-2.0677999999999998E-2</c:v>
                </c:pt>
                <c:pt idx="137107">
                  <c:v>-1.9697699999999999E-2</c:v>
                </c:pt>
                <c:pt idx="137108">
                  <c:v>-1.8715599999999999E-2</c:v>
                </c:pt>
                <c:pt idx="137109">
                  <c:v>-1.7732899999999999E-2</c:v>
                </c:pt>
                <c:pt idx="137110">
                  <c:v>-1.6750600000000001E-2</c:v>
                </c:pt>
                <c:pt idx="137111">
                  <c:v>-1.57699E-2</c:v>
                </c:pt>
                <c:pt idx="137112">
                  <c:v>-1.47917E-2</c:v>
                </c:pt>
                <c:pt idx="137113">
                  <c:v>-1.3816999999999999E-2</c:v>
                </c:pt>
                <c:pt idx="137114">
                  <c:v>-1.28468E-2</c:v>
                </c:pt>
                <c:pt idx="137115">
                  <c:v>-1.18821E-2</c:v>
                </c:pt>
                <c:pt idx="137116">
                  <c:v>-1.0923799999999999E-2</c:v>
                </c:pt>
                <c:pt idx="137117" formatCode="0.00E+00">
                  <c:v>-9.9726599999999995E-3</c:v>
                </c:pt>
                <c:pt idx="137118" formatCode="0.00E+00">
                  <c:v>-9.0295500000000008E-3</c:v>
                </c:pt>
                <c:pt idx="137119" formatCode="0.00E+00">
                  <c:v>-8.09526E-3</c:v>
                </c:pt>
                <c:pt idx="137120" formatCode="0.00E+00">
                  <c:v>-7.1705299999999996E-3</c:v>
                </c:pt>
                <c:pt idx="137121" formatCode="0.00E+00">
                  <c:v>-6.2560799999999998E-3</c:v>
                </c:pt>
                <c:pt idx="137122" formatCode="0.00E+00">
                  <c:v>-5.3525600000000001E-3</c:v>
                </c:pt>
                <c:pt idx="137123" formatCode="0.00E+00">
                  <c:v>-4.4605900000000004E-3</c:v>
                </c:pt>
                <c:pt idx="137124" formatCode="0.00E+00">
                  <c:v>-3.58077E-3</c:v>
                </c:pt>
                <c:pt idx="137125" formatCode="0.00E+00">
                  <c:v>-2.7136299999999999E-3</c:v>
                </c:pt>
                <c:pt idx="137126" formatCode="0.00E+00">
                  <c:v>-1.8596699999999999E-3</c:v>
                </c:pt>
                <c:pt idx="137127" formatCode="0.00E+00">
                  <c:v>-1.0193400000000001E-3</c:v>
                </c:pt>
                <c:pt idx="137128" formatCode="0.00E+00">
                  <c:v>-1.9305799999999999E-4</c:v>
                </c:pt>
                <c:pt idx="137129" formatCode="0.00E+00">
                  <c:v>6.1880400000000003E-4</c:v>
                </c:pt>
                <c:pt idx="137130" formatCode="0.00E+00">
                  <c:v>1.41592E-3</c:v>
                </c:pt>
                <c:pt idx="137131" formatCode="0.00E+00">
                  <c:v>2.1979999999999999E-3</c:v>
                </c:pt>
                <c:pt idx="137132" formatCode="0.00E+00">
                  <c:v>2.9648000000000001E-3</c:v>
                </c:pt>
                <c:pt idx="137133" formatCode="0.00E+00">
                  <c:v>3.7161199999999998E-3</c:v>
                </c:pt>
                <c:pt idx="137134" formatCode="0.00E+00">
                  <c:v>4.4517999999999997E-3</c:v>
                </c:pt>
                <c:pt idx="137135" formatCode="0.00E+00">
                  <c:v>5.1717100000000004E-3</c:v>
                </c:pt>
                <c:pt idx="137136" formatCode="0.00E+00">
                  <c:v>5.8757599999999998E-3</c:v>
                </c:pt>
                <c:pt idx="137137" formatCode="0.00E+00">
                  <c:v>6.5639100000000001E-3</c:v>
                </c:pt>
                <c:pt idx="137138" formatCode="0.00E+00">
                  <c:v>7.2361700000000001E-3</c:v>
                </c:pt>
                <c:pt idx="137139" formatCode="0.00E+00">
                  <c:v>7.89254E-3</c:v>
                </c:pt>
                <c:pt idx="137140" formatCode="0.00E+00">
                  <c:v>8.5331000000000001E-3</c:v>
                </c:pt>
                <c:pt idx="137141" formatCode="0.00E+00">
                  <c:v>9.1579599999999997E-3</c:v>
                </c:pt>
                <c:pt idx="137142" formatCode="0.00E+00">
                  <c:v>9.76723E-3</c:v>
                </c:pt>
                <c:pt idx="137143">
                  <c:v>1.03611E-2</c:v>
                </c:pt>
                <c:pt idx="137144">
                  <c:v>1.09397E-2</c:v>
                </c:pt>
                <c:pt idx="137145">
                  <c:v>1.15034E-2</c:v>
                </c:pt>
                <c:pt idx="137146">
                  <c:v>1.20523E-2</c:v>
                </c:pt>
                <c:pt idx="137147">
                  <c:v>1.25868E-2</c:v>
                </c:pt>
                <c:pt idx="137148">
                  <c:v>1.31071E-2</c:v>
                </c:pt>
                <c:pt idx="137149">
                  <c:v>1.36136E-2</c:v>
                </c:pt>
                <c:pt idx="137150">
                  <c:v>1.41067E-2</c:v>
                </c:pt>
                <c:pt idx="137151">
                  <c:v>1.45866E-2</c:v>
                </c:pt>
                <c:pt idx="137152">
                  <c:v>1.50539E-2</c:v>
                </c:pt>
                <c:pt idx="137153">
                  <c:v>1.55088E-2</c:v>
                </c:pt>
                <c:pt idx="137154">
                  <c:v>1.5951900000000001E-2</c:v>
                </c:pt>
                <c:pt idx="137155">
                  <c:v>1.6383499999999999E-2</c:v>
                </c:pt>
                <c:pt idx="137156">
                  <c:v>1.6804199999999998E-2</c:v>
                </c:pt>
                <c:pt idx="137157">
                  <c:v>1.7214299999999998E-2</c:v>
                </c:pt>
                <c:pt idx="137158">
                  <c:v>1.7614299999999999E-2</c:v>
                </c:pt>
                <c:pt idx="137159">
                  <c:v>1.8004800000000001E-2</c:v>
                </c:pt>
                <c:pt idx="137160">
                  <c:v>1.8386099999999999E-2</c:v>
                </c:pt>
                <c:pt idx="137161">
                  <c:v>1.87587E-2</c:v>
                </c:pt>
                <c:pt idx="137162">
                  <c:v>1.91232E-2</c:v>
                </c:pt>
                <c:pt idx="137163">
                  <c:v>1.9480000000000001E-2</c:v>
                </c:pt>
                <c:pt idx="137164">
                  <c:v>1.98295E-2</c:v>
                </c:pt>
                <c:pt idx="137165">
                  <c:v>2.0172300000000001E-2</c:v>
                </c:pt>
                <c:pt idx="137166">
                  <c:v>2.0508800000000001E-2</c:v>
                </c:pt>
                <c:pt idx="137167">
                  <c:v>2.0839400000000001E-2</c:v>
                </c:pt>
                <c:pt idx="137168">
                  <c:v>2.1164599999999999E-2</c:v>
                </c:pt>
                <c:pt idx="137169">
                  <c:v>2.1484799999999998E-2</c:v>
                </c:pt>
                <c:pt idx="137170">
                  <c:v>2.1800400000000001E-2</c:v>
                </c:pt>
                <c:pt idx="137171">
                  <c:v>2.2111800000000001E-2</c:v>
                </c:pt>
                <c:pt idx="137172">
                  <c:v>2.2419499999999998E-2</c:v>
                </c:pt>
                <c:pt idx="137173">
                  <c:v>2.2723699999999999E-2</c:v>
                </c:pt>
                <c:pt idx="137174">
                  <c:v>2.3024699999999999E-2</c:v>
                </c:pt>
                <c:pt idx="137175">
                  <c:v>2.3323E-2</c:v>
                </c:pt>
                <c:pt idx="137176">
                  <c:v>2.3618799999999999E-2</c:v>
                </c:pt>
                <c:pt idx="137177">
                  <c:v>2.39124E-2</c:v>
                </c:pt>
                <c:pt idx="137178">
                  <c:v>2.4204E-2</c:v>
                </c:pt>
                <c:pt idx="137179">
                  <c:v>2.44938E-2</c:v>
                </c:pt>
                <c:pt idx="137180">
                  <c:v>2.4782100000000001E-2</c:v>
                </c:pt>
                <c:pt idx="137181">
                  <c:v>2.5068900000000002E-2</c:v>
                </c:pt>
                <c:pt idx="137182">
                  <c:v>2.5354499999999999E-2</c:v>
                </c:pt>
                <c:pt idx="137183">
                  <c:v>2.5638899999999999E-2</c:v>
                </c:pt>
                <c:pt idx="137184">
                  <c:v>2.59221E-2</c:v>
                </c:pt>
                <c:pt idx="137185">
                  <c:v>2.62043E-2</c:v>
                </c:pt>
                <c:pt idx="137186">
                  <c:v>2.6485499999999999E-2</c:v>
                </c:pt>
                <c:pt idx="137187">
                  <c:v>2.6765500000000001E-2</c:v>
                </c:pt>
                <c:pt idx="137188">
                  <c:v>2.70443E-2</c:v>
                </c:pt>
                <c:pt idx="137189">
                  <c:v>2.73218E-2</c:v>
                </c:pt>
                <c:pt idx="137190">
                  <c:v>2.7598000000000001E-2</c:v>
                </c:pt>
                <c:pt idx="137191">
                  <c:v>2.7872500000000001E-2</c:v>
                </c:pt>
                <c:pt idx="137192">
                  <c:v>2.8145300000000002E-2</c:v>
                </c:pt>
                <c:pt idx="137193">
                  <c:v>2.8416E-2</c:v>
                </c:pt>
                <c:pt idx="137194">
                  <c:v>2.8684500000000002E-2</c:v>
                </c:pt>
                <c:pt idx="137195">
                  <c:v>2.8950300000000002E-2</c:v>
                </c:pt>
                <c:pt idx="137196">
                  <c:v>2.9213200000000002E-2</c:v>
                </c:pt>
                <c:pt idx="137197">
                  <c:v>2.9472700000000001E-2</c:v>
                </c:pt>
                <c:pt idx="137198">
                  <c:v>2.9728500000000001E-2</c:v>
                </c:pt>
                <c:pt idx="137199">
                  <c:v>2.9980099999999999E-2</c:v>
                </c:pt>
                <c:pt idx="137200">
                  <c:v>3.0227E-2</c:v>
                </c:pt>
                <c:pt idx="137201">
                  <c:v>3.0468800000000001E-2</c:v>
                </c:pt>
                <c:pt idx="137202">
                  <c:v>3.0704800000000001E-2</c:v>
                </c:pt>
                <c:pt idx="137203">
                  <c:v>3.09346E-2</c:v>
                </c:pt>
                <c:pt idx="137204">
                  <c:v>3.1157500000000001E-2</c:v>
                </c:pt>
                <c:pt idx="137205">
                  <c:v>3.1372799999999999E-2</c:v>
                </c:pt>
                <c:pt idx="137206">
                  <c:v>3.1579999999999997E-2</c:v>
                </c:pt>
                <c:pt idx="137207">
                  <c:v>3.1778399999999998E-2</c:v>
                </c:pt>
                <c:pt idx="137208">
                  <c:v>3.1967200000000001E-2</c:v>
                </c:pt>
                <c:pt idx="137209">
                  <c:v>3.2145800000000002E-2</c:v>
                </c:pt>
                <c:pt idx="137210">
                  <c:v>3.2313300000000003E-2</c:v>
                </c:pt>
                <c:pt idx="137211">
                  <c:v>3.2469100000000001E-2</c:v>
                </c:pt>
                <c:pt idx="137212">
                  <c:v>3.2612299999999997E-2</c:v>
                </c:pt>
                <c:pt idx="137213">
                  <c:v>3.2742199999999999E-2</c:v>
                </c:pt>
                <c:pt idx="137214">
                  <c:v>3.2857900000000002E-2</c:v>
                </c:pt>
                <c:pt idx="137215">
                  <c:v>3.2958599999999998E-2</c:v>
                </c:pt>
                <c:pt idx="137216">
                  <c:v>3.3043599999999999E-2</c:v>
                </c:pt>
                <c:pt idx="137217">
                  <c:v>3.3111799999999997E-2</c:v>
                </c:pt>
                <c:pt idx="137218">
                  <c:v>3.31626E-2</c:v>
                </c:pt>
                <c:pt idx="137219">
                  <c:v>3.3194899999999999E-2</c:v>
                </c:pt>
                <c:pt idx="137220">
                  <c:v>3.3208099999999997E-2</c:v>
                </c:pt>
                <c:pt idx="137221">
                  <c:v>3.32012E-2</c:v>
                </c:pt>
                <c:pt idx="137222">
                  <c:v>3.3173300000000003E-2</c:v>
                </c:pt>
                <c:pt idx="137223">
                  <c:v>3.3123699999999999E-2</c:v>
                </c:pt>
                <c:pt idx="137224">
                  <c:v>3.3051400000000002E-2</c:v>
                </c:pt>
                <c:pt idx="137225">
                  <c:v>3.2955699999999997E-2</c:v>
                </c:pt>
                <c:pt idx="137226">
                  <c:v>3.2835700000000002E-2</c:v>
                </c:pt>
                <c:pt idx="137227">
                  <c:v>3.26906E-2</c:v>
                </c:pt>
                <c:pt idx="137228">
                  <c:v>3.2519600000000003E-2</c:v>
                </c:pt>
                <c:pt idx="137229">
                  <c:v>3.2321900000000001E-2</c:v>
                </c:pt>
                <c:pt idx="137230">
                  <c:v>3.2096800000000002E-2</c:v>
                </c:pt>
                <c:pt idx="137231">
                  <c:v>3.1843499999999997E-2</c:v>
                </c:pt>
                <c:pt idx="137232">
                  <c:v>3.15613E-2</c:v>
                </c:pt>
                <c:pt idx="137233">
                  <c:v>3.1249599999999999E-2</c:v>
                </c:pt>
                <c:pt idx="137234">
                  <c:v>3.09076E-2</c:v>
                </c:pt>
                <c:pt idx="137235">
                  <c:v>3.0534700000000001E-2</c:v>
                </c:pt>
                <c:pt idx="137236">
                  <c:v>3.0130400000000002E-2</c:v>
                </c:pt>
                <c:pt idx="137237">
                  <c:v>2.9694100000000001E-2</c:v>
                </c:pt>
                <c:pt idx="137238">
                  <c:v>2.92252E-2</c:v>
                </c:pt>
                <c:pt idx="137239">
                  <c:v>2.87233E-2</c:v>
                </c:pt>
                <c:pt idx="137240">
                  <c:v>2.8187899999999998E-2</c:v>
                </c:pt>
                <c:pt idx="137241">
                  <c:v>2.76186E-2</c:v>
                </c:pt>
                <c:pt idx="137242">
                  <c:v>2.70151E-2</c:v>
                </c:pt>
                <c:pt idx="137243">
                  <c:v>2.6377000000000001E-2</c:v>
                </c:pt>
                <c:pt idx="137244">
                  <c:v>2.5704100000000001E-2</c:v>
                </c:pt>
                <c:pt idx="137245">
                  <c:v>2.49962E-2</c:v>
                </c:pt>
                <c:pt idx="137246">
                  <c:v>2.42531E-2</c:v>
                </c:pt>
                <c:pt idx="137247">
                  <c:v>2.3474700000000001E-2</c:v>
                </c:pt>
                <c:pt idx="137248">
                  <c:v>2.2660900000000001E-2</c:v>
                </c:pt>
                <c:pt idx="137249">
                  <c:v>2.1811799999999999E-2</c:v>
                </c:pt>
                <c:pt idx="137250">
                  <c:v>2.0927399999999999E-2</c:v>
                </c:pt>
                <c:pt idx="137251">
                  <c:v>2.00077E-2</c:v>
                </c:pt>
                <c:pt idx="137252">
                  <c:v>1.90531E-2</c:v>
                </c:pt>
                <c:pt idx="137253">
                  <c:v>1.8063599999999999E-2</c:v>
                </c:pt>
                <c:pt idx="137254">
                  <c:v>1.7039599999999998E-2</c:v>
                </c:pt>
                <c:pt idx="137255">
                  <c:v>1.5981499999999999E-2</c:v>
                </c:pt>
                <c:pt idx="137256">
                  <c:v>1.4889700000000001E-2</c:v>
                </c:pt>
                <c:pt idx="137257">
                  <c:v>1.3764500000000001E-2</c:v>
                </c:pt>
                <c:pt idx="137258">
                  <c:v>1.26067E-2</c:v>
                </c:pt>
                <c:pt idx="137259">
                  <c:v>1.14167E-2</c:v>
                </c:pt>
                <c:pt idx="137260">
                  <c:v>1.01952E-2</c:v>
                </c:pt>
                <c:pt idx="137261" formatCode="0.00E+00">
                  <c:v>8.9430299999999994E-3</c:v>
                </c:pt>
                <c:pt idx="137262" formatCode="0.00E+00">
                  <c:v>7.6608800000000001E-3</c:v>
                </c:pt>
                <c:pt idx="137263" formatCode="0.00E+00">
                  <c:v>6.3496300000000002E-3</c:v>
                </c:pt>
                <c:pt idx="137264" formatCode="0.00E+00">
                  <c:v>5.0101900000000003E-3</c:v>
                </c:pt>
                <c:pt idx="137265" formatCode="0.00E+00">
                  <c:v>3.6435399999999998E-3</c:v>
                </c:pt>
                <c:pt idx="137266" formatCode="0.00E+00">
                  <c:v>2.2507199999999999E-3</c:v>
                </c:pt>
                <c:pt idx="137267" formatCode="0.00E+00">
                  <c:v>8.3281499999999999E-4</c:v>
                </c:pt>
                <c:pt idx="137268" formatCode="0.00E+00">
                  <c:v>-6.0900799999999997E-4</c:v>
                </c:pt>
                <c:pt idx="137269" formatCode="0.00E+00">
                  <c:v>-2.0735300000000001E-3</c:v>
                </c:pt>
                <c:pt idx="137270" formatCode="0.00E+00">
                  <c:v>-3.5594899999999998E-3</c:v>
                </c:pt>
                <c:pt idx="137271" formatCode="0.00E+00">
                  <c:v>-5.0655400000000003E-3</c:v>
                </c:pt>
                <c:pt idx="137272" formatCode="0.00E+00">
                  <c:v>-6.5903000000000003E-3</c:v>
                </c:pt>
                <c:pt idx="137273" formatCode="0.00E+00">
                  <c:v>-8.1323200000000002E-3</c:v>
                </c:pt>
                <c:pt idx="137274" formatCode="0.00E+00">
                  <c:v>-9.6901299999999999E-3</c:v>
                </c:pt>
                <c:pt idx="137275">
                  <c:v>-1.12622E-2</c:v>
                </c:pt>
                <c:pt idx="137276">
                  <c:v>-1.28468E-2</c:v>
                </c:pt>
                <c:pt idx="137277">
                  <c:v>-1.44425E-2</c:v>
                </c:pt>
                <c:pt idx="137278">
                  <c:v>-1.60474E-2</c:v>
                </c:pt>
                <c:pt idx="137279">
                  <c:v>-1.7659999999999999E-2</c:v>
                </c:pt>
                <c:pt idx="137280">
                  <c:v>-1.9278300000000002E-2</c:v>
                </c:pt>
                <c:pt idx="137281">
                  <c:v>-2.0900599999999998E-2</c:v>
                </c:pt>
                <c:pt idx="137282">
                  <c:v>-2.2525E-2</c:v>
                </c:pt>
                <c:pt idx="137283">
                  <c:v>-2.41497E-2</c:v>
                </c:pt>
                <c:pt idx="137284">
                  <c:v>-2.5772699999999999E-2</c:v>
                </c:pt>
                <c:pt idx="137285">
                  <c:v>-2.7392199999999998E-2</c:v>
                </c:pt>
                <c:pt idx="137286">
                  <c:v>-2.9006000000000001E-2</c:v>
                </c:pt>
                <c:pt idx="137287">
                  <c:v>-3.0612199999999999E-2</c:v>
                </c:pt>
                <c:pt idx="137288">
                  <c:v>-3.2208899999999999E-2</c:v>
                </c:pt>
                <c:pt idx="137289">
                  <c:v>-3.3793900000000002E-2</c:v>
                </c:pt>
                <c:pt idx="137290">
                  <c:v>-3.5365199999999999E-2</c:v>
                </c:pt>
                <c:pt idx="137291">
                  <c:v>-3.6920700000000001E-2</c:v>
                </c:pt>
                <c:pt idx="137292">
                  <c:v>-3.8458399999999997E-2</c:v>
                </c:pt>
                <c:pt idx="137293">
                  <c:v>-3.9976200000000003E-2</c:v>
                </c:pt>
                <c:pt idx="137294">
                  <c:v>-4.1472000000000002E-2</c:v>
                </c:pt>
                <c:pt idx="137295">
                  <c:v>-4.2943700000000001E-2</c:v>
                </c:pt>
                <c:pt idx="137296">
                  <c:v>-4.4389199999999997E-2</c:v>
                </c:pt>
                <c:pt idx="137297">
                  <c:v>-4.58065E-2</c:v>
                </c:pt>
                <c:pt idx="137298">
                  <c:v>-4.7193499999999999E-2</c:v>
                </c:pt>
                <c:pt idx="137299">
                  <c:v>-4.8548099999999997E-2</c:v>
                </c:pt>
                <c:pt idx="137300">
                  <c:v>-4.9868299999999997E-2</c:v>
                </c:pt>
                <c:pt idx="137301">
                  <c:v>-5.1152099999999999E-2</c:v>
                </c:pt>
                <c:pt idx="137302">
                  <c:v>-5.23975E-2</c:v>
                </c:pt>
                <c:pt idx="137303">
                  <c:v>-5.3602499999999997E-2</c:v>
                </c:pt>
                <c:pt idx="137304">
                  <c:v>-5.47652E-2</c:v>
                </c:pt>
                <c:pt idx="137305">
                  <c:v>-5.5883599999999999E-2</c:v>
                </c:pt>
                <c:pt idx="137306">
                  <c:v>-5.6956E-2</c:v>
                </c:pt>
                <c:pt idx="137307">
                  <c:v>-5.7980400000000001E-2</c:v>
                </c:pt>
                <c:pt idx="137308">
                  <c:v>-5.8955100000000003E-2</c:v>
                </c:pt>
                <c:pt idx="137309">
                  <c:v>-5.9878300000000002E-2</c:v>
                </c:pt>
                <c:pt idx="137310">
                  <c:v>-6.0748400000000001E-2</c:v>
                </c:pt>
                <c:pt idx="137311">
                  <c:v>-6.1563600000000003E-2</c:v>
                </c:pt>
                <c:pt idx="137312">
                  <c:v>-6.2322500000000003E-2</c:v>
                </c:pt>
                <c:pt idx="137313">
                  <c:v>-6.3023399999999993E-2</c:v>
                </c:pt>
                <c:pt idx="137314">
                  <c:v>-6.3664899999999996E-2</c:v>
                </c:pt>
                <c:pt idx="137315">
                  <c:v>-6.4245700000000003E-2</c:v>
                </c:pt>
                <c:pt idx="137316">
                  <c:v>-6.4764199999999994E-2</c:v>
                </c:pt>
                <c:pt idx="137317">
                  <c:v>-6.5219299999999994E-2</c:v>
                </c:pt>
                <c:pt idx="137318">
                  <c:v>-6.5609799999999996E-2</c:v>
                </c:pt>
                <c:pt idx="137319">
                  <c:v>-6.5934499999999993E-2</c:v>
                </c:pt>
                <c:pt idx="137320">
                  <c:v>-6.6192399999999998E-2</c:v>
                </c:pt>
                <c:pt idx="137321">
                  <c:v>-6.6382399999999994E-2</c:v>
                </c:pt>
                <c:pt idx="137322">
                  <c:v>-6.6503800000000002E-2</c:v>
                </c:pt>
                <c:pt idx="137323">
                  <c:v>-6.6555699999999995E-2</c:v>
                </c:pt>
                <c:pt idx="137324">
                  <c:v>-6.6537299999999994E-2</c:v>
                </c:pt>
                <c:pt idx="137325">
                  <c:v>-6.6448099999999996E-2</c:v>
                </c:pt>
                <c:pt idx="137326">
                  <c:v>-6.6287299999999993E-2</c:v>
                </c:pt>
                <c:pt idx="137327">
                  <c:v>-6.6054699999999994E-2</c:v>
                </c:pt>
                <c:pt idx="137328">
                  <c:v>-6.5749799999999997E-2</c:v>
                </c:pt>
                <c:pt idx="137329">
                  <c:v>-6.5372299999999994E-2</c:v>
                </c:pt>
                <c:pt idx="137330">
                  <c:v>-6.4922099999999996E-2</c:v>
                </c:pt>
                <c:pt idx="137331">
                  <c:v>-6.4398899999999995E-2</c:v>
                </c:pt>
                <c:pt idx="137332">
                  <c:v>-6.3802999999999999E-2</c:v>
                </c:pt>
                <c:pt idx="137333">
                  <c:v>-6.3134200000000001E-2</c:v>
                </c:pt>
                <c:pt idx="137334">
                  <c:v>-6.2392900000000001E-2</c:v>
                </c:pt>
                <c:pt idx="137335">
                  <c:v>-6.1579200000000001E-2</c:v>
                </c:pt>
                <c:pt idx="137336">
                  <c:v>-6.0693700000000003E-2</c:v>
                </c:pt>
                <c:pt idx="137337">
                  <c:v>-5.9736699999999997E-2</c:v>
                </c:pt>
                <c:pt idx="137338">
                  <c:v>-5.8708900000000001E-2</c:v>
                </c:pt>
                <c:pt idx="137339">
                  <c:v>-5.76109E-2</c:v>
                </c:pt>
                <c:pt idx="137340">
                  <c:v>-5.6443500000000001E-2</c:v>
                </c:pt>
                <c:pt idx="137341">
                  <c:v>-5.5207600000000003E-2</c:v>
                </c:pt>
                <c:pt idx="137342">
                  <c:v>-5.3904100000000003E-2</c:v>
                </c:pt>
                <c:pt idx="137343">
                  <c:v>-5.2534200000000003E-2</c:v>
                </c:pt>
                <c:pt idx="137344">
                  <c:v>-5.1098900000000003E-2</c:v>
                </c:pt>
                <c:pt idx="137345">
                  <c:v>-4.9599499999999998E-2</c:v>
                </c:pt>
                <c:pt idx="137346">
                  <c:v>-4.8037299999999998E-2</c:v>
                </c:pt>
                <c:pt idx="137347">
                  <c:v>-4.6413900000000001E-2</c:v>
                </c:pt>
                <c:pt idx="137348">
                  <c:v>-4.4730600000000002E-2</c:v>
                </c:pt>
                <c:pt idx="137349">
                  <c:v>-4.2989199999999998E-2</c:v>
                </c:pt>
                <c:pt idx="137350">
                  <c:v>-4.11913E-2</c:v>
                </c:pt>
                <c:pt idx="137351">
                  <c:v>-3.93388E-2</c:v>
                </c:pt>
                <c:pt idx="137352">
                  <c:v>-3.7433300000000003E-2</c:v>
                </c:pt>
                <c:pt idx="137353">
                  <c:v>-3.5477099999999998E-2</c:v>
                </c:pt>
                <c:pt idx="137354">
                  <c:v>-3.3471899999999999E-2</c:v>
                </c:pt>
                <c:pt idx="137355">
                  <c:v>-3.1419999999999997E-2</c:v>
                </c:pt>
                <c:pt idx="137356">
                  <c:v>-2.9323499999999999E-2</c:v>
                </c:pt>
                <c:pt idx="137357">
                  <c:v>-2.7184699999999999E-2</c:v>
                </c:pt>
                <c:pt idx="137358">
                  <c:v>-2.5005800000000002E-2</c:v>
                </c:pt>
                <c:pt idx="137359">
                  <c:v>-2.2789199999999999E-2</c:v>
                </c:pt>
                <c:pt idx="137360">
                  <c:v>-2.05375E-2</c:v>
                </c:pt>
                <c:pt idx="137361">
                  <c:v>-1.8252999999999998E-2</c:v>
                </c:pt>
                <c:pt idx="137362">
                  <c:v>-1.5938299999999999E-2</c:v>
                </c:pt>
                <c:pt idx="137363">
                  <c:v>-1.3596E-2</c:v>
                </c:pt>
                <c:pt idx="137364">
                  <c:v>-1.1228800000000001E-2</c:v>
                </c:pt>
                <c:pt idx="137365" formatCode="0.00E+00">
                  <c:v>-8.8393699999999992E-3</c:v>
                </c:pt>
                <c:pt idx="137366" formatCode="0.00E+00">
                  <c:v>-6.4304399999999999E-3</c:v>
                </c:pt>
                <c:pt idx="137367" formatCode="0.00E+00">
                  <c:v>-4.0047800000000003E-3</c:v>
                </c:pt>
                <c:pt idx="137368" formatCode="0.00E+00">
                  <c:v>-1.56521E-3</c:v>
                </c:pt>
                <c:pt idx="137369" formatCode="0.00E+00">
                  <c:v>8.85445E-4</c:v>
                </c:pt>
                <c:pt idx="137370" formatCode="0.00E+00">
                  <c:v>3.3443100000000001E-3</c:v>
                </c:pt>
                <c:pt idx="137371" formatCode="0.00E+00">
                  <c:v>5.8085000000000003E-3</c:v>
                </c:pt>
                <c:pt idx="137372" formatCode="0.00E+00">
                  <c:v>8.2751100000000005E-3</c:v>
                </c:pt>
                <c:pt idx="137373">
                  <c:v>1.0741199999999999E-2</c:v>
                </c:pt>
                <c:pt idx="137374">
                  <c:v>1.3203899999999999E-2</c:v>
                </c:pt>
                <c:pt idx="137375">
                  <c:v>1.5660199999999999E-2</c:v>
                </c:pt>
                <c:pt idx="137376">
                  <c:v>1.81072E-2</c:v>
                </c:pt>
                <c:pt idx="137377">
                  <c:v>2.0541899999999998E-2</c:v>
                </c:pt>
                <c:pt idx="137378">
                  <c:v>2.2961499999999999E-2</c:v>
                </c:pt>
                <c:pt idx="137379">
                  <c:v>2.5362900000000001E-2</c:v>
                </c:pt>
                <c:pt idx="137380">
                  <c:v>2.7743299999999999E-2</c:v>
                </c:pt>
                <c:pt idx="137381">
                  <c:v>3.0099799999999999E-2</c:v>
                </c:pt>
                <c:pt idx="137382">
                  <c:v>3.2429600000000003E-2</c:v>
                </c:pt>
                <c:pt idx="137383">
                  <c:v>3.4729700000000002E-2</c:v>
                </c:pt>
                <c:pt idx="137384">
                  <c:v>3.69974E-2</c:v>
                </c:pt>
                <c:pt idx="137385">
                  <c:v>3.9229899999999998E-2</c:v>
                </c:pt>
                <c:pt idx="137386">
                  <c:v>4.14244E-2</c:v>
                </c:pt>
                <c:pt idx="137387">
                  <c:v>4.35783E-2</c:v>
                </c:pt>
                <c:pt idx="137388">
                  <c:v>4.5688899999999998E-2</c:v>
                </c:pt>
                <c:pt idx="137389">
                  <c:v>4.77536E-2</c:v>
                </c:pt>
                <c:pt idx="137390">
                  <c:v>4.9769800000000003E-2</c:v>
                </c:pt>
                <c:pt idx="137391">
                  <c:v>5.1735099999999999E-2</c:v>
                </c:pt>
                <c:pt idx="137392">
                  <c:v>5.3647E-2</c:v>
                </c:pt>
                <c:pt idx="137393">
                  <c:v>5.55031E-2</c:v>
                </c:pt>
                <c:pt idx="137394">
                  <c:v>5.7301299999999999E-2</c:v>
                </c:pt>
                <c:pt idx="137395">
                  <c:v>5.9039099999999997E-2</c:v>
                </c:pt>
                <c:pt idx="137396">
                  <c:v>6.0714600000000001E-2</c:v>
                </c:pt>
                <c:pt idx="137397">
                  <c:v>6.2325499999999999E-2</c:v>
                </c:pt>
                <c:pt idx="137398">
                  <c:v>6.3869999999999996E-2</c:v>
                </c:pt>
                <c:pt idx="137399">
                  <c:v>6.5346100000000004E-2</c:v>
                </c:pt>
                <c:pt idx="137400">
                  <c:v>6.6751900000000003E-2</c:v>
                </c:pt>
                <c:pt idx="137401">
                  <c:v>6.8085699999999999E-2</c:v>
                </c:pt>
                <c:pt idx="137402">
                  <c:v>6.9346000000000005E-2</c:v>
                </c:pt>
                <c:pt idx="137403">
                  <c:v>7.0530999999999996E-2</c:v>
                </c:pt>
                <c:pt idx="137404">
                  <c:v>7.1639499999999995E-2</c:v>
                </c:pt>
                <c:pt idx="137405">
                  <c:v>7.2669899999999996E-2</c:v>
                </c:pt>
                <c:pt idx="137406">
                  <c:v>7.3621099999999995E-2</c:v>
                </c:pt>
                <c:pt idx="137407">
                  <c:v>7.44919E-2</c:v>
                </c:pt>
                <c:pt idx="137408">
                  <c:v>7.5281299999999995E-2</c:v>
                </c:pt>
                <c:pt idx="137409">
                  <c:v>7.5988200000000006E-2</c:v>
                </c:pt>
                <c:pt idx="137410">
                  <c:v>7.6611899999999997E-2</c:v>
                </c:pt>
                <c:pt idx="137411">
                  <c:v>7.7151499999999998E-2</c:v>
                </c:pt>
                <c:pt idx="137412">
                  <c:v>7.7606599999999998E-2</c:v>
                </c:pt>
                <c:pt idx="137413">
                  <c:v>7.7976500000000004E-2</c:v>
                </c:pt>
                <c:pt idx="137414">
                  <c:v>7.8260899999999994E-2</c:v>
                </c:pt>
                <c:pt idx="137415">
                  <c:v>7.8459399999999999E-2</c:v>
                </c:pt>
                <c:pt idx="137416">
                  <c:v>7.85719E-2</c:v>
                </c:pt>
                <c:pt idx="137417">
                  <c:v>7.8598299999999996E-2</c:v>
                </c:pt>
                <c:pt idx="137418">
                  <c:v>7.8538700000000003E-2</c:v>
                </c:pt>
                <c:pt idx="137419">
                  <c:v>7.8393099999999993E-2</c:v>
                </c:pt>
                <c:pt idx="137420">
                  <c:v>7.8161800000000003E-2</c:v>
                </c:pt>
                <c:pt idx="137421">
                  <c:v>7.7845300000000006E-2</c:v>
                </c:pt>
                <c:pt idx="137422">
                  <c:v>7.7443899999999996E-2</c:v>
                </c:pt>
                <c:pt idx="137423">
                  <c:v>7.6958299999999993E-2</c:v>
                </c:pt>
                <c:pt idx="137424">
                  <c:v>7.6389200000000004E-2</c:v>
                </c:pt>
                <c:pt idx="137425">
                  <c:v>7.5737399999999996E-2</c:v>
                </c:pt>
                <c:pt idx="137426">
                  <c:v>7.5003700000000006E-2</c:v>
                </c:pt>
                <c:pt idx="137427">
                  <c:v>7.41893E-2</c:v>
                </c:pt>
                <c:pt idx="137428">
                  <c:v>7.3295100000000002E-2</c:v>
                </c:pt>
                <c:pt idx="137429">
                  <c:v>7.2322499999999998E-2</c:v>
                </c:pt>
                <c:pt idx="137430">
                  <c:v>7.1272799999999997E-2</c:v>
                </c:pt>
                <c:pt idx="137431">
                  <c:v>7.0147299999999996E-2</c:v>
                </c:pt>
                <c:pt idx="137432">
                  <c:v>6.8947700000000001E-2</c:v>
                </c:pt>
                <c:pt idx="137433">
                  <c:v>6.7675399999999997E-2</c:v>
                </c:pt>
                <c:pt idx="137434">
                  <c:v>6.6332199999999994E-2</c:v>
                </c:pt>
                <c:pt idx="137435">
                  <c:v>6.4919900000000003E-2</c:v>
                </c:pt>
                <c:pt idx="137436">
                  <c:v>6.3440399999999994E-2</c:v>
                </c:pt>
                <c:pt idx="137437">
                  <c:v>6.1895600000000002E-2</c:v>
                </c:pt>
                <c:pt idx="137438">
                  <c:v>6.0287500000000001E-2</c:v>
                </c:pt>
                <c:pt idx="137439">
                  <c:v>5.8618200000000002E-2</c:v>
                </c:pt>
                <c:pt idx="137440">
                  <c:v>5.6890000000000003E-2</c:v>
                </c:pt>
                <c:pt idx="137441">
                  <c:v>5.5105099999999997E-2</c:v>
                </c:pt>
                <c:pt idx="137442">
                  <c:v>5.3265699999999999E-2</c:v>
                </c:pt>
                <c:pt idx="137443">
                  <c:v>5.1374400000000001E-2</c:v>
                </c:pt>
                <c:pt idx="137444">
                  <c:v>4.9433499999999998E-2</c:v>
                </c:pt>
                <c:pt idx="137445">
                  <c:v>4.7445599999999997E-2</c:v>
                </c:pt>
                <c:pt idx="137446">
                  <c:v>4.5413200000000001E-2</c:v>
                </c:pt>
                <c:pt idx="137447">
                  <c:v>4.33389E-2</c:v>
                </c:pt>
                <c:pt idx="137448">
                  <c:v>4.1225299999999999E-2</c:v>
                </c:pt>
                <c:pt idx="137449">
                  <c:v>3.9075199999999997E-2</c:v>
                </c:pt>
                <c:pt idx="137450">
                  <c:v>3.6891300000000002E-2</c:v>
                </c:pt>
                <c:pt idx="137451">
                  <c:v>3.4676400000000003E-2</c:v>
                </c:pt>
                <c:pt idx="137452">
                  <c:v>3.2433099999999999E-2</c:v>
                </c:pt>
                <c:pt idx="137453">
                  <c:v>3.01645E-2</c:v>
                </c:pt>
                <c:pt idx="137454">
                  <c:v>2.7873200000000001E-2</c:v>
                </c:pt>
                <c:pt idx="137455">
                  <c:v>2.55622E-2</c:v>
                </c:pt>
                <c:pt idx="137456">
                  <c:v>2.3234299999999999E-2</c:v>
                </c:pt>
                <c:pt idx="137457">
                  <c:v>2.0892399999999998E-2</c:v>
                </c:pt>
                <c:pt idx="137458">
                  <c:v>1.85395E-2</c:v>
                </c:pt>
                <c:pt idx="137459">
                  <c:v>1.61783E-2</c:v>
                </c:pt>
                <c:pt idx="137460">
                  <c:v>1.38117E-2</c:v>
                </c:pt>
                <c:pt idx="137461">
                  <c:v>1.14427E-2</c:v>
                </c:pt>
                <c:pt idx="137462" formatCode="0.00E+00">
                  <c:v>9.0741299999999997E-3</c:v>
                </c:pt>
                <c:pt idx="137463" formatCode="0.00E+00">
                  <c:v>6.7087800000000001E-3</c:v>
                </c:pt>
                <c:pt idx="137464" formatCode="0.00E+00">
                  <c:v>4.3495199999999999E-3</c:v>
                </c:pt>
                <c:pt idx="137465" formatCode="0.00E+00">
                  <c:v>1.9991399999999999E-3</c:v>
                </c:pt>
                <c:pt idx="137466" formatCode="0.00E+00">
                  <c:v>-3.39575E-4</c:v>
                </c:pt>
                <c:pt idx="137467" formatCode="0.00E+00">
                  <c:v>-2.66388E-3</c:v>
                </c:pt>
                <c:pt idx="137468" formatCode="0.00E+00">
                  <c:v>-4.9710600000000002E-3</c:v>
                </c:pt>
                <c:pt idx="137469" formatCode="0.00E+00">
                  <c:v>-7.2584499999999996E-3</c:v>
                </c:pt>
                <c:pt idx="137470" formatCode="0.00E+00">
                  <c:v>-9.5233999999999996E-3</c:v>
                </c:pt>
                <c:pt idx="137471">
                  <c:v>-1.1763300000000001E-2</c:v>
                </c:pt>
                <c:pt idx="137472">
                  <c:v>-1.3975700000000001E-2</c:v>
                </c:pt>
                <c:pt idx="137473">
                  <c:v>-1.6158100000000002E-2</c:v>
                </c:pt>
                <c:pt idx="137474">
                  <c:v>-1.8308000000000001E-2</c:v>
                </c:pt>
                <c:pt idx="137475">
                  <c:v>-2.04231E-2</c:v>
                </c:pt>
                <c:pt idx="137476">
                  <c:v>-2.2501E-2</c:v>
                </c:pt>
                <c:pt idx="137477">
                  <c:v>-2.4539600000000002E-2</c:v>
                </c:pt>
                <c:pt idx="137478">
                  <c:v>-2.65366E-2</c:v>
                </c:pt>
                <c:pt idx="137479">
                  <c:v>-2.8490000000000001E-2</c:v>
                </c:pt>
                <c:pt idx="137480">
                  <c:v>-3.03977E-2</c:v>
                </c:pt>
                <c:pt idx="137481">
                  <c:v>-3.2257800000000003E-2</c:v>
                </c:pt>
                <c:pt idx="137482">
                  <c:v>-3.4068399999999999E-2</c:v>
                </c:pt>
                <c:pt idx="137483">
                  <c:v>-3.5827699999999997E-2</c:v>
                </c:pt>
                <c:pt idx="137484">
                  <c:v>-3.7534100000000001E-2</c:v>
                </c:pt>
                <c:pt idx="137485">
                  <c:v>-3.91858E-2</c:v>
                </c:pt>
                <c:pt idx="137486">
                  <c:v>-4.0781299999999999E-2</c:v>
                </c:pt>
                <c:pt idx="137487">
                  <c:v>-4.2319299999999997E-2</c:v>
                </c:pt>
                <c:pt idx="137488">
                  <c:v>-4.3798299999999998E-2</c:v>
                </c:pt>
                <c:pt idx="137489">
                  <c:v>-4.5217E-2</c:v>
                </c:pt>
                <c:pt idx="137490">
                  <c:v>-4.6574400000000002E-2</c:v>
                </c:pt>
                <c:pt idx="137491">
                  <c:v>-4.7869299999999997E-2</c:v>
                </c:pt>
                <c:pt idx="137492">
                  <c:v>-4.9100699999999997E-2</c:v>
                </c:pt>
                <c:pt idx="137493">
                  <c:v>-5.0267800000000001E-2</c:v>
                </c:pt>
                <c:pt idx="137494">
                  <c:v>-5.1369699999999997E-2</c:v>
                </c:pt>
                <c:pt idx="137495">
                  <c:v>-5.24057E-2</c:v>
                </c:pt>
                <c:pt idx="137496">
                  <c:v>-5.3375300000000001E-2</c:v>
                </c:pt>
                <c:pt idx="137497">
                  <c:v>-5.4278E-2</c:v>
                </c:pt>
                <c:pt idx="137498">
                  <c:v>-5.5113299999999997E-2</c:v>
                </c:pt>
                <c:pt idx="137499">
                  <c:v>-5.5880899999999997E-2</c:v>
                </c:pt>
                <c:pt idx="137500">
                  <c:v>-5.6580600000000002E-2</c:v>
                </c:pt>
                <c:pt idx="137501">
                  <c:v>-5.7212300000000001E-2</c:v>
                </c:pt>
                <c:pt idx="137502">
                  <c:v>-5.7776000000000001E-2</c:v>
                </c:pt>
                <c:pt idx="137503">
                  <c:v>-5.8271700000000003E-2</c:v>
                </c:pt>
                <c:pt idx="137504">
                  <c:v>-5.8699599999999998E-2</c:v>
                </c:pt>
                <c:pt idx="137505">
                  <c:v>-5.9060000000000001E-2</c:v>
                </c:pt>
                <c:pt idx="137506">
                  <c:v>-5.9353200000000002E-2</c:v>
                </c:pt>
                <c:pt idx="137507">
                  <c:v>-5.9579699999999999E-2</c:v>
                </c:pt>
                <c:pt idx="137508">
                  <c:v>-5.9739899999999999E-2</c:v>
                </c:pt>
                <c:pt idx="137509">
                  <c:v>-5.9834600000000002E-2</c:v>
                </c:pt>
                <c:pt idx="137510">
                  <c:v>-5.9864399999999998E-2</c:v>
                </c:pt>
                <c:pt idx="137511">
                  <c:v>-5.9830000000000001E-2</c:v>
                </c:pt>
                <c:pt idx="137512">
                  <c:v>-5.9732399999999998E-2</c:v>
                </c:pt>
                <c:pt idx="137513">
                  <c:v>-5.9572600000000003E-2</c:v>
                </c:pt>
                <c:pt idx="137514">
                  <c:v>-5.9351399999999999E-2</c:v>
                </c:pt>
                <c:pt idx="137515">
                  <c:v>-5.90701E-2</c:v>
                </c:pt>
                <c:pt idx="137516">
                  <c:v>-5.8729799999999999E-2</c:v>
                </c:pt>
                <c:pt idx="137517">
                  <c:v>-5.8331800000000003E-2</c:v>
                </c:pt>
                <c:pt idx="137518">
                  <c:v>-5.7877199999999997E-2</c:v>
                </c:pt>
                <c:pt idx="137519">
                  <c:v>-5.7367700000000001E-2</c:v>
                </c:pt>
                <c:pt idx="137520">
                  <c:v>-5.6804500000000001E-2</c:v>
                </c:pt>
                <c:pt idx="137521">
                  <c:v>-5.6189099999999999E-2</c:v>
                </c:pt>
                <c:pt idx="137522">
                  <c:v>-5.5523200000000002E-2</c:v>
                </c:pt>
                <c:pt idx="137523">
                  <c:v>-5.4808299999999997E-2</c:v>
                </c:pt>
                <c:pt idx="137524">
                  <c:v>-5.4045999999999997E-2</c:v>
                </c:pt>
                <c:pt idx="137525">
                  <c:v>-5.3238099999999997E-2</c:v>
                </c:pt>
                <c:pt idx="137526">
                  <c:v>-5.23864E-2</c:v>
                </c:pt>
                <c:pt idx="137527">
                  <c:v>-5.1492499999999997E-2</c:v>
                </c:pt>
                <c:pt idx="137528">
                  <c:v>-5.05583E-2</c:v>
                </c:pt>
                <c:pt idx="137529">
                  <c:v>-4.9585799999999999E-2</c:v>
                </c:pt>
                <c:pt idx="137530">
                  <c:v>-4.8576599999999998E-2</c:v>
                </c:pt>
                <c:pt idx="137531">
                  <c:v>-4.7532900000000003E-2</c:v>
                </c:pt>
                <c:pt idx="137532">
                  <c:v>-4.6456499999999998E-2</c:v>
                </c:pt>
                <c:pt idx="137533">
                  <c:v>-4.5349300000000002E-2</c:v>
                </c:pt>
                <c:pt idx="137534">
                  <c:v>-4.4213299999999997E-2</c:v>
                </c:pt>
                <c:pt idx="137535">
                  <c:v>-4.3050600000000001E-2</c:v>
                </c:pt>
                <c:pt idx="137536">
                  <c:v>-4.18631E-2</c:v>
                </c:pt>
                <c:pt idx="137537">
                  <c:v>-4.0652800000000003E-2</c:v>
                </c:pt>
                <c:pt idx="137538">
                  <c:v>-3.9421699999999997E-2</c:v>
                </c:pt>
                <c:pt idx="137539">
                  <c:v>-3.8171799999999999E-2</c:v>
                </c:pt>
                <c:pt idx="137540">
                  <c:v>-3.6905100000000003E-2</c:v>
                </c:pt>
                <c:pt idx="137541">
                  <c:v>-3.5623599999999998E-2</c:v>
                </c:pt>
                <c:pt idx="137542">
                  <c:v>-3.43293E-2</c:v>
                </c:pt>
                <c:pt idx="137543">
                  <c:v>-3.3024199999999997E-2</c:v>
                </c:pt>
                <c:pt idx="137544">
                  <c:v>-3.1710099999999998E-2</c:v>
                </c:pt>
                <c:pt idx="137545">
                  <c:v>-3.0389099999999999E-2</c:v>
                </c:pt>
                <c:pt idx="137546">
                  <c:v>-2.9062999999999999E-2</c:v>
                </c:pt>
                <c:pt idx="137547">
                  <c:v>-2.7733600000000001E-2</c:v>
                </c:pt>
                <c:pt idx="137548">
                  <c:v>-2.6402999999999999E-2</c:v>
                </c:pt>
                <c:pt idx="137549">
                  <c:v>-2.5072799999999999E-2</c:v>
                </c:pt>
                <c:pt idx="137550">
                  <c:v>-2.37448E-2</c:v>
                </c:pt>
                <c:pt idx="137551">
                  <c:v>-2.2420900000000001E-2</c:v>
                </c:pt>
                <c:pt idx="137552">
                  <c:v>-2.1102599999999999E-2</c:v>
                </c:pt>
                <c:pt idx="137553">
                  <c:v>-1.9791699999999999E-2</c:v>
                </c:pt>
                <c:pt idx="137554">
                  <c:v>-1.8489700000000001E-2</c:v>
                </c:pt>
                <c:pt idx="137555">
                  <c:v>-1.71983E-2</c:v>
                </c:pt>
                <c:pt idx="137556">
                  <c:v>-1.5918999999999999E-2</c:v>
                </c:pt>
                <c:pt idx="137557">
                  <c:v>-1.46531E-2</c:v>
                </c:pt>
                <c:pt idx="137558">
                  <c:v>-1.3402300000000001E-2</c:v>
                </c:pt>
                <c:pt idx="137559">
                  <c:v>-1.2167600000000001E-2</c:v>
                </c:pt>
                <c:pt idx="137560">
                  <c:v>-1.09506E-2</c:v>
                </c:pt>
                <c:pt idx="137561" formatCode="0.00E+00">
                  <c:v>-9.7524499999999993E-3</c:v>
                </c:pt>
                <c:pt idx="137562" formatCode="0.00E+00">
                  <c:v>-8.5742800000000001E-3</c:v>
                </c:pt>
                <c:pt idx="137563" formatCode="0.00E+00">
                  <c:v>-7.4172300000000004E-3</c:v>
                </c:pt>
                <c:pt idx="137564" formatCode="0.00E+00">
                  <c:v>-6.2823699999999998E-3</c:v>
                </c:pt>
                <c:pt idx="137565" formatCode="0.00E+00">
                  <c:v>-5.1706800000000004E-3</c:v>
                </c:pt>
                <c:pt idx="137566" formatCode="0.00E+00">
                  <c:v>-4.0830800000000002E-3</c:v>
                </c:pt>
                <c:pt idx="137567" formatCode="0.00E+00">
                  <c:v>-3.02045E-3</c:v>
                </c:pt>
                <c:pt idx="137568" formatCode="0.00E+00">
                  <c:v>-1.9835600000000001E-3</c:v>
                </c:pt>
                <c:pt idx="137569" formatCode="0.00E+00">
                  <c:v>-9.7314099999999996E-4</c:v>
                </c:pt>
                <c:pt idx="137570" formatCode="0.00E+00">
                  <c:v>1.0145399999999999E-5</c:v>
                </c:pt>
                <c:pt idx="137571" formatCode="0.00E+00">
                  <c:v>9.65714E-4</c:v>
                </c:pt>
                <c:pt idx="137572" formatCode="0.00E+00">
                  <c:v>1.8930399999999999E-3</c:v>
                </c:pt>
                <c:pt idx="137573" formatCode="0.00E+00">
                  <c:v>2.7916799999999999E-3</c:v>
                </c:pt>
                <c:pt idx="137574" formatCode="0.00E+00">
                  <c:v>3.66125E-3</c:v>
                </c:pt>
                <c:pt idx="137575" formatCode="0.00E+00">
                  <c:v>4.5014299999999998E-3</c:v>
                </c:pt>
                <c:pt idx="137576" formatCode="0.00E+00">
                  <c:v>5.31198E-3</c:v>
                </c:pt>
                <c:pt idx="137577" formatCode="0.00E+00">
                  <c:v>6.0927100000000003E-3</c:v>
                </c:pt>
                <c:pt idx="137578" formatCode="0.00E+00">
                  <c:v>6.8435099999999997E-3</c:v>
                </c:pt>
                <c:pt idx="137579" formatCode="0.00E+00">
                  <c:v>7.5643400000000001E-3</c:v>
                </c:pt>
                <c:pt idx="137580" formatCode="0.00E+00">
                  <c:v>8.2552100000000007E-3</c:v>
                </c:pt>
                <c:pt idx="137581" formatCode="0.00E+00">
                  <c:v>8.9162100000000008E-3</c:v>
                </c:pt>
                <c:pt idx="137582" formatCode="0.00E+00">
                  <c:v>9.5474700000000006E-3</c:v>
                </c:pt>
                <c:pt idx="137583">
                  <c:v>1.0149200000000001E-2</c:v>
                </c:pt>
                <c:pt idx="137584">
                  <c:v>1.0721700000000001E-2</c:v>
                </c:pt>
                <c:pt idx="137585">
                  <c:v>1.1265300000000001E-2</c:v>
                </c:pt>
                <c:pt idx="137586">
                  <c:v>1.17803E-2</c:v>
                </c:pt>
                <c:pt idx="137587">
                  <c:v>1.22673E-2</c:v>
                </c:pt>
                <c:pt idx="137588">
                  <c:v>1.2726599999999999E-2</c:v>
                </c:pt>
                <c:pt idx="137589">
                  <c:v>1.31588E-2</c:v>
                </c:pt>
                <c:pt idx="137590">
                  <c:v>1.3564700000000001E-2</c:v>
                </c:pt>
                <c:pt idx="137591">
                  <c:v>1.3944700000000001E-2</c:v>
                </c:pt>
                <c:pt idx="137592">
                  <c:v>1.42995E-2</c:v>
                </c:pt>
                <c:pt idx="137593">
                  <c:v>1.4630000000000001E-2</c:v>
                </c:pt>
                <c:pt idx="137594">
                  <c:v>1.4936899999999999E-2</c:v>
                </c:pt>
                <c:pt idx="137595">
                  <c:v>1.5221E-2</c:v>
                </c:pt>
                <c:pt idx="137596">
                  <c:v>1.5483200000000001E-2</c:v>
                </c:pt>
                <c:pt idx="137597">
                  <c:v>1.57243E-2</c:v>
                </c:pt>
                <c:pt idx="137598">
                  <c:v>1.5945299999999999E-2</c:v>
                </c:pt>
                <c:pt idx="137599">
                  <c:v>1.61472E-2</c:v>
                </c:pt>
                <c:pt idx="137600">
                  <c:v>1.6330799999999999E-2</c:v>
                </c:pt>
                <c:pt idx="137601">
                  <c:v>1.6497299999999999E-2</c:v>
                </c:pt>
                <c:pt idx="137602">
                  <c:v>1.6647599999999999E-2</c:v>
                </c:pt>
                <c:pt idx="137603">
                  <c:v>1.67828E-2</c:v>
                </c:pt>
                <c:pt idx="137604">
                  <c:v>1.6903899999999999E-2</c:v>
                </c:pt>
                <c:pt idx="137605">
                  <c:v>1.7011999999999999E-2</c:v>
                </c:pt>
                <c:pt idx="137606">
                  <c:v>1.71082E-2</c:v>
                </c:pt>
                <c:pt idx="137607">
                  <c:v>1.71936E-2</c:v>
                </c:pt>
                <c:pt idx="137608">
                  <c:v>1.7269199999999998E-2</c:v>
                </c:pt>
                <c:pt idx="137609">
                  <c:v>1.73362E-2</c:v>
                </c:pt>
                <c:pt idx="137610">
                  <c:v>1.73957E-2</c:v>
                </c:pt>
                <c:pt idx="137611">
                  <c:v>1.7448700000000001E-2</c:v>
                </c:pt>
                <c:pt idx="137612">
                  <c:v>1.7496399999999999E-2</c:v>
                </c:pt>
                <c:pt idx="137613">
                  <c:v>1.7539699999999998E-2</c:v>
                </c:pt>
                <c:pt idx="137614">
                  <c:v>1.7579899999999999E-2</c:v>
                </c:pt>
                <c:pt idx="137615">
                  <c:v>1.7617899999999999E-2</c:v>
                </c:pt>
                <c:pt idx="137616">
                  <c:v>1.7654699999999999E-2</c:v>
                </c:pt>
                <c:pt idx="137617">
                  <c:v>1.7691399999999999E-2</c:v>
                </c:pt>
                <c:pt idx="137618">
                  <c:v>1.7729000000000002E-2</c:v>
                </c:pt>
                <c:pt idx="137619">
                  <c:v>1.77684E-2</c:v>
                </c:pt>
                <c:pt idx="137620">
                  <c:v>1.7810599999999999E-2</c:v>
                </c:pt>
                <c:pt idx="137621">
                  <c:v>1.7856400000000001E-2</c:v>
                </c:pt>
                <c:pt idx="137622">
                  <c:v>1.79068E-2</c:v>
                </c:pt>
                <c:pt idx="137623">
                  <c:v>1.7962599999999999E-2</c:v>
                </c:pt>
                <c:pt idx="137624">
                  <c:v>1.8024600000000002E-2</c:v>
                </c:pt>
                <c:pt idx="137625">
                  <c:v>1.8093499999999998E-2</c:v>
                </c:pt>
                <c:pt idx="137626">
                  <c:v>1.8170200000000001E-2</c:v>
                </c:pt>
                <c:pt idx="137627">
                  <c:v>1.8255199999999999E-2</c:v>
                </c:pt>
                <c:pt idx="137628">
                  <c:v>1.8349299999999999E-2</c:v>
                </c:pt>
                <c:pt idx="137629">
                  <c:v>1.8453000000000001E-2</c:v>
                </c:pt>
                <c:pt idx="137630">
                  <c:v>1.8566800000000001E-2</c:v>
                </c:pt>
                <c:pt idx="137631">
                  <c:v>1.86914E-2</c:v>
                </c:pt>
                <c:pt idx="137632">
                  <c:v>1.8827E-2</c:v>
                </c:pt>
                <c:pt idx="137633">
                  <c:v>1.89742E-2</c:v>
                </c:pt>
                <c:pt idx="137634">
                  <c:v>1.9133299999999999E-2</c:v>
                </c:pt>
                <c:pt idx="137635">
                  <c:v>1.9304499999999999E-2</c:v>
                </c:pt>
                <c:pt idx="137636">
                  <c:v>1.9488200000000001E-2</c:v>
                </c:pt>
                <c:pt idx="137637">
                  <c:v>1.9684400000000001E-2</c:v>
                </c:pt>
                <c:pt idx="137638">
                  <c:v>1.9893399999999999E-2</c:v>
                </c:pt>
                <c:pt idx="137639">
                  <c:v>2.01152E-2</c:v>
                </c:pt>
                <c:pt idx="137640">
                  <c:v>2.0349699999999998E-2</c:v>
                </c:pt>
                <c:pt idx="137641">
                  <c:v>2.05971E-2</c:v>
                </c:pt>
                <c:pt idx="137642">
                  <c:v>2.08571E-2</c:v>
                </c:pt>
                <c:pt idx="137643">
                  <c:v>2.1129700000000001E-2</c:v>
                </c:pt>
                <c:pt idx="137644">
                  <c:v>2.14145E-2</c:v>
                </c:pt>
                <c:pt idx="137645">
                  <c:v>2.1711399999999999E-2</c:v>
                </c:pt>
                <c:pt idx="137646">
                  <c:v>2.2020100000000001E-2</c:v>
                </c:pt>
                <c:pt idx="137647">
                  <c:v>2.2339999999999999E-2</c:v>
                </c:pt>
                <c:pt idx="137648">
                  <c:v>2.2670800000000001E-2</c:v>
                </c:pt>
                <c:pt idx="137649">
                  <c:v>2.3012100000000001E-2</c:v>
                </c:pt>
                <c:pt idx="137650">
                  <c:v>2.3363200000000001E-2</c:v>
                </c:pt>
                <c:pt idx="137651">
                  <c:v>2.3723500000000002E-2</c:v>
                </c:pt>
                <c:pt idx="137652">
                  <c:v>2.4092499999999999E-2</c:v>
                </c:pt>
                <c:pt idx="137653">
                  <c:v>2.4469299999999999E-2</c:v>
                </c:pt>
                <c:pt idx="137654">
                  <c:v>2.4853299999999998E-2</c:v>
                </c:pt>
                <c:pt idx="137655">
                  <c:v>2.5243700000000001E-2</c:v>
                </c:pt>
                <c:pt idx="137656">
                  <c:v>2.5639499999999999E-2</c:v>
                </c:pt>
                <c:pt idx="137657">
                  <c:v>2.6039900000000001E-2</c:v>
                </c:pt>
                <c:pt idx="137658">
                  <c:v>2.6443999999999999E-2</c:v>
                </c:pt>
                <c:pt idx="137659">
                  <c:v>2.6850800000000001E-2</c:v>
                </c:pt>
                <c:pt idx="137660">
                  <c:v>2.72593E-2</c:v>
                </c:pt>
                <c:pt idx="137661">
                  <c:v>2.76683E-2</c:v>
                </c:pt>
                <c:pt idx="137662">
                  <c:v>2.8076899999999998E-2</c:v>
                </c:pt>
                <c:pt idx="137663">
                  <c:v>2.8483899999999999E-2</c:v>
                </c:pt>
                <c:pt idx="137664">
                  <c:v>2.88881E-2</c:v>
                </c:pt>
                <c:pt idx="137665">
                  <c:v>2.92883E-2</c:v>
                </c:pt>
                <c:pt idx="137666">
                  <c:v>2.9683399999999999E-2</c:v>
                </c:pt>
                <c:pt idx="137667">
                  <c:v>3.0072100000000001E-2</c:v>
                </c:pt>
                <c:pt idx="137668">
                  <c:v>3.04531E-2</c:v>
                </c:pt>
                <c:pt idx="137669">
                  <c:v>3.0825200000000001E-2</c:v>
                </c:pt>
                <c:pt idx="137670">
                  <c:v>3.1187099999999999E-2</c:v>
                </c:pt>
                <c:pt idx="137671">
                  <c:v>3.15374E-2</c:v>
                </c:pt>
                <c:pt idx="137672">
                  <c:v>3.1874899999999998E-2</c:v>
                </c:pt>
                <c:pt idx="137673">
                  <c:v>3.2198200000000003E-2</c:v>
                </c:pt>
                <c:pt idx="137674">
                  <c:v>3.2505899999999997E-2</c:v>
                </c:pt>
                <c:pt idx="137675">
                  <c:v>3.2796899999999997E-2</c:v>
                </c:pt>
                <c:pt idx="137676">
                  <c:v>3.3069599999999998E-2</c:v>
                </c:pt>
                <c:pt idx="137677">
                  <c:v>3.3322900000000003E-2</c:v>
                </c:pt>
                <c:pt idx="137678">
                  <c:v>3.3555300000000003E-2</c:v>
                </c:pt>
                <c:pt idx="137679">
                  <c:v>3.37656E-2</c:v>
                </c:pt>
                <c:pt idx="137680">
                  <c:v>3.3952400000000001E-2</c:v>
                </c:pt>
                <c:pt idx="137681">
                  <c:v>3.4114499999999999E-2</c:v>
                </c:pt>
                <c:pt idx="137682">
                  <c:v>3.4250700000000002E-2</c:v>
                </c:pt>
                <c:pt idx="137683">
                  <c:v>3.4359500000000001E-2</c:v>
                </c:pt>
                <c:pt idx="137684">
                  <c:v>3.4439999999999998E-2</c:v>
                </c:pt>
                <c:pt idx="137685">
                  <c:v>3.4490699999999999E-2</c:v>
                </c:pt>
                <c:pt idx="137686">
                  <c:v>3.4510699999999998E-2</c:v>
                </c:pt>
                <c:pt idx="137687">
                  <c:v>3.4498599999999997E-2</c:v>
                </c:pt>
                <c:pt idx="137688">
                  <c:v>3.4453600000000001E-2</c:v>
                </c:pt>
                <c:pt idx="137689">
                  <c:v>3.4374399999999999E-2</c:v>
                </c:pt>
                <c:pt idx="137690">
                  <c:v>3.4259999999999999E-2</c:v>
                </c:pt>
                <c:pt idx="137691">
                  <c:v>3.4109599999999997E-2</c:v>
                </c:pt>
                <c:pt idx="137692">
                  <c:v>3.3922099999999997E-2</c:v>
                </c:pt>
                <c:pt idx="137693">
                  <c:v>3.3696700000000003E-2</c:v>
                </c:pt>
                <c:pt idx="137694">
                  <c:v>3.34326E-2</c:v>
                </c:pt>
                <c:pt idx="137695">
                  <c:v>3.3128900000000003E-2</c:v>
                </c:pt>
                <c:pt idx="137696">
                  <c:v>3.2784899999999999E-2</c:v>
                </c:pt>
                <c:pt idx="137697">
                  <c:v>3.2399999999999998E-2</c:v>
                </c:pt>
                <c:pt idx="137698">
                  <c:v>3.1973599999999998E-2</c:v>
                </c:pt>
                <c:pt idx="137699">
                  <c:v>3.1505100000000001E-2</c:v>
                </c:pt>
                <c:pt idx="137700">
                  <c:v>3.0994000000000001E-2</c:v>
                </c:pt>
                <c:pt idx="137701">
                  <c:v>3.0439899999999999E-2</c:v>
                </c:pt>
                <c:pt idx="137702">
                  <c:v>2.9842500000000001E-2</c:v>
                </c:pt>
                <c:pt idx="137703">
                  <c:v>2.9201399999999999E-2</c:v>
                </c:pt>
                <c:pt idx="137704">
                  <c:v>2.85165E-2</c:v>
                </c:pt>
                <c:pt idx="137705">
                  <c:v>2.7787599999999999E-2</c:v>
                </c:pt>
                <c:pt idx="137706">
                  <c:v>2.7014699999999999E-2</c:v>
                </c:pt>
                <c:pt idx="137707">
                  <c:v>2.6197700000000001E-2</c:v>
                </c:pt>
                <c:pt idx="137708">
                  <c:v>2.53367E-2</c:v>
                </c:pt>
                <c:pt idx="137709">
                  <c:v>2.4431899999999999E-2</c:v>
                </c:pt>
                <c:pt idx="137710">
                  <c:v>2.3483400000000001E-2</c:v>
                </c:pt>
                <c:pt idx="137711">
                  <c:v>2.24917E-2</c:v>
                </c:pt>
                <c:pt idx="137712">
                  <c:v>2.1457E-2</c:v>
                </c:pt>
                <c:pt idx="137713">
                  <c:v>2.03798E-2</c:v>
                </c:pt>
                <c:pt idx="137714">
                  <c:v>1.9260599999999999E-2</c:v>
                </c:pt>
                <c:pt idx="137715">
                  <c:v>1.8100100000000001E-2</c:v>
                </c:pt>
                <c:pt idx="137716">
                  <c:v>1.6899000000000001E-2</c:v>
                </c:pt>
                <c:pt idx="137717">
                  <c:v>1.5657899999999999E-2</c:v>
                </c:pt>
                <c:pt idx="137718">
                  <c:v>1.43778E-2</c:v>
                </c:pt>
                <c:pt idx="137719">
                  <c:v>1.30595E-2</c:v>
                </c:pt>
                <c:pt idx="137720">
                  <c:v>1.17041E-2</c:v>
                </c:pt>
                <c:pt idx="137721">
                  <c:v>1.03125E-2</c:v>
                </c:pt>
                <c:pt idx="137722" formatCode="0.00E+00">
                  <c:v>8.88596E-3</c:v>
                </c:pt>
                <c:pt idx="137723" formatCode="0.00E+00">
                  <c:v>7.4256599999999997E-3</c:v>
                </c:pt>
                <c:pt idx="137724" formatCode="0.00E+00">
                  <c:v>5.9328699999999998E-3</c:v>
                </c:pt>
                <c:pt idx="137725" formatCode="0.00E+00">
                  <c:v>4.4089300000000001E-3</c:v>
                </c:pt>
                <c:pt idx="137726" formatCode="0.00E+00">
                  <c:v>2.85528E-3</c:v>
                </c:pt>
                <c:pt idx="137727" formatCode="0.00E+00">
                  <c:v>1.27338E-3</c:v>
                </c:pt>
                <c:pt idx="137728" formatCode="0.00E+00">
                  <c:v>-3.3522000000000001E-4</c:v>
                </c:pt>
                <c:pt idx="137729" formatCode="0.00E+00">
                  <c:v>-1.9689E-3</c:v>
                </c:pt>
                <c:pt idx="137730" formatCode="0.00E+00">
                  <c:v>-3.6259999999999999E-3</c:v>
                </c:pt>
                <c:pt idx="137731" formatCode="0.00E+00">
                  <c:v>-5.3047800000000003E-3</c:v>
                </c:pt>
                <c:pt idx="137732" formatCode="0.00E+00">
                  <c:v>-7.0034499999999996E-3</c:v>
                </c:pt>
                <c:pt idx="137733" formatCode="0.00E+00">
                  <c:v>-8.7201799999999993E-3</c:v>
                </c:pt>
                <c:pt idx="137734">
                  <c:v>-1.04531E-2</c:v>
                </c:pt>
                <c:pt idx="137735">
                  <c:v>-1.22002E-2</c:v>
                </c:pt>
                <c:pt idx="137736">
                  <c:v>-1.39595E-2</c:v>
                </c:pt>
                <c:pt idx="137737">
                  <c:v>-1.5729E-2</c:v>
                </c:pt>
                <c:pt idx="137738">
                  <c:v>-1.7506600000000001E-2</c:v>
                </c:pt>
                <c:pt idx="137739">
                  <c:v>-1.92902E-2</c:v>
                </c:pt>
                <c:pt idx="137740">
                  <c:v>-2.1077700000000001E-2</c:v>
                </c:pt>
                <c:pt idx="137741">
                  <c:v>-2.28668E-2</c:v>
                </c:pt>
                <c:pt idx="137742">
                  <c:v>-2.4655300000000002E-2</c:v>
                </c:pt>
                <c:pt idx="137743">
                  <c:v>-2.6441099999999999E-2</c:v>
                </c:pt>
                <c:pt idx="137744">
                  <c:v>-2.8221799999999998E-2</c:v>
                </c:pt>
                <c:pt idx="137745">
                  <c:v>-2.99951E-2</c:v>
                </c:pt>
                <c:pt idx="137746">
                  <c:v>-3.1758799999999997E-2</c:v>
                </c:pt>
                <c:pt idx="137747">
                  <c:v>-3.3510499999999999E-2</c:v>
                </c:pt>
                <c:pt idx="137748">
                  <c:v>-3.5248000000000002E-2</c:v>
                </c:pt>
                <c:pt idx="137749">
                  <c:v>-3.6968800000000003E-2</c:v>
                </c:pt>
                <c:pt idx="137750">
                  <c:v>-3.8670700000000002E-2</c:v>
                </c:pt>
                <c:pt idx="137751">
                  <c:v>-4.03513E-2</c:v>
                </c:pt>
                <c:pt idx="137752">
                  <c:v>-4.2008400000000001E-2</c:v>
                </c:pt>
                <c:pt idx="137753">
                  <c:v>-4.3639400000000002E-2</c:v>
                </c:pt>
                <c:pt idx="137754">
                  <c:v>-4.5242299999999999E-2</c:v>
                </c:pt>
                <c:pt idx="137755">
                  <c:v>-4.6814599999999998E-2</c:v>
                </c:pt>
                <c:pt idx="137756">
                  <c:v>-4.83542E-2</c:v>
                </c:pt>
                <c:pt idx="137757">
                  <c:v>-4.9858699999999999E-2</c:v>
                </c:pt>
                <c:pt idx="137758">
                  <c:v>-5.1325900000000001E-2</c:v>
                </c:pt>
                <c:pt idx="137759">
                  <c:v>-5.2753700000000001E-2</c:v>
                </c:pt>
                <c:pt idx="137760">
                  <c:v>-5.4139800000000002E-2</c:v>
                </c:pt>
                <c:pt idx="137761">
                  <c:v>-5.5482200000000002E-2</c:v>
                </c:pt>
                <c:pt idx="137762">
                  <c:v>-5.6778799999999997E-2</c:v>
                </c:pt>
                <c:pt idx="137763">
                  <c:v>-5.8027500000000003E-2</c:v>
                </c:pt>
                <c:pt idx="137764">
                  <c:v>-5.9226300000000003E-2</c:v>
                </c:pt>
                <c:pt idx="137765">
                  <c:v>-6.0373299999999998E-2</c:v>
                </c:pt>
                <c:pt idx="137766">
                  <c:v>-6.14665E-2</c:v>
                </c:pt>
                <c:pt idx="137767">
                  <c:v>-6.2504299999999999E-2</c:v>
                </c:pt>
                <c:pt idx="137768">
                  <c:v>-6.3484700000000005E-2</c:v>
                </c:pt>
                <c:pt idx="137769">
                  <c:v>-6.4406000000000005E-2</c:v>
                </c:pt>
                <c:pt idx="137770">
                  <c:v>-6.5266699999999997E-2</c:v>
                </c:pt>
                <c:pt idx="137771">
                  <c:v>-6.6065100000000002E-2</c:v>
                </c:pt>
                <c:pt idx="137772">
                  <c:v>-6.6799700000000004E-2</c:v>
                </c:pt>
                <c:pt idx="137773">
                  <c:v>-6.7469100000000004E-2</c:v>
                </c:pt>
                <c:pt idx="137774">
                  <c:v>-6.8071900000000005E-2</c:v>
                </c:pt>
                <c:pt idx="137775">
                  <c:v>-6.8606899999999998E-2</c:v>
                </c:pt>
                <c:pt idx="137776">
                  <c:v>-6.9072800000000004E-2</c:v>
                </c:pt>
                <c:pt idx="137777">
                  <c:v>-6.9468500000000002E-2</c:v>
                </c:pt>
                <c:pt idx="137778">
                  <c:v>-6.9792999999999994E-2</c:v>
                </c:pt>
                <c:pt idx="137779">
                  <c:v>-7.0045399999999994E-2</c:v>
                </c:pt>
                <c:pt idx="137780">
                  <c:v>-7.0224700000000001E-2</c:v>
                </c:pt>
                <c:pt idx="137781">
                  <c:v>-7.0330299999999998E-2</c:v>
                </c:pt>
                <c:pt idx="137782">
                  <c:v>-7.0361400000000004E-2</c:v>
                </c:pt>
                <c:pt idx="137783">
                  <c:v>-7.0317500000000005E-2</c:v>
                </c:pt>
                <c:pt idx="137784">
                  <c:v>-7.0198099999999999E-2</c:v>
                </c:pt>
                <c:pt idx="137785">
                  <c:v>-7.0002800000000004E-2</c:v>
                </c:pt>
                <c:pt idx="137786">
                  <c:v>-6.9731299999999996E-2</c:v>
                </c:pt>
                <c:pt idx="137787">
                  <c:v>-6.9383399999999998E-2</c:v>
                </c:pt>
                <c:pt idx="137788">
                  <c:v>-6.8959099999999995E-2</c:v>
                </c:pt>
                <c:pt idx="137789">
                  <c:v>-6.84583E-2</c:v>
                </c:pt>
                <c:pt idx="137790">
                  <c:v>-6.78811E-2</c:v>
                </c:pt>
                <c:pt idx="137791">
                  <c:v>-6.7227700000000001E-2</c:v>
                </c:pt>
                <c:pt idx="137792">
                  <c:v>-6.6498600000000005E-2</c:v>
                </c:pt>
                <c:pt idx="137793">
                  <c:v>-6.56939E-2</c:v>
                </c:pt>
                <c:pt idx="137794">
                  <c:v>-6.4814399999999994E-2</c:v>
                </c:pt>
                <c:pt idx="137795">
                  <c:v>-6.3860500000000001E-2</c:v>
                </c:pt>
                <c:pt idx="137796">
                  <c:v>-6.2833E-2</c:v>
                </c:pt>
                <c:pt idx="137797">
                  <c:v>-6.1732700000000001E-2</c:v>
                </c:pt>
                <c:pt idx="137798">
                  <c:v>-6.0560500000000003E-2</c:v>
                </c:pt>
                <c:pt idx="137799">
                  <c:v>-5.9317399999999999E-2</c:v>
                </c:pt>
                <c:pt idx="137800">
                  <c:v>-5.8004500000000001E-2</c:v>
                </c:pt>
                <c:pt idx="137801">
                  <c:v>-5.6623E-2</c:v>
                </c:pt>
                <c:pt idx="137802">
                  <c:v>-5.51742E-2</c:v>
                </c:pt>
                <c:pt idx="137803">
                  <c:v>-5.3659400000000003E-2</c:v>
                </c:pt>
                <c:pt idx="137804">
                  <c:v>-5.20802E-2</c:v>
                </c:pt>
                <c:pt idx="137805">
                  <c:v>-5.04381E-2</c:v>
                </c:pt>
                <c:pt idx="137806">
                  <c:v>-4.8734699999999999E-2</c:v>
                </c:pt>
                <c:pt idx="137807">
                  <c:v>-4.6971800000000001E-2</c:v>
                </c:pt>
                <c:pt idx="137808">
                  <c:v>-4.5151200000000002E-2</c:v>
                </c:pt>
                <c:pt idx="137809">
                  <c:v>-4.3274800000000002E-2</c:v>
                </c:pt>
                <c:pt idx="137810">
                  <c:v>-4.1344499999999999E-2</c:v>
                </c:pt>
                <c:pt idx="137811">
                  <c:v>-3.9362399999999999E-2</c:v>
                </c:pt>
                <c:pt idx="137812">
                  <c:v>-3.7330700000000001E-2</c:v>
                </c:pt>
                <c:pt idx="137813">
                  <c:v>-3.5251499999999998E-2</c:v>
                </c:pt>
                <c:pt idx="137814">
                  <c:v>-3.31271E-2</c:v>
                </c:pt>
                <c:pt idx="137815">
                  <c:v>-3.0959799999999999E-2</c:v>
                </c:pt>
                <c:pt idx="137816">
                  <c:v>-2.8752E-2</c:v>
                </c:pt>
                <c:pt idx="137817">
                  <c:v>-2.6506100000000001E-2</c:v>
                </c:pt>
                <c:pt idx="137818">
                  <c:v>-2.4224699999999998E-2</c:v>
                </c:pt>
                <c:pt idx="137819">
                  <c:v>-2.1910300000000001E-2</c:v>
                </c:pt>
                <c:pt idx="137820">
                  <c:v>-1.95655E-2</c:v>
                </c:pt>
                <c:pt idx="137821">
                  <c:v>-1.7192900000000001E-2</c:v>
                </c:pt>
                <c:pt idx="137822">
                  <c:v>-1.47952E-2</c:v>
                </c:pt>
                <c:pt idx="137823">
                  <c:v>-1.2375199999999999E-2</c:v>
                </c:pt>
                <c:pt idx="137824" formatCode="0.00E+00">
                  <c:v>-9.9356099999999992E-3</c:v>
                </c:pt>
                <c:pt idx="137825" formatCode="0.00E+00">
                  <c:v>-7.47921E-3</c:v>
                </c:pt>
                <c:pt idx="137826" formatCode="0.00E+00">
                  <c:v>-5.0088199999999998E-3</c:v>
                </c:pt>
                <c:pt idx="137827" formatCode="0.00E+00">
                  <c:v>-2.5272799999999998E-3</c:v>
                </c:pt>
                <c:pt idx="137828" formatCode="0.00E+00">
                  <c:v>-3.7453300000000003E-5</c:v>
                </c:pt>
                <c:pt idx="137829" formatCode="0.00E+00">
                  <c:v>2.4578E-3</c:v>
                </c:pt>
                <c:pt idx="137830" formatCode="0.00E+00">
                  <c:v>4.9555900000000002E-3</c:v>
                </c:pt>
                <c:pt idx="137831" formatCode="0.00E+00">
                  <c:v>7.4530300000000002E-3</c:v>
                </c:pt>
                <c:pt idx="137832" formatCode="0.00E+00">
                  <c:v>9.9472199999999997E-3</c:v>
                </c:pt>
                <c:pt idx="137833">
                  <c:v>1.24353E-2</c:v>
                </c:pt>
                <c:pt idx="137834">
                  <c:v>1.49143E-2</c:v>
                </c:pt>
                <c:pt idx="137835">
                  <c:v>1.7381400000000002E-2</c:v>
                </c:pt>
                <c:pt idx="137836">
                  <c:v>1.9833799999999999E-2</c:v>
                </c:pt>
                <c:pt idx="137837">
                  <c:v>2.22685E-2</c:v>
                </c:pt>
                <c:pt idx="137838">
                  <c:v>2.4682800000000001E-2</c:v>
                </c:pt>
                <c:pt idx="137839">
                  <c:v>2.7073799999999999E-2</c:v>
                </c:pt>
                <c:pt idx="137840">
                  <c:v>2.9438800000000001E-2</c:v>
                </c:pt>
                <c:pt idx="137841">
                  <c:v>3.1774999999999998E-2</c:v>
                </c:pt>
                <c:pt idx="137842">
                  <c:v>3.4079600000000002E-2</c:v>
                </c:pt>
                <c:pt idx="137843">
                  <c:v>3.6350100000000003E-2</c:v>
                </c:pt>
                <c:pt idx="137844">
                  <c:v>3.8583800000000001E-2</c:v>
                </c:pt>
                <c:pt idx="137845">
                  <c:v>4.0778099999999998E-2</c:v>
                </c:pt>
                <c:pt idx="137846">
                  <c:v>4.2930500000000003E-2</c:v>
                </c:pt>
                <c:pt idx="137847">
                  <c:v>4.5038500000000002E-2</c:v>
                </c:pt>
                <c:pt idx="137848">
                  <c:v>4.7099599999999998E-2</c:v>
                </c:pt>
                <c:pt idx="137849">
                  <c:v>4.9111500000000002E-2</c:v>
                </c:pt>
                <c:pt idx="137850">
                  <c:v>5.1071999999999999E-2</c:v>
                </c:pt>
                <c:pt idx="137851">
                  <c:v>5.2978600000000001E-2</c:v>
                </c:pt>
                <c:pt idx="137852">
                  <c:v>5.48294E-2</c:v>
                </c:pt>
                <c:pt idx="137853">
                  <c:v>5.6622100000000002E-2</c:v>
                </c:pt>
                <c:pt idx="137854">
                  <c:v>5.8354700000000002E-2</c:v>
                </c:pt>
                <c:pt idx="137855">
                  <c:v>6.00254E-2</c:v>
                </c:pt>
                <c:pt idx="137856">
                  <c:v>6.1632199999999998E-2</c:v>
                </c:pt>
                <c:pt idx="137857">
                  <c:v>6.3173400000000005E-2</c:v>
                </c:pt>
                <c:pt idx="137858">
                  <c:v>6.4647099999999999E-2</c:v>
                </c:pt>
                <c:pt idx="137859">
                  <c:v>6.6052E-2</c:v>
                </c:pt>
                <c:pt idx="137860">
                  <c:v>6.7386199999999993E-2</c:v>
                </c:pt>
                <c:pt idx="137861">
                  <c:v>6.8648600000000004E-2</c:v>
                </c:pt>
                <c:pt idx="137862">
                  <c:v>6.98376E-2</c:v>
                </c:pt>
                <c:pt idx="137863">
                  <c:v>7.0952100000000004E-2</c:v>
                </c:pt>
                <c:pt idx="137864">
                  <c:v>7.1990899999999997E-2</c:v>
                </c:pt>
                <c:pt idx="137865">
                  <c:v>7.2952900000000001E-2</c:v>
                </c:pt>
                <c:pt idx="137866">
                  <c:v>7.3837100000000003E-2</c:v>
                </c:pt>
                <c:pt idx="137867">
                  <c:v>7.4642700000000006E-2</c:v>
                </c:pt>
                <c:pt idx="137868">
                  <c:v>7.5368900000000003E-2</c:v>
                </c:pt>
                <c:pt idx="137869">
                  <c:v>7.6015100000000002E-2</c:v>
                </c:pt>
                <c:pt idx="137870">
                  <c:v>7.6580599999999999E-2</c:v>
                </c:pt>
                <c:pt idx="137871">
                  <c:v>7.7064999999999995E-2</c:v>
                </c:pt>
                <c:pt idx="137872">
                  <c:v>7.7467900000000006E-2</c:v>
                </c:pt>
                <c:pt idx="137873">
                  <c:v>7.77891E-2</c:v>
                </c:pt>
                <c:pt idx="137874">
                  <c:v>7.8028399999999998E-2</c:v>
                </c:pt>
                <c:pt idx="137875">
                  <c:v>7.81858E-2</c:v>
                </c:pt>
                <c:pt idx="137876">
                  <c:v>7.8261200000000003E-2</c:v>
                </c:pt>
                <c:pt idx="137877">
                  <c:v>7.8254799999999999E-2</c:v>
                </c:pt>
                <c:pt idx="137878">
                  <c:v>7.8166899999999997E-2</c:v>
                </c:pt>
                <c:pt idx="137879">
                  <c:v>7.7997800000000006E-2</c:v>
                </c:pt>
                <c:pt idx="137880">
                  <c:v>7.7747899999999995E-2</c:v>
                </c:pt>
                <c:pt idx="137881">
                  <c:v>7.7417700000000006E-2</c:v>
                </c:pt>
                <c:pt idx="137882">
                  <c:v>7.7007999999999993E-2</c:v>
                </c:pt>
                <c:pt idx="137883">
                  <c:v>7.6519400000000001E-2</c:v>
                </c:pt>
                <c:pt idx="137884">
                  <c:v>7.5952699999999998E-2</c:v>
                </c:pt>
                <c:pt idx="137885">
                  <c:v>7.5308899999999998E-2</c:v>
                </c:pt>
                <c:pt idx="137886">
                  <c:v>7.4589000000000003E-2</c:v>
                </c:pt>
                <c:pt idx="137887">
                  <c:v>7.3794100000000001E-2</c:v>
                </c:pt>
                <c:pt idx="137888">
                  <c:v>7.2925299999999998E-2</c:v>
                </c:pt>
                <c:pt idx="137889">
                  <c:v>7.1983900000000003E-2</c:v>
                </c:pt>
                <c:pt idx="137890">
                  <c:v>7.0971300000000001E-2</c:v>
                </c:pt>
                <c:pt idx="137891">
                  <c:v>6.9888900000000004E-2</c:v>
                </c:pt>
                <c:pt idx="137892">
                  <c:v>6.8738199999999999E-2</c:v>
                </c:pt>
                <c:pt idx="137893">
                  <c:v>6.7520899999999995E-2</c:v>
                </c:pt>
                <c:pt idx="137894">
                  <c:v>6.6238500000000006E-2</c:v>
                </c:pt>
                <c:pt idx="137895">
                  <c:v>6.48928E-2</c:v>
                </c:pt>
                <c:pt idx="137896">
                  <c:v>6.3485600000000003E-2</c:v>
                </c:pt>
                <c:pt idx="137897">
                  <c:v>6.2018799999999999E-2</c:v>
                </c:pt>
                <c:pt idx="137898">
                  <c:v>6.0494399999999997E-2</c:v>
                </c:pt>
                <c:pt idx="137899">
                  <c:v>5.89142E-2</c:v>
                </c:pt>
                <c:pt idx="137900">
                  <c:v>5.7280400000000002E-2</c:v>
                </c:pt>
                <c:pt idx="137901">
                  <c:v>5.5595100000000001E-2</c:v>
                </c:pt>
                <c:pt idx="137902">
                  <c:v>5.38603E-2</c:v>
                </c:pt>
                <c:pt idx="137903">
                  <c:v>5.2078399999999997E-2</c:v>
                </c:pt>
                <c:pt idx="137904">
                  <c:v>5.02516E-2</c:v>
                </c:pt>
                <c:pt idx="137905">
                  <c:v>4.8382099999999997E-2</c:v>
                </c:pt>
                <c:pt idx="137906">
                  <c:v>4.6472300000000001E-2</c:v>
                </c:pt>
                <c:pt idx="137907">
                  <c:v>4.4524599999999998E-2</c:v>
                </c:pt>
                <c:pt idx="137908">
                  <c:v>4.2541299999999997E-2</c:v>
                </c:pt>
                <c:pt idx="137909">
                  <c:v>4.05248E-2</c:v>
                </c:pt>
                <c:pt idx="137910">
                  <c:v>3.8477699999999997E-2</c:v>
                </c:pt>
                <c:pt idx="137911">
                  <c:v>3.6402299999999999E-2</c:v>
                </c:pt>
                <c:pt idx="137912">
                  <c:v>3.4301199999999997E-2</c:v>
                </c:pt>
                <c:pt idx="137913">
                  <c:v>3.2176900000000001E-2</c:v>
                </c:pt>
                <c:pt idx="137914">
                  <c:v>3.0031800000000001E-2</c:v>
                </c:pt>
                <c:pt idx="137915">
                  <c:v>2.7868500000000001E-2</c:v>
                </c:pt>
                <c:pt idx="137916">
                  <c:v>2.5689500000000001E-2</c:v>
                </c:pt>
                <c:pt idx="137917">
                  <c:v>2.3497299999999999E-2</c:v>
                </c:pt>
                <c:pt idx="137918">
                  <c:v>2.1294500000000001E-2</c:v>
                </c:pt>
                <c:pt idx="137919">
                  <c:v>1.90835E-2</c:v>
                </c:pt>
                <c:pt idx="137920">
                  <c:v>1.6866900000000001E-2</c:v>
                </c:pt>
                <c:pt idx="137921">
                  <c:v>1.46471E-2</c:v>
                </c:pt>
                <c:pt idx="137922">
                  <c:v>1.2426599999999999E-2</c:v>
                </c:pt>
                <c:pt idx="137923">
                  <c:v>1.0207900000000001E-2</c:v>
                </c:pt>
                <c:pt idx="137924" formatCode="0.00E+00">
                  <c:v>7.9933399999999998E-3</c:v>
                </c:pt>
                <c:pt idx="137925" formatCode="0.00E+00">
                  <c:v>5.7854200000000003E-3</c:v>
                </c:pt>
                <c:pt idx="137926" formatCode="0.00E+00">
                  <c:v>3.58647E-3</c:v>
                </c:pt>
                <c:pt idx="137927" formatCode="0.00E+00">
                  <c:v>1.3988399999999999E-3</c:v>
                </c:pt>
                <c:pt idx="137928" formatCode="0.00E+00">
                  <c:v>-7.7515400000000001E-4</c:v>
                </c:pt>
                <c:pt idx="137929" formatCode="0.00E+00">
                  <c:v>-2.9332500000000001E-3</c:v>
                </c:pt>
                <c:pt idx="137930" formatCode="0.00E+00">
                  <c:v>-5.0732099999999999E-3</c:v>
                </c:pt>
                <c:pt idx="137931" formatCode="0.00E+00">
                  <c:v>-7.1928399999999998E-3</c:v>
                </c:pt>
                <c:pt idx="137932" formatCode="0.00E+00">
                  <c:v>-9.2899999999999996E-3</c:v>
                </c:pt>
                <c:pt idx="137933">
                  <c:v>-1.13626E-2</c:v>
                </c:pt>
                <c:pt idx="137934">
                  <c:v>-1.34086E-2</c:v>
                </c:pt>
                <c:pt idx="137935">
                  <c:v>-1.5425899999999999E-2</c:v>
                </c:pt>
                <c:pt idx="137936">
                  <c:v>-1.74127E-2</c:v>
                </c:pt>
                <c:pt idx="137937">
                  <c:v>-1.9367100000000002E-2</c:v>
                </c:pt>
                <c:pt idx="137938">
                  <c:v>-2.1287199999999999E-2</c:v>
                </c:pt>
                <c:pt idx="137939">
                  <c:v>-2.3171299999999999E-2</c:v>
                </c:pt>
                <c:pt idx="137940">
                  <c:v>-2.50177E-2</c:v>
                </c:pt>
                <c:pt idx="137941">
                  <c:v>-2.68247E-2</c:v>
                </c:pt>
                <c:pt idx="137942">
                  <c:v>-2.85908E-2</c:v>
                </c:pt>
                <c:pt idx="137943">
                  <c:v>-3.0314399999999998E-2</c:v>
                </c:pt>
                <c:pt idx="137944">
                  <c:v>-3.1994099999999998E-2</c:v>
                </c:pt>
                <c:pt idx="137945">
                  <c:v>-3.3628600000000002E-2</c:v>
                </c:pt>
                <c:pt idx="137946">
                  <c:v>-3.5216600000000001E-2</c:v>
                </c:pt>
                <c:pt idx="137947">
                  <c:v>-3.6756799999999999E-2</c:v>
                </c:pt>
                <c:pt idx="137948">
                  <c:v>-3.8247999999999997E-2</c:v>
                </c:pt>
                <c:pt idx="137949">
                  <c:v>-3.9689299999999997E-2</c:v>
                </c:pt>
                <c:pt idx="137950">
                  <c:v>-4.1079499999999998E-2</c:v>
                </c:pt>
                <c:pt idx="137951">
                  <c:v>-4.2417799999999999E-2</c:v>
                </c:pt>
                <c:pt idx="137952">
                  <c:v>-4.37033E-2</c:v>
                </c:pt>
                <c:pt idx="137953">
                  <c:v>-4.4935299999999997E-2</c:v>
                </c:pt>
                <c:pt idx="137954">
                  <c:v>-4.6112899999999998E-2</c:v>
                </c:pt>
                <c:pt idx="137955">
                  <c:v>-4.7235600000000003E-2</c:v>
                </c:pt>
                <c:pt idx="137956">
                  <c:v>-4.83028E-2</c:v>
                </c:pt>
                <c:pt idx="137957">
                  <c:v>-4.93141E-2</c:v>
                </c:pt>
                <c:pt idx="137958">
                  <c:v>-5.0269000000000001E-2</c:v>
                </c:pt>
                <c:pt idx="137959">
                  <c:v>-5.1167200000000003E-2</c:v>
                </c:pt>
                <c:pt idx="137960">
                  <c:v>-5.2008499999999999E-2</c:v>
                </c:pt>
                <c:pt idx="137961">
                  <c:v>-5.2792600000000002E-2</c:v>
                </c:pt>
                <c:pt idx="137962">
                  <c:v>-5.3519499999999998E-2</c:v>
                </c:pt>
                <c:pt idx="137963">
                  <c:v>-5.4189000000000001E-2</c:v>
                </c:pt>
                <c:pt idx="137964">
                  <c:v>-5.4801299999999997E-2</c:v>
                </c:pt>
                <c:pt idx="137965">
                  <c:v>-5.53564E-2</c:v>
                </c:pt>
                <c:pt idx="137966">
                  <c:v>-5.5854599999999997E-2</c:v>
                </c:pt>
                <c:pt idx="137967">
                  <c:v>-5.6295900000000003E-2</c:v>
                </c:pt>
                <c:pt idx="137968">
                  <c:v>-5.6680800000000003E-2</c:v>
                </c:pt>
                <c:pt idx="137969">
                  <c:v>-5.7009499999999998E-2</c:v>
                </c:pt>
                <c:pt idx="137970">
                  <c:v>-5.7282600000000003E-2</c:v>
                </c:pt>
                <c:pt idx="137971">
                  <c:v>-5.7500500000000003E-2</c:v>
                </c:pt>
                <c:pt idx="137972">
                  <c:v>-5.7663800000000001E-2</c:v>
                </c:pt>
                <c:pt idx="137973">
                  <c:v>-5.7772999999999998E-2</c:v>
                </c:pt>
                <c:pt idx="137974">
                  <c:v>-5.78288E-2</c:v>
                </c:pt>
                <c:pt idx="137975">
                  <c:v>-5.7832000000000001E-2</c:v>
                </c:pt>
                <c:pt idx="137976">
                  <c:v>-5.7783300000000003E-2</c:v>
                </c:pt>
                <c:pt idx="137977">
                  <c:v>-5.7683499999999999E-2</c:v>
                </c:pt>
                <c:pt idx="137978">
                  <c:v>-5.7533599999999997E-2</c:v>
                </c:pt>
                <c:pt idx="137979">
                  <c:v>-5.7334400000000001E-2</c:v>
                </c:pt>
                <c:pt idx="137980">
                  <c:v>-5.70868E-2</c:v>
                </c:pt>
                <c:pt idx="137981">
                  <c:v>-5.6791899999999999E-2</c:v>
                </c:pt>
                <c:pt idx="137982">
                  <c:v>-5.6450800000000002E-2</c:v>
                </c:pt>
                <c:pt idx="137983">
                  <c:v>-5.6064500000000003E-2</c:v>
                </c:pt>
                <c:pt idx="137984">
                  <c:v>-5.5634099999999999E-2</c:v>
                </c:pt>
                <c:pt idx="137985">
                  <c:v>-5.51607E-2</c:v>
                </c:pt>
                <c:pt idx="137986">
                  <c:v>-5.4645699999999998E-2</c:v>
                </c:pt>
                <c:pt idx="137987">
                  <c:v>-5.4090100000000002E-2</c:v>
                </c:pt>
                <c:pt idx="137988">
                  <c:v>-5.34952E-2</c:v>
                </c:pt>
                <c:pt idx="137989">
                  <c:v>-5.2862199999999998E-2</c:v>
                </c:pt>
                <c:pt idx="137990">
                  <c:v>-5.2192500000000003E-2</c:v>
                </c:pt>
                <c:pt idx="137991">
                  <c:v>-5.1487400000000003E-2</c:v>
                </c:pt>
                <c:pt idx="137992">
                  <c:v>-5.0748099999999997E-2</c:v>
                </c:pt>
                <c:pt idx="137993">
                  <c:v>-4.9976E-2</c:v>
                </c:pt>
                <c:pt idx="137994">
                  <c:v>-4.9172399999999998E-2</c:v>
                </c:pt>
                <c:pt idx="137995">
                  <c:v>-4.8338800000000001E-2</c:v>
                </c:pt>
                <c:pt idx="137996">
                  <c:v>-4.7476400000000002E-2</c:v>
                </c:pt>
                <c:pt idx="137997">
                  <c:v>-4.6586599999999999E-2</c:v>
                </c:pt>
                <c:pt idx="137998">
                  <c:v>-4.56709E-2</c:v>
                </c:pt>
                <c:pt idx="137999">
                  <c:v>-4.4730499999999999E-2</c:v>
                </c:pt>
                <c:pt idx="138000">
                  <c:v>-4.3766899999999997E-2</c:v>
                </c:pt>
                <c:pt idx="138001">
                  <c:v>-4.2781399999999997E-2</c:v>
                </c:pt>
                <c:pt idx="138002">
                  <c:v>-4.1775399999999997E-2</c:v>
                </c:pt>
                <c:pt idx="138003">
                  <c:v>-4.07502E-2</c:v>
                </c:pt>
                <c:pt idx="138004">
                  <c:v>-3.9707199999999998E-2</c:v>
                </c:pt>
                <c:pt idx="138005">
                  <c:v>-3.86477E-2</c:v>
                </c:pt>
                <c:pt idx="138006">
                  <c:v>-3.7573099999999998E-2</c:v>
                </c:pt>
                <c:pt idx="138007">
                  <c:v>-3.6484700000000002E-2</c:v>
                </c:pt>
                <c:pt idx="138008">
                  <c:v>-3.5383699999999997E-2</c:v>
                </c:pt>
                <c:pt idx="138009">
                  <c:v>-3.42714E-2</c:v>
                </c:pt>
                <c:pt idx="138010">
                  <c:v>-3.3149199999999997E-2</c:v>
                </c:pt>
                <c:pt idx="138011">
                  <c:v>-3.2018100000000001E-2</c:v>
                </c:pt>
                <c:pt idx="138012">
                  <c:v>-3.0879500000000001E-2</c:v>
                </c:pt>
                <c:pt idx="138013">
                  <c:v>-2.9734500000000001E-2</c:v>
                </c:pt>
                <c:pt idx="138014">
                  <c:v>-2.8584200000000001E-2</c:v>
                </c:pt>
                <c:pt idx="138015">
                  <c:v>-2.74299E-2</c:v>
                </c:pt>
                <c:pt idx="138016">
                  <c:v>-2.62726E-2</c:v>
                </c:pt>
                <c:pt idx="138017">
                  <c:v>-2.5113400000000001E-2</c:v>
                </c:pt>
                <c:pt idx="138018">
                  <c:v>-2.39534E-2</c:v>
                </c:pt>
                <c:pt idx="138019">
                  <c:v>-2.2793500000000001E-2</c:v>
                </c:pt>
                <c:pt idx="138020">
                  <c:v>-2.16347E-2</c:v>
                </c:pt>
                <c:pt idx="138021">
                  <c:v>-2.0478E-2</c:v>
                </c:pt>
                <c:pt idx="138022">
                  <c:v>-1.9324299999999999E-2</c:v>
                </c:pt>
                <c:pt idx="138023">
                  <c:v>-1.8174599999999999E-2</c:v>
                </c:pt>
                <c:pt idx="138024">
                  <c:v>-1.7029499999999999E-2</c:v>
                </c:pt>
                <c:pt idx="138025">
                  <c:v>-1.5890000000000001E-2</c:v>
                </c:pt>
                <c:pt idx="138026">
                  <c:v>-1.47569E-2</c:v>
                </c:pt>
                <c:pt idx="138027">
                  <c:v>-1.36308E-2</c:v>
                </c:pt>
                <c:pt idx="138028">
                  <c:v>-1.25124E-2</c:v>
                </c:pt>
                <c:pt idx="138029">
                  <c:v>-1.1402499999999999E-2</c:v>
                </c:pt>
                <c:pt idx="138030">
                  <c:v>-1.03017E-2</c:v>
                </c:pt>
                <c:pt idx="138031" formatCode="0.00E+00">
                  <c:v>-9.2105399999999997E-3</c:v>
                </c:pt>
                <c:pt idx="138032" formatCode="0.00E+00">
                  <c:v>-8.1296000000000007E-3</c:v>
                </c:pt>
                <c:pt idx="138033" formatCode="0.00E+00">
                  <c:v>-7.0594100000000003E-3</c:v>
                </c:pt>
                <c:pt idx="138034" formatCode="0.00E+00">
                  <c:v>-6.0004500000000001E-3</c:v>
                </c:pt>
                <c:pt idx="138035" formatCode="0.00E+00">
                  <c:v>-4.9531799999999997E-3</c:v>
                </c:pt>
                <c:pt idx="138036" formatCode="0.00E+00">
                  <c:v>-3.9180100000000004E-3</c:v>
                </c:pt>
                <c:pt idx="138037" formatCode="0.00E+00">
                  <c:v>-2.8953300000000002E-3</c:v>
                </c:pt>
                <c:pt idx="138038" formatCode="0.00E+00">
                  <c:v>-1.88547E-3</c:v>
                </c:pt>
                <c:pt idx="138039" formatCode="0.00E+00">
                  <c:v>-8.8875200000000003E-4</c:v>
                </c:pt>
                <c:pt idx="138040" formatCode="0.00E+00">
                  <c:v>9.4540299999999993E-5</c:v>
                </c:pt>
                <c:pt idx="138041" formatCode="0.00E+00">
                  <c:v>1.06416E-3</c:v>
                </c:pt>
                <c:pt idx="138042" formatCode="0.00E+00">
                  <c:v>2.0198899999999999E-3</c:v>
                </c:pt>
                <c:pt idx="138043" formatCode="0.00E+00">
                  <c:v>2.9615499999999999E-3</c:v>
                </c:pt>
                <c:pt idx="138044" formatCode="0.00E+00">
                  <c:v>3.8889800000000002E-3</c:v>
                </c:pt>
                <c:pt idx="138045" formatCode="0.00E+00">
                  <c:v>4.8020399999999996E-3</c:v>
                </c:pt>
                <c:pt idx="138046" formatCode="0.00E+00">
                  <c:v>5.7006499999999998E-3</c:v>
                </c:pt>
                <c:pt idx="138047" formatCode="0.00E+00">
                  <c:v>6.5847299999999996E-3</c:v>
                </c:pt>
                <c:pt idx="138048" formatCode="0.00E+00">
                  <c:v>7.4542300000000001E-3</c:v>
                </c:pt>
                <c:pt idx="138049" formatCode="0.00E+00">
                  <c:v>8.3091299999999996E-3</c:v>
                </c:pt>
                <c:pt idx="138050" formatCode="0.00E+00">
                  <c:v>9.1494200000000001E-3</c:v>
                </c:pt>
                <c:pt idx="138051" formatCode="0.00E+00">
                  <c:v>9.9751400000000004E-3</c:v>
                </c:pt>
                <c:pt idx="138052">
                  <c:v>1.07863E-2</c:v>
                </c:pt>
                <c:pt idx="138053">
                  <c:v>1.1583E-2</c:v>
                </c:pt>
                <c:pt idx="138054">
                  <c:v>1.2365299999999999E-2</c:v>
                </c:pt>
                <c:pt idx="138055">
                  <c:v>1.31334E-2</c:v>
                </c:pt>
                <c:pt idx="138056">
                  <c:v>1.3887200000000001E-2</c:v>
                </c:pt>
                <c:pt idx="138057">
                  <c:v>1.4626999999999999E-2</c:v>
                </c:pt>
                <c:pt idx="138058">
                  <c:v>1.5352899999999999E-2</c:v>
                </c:pt>
                <c:pt idx="138059">
                  <c:v>1.6065099999999999E-2</c:v>
                </c:pt>
                <c:pt idx="138060">
                  <c:v>1.67636E-2</c:v>
                </c:pt>
                <c:pt idx="138061">
                  <c:v>1.74488E-2</c:v>
                </c:pt>
                <c:pt idx="138062">
                  <c:v>1.81207E-2</c:v>
                </c:pt>
                <c:pt idx="138063">
                  <c:v>1.8779500000000001E-2</c:v>
                </c:pt>
                <c:pt idx="138064">
                  <c:v>1.9425499999999998E-2</c:v>
                </c:pt>
                <c:pt idx="138065">
                  <c:v>2.0058900000000001E-2</c:v>
                </c:pt>
                <c:pt idx="138066">
                  <c:v>2.0679800000000002E-2</c:v>
                </c:pt>
                <c:pt idx="138067">
                  <c:v>2.1288399999999999E-2</c:v>
                </c:pt>
                <c:pt idx="138068">
                  <c:v>2.1885000000000002E-2</c:v>
                </c:pt>
                <c:pt idx="138069">
                  <c:v>2.2469699999999999E-2</c:v>
                </c:pt>
                <c:pt idx="138070">
                  <c:v>2.3042699999999999E-2</c:v>
                </c:pt>
                <c:pt idx="138071">
                  <c:v>2.3604199999999999E-2</c:v>
                </c:pt>
                <c:pt idx="138072">
                  <c:v>2.4154499999999999E-2</c:v>
                </c:pt>
                <c:pt idx="138073">
                  <c:v>2.46936E-2</c:v>
                </c:pt>
                <c:pt idx="138074">
                  <c:v>2.52217E-2</c:v>
                </c:pt>
                <c:pt idx="138075">
                  <c:v>2.5739100000000001E-2</c:v>
                </c:pt>
                <c:pt idx="138076">
                  <c:v>2.6245899999999999E-2</c:v>
                </c:pt>
                <c:pt idx="138077">
                  <c:v>2.6742100000000001E-2</c:v>
                </c:pt>
                <c:pt idx="138078">
                  <c:v>2.7227899999999999E-2</c:v>
                </c:pt>
                <c:pt idx="138079">
                  <c:v>2.7703499999999999E-2</c:v>
                </c:pt>
                <c:pt idx="138080">
                  <c:v>2.8169E-2</c:v>
                </c:pt>
                <c:pt idx="138081">
                  <c:v>2.8624900000000002E-2</c:v>
                </c:pt>
                <c:pt idx="138082">
                  <c:v>2.9071199999999998E-2</c:v>
                </c:pt>
                <c:pt idx="138083">
                  <c:v>2.9508099999999999E-2</c:v>
                </c:pt>
                <c:pt idx="138084">
                  <c:v>2.99355E-2</c:v>
                </c:pt>
                <c:pt idx="138085">
                  <c:v>3.0353100000000001E-2</c:v>
                </c:pt>
                <c:pt idx="138086">
                  <c:v>3.0760800000000001E-2</c:v>
                </c:pt>
                <c:pt idx="138087">
                  <c:v>3.1158600000000002E-2</c:v>
                </c:pt>
                <c:pt idx="138088">
                  <c:v>3.1546200000000003E-2</c:v>
                </c:pt>
                <c:pt idx="138089">
                  <c:v>3.1923399999999998E-2</c:v>
                </c:pt>
                <c:pt idx="138090">
                  <c:v>3.2290300000000001E-2</c:v>
                </c:pt>
                <c:pt idx="138091">
                  <c:v>3.2646500000000002E-2</c:v>
                </c:pt>
                <c:pt idx="138092">
                  <c:v>3.2992E-2</c:v>
                </c:pt>
                <c:pt idx="138093">
                  <c:v>3.3326500000000002E-2</c:v>
                </c:pt>
                <c:pt idx="138094">
                  <c:v>3.3649699999999998E-2</c:v>
                </c:pt>
                <c:pt idx="138095">
                  <c:v>3.3961600000000002E-2</c:v>
                </c:pt>
                <c:pt idx="138096">
                  <c:v>3.4262000000000001E-2</c:v>
                </c:pt>
                <c:pt idx="138097">
                  <c:v>3.4550600000000001E-2</c:v>
                </c:pt>
                <c:pt idx="138098">
                  <c:v>3.48271E-2</c:v>
                </c:pt>
                <c:pt idx="138099">
                  <c:v>3.5091299999999999E-2</c:v>
                </c:pt>
                <c:pt idx="138100">
                  <c:v>3.5342800000000001E-2</c:v>
                </c:pt>
                <c:pt idx="138101">
                  <c:v>3.5581500000000002E-2</c:v>
                </c:pt>
                <c:pt idx="138102">
                  <c:v>3.5806999999999999E-2</c:v>
                </c:pt>
                <c:pt idx="138103">
                  <c:v>3.6019299999999997E-2</c:v>
                </c:pt>
                <c:pt idx="138104">
                  <c:v>3.6218100000000003E-2</c:v>
                </c:pt>
                <c:pt idx="138105">
                  <c:v>3.6403100000000001E-2</c:v>
                </c:pt>
                <c:pt idx="138106">
                  <c:v>3.6574000000000002E-2</c:v>
                </c:pt>
                <c:pt idx="138107">
                  <c:v>3.6730199999999998E-2</c:v>
                </c:pt>
                <c:pt idx="138108">
                  <c:v>3.6871599999999997E-2</c:v>
                </c:pt>
                <c:pt idx="138109">
                  <c:v>3.6997599999999999E-2</c:v>
                </c:pt>
                <c:pt idx="138110">
                  <c:v>3.7108299999999997E-2</c:v>
                </c:pt>
                <c:pt idx="138111">
                  <c:v>3.7203300000000002E-2</c:v>
                </c:pt>
                <c:pt idx="138112">
                  <c:v>3.72824E-2</c:v>
                </c:pt>
                <c:pt idx="138113">
                  <c:v>3.7345000000000003E-2</c:v>
                </c:pt>
                <c:pt idx="138114">
                  <c:v>3.73905E-2</c:v>
                </c:pt>
                <c:pt idx="138115">
                  <c:v>3.7418699999999999E-2</c:v>
                </c:pt>
                <c:pt idx="138116">
                  <c:v>3.7428999999999997E-2</c:v>
                </c:pt>
                <c:pt idx="138117">
                  <c:v>3.7421099999999999E-2</c:v>
                </c:pt>
                <c:pt idx="138118">
                  <c:v>3.7394499999999997E-2</c:v>
                </c:pt>
                <c:pt idx="138119">
                  <c:v>3.7348699999999999E-2</c:v>
                </c:pt>
                <c:pt idx="138120">
                  <c:v>3.7283200000000002E-2</c:v>
                </c:pt>
                <c:pt idx="138121">
                  <c:v>3.7197399999999999E-2</c:v>
                </c:pt>
                <c:pt idx="138122">
                  <c:v>3.7090999999999999E-2</c:v>
                </c:pt>
                <c:pt idx="138123">
                  <c:v>3.6963299999999998E-2</c:v>
                </c:pt>
                <c:pt idx="138124">
                  <c:v>3.6813600000000002E-2</c:v>
                </c:pt>
                <c:pt idx="138125">
                  <c:v>3.6641699999999999E-2</c:v>
                </c:pt>
                <c:pt idx="138126">
                  <c:v>3.6447300000000002E-2</c:v>
                </c:pt>
                <c:pt idx="138127">
                  <c:v>3.6229600000000001E-2</c:v>
                </c:pt>
                <c:pt idx="138128">
                  <c:v>3.5986799999999999E-2</c:v>
                </c:pt>
                <c:pt idx="138129">
                  <c:v>3.5717699999999998E-2</c:v>
                </c:pt>
                <c:pt idx="138130">
                  <c:v>3.5422099999999998E-2</c:v>
                </c:pt>
                <c:pt idx="138131">
                  <c:v>3.5100399999999997E-2</c:v>
                </c:pt>
                <c:pt idx="138132">
                  <c:v>3.4752999999999999E-2</c:v>
                </c:pt>
                <c:pt idx="138133">
                  <c:v>3.4379399999999997E-2</c:v>
                </c:pt>
                <c:pt idx="138134">
                  <c:v>3.3979299999999997E-2</c:v>
                </c:pt>
                <c:pt idx="138135">
                  <c:v>3.3552199999999997E-2</c:v>
                </c:pt>
                <c:pt idx="138136">
                  <c:v>3.30979E-2</c:v>
                </c:pt>
                <c:pt idx="138137">
                  <c:v>3.2616199999999998E-2</c:v>
                </c:pt>
                <c:pt idx="138138">
                  <c:v>3.21064E-2</c:v>
                </c:pt>
                <c:pt idx="138139">
                  <c:v>3.1568400000000003E-2</c:v>
                </c:pt>
                <c:pt idx="138140">
                  <c:v>3.1001600000000001E-2</c:v>
                </c:pt>
                <c:pt idx="138141">
                  <c:v>3.0405600000000001E-2</c:v>
                </c:pt>
                <c:pt idx="138142">
                  <c:v>2.9779699999999999E-2</c:v>
                </c:pt>
                <c:pt idx="138143">
                  <c:v>2.9123099999999999E-2</c:v>
                </c:pt>
                <c:pt idx="138144">
                  <c:v>2.8435200000000001E-2</c:v>
                </c:pt>
                <c:pt idx="138145">
                  <c:v>2.7715500000000001E-2</c:v>
                </c:pt>
                <c:pt idx="138146">
                  <c:v>2.6963299999999999E-2</c:v>
                </c:pt>
                <c:pt idx="138147">
                  <c:v>2.6178099999999999E-2</c:v>
                </c:pt>
                <c:pt idx="138148">
                  <c:v>2.5359400000000001E-2</c:v>
                </c:pt>
                <c:pt idx="138149">
                  <c:v>2.4507299999999999E-2</c:v>
                </c:pt>
                <c:pt idx="138150">
                  <c:v>2.36221E-2</c:v>
                </c:pt>
                <c:pt idx="138151">
                  <c:v>2.2704100000000001E-2</c:v>
                </c:pt>
                <c:pt idx="138152">
                  <c:v>2.1753100000000001E-2</c:v>
                </c:pt>
                <c:pt idx="138153">
                  <c:v>2.0768100000000001E-2</c:v>
                </c:pt>
                <c:pt idx="138154">
                  <c:v>1.9747899999999999E-2</c:v>
                </c:pt>
                <c:pt idx="138155">
                  <c:v>1.8692199999999999E-2</c:v>
                </c:pt>
                <c:pt idx="138156">
                  <c:v>1.7600600000000001E-2</c:v>
                </c:pt>
                <c:pt idx="138157">
                  <c:v>1.64733E-2</c:v>
                </c:pt>
                <c:pt idx="138158">
                  <c:v>1.5310799999999999E-2</c:v>
                </c:pt>
                <c:pt idx="138159">
                  <c:v>1.4114399999999999E-2</c:v>
                </c:pt>
                <c:pt idx="138160">
                  <c:v>1.2885300000000001E-2</c:v>
                </c:pt>
                <c:pt idx="138161">
                  <c:v>1.1624300000000001E-2</c:v>
                </c:pt>
                <c:pt idx="138162">
                  <c:v>1.0330799999999999E-2</c:v>
                </c:pt>
                <c:pt idx="138163" formatCode="0.00E+00">
                  <c:v>9.0048300000000001E-3</c:v>
                </c:pt>
                <c:pt idx="138164" formatCode="0.00E+00">
                  <c:v>7.6471600000000001E-3</c:v>
                </c:pt>
                <c:pt idx="138165" formatCode="0.00E+00">
                  <c:v>6.2589100000000003E-3</c:v>
                </c:pt>
                <c:pt idx="138166" formatCode="0.00E+00">
                  <c:v>4.8407700000000003E-3</c:v>
                </c:pt>
                <c:pt idx="138167" formatCode="0.00E+00">
                  <c:v>3.3933700000000002E-3</c:v>
                </c:pt>
                <c:pt idx="138168" formatCode="0.00E+00">
                  <c:v>1.9179799999999999E-3</c:v>
                </c:pt>
                <c:pt idx="138169" formatCode="0.00E+00">
                  <c:v>4.1647E-4</c:v>
                </c:pt>
                <c:pt idx="138170" formatCode="0.00E+00">
                  <c:v>-1.1095E-3</c:v>
                </c:pt>
                <c:pt idx="138171" formatCode="0.00E+00">
                  <c:v>-2.6591000000000002E-3</c:v>
                </c:pt>
                <c:pt idx="138172" formatCode="0.00E+00">
                  <c:v>-4.2319899999999997E-3</c:v>
                </c:pt>
                <c:pt idx="138173" formatCode="0.00E+00">
                  <c:v>-5.82769E-3</c:v>
                </c:pt>
                <c:pt idx="138174" formatCode="0.00E+00">
                  <c:v>-7.4453000000000002E-3</c:v>
                </c:pt>
                <c:pt idx="138175" formatCode="0.00E+00">
                  <c:v>-9.0837299999999999E-3</c:v>
                </c:pt>
                <c:pt idx="138176">
                  <c:v>-1.0742099999999999E-2</c:v>
                </c:pt>
                <c:pt idx="138177">
                  <c:v>-1.2420199999999999E-2</c:v>
                </c:pt>
                <c:pt idx="138178">
                  <c:v>-1.41178E-2</c:v>
                </c:pt>
                <c:pt idx="138179">
                  <c:v>-1.58341E-2</c:v>
                </c:pt>
                <c:pt idx="138180">
                  <c:v>-1.7567699999999999E-2</c:v>
                </c:pt>
                <c:pt idx="138181">
                  <c:v>-1.93171E-2</c:v>
                </c:pt>
                <c:pt idx="138182">
                  <c:v>-2.1080999999999999E-2</c:v>
                </c:pt>
                <c:pt idx="138183">
                  <c:v>-2.2858300000000002E-2</c:v>
                </c:pt>
                <c:pt idx="138184">
                  <c:v>-2.4648400000000001E-2</c:v>
                </c:pt>
                <c:pt idx="138185">
                  <c:v>-2.6449899999999998E-2</c:v>
                </c:pt>
                <c:pt idx="138186">
                  <c:v>-2.82612E-2</c:v>
                </c:pt>
                <c:pt idx="138187">
                  <c:v>-3.00811E-2</c:v>
                </c:pt>
                <c:pt idx="138188">
                  <c:v>-3.1909199999999999E-2</c:v>
                </c:pt>
                <c:pt idx="138189">
                  <c:v>-3.3744700000000002E-2</c:v>
                </c:pt>
                <c:pt idx="138190">
                  <c:v>-3.5586899999999998E-2</c:v>
                </c:pt>
                <c:pt idx="138191">
                  <c:v>-3.7435299999999998E-2</c:v>
                </c:pt>
                <c:pt idx="138192">
                  <c:v>-3.92891E-2</c:v>
                </c:pt>
                <c:pt idx="138193">
                  <c:v>-4.11464E-2</c:v>
                </c:pt>
                <c:pt idx="138194">
                  <c:v>-4.30052E-2</c:v>
                </c:pt>
                <c:pt idx="138195">
                  <c:v>-4.4863899999999998E-2</c:v>
                </c:pt>
                <c:pt idx="138196">
                  <c:v>-4.6721600000000002E-2</c:v>
                </c:pt>
                <c:pt idx="138197">
                  <c:v>-4.8576399999999999E-2</c:v>
                </c:pt>
                <c:pt idx="138198">
                  <c:v>-5.0425600000000001E-2</c:v>
                </c:pt>
                <c:pt idx="138199">
                  <c:v>-5.2266399999999998E-2</c:v>
                </c:pt>
                <c:pt idx="138200">
                  <c:v>-5.4097199999999998E-2</c:v>
                </c:pt>
                <c:pt idx="138201">
                  <c:v>-5.5916500000000001E-2</c:v>
                </c:pt>
                <c:pt idx="138202">
                  <c:v>-5.7722900000000001E-2</c:v>
                </c:pt>
                <c:pt idx="138203">
                  <c:v>-5.9514299999999999E-2</c:v>
                </c:pt>
                <c:pt idx="138204">
                  <c:v>-6.1288799999999997E-2</c:v>
                </c:pt>
                <c:pt idx="138205">
                  <c:v>-6.3044699999999995E-2</c:v>
                </c:pt>
                <c:pt idx="138206">
                  <c:v>-6.4780400000000002E-2</c:v>
                </c:pt>
                <c:pt idx="138207">
                  <c:v>-6.64936E-2</c:v>
                </c:pt>
                <c:pt idx="138208">
                  <c:v>-6.8181400000000003E-2</c:v>
                </c:pt>
                <c:pt idx="138209">
                  <c:v>-6.9841600000000004E-2</c:v>
                </c:pt>
                <c:pt idx="138210">
                  <c:v>-7.1472499999999994E-2</c:v>
                </c:pt>
                <c:pt idx="138211">
                  <c:v>-7.3072399999999996E-2</c:v>
                </c:pt>
                <c:pt idx="138212">
                  <c:v>-7.4637999999999996E-2</c:v>
                </c:pt>
                <c:pt idx="138213">
                  <c:v>-7.6165800000000006E-2</c:v>
                </c:pt>
                <c:pt idx="138214">
                  <c:v>-7.7654000000000001E-2</c:v>
                </c:pt>
                <c:pt idx="138215">
                  <c:v>-7.9102800000000001E-2</c:v>
                </c:pt>
                <c:pt idx="138216">
                  <c:v>-8.0512899999999998E-2</c:v>
                </c:pt>
                <c:pt idx="138217">
                  <c:v>-8.1882499999999997E-2</c:v>
                </c:pt>
                <c:pt idx="138218">
                  <c:v>-8.3207600000000007E-2</c:v>
                </c:pt>
                <c:pt idx="138219">
                  <c:v>-8.4485000000000005E-2</c:v>
                </c:pt>
                <c:pt idx="138220">
                  <c:v>-8.5713399999999995E-2</c:v>
                </c:pt>
                <c:pt idx="138221">
                  <c:v>-8.68921E-2</c:v>
                </c:pt>
                <c:pt idx="138222">
                  <c:v>-8.8019200000000006E-2</c:v>
                </c:pt>
                <c:pt idx="138223">
                  <c:v>-8.9091900000000002E-2</c:v>
                </c:pt>
                <c:pt idx="138224">
                  <c:v>-9.0108300000000002E-2</c:v>
                </c:pt>
                <c:pt idx="138225">
                  <c:v>-9.1067099999999998E-2</c:v>
                </c:pt>
                <c:pt idx="138226">
                  <c:v>-9.1966000000000006E-2</c:v>
                </c:pt>
                <c:pt idx="138227">
                  <c:v>-9.2802800000000005E-2</c:v>
                </c:pt>
                <c:pt idx="138228">
                  <c:v>-9.3576699999999999E-2</c:v>
                </c:pt>
                <c:pt idx="138229">
                  <c:v>-9.4288700000000003E-2</c:v>
                </c:pt>
                <c:pt idx="138230">
                  <c:v>-9.4939300000000004E-2</c:v>
                </c:pt>
                <c:pt idx="138231">
                  <c:v>-9.55265E-2</c:v>
                </c:pt>
                <c:pt idx="138232">
                  <c:v>-9.6048400000000006E-2</c:v>
                </c:pt>
                <c:pt idx="138233">
                  <c:v>-9.6503800000000001E-2</c:v>
                </c:pt>
                <c:pt idx="138234">
                  <c:v>-9.6892500000000006E-2</c:v>
                </c:pt>
                <c:pt idx="138235">
                  <c:v>-9.7214300000000003E-2</c:v>
                </c:pt>
                <c:pt idx="138236">
                  <c:v>-9.7468799999999994E-2</c:v>
                </c:pt>
                <c:pt idx="138237">
                  <c:v>-9.7654699999999997E-2</c:v>
                </c:pt>
                <c:pt idx="138238">
                  <c:v>-9.7769900000000007E-2</c:v>
                </c:pt>
                <c:pt idx="138239">
                  <c:v>-9.7813800000000006E-2</c:v>
                </c:pt>
                <c:pt idx="138240">
                  <c:v>-9.7788E-2</c:v>
                </c:pt>
                <c:pt idx="138241">
                  <c:v>-9.7694799999999998E-2</c:v>
                </c:pt>
                <c:pt idx="138242">
                  <c:v>-9.75351E-2</c:v>
                </c:pt>
                <c:pt idx="138243">
                  <c:v>-9.7308599999999995E-2</c:v>
                </c:pt>
                <c:pt idx="138244">
                  <c:v>-9.7015400000000002E-2</c:v>
                </c:pt>
                <c:pt idx="138245">
                  <c:v>-9.66558E-2</c:v>
                </c:pt>
                <c:pt idx="138246">
                  <c:v>-9.6229200000000001E-2</c:v>
                </c:pt>
                <c:pt idx="138247">
                  <c:v>-9.5734100000000003E-2</c:v>
                </c:pt>
                <c:pt idx="138248">
                  <c:v>-9.5170199999999996E-2</c:v>
                </c:pt>
                <c:pt idx="138249">
                  <c:v>-9.4539399999999996E-2</c:v>
                </c:pt>
                <c:pt idx="138250">
                  <c:v>-9.3845300000000006E-2</c:v>
                </c:pt>
                <c:pt idx="138251">
                  <c:v>-9.30893E-2</c:v>
                </c:pt>
                <c:pt idx="138252">
                  <c:v>-9.2271000000000006E-2</c:v>
                </c:pt>
                <c:pt idx="138253">
                  <c:v>-9.1391299999999995E-2</c:v>
                </c:pt>
                <c:pt idx="138254">
                  <c:v>-9.0452099999999994E-2</c:v>
                </c:pt>
                <c:pt idx="138255">
                  <c:v>-8.9454599999999995E-2</c:v>
                </c:pt>
                <c:pt idx="138256">
                  <c:v>-8.8398900000000002E-2</c:v>
                </c:pt>
                <c:pt idx="138257">
                  <c:v>-8.7285299999999996E-2</c:v>
                </c:pt>
                <c:pt idx="138258">
                  <c:v>-8.6116100000000001E-2</c:v>
                </c:pt>
                <c:pt idx="138259">
                  <c:v>-8.4895499999999999E-2</c:v>
                </c:pt>
                <c:pt idx="138260">
                  <c:v>-8.3626800000000001E-2</c:v>
                </c:pt>
                <c:pt idx="138261">
                  <c:v>-8.2312099999999999E-2</c:v>
                </c:pt>
                <c:pt idx="138262">
                  <c:v>-8.09526E-2</c:v>
                </c:pt>
                <c:pt idx="138263">
                  <c:v>-7.9550200000000001E-2</c:v>
                </c:pt>
                <c:pt idx="138264">
                  <c:v>-7.8108899999999995E-2</c:v>
                </c:pt>
                <c:pt idx="138265">
                  <c:v>-7.6633599999999996E-2</c:v>
                </c:pt>
                <c:pt idx="138266">
                  <c:v>-7.5128200000000006E-2</c:v>
                </c:pt>
                <c:pt idx="138267">
                  <c:v>-7.3593400000000003E-2</c:v>
                </c:pt>
                <c:pt idx="138268">
                  <c:v>-7.2029899999999994E-2</c:v>
                </c:pt>
                <c:pt idx="138269">
                  <c:v>-7.0440199999999994E-2</c:v>
                </c:pt>
                <c:pt idx="138270">
                  <c:v>-6.8828100000000003E-2</c:v>
                </c:pt>
                <c:pt idx="138271">
                  <c:v>-6.71982E-2</c:v>
                </c:pt>
                <c:pt idx="138272">
                  <c:v>-6.5554000000000001E-2</c:v>
                </c:pt>
                <c:pt idx="138273">
                  <c:v>-6.3898200000000002E-2</c:v>
                </c:pt>
                <c:pt idx="138274">
                  <c:v>-6.2233299999999998E-2</c:v>
                </c:pt>
                <c:pt idx="138275">
                  <c:v>-6.0562199999999997E-2</c:v>
                </c:pt>
                <c:pt idx="138276">
                  <c:v>-5.8886899999999999E-2</c:v>
                </c:pt>
                <c:pt idx="138277">
                  <c:v>-5.72101E-2</c:v>
                </c:pt>
                <c:pt idx="138278">
                  <c:v>-5.5537499999999997E-2</c:v>
                </c:pt>
                <c:pt idx="138279">
                  <c:v>-5.38748E-2</c:v>
                </c:pt>
                <c:pt idx="138280">
                  <c:v>-5.2224800000000002E-2</c:v>
                </c:pt>
                <c:pt idx="138281">
                  <c:v>-5.0589000000000002E-2</c:v>
                </c:pt>
                <c:pt idx="138282">
                  <c:v>-4.89705E-2</c:v>
                </c:pt>
                <c:pt idx="138283">
                  <c:v>-4.7373199999999997E-2</c:v>
                </c:pt>
                <c:pt idx="138284">
                  <c:v>-4.5799899999999998E-2</c:v>
                </c:pt>
                <c:pt idx="138285">
                  <c:v>-4.4251199999999997E-2</c:v>
                </c:pt>
                <c:pt idx="138286">
                  <c:v>-4.2727800000000003E-2</c:v>
                </c:pt>
                <c:pt idx="138287">
                  <c:v>-4.1231900000000002E-2</c:v>
                </c:pt>
                <c:pt idx="138288">
                  <c:v>-3.9766500000000003E-2</c:v>
                </c:pt>
                <c:pt idx="138289">
                  <c:v>-3.83357E-2</c:v>
                </c:pt>
                <c:pt idx="138290">
                  <c:v>-3.6943700000000003E-2</c:v>
                </c:pt>
                <c:pt idx="138291">
                  <c:v>-3.5594599999999997E-2</c:v>
                </c:pt>
                <c:pt idx="138292">
                  <c:v>-3.4292299999999998E-2</c:v>
                </c:pt>
                <c:pt idx="138293">
                  <c:v>-3.3040100000000003E-2</c:v>
                </c:pt>
                <c:pt idx="138294">
                  <c:v>-3.1840199999999999E-2</c:v>
                </c:pt>
                <c:pt idx="138295">
                  <c:v>-3.0692799999999999E-2</c:v>
                </c:pt>
                <c:pt idx="138296">
                  <c:v>-2.95985E-2</c:v>
                </c:pt>
                <c:pt idx="138297">
                  <c:v>-2.85592E-2</c:v>
                </c:pt>
                <c:pt idx="138298">
                  <c:v>-2.7576699999999999E-2</c:v>
                </c:pt>
                <c:pt idx="138299">
                  <c:v>-2.6650900000000002E-2</c:v>
                </c:pt>
                <c:pt idx="138300">
                  <c:v>-2.5780399999999998E-2</c:v>
                </c:pt>
                <c:pt idx="138301">
                  <c:v>-2.4965999999999999E-2</c:v>
                </c:pt>
                <c:pt idx="138302">
                  <c:v>-2.4211400000000001E-2</c:v>
                </c:pt>
                <c:pt idx="138303">
                  <c:v>-2.35228E-2</c:v>
                </c:pt>
                <c:pt idx="138304">
                  <c:v>-2.29041E-2</c:v>
                </c:pt>
                <c:pt idx="138305">
                  <c:v>-2.2356500000000001E-2</c:v>
                </c:pt>
                <c:pt idx="138306">
                  <c:v>-2.1880400000000001E-2</c:v>
                </c:pt>
                <c:pt idx="138307">
                  <c:v>-2.1477400000000001E-2</c:v>
                </c:pt>
                <c:pt idx="138308">
                  <c:v>-2.11498E-2</c:v>
                </c:pt>
                <c:pt idx="138309">
                  <c:v>-2.08986E-2</c:v>
                </c:pt>
                <c:pt idx="138310">
                  <c:v>-2.07244E-2</c:v>
                </c:pt>
                <c:pt idx="138311">
                  <c:v>-2.0627699999999999E-2</c:v>
                </c:pt>
                <c:pt idx="138312">
                  <c:v>-2.061E-2</c:v>
                </c:pt>
                <c:pt idx="138313">
                  <c:v>-2.0672200000000002E-2</c:v>
                </c:pt>
                <c:pt idx="138314">
                  <c:v>-2.08132E-2</c:v>
                </c:pt>
                <c:pt idx="138315">
                  <c:v>-2.1032100000000001E-2</c:v>
                </c:pt>
                <c:pt idx="138316">
                  <c:v>-2.1332199999999999E-2</c:v>
                </c:pt>
                <c:pt idx="138317">
                  <c:v>-2.1717400000000001E-2</c:v>
                </c:pt>
                <c:pt idx="138318">
                  <c:v>-2.2188699999999999E-2</c:v>
                </c:pt>
                <c:pt idx="138319">
                  <c:v>-2.2743699999999999E-2</c:v>
                </c:pt>
                <c:pt idx="138320">
                  <c:v>-2.3380000000000001E-2</c:v>
                </c:pt>
                <c:pt idx="138321">
                  <c:v>-2.40976E-2</c:v>
                </c:pt>
                <c:pt idx="138322">
                  <c:v>-2.4897800000000001E-2</c:v>
                </c:pt>
                <c:pt idx="138323">
                  <c:v>-2.57813E-2</c:v>
                </c:pt>
                <c:pt idx="138324">
                  <c:v>-2.6746499999999999E-2</c:v>
                </c:pt>
                <c:pt idx="138325">
                  <c:v>-2.7789600000000001E-2</c:v>
                </c:pt>
                <c:pt idx="138326">
                  <c:v>-2.8907200000000001E-2</c:v>
                </c:pt>
                <c:pt idx="138327">
                  <c:v>-3.0098300000000001E-2</c:v>
                </c:pt>
                <c:pt idx="138328">
                  <c:v>-3.13622E-2</c:v>
                </c:pt>
                <c:pt idx="138329">
                  <c:v>-3.2696099999999999E-2</c:v>
                </c:pt>
                <c:pt idx="138330">
                  <c:v>-3.4096000000000001E-2</c:v>
                </c:pt>
                <c:pt idx="138331">
                  <c:v>-3.5559899999999998E-2</c:v>
                </c:pt>
                <c:pt idx="138332">
                  <c:v>-3.7087500000000002E-2</c:v>
                </c:pt>
                <c:pt idx="138333">
                  <c:v>-3.8678200000000003E-2</c:v>
                </c:pt>
                <c:pt idx="138334">
                  <c:v>-4.0329700000000003E-2</c:v>
                </c:pt>
                <c:pt idx="138335">
                  <c:v>-4.2038499999999999E-2</c:v>
                </c:pt>
                <c:pt idx="138336">
                  <c:v>-4.3802800000000003E-2</c:v>
                </c:pt>
                <c:pt idx="138337">
                  <c:v>-4.56231E-2</c:v>
                </c:pt>
                <c:pt idx="138338">
                  <c:v>-4.7499899999999998E-2</c:v>
                </c:pt>
                <c:pt idx="138339">
                  <c:v>-4.9430799999999997E-2</c:v>
                </c:pt>
                <c:pt idx="138340">
                  <c:v>-5.1412600000000003E-2</c:v>
                </c:pt>
                <c:pt idx="138341">
                  <c:v>-5.3442799999999999E-2</c:v>
                </c:pt>
                <c:pt idx="138342">
                  <c:v>-5.5518400000000002E-2</c:v>
                </c:pt>
                <c:pt idx="138343">
                  <c:v>-5.7636800000000002E-2</c:v>
                </c:pt>
                <c:pt idx="138344">
                  <c:v>-5.9795800000000003E-2</c:v>
                </c:pt>
                <c:pt idx="138345">
                  <c:v>-6.1994899999999999E-2</c:v>
                </c:pt>
                <c:pt idx="138346">
                  <c:v>-6.42345E-2</c:v>
                </c:pt>
                <c:pt idx="138347">
                  <c:v>-6.6512600000000005E-2</c:v>
                </c:pt>
                <c:pt idx="138348">
                  <c:v>-6.8823200000000001E-2</c:v>
                </c:pt>
                <c:pt idx="138349">
                  <c:v>-7.1159399999999998E-2</c:v>
                </c:pt>
                <c:pt idx="138350">
                  <c:v>-7.3516399999999996E-2</c:v>
                </c:pt>
                <c:pt idx="138351">
                  <c:v>-7.5890200000000005E-2</c:v>
                </c:pt>
                <c:pt idx="138352">
                  <c:v>-7.8278500000000001E-2</c:v>
                </c:pt>
                <c:pt idx="138353">
                  <c:v>-8.0679600000000004E-2</c:v>
                </c:pt>
                <c:pt idx="138354">
                  <c:v>-8.3089899999999994E-2</c:v>
                </c:pt>
                <c:pt idx="138355">
                  <c:v>-8.55041E-2</c:v>
                </c:pt>
                <c:pt idx="138356">
                  <c:v>-8.7918399999999994E-2</c:v>
                </c:pt>
                <c:pt idx="138357">
                  <c:v>-9.0330999999999995E-2</c:v>
                </c:pt>
                <c:pt idx="138358">
                  <c:v>-9.2740600000000006E-2</c:v>
                </c:pt>
                <c:pt idx="138359">
                  <c:v>-9.5145099999999996E-2</c:v>
                </c:pt>
                <c:pt idx="138360">
                  <c:v>-9.7541000000000003E-2</c:v>
                </c:pt>
                <c:pt idx="138361">
                  <c:v>-9.9925399999999998E-2</c:v>
                </c:pt>
                <c:pt idx="138362">
                  <c:v>-0.102296</c:v>
                </c:pt>
                <c:pt idx="138363">
                  <c:v>-0.104647</c:v>
                </c:pt>
                <c:pt idx="138364">
                  <c:v>-0.106975</c:v>
                </c:pt>
                <c:pt idx="138365">
                  <c:v>-0.109282</c:v>
                </c:pt>
                <c:pt idx="138366">
                  <c:v>-0.111571</c:v>
                </c:pt>
                <c:pt idx="138367">
                  <c:v>-0.113845</c:v>
                </c:pt>
                <c:pt idx="138368">
                  <c:v>-0.116101</c:v>
                </c:pt>
                <c:pt idx="138369">
                  <c:v>-0.118341</c:v>
                </c:pt>
                <c:pt idx="138370">
                  <c:v>-0.120564</c:v>
                </c:pt>
                <c:pt idx="138371">
                  <c:v>-0.12277200000000001</c:v>
                </c:pt>
                <c:pt idx="138372">
                  <c:v>-0.124962</c:v>
                </c:pt>
                <c:pt idx="138373">
                  <c:v>-0.12712899999999999</c:v>
                </c:pt>
                <c:pt idx="138374">
                  <c:v>-0.129271</c:v>
                </c:pt>
                <c:pt idx="138375">
                  <c:v>-0.131387</c:v>
                </c:pt>
                <c:pt idx="138376">
                  <c:v>-0.13347600000000001</c:v>
                </c:pt>
                <c:pt idx="138377">
                  <c:v>-0.13553999999999999</c:v>
                </c:pt>
                <c:pt idx="138378">
                  <c:v>-0.13758300000000001</c:v>
                </c:pt>
                <c:pt idx="138379">
                  <c:v>-0.13960700000000001</c:v>
                </c:pt>
                <c:pt idx="138380">
                  <c:v>-0.14161299999999999</c:v>
                </c:pt>
                <c:pt idx="138381">
                  <c:v>-0.14360200000000001</c:v>
                </c:pt>
                <c:pt idx="138382">
                  <c:v>-0.14557</c:v>
                </c:pt>
                <c:pt idx="138383">
                  <c:v>-0.14751500000000001</c:v>
                </c:pt>
                <c:pt idx="138384">
                  <c:v>-0.14943600000000001</c:v>
                </c:pt>
                <c:pt idx="138385">
                  <c:v>-0.151333</c:v>
                </c:pt>
                <c:pt idx="138386">
                  <c:v>-0.15320700000000001</c:v>
                </c:pt>
                <c:pt idx="138387">
                  <c:v>-0.155057</c:v>
                </c:pt>
                <c:pt idx="138388">
                  <c:v>-0.15688099999999999</c:v>
                </c:pt>
                <c:pt idx="138389">
                  <c:v>-0.15868199999999999</c:v>
                </c:pt>
                <c:pt idx="138390">
                  <c:v>-0.160466</c:v>
                </c:pt>
                <c:pt idx="138391">
                  <c:v>-0.16223599999999999</c:v>
                </c:pt>
                <c:pt idx="138392">
                  <c:v>-0.163994</c:v>
                </c:pt>
                <c:pt idx="138393">
                  <c:v>-0.165742</c:v>
                </c:pt>
                <c:pt idx="138394">
                  <c:v>-0.16748199999999999</c:v>
                </c:pt>
                <c:pt idx="138395">
                  <c:v>-0.16921800000000001</c:v>
                </c:pt>
                <c:pt idx="138396">
                  <c:v>-0.17095299999999999</c:v>
                </c:pt>
                <c:pt idx="138397">
                  <c:v>-0.17268800000000001</c:v>
                </c:pt>
                <c:pt idx="138398">
                  <c:v>-0.174424</c:v>
                </c:pt>
                <c:pt idx="138399">
                  <c:v>-0.17616000000000001</c:v>
                </c:pt>
                <c:pt idx="138400">
                  <c:v>-0.1779</c:v>
                </c:pt>
                <c:pt idx="138401">
                  <c:v>-0.179646</c:v>
                </c:pt>
                <c:pt idx="138402">
                  <c:v>-0.181398</c:v>
                </c:pt>
                <c:pt idx="138403">
                  <c:v>-0.18315400000000001</c:v>
                </c:pt>
                <c:pt idx="138404">
                  <c:v>-0.184919</c:v>
                </c:pt>
                <c:pt idx="138405">
                  <c:v>-0.1867</c:v>
                </c:pt>
                <c:pt idx="138406">
                  <c:v>-0.188495</c:v>
                </c:pt>
                <c:pt idx="138407">
                  <c:v>-0.190304</c:v>
                </c:pt>
                <c:pt idx="138408">
                  <c:v>-0.19212399999999999</c:v>
                </c:pt>
                <c:pt idx="138409">
                  <c:v>-0.19395799999999999</c:v>
                </c:pt>
                <c:pt idx="138410">
                  <c:v>-0.19580700000000001</c:v>
                </c:pt>
                <c:pt idx="138411">
                  <c:v>-0.19767000000000001</c:v>
                </c:pt>
                <c:pt idx="138412">
                  <c:v>-0.199547</c:v>
                </c:pt>
                <c:pt idx="138413">
                  <c:v>-0.20143800000000001</c:v>
                </c:pt>
                <c:pt idx="138414">
                  <c:v>-0.203343</c:v>
                </c:pt>
                <c:pt idx="138415">
                  <c:v>-0.205262</c:v>
                </c:pt>
                <c:pt idx="138416">
                  <c:v>-0.20718800000000001</c:v>
                </c:pt>
                <c:pt idx="138417">
                  <c:v>-0.20911399999999999</c:v>
                </c:pt>
                <c:pt idx="138418">
                  <c:v>-0.211038</c:v>
                </c:pt>
                <c:pt idx="138419">
                  <c:v>-0.21295800000000001</c:v>
                </c:pt>
                <c:pt idx="138420">
                  <c:v>-0.21487800000000001</c:v>
                </c:pt>
                <c:pt idx="138421">
                  <c:v>-0.21679899999999999</c:v>
                </c:pt>
                <c:pt idx="138422">
                  <c:v>-0.218724</c:v>
                </c:pt>
                <c:pt idx="138423">
                  <c:v>-0.22065000000000001</c:v>
                </c:pt>
                <c:pt idx="138424">
                  <c:v>-0.222576</c:v>
                </c:pt>
                <c:pt idx="138425">
                  <c:v>-0.22450400000000001</c:v>
                </c:pt>
                <c:pt idx="138426">
                  <c:v>-0.226439</c:v>
                </c:pt>
                <c:pt idx="138427">
                  <c:v>-0.228382</c:v>
                </c:pt>
                <c:pt idx="138428">
                  <c:v>-0.23033400000000001</c:v>
                </c:pt>
                <c:pt idx="138429">
                  <c:v>-0.232291</c:v>
                </c:pt>
                <c:pt idx="138430">
                  <c:v>-0.23425199999999999</c:v>
                </c:pt>
                <c:pt idx="138431">
                  <c:v>-0.23621700000000001</c:v>
                </c:pt>
                <c:pt idx="138432">
                  <c:v>-0.23818600000000001</c:v>
                </c:pt>
                <c:pt idx="138433">
                  <c:v>-0.24016100000000001</c:v>
                </c:pt>
                <c:pt idx="138434">
                  <c:v>-0.242141</c:v>
                </c:pt>
                <c:pt idx="138435">
                  <c:v>-0.24412200000000001</c:v>
                </c:pt>
                <c:pt idx="138436">
                  <c:v>-0.24609600000000001</c:v>
                </c:pt>
                <c:pt idx="138437">
                  <c:v>-0.248059</c:v>
                </c:pt>
                <c:pt idx="138438">
                  <c:v>-0.25000600000000001</c:v>
                </c:pt>
                <c:pt idx="138439">
                  <c:v>-0.25193399999999999</c:v>
                </c:pt>
                <c:pt idx="138440">
                  <c:v>-0.25383800000000001</c:v>
                </c:pt>
                <c:pt idx="138441">
                  <c:v>-0.25571199999999999</c:v>
                </c:pt>
                <c:pt idx="138442">
                  <c:v>-0.25755600000000001</c:v>
                </c:pt>
                <c:pt idx="138443">
                  <c:v>-0.25936900000000002</c:v>
                </c:pt>
                <c:pt idx="138444">
                  <c:v>-0.26114900000000002</c:v>
                </c:pt>
                <c:pt idx="138445">
                  <c:v>-0.26289600000000002</c:v>
                </c:pt>
                <c:pt idx="138446">
                  <c:v>-0.26460699999999998</c:v>
                </c:pt>
                <c:pt idx="138447">
                  <c:v>-0.26627899999999999</c:v>
                </c:pt>
                <c:pt idx="138448">
                  <c:v>-0.26790700000000001</c:v>
                </c:pt>
                <c:pt idx="138449">
                  <c:v>-0.26949099999999998</c:v>
                </c:pt>
                <c:pt idx="138450">
                  <c:v>-0.27102599999999999</c:v>
                </c:pt>
                <c:pt idx="138451">
                  <c:v>-0.272507</c:v>
                </c:pt>
                <c:pt idx="138452">
                  <c:v>-0.27393000000000001</c:v>
                </c:pt>
                <c:pt idx="138453">
                  <c:v>-0.27529599999999999</c:v>
                </c:pt>
                <c:pt idx="138454">
                  <c:v>-0.27660899999999999</c:v>
                </c:pt>
                <c:pt idx="138455">
                  <c:v>-0.27787200000000001</c:v>
                </c:pt>
                <c:pt idx="138456">
                  <c:v>-0.27908699999999997</c:v>
                </c:pt>
                <c:pt idx="138457">
                  <c:v>-0.28025800000000001</c:v>
                </c:pt>
                <c:pt idx="138458">
                  <c:v>-0.28138600000000002</c:v>
                </c:pt>
                <c:pt idx="138459">
                  <c:v>-0.28246700000000002</c:v>
                </c:pt>
                <c:pt idx="138460">
                  <c:v>-0.283497</c:v>
                </c:pt>
                <c:pt idx="138461">
                  <c:v>-0.284472</c:v>
                </c:pt>
                <c:pt idx="138462">
                  <c:v>-0.28538999999999998</c:v>
                </c:pt>
                <c:pt idx="138463">
                  <c:v>-0.28624899999999998</c:v>
                </c:pt>
                <c:pt idx="138464">
                  <c:v>-0.287049</c:v>
                </c:pt>
                <c:pt idx="138465">
                  <c:v>-0.28779300000000002</c:v>
                </c:pt>
                <c:pt idx="138466">
                  <c:v>-0.28848499999999999</c:v>
                </c:pt>
                <c:pt idx="138467">
                  <c:v>-0.28912399999999999</c:v>
                </c:pt>
                <c:pt idx="138468">
                  <c:v>-0.28970800000000002</c:v>
                </c:pt>
                <c:pt idx="138469">
                  <c:v>-0.29023599999999999</c:v>
                </c:pt>
                <c:pt idx="138470">
                  <c:v>-0.29070499999999999</c:v>
                </c:pt>
                <c:pt idx="138471">
                  <c:v>-0.29111599999999999</c:v>
                </c:pt>
                <c:pt idx="138472">
                  <c:v>-0.29146899999999998</c:v>
                </c:pt>
                <c:pt idx="138473">
                  <c:v>-0.29176400000000002</c:v>
                </c:pt>
                <c:pt idx="138474">
                  <c:v>-0.29200500000000001</c:v>
                </c:pt>
                <c:pt idx="138475">
                  <c:v>-0.29219299999999998</c:v>
                </c:pt>
                <c:pt idx="138476">
                  <c:v>-0.29232900000000001</c:v>
                </c:pt>
                <c:pt idx="138477">
                  <c:v>-0.29241600000000001</c:v>
                </c:pt>
                <c:pt idx="138478">
                  <c:v>-0.29246</c:v>
                </c:pt>
                <c:pt idx="138479">
                  <c:v>-0.29246299999999997</c:v>
                </c:pt>
                <c:pt idx="138480">
                  <c:v>-0.29242600000000002</c:v>
                </c:pt>
                <c:pt idx="138481">
                  <c:v>-0.29234900000000003</c:v>
                </c:pt>
                <c:pt idx="138482">
                  <c:v>-0.29223399999999999</c:v>
                </c:pt>
                <c:pt idx="138483">
                  <c:v>-0.29208200000000001</c:v>
                </c:pt>
                <c:pt idx="138484">
                  <c:v>-0.29189599999999999</c:v>
                </c:pt>
                <c:pt idx="138485">
                  <c:v>-0.29167599999999999</c:v>
                </c:pt>
                <c:pt idx="138486">
                  <c:v>-0.29141899999999998</c:v>
                </c:pt>
                <c:pt idx="138487">
                  <c:v>-0.29112700000000002</c:v>
                </c:pt>
                <c:pt idx="138488">
                  <c:v>-0.29080400000000001</c:v>
                </c:pt>
                <c:pt idx="138489">
                  <c:v>-0.29045599999999999</c:v>
                </c:pt>
                <c:pt idx="138490">
                  <c:v>-0.29008</c:v>
                </c:pt>
                <c:pt idx="138491">
                  <c:v>-0.28967700000000002</c:v>
                </c:pt>
                <c:pt idx="138492">
                  <c:v>-0.28925099999999998</c:v>
                </c:pt>
                <c:pt idx="138493">
                  <c:v>-0.28880899999999998</c:v>
                </c:pt>
                <c:pt idx="138494">
                  <c:v>-0.288352</c:v>
                </c:pt>
                <c:pt idx="138495">
                  <c:v>-0.28788200000000003</c:v>
                </c:pt>
                <c:pt idx="138496">
                  <c:v>-0.28739799999999999</c:v>
                </c:pt>
                <c:pt idx="138497">
                  <c:v>-0.28690199999999999</c:v>
                </c:pt>
                <c:pt idx="138498">
                  <c:v>-0.28639300000000001</c:v>
                </c:pt>
                <c:pt idx="138499">
                  <c:v>-0.28587099999999999</c:v>
                </c:pt>
                <c:pt idx="138500">
                  <c:v>-0.28533900000000001</c:v>
                </c:pt>
                <c:pt idx="138501">
                  <c:v>-0.28479900000000002</c:v>
                </c:pt>
                <c:pt idx="138502">
                  <c:v>-0.28425</c:v>
                </c:pt>
                <c:pt idx="138503">
                  <c:v>-0.283688</c:v>
                </c:pt>
                <c:pt idx="138504">
                  <c:v>-0.28310200000000002</c:v>
                </c:pt>
                <c:pt idx="138505">
                  <c:v>-0.28248699999999999</c:v>
                </c:pt>
                <c:pt idx="138506">
                  <c:v>-0.28184100000000001</c:v>
                </c:pt>
                <c:pt idx="138507">
                  <c:v>-0.28116600000000003</c:v>
                </c:pt>
                <c:pt idx="138508">
                  <c:v>-0.28046199999999999</c:v>
                </c:pt>
                <c:pt idx="138509">
                  <c:v>-0.27973199999999998</c:v>
                </c:pt>
                <c:pt idx="138510">
                  <c:v>-0.27897699999999997</c:v>
                </c:pt>
                <c:pt idx="138511">
                  <c:v>-0.278196</c:v>
                </c:pt>
                <c:pt idx="138512">
                  <c:v>-0.27739399999999997</c:v>
                </c:pt>
                <c:pt idx="138513">
                  <c:v>-0.27657599999999999</c:v>
                </c:pt>
                <c:pt idx="138514">
                  <c:v>-0.27575100000000002</c:v>
                </c:pt>
                <c:pt idx="138515">
                  <c:v>-0.274922</c:v>
                </c:pt>
                <c:pt idx="138516">
                  <c:v>-0.274092</c:v>
                </c:pt>
                <c:pt idx="138517">
                  <c:v>-0.27326400000000001</c:v>
                </c:pt>
                <c:pt idx="138518">
                  <c:v>-0.27243600000000001</c:v>
                </c:pt>
                <c:pt idx="138519">
                  <c:v>-0.27160899999999999</c:v>
                </c:pt>
                <c:pt idx="138520">
                  <c:v>-0.27078200000000002</c:v>
                </c:pt>
                <c:pt idx="138521">
                  <c:v>-0.269955</c:v>
                </c:pt>
                <c:pt idx="138522">
                  <c:v>-0.269125</c:v>
                </c:pt>
                <c:pt idx="138523">
                  <c:v>-0.26829199999999997</c:v>
                </c:pt>
                <c:pt idx="138524">
                  <c:v>-0.26745099999999999</c:v>
                </c:pt>
                <c:pt idx="138525">
                  <c:v>-0.26659500000000003</c:v>
                </c:pt>
                <c:pt idx="138526">
                  <c:v>-0.26571699999999998</c:v>
                </c:pt>
                <c:pt idx="138527">
                  <c:v>-0.26481100000000002</c:v>
                </c:pt>
                <c:pt idx="138528">
                  <c:v>-0.26386799999999999</c:v>
                </c:pt>
                <c:pt idx="138529">
                  <c:v>-0.26288699999999998</c:v>
                </c:pt>
                <c:pt idx="138530">
                  <c:v>-0.26186799999999999</c:v>
                </c:pt>
                <c:pt idx="138531">
                  <c:v>-0.26081700000000002</c:v>
                </c:pt>
                <c:pt idx="138532">
                  <c:v>-0.25973499999999999</c:v>
                </c:pt>
                <c:pt idx="138533">
                  <c:v>-0.25862299999999999</c:v>
                </c:pt>
                <c:pt idx="138534">
                  <c:v>-0.25747900000000001</c:v>
                </c:pt>
                <c:pt idx="138535">
                  <c:v>-0.256301</c:v>
                </c:pt>
                <c:pt idx="138536">
                  <c:v>-0.25508500000000001</c:v>
                </c:pt>
                <c:pt idx="138537">
                  <c:v>-0.253832</c:v>
                </c:pt>
                <c:pt idx="138538">
                  <c:v>-0.25254199999999999</c:v>
                </c:pt>
                <c:pt idx="138539">
                  <c:v>-0.25121700000000002</c:v>
                </c:pt>
                <c:pt idx="138540">
                  <c:v>-0.249858</c:v>
                </c:pt>
                <c:pt idx="138541">
                  <c:v>-0.248469</c:v>
                </c:pt>
                <c:pt idx="138542">
                  <c:v>-0.247055</c:v>
                </c:pt>
                <c:pt idx="138543">
                  <c:v>-0.24562300000000001</c:v>
                </c:pt>
                <c:pt idx="138544">
                  <c:v>-0.244176</c:v>
                </c:pt>
                <c:pt idx="138545">
                  <c:v>-0.24271699999999999</c:v>
                </c:pt>
                <c:pt idx="138546">
                  <c:v>-0.24124499999999999</c:v>
                </c:pt>
                <c:pt idx="138547">
                  <c:v>-0.239756</c:v>
                </c:pt>
                <c:pt idx="138548">
                  <c:v>-0.23824600000000001</c:v>
                </c:pt>
                <c:pt idx="138549">
                  <c:v>-0.23671300000000001</c:v>
                </c:pt>
                <c:pt idx="138550">
                  <c:v>-0.23515900000000001</c:v>
                </c:pt>
                <c:pt idx="138551">
                  <c:v>-0.23358599999999999</c:v>
                </c:pt>
                <c:pt idx="138552">
                  <c:v>-0.23199600000000001</c:v>
                </c:pt>
                <c:pt idx="138553">
                  <c:v>-0.23038700000000001</c:v>
                </c:pt>
                <c:pt idx="138554">
                  <c:v>-0.22875699999999999</c:v>
                </c:pt>
                <c:pt idx="138555">
                  <c:v>-0.227099</c:v>
                </c:pt>
                <c:pt idx="138556">
                  <c:v>-0.225414</c:v>
                </c:pt>
                <c:pt idx="138557">
                  <c:v>-0.22370599999999999</c:v>
                </c:pt>
                <c:pt idx="138558">
                  <c:v>-0.22198000000000001</c:v>
                </c:pt>
                <c:pt idx="138559">
                  <c:v>-0.22024099999999999</c:v>
                </c:pt>
                <c:pt idx="138560">
                  <c:v>-0.21849399999999999</c:v>
                </c:pt>
                <c:pt idx="138561">
                  <c:v>-0.21674399999999999</c:v>
                </c:pt>
                <c:pt idx="138562">
                  <c:v>-0.21499499999999999</c:v>
                </c:pt>
                <c:pt idx="138563">
                  <c:v>-0.21324899999999999</c:v>
                </c:pt>
                <c:pt idx="138564">
                  <c:v>-0.211507</c:v>
                </c:pt>
                <c:pt idx="138565">
                  <c:v>-0.20977399999999999</c:v>
                </c:pt>
                <c:pt idx="138566">
                  <c:v>-0.20805699999999999</c:v>
                </c:pt>
                <c:pt idx="138567">
                  <c:v>-0.20635600000000001</c:v>
                </c:pt>
                <c:pt idx="138568">
                  <c:v>-0.20466999999999999</c:v>
                </c:pt>
                <c:pt idx="138569">
                  <c:v>-0.20300099999999999</c:v>
                </c:pt>
                <c:pt idx="138570">
                  <c:v>-0.201351</c:v>
                </c:pt>
                <c:pt idx="138571">
                  <c:v>-0.19972300000000001</c:v>
                </c:pt>
                <c:pt idx="138572">
                  <c:v>-0.19811599999999999</c:v>
                </c:pt>
                <c:pt idx="138573">
                  <c:v>-0.19652900000000001</c:v>
                </c:pt>
                <c:pt idx="138574">
                  <c:v>-0.194961</c:v>
                </c:pt>
                <c:pt idx="138575">
                  <c:v>-0.193416</c:v>
                </c:pt>
                <c:pt idx="138576">
                  <c:v>-0.19189800000000001</c:v>
                </c:pt>
                <c:pt idx="138577">
                  <c:v>-0.190411</c:v>
                </c:pt>
                <c:pt idx="138578">
                  <c:v>-0.18895899999999999</c:v>
                </c:pt>
                <c:pt idx="138579">
                  <c:v>-0.18754599999999999</c:v>
                </c:pt>
                <c:pt idx="138580">
                  <c:v>-0.18617600000000001</c:v>
                </c:pt>
                <c:pt idx="138581">
                  <c:v>-0.18485199999999999</c:v>
                </c:pt>
                <c:pt idx="138582">
                  <c:v>-0.18357399999999999</c:v>
                </c:pt>
                <c:pt idx="138583">
                  <c:v>-0.18234400000000001</c:v>
                </c:pt>
                <c:pt idx="138584">
                  <c:v>-0.18116199999999999</c:v>
                </c:pt>
                <c:pt idx="138585">
                  <c:v>-0.18002899999999999</c:v>
                </c:pt>
                <c:pt idx="138586">
                  <c:v>-0.178949</c:v>
                </c:pt>
                <c:pt idx="138587">
                  <c:v>-0.177927</c:v>
                </c:pt>
                <c:pt idx="138588">
                  <c:v>-0.17696600000000001</c:v>
                </c:pt>
                <c:pt idx="138589">
                  <c:v>-0.176068</c:v>
                </c:pt>
                <c:pt idx="138590">
                  <c:v>-0.175234</c:v>
                </c:pt>
                <c:pt idx="138591">
                  <c:v>-0.17446200000000001</c:v>
                </c:pt>
                <c:pt idx="138592">
                  <c:v>-0.17374800000000001</c:v>
                </c:pt>
                <c:pt idx="138593">
                  <c:v>-0.173092</c:v>
                </c:pt>
                <c:pt idx="138594">
                  <c:v>-0.17249500000000001</c:v>
                </c:pt>
                <c:pt idx="138595">
                  <c:v>-0.171955</c:v>
                </c:pt>
                <c:pt idx="138596">
                  <c:v>-0.17147200000000001</c:v>
                </c:pt>
                <c:pt idx="138597">
                  <c:v>-0.17105200000000001</c:v>
                </c:pt>
                <c:pt idx="138598">
                  <c:v>-0.17069799999999999</c:v>
                </c:pt>
                <c:pt idx="138599">
                  <c:v>-0.17041200000000001</c:v>
                </c:pt>
                <c:pt idx="138600">
                  <c:v>-0.17019699999999999</c:v>
                </c:pt>
                <c:pt idx="138601">
                  <c:v>-0.17005899999999999</c:v>
                </c:pt>
                <c:pt idx="138602">
                  <c:v>-0.17000799999999999</c:v>
                </c:pt>
                <c:pt idx="138603">
                  <c:v>-0.170047</c:v>
                </c:pt>
                <c:pt idx="138604">
                  <c:v>-0.17018</c:v>
                </c:pt>
                <c:pt idx="138605">
                  <c:v>-0.170404</c:v>
                </c:pt>
                <c:pt idx="138606">
                  <c:v>-0.170714</c:v>
                </c:pt>
                <c:pt idx="138607">
                  <c:v>-0.17110300000000001</c:v>
                </c:pt>
                <c:pt idx="138608">
                  <c:v>-0.171569</c:v>
                </c:pt>
                <c:pt idx="138609">
                  <c:v>-0.17211699999999999</c:v>
                </c:pt>
                <c:pt idx="138610">
                  <c:v>-0.17275799999999999</c:v>
                </c:pt>
                <c:pt idx="138611">
                  <c:v>-0.17349300000000001</c:v>
                </c:pt>
                <c:pt idx="138612">
                  <c:v>-0.174315</c:v>
                </c:pt>
                <c:pt idx="138613">
                  <c:v>-0.17521</c:v>
                </c:pt>
                <c:pt idx="138614">
                  <c:v>-0.17616799999999999</c:v>
                </c:pt>
                <c:pt idx="138615">
                  <c:v>-0.17718400000000001</c:v>
                </c:pt>
                <c:pt idx="138616">
                  <c:v>-0.17825299999999999</c:v>
                </c:pt>
                <c:pt idx="138617">
                  <c:v>-0.17937</c:v>
                </c:pt>
                <c:pt idx="138618">
                  <c:v>-0.180535</c:v>
                </c:pt>
                <c:pt idx="138619">
                  <c:v>-0.181751</c:v>
                </c:pt>
                <c:pt idx="138620">
                  <c:v>-0.18302499999999999</c:v>
                </c:pt>
                <c:pt idx="138621">
                  <c:v>-0.18435799999999999</c:v>
                </c:pt>
                <c:pt idx="138622">
                  <c:v>-0.185748</c:v>
                </c:pt>
                <c:pt idx="138623">
                  <c:v>-0.187193</c:v>
                </c:pt>
                <c:pt idx="138624">
                  <c:v>-0.18868699999999999</c:v>
                </c:pt>
                <c:pt idx="138625">
                  <c:v>-0.19022900000000001</c:v>
                </c:pt>
                <c:pt idx="138626">
                  <c:v>-0.19181599999999999</c:v>
                </c:pt>
                <c:pt idx="138627">
                  <c:v>-0.19344600000000001</c:v>
                </c:pt>
                <c:pt idx="138628">
                  <c:v>-0.19511800000000001</c:v>
                </c:pt>
                <c:pt idx="138629">
                  <c:v>-0.19683</c:v>
                </c:pt>
                <c:pt idx="138630">
                  <c:v>-0.19858600000000001</c:v>
                </c:pt>
                <c:pt idx="138631">
                  <c:v>-0.20038400000000001</c:v>
                </c:pt>
                <c:pt idx="138632">
                  <c:v>-0.20222100000000001</c:v>
                </c:pt>
                <c:pt idx="138633">
                  <c:v>-0.20408999999999999</c:v>
                </c:pt>
                <c:pt idx="138634">
                  <c:v>-0.205985</c:v>
                </c:pt>
                <c:pt idx="138635">
                  <c:v>-0.207896</c:v>
                </c:pt>
                <c:pt idx="138636">
                  <c:v>-0.209817</c:v>
                </c:pt>
                <c:pt idx="138637">
                  <c:v>-0.21174799999999999</c:v>
                </c:pt>
                <c:pt idx="138638">
                  <c:v>-0.21369099999999999</c:v>
                </c:pt>
                <c:pt idx="138639">
                  <c:v>-0.21564800000000001</c:v>
                </c:pt>
                <c:pt idx="138640">
                  <c:v>-0.217613</c:v>
                </c:pt>
                <c:pt idx="138641">
                  <c:v>-0.219578</c:v>
                </c:pt>
                <c:pt idx="138642">
                  <c:v>-0.22153200000000001</c:v>
                </c:pt>
                <c:pt idx="138643">
                  <c:v>-0.223472</c:v>
                </c:pt>
                <c:pt idx="138644">
                  <c:v>-0.22540199999999999</c:v>
                </c:pt>
                <c:pt idx="138645">
                  <c:v>-0.227326</c:v>
                </c:pt>
                <c:pt idx="138646">
                  <c:v>-0.22924600000000001</c:v>
                </c:pt>
                <c:pt idx="138647">
                  <c:v>-0.231159</c:v>
                </c:pt>
                <c:pt idx="138648">
                  <c:v>-0.23306499999999999</c:v>
                </c:pt>
                <c:pt idx="138649">
                  <c:v>-0.23496300000000001</c:v>
                </c:pt>
                <c:pt idx="138650">
                  <c:v>-0.236848</c:v>
                </c:pt>
                <c:pt idx="138651">
                  <c:v>-0.23871300000000001</c:v>
                </c:pt>
                <c:pt idx="138652">
                  <c:v>-0.24055299999999999</c:v>
                </c:pt>
                <c:pt idx="138653">
                  <c:v>-0.242371</c:v>
                </c:pt>
                <c:pt idx="138654">
                  <c:v>-0.24417</c:v>
                </c:pt>
                <c:pt idx="138655">
                  <c:v>-0.245947</c:v>
                </c:pt>
                <c:pt idx="138656">
                  <c:v>-0.247697</c:v>
                </c:pt>
                <c:pt idx="138657">
                  <c:v>-0.249414</c:v>
                </c:pt>
                <c:pt idx="138658">
                  <c:v>-0.25108999999999998</c:v>
                </c:pt>
                <c:pt idx="138659">
                  <c:v>-0.25271700000000002</c:v>
                </c:pt>
                <c:pt idx="138660">
                  <c:v>-0.25429600000000002</c:v>
                </c:pt>
                <c:pt idx="138661">
                  <c:v>-0.25582700000000003</c:v>
                </c:pt>
                <c:pt idx="138662">
                  <c:v>-0.25730900000000001</c:v>
                </c:pt>
                <c:pt idx="138663">
                  <c:v>-0.258745</c:v>
                </c:pt>
                <c:pt idx="138664">
                  <c:v>-0.260133</c:v>
                </c:pt>
                <c:pt idx="138665">
                  <c:v>-0.26146900000000001</c:v>
                </c:pt>
                <c:pt idx="138666">
                  <c:v>-0.26275500000000002</c:v>
                </c:pt>
                <c:pt idx="138667">
                  <c:v>-0.26398899999999997</c:v>
                </c:pt>
                <c:pt idx="138668">
                  <c:v>-0.26516899999999999</c:v>
                </c:pt>
                <c:pt idx="138669">
                  <c:v>-0.266291</c:v>
                </c:pt>
                <c:pt idx="138670">
                  <c:v>-0.26735199999999998</c:v>
                </c:pt>
                <c:pt idx="138671">
                  <c:v>-0.26835100000000001</c:v>
                </c:pt>
                <c:pt idx="138672">
                  <c:v>-0.26929199999999998</c:v>
                </c:pt>
                <c:pt idx="138673">
                  <c:v>-0.27017600000000003</c:v>
                </c:pt>
                <c:pt idx="138674">
                  <c:v>-0.27100600000000002</c:v>
                </c:pt>
                <c:pt idx="138675">
                  <c:v>-0.27178000000000002</c:v>
                </c:pt>
                <c:pt idx="138676">
                  <c:v>-0.27249400000000001</c:v>
                </c:pt>
                <c:pt idx="138677">
                  <c:v>-0.273146</c:v>
                </c:pt>
                <c:pt idx="138678">
                  <c:v>-0.27373599999999998</c:v>
                </c:pt>
                <c:pt idx="138679">
                  <c:v>-0.27426299999999998</c:v>
                </c:pt>
                <c:pt idx="138680">
                  <c:v>-0.274727</c:v>
                </c:pt>
                <c:pt idx="138681">
                  <c:v>-0.27513199999999999</c:v>
                </c:pt>
                <c:pt idx="138682">
                  <c:v>-0.27548</c:v>
                </c:pt>
                <c:pt idx="138683">
                  <c:v>-0.27576699999999998</c:v>
                </c:pt>
                <c:pt idx="138684">
                  <c:v>-0.27599600000000002</c:v>
                </c:pt>
                <c:pt idx="138685">
                  <c:v>-0.276171</c:v>
                </c:pt>
                <c:pt idx="138686">
                  <c:v>-0.27629799999999999</c:v>
                </c:pt>
                <c:pt idx="138687">
                  <c:v>-0.27637800000000001</c:v>
                </c:pt>
                <c:pt idx="138688">
                  <c:v>-0.27640900000000002</c:v>
                </c:pt>
                <c:pt idx="138689">
                  <c:v>-0.27639200000000003</c:v>
                </c:pt>
                <c:pt idx="138690">
                  <c:v>-0.276333</c:v>
                </c:pt>
                <c:pt idx="138691">
                  <c:v>-0.27623300000000001</c:v>
                </c:pt>
                <c:pt idx="138692">
                  <c:v>-0.276092</c:v>
                </c:pt>
                <c:pt idx="138693">
                  <c:v>-0.27590900000000002</c:v>
                </c:pt>
                <c:pt idx="138694">
                  <c:v>-0.27567999999999998</c:v>
                </c:pt>
                <c:pt idx="138695">
                  <c:v>-0.27540300000000001</c:v>
                </c:pt>
                <c:pt idx="138696">
                  <c:v>-0.27507900000000002</c:v>
                </c:pt>
                <c:pt idx="138697">
                  <c:v>-0.27472000000000002</c:v>
                </c:pt>
                <c:pt idx="138698">
                  <c:v>-0.27433400000000002</c:v>
                </c:pt>
                <c:pt idx="138699">
                  <c:v>-0.27392300000000003</c:v>
                </c:pt>
                <c:pt idx="138700">
                  <c:v>-0.27348</c:v>
                </c:pt>
                <c:pt idx="138701">
                  <c:v>-0.27299600000000002</c:v>
                </c:pt>
                <c:pt idx="138702">
                  <c:v>-0.27247100000000002</c:v>
                </c:pt>
                <c:pt idx="138703">
                  <c:v>-0.27190700000000001</c:v>
                </c:pt>
                <c:pt idx="138704">
                  <c:v>-0.27130900000000002</c:v>
                </c:pt>
                <c:pt idx="138705">
                  <c:v>-0.270679</c:v>
                </c:pt>
                <c:pt idx="138706">
                  <c:v>-0.27002100000000001</c:v>
                </c:pt>
                <c:pt idx="138707">
                  <c:v>-0.269347</c:v>
                </c:pt>
                <c:pt idx="138708">
                  <c:v>-0.26866299999999999</c:v>
                </c:pt>
                <c:pt idx="138709">
                  <c:v>-0.267961</c:v>
                </c:pt>
                <c:pt idx="138710">
                  <c:v>-0.267233</c:v>
                </c:pt>
                <c:pt idx="138711">
                  <c:v>-0.26648899999999998</c:v>
                </c:pt>
                <c:pt idx="138712">
                  <c:v>-0.26574399999999998</c:v>
                </c:pt>
                <c:pt idx="138713">
                  <c:v>-0.26499499999999998</c:v>
                </c:pt>
                <c:pt idx="138714">
                  <c:v>-0.26424199999999998</c:v>
                </c:pt>
                <c:pt idx="138715">
                  <c:v>-0.26349400000000001</c:v>
                </c:pt>
                <c:pt idx="138716">
                  <c:v>-0.26275399999999999</c:v>
                </c:pt>
                <c:pt idx="138717">
                  <c:v>-0.26202500000000001</c:v>
                </c:pt>
                <c:pt idx="138718">
                  <c:v>-0.26130700000000001</c:v>
                </c:pt>
                <c:pt idx="138719">
                  <c:v>-0.26059700000000002</c:v>
                </c:pt>
                <c:pt idx="138720">
                  <c:v>-0.25989600000000002</c:v>
                </c:pt>
                <c:pt idx="138721">
                  <c:v>-0.25920100000000001</c:v>
                </c:pt>
                <c:pt idx="138722">
                  <c:v>-0.25851200000000002</c:v>
                </c:pt>
                <c:pt idx="138723">
                  <c:v>-0.25783</c:v>
                </c:pt>
                <c:pt idx="138724">
                  <c:v>-0.25715500000000002</c:v>
                </c:pt>
                <c:pt idx="138725">
                  <c:v>-0.25648700000000002</c:v>
                </c:pt>
                <c:pt idx="138726">
                  <c:v>-0.25583499999999998</c:v>
                </c:pt>
                <c:pt idx="138727">
                  <c:v>-0.25520399999999999</c:v>
                </c:pt>
                <c:pt idx="138728">
                  <c:v>-0.25459399999999999</c:v>
                </c:pt>
                <c:pt idx="138729">
                  <c:v>-0.25400099999999998</c:v>
                </c:pt>
                <c:pt idx="138730">
                  <c:v>-0.25342700000000001</c:v>
                </c:pt>
                <c:pt idx="138731">
                  <c:v>-0.25287999999999999</c:v>
                </c:pt>
                <c:pt idx="138732">
                  <c:v>-0.25236799999999998</c:v>
                </c:pt>
                <c:pt idx="138733">
                  <c:v>-0.251892</c:v>
                </c:pt>
                <c:pt idx="138734">
                  <c:v>-0.25145499999999998</c:v>
                </c:pt>
                <c:pt idx="138735">
                  <c:v>-0.25105699999999997</c:v>
                </c:pt>
                <c:pt idx="138736">
                  <c:v>-0.25070199999999998</c:v>
                </c:pt>
                <c:pt idx="138737">
                  <c:v>-0.25038899999999997</c:v>
                </c:pt>
                <c:pt idx="138738">
                  <c:v>-0.250116</c:v>
                </c:pt>
                <c:pt idx="138739">
                  <c:v>-0.24987599999999999</c:v>
                </c:pt>
                <c:pt idx="138740">
                  <c:v>-0.249667</c:v>
                </c:pt>
                <c:pt idx="138741">
                  <c:v>-0.24949199999999999</c:v>
                </c:pt>
                <c:pt idx="138742">
                  <c:v>-0.24935099999999999</c:v>
                </c:pt>
                <c:pt idx="138743">
                  <c:v>-0.24924199999999999</c:v>
                </c:pt>
                <c:pt idx="138744">
                  <c:v>-0.24916099999999999</c:v>
                </c:pt>
                <c:pt idx="138745">
                  <c:v>-0.24910199999999999</c:v>
                </c:pt>
                <c:pt idx="138746">
                  <c:v>-0.24906</c:v>
                </c:pt>
                <c:pt idx="138747">
                  <c:v>-0.24903500000000001</c:v>
                </c:pt>
                <c:pt idx="138748">
                  <c:v>-0.24903</c:v>
                </c:pt>
                <c:pt idx="138749">
                  <c:v>-0.24904499999999999</c:v>
                </c:pt>
                <c:pt idx="138750">
                  <c:v>-0.249082</c:v>
                </c:pt>
                <c:pt idx="138751">
                  <c:v>-0.249143</c:v>
                </c:pt>
                <c:pt idx="138752">
                  <c:v>-0.249222</c:v>
                </c:pt>
                <c:pt idx="138753">
                  <c:v>-0.24931600000000001</c:v>
                </c:pt>
                <c:pt idx="138754">
                  <c:v>-0.24942400000000001</c:v>
                </c:pt>
                <c:pt idx="138755">
                  <c:v>-0.24954200000000001</c:v>
                </c:pt>
                <c:pt idx="138756">
                  <c:v>-0.249664</c:v>
                </c:pt>
                <c:pt idx="138757">
                  <c:v>-0.24978300000000001</c:v>
                </c:pt>
                <c:pt idx="138758">
                  <c:v>-0.24989500000000001</c:v>
                </c:pt>
                <c:pt idx="138759">
                  <c:v>-0.250004</c:v>
                </c:pt>
                <c:pt idx="138760">
                  <c:v>-0.25011</c:v>
                </c:pt>
                <c:pt idx="138761">
                  <c:v>-0.25021199999999999</c:v>
                </c:pt>
                <c:pt idx="138762">
                  <c:v>-0.250309</c:v>
                </c:pt>
                <c:pt idx="138763">
                  <c:v>-0.25040299999999999</c:v>
                </c:pt>
                <c:pt idx="138764">
                  <c:v>-0.25049300000000002</c:v>
                </c:pt>
                <c:pt idx="138765">
                  <c:v>-0.25057699999999999</c:v>
                </c:pt>
                <c:pt idx="138766">
                  <c:v>-0.25065399999999999</c:v>
                </c:pt>
                <c:pt idx="138767">
                  <c:v>-0.250722</c:v>
                </c:pt>
                <c:pt idx="138768">
                  <c:v>-0.25077899999999997</c:v>
                </c:pt>
                <c:pt idx="138769">
                  <c:v>-0.25082199999999999</c:v>
                </c:pt>
                <c:pt idx="138770">
                  <c:v>-0.25084400000000001</c:v>
                </c:pt>
                <c:pt idx="138771">
                  <c:v>-0.25084299999999998</c:v>
                </c:pt>
                <c:pt idx="138772">
                  <c:v>-0.25081900000000001</c:v>
                </c:pt>
                <c:pt idx="138773">
                  <c:v>-0.25077100000000002</c:v>
                </c:pt>
                <c:pt idx="138774">
                  <c:v>-0.25069900000000001</c:v>
                </c:pt>
                <c:pt idx="138775">
                  <c:v>-0.25059799999999999</c:v>
                </c:pt>
                <c:pt idx="138776">
                  <c:v>-0.25046099999999999</c:v>
                </c:pt>
                <c:pt idx="138777">
                  <c:v>-0.25028099999999998</c:v>
                </c:pt>
                <c:pt idx="138778">
                  <c:v>-0.250056</c:v>
                </c:pt>
                <c:pt idx="138779">
                  <c:v>-0.249782</c:v>
                </c:pt>
                <c:pt idx="138780">
                  <c:v>-0.24946199999999999</c:v>
                </c:pt>
                <c:pt idx="138781">
                  <c:v>-0.24909500000000001</c:v>
                </c:pt>
                <c:pt idx="138782">
                  <c:v>-0.24868000000000001</c:v>
                </c:pt>
                <c:pt idx="138783">
                  <c:v>-0.24821099999999999</c:v>
                </c:pt>
                <c:pt idx="138784">
                  <c:v>-0.24768599999999999</c:v>
                </c:pt>
                <c:pt idx="138785">
                  <c:v>-0.24710199999999999</c:v>
                </c:pt>
                <c:pt idx="138786">
                  <c:v>-0.24646000000000001</c:v>
                </c:pt>
                <c:pt idx="138787">
                  <c:v>-0.245755</c:v>
                </c:pt>
                <c:pt idx="138788">
                  <c:v>-0.24498600000000001</c:v>
                </c:pt>
                <c:pt idx="138789">
                  <c:v>-0.24415300000000001</c:v>
                </c:pt>
                <c:pt idx="138790">
                  <c:v>-0.243257</c:v>
                </c:pt>
                <c:pt idx="138791">
                  <c:v>-0.24229899999999999</c:v>
                </c:pt>
                <c:pt idx="138792">
                  <c:v>-0.24127899999999999</c:v>
                </c:pt>
                <c:pt idx="138793">
                  <c:v>-0.24019499999999999</c:v>
                </c:pt>
                <c:pt idx="138794">
                  <c:v>-0.23904700000000001</c:v>
                </c:pt>
                <c:pt idx="138795">
                  <c:v>-0.237845</c:v>
                </c:pt>
                <c:pt idx="138796">
                  <c:v>-0.23658100000000001</c:v>
                </c:pt>
                <c:pt idx="138797">
                  <c:v>-0.23521700000000001</c:v>
                </c:pt>
                <c:pt idx="138798">
                  <c:v>-0.23374900000000001</c:v>
                </c:pt>
                <c:pt idx="138799">
                  <c:v>-0.23222400000000001</c:v>
                </c:pt>
                <c:pt idx="138800">
                  <c:v>-0.23064999999999999</c:v>
                </c:pt>
                <c:pt idx="138801">
                  <c:v>-0.22900499999999999</c:v>
                </c:pt>
                <c:pt idx="138802">
                  <c:v>-0.227294</c:v>
                </c:pt>
                <c:pt idx="138803">
                  <c:v>-0.225525</c:v>
                </c:pt>
                <c:pt idx="138804">
                  <c:v>-0.22369700000000001</c:v>
                </c:pt>
                <c:pt idx="138805">
                  <c:v>-0.22181000000000001</c:v>
                </c:pt>
                <c:pt idx="138806">
                  <c:v>-0.219859</c:v>
                </c:pt>
                <c:pt idx="138807">
                  <c:v>-0.21784600000000001</c:v>
                </c:pt>
                <c:pt idx="138808">
                  <c:v>-0.21577199999999999</c:v>
                </c:pt>
                <c:pt idx="138809">
                  <c:v>-0.213641</c:v>
                </c:pt>
                <c:pt idx="138810">
                  <c:v>-0.21145700000000001</c:v>
                </c:pt>
                <c:pt idx="138811">
                  <c:v>-0.20921999999999999</c:v>
                </c:pt>
                <c:pt idx="138812">
                  <c:v>-0.20693</c:v>
                </c:pt>
                <c:pt idx="138813">
                  <c:v>-0.204591</c:v>
                </c:pt>
                <c:pt idx="138814">
                  <c:v>-0.202211</c:v>
                </c:pt>
                <c:pt idx="138815">
                  <c:v>-0.199797</c:v>
                </c:pt>
                <c:pt idx="138816">
                  <c:v>-0.197356</c:v>
                </c:pt>
                <c:pt idx="138817">
                  <c:v>-0.19489300000000001</c:v>
                </c:pt>
                <c:pt idx="138818">
                  <c:v>-0.192409</c:v>
                </c:pt>
                <c:pt idx="138819">
                  <c:v>-0.18990899999999999</c:v>
                </c:pt>
                <c:pt idx="138820">
                  <c:v>-0.18739500000000001</c:v>
                </c:pt>
                <c:pt idx="138821">
                  <c:v>-0.184867</c:v>
                </c:pt>
                <c:pt idx="138822">
                  <c:v>-0.18232599999999999</c:v>
                </c:pt>
                <c:pt idx="138823">
                  <c:v>-0.17977099999999999</c:v>
                </c:pt>
                <c:pt idx="138824">
                  <c:v>-0.177206</c:v>
                </c:pt>
                <c:pt idx="138825">
                  <c:v>-0.17463300000000001</c:v>
                </c:pt>
                <c:pt idx="138826">
                  <c:v>-0.17205400000000001</c:v>
                </c:pt>
                <c:pt idx="138827">
                  <c:v>-0.16946700000000001</c:v>
                </c:pt>
                <c:pt idx="138828">
                  <c:v>-0.166875</c:v>
                </c:pt>
                <c:pt idx="138829">
                  <c:v>-0.16428000000000001</c:v>
                </c:pt>
                <c:pt idx="138830">
                  <c:v>-0.16168299999999999</c:v>
                </c:pt>
                <c:pt idx="138831">
                  <c:v>-0.159084</c:v>
                </c:pt>
                <c:pt idx="138832">
                  <c:v>-0.15648300000000001</c:v>
                </c:pt>
                <c:pt idx="138833">
                  <c:v>-0.15388299999999999</c:v>
                </c:pt>
                <c:pt idx="138834">
                  <c:v>-0.151284</c:v>
                </c:pt>
                <c:pt idx="138835">
                  <c:v>-0.14868999999999999</c:v>
                </c:pt>
                <c:pt idx="138836">
                  <c:v>-0.14610300000000001</c:v>
                </c:pt>
                <c:pt idx="138837">
                  <c:v>-0.14352899999999999</c:v>
                </c:pt>
                <c:pt idx="138838">
                  <c:v>-0.14097100000000001</c:v>
                </c:pt>
                <c:pt idx="138839">
                  <c:v>-0.138429</c:v>
                </c:pt>
                <c:pt idx="138840">
                  <c:v>-0.135905</c:v>
                </c:pt>
                <c:pt idx="138841">
                  <c:v>-0.13339999999999999</c:v>
                </c:pt>
                <c:pt idx="138842">
                  <c:v>-0.130914</c:v>
                </c:pt>
                <c:pt idx="138843">
                  <c:v>-0.12844800000000001</c:v>
                </c:pt>
                <c:pt idx="138844">
                  <c:v>-0.126003</c:v>
                </c:pt>
                <c:pt idx="138845">
                  <c:v>-0.12358</c:v>
                </c:pt>
                <c:pt idx="138846">
                  <c:v>-0.12118</c:v>
                </c:pt>
                <c:pt idx="138847">
                  <c:v>-0.11880499999999999</c:v>
                </c:pt>
                <c:pt idx="138848">
                  <c:v>-0.116457</c:v>
                </c:pt>
                <c:pt idx="138849">
                  <c:v>-0.11414100000000001</c:v>
                </c:pt>
                <c:pt idx="138850">
                  <c:v>-0.111861</c:v>
                </c:pt>
                <c:pt idx="138851">
                  <c:v>-0.109624</c:v>
                </c:pt>
                <c:pt idx="138852">
                  <c:v>-0.107431</c:v>
                </c:pt>
                <c:pt idx="138853">
                  <c:v>-0.105283</c:v>
                </c:pt>
                <c:pt idx="138854">
                  <c:v>-0.10317900000000001</c:v>
                </c:pt>
                <c:pt idx="138855">
                  <c:v>-0.101121</c:v>
                </c:pt>
                <c:pt idx="138856">
                  <c:v>-9.9109799999999998E-2</c:v>
                </c:pt>
                <c:pt idx="138857">
                  <c:v>-9.7141500000000006E-2</c:v>
                </c:pt>
                <c:pt idx="138858">
                  <c:v>-9.5214999999999994E-2</c:v>
                </c:pt>
                <c:pt idx="138859">
                  <c:v>-9.3330700000000003E-2</c:v>
                </c:pt>
                <c:pt idx="138860">
                  <c:v>-9.1489699999999993E-2</c:v>
                </c:pt>
                <c:pt idx="138861">
                  <c:v>-8.9694999999999997E-2</c:v>
                </c:pt>
                <c:pt idx="138862">
                  <c:v>-8.7949399999999997E-2</c:v>
                </c:pt>
                <c:pt idx="138863">
                  <c:v>-8.6250300000000002E-2</c:v>
                </c:pt>
                <c:pt idx="138864">
                  <c:v>-8.4592700000000007E-2</c:v>
                </c:pt>
                <c:pt idx="138865">
                  <c:v>-8.2974599999999996E-2</c:v>
                </c:pt>
                <c:pt idx="138866">
                  <c:v>-8.13995E-2</c:v>
                </c:pt>
                <c:pt idx="138867">
                  <c:v>-7.9873200000000005E-2</c:v>
                </c:pt>
                <c:pt idx="138868">
                  <c:v>-7.8400899999999996E-2</c:v>
                </c:pt>
                <c:pt idx="138869">
                  <c:v>-7.6987100000000003E-2</c:v>
                </c:pt>
                <c:pt idx="138870">
                  <c:v>-7.5634099999999996E-2</c:v>
                </c:pt>
                <c:pt idx="138871">
                  <c:v>-7.4339799999999998E-2</c:v>
                </c:pt>
                <c:pt idx="138872">
                  <c:v>-7.3103199999999993E-2</c:v>
                </c:pt>
                <c:pt idx="138873">
                  <c:v>-7.1927000000000005E-2</c:v>
                </c:pt>
                <c:pt idx="138874">
                  <c:v>-7.0813899999999999E-2</c:v>
                </c:pt>
                <c:pt idx="138875">
                  <c:v>-6.9766400000000006E-2</c:v>
                </c:pt>
                <c:pt idx="138876">
                  <c:v>-6.8788199999999994E-2</c:v>
                </c:pt>
                <c:pt idx="138877">
                  <c:v>-6.78816E-2</c:v>
                </c:pt>
                <c:pt idx="138878">
                  <c:v>-6.7045800000000003E-2</c:v>
                </c:pt>
                <c:pt idx="138879">
                  <c:v>-6.6280000000000006E-2</c:v>
                </c:pt>
                <c:pt idx="138880">
                  <c:v>-6.5583500000000003E-2</c:v>
                </c:pt>
                <c:pt idx="138881">
                  <c:v>-6.4955299999999994E-2</c:v>
                </c:pt>
                <c:pt idx="138882">
                  <c:v>-6.4399799999999993E-2</c:v>
                </c:pt>
                <c:pt idx="138883">
                  <c:v>-6.3920099999999994E-2</c:v>
                </c:pt>
                <c:pt idx="138884">
                  <c:v>-6.3493999999999995E-2</c:v>
                </c:pt>
                <c:pt idx="138885">
                  <c:v>-6.3099199999999994E-2</c:v>
                </c:pt>
                <c:pt idx="138886">
                  <c:v>-6.2759700000000002E-2</c:v>
                </c:pt>
                <c:pt idx="138887">
                  <c:v>-6.2496900000000001E-2</c:v>
                </c:pt>
                <c:pt idx="138888">
                  <c:v>-6.22937E-2</c:v>
                </c:pt>
                <c:pt idx="138889">
                  <c:v>-6.2144400000000002E-2</c:v>
                </c:pt>
                <c:pt idx="138890">
                  <c:v>-6.2059200000000002E-2</c:v>
                </c:pt>
                <c:pt idx="138891">
                  <c:v>-6.2040100000000001E-2</c:v>
                </c:pt>
                <c:pt idx="138892">
                  <c:v>-6.2084800000000002E-2</c:v>
                </c:pt>
                <c:pt idx="138893">
                  <c:v>-6.2190700000000002E-2</c:v>
                </c:pt>
                <c:pt idx="138894">
                  <c:v>-6.2356000000000002E-2</c:v>
                </c:pt>
                <c:pt idx="138895">
                  <c:v>-6.2580800000000006E-2</c:v>
                </c:pt>
                <c:pt idx="138896">
                  <c:v>-6.2866000000000005E-2</c:v>
                </c:pt>
                <c:pt idx="138897">
                  <c:v>-6.32128E-2</c:v>
                </c:pt>
                <c:pt idx="138898">
                  <c:v>-6.3620999999999997E-2</c:v>
                </c:pt>
                <c:pt idx="138899">
                  <c:v>-6.4091400000000007E-2</c:v>
                </c:pt>
                <c:pt idx="138900">
                  <c:v>-6.46254E-2</c:v>
                </c:pt>
                <c:pt idx="138901">
                  <c:v>-6.52253E-2</c:v>
                </c:pt>
                <c:pt idx="138902">
                  <c:v>-6.5892599999999996E-2</c:v>
                </c:pt>
                <c:pt idx="138903">
                  <c:v>-6.6629400000000005E-2</c:v>
                </c:pt>
                <c:pt idx="138904">
                  <c:v>-6.7437399999999995E-2</c:v>
                </c:pt>
                <c:pt idx="138905">
                  <c:v>-6.8316100000000005E-2</c:v>
                </c:pt>
                <c:pt idx="138906">
                  <c:v>-6.9262699999999996E-2</c:v>
                </c:pt>
                <c:pt idx="138907">
                  <c:v>-7.0273799999999997E-2</c:v>
                </c:pt>
                <c:pt idx="138908">
                  <c:v>-7.1347099999999997E-2</c:v>
                </c:pt>
                <c:pt idx="138909">
                  <c:v>-7.2480500000000003E-2</c:v>
                </c:pt>
                <c:pt idx="138910">
                  <c:v>-7.3671200000000006E-2</c:v>
                </c:pt>
                <c:pt idx="138911">
                  <c:v>-7.4916399999999994E-2</c:v>
                </c:pt>
                <c:pt idx="138912">
                  <c:v>-7.6214599999999993E-2</c:v>
                </c:pt>
                <c:pt idx="138913">
                  <c:v>-7.7563300000000002E-2</c:v>
                </c:pt>
                <c:pt idx="138914">
                  <c:v>-7.8960199999999994E-2</c:v>
                </c:pt>
                <c:pt idx="138915">
                  <c:v>-8.0403000000000002E-2</c:v>
                </c:pt>
                <c:pt idx="138916">
                  <c:v>-8.1887799999999997E-2</c:v>
                </c:pt>
                <c:pt idx="138917">
                  <c:v>-8.3410899999999996E-2</c:v>
                </c:pt>
                <c:pt idx="138918">
                  <c:v>-8.4969900000000001E-2</c:v>
                </c:pt>
                <c:pt idx="138919">
                  <c:v>-8.6563100000000004E-2</c:v>
                </c:pt>
                <c:pt idx="138920">
                  <c:v>-8.8188199999999994E-2</c:v>
                </c:pt>
                <c:pt idx="138921">
                  <c:v>-8.9843599999999996E-2</c:v>
                </c:pt>
                <c:pt idx="138922">
                  <c:v>-9.1527800000000006E-2</c:v>
                </c:pt>
                <c:pt idx="138923">
                  <c:v>-9.3239500000000003E-2</c:v>
                </c:pt>
                <c:pt idx="138924">
                  <c:v>-9.4976900000000003E-2</c:v>
                </c:pt>
                <c:pt idx="138925">
                  <c:v>-9.6738099999999994E-2</c:v>
                </c:pt>
                <c:pt idx="138926">
                  <c:v>-9.8521600000000001E-2</c:v>
                </c:pt>
                <c:pt idx="138927">
                  <c:v>-0.100325</c:v>
                </c:pt>
                <c:pt idx="138928">
                  <c:v>-0.102146</c:v>
                </c:pt>
                <c:pt idx="138929">
                  <c:v>-0.103981</c:v>
                </c:pt>
                <c:pt idx="138930">
                  <c:v>-0.10582800000000001</c:v>
                </c:pt>
                <c:pt idx="138931">
                  <c:v>-0.107685</c:v>
                </c:pt>
                <c:pt idx="138932">
                  <c:v>-0.10954800000000001</c:v>
                </c:pt>
                <c:pt idx="138933">
                  <c:v>-0.111413</c:v>
                </c:pt>
                <c:pt idx="138934">
                  <c:v>-0.113275</c:v>
                </c:pt>
                <c:pt idx="138935">
                  <c:v>-0.11513</c:v>
                </c:pt>
                <c:pt idx="138936">
                  <c:v>-0.116976</c:v>
                </c:pt>
                <c:pt idx="138937">
                  <c:v>-0.118811</c:v>
                </c:pt>
                <c:pt idx="138938">
                  <c:v>-0.12063599999999999</c:v>
                </c:pt>
                <c:pt idx="138939">
                  <c:v>-0.122448</c:v>
                </c:pt>
                <c:pt idx="138940">
                  <c:v>-0.124246</c:v>
                </c:pt>
                <c:pt idx="138941">
                  <c:v>-0.126028</c:v>
                </c:pt>
                <c:pt idx="138942">
                  <c:v>-0.12779099999999999</c:v>
                </c:pt>
                <c:pt idx="138943">
                  <c:v>-0.12953200000000001</c:v>
                </c:pt>
                <c:pt idx="138944">
                  <c:v>-0.131245</c:v>
                </c:pt>
                <c:pt idx="138945">
                  <c:v>-0.13292899999999999</c:v>
                </c:pt>
                <c:pt idx="138946">
                  <c:v>-0.134579</c:v>
                </c:pt>
                <c:pt idx="138947">
                  <c:v>-0.13619400000000001</c:v>
                </c:pt>
                <c:pt idx="138948">
                  <c:v>-0.13777500000000001</c:v>
                </c:pt>
                <c:pt idx="138949">
                  <c:v>-0.139321</c:v>
                </c:pt>
                <c:pt idx="138950">
                  <c:v>-0.14082900000000001</c:v>
                </c:pt>
                <c:pt idx="138951">
                  <c:v>-0.142291</c:v>
                </c:pt>
                <c:pt idx="138952">
                  <c:v>-0.143702</c:v>
                </c:pt>
                <c:pt idx="138953">
                  <c:v>-0.145061</c:v>
                </c:pt>
                <c:pt idx="138954">
                  <c:v>-0.146368</c:v>
                </c:pt>
                <c:pt idx="138955">
                  <c:v>-0.14762</c:v>
                </c:pt>
                <c:pt idx="138956">
                  <c:v>-0.14881900000000001</c:v>
                </c:pt>
                <c:pt idx="138957">
                  <c:v>-0.14996399999999999</c:v>
                </c:pt>
                <c:pt idx="138958">
                  <c:v>-0.15105399999999999</c:v>
                </c:pt>
                <c:pt idx="138959">
                  <c:v>-0.152083</c:v>
                </c:pt>
                <c:pt idx="138960">
                  <c:v>-0.15304599999999999</c:v>
                </c:pt>
                <c:pt idx="138961">
                  <c:v>-0.153946</c:v>
                </c:pt>
                <c:pt idx="138962">
                  <c:v>-0.15478600000000001</c:v>
                </c:pt>
                <c:pt idx="138963">
                  <c:v>-0.15556600000000001</c:v>
                </c:pt>
                <c:pt idx="138964">
                  <c:v>-0.15628600000000001</c:v>
                </c:pt>
                <c:pt idx="138965">
                  <c:v>-0.156941</c:v>
                </c:pt>
                <c:pt idx="138966">
                  <c:v>-0.15753</c:v>
                </c:pt>
                <c:pt idx="138967">
                  <c:v>-0.158052</c:v>
                </c:pt>
                <c:pt idx="138968">
                  <c:v>-0.158503</c:v>
                </c:pt>
                <c:pt idx="138969">
                  <c:v>-0.158884</c:v>
                </c:pt>
                <c:pt idx="138970">
                  <c:v>-0.159195</c:v>
                </c:pt>
                <c:pt idx="138971">
                  <c:v>-0.15943599999999999</c:v>
                </c:pt>
                <c:pt idx="138972">
                  <c:v>-0.15961</c:v>
                </c:pt>
                <c:pt idx="138973">
                  <c:v>-0.159718</c:v>
                </c:pt>
                <c:pt idx="138974">
                  <c:v>-0.15975900000000001</c:v>
                </c:pt>
                <c:pt idx="138975">
                  <c:v>-0.15973300000000001</c:v>
                </c:pt>
                <c:pt idx="138976">
                  <c:v>-0.159639</c:v>
                </c:pt>
                <c:pt idx="138977">
                  <c:v>-0.15948000000000001</c:v>
                </c:pt>
                <c:pt idx="138978">
                  <c:v>-0.159252</c:v>
                </c:pt>
                <c:pt idx="138979">
                  <c:v>-0.15895400000000001</c:v>
                </c:pt>
                <c:pt idx="138980">
                  <c:v>-0.158585</c:v>
                </c:pt>
                <c:pt idx="138981">
                  <c:v>-0.15814600000000001</c:v>
                </c:pt>
                <c:pt idx="138982">
                  <c:v>-0.157637</c:v>
                </c:pt>
                <c:pt idx="138983">
                  <c:v>-0.15706000000000001</c:v>
                </c:pt>
                <c:pt idx="138984">
                  <c:v>-0.156416</c:v>
                </c:pt>
                <c:pt idx="138985">
                  <c:v>-0.15570500000000001</c:v>
                </c:pt>
                <c:pt idx="138986">
                  <c:v>-0.15492700000000001</c:v>
                </c:pt>
                <c:pt idx="138987">
                  <c:v>-0.154084</c:v>
                </c:pt>
                <c:pt idx="138988">
                  <c:v>-0.15317700000000001</c:v>
                </c:pt>
                <c:pt idx="138989">
                  <c:v>-0.15220500000000001</c:v>
                </c:pt>
                <c:pt idx="138990">
                  <c:v>-0.151169</c:v>
                </c:pt>
                <c:pt idx="138991">
                  <c:v>-0.15007200000000001</c:v>
                </c:pt>
                <c:pt idx="138992">
                  <c:v>-0.14891399999999999</c:v>
                </c:pt>
                <c:pt idx="138993">
                  <c:v>-0.14769699999999999</c:v>
                </c:pt>
                <c:pt idx="138994">
                  <c:v>-0.146421</c:v>
                </c:pt>
                <c:pt idx="138995">
                  <c:v>-0.14508699999999999</c:v>
                </c:pt>
                <c:pt idx="138996">
                  <c:v>-0.14369399999999999</c:v>
                </c:pt>
                <c:pt idx="138997">
                  <c:v>-0.14224400000000001</c:v>
                </c:pt>
                <c:pt idx="138998">
                  <c:v>-0.140736</c:v>
                </c:pt>
                <c:pt idx="138999">
                  <c:v>-0.13917199999999999</c:v>
                </c:pt>
                <c:pt idx="139000">
                  <c:v>-0.13755500000000001</c:v>
                </c:pt>
                <c:pt idx="139001">
                  <c:v>-0.13588500000000001</c:v>
                </c:pt>
                <c:pt idx="139002">
                  <c:v>-0.13416400000000001</c:v>
                </c:pt>
                <c:pt idx="139003">
                  <c:v>-0.13239300000000001</c:v>
                </c:pt>
                <c:pt idx="139004">
                  <c:v>-0.13057199999999999</c:v>
                </c:pt>
                <c:pt idx="139005">
                  <c:v>-0.12870300000000001</c:v>
                </c:pt>
                <c:pt idx="139006">
                  <c:v>-0.12678600000000001</c:v>
                </c:pt>
                <c:pt idx="139007">
                  <c:v>-0.124821</c:v>
                </c:pt>
                <c:pt idx="139008">
                  <c:v>-0.122809</c:v>
                </c:pt>
                <c:pt idx="139009">
                  <c:v>-0.12075</c:v>
                </c:pt>
                <c:pt idx="139010">
                  <c:v>-0.118647</c:v>
                </c:pt>
                <c:pt idx="139011">
                  <c:v>-0.11650199999999999</c:v>
                </c:pt>
                <c:pt idx="139012">
                  <c:v>-0.114317</c:v>
                </c:pt>
                <c:pt idx="139013">
                  <c:v>-0.112094</c:v>
                </c:pt>
                <c:pt idx="139014">
                  <c:v>-0.109834</c:v>
                </c:pt>
                <c:pt idx="139015">
                  <c:v>-0.10753799999999999</c:v>
                </c:pt>
                <c:pt idx="139016">
                  <c:v>-0.10520699999999999</c:v>
                </c:pt>
                <c:pt idx="139017">
                  <c:v>-0.10284500000000001</c:v>
                </c:pt>
                <c:pt idx="139018">
                  <c:v>-0.100452</c:v>
                </c:pt>
                <c:pt idx="139019">
                  <c:v>-9.8030599999999996E-2</c:v>
                </c:pt>
                <c:pt idx="139020">
                  <c:v>-9.5581100000000002E-2</c:v>
                </c:pt>
                <c:pt idx="139021">
                  <c:v>-9.3105300000000002E-2</c:v>
                </c:pt>
                <c:pt idx="139022">
                  <c:v>-9.0604699999999996E-2</c:v>
                </c:pt>
                <c:pt idx="139023">
                  <c:v>-8.8080800000000001E-2</c:v>
                </c:pt>
                <c:pt idx="139024">
                  <c:v>-8.5535100000000003E-2</c:v>
                </c:pt>
                <c:pt idx="139025">
                  <c:v>-8.2969000000000001E-2</c:v>
                </c:pt>
                <c:pt idx="139026">
                  <c:v>-8.0383999999999997E-2</c:v>
                </c:pt>
                <c:pt idx="139027">
                  <c:v>-7.7781799999999998E-2</c:v>
                </c:pt>
                <c:pt idx="139028">
                  <c:v>-7.5163900000000006E-2</c:v>
                </c:pt>
                <c:pt idx="139029">
                  <c:v>-7.2531799999999994E-2</c:v>
                </c:pt>
                <c:pt idx="139030">
                  <c:v>-6.9886000000000004E-2</c:v>
                </c:pt>
                <c:pt idx="139031">
                  <c:v>-6.7226800000000003E-2</c:v>
                </c:pt>
                <c:pt idx="139032">
                  <c:v>-6.4555100000000004E-2</c:v>
                </c:pt>
                <c:pt idx="139033">
                  <c:v>-6.1871900000000001E-2</c:v>
                </c:pt>
                <c:pt idx="139034">
                  <c:v>-5.9178099999999997E-2</c:v>
                </c:pt>
                <c:pt idx="139035">
                  <c:v>-5.6475600000000001E-2</c:v>
                </c:pt>
                <c:pt idx="139036">
                  <c:v>-5.3766599999999998E-2</c:v>
                </c:pt>
                <c:pt idx="139037">
                  <c:v>-5.1052500000000001E-2</c:v>
                </c:pt>
                <c:pt idx="139038">
                  <c:v>-4.8334000000000002E-2</c:v>
                </c:pt>
                <c:pt idx="139039">
                  <c:v>-4.5611499999999999E-2</c:v>
                </c:pt>
                <c:pt idx="139040">
                  <c:v>-4.2886100000000003E-2</c:v>
                </c:pt>
                <c:pt idx="139041">
                  <c:v>-4.0159800000000002E-2</c:v>
                </c:pt>
                <c:pt idx="139042">
                  <c:v>-3.74344E-2</c:v>
                </c:pt>
                <c:pt idx="139043">
                  <c:v>-3.4711899999999997E-2</c:v>
                </c:pt>
                <c:pt idx="139044">
                  <c:v>-3.1994099999999998E-2</c:v>
                </c:pt>
                <c:pt idx="139045">
                  <c:v>-2.9282599999999999E-2</c:v>
                </c:pt>
                <c:pt idx="139046">
                  <c:v>-2.6578899999999999E-2</c:v>
                </c:pt>
                <c:pt idx="139047">
                  <c:v>-2.3884300000000001E-2</c:v>
                </c:pt>
                <c:pt idx="139048">
                  <c:v>-2.12001E-2</c:v>
                </c:pt>
                <c:pt idx="139049">
                  <c:v>-1.8527399999999999E-2</c:v>
                </c:pt>
                <c:pt idx="139050">
                  <c:v>-1.5867099999999999E-2</c:v>
                </c:pt>
                <c:pt idx="139051">
                  <c:v>-1.3218799999999999E-2</c:v>
                </c:pt>
                <c:pt idx="139052">
                  <c:v>-1.05825E-2</c:v>
                </c:pt>
                <c:pt idx="139053" formatCode="0.00E+00">
                  <c:v>-7.9597299999999999E-3</c:v>
                </c:pt>
                <c:pt idx="139054" formatCode="0.00E+00">
                  <c:v>-5.3523099999999999E-3</c:v>
                </c:pt>
                <c:pt idx="139055" formatCode="0.00E+00">
                  <c:v>-2.76115E-3</c:v>
                </c:pt>
                <c:pt idx="139056" formatCode="0.00E+00">
                  <c:v>-1.8655500000000001E-4</c:v>
                </c:pt>
                <c:pt idx="139057" formatCode="0.00E+00">
                  <c:v>2.3709E-3</c:v>
                </c:pt>
                <c:pt idx="139058" formatCode="0.00E+00">
                  <c:v>4.9101700000000002E-3</c:v>
                </c:pt>
                <c:pt idx="139059" formatCode="0.00E+00">
                  <c:v>7.4300199999999999E-3</c:v>
                </c:pt>
                <c:pt idx="139060" formatCode="0.00E+00">
                  <c:v>9.9293200000000002E-3</c:v>
                </c:pt>
                <c:pt idx="139061">
                  <c:v>1.24072E-2</c:v>
                </c:pt>
                <c:pt idx="139062">
                  <c:v>1.48626E-2</c:v>
                </c:pt>
                <c:pt idx="139063">
                  <c:v>1.7294299999999999E-2</c:v>
                </c:pt>
                <c:pt idx="139064">
                  <c:v>1.9701300000000001E-2</c:v>
                </c:pt>
                <c:pt idx="139065">
                  <c:v>2.2082600000000001E-2</c:v>
                </c:pt>
                <c:pt idx="139066">
                  <c:v>2.4437500000000001E-2</c:v>
                </c:pt>
                <c:pt idx="139067">
                  <c:v>2.6765600000000001E-2</c:v>
                </c:pt>
                <c:pt idx="139068">
                  <c:v>2.9066999999999999E-2</c:v>
                </c:pt>
                <c:pt idx="139069">
                  <c:v>3.1341899999999999E-2</c:v>
                </c:pt>
                <c:pt idx="139070">
                  <c:v>3.3590099999999998E-2</c:v>
                </c:pt>
                <c:pt idx="139071">
                  <c:v>3.5811000000000003E-2</c:v>
                </c:pt>
                <c:pt idx="139072">
                  <c:v>3.8003700000000001E-2</c:v>
                </c:pt>
                <c:pt idx="139073">
                  <c:v>4.0167399999999999E-2</c:v>
                </c:pt>
                <c:pt idx="139074">
                  <c:v>4.2301100000000001E-2</c:v>
                </c:pt>
                <c:pt idx="139075">
                  <c:v>4.4403699999999997E-2</c:v>
                </c:pt>
                <c:pt idx="139076">
                  <c:v>4.64742E-2</c:v>
                </c:pt>
                <c:pt idx="139077">
                  <c:v>4.8511800000000001E-2</c:v>
                </c:pt>
                <c:pt idx="139078">
                  <c:v>5.0515900000000002E-2</c:v>
                </c:pt>
                <c:pt idx="139079">
                  <c:v>5.2485700000000003E-2</c:v>
                </c:pt>
                <c:pt idx="139080">
                  <c:v>5.44206E-2</c:v>
                </c:pt>
                <c:pt idx="139081">
                  <c:v>5.6320200000000001E-2</c:v>
                </c:pt>
                <c:pt idx="139082">
                  <c:v>5.8183899999999997E-2</c:v>
                </c:pt>
                <c:pt idx="139083">
                  <c:v>6.0011299999999997E-2</c:v>
                </c:pt>
                <c:pt idx="139084">
                  <c:v>6.1802200000000002E-2</c:v>
                </c:pt>
                <c:pt idx="139085">
                  <c:v>6.3556699999999994E-2</c:v>
                </c:pt>
                <c:pt idx="139086">
                  <c:v>6.5274799999999994E-2</c:v>
                </c:pt>
                <c:pt idx="139087">
                  <c:v>6.6956000000000002E-2</c:v>
                </c:pt>
                <c:pt idx="139088">
                  <c:v>6.8599099999999996E-2</c:v>
                </c:pt>
                <c:pt idx="139089">
                  <c:v>7.0202500000000001E-2</c:v>
                </c:pt>
                <c:pt idx="139090">
                  <c:v>7.1765399999999993E-2</c:v>
                </c:pt>
                <c:pt idx="139091">
                  <c:v>7.3288099999999995E-2</c:v>
                </c:pt>
                <c:pt idx="139092">
                  <c:v>7.4770600000000007E-2</c:v>
                </c:pt>
                <c:pt idx="139093">
                  <c:v>7.6212799999999997E-2</c:v>
                </c:pt>
                <c:pt idx="139094">
                  <c:v>7.7614500000000003E-2</c:v>
                </c:pt>
                <c:pt idx="139095">
                  <c:v>7.8975799999999999E-2</c:v>
                </c:pt>
                <c:pt idx="139096">
                  <c:v>8.0296699999999999E-2</c:v>
                </c:pt>
                <c:pt idx="139097">
                  <c:v>8.1576999999999997E-2</c:v>
                </c:pt>
                <c:pt idx="139098">
                  <c:v>8.2816500000000001E-2</c:v>
                </c:pt>
                <c:pt idx="139099">
                  <c:v>8.4015199999999998E-2</c:v>
                </c:pt>
                <c:pt idx="139100">
                  <c:v>8.5172999999999999E-2</c:v>
                </c:pt>
                <c:pt idx="139101">
                  <c:v>8.6289400000000002E-2</c:v>
                </c:pt>
                <c:pt idx="139102">
                  <c:v>8.7363800000000005E-2</c:v>
                </c:pt>
                <c:pt idx="139103">
                  <c:v>8.83964E-2</c:v>
                </c:pt>
                <c:pt idx="139104">
                  <c:v>8.9387900000000006E-2</c:v>
                </c:pt>
                <c:pt idx="139105">
                  <c:v>9.0338600000000005E-2</c:v>
                </c:pt>
                <c:pt idx="139106">
                  <c:v>9.1248300000000004E-2</c:v>
                </c:pt>
                <c:pt idx="139107">
                  <c:v>9.2116900000000002E-2</c:v>
                </c:pt>
                <c:pt idx="139108">
                  <c:v>9.2944700000000005E-2</c:v>
                </c:pt>
                <c:pt idx="139109">
                  <c:v>9.3731499999999995E-2</c:v>
                </c:pt>
                <c:pt idx="139110">
                  <c:v>9.44768E-2</c:v>
                </c:pt>
                <c:pt idx="139111">
                  <c:v>9.5180600000000004E-2</c:v>
                </c:pt>
                <c:pt idx="139112">
                  <c:v>9.58426E-2</c:v>
                </c:pt>
                <c:pt idx="139113">
                  <c:v>9.6462900000000004E-2</c:v>
                </c:pt>
                <c:pt idx="139114">
                  <c:v>9.7041299999999997E-2</c:v>
                </c:pt>
                <c:pt idx="139115">
                  <c:v>9.7577800000000006E-2</c:v>
                </c:pt>
                <c:pt idx="139116">
                  <c:v>9.8072000000000006E-2</c:v>
                </c:pt>
                <c:pt idx="139117">
                  <c:v>9.8524E-2</c:v>
                </c:pt>
                <c:pt idx="139118">
                  <c:v>9.8933999999999994E-2</c:v>
                </c:pt>
                <c:pt idx="139119">
                  <c:v>9.9302600000000005E-2</c:v>
                </c:pt>
                <c:pt idx="139120">
                  <c:v>9.9629800000000004E-2</c:v>
                </c:pt>
                <c:pt idx="139121">
                  <c:v>9.9915799999999999E-2</c:v>
                </c:pt>
                <c:pt idx="139122">
                  <c:v>0.100161</c:v>
                </c:pt>
                <c:pt idx="139123">
                  <c:v>0.100365</c:v>
                </c:pt>
                <c:pt idx="139124">
                  <c:v>0.10052800000000001</c:v>
                </c:pt>
                <c:pt idx="139125">
                  <c:v>0.10065</c:v>
                </c:pt>
                <c:pt idx="139126">
                  <c:v>0.100732</c:v>
                </c:pt>
                <c:pt idx="139127">
                  <c:v>0.100774</c:v>
                </c:pt>
                <c:pt idx="139128">
                  <c:v>0.10077800000000001</c:v>
                </c:pt>
                <c:pt idx="139129">
                  <c:v>0.100742</c:v>
                </c:pt>
                <c:pt idx="139130">
                  <c:v>0.10066600000000001</c:v>
                </c:pt>
                <c:pt idx="139131">
                  <c:v>0.100551</c:v>
                </c:pt>
                <c:pt idx="139132">
                  <c:v>0.100395</c:v>
                </c:pt>
                <c:pt idx="139133">
                  <c:v>0.100198</c:v>
                </c:pt>
                <c:pt idx="139134">
                  <c:v>9.9961700000000001E-2</c:v>
                </c:pt>
                <c:pt idx="139135">
                  <c:v>9.9684300000000003E-2</c:v>
                </c:pt>
                <c:pt idx="139136">
                  <c:v>9.9367200000000003E-2</c:v>
                </c:pt>
                <c:pt idx="139137">
                  <c:v>9.9011100000000005E-2</c:v>
                </c:pt>
                <c:pt idx="139138">
                  <c:v>9.8616499999999996E-2</c:v>
                </c:pt>
                <c:pt idx="139139">
                  <c:v>9.8183599999999996E-2</c:v>
                </c:pt>
                <c:pt idx="139140">
                  <c:v>9.7712599999999997E-2</c:v>
                </c:pt>
                <c:pt idx="139141">
                  <c:v>9.7204399999999996E-2</c:v>
                </c:pt>
                <c:pt idx="139142">
                  <c:v>9.6659499999999995E-2</c:v>
                </c:pt>
                <c:pt idx="139143">
                  <c:v>9.6078399999999994E-2</c:v>
                </c:pt>
                <c:pt idx="139144">
                  <c:v>9.5461099999999993E-2</c:v>
                </c:pt>
                <c:pt idx="139145">
                  <c:v>9.4807900000000001E-2</c:v>
                </c:pt>
                <c:pt idx="139146">
                  <c:v>9.4119300000000003E-2</c:v>
                </c:pt>
                <c:pt idx="139147">
                  <c:v>9.3395599999999995E-2</c:v>
                </c:pt>
                <c:pt idx="139148">
                  <c:v>9.2636800000000005E-2</c:v>
                </c:pt>
                <c:pt idx="139149">
                  <c:v>9.18432E-2</c:v>
                </c:pt>
                <c:pt idx="139150">
                  <c:v>9.1014899999999996E-2</c:v>
                </c:pt>
                <c:pt idx="139151">
                  <c:v>9.0152200000000002E-2</c:v>
                </c:pt>
                <c:pt idx="139152">
                  <c:v>8.9255100000000004E-2</c:v>
                </c:pt>
                <c:pt idx="139153">
                  <c:v>8.8323499999999999E-2</c:v>
                </c:pt>
                <c:pt idx="139154">
                  <c:v>8.7357900000000002E-2</c:v>
                </c:pt>
                <c:pt idx="139155">
                  <c:v>8.6359000000000005E-2</c:v>
                </c:pt>
                <c:pt idx="139156">
                  <c:v>8.5327899999999998E-2</c:v>
                </c:pt>
                <c:pt idx="139157">
                  <c:v>8.4265900000000005E-2</c:v>
                </c:pt>
                <c:pt idx="139158">
                  <c:v>8.31736E-2</c:v>
                </c:pt>
                <c:pt idx="139159">
                  <c:v>8.2051399999999997E-2</c:v>
                </c:pt>
                <c:pt idx="139160">
                  <c:v>8.0899799999999994E-2</c:v>
                </c:pt>
                <c:pt idx="139161">
                  <c:v>7.9718999999999998E-2</c:v>
                </c:pt>
                <c:pt idx="139162">
                  <c:v>7.8509300000000004E-2</c:v>
                </c:pt>
                <c:pt idx="139163">
                  <c:v>7.7271000000000006E-2</c:v>
                </c:pt>
                <c:pt idx="139164">
                  <c:v>7.6004600000000005E-2</c:v>
                </c:pt>
                <c:pt idx="139165">
                  <c:v>7.4710700000000005E-2</c:v>
                </c:pt>
                <c:pt idx="139166">
                  <c:v>7.3389700000000002E-2</c:v>
                </c:pt>
                <c:pt idx="139167">
                  <c:v>7.2041999999999995E-2</c:v>
                </c:pt>
                <c:pt idx="139168">
                  <c:v>7.0668499999999995E-2</c:v>
                </c:pt>
                <c:pt idx="139169">
                  <c:v>6.9269700000000003E-2</c:v>
                </c:pt>
                <c:pt idx="139170">
                  <c:v>6.7846799999999999E-2</c:v>
                </c:pt>
                <c:pt idx="139171">
                  <c:v>6.6401100000000005E-2</c:v>
                </c:pt>
                <c:pt idx="139172">
                  <c:v>6.4933900000000003E-2</c:v>
                </c:pt>
                <c:pt idx="139173">
                  <c:v>6.3446000000000002E-2</c:v>
                </c:pt>
                <c:pt idx="139174">
                  <c:v>6.1938399999999998E-2</c:v>
                </c:pt>
                <c:pt idx="139175">
                  <c:v>6.0412E-2</c:v>
                </c:pt>
                <c:pt idx="139176">
                  <c:v>5.8866399999999999E-2</c:v>
                </c:pt>
                <c:pt idx="139177">
                  <c:v>5.7300999999999998E-2</c:v>
                </c:pt>
                <c:pt idx="139178">
                  <c:v>5.5716599999999998E-2</c:v>
                </c:pt>
                <c:pt idx="139179">
                  <c:v>5.4114599999999999E-2</c:v>
                </c:pt>
                <c:pt idx="139180">
                  <c:v>5.2496800000000003E-2</c:v>
                </c:pt>
                <c:pt idx="139181">
                  <c:v>5.08645E-2</c:v>
                </c:pt>
                <c:pt idx="139182">
                  <c:v>4.9218900000000003E-2</c:v>
                </c:pt>
                <c:pt idx="139183">
                  <c:v>4.7561399999999997E-2</c:v>
                </c:pt>
                <c:pt idx="139184">
                  <c:v>4.5893000000000003E-2</c:v>
                </c:pt>
                <c:pt idx="139185">
                  <c:v>4.4214999999999997E-2</c:v>
                </c:pt>
                <c:pt idx="139186">
                  <c:v>4.2529400000000002E-2</c:v>
                </c:pt>
                <c:pt idx="139187">
                  <c:v>4.0837699999999998E-2</c:v>
                </c:pt>
                <c:pt idx="139188">
                  <c:v>3.9141000000000002E-2</c:v>
                </c:pt>
                <c:pt idx="139189">
                  <c:v>3.7439699999999999E-2</c:v>
                </c:pt>
                <c:pt idx="139190">
                  <c:v>3.5734799999999997E-2</c:v>
                </c:pt>
                <c:pt idx="139191">
                  <c:v>3.4027799999999997E-2</c:v>
                </c:pt>
                <c:pt idx="139192">
                  <c:v>3.23202E-2</c:v>
                </c:pt>
                <c:pt idx="139193">
                  <c:v>3.0613700000000001E-2</c:v>
                </c:pt>
                <c:pt idx="139194">
                  <c:v>2.89097E-2</c:v>
                </c:pt>
                <c:pt idx="139195">
                  <c:v>2.72102E-2</c:v>
                </c:pt>
                <c:pt idx="139196">
                  <c:v>2.5517000000000001E-2</c:v>
                </c:pt>
                <c:pt idx="139197">
                  <c:v>2.3831600000000001E-2</c:v>
                </c:pt>
                <c:pt idx="139198">
                  <c:v>2.2155500000000002E-2</c:v>
                </c:pt>
                <c:pt idx="139199">
                  <c:v>2.0489899999999998E-2</c:v>
                </c:pt>
                <c:pt idx="139200">
                  <c:v>1.88363E-2</c:v>
                </c:pt>
                <c:pt idx="139201">
                  <c:v>1.7195800000000001E-2</c:v>
                </c:pt>
                <c:pt idx="139202">
                  <c:v>1.5569599999999999E-2</c:v>
                </c:pt>
                <c:pt idx="139203">
                  <c:v>1.39588E-2</c:v>
                </c:pt>
                <c:pt idx="139204">
                  <c:v>1.2364999999999999E-2</c:v>
                </c:pt>
                <c:pt idx="139205">
                  <c:v>1.07902E-2</c:v>
                </c:pt>
                <c:pt idx="139206" formatCode="0.00E+00">
                  <c:v>9.2364999999999999E-3</c:v>
                </c:pt>
                <c:pt idx="139207" formatCode="0.00E+00">
                  <c:v>7.7059700000000004E-3</c:v>
                </c:pt>
                <c:pt idx="139208" formatCode="0.00E+00">
                  <c:v>6.2005999999999997E-3</c:v>
                </c:pt>
                <c:pt idx="139209" formatCode="0.00E+00">
                  <c:v>4.7222200000000001E-3</c:v>
                </c:pt>
                <c:pt idx="139210" formatCode="0.00E+00">
                  <c:v>3.2724799999999999E-3</c:v>
                </c:pt>
                <c:pt idx="139211" formatCode="0.00E+00">
                  <c:v>1.85294E-3</c:v>
                </c:pt>
                <c:pt idx="139212" formatCode="0.00E+00">
                  <c:v>4.6527800000000001E-4</c:v>
                </c:pt>
                <c:pt idx="139213" formatCode="0.00E+00">
                  <c:v>-8.8854400000000001E-4</c:v>
                </c:pt>
                <c:pt idx="139214" formatCode="0.00E+00">
                  <c:v>-2.2062000000000002E-3</c:v>
                </c:pt>
                <c:pt idx="139215" formatCode="0.00E+00">
                  <c:v>-3.4855099999999998E-3</c:v>
                </c:pt>
                <c:pt idx="139216" formatCode="0.00E+00">
                  <c:v>-4.7249900000000001E-3</c:v>
                </c:pt>
                <c:pt idx="139217" formatCode="0.00E+00">
                  <c:v>-5.9240600000000001E-3</c:v>
                </c:pt>
                <c:pt idx="139218" formatCode="0.00E+00">
                  <c:v>-7.0823099999999996E-3</c:v>
                </c:pt>
                <c:pt idx="139219" formatCode="0.00E+00">
                  <c:v>-8.1985600000000006E-3</c:v>
                </c:pt>
                <c:pt idx="139220" formatCode="0.00E+00">
                  <c:v>-9.2711800000000004E-3</c:v>
                </c:pt>
                <c:pt idx="139221">
                  <c:v>-1.0299000000000001E-2</c:v>
                </c:pt>
                <c:pt idx="139222">
                  <c:v>-1.1280800000000001E-2</c:v>
                </c:pt>
                <c:pt idx="139223">
                  <c:v>-1.22147E-2</c:v>
                </c:pt>
                <c:pt idx="139224">
                  <c:v>-1.30981E-2</c:v>
                </c:pt>
                <c:pt idx="139225">
                  <c:v>-1.3929E-2</c:v>
                </c:pt>
                <c:pt idx="139226">
                  <c:v>-1.47061E-2</c:v>
                </c:pt>
                <c:pt idx="139227">
                  <c:v>-1.54281E-2</c:v>
                </c:pt>
                <c:pt idx="139228">
                  <c:v>-1.6093099999999999E-2</c:v>
                </c:pt>
                <c:pt idx="139229">
                  <c:v>-1.6698999999999999E-2</c:v>
                </c:pt>
                <c:pt idx="139230">
                  <c:v>-1.72438E-2</c:v>
                </c:pt>
                <c:pt idx="139231">
                  <c:v>-1.7726200000000001E-2</c:v>
                </c:pt>
                <c:pt idx="139232">
                  <c:v>-1.8145100000000001E-2</c:v>
                </c:pt>
                <c:pt idx="139233">
                  <c:v>-1.8499000000000002E-2</c:v>
                </c:pt>
                <c:pt idx="139234">
                  <c:v>-1.8786500000000001E-2</c:v>
                </c:pt>
                <c:pt idx="139235">
                  <c:v>-1.9007099999999999E-2</c:v>
                </c:pt>
                <c:pt idx="139236">
                  <c:v>-1.9160199999999999E-2</c:v>
                </c:pt>
                <c:pt idx="139237">
                  <c:v>-1.9245399999999999E-2</c:v>
                </c:pt>
                <c:pt idx="139238">
                  <c:v>-1.92617E-2</c:v>
                </c:pt>
                <c:pt idx="139239">
                  <c:v>-1.92085E-2</c:v>
                </c:pt>
                <c:pt idx="139240">
                  <c:v>-1.9085299999999999E-2</c:v>
                </c:pt>
                <c:pt idx="139241">
                  <c:v>-1.8891399999999999E-2</c:v>
                </c:pt>
                <c:pt idx="139242">
                  <c:v>-1.8626199999999999E-2</c:v>
                </c:pt>
                <c:pt idx="139243">
                  <c:v>-1.82883E-2</c:v>
                </c:pt>
                <c:pt idx="139244">
                  <c:v>-1.7876199999999998E-2</c:v>
                </c:pt>
                <c:pt idx="139245">
                  <c:v>-1.73887E-2</c:v>
                </c:pt>
                <c:pt idx="139246">
                  <c:v>-1.68256E-2</c:v>
                </c:pt>
                <c:pt idx="139247">
                  <c:v>-1.6186699999999998E-2</c:v>
                </c:pt>
                <c:pt idx="139248">
                  <c:v>-1.54714E-2</c:v>
                </c:pt>
                <c:pt idx="139249">
                  <c:v>-1.4679599999999999E-2</c:v>
                </c:pt>
                <c:pt idx="139250">
                  <c:v>-1.3811500000000001E-2</c:v>
                </c:pt>
                <c:pt idx="139251">
                  <c:v>-1.2867200000000001E-2</c:v>
                </c:pt>
                <c:pt idx="139252">
                  <c:v>-1.18469E-2</c:v>
                </c:pt>
                <c:pt idx="139253">
                  <c:v>-1.0751E-2</c:v>
                </c:pt>
                <c:pt idx="139254" formatCode="0.00E+00">
                  <c:v>-9.5795600000000009E-3</c:v>
                </c:pt>
                <c:pt idx="139255" formatCode="0.00E+00">
                  <c:v>-8.3330000000000001E-3</c:v>
                </c:pt>
                <c:pt idx="139256" formatCode="0.00E+00">
                  <c:v>-7.0118200000000002E-3</c:v>
                </c:pt>
                <c:pt idx="139257" formatCode="0.00E+00">
                  <c:v>-5.6164199999999996E-3</c:v>
                </c:pt>
                <c:pt idx="139258" formatCode="0.00E+00">
                  <c:v>-4.14664E-3</c:v>
                </c:pt>
                <c:pt idx="139259" formatCode="0.00E+00">
                  <c:v>-2.6023299999999999E-3</c:v>
                </c:pt>
                <c:pt idx="139260" formatCode="0.00E+00">
                  <c:v>-9.8381599999999999E-4</c:v>
                </c:pt>
                <c:pt idx="139261" formatCode="0.00E+00">
                  <c:v>7.0852100000000004E-4</c:v>
                </c:pt>
                <c:pt idx="139262" formatCode="0.00E+00">
                  <c:v>2.4742399999999999E-3</c:v>
                </c:pt>
                <c:pt idx="139263" formatCode="0.00E+00">
                  <c:v>4.3119100000000004E-3</c:v>
                </c:pt>
                <c:pt idx="139264" formatCode="0.00E+00">
                  <c:v>6.2189300000000001E-3</c:v>
                </c:pt>
                <c:pt idx="139265" formatCode="0.00E+00">
                  <c:v>8.1931E-3</c:v>
                </c:pt>
                <c:pt idx="139266">
                  <c:v>1.02334E-2</c:v>
                </c:pt>
                <c:pt idx="139267">
                  <c:v>1.23392E-2</c:v>
                </c:pt>
                <c:pt idx="139268">
                  <c:v>1.45101E-2</c:v>
                </c:pt>
                <c:pt idx="139269">
                  <c:v>1.6744700000000001E-2</c:v>
                </c:pt>
                <c:pt idx="139270">
                  <c:v>1.9041200000000001E-2</c:v>
                </c:pt>
                <c:pt idx="139271">
                  <c:v>2.1397599999999999E-2</c:v>
                </c:pt>
                <c:pt idx="139272">
                  <c:v>2.3812199999999999E-2</c:v>
                </c:pt>
                <c:pt idx="139273">
                  <c:v>2.6284100000000001E-2</c:v>
                </c:pt>
                <c:pt idx="139274">
                  <c:v>2.8812399999999998E-2</c:v>
                </c:pt>
                <c:pt idx="139275">
                  <c:v>3.1395800000000001E-2</c:v>
                </c:pt>
                <c:pt idx="139276">
                  <c:v>3.4032E-2</c:v>
                </c:pt>
                <c:pt idx="139277">
                  <c:v>3.6718399999999998E-2</c:v>
                </c:pt>
                <c:pt idx="139278">
                  <c:v>3.9452300000000003E-2</c:v>
                </c:pt>
                <c:pt idx="139279">
                  <c:v>4.2231499999999998E-2</c:v>
                </c:pt>
                <c:pt idx="139280">
                  <c:v>4.5053500000000003E-2</c:v>
                </c:pt>
                <c:pt idx="139281">
                  <c:v>4.7915800000000001E-2</c:v>
                </c:pt>
                <c:pt idx="139282">
                  <c:v>5.0816199999999999E-2</c:v>
                </c:pt>
                <c:pt idx="139283">
                  <c:v>5.3752800000000003E-2</c:v>
                </c:pt>
                <c:pt idx="139284">
                  <c:v>5.6724200000000002E-2</c:v>
                </c:pt>
                <c:pt idx="139285">
                  <c:v>5.9728499999999997E-2</c:v>
                </c:pt>
                <c:pt idx="139286">
                  <c:v>6.2763399999999997E-2</c:v>
                </c:pt>
                <c:pt idx="139287">
                  <c:v>6.5825999999999996E-2</c:v>
                </c:pt>
                <c:pt idx="139288">
                  <c:v>6.8913299999999997E-2</c:v>
                </c:pt>
                <c:pt idx="139289">
                  <c:v>7.2022100000000006E-2</c:v>
                </c:pt>
                <c:pt idx="139290">
                  <c:v>7.5149099999999996E-2</c:v>
                </c:pt>
                <c:pt idx="139291">
                  <c:v>7.8291200000000005E-2</c:v>
                </c:pt>
                <c:pt idx="139292">
                  <c:v>8.1445799999999999E-2</c:v>
                </c:pt>
                <c:pt idx="139293">
                  <c:v>8.4610299999999999E-2</c:v>
                </c:pt>
                <c:pt idx="139294">
                  <c:v>8.7781600000000001E-2</c:v>
                </c:pt>
                <c:pt idx="139295">
                  <c:v>9.0956999999999996E-2</c:v>
                </c:pt>
                <c:pt idx="139296">
                  <c:v>9.4133700000000001E-2</c:v>
                </c:pt>
                <c:pt idx="139297">
                  <c:v>9.7309199999999998E-2</c:v>
                </c:pt>
                <c:pt idx="139298">
                  <c:v>0.100481</c:v>
                </c:pt>
                <c:pt idx="139299">
                  <c:v>0.103645</c:v>
                </c:pt>
                <c:pt idx="139300">
                  <c:v>0.10679900000000001</c:v>
                </c:pt>
                <c:pt idx="139301">
                  <c:v>0.10994</c:v>
                </c:pt>
                <c:pt idx="139302">
                  <c:v>0.113066</c:v>
                </c:pt>
                <c:pt idx="139303">
                  <c:v>0.116173</c:v>
                </c:pt>
                <c:pt idx="139304">
                  <c:v>0.119258</c:v>
                </c:pt>
                <c:pt idx="139305">
                  <c:v>0.122317</c:v>
                </c:pt>
                <c:pt idx="139306">
                  <c:v>0.12534699999999999</c:v>
                </c:pt>
                <c:pt idx="139307">
                  <c:v>0.12834499999999999</c:v>
                </c:pt>
                <c:pt idx="139308">
                  <c:v>0.13130700000000001</c:v>
                </c:pt>
                <c:pt idx="139309">
                  <c:v>0.13422999999999999</c:v>
                </c:pt>
                <c:pt idx="139310">
                  <c:v>0.13711300000000001</c:v>
                </c:pt>
                <c:pt idx="139311">
                  <c:v>0.13995099999999999</c:v>
                </c:pt>
                <c:pt idx="139312">
                  <c:v>0.14274300000000001</c:v>
                </c:pt>
                <c:pt idx="139313">
                  <c:v>0.14548700000000001</c:v>
                </c:pt>
                <c:pt idx="139314">
                  <c:v>0.14817900000000001</c:v>
                </c:pt>
                <c:pt idx="139315">
                  <c:v>0.15081600000000001</c:v>
                </c:pt>
                <c:pt idx="139316">
                  <c:v>0.15339700000000001</c:v>
                </c:pt>
                <c:pt idx="139317">
                  <c:v>0.155919</c:v>
                </c:pt>
                <c:pt idx="139318">
                  <c:v>0.15838099999999999</c:v>
                </c:pt>
                <c:pt idx="139319">
                  <c:v>0.16078000000000001</c:v>
                </c:pt>
                <c:pt idx="139320">
                  <c:v>0.16311300000000001</c:v>
                </c:pt>
                <c:pt idx="139321">
                  <c:v>0.165378</c:v>
                </c:pt>
                <c:pt idx="139322">
                  <c:v>0.167573</c:v>
                </c:pt>
                <c:pt idx="139323">
                  <c:v>0.16969300000000001</c:v>
                </c:pt>
                <c:pt idx="139324">
                  <c:v>0.171737</c:v>
                </c:pt>
                <c:pt idx="139325">
                  <c:v>0.17370099999999999</c:v>
                </c:pt>
                <c:pt idx="139326">
                  <c:v>0.17558499999999999</c:v>
                </c:pt>
                <c:pt idx="139327">
                  <c:v>0.17738499999999999</c:v>
                </c:pt>
                <c:pt idx="139328">
                  <c:v>0.17910200000000001</c:v>
                </c:pt>
                <c:pt idx="139329">
                  <c:v>0.180732</c:v>
                </c:pt>
                <c:pt idx="139330">
                  <c:v>0.18227399999999999</c:v>
                </c:pt>
                <c:pt idx="139331">
                  <c:v>0.183727</c:v>
                </c:pt>
                <c:pt idx="139332">
                  <c:v>0.18509</c:v>
                </c:pt>
                <c:pt idx="139333">
                  <c:v>0.18636</c:v>
                </c:pt>
                <c:pt idx="139334">
                  <c:v>0.18753800000000001</c:v>
                </c:pt>
                <c:pt idx="139335">
                  <c:v>0.18862000000000001</c:v>
                </c:pt>
                <c:pt idx="139336">
                  <c:v>0.189608</c:v>
                </c:pt>
                <c:pt idx="139337">
                  <c:v>0.190501</c:v>
                </c:pt>
                <c:pt idx="139338">
                  <c:v>0.191298</c:v>
                </c:pt>
                <c:pt idx="139339">
                  <c:v>0.191998</c:v>
                </c:pt>
                <c:pt idx="139340">
                  <c:v>0.19259999999999999</c:v>
                </c:pt>
                <c:pt idx="139341">
                  <c:v>0.193105</c:v>
                </c:pt>
                <c:pt idx="139342">
                  <c:v>0.19351099999999999</c:v>
                </c:pt>
                <c:pt idx="139343">
                  <c:v>0.19381899999999999</c:v>
                </c:pt>
                <c:pt idx="139344">
                  <c:v>0.19402700000000001</c:v>
                </c:pt>
                <c:pt idx="139345">
                  <c:v>0.194137</c:v>
                </c:pt>
                <c:pt idx="139346">
                  <c:v>0.19414799999999999</c:v>
                </c:pt>
                <c:pt idx="139347">
                  <c:v>0.19406100000000001</c:v>
                </c:pt>
                <c:pt idx="139348">
                  <c:v>0.19387499999999999</c:v>
                </c:pt>
                <c:pt idx="139349">
                  <c:v>0.19359199999999999</c:v>
                </c:pt>
                <c:pt idx="139350">
                  <c:v>0.19321199999999999</c:v>
                </c:pt>
                <c:pt idx="139351">
                  <c:v>0.19273699999999999</c:v>
                </c:pt>
                <c:pt idx="139352">
                  <c:v>0.192165</c:v>
                </c:pt>
                <c:pt idx="139353">
                  <c:v>0.191498</c:v>
                </c:pt>
                <c:pt idx="139354">
                  <c:v>0.19073699999999999</c:v>
                </c:pt>
                <c:pt idx="139355">
                  <c:v>0.189883</c:v>
                </c:pt>
                <c:pt idx="139356">
                  <c:v>0.18893799999999999</c:v>
                </c:pt>
                <c:pt idx="139357">
                  <c:v>0.18790299999999999</c:v>
                </c:pt>
                <c:pt idx="139358">
                  <c:v>0.186777</c:v>
                </c:pt>
                <c:pt idx="139359">
                  <c:v>0.18556400000000001</c:v>
                </c:pt>
                <c:pt idx="139360">
                  <c:v>0.18426300000000001</c:v>
                </c:pt>
                <c:pt idx="139361">
                  <c:v>0.18287900000000001</c:v>
                </c:pt>
                <c:pt idx="139362">
                  <c:v>0.18141299999999999</c:v>
                </c:pt>
                <c:pt idx="139363">
                  <c:v>0.179869</c:v>
                </c:pt>
                <c:pt idx="139364">
                  <c:v>0.17824699999999999</c:v>
                </c:pt>
                <c:pt idx="139365">
                  <c:v>0.17655000000000001</c:v>
                </c:pt>
                <c:pt idx="139366">
                  <c:v>0.17477999999999999</c:v>
                </c:pt>
                <c:pt idx="139367">
                  <c:v>0.17293900000000001</c:v>
                </c:pt>
                <c:pt idx="139368">
                  <c:v>0.17102800000000001</c:v>
                </c:pt>
                <c:pt idx="139369">
                  <c:v>0.16905000000000001</c:v>
                </c:pt>
                <c:pt idx="139370">
                  <c:v>0.16700699999999999</c:v>
                </c:pt>
                <c:pt idx="139371">
                  <c:v>0.16490299999999999</c:v>
                </c:pt>
                <c:pt idx="139372">
                  <c:v>0.162741</c:v>
                </c:pt>
                <c:pt idx="139373">
                  <c:v>0.160525</c:v>
                </c:pt>
                <c:pt idx="139374">
                  <c:v>0.15825700000000001</c:v>
                </c:pt>
                <c:pt idx="139375">
                  <c:v>0.155941</c:v>
                </c:pt>
                <c:pt idx="139376">
                  <c:v>0.15357999999999999</c:v>
                </c:pt>
                <c:pt idx="139377">
                  <c:v>0.15117700000000001</c:v>
                </c:pt>
                <c:pt idx="139378">
                  <c:v>0.14873400000000001</c:v>
                </c:pt>
                <c:pt idx="139379">
                  <c:v>0.146254</c:v>
                </c:pt>
                <c:pt idx="139380">
                  <c:v>0.14374200000000001</c:v>
                </c:pt>
                <c:pt idx="139381">
                  <c:v>0.14119999999999999</c:v>
                </c:pt>
                <c:pt idx="139382">
                  <c:v>0.13863</c:v>
                </c:pt>
                <c:pt idx="139383">
                  <c:v>0.13603599999999999</c:v>
                </c:pt>
                <c:pt idx="139384">
                  <c:v>0.13342100000000001</c:v>
                </c:pt>
                <c:pt idx="139385">
                  <c:v>0.13078799999999999</c:v>
                </c:pt>
                <c:pt idx="139386">
                  <c:v>0.12814</c:v>
                </c:pt>
                <c:pt idx="139387">
                  <c:v>0.12548100000000001</c:v>
                </c:pt>
                <c:pt idx="139388">
                  <c:v>0.12281300000000001</c:v>
                </c:pt>
                <c:pt idx="139389">
                  <c:v>0.120141</c:v>
                </c:pt>
                <c:pt idx="139390">
                  <c:v>0.117466</c:v>
                </c:pt>
                <c:pt idx="139391">
                  <c:v>0.11479300000000001</c:v>
                </c:pt>
                <c:pt idx="139392">
                  <c:v>0.112125</c:v>
                </c:pt>
                <c:pt idx="139393">
                  <c:v>0.10946599999999999</c:v>
                </c:pt>
                <c:pt idx="139394">
                  <c:v>0.106818</c:v>
                </c:pt>
                <c:pt idx="139395">
                  <c:v>0.104185</c:v>
                </c:pt>
                <c:pt idx="139396">
                  <c:v>0.10156999999999999</c:v>
                </c:pt>
                <c:pt idx="139397">
                  <c:v>9.89757E-2</c:v>
                </c:pt>
                <c:pt idx="139398">
                  <c:v>9.6404199999999995E-2</c:v>
                </c:pt>
                <c:pt idx="139399">
                  <c:v>9.38586E-2</c:v>
                </c:pt>
                <c:pt idx="139400">
                  <c:v>9.1342300000000001E-2</c:v>
                </c:pt>
                <c:pt idx="139401">
                  <c:v>8.8858599999999996E-2</c:v>
                </c:pt>
                <c:pt idx="139402">
                  <c:v>8.6410600000000004E-2</c:v>
                </c:pt>
                <c:pt idx="139403">
                  <c:v>8.4001199999999998E-2</c:v>
                </c:pt>
                <c:pt idx="139404">
                  <c:v>8.1632999999999997E-2</c:v>
                </c:pt>
                <c:pt idx="139405">
                  <c:v>7.9308699999999996E-2</c:v>
                </c:pt>
                <c:pt idx="139406">
                  <c:v>7.7030600000000005E-2</c:v>
                </c:pt>
                <c:pt idx="139407">
                  <c:v>7.4800900000000003E-2</c:v>
                </c:pt>
                <c:pt idx="139408">
                  <c:v>7.2621699999999997E-2</c:v>
                </c:pt>
                <c:pt idx="139409">
                  <c:v>7.0494899999999999E-2</c:v>
                </c:pt>
                <c:pt idx="139410">
                  <c:v>6.8422300000000005E-2</c:v>
                </c:pt>
                <c:pt idx="139411">
                  <c:v>6.64053E-2</c:v>
                </c:pt>
                <c:pt idx="139412">
                  <c:v>6.4445600000000006E-2</c:v>
                </c:pt>
                <c:pt idx="139413">
                  <c:v>6.2545000000000003E-2</c:v>
                </c:pt>
                <c:pt idx="139414">
                  <c:v>6.0705500000000003E-2</c:v>
                </c:pt>
                <c:pt idx="139415">
                  <c:v>5.8929599999999999E-2</c:v>
                </c:pt>
                <c:pt idx="139416">
                  <c:v>5.72195E-2</c:v>
                </c:pt>
                <c:pt idx="139417">
                  <c:v>5.5576800000000003E-2</c:v>
                </c:pt>
                <c:pt idx="139418">
                  <c:v>5.4002300000000003E-2</c:v>
                </c:pt>
                <c:pt idx="139419">
                  <c:v>5.2496500000000001E-2</c:v>
                </c:pt>
                <c:pt idx="139420">
                  <c:v>5.1060000000000001E-2</c:v>
                </c:pt>
                <c:pt idx="139421">
                  <c:v>4.9693399999999999E-2</c:v>
                </c:pt>
                <c:pt idx="139422">
                  <c:v>4.8397299999999997E-2</c:v>
                </c:pt>
                <c:pt idx="139423">
                  <c:v>4.7172400000000003E-2</c:v>
                </c:pt>
                <c:pt idx="139424">
                  <c:v>4.6019600000000001E-2</c:v>
                </c:pt>
                <c:pt idx="139425">
                  <c:v>4.4939100000000003E-2</c:v>
                </c:pt>
                <c:pt idx="139426">
                  <c:v>4.3931100000000001E-2</c:v>
                </c:pt>
                <c:pt idx="139427">
                  <c:v>4.2995800000000001E-2</c:v>
                </c:pt>
                <c:pt idx="139428">
                  <c:v>4.2133299999999999E-2</c:v>
                </c:pt>
                <c:pt idx="139429">
                  <c:v>4.1343600000000001E-2</c:v>
                </c:pt>
                <c:pt idx="139430">
                  <c:v>4.0626599999999999E-2</c:v>
                </c:pt>
                <c:pt idx="139431">
                  <c:v>3.99821E-2</c:v>
                </c:pt>
                <c:pt idx="139432">
                  <c:v>3.94095E-2</c:v>
                </c:pt>
                <c:pt idx="139433">
                  <c:v>3.8908199999999997E-2</c:v>
                </c:pt>
                <c:pt idx="139434">
                  <c:v>3.8477600000000001E-2</c:v>
                </c:pt>
                <c:pt idx="139435">
                  <c:v>3.81173E-2</c:v>
                </c:pt>
                <c:pt idx="139436">
                  <c:v>3.7826400000000003E-2</c:v>
                </c:pt>
                <c:pt idx="139437">
                  <c:v>3.7603999999999999E-2</c:v>
                </c:pt>
                <c:pt idx="139438">
                  <c:v>3.74489E-2</c:v>
                </c:pt>
                <c:pt idx="139439">
                  <c:v>3.7359900000000001E-2</c:v>
                </c:pt>
                <c:pt idx="139440">
                  <c:v>3.7335199999999999E-2</c:v>
                </c:pt>
                <c:pt idx="139441">
                  <c:v>3.7373400000000001E-2</c:v>
                </c:pt>
                <c:pt idx="139442">
                  <c:v>3.74735E-2</c:v>
                </c:pt>
                <c:pt idx="139443">
                  <c:v>3.7633899999999998E-2</c:v>
                </c:pt>
                <c:pt idx="139444">
                  <c:v>3.7852200000000003E-2</c:v>
                </c:pt>
                <c:pt idx="139445">
                  <c:v>3.8126599999999997E-2</c:v>
                </c:pt>
                <c:pt idx="139446">
                  <c:v>3.8455299999999998E-2</c:v>
                </c:pt>
                <c:pt idx="139447">
                  <c:v>3.8836799999999998E-2</c:v>
                </c:pt>
                <c:pt idx="139448">
                  <c:v>3.9269100000000001E-2</c:v>
                </c:pt>
                <c:pt idx="139449">
                  <c:v>3.9750399999999998E-2</c:v>
                </c:pt>
                <c:pt idx="139450">
                  <c:v>4.0279000000000002E-2</c:v>
                </c:pt>
                <c:pt idx="139451">
                  <c:v>4.08525E-2</c:v>
                </c:pt>
                <c:pt idx="139452">
                  <c:v>4.1468699999999997E-2</c:v>
                </c:pt>
                <c:pt idx="139453">
                  <c:v>4.21254E-2</c:v>
                </c:pt>
                <c:pt idx="139454">
                  <c:v>4.28201E-2</c:v>
                </c:pt>
                <c:pt idx="139455">
                  <c:v>4.3550800000000001E-2</c:v>
                </c:pt>
                <c:pt idx="139456">
                  <c:v>4.4315100000000003E-2</c:v>
                </c:pt>
                <c:pt idx="139457">
                  <c:v>4.5110400000000002E-2</c:v>
                </c:pt>
                <c:pt idx="139458">
                  <c:v>4.5934200000000001E-2</c:v>
                </c:pt>
                <c:pt idx="139459">
                  <c:v>4.6784300000000001E-2</c:v>
                </c:pt>
                <c:pt idx="139460">
                  <c:v>4.7658699999999998E-2</c:v>
                </c:pt>
                <c:pt idx="139461">
                  <c:v>4.85552E-2</c:v>
                </c:pt>
                <c:pt idx="139462">
                  <c:v>4.9471800000000003E-2</c:v>
                </c:pt>
                <c:pt idx="139463">
                  <c:v>5.0406399999999997E-2</c:v>
                </c:pt>
                <c:pt idx="139464">
                  <c:v>5.1356899999999997E-2</c:v>
                </c:pt>
                <c:pt idx="139465">
                  <c:v>5.2320899999999997E-2</c:v>
                </c:pt>
                <c:pt idx="139466">
                  <c:v>5.3295700000000001E-2</c:v>
                </c:pt>
                <c:pt idx="139467">
                  <c:v>5.4278899999999998E-2</c:v>
                </c:pt>
                <c:pt idx="139468">
                  <c:v>5.5268299999999999E-2</c:v>
                </c:pt>
                <c:pt idx="139469">
                  <c:v>5.6261499999999999E-2</c:v>
                </c:pt>
                <c:pt idx="139470">
                  <c:v>5.7256099999999997E-2</c:v>
                </c:pt>
                <c:pt idx="139471">
                  <c:v>5.8250400000000001E-2</c:v>
                </c:pt>
                <c:pt idx="139472">
                  <c:v>5.9242700000000002E-2</c:v>
                </c:pt>
                <c:pt idx="139473">
                  <c:v>6.0231E-2</c:v>
                </c:pt>
                <c:pt idx="139474">
                  <c:v>6.1213299999999998E-2</c:v>
                </c:pt>
                <c:pt idx="139475">
                  <c:v>6.2188E-2</c:v>
                </c:pt>
                <c:pt idx="139476">
                  <c:v>6.3153699999999993E-2</c:v>
                </c:pt>
                <c:pt idx="139477">
                  <c:v>6.4108700000000005E-2</c:v>
                </c:pt>
                <c:pt idx="139478">
                  <c:v>6.5051700000000004E-2</c:v>
                </c:pt>
                <c:pt idx="139479">
                  <c:v>6.5981399999999996E-2</c:v>
                </c:pt>
                <c:pt idx="139480">
                  <c:v>6.6896399999999995E-2</c:v>
                </c:pt>
                <c:pt idx="139481">
                  <c:v>6.7795800000000003E-2</c:v>
                </c:pt>
                <c:pt idx="139482">
                  <c:v>6.8678600000000006E-2</c:v>
                </c:pt>
                <c:pt idx="139483">
                  <c:v>6.95437E-2</c:v>
                </c:pt>
                <c:pt idx="139484">
                  <c:v>7.0390300000000003E-2</c:v>
                </c:pt>
                <c:pt idx="139485">
                  <c:v>7.1217600000000006E-2</c:v>
                </c:pt>
                <c:pt idx="139486">
                  <c:v>7.2024599999999994E-2</c:v>
                </c:pt>
                <c:pt idx="139487">
                  <c:v>7.28105E-2</c:v>
                </c:pt>
                <c:pt idx="139488">
                  <c:v>7.3574700000000007E-2</c:v>
                </c:pt>
                <c:pt idx="139489">
                  <c:v>7.4316999999999994E-2</c:v>
                </c:pt>
                <c:pt idx="139490">
                  <c:v>7.5037400000000004E-2</c:v>
                </c:pt>
                <c:pt idx="139491">
                  <c:v>7.5735800000000006E-2</c:v>
                </c:pt>
                <c:pt idx="139492">
                  <c:v>7.6412300000000002E-2</c:v>
                </c:pt>
                <c:pt idx="139493">
                  <c:v>7.7066700000000002E-2</c:v>
                </c:pt>
                <c:pt idx="139494">
                  <c:v>7.7699199999999996E-2</c:v>
                </c:pt>
                <c:pt idx="139495">
                  <c:v>7.8309900000000002E-2</c:v>
                </c:pt>
                <c:pt idx="139496">
                  <c:v>7.8898899999999994E-2</c:v>
                </c:pt>
                <c:pt idx="139497">
                  <c:v>7.9466599999999998E-2</c:v>
                </c:pt>
                <c:pt idx="139498">
                  <c:v>8.0013399999999998E-2</c:v>
                </c:pt>
                <c:pt idx="139499">
                  <c:v>8.0539899999999998E-2</c:v>
                </c:pt>
                <c:pt idx="139500">
                  <c:v>8.1046699999999999E-2</c:v>
                </c:pt>
                <c:pt idx="139501">
                  <c:v>8.1534899999999993E-2</c:v>
                </c:pt>
                <c:pt idx="139502">
                  <c:v>8.2005499999999995E-2</c:v>
                </c:pt>
                <c:pt idx="139503">
                  <c:v>8.2459900000000003E-2</c:v>
                </c:pt>
                <c:pt idx="139504">
                  <c:v>8.2899100000000003E-2</c:v>
                </c:pt>
                <c:pt idx="139505">
                  <c:v>8.3324400000000007E-2</c:v>
                </c:pt>
                <c:pt idx="139506">
                  <c:v>8.3736599999999994E-2</c:v>
                </c:pt>
                <c:pt idx="139507">
                  <c:v>8.4136600000000006E-2</c:v>
                </c:pt>
                <c:pt idx="139508">
                  <c:v>8.4525699999999995E-2</c:v>
                </c:pt>
                <c:pt idx="139509">
                  <c:v>8.4904900000000005E-2</c:v>
                </c:pt>
                <c:pt idx="139510">
                  <c:v>8.5275500000000004E-2</c:v>
                </c:pt>
                <c:pt idx="139511">
                  <c:v>8.5638800000000001E-2</c:v>
                </c:pt>
                <c:pt idx="139512">
                  <c:v>8.5996000000000003E-2</c:v>
                </c:pt>
                <c:pt idx="139513">
                  <c:v>8.63487E-2</c:v>
                </c:pt>
                <c:pt idx="139514">
                  <c:v>8.6698200000000003E-2</c:v>
                </c:pt>
                <c:pt idx="139515">
                  <c:v>8.7045899999999995E-2</c:v>
                </c:pt>
                <c:pt idx="139516">
                  <c:v>8.7393100000000001E-2</c:v>
                </c:pt>
                <c:pt idx="139517">
                  <c:v>8.7741200000000005E-2</c:v>
                </c:pt>
                <c:pt idx="139518">
                  <c:v>8.8091799999999998E-2</c:v>
                </c:pt>
                <c:pt idx="139519">
                  <c:v>8.8446499999999997E-2</c:v>
                </c:pt>
                <c:pt idx="139520">
                  <c:v>8.8806800000000005E-2</c:v>
                </c:pt>
                <c:pt idx="139521">
                  <c:v>8.9174500000000004E-2</c:v>
                </c:pt>
                <c:pt idx="139522">
                  <c:v>8.9551099999999995E-2</c:v>
                </c:pt>
                <c:pt idx="139523">
                  <c:v>8.9938000000000004E-2</c:v>
                </c:pt>
                <c:pt idx="139524">
                  <c:v>9.0336299999999994E-2</c:v>
                </c:pt>
                <c:pt idx="139525">
                  <c:v>9.0747300000000003E-2</c:v>
                </c:pt>
                <c:pt idx="139526">
                  <c:v>9.1172199999999995E-2</c:v>
                </c:pt>
                <c:pt idx="139527">
                  <c:v>9.1612100000000002E-2</c:v>
                </c:pt>
                <c:pt idx="139528">
                  <c:v>9.2068200000000003E-2</c:v>
                </c:pt>
                <c:pt idx="139529">
                  <c:v>9.2541399999999996E-2</c:v>
                </c:pt>
                <c:pt idx="139530">
                  <c:v>9.3032500000000004E-2</c:v>
                </c:pt>
                <c:pt idx="139531">
                  <c:v>9.3542200000000006E-2</c:v>
                </c:pt>
                <c:pt idx="139532">
                  <c:v>9.4071199999999994E-2</c:v>
                </c:pt>
                <c:pt idx="139533">
                  <c:v>9.4620300000000004E-2</c:v>
                </c:pt>
                <c:pt idx="139534">
                  <c:v>9.5190499999999997E-2</c:v>
                </c:pt>
                <c:pt idx="139535">
                  <c:v>9.5782400000000004E-2</c:v>
                </c:pt>
                <c:pt idx="139536">
                  <c:v>9.6396700000000002E-2</c:v>
                </c:pt>
                <c:pt idx="139537">
                  <c:v>9.7033599999999998E-2</c:v>
                </c:pt>
                <c:pt idx="139538">
                  <c:v>9.7693799999999997E-2</c:v>
                </c:pt>
                <c:pt idx="139539">
                  <c:v>9.8377500000000007E-2</c:v>
                </c:pt>
                <c:pt idx="139540">
                  <c:v>9.9085000000000006E-2</c:v>
                </c:pt>
                <c:pt idx="139541">
                  <c:v>9.98164E-2</c:v>
                </c:pt>
                <c:pt idx="139542">
                  <c:v>0.10057199999999999</c:v>
                </c:pt>
                <c:pt idx="139543">
                  <c:v>0.101351</c:v>
                </c:pt>
                <c:pt idx="139544">
                  <c:v>0.10215399999999999</c:v>
                </c:pt>
                <c:pt idx="139545">
                  <c:v>0.10298</c:v>
                </c:pt>
                <c:pt idx="139546">
                  <c:v>0.103829</c:v>
                </c:pt>
                <c:pt idx="139547">
                  <c:v>0.104701</c:v>
                </c:pt>
                <c:pt idx="139548">
                  <c:v>0.105596</c:v>
                </c:pt>
                <c:pt idx="139549">
                  <c:v>0.106513</c:v>
                </c:pt>
                <c:pt idx="139550">
                  <c:v>0.107451</c:v>
                </c:pt>
                <c:pt idx="139551">
                  <c:v>0.10841099999999999</c:v>
                </c:pt>
                <c:pt idx="139552">
                  <c:v>0.109392</c:v>
                </c:pt>
                <c:pt idx="139553">
                  <c:v>0.11039300000000001</c:v>
                </c:pt>
                <c:pt idx="139554">
                  <c:v>0.111412</c:v>
                </c:pt>
                <c:pt idx="139555">
                  <c:v>0.11244999999999999</c:v>
                </c:pt>
                <c:pt idx="139556">
                  <c:v>0.113506</c:v>
                </c:pt>
                <c:pt idx="139557">
                  <c:v>0.114578</c:v>
                </c:pt>
                <c:pt idx="139558">
                  <c:v>0.115666</c:v>
                </c:pt>
                <c:pt idx="139559">
                  <c:v>0.116769</c:v>
                </c:pt>
                <c:pt idx="139560">
                  <c:v>0.117886</c:v>
                </c:pt>
                <c:pt idx="139561">
                  <c:v>0.119015</c:v>
                </c:pt>
                <c:pt idx="139562">
                  <c:v>0.120156</c:v>
                </c:pt>
                <c:pt idx="139563">
                  <c:v>0.121308</c:v>
                </c:pt>
                <c:pt idx="139564">
                  <c:v>0.12247</c:v>
                </c:pt>
                <c:pt idx="139565">
                  <c:v>0.12364</c:v>
                </c:pt>
                <c:pt idx="139566">
                  <c:v>0.124817</c:v>
                </c:pt>
                <c:pt idx="139567">
                  <c:v>0.126</c:v>
                </c:pt>
                <c:pt idx="139568">
                  <c:v>0.12718599999999999</c:v>
                </c:pt>
                <c:pt idx="139569">
                  <c:v>0.12837499999999999</c:v>
                </c:pt>
                <c:pt idx="139570">
                  <c:v>0.12956500000000001</c:v>
                </c:pt>
                <c:pt idx="139571">
                  <c:v>0.13075500000000001</c:v>
                </c:pt>
                <c:pt idx="139572">
                  <c:v>0.131943</c:v>
                </c:pt>
                <c:pt idx="139573">
                  <c:v>0.133129</c:v>
                </c:pt>
                <c:pt idx="139574">
                  <c:v>0.13431000000000001</c:v>
                </c:pt>
                <c:pt idx="139575">
                  <c:v>0.13548499999999999</c:v>
                </c:pt>
                <c:pt idx="139576">
                  <c:v>0.13665099999999999</c:v>
                </c:pt>
                <c:pt idx="139577">
                  <c:v>0.13780800000000001</c:v>
                </c:pt>
                <c:pt idx="139578">
                  <c:v>0.13895299999999999</c:v>
                </c:pt>
                <c:pt idx="139579">
                  <c:v>0.14008699999999999</c:v>
                </c:pt>
                <c:pt idx="139580">
                  <c:v>0.141206</c:v>
                </c:pt>
                <c:pt idx="139581">
                  <c:v>0.14230999999999999</c:v>
                </c:pt>
                <c:pt idx="139582">
                  <c:v>0.143398</c:v>
                </c:pt>
                <c:pt idx="139583">
                  <c:v>0.14446899999999999</c:v>
                </c:pt>
                <c:pt idx="139584">
                  <c:v>0.14552000000000001</c:v>
                </c:pt>
                <c:pt idx="139585">
                  <c:v>0.14655000000000001</c:v>
                </c:pt>
                <c:pt idx="139586">
                  <c:v>0.147559</c:v>
                </c:pt>
                <c:pt idx="139587">
                  <c:v>0.14854600000000001</c:v>
                </c:pt>
                <c:pt idx="139588">
                  <c:v>0.14951</c:v>
                </c:pt>
                <c:pt idx="139589">
                  <c:v>0.15045</c:v>
                </c:pt>
                <c:pt idx="139590">
                  <c:v>0.151365</c:v>
                </c:pt>
                <c:pt idx="139591">
                  <c:v>0.152255</c:v>
                </c:pt>
                <c:pt idx="139592">
                  <c:v>0.153117</c:v>
                </c:pt>
                <c:pt idx="139593">
                  <c:v>0.153951</c:v>
                </c:pt>
                <c:pt idx="139594">
                  <c:v>0.154754</c:v>
                </c:pt>
                <c:pt idx="139595">
                  <c:v>0.155526</c:v>
                </c:pt>
                <c:pt idx="139596">
                  <c:v>0.15626399999999999</c:v>
                </c:pt>
                <c:pt idx="139597">
                  <c:v>0.156968</c:v>
                </c:pt>
                <c:pt idx="139598">
                  <c:v>0.157637</c:v>
                </c:pt>
                <c:pt idx="139599">
                  <c:v>0.15826899999999999</c:v>
                </c:pt>
                <c:pt idx="139600">
                  <c:v>0.158863</c:v>
                </c:pt>
                <c:pt idx="139601">
                  <c:v>0.159418</c:v>
                </c:pt>
                <c:pt idx="139602">
                  <c:v>0.15993299999999999</c:v>
                </c:pt>
                <c:pt idx="139603">
                  <c:v>0.16040599999999999</c:v>
                </c:pt>
                <c:pt idx="139604">
                  <c:v>0.16083500000000001</c:v>
                </c:pt>
                <c:pt idx="139605">
                  <c:v>0.161221</c:v>
                </c:pt>
                <c:pt idx="139606">
                  <c:v>0.16156200000000001</c:v>
                </c:pt>
                <c:pt idx="139607">
                  <c:v>0.161857</c:v>
                </c:pt>
                <c:pt idx="139608">
                  <c:v>0.162106</c:v>
                </c:pt>
                <c:pt idx="139609">
                  <c:v>0.16230700000000001</c:v>
                </c:pt>
                <c:pt idx="139610">
                  <c:v>0.16246099999999999</c:v>
                </c:pt>
                <c:pt idx="139611">
                  <c:v>0.16256599999999999</c:v>
                </c:pt>
                <c:pt idx="139612">
                  <c:v>0.16262099999999999</c:v>
                </c:pt>
                <c:pt idx="139613">
                  <c:v>0.16262499999999999</c:v>
                </c:pt>
                <c:pt idx="139614">
                  <c:v>0.162578</c:v>
                </c:pt>
                <c:pt idx="139615">
                  <c:v>0.16247800000000001</c:v>
                </c:pt>
                <c:pt idx="139616">
                  <c:v>0.162325</c:v>
                </c:pt>
                <c:pt idx="139617">
                  <c:v>0.16211700000000001</c:v>
                </c:pt>
                <c:pt idx="139618">
                  <c:v>0.161855</c:v>
                </c:pt>
                <c:pt idx="139619">
                  <c:v>0.16153600000000001</c:v>
                </c:pt>
                <c:pt idx="139620">
                  <c:v>0.16116</c:v>
                </c:pt>
                <c:pt idx="139621">
                  <c:v>0.16072800000000001</c:v>
                </c:pt>
                <c:pt idx="139622">
                  <c:v>0.16023699999999999</c:v>
                </c:pt>
                <c:pt idx="139623">
                  <c:v>0.159688</c:v>
                </c:pt>
                <c:pt idx="139624">
                  <c:v>0.15908</c:v>
                </c:pt>
                <c:pt idx="139625">
                  <c:v>0.158412</c:v>
                </c:pt>
                <c:pt idx="139626">
                  <c:v>0.15768499999999999</c:v>
                </c:pt>
                <c:pt idx="139627">
                  <c:v>0.15689700000000001</c:v>
                </c:pt>
                <c:pt idx="139628">
                  <c:v>0.15604799999999999</c:v>
                </c:pt>
                <c:pt idx="139629">
                  <c:v>0.155139</c:v>
                </c:pt>
                <c:pt idx="139630">
                  <c:v>0.154168</c:v>
                </c:pt>
                <c:pt idx="139631">
                  <c:v>0.15313599999999999</c:v>
                </c:pt>
                <c:pt idx="139632">
                  <c:v>0.15204300000000001</c:v>
                </c:pt>
                <c:pt idx="139633">
                  <c:v>0.15088799999999999</c:v>
                </c:pt>
                <c:pt idx="139634">
                  <c:v>0.149672</c:v>
                </c:pt>
                <c:pt idx="139635">
                  <c:v>0.148394</c:v>
                </c:pt>
                <c:pt idx="139636">
                  <c:v>0.14705399999999999</c:v>
                </c:pt>
                <c:pt idx="139637">
                  <c:v>0.14565400000000001</c:v>
                </c:pt>
                <c:pt idx="139638">
                  <c:v>0.14419499999999999</c:v>
                </c:pt>
                <c:pt idx="139639">
                  <c:v>0.142675</c:v>
                </c:pt>
                <c:pt idx="139640">
                  <c:v>0.141097</c:v>
                </c:pt>
                <c:pt idx="139641">
                  <c:v>0.139461</c:v>
                </c:pt>
                <c:pt idx="139642">
                  <c:v>0.137766</c:v>
                </c:pt>
                <c:pt idx="139643">
                  <c:v>0.136016</c:v>
                </c:pt>
                <c:pt idx="139644">
                  <c:v>0.13420899999999999</c:v>
                </c:pt>
                <c:pt idx="139645">
                  <c:v>0.13234799999999999</c:v>
                </c:pt>
                <c:pt idx="139646">
                  <c:v>0.13043399999999999</c:v>
                </c:pt>
                <c:pt idx="139647">
                  <c:v>0.128468</c:v>
                </c:pt>
                <c:pt idx="139648">
                  <c:v>0.12645000000000001</c:v>
                </c:pt>
                <c:pt idx="139649">
                  <c:v>0.12438299999999999</c:v>
                </c:pt>
                <c:pt idx="139650">
                  <c:v>0.122268</c:v>
                </c:pt>
                <c:pt idx="139651">
                  <c:v>0.12010800000000001</c:v>
                </c:pt>
                <c:pt idx="139652">
                  <c:v>0.11790399999999999</c:v>
                </c:pt>
                <c:pt idx="139653">
                  <c:v>0.115658</c:v>
                </c:pt>
                <c:pt idx="139654">
                  <c:v>0.113372</c:v>
                </c:pt>
                <c:pt idx="139655">
                  <c:v>0.11104700000000001</c:v>
                </c:pt>
                <c:pt idx="139656">
                  <c:v>0.108685</c:v>
                </c:pt>
                <c:pt idx="139657">
                  <c:v>0.10628799999999999</c:v>
                </c:pt>
                <c:pt idx="139658">
                  <c:v>0.10385900000000001</c:v>
                </c:pt>
                <c:pt idx="139659">
                  <c:v>0.101399</c:v>
                </c:pt>
                <c:pt idx="139660">
                  <c:v>9.8912899999999998E-2</c:v>
                </c:pt>
                <c:pt idx="139661">
                  <c:v>9.6402000000000002E-2</c:v>
                </c:pt>
                <c:pt idx="139662">
                  <c:v>9.3868400000000005E-2</c:v>
                </c:pt>
                <c:pt idx="139663">
                  <c:v>9.1314000000000006E-2</c:v>
                </c:pt>
                <c:pt idx="139664">
                  <c:v>8.8741399999999998E-2</c:v>
                </c:pt>
                <c:pt idx="139665">
                  <c:v>8.6153800000000003E-2</c:v>
                </c:pt>
                <c:pt idx="139666">
                  <c:v>8.3554100000000006E-2</c:v>
                </c:pt>
                <c:pt idx="139667">
                  <c:v>8.0945400000000001E-2</c:v>
                </c:pt>
                <c:pt idx="139668">
                  <c:v>7.83306E-2</c:v>
                </c:pt>
                <c:pt idx="139669">
                  <c:v>7.5713199999999994E-2</c:v>
                </c:pt>
                <c:pt idx="139670">
                  <c:v>7.3095999999999994E-2</c:v>
                </c:pt>
                <c:pt idx="139671">
                  <c:v>7.04819E-2</c:v>
                </c:pt>
                <c:pt idx="139672">
                  <c:v>6.7874000000000004E-2</c:v>
                </c:pt>
                <c:pt idx="139673">
                  <c:v>6.52755E-2</c:v>
                </c:pt>
                <c:pt idx="139674">
                  <c:v>6.2690099999999999E-2</c:v>
                </c:pt>
                <c:pt idx="139675">
                  <c:v>6.0122000000000002E-2</c:v>
                </c:pt>
                <c:pt idx="139676">
                  <c:v>5.75757E-2</c:v>
                </c:pt>
                <c:pt idx="139677">
                  <c:v>5.5054699999999998E-2</c:v>
                </c:pt>
                <c:pt idx="139678">
                  <c:v>5.2561099999999999E-2</c:v>
                </c:pt>
                <c:pt idx="139679">
                  <c:v>5.0097099999999999E-2</c:v>
                </c:pt>
                <c:pt idx="139680">
                  <c:v>4.7665699999999998E-2</c:v>
                </c:pt>
                <c:pt idx="139681">
                  <c:v>4.5269799999999999E-2</c:v>
                </c:pt>
                <c:pt idx="139682">
                  <c:v>4.2911699999999997E-2</c:v>
                </c:pt>
                <c:pt idx="139683">
                  <c:v>4.0593999999999998E-2</c:v>
                </c:pt>
                <c:pt idx="139684">
                  <c:v>3.8319300000000001E-2</c:v>
                </c:pt>
                <c:pt idx="139685">
                  <c:v>3.60901E-2</c:v>
                </c:pt>
                <c:pt idx="139686">
                  <c:v>3.3908899999999999E-2</c:v>
                </c:pt>
                <c:pt idx="139687">
                  <c:v>3.1777800000000002E-2</c:v>
                </c:pt>
                <c:pt idx="139688">
                  <c:v>2.96989E-2</c:v>
                </c:pt>
                <c:pt idx="139689">
                  <c:v>2.7674199999999999E-2</c:v>
                </c:pt>
                <c:pt idx="139690">
                  <c:v>2.5705200000000001E-2</c:v>
                </c:pt>
                <c:pt idx="139691">
                  <c:v>2.37933E-2</c:v>
                </c:pt>
                <c:pt idx="139692">
                  <c:v>2.19402E-2</c:v>
                </c:pt>
                <c:pt idx="139693">
                  <c:v>2.01478E-2</c:v>
                </c:pt>
                <c:pt idx="139694">
                  <c:v>1.8418E-2</c:v>
                </c:pt>
                <c:pt idx="139695">
                  <c:v>1.6752099999999999E-2</c:v>
                </c:pt>
                <c:pt idx="139696">
                  <c:v>1.51515E-2</c:v>
                </c:pt>
                <c:pt idx="139697">
                  <c:v>1.3617600000000001E-2</c:v>
                </c:pt>
                <c:pt idx="139698">
                  <c:v>1.21519E-2</c:v>
                </c:pt>
                <c:pt idx="139699">
                  <c:v>1.0755300000000001E-2</c:v>
                </c:pt>
                <c:pt idx="139700" formatCode="0.00E+00">
                  <c:v>9.4283400000000003E-3</c:v>
                </c:pt>
                <c:pt idx="139701" formatCode="0.00E+00">
                  <c:v>8.1714100000000005E-3</c:v>
                </c:pt>
                <c:pt idx="139702" formatCode="0.00E+00">
                  <c:v>6.98498E-3</c:v>
                </c:pt>
                <c:pt idx="139703" formatCode="0.00E+00">
                  <c:v>5.8693699999999996E-3</c:v>
                </c:pt>
                <c:pt idx="139704" formatCode="0.00E+00">
                  <c:v>4.8247000000000003E-3</c:v>
                </c:pt>
                <c:pt idx="139705" formatCode="0.00E+00">
                  <c:v>3.8508700000000002E-3</c:v>
                </c:pt>
                <c:pt idx="139706" formatCode="0.00E+00">
                  <c:v>2.9476699999999999E-3</c:v>
                </c:pt>
                <c:pt idx="139707" formatCode="0.00E+00">
                  <c:v>2.1147399999999999E-3</c:v>
                </c:pt>
                <c:pt idx="139708" formatCode="0.00E+00">
                  <c:v>1.35158E-3</c:v>
                </c:pt>
                <c:pt idx="139709" formatCode="0.00E+00">
                  <c:v>6.57556E-4</c:v>
                </c:pt>
                <c:pt idx="139710" formatCode="0.00E+00">
                  <c:v>3.1930000000000001E-5</c:v>
                </c:pt>
                <c:pt idx="139711" formatCode="0.00E+00">
                  <c:v>-5.2631599999999998E-4</c:v>
                </c:pt>
                <c:pt idx="139712" formatCode="0.00E+00">
                  <c:v>-1.0184E-3</c:v>
                </c:pt>
                <c:pt idx="139713" formatCode="0.00E+00">
                  <c:v>-1.4455099999999999E-3</c:v>
                </c:pt>
                <c:pt idx="139714" formatCode="0.00E+00">
                  <c:v>-1.8088500000000001E-3</c:v>
                </c:pt>
                <c:pt idx="139715" formatCode="0.00E+00">
                  <c:v>-2.10991E-3</c:v>
                </c:pt>
                <c:pt idx="139716" formatCode="0.00E+00">
                  <c:v>-2.3503399999999998E-3</c:v>
                </c:pt>
                <c:pt idx="139717" formatCode="0.00E+00">
                  <c:v>-2.5317400000000002E-3</c:v>
                </c:pt>
                <c:pt idx="139718" formatCode="0.00E+00">
                  <c:v>-2.6557199999999999E-3</c:v>
                </c:pt>
                <c:pt idx="139719" formatCode="0.00E+00">
                  <c:v>-2.7241000000000001E-3</c:v>
                </c:pt>
                <c:pt idx="139720" formatCode="0.00E+00">
                  <c:v>-2.73888E-3</c:v>
                </c:pt>
                <c:pt idx="139721" formatCode="0.00E+00">
                  <c:v>-2.7023300000000002E-3</c:v>
                </c:pt>
                <c:pt idx="139722" formatCode="0.00E+00">
                  <c:v>-2.6169600000000002E-3</c:v>
                </c:pt>
                <c:pt idx="139723" formatCode="0.00E+00">
                  <c:v>-2.4849999999999998E-3</c:v>
                </c:pt>
                <c:pt idx="139724" formatCode="0.00E+00">
                  <c:v>-2.3084300000000002E-3</c:v>
                </c:pt>
                <c:pt idx="139725" formatCode="0.00E+00">
                  <c:v>-2.08932E-3</c:v>
                </c:pt>
                <c:pt idx="139726" formatCode="0.00E+00">
                  <c:v>-1.8299499999999999E-3</c:v>
                </c:pt>
                <c:pt idx="139727" formatCode="0.00E+00">
                  <c:v>-1.53264E-3</c:v>
                </c:pt>
                <c:pt idx="139728" formatCode="0.00E+00">
                  <c:v>-1.19969E-3</c:v>
                </c:pt>
                <c:pt idx="139729" formatCode="0.00E+00">
                  <c:v>-8.3350199999999996E-4</c:v>
                </c:pt>
                <c:pt idx="139730" formatCode="0.00E+00">
                  <c:v>-4.3658400000000001E-4</c:v>
                </c:pt>
                <c:pt idx="139731" formatCode="0.00E+00">
                  <c:v>-1.14929E-5</c:v>
                </c:pt>
                <c:pt idx="139732" formatCode="0.00E+00">
                  <c:v>4.3927400000000002E-4</c:v>
                </c:pt>
                <c:pt idx="139733" formatCode="0.00E+00">
                  <c:v>9.1319199999999995E-4</c:v>
                </c:pt>
                <c:pt idx="139734" formatCode="0.00E+00">
                  <c:v>1.4075800000000001E-3</c:v>
                </c:pt>
                <c:pt idx="139735" formatCode="0.00E+00">
                  <c:v>1.91964E-3</c:v>
                </c:pt>
                <c:pt idx="139736" formatCode="0.00E+00">
                  <c:v>2.4468799999999998E-3</c:v>
                </c:pt>
                <c:pt idx="139737" formatCode="0.00E+00">
                  <c:v>2.9871199999999998E-3</c:v>
                </c:pt>
                <c:pt idx="139738" formatCode="0.00E+00">
                  <c:v>3.5381800000000001E-3</c:v>
                </c:pt>
                <c:pt idx="139739" formatCode="0.00E+00">
                  <c:v>4.09786E-3</c:v>
                </c:pt>
                <c:pt idx="139740" formatCode="0.00E+00">
                  <c:v>4.6639000000000003E-3</c:v>
                </c:pt>
                <c:pt idx="139741" formatCode="0.00E+00">
                  <c:v>5.2340399999999997E-3</c:v>
                </c:pt>
                <c:pt idx="139742" formatCode="0.00E+00">
                  <c:v>5.8058900000000002E-3</c:v>
                </c:pt>
                <c:pt idx="139743" formatCode="0.00E+00">
                  <c:v>6.3770299999999997E-3</c:v>
                </c:pt>
                <c:pt idx="139744" formatCode="0.00E+00">
                  <c:v>6.9453199999999996E-3</c:v>
                </c:pt>
                <c:pt idx="139745" formatCode="0.00E+00">
                  <c:v>7.5088799999999999E-3</c:v>
                </c:pt>
                <c:pt idx="139746" formatCode="0.00E+00">
                  <c:v>8.0660100000000002E-3</c:v>
                </c:pt>
                <c:pt idx="139747" formatCode="0.00E+00">
                  <c:v>8.6153600000000007E-3</c:v>
                </c:pt>
                <c:pt idx="139748" formatCode="0.00E+00">
                  <c:v>9.1554900000000005E-3</c:v>
                </c:pt>
                <c:pt idx="139749" formatCode="0.00E+00">
                  <c:v>9.6844500000000007E-3</c:v>
                </c:pt>
                <c:pt idx="139750">
                  <c:v>1.02001E-2</c:v>
                </c:pt>
                <c:pt idx="139751">
                  <c:v>1.07008E-2</c:v>
                </c:pt>
                <c:pt idx="139752">
                  <c:v>1.11854E-2</c:v>
                </c:pt>
                <c:pt idx="139753">
                  <c:v>1.1653200000000001E-2</c:v>
                </c:pt>
                <c:pt idx="139754">
                  <c:v>1.21028E-2</c:v>
                </c:pt>
                <c:pt idx="139755">
                  <c:v>1.25337E-2</c:v>
                </c:pt>
                <c:pt idx="139756">
                  <c:v>1.2945099999999999E-2</c:v>
                </c:pt>
                <c:pt idx="139757">
                  <c:v>1.33367E-2</c:v>
                </c:pt>
                <c:pt idx="139758">
                  <c:v>1.3707499999999999E-2</c:v>
                </c:pt>
                <c:pt idx="139759">
                  <c:v>1.40568E-2</c:v>
                </c:pt>
                <c:pt idx="139760">
                  <c:v>1.4383999999999999E-2</c:v>
                </c:pt>
                <c:pt idx="139761">
                  <c:v>1.46891E-2</c:v>
                </c:pt>
                <c:pt idx="139762">
                  <c:v>1.49728E-2</c:v>
                </c:pt>
                <c:pt idx="139763">
                  <c:v>1.52365E-2</c:v>
                </c:pt>
                <c:pt idx="139764">
                  <c:v>1.5481200000000001E-2</c:v>
                </c:pt>
                <c:pt idx="139765">
                  <c:v>1.57062E-2</c:v>
                </c:pt>
                <c:pt idx="139766">
                  <c:v>1.59107E-2</c:v>
                </c:pt>
                <c:pt idx="139767">
                  <c:v>1.6094799999999999E-2</c:v>
                </c:pt>
                <c:pt idx="139768">
                  <c:v>1.6259599999999999E-2</c:v>
                </c:pt>
                <c:pt idx="139769">
                  <c:v>1.6405400000000001E-2</c:v>
                </c:pt>
                <c:pt idx="139770">
                  <c:v>1.6532700000000001E-2</c:v>
                </c:pt>
                <c:pt idx="139771">
                  <c:v>1.6642400000000002E-2</c:v>
                </c:pt>
                <c:pt idx="139772">
                  <c:v>1.6735300000000002E-2</c:v>
                </c:pt>
                <c:pt idx="139773">
                  <c:v>1.68126E-2</c:v>
                </c:pt>
                <c:pt idx="139774">
                  <c:v>1.6874900000000002E-2</c:v>
                </c:pt>
                <c:pt idx="139775">
                  <c:v>1.6923199999999999E-2</c:v>
                </c:pt>
                <c:pt idx="139776">
                  <c:v>1.6958299999999999E-2</c:v>
                </c:pt>
                <c:pt idx="139777">
                  <c:v>1.6981199999999998E-2</c:v>
                </c:pt>
                <c:pt idx="139778">
                  <c:v>1.6993000000000001E-2</c:v>
                </c:pt>
                <c:pt idx="139779">
                  <c:v>1.6995E-2</c:v>
                </c:pt>
                <c:pt idx="139780">
                  <c:v>1.6988799999999998E-2</c:v>
                </c:pt>
                <c:pt idx="139781">
                  <c:v>1.6976000000000002E-2</c:v>
                </c:pt>
                <c:pt idx="139782">
                  <c:v>1.69582E-2</c:v>
                </c:pt>
                <c:pt idx="139783">
                  <c:v>1.6936699999999999E-2</c:v>
                </c:pt>
                <c:pt idx="139784">
                  <c:v>1.6913299999999999E-2</c:v>
                </c:pt>
                <c:pt idx="139785">
                  <c:v>1.6890200000000001E-2</c:v>
                </c:pt>
                <c:pt idx="139786">
                  <c:v>1.6869599999999998E-2</c:v>
                </c:pt>
                <c:pt idx="139787">
                  <c:v>1.6853300000000002E-2</c:v>
                </c:pt>
                <c:pt idx="139788">
                  <c:v>1.6843E-2</c:v>
                </c:pt>
                <c:pt idx="139789">
                  <c:v>1.6840600000000001E-2</c:v>
                </c:pt>
                <c:pt idx="139790">
                  <c:v>1.6847899999999999E-2</c:v>
                </c:pt>
                <c:pt idx="139791">
                  <c:v>1.6866900000000001E-2</c:v>
                </c:pt>
                <c:pt idx="139792">
                  <c:v>1.6899600000000001E-2</c:v>
                </c:pt>
                <c:pt idx="139793">
                  <c:v>1.6947899999999998E-2</c:v>
                </c:pt>
                <c:pt idx="139794">
                  <c:v>1.7013500000000001E-2</c:v>
                </c:pt>
                <c:pt idx="139795">
                  <c:v>1.70983E-2</c:v>
                </c:pt>
                <c:pt idx="139796">
                  <c:v>1.7203900000000001E-2</c:v>
                </c:pt>
                <c:pt idx="139797">
                  <c:v>1.73321E-2</c:v>
                </c:pt>
                <c:pt idx="139798">
                  <c:v>1.7484599999999999E-2</c:v>
                </c:pt>
                <c:pt idx="139799">
                  <c:v>1.7663100000000001E-2</c:v>
                </c:pt>
                <c:pt idx="139800">
                  <c:v>1.7869400000000001E-2</c:v>
                </c:pt>
                <c:pt idx="139801">
                  <c:v>1.8105199999999998E-2</c:v>
                </c:pt>
                <c:pt idx="139802">
                  <c:v>1.8371800000000001E-2</c:v>
                </c:pt>
                <c:pt idx="139803">
                  <c:v>1.8670800000000001E-2</c:v>
                </c:pt>
                <c:pt idx="139804">
                  <c:v>1.9003300000000001E-2</c:v>
                </c:pt>
                <c:pt idx="139805">
                  <c:v>1.9370800000000001E-2</c:v>
                </c:pt>
                <c:pt idx="139806">
                  <c:v>1.9774699999999999E-2</c:v>
                </c:pt>
                <c:pt idx="139807">
                  <c:v>2.02163E-2</c:v>
                </c:pt>
                <c:pt idx="139808">
                  <c:v>2.0696699999999998E-2</c:v>
                </c:pt>
                <c:pt idx="139809">
                  <c:v>2.1217E-2</c:v>
                </c:pt>
                <c:pt idx="139810">
                  <c:v>2.1778100000000002E-2</c:v>
                </c:pt>
                <c:pt idx="139811">
                  <c:v>2.2380500000000001E-2</c:v>
                </c:pt>
                <c:pt idx="139812">
                  <c:v>2.30251E-2</c:v>
                </c:pt>
                <c:pt idx="139813">
                  <c:v>2.3712799999999999E-2</c:v>
                </c:pt>
                <c:pt idx="139814">
                  <c:v>2.4444400000000002E-2</c:v>
                </c:pt>
                <c:pt idx="139815">
                  <c:v>2.52205E-2</c:v>
                </c:pt>
                <c:pt idx="139816">
                  <c:v>2.6041399999999999E-2</c:v>
                </c:pt>
                <c:pt idx="139817">
                  <c:v>2.6907400000000001E-2</c:v>
                </c:pt>
                <c:pt idx="139818">
                  <c:v>2.7818900000000001E-2</c:v>
                </c:pt>
                <c:pt idx="139819">
                  <c:v>2.8775800000000001E-2</c:v>
                </c:pt>
                <c:pt idx="139820">
                  <c:v>2.9778300000000001E-2</c:v>
                </c:pt>
                <c:pt idx="139821">
                  <c:v>3.0826200000000002E-2</c:v>
                </c:pt>
                <c:pt idx="139822">
                  <c:v>3.1919200000000002E-2</c:v>
                </c:pt>
                <c:pt idx="139823">
                  <c:v>3.3057000000000003E-2</c:v>
                </c:pt>
                <c:pt idx="139824">
                  <c:v>3.42393E-2</c:v>
                </c:pt>
                <c:pt idx="139825">
                  <c:v>3.5465799999999999E-2</c:v>
                </c:pt>
                <c:pt idx="139826">
                  <c:v>3.6735700000000003E-2</c:v>
                </c:pt>
                <c:pt idx="139827">
                  <c:v>3.8048400000000003E-2</c:v>
                </c:pt>
                <c:pt idx="139828">
                  <c:v>3.9403000000000001E-2</c:v>
                </c:pt>
                <c:pt idx="139829">
                  <c:v>4.0798599999999997E-2</c:v>
                </c:pt>
                <c:pt idx="139830">
                  <c:v>4.2234099999999997E-2</c:v>
                </c:pt>
                <c:pt idx="139831">
                  <c:v>4.3708200000000003E-2</c:v>
                </c:pt>
                <c:pt idx="139832">
                  <c:v>4.5219799999999997E-2</c:v>
                </c:pt>
                <c:pt idx="139833">
                  <c:v>4.6767599999999999E-2</c:v>
                </c:pt>
                <c:pt idx="139834">
                  <c:v>4.8350499999999998E-2</c:v>
                </c:pt>
                <c:pt idx="139835">
                  <c:v>4.9967200000000003E-2</c:v>
                </c:pt>
                <c:pt idx="139836">
                  <c:v>5.1616000000000002E-2</c:v>
                </c:pt>
                <c:pt idx="139837">
                  <c:v>5.3294800000000003E-2</c:v>
                </c:pt>
                <c:pt idx="139838">
                  <c:v>5.5001700000000001E-2</c:v>
                </c:pt>
                <c:pt idx="139839">
                  <c:v>5.67345E-2</c:v>
                </c:pt>
                <c:pt idx="139840">
                  <c:v>5.8491399999999999E-2</c:v>
                </c:pt>
                <c:pt idx="139841">
                  <c:v>6.0270299999999999E-2</c:v>
                </c:pt>
                <c:pt idx="139842">
                  <c:v>6.2068699999999997E-2</c:v>
                </c:pt>
                <c:pt idx="139843">
                  <c:v>6.3884300000000005E-2</c:v>
                </c:pt>
                <c:pt idx="139844">
                  <c:v>6.5714800000000004E-2</c:v>
                </c:pt>
                <c:pt idx="139845">
                  <c:v>6.7557699999999998E-2</c:v>
                </c:pt>
                <c:pt idx="139846">
                  <c:v>6.9410200000000005E-2</c:v>
                </c:pt>
                <c:pt idx="139847">
                  <c:v>7.12695E-2</c:v>
                </c:pt>
                <c:pt idx="139848">
                  <c:v>7.3133000000000004E-2</c:v>
                </c:pt>
                <c:pt idx="139849">
                  <c:v>7.4997900000000006E-2</c:v>
                </c:pt>
                <c:pt idx="139850">
                  <c:v>7.6861399999999996E-2</c:v>
                </c:pt>
                <c:pt idx="139851">
                  <c:v>7.8720899999999996E-2</c:v>
                </c:pt>
                <c:pt idx="139852">
                  <c:v>8.0573199999999998E-2</c:v>
                </c:pt>
                <c:pt idx="139853">
                  <c:v>8.2415299999999997E-2</c:v>
                </c:pt>
                <c:pt idx="139854">
                  <c:v>8.4244299999999994E-2</c:v>
                </c:pt>
                <c:pt idx="139855">
                  <c:v>8.6057300000000003E-2</c:v>
                </c:pt>
                <c:pt idx="139856">
                  <c:v>8.7851200000000004E-2</c:v>
                </c:pt>
                <c:pt idx="139857">
                  <c:v>8.9623099999999997E-2</c:v>
                </c:pt>
                <c:pt idx="139858">
                  <c:v>9.1369599999999995E-2</c:v>
                </c:pt>
                <c:pt idx="139859">
                  <c:v>9.3087799999999998E-2</c:v>
                </c:pt>
                <c:pt idx="139860">
                  <c:v>9.4774600000000001E-2</c:v>
                </c:pt>
                <c:pt idx="139861">
                  <c:v>9.6426899999999996E-2</c:v>
                </c:pt>
                <c:pt idx="139862">
                  <c:v>9.8041299999999998E-2</c:v>
                </c:pt>
                <c:pt idx="139863">
                  <c:v>9.9614599999999998E-2</c:v>
                </c:pt>
                <c:pt idx="139864">
                  <c:v>0.101143</c:v>
                </c:pt>
                <c:pt idx="139865">
                  <c:v>0.10262499999999999</c:v>
                </c:pt>
                <c:pt idx="139866">
                  <c:v>0.10405499999999999</c:v>
                </c:pt>
                <c:pt idx="139867">
                  <c:v>0.105432</c:v>
                </c:pt>
                <c:pt idx="139868">
                  <c:v>0.106751</c:v>
                </c:pt>
                <c:pt idx="139869">
                  <c:v>0.108012</c:v>
                </c:pt>
                <c:pt idx="139870">
                  <c:v>0.10921</c:v>
                </c:pt>
                <c:pt idx="139871">
                  <c:v>0.110342</c:v>
                </c:pt>
                <c:pt idx="139872">
                  <c:v>0.11140600000000001</c:v>
                </c:pt>
                <c:pt idx="139873">
                  <c:v>0.112399</c:v>
                </c:pt>
                <c:pt idx="139874">
                  <c:v>0.113319</c:v>
                </c:pt>
                <c:pt idx="139875">
                  <c:v>0.114163</c:v>
                </c:pt>
                <c:pt idx="139876">
                  <c:v>0.114928</c:v>
                </c:pt>
                <c:pt idx="139877">
                  <c:v>0.11561200000000001</c:v>
                </c:pt>
                <c:pt idx="139878">
                  <c:v>0.116213</c:v>
                </c:pt>
                <c:pt idx="139879">
                  <c:v>0.116727</c:v>
                </c:pt>
                <c:pt idx="139880">
                  <c:v>0.11715399999999999</c:v>
                </c:pt>
                <c:pt idx="139881">
                  <c:v>0.117491</c:v>
                </c:pt>
                <c:pt idx="139882">
                  <c:v>0.11773699999999999</c:v>
                </c:pt>
                <c:pt idx="139883">
                  <c:v>0.11788800000000001</c:v>
                </c:pt>
                <c:pt idx="139884">
                  <c:v>0.11794499999999999</c:v>
                </c:pt>
                <c:pt idx="139885">
                  <c:v>0.117905</c:v>
                </c:pt>
                <c:pt idx="139886">
                  <c:v>0.117766</c:v>
                </c:pt>
                <c:pt idx="139887">
                  <c:v>0.11752799999999999</c:v>
                </c:pt>
                <c:pt idx="139888">
                  <c:v>0.11719</c:v>
                </c:pt>
                <c:pt idx="139889">
                  <c:v>0.11674900000000001</c:v>
                </c:pt>
                <c:pt idx="139890">
                  <c:v>0.116206</c:v>
                </c:pt>
                <c:pt idx="139891">
                  <c:v>0.11556</c:v>
                </c:pt>
                <c:pt idx="139892">
                  <c:v>0.11480899999999999</c:v>
                </c:pt>
                <c:pt idx="139893">
                  <c:v>0.113954</c:v>
                </c:pt>
                <c:pt idx="139894">
                  <c:v>0.112993</c:v>
                </c:pt>
                <c:pt idx="139895">
                  <c:v>0.111926</c:v>
                </c:pt>
                <c:pt idx="139896">
                  <c:v>0.11075400000000001</c:v>
                </c:pt>
                <c:pt idx="139897">
                  <c:v>0.109476</c:v>
                </c:pt>
                <c:pt idx="139898">
                  <c:v>0.10809299999999999</c:v>
                </c:pt>
                <c:pt idx="139899">
                  <c:v>0.106604</c:v>
                </c:pt>
                <c:pt idx="139900">
                  <c:v>0.10501099999999999</c:v>
                </c:pt>
                <c:pt idx="139901">
                  <c:v>0.103314</c:v>
                </c:pt>
                <c:pt idx="139902">
                  <c:v>0.10151399999999999</c:v>
                </c:pt>
                <c:pt idx="139903">
                  <c:v>9.9611599999999995E-2</c:v>
                </c:pt>
                <c:pt idx="139904">
                  <c:v>9.7608899999999998E-2</c:v>
                </c:pt>
                <c:pt idx="139905">
                  <c:v>9.55067E-2</c:v>
                </c:pt>
                <c:pt idx="139906">
                  <c:v>9.3306500000000001E-2</c:v>
                </c:pt>
                <c:pt idx="139907">
                  <c:v>9.1009699999999999E-2</c:v>
                </c:pt>
                <c:pt idx="139908">
                  <c:v>8.8617899999999999E-2</c:v>
                </c:pt>
                <c:pt idx="139909">
                  <c:v>8.6133000000000001E-2</c:v>
                </c:pt>
                <c:pt idx="139910">
                  <c:v>8.3556800000000001E-2</c:v>
                </c:pt>
                <c:pt idx="139911">
                  <c:v>8.0891699999999997E-2</c:v>
                </c:pt>
                <c:pt idx="139912">
                  <c:v>7.8139799999999995E-2</c:v>
                </c:pt>
                <c:pt idx="139913">
                  <c:v>7.5303700000000001E-2</c:v>
                </c:pt>
                <c:pt idx="139914">
                  <c:v>7.2385900000000003E-2</c:v>
                </c:pt>
                <c:pt idx="139915">
                  <c:v>6.9389099999999995E-2</c:v>
                </c:pt>
                <c:pt idx="139916">
                  <c:v>6.6316100000000003E-2</c:v>
                </c:pt>
                <c:pt idx="139917">
                  <c:v>6.3169500000000003E-2</c:v>
                </c:pt>
                <c:pt idx="139918">
                  <c:v>5.9952499999999999E-2</c:v>
                </c:pt>
                <c:pt idx="139919">
                  <c:v>5.6668299999999998E-2</c:v>
                </c:pt>
                <c:pt idx="139920">
                  <c:v>5.3319800000000001E-2</c:v>
                </c:pt>
                <c:pt idx="139921">
                  <c:v>4.9910000000000003E-2</c:v>
                </c:pt>
                <c:pt idx="139922">
                  <c:v>4.6442499999999998E-2</c:v>
                </c:pt>
                <c:pt idx="139923">
                  <c:v>4.2920600000000003E-2</c:v>
                </c:pt>
                <c:pt idx="139924">
                  <c:v>3.9348099999999997E-2</c:v>
                </c:pt>
                <c:pt idx="139925">
                  <c:v>3.57284E-2</c:v>
                </c:pt>
                <c:pt idx="139926">
                  <c:v>3.2065400000000001E-2</c:v>
                </c:pt>
                <c:pt idx="139927">
                  <c:v>2.8362600000000002E-2</c:v>
                </c:pt>
                <c:pt idx="139928">
                  <c:v>2.4623900000000001E-2</c:v>
                </c:pt>
                <c:pt idx="139929">
                  <c:v>2.0853300000000002E-2</c:v>
                </c:pt>
                <c:pt idx="139930">
                  <c:v>1.7054699999999999E-2</c:v>
                </c:pt>
                <c:pt idx="139931">
                  <c:v>1.32322E-2</c:v>
                </c:pt>
                <c:pt idx="139932" formatCode="0.00E+00">
                  <c:v>9.3898300000000001E-3</c:v>
                </c:pt>
                <c:pt idx="139933" formatCode="0.00E+00">
                  <c:v>5.5316899999999997E-3</c:v>
                </c:pt>
                <c:pt idx="139934" formatCode="0.00E+00">
                  <c:v>1.6617100000000001E-3</c:v>
                </c:pt>
                <c:pt idx="139935" formatCode="0.00E+00">
                  <c:v>-2.2159200000000001E-3</c:v>
                </c:pt>
                <c:pt idx="139936" formatCode="0.00E+00">
                  <c:v>-6.0969400000000003E-3</c:v>
                </c:pt>
                <c:pt idx="139937" formatCode="0.00E+00">
                  <c:v>-9.9771200000000008E-3</c:v>
                </c:pt>
                <c:pt idx="139938">
                  <c:v>-1.38523E-2</c:v>
                </c:pt>
                <c:pt idx="139939">
                  <c:v>-1.77182E-2</c:v>
                </c:pt>
                <c:pt idx="139940">
                  <c:v>-2.1570499999999999E-2</c:v>
                </c:pt>
                <c:pt idx="139941">
                  <c:v>-2.54051E-2</c:v>
                </c:pt>
                <c:pt idx="139942">
                  <c:v>-2.92176E-2</c:v>
                </c:pt>
                <c:pt idx="139943">
                  <c:v>-3.3003999999999999E-2</c:v>
                </c:pt>
                <c:pt idx="139944">
                  <c:v>-3.6759899999999998E-2</c:v>
                </c:pt>
                <c:pt idx="139945">
                  <c:v>-4.0481299999999998E-2</c:v>
                </c:pt>
                <c:pt idx="139946">
                  <c:v>-4.4164000000000002E-2</c:v>
                </c:pt>
                <c:pt idx="139947">
                  <c:v>-4.7803900000000003E-2</c:v>
                </c:pt>
                <c:pt idx="139948">
                  <c:v>-5.1396799999999999E-2</c:v>
                </c:pt>
                <c:pt idx="139949">
                  <c:v>-5.4938899999999999E-2</c:v>
                </c:pt>
                <c:pt idx="139950">
                  <c:v>-5.8425900000000003E-2</c:v>
                </c:pt>
                <c:pt idx="139951">
                  <c:v>-6.1854199999999998E-2</c:v>
                </c:pt>
                <c:pt idx="139952">
                  <c:v>-6.5219799999999994E-2</c:v>
                </c:pt>
                <c:pt idx="139953">
                  <c:v>-6.8518999999999997E-2</c:v>
                </c:pt>
                <c:pt idx="139954">
                  <c:v>-7.1748099999999995E-2</c:v>
                </c:pt>
                <c:pt idx="139955">
                  <c:v>-7.4903600000000001E-2</c:v>
                </c:pt>
                <c:pt idx="139956">
                  <c:v>-7.7981999999999996E-2</c:v>
                </c:pt>
                <c:pt idx="139957">
                  <c:v>-8.0979800000000005E-2</c:v>
                </c:pt>
                <c:pt idx="139958">
                  <c:v>-8.3893599999999999E-2</c:v>
                </c:pt>
                <c:pt idx="139959">
                  <c:v>-8.6720199999999997E-2</c:v>
                </c:pt>
                <c:pt idx="139960">
                  <c:v>-8.9456599999999997E-2</c:v>
                </c:pt>
                <c:pt idx="139961">
                  <c:v>-9.2099899999999998E-2</c:v>
                </c:pt>
                <c:pt idx="139962">
                  <c:v>-9.4646999999999995E-2</c:v>
                </c:pt>
                <c:pt idx="139963">
                  <c:v>-9.7095200000000007E-2</c:v>
                </c:pt>
                <c:pt idx="139964">
                  <c:v>-9.9441799999999997E-2</c:v>
                </c:pt>
                <c:pt idx="139965">
                  <c:v>-0.101684</c:v>
                </c:pt>
                <c:pt idx="139966">
                  <c:v>-0.10382</c:v>
                </c:pt>
                <c:pt idx="139967">
                  <c:v>-0.105847</c:v>
                </c:pt>
                <c:pt idx="139968">
                  <c:v>-0.107763</c:v>
                </c:pt>
                <c:pt idx="139969">
                  <c:v>-0.109566</c:v>
                </c:pt>
                <c:pt idx="139970">
                  <c:v>-0.11125500000000001</c:v>
                </c:pt>
                <c:pt idx="139971">
                  <c:v>-0.112826</c:v>
                </c:pt>
                <c:pt idx="139972">
                  <c:v>-0.11428000000000001</c:v>
                </c:pt>
                <c:pt idx="139973">
                  <c:v>-0.11561399999999999</c:v>
                </c:pt>
                <c:pt idx="139974">
                  <c:v>-0.116826</c:v>
                </c:pt>
                <c:pt idx="139975">
                  <c:v>-0.11791699999999999</c:v>
                </c:pt>
                <c:pt idx="139976">
                  <c:v>-0.118885</c:v>
                </c:pt>
                <c:pt idx="139977">
                  <c:v>-0.119729</c:v>
                </c:pt>
                <c:pt idx="139978">
                  <c:v>-0.120449</c:v>
                </c:pt>
                <c:pt idx="139979">
                  <c:v>-0.121043</c:v>
                </c:pt>
                <c:pt idx="139980">
                  <c:v>-0.121512</c:v>
                </c:pt>
                <c:pt idx="139981">
                  <c:v>-0.12185600000000001</c:v>
                </c:pt>
                <c:pt idx="139982">
                  <c:v>-0.122073</c:v>
                </c:pt>
                <c:pt idx="139983">
                  <c:v>-0.122165</c:v>
                </c:pt>
                <c:pt idx="139984">
                  <c:v>-0.122132</c:v>
                </c:pt>
                <c:pt idx="139985">
                  <c:v>-0.121973</c:v>
                </c:pt>
                <c:pt idx="139986">
                  <c:v>-0.12169000000000001</c:v>
                </c:pt>
                <c:pt idx="139987">
                  <c:v>-0.121283</c:v>
                </c:pt>
                <c:pt idx="139988">
                  <c:v>-0.120753</c:v>
                </c:pt>
                <c:pt idx="139989">
                  <c:v>-0.120101</c:v>
                </c:pt>
                <c:pt idx="139990">
                  <c:v>-0.119328</c:v>
                </c:pt>
                <c:pt idx="139991">
                  <c:v>-0.118435</c:v>
                </c:pt>
                <c:pt idx="139992">
                  <c:v>-0.117424</c:v>
                </c:pt>
                <c:pt idx="139993">
                  <c:v>-0.116295</c:v>
                </c:pt>
                <c:pt idx="139994">
                  <c:v>-0.115052</c:v>
                </c:pt>
                <c:pt idx="139995">
                  <c:v>-0.11369600000000001</c:v>
                </c:pt>
                <c:pt idx="139996">
                  <c:v>-0.11222799999999999</c:v>
                </c:pt>
                <c:pt idx="139997">
                  <c:v>-0.11065</c:v>
                </c:pt>
                <c:pt idx="139998">
                  <c:v>-0.10896599999999999</c:v>
                </c:pt>
                <c:pt idx="139999">
                  <c:v>-0.10717699999999999</c:v>
                </c:pt>
                <c:pt idx="140000">
                  <c:v>-0.105285</c:v>
                </c:pt>
                <c:pt idx="140001">
                  <c:v>-0.103294</c:v>
                </c:pt>
                <c:pt idx="140002">
                  <c:v>-0.101205</c:v>
                </c:pt>
                <c:pt idx="140003">
                  <c:v>-9.9021700000000004E-2</c:v>
                </c:pt>
                <c:pt idx="140004">
                  <c:v>-9.6747E-2</c:v>
                </c:pt>
                <c:pt idx="140005">
                  <c:v>-9.4383700000000001E-2</c:v>
                </c:pt>
                <c:pt idx="140006">
                  <c:v>-9.1934799999999997E-2</c:v>
                </c:pt>
                <c:pt idx="140007">
                  <c:v>-8.94036E-2</c:v>
                </c:pt>
                <c:pt idx="140008">
                  <c:v>-8.6793599999999999E-2</c:v>
                </c:pt>
                <c:pt idx="140009">
                  <c:v>-8.4108000000000002E-2</c:v>
                </c:pt>
                <c:pt idx="140010">
                  <c:v>-8.1350500000000006E-2</c:v>
                </c:pt>
                <c:pt idx="140011">
                  <c:v>-7.8524399999999994E-2</c:v>
                </c:pt>
                <c:pt idx="140012">
                  <c:v>-7.5633300000000001E-2</c:v>
                </c:pt>
                <c:pt idx="140013">
                  <c:v>-7.2680999999999996E-2</c:v>
                </c:pt>
                <c:pt idx="140014">
                  <c:v>-6.9670999999999997E-2</c:v>
                </c:pt>
                <c:pt idx="140015">
                  <c:v>-6.6607200000000005E-2</c:v>
                </c:pt>
                <c:pt idx="140016">
                  <c:v>-6.34932E-2</c:v>
                </c:pt>
                <c:pt idx="140017">
                  <c:v>-6.0332999999999998E-2</c:v>
                </c:pt>
                <c:pt idx="140018">
                  <c:v>-5.7130399999999998E-2</c:v>
                </c:pt>
                <c:pt idx="140019">
                  <c:v>-5.3889199999999998E-2</c:v>
                </c:pt>
                <c:pt idx="140020">
                  <c:v>-5.0613499999999999E-2</c:v>
                </c:pt>
                <c:pt idx="140021">
                  <c:v>-4.7307000000000002E-2</c:v>
                </c:pt>
                <c:pt idx="140022">
                  <c:v>-4.3973699999999998E-2</c:v>
                </c:pt>
                <c:pt idx="140023">
                  <c:v>-4.06177E-2</c:v>
                </c:pt>
                <c:pt idx="140024">
                  <c:v>-3.7242699999999997E-2</c:v>
                </c:pt>
                <c:pt idx="140025">
                  <c:v>-3.3852800000000002E-2</c:v>
                </c:pt>
                <c:pt idx="140026">
                  <c:v>-3.04519E-2</c:v>
                </c:pt>
                <c:pt idx="140027">
                  <c:v>-2.7043899999999999E-2</c:v>
                </c:pt>
                <c:pt idx="140028">
                  <c:v>-2.36326E-2</c:v>
                </c:pt>
                <c:pt idx="140029">
                  <c:v>-2.0221900000000001E-2</c:v>
                </c:pt>
                <c:pt idx="140030">
                  <c:v>-1.6815699999999999E-2</c:v>
                </c:pt>
                <c:pt idx="140031">
                  <c:v>-1.3417800000000001E-2</c:v>
                </c:pt>
                <c:pt idx="140032">
                  <c:v>-1.00318E-2</c:v>
                </c:pt>
                <c:pt idx="140033" formatCode="0.00E+00">
                  <c:v>-6.6616100000000001E-3</c:v>
                </c:pt>
                <c:pt idx="140034" formatCode="0.00E+00">
                  <c:v>-3.3107200000000001E-3</c:v>
                </c:pt>
                <c:pt idx="140035" formatCode="0.00E+00">
                  <c:v>1.7209000000000001E-5</c:v>
                </c:pt>
                <c:pt idx="140036" formatCode="0.00E+00">
                  <c:v>3.3186499999999998E-3</c:v>
                </c:pt>
                <c:pt idx="140037" formatCode="0.00E+00">
                  <c:v>6.5901400000000004E-3</c:v>
                </c:pt>
                <c:pt idx="140038" formatCode="0.00E+00">
                  <c:v>9.8282700000000001E-3</c:v>
                </c:pt>
                <c:pt idx="140039">
                  <c:v>1.30297E-2</c:v>
                </c:pt>
                <c:pt idx="140040">
                  <c:v>1.6191199999999999E-2</c:v>
                </c:pt>
                <c:pt idx="140041">
                  <c:v>1.93096E-2</c:v>
                </c:pt>
                <c:pt idx="140042">
                  <c:v>2.23818E-2</c:v>
                </c:pt>
                <c:pt idx="140043">
                  <c:v>2.5404800000000002E-2</c:v>
                </c:pt>
                <c:pt idx="140044">
                  <c:v>2.83758E-2</c:v>
                </c:pt>
                <c:pt idx="140045">
                  <c:v>3.1291800000000002E-2</c:v>
                </c:pt>
                <c:pt idx="140046">
                  <c:v>3.4150300000000001E-2</c:v>
                </c:pt>
                <c:pt idx="140047">
                  <c:v>3.6948500000000002E-2</c:v>
                </c:pt>
                <c:pt idx="140048">
                  <c:v>3.9683999999999997E-2</c:v>
                </c:pt>
                <c:pt idx="140049">
                  <c:v>4.2354500000000003E-2</c:v>
                </c:pt>
                <c:pt idx="140050">
                  <c:v>4.4957499999999997E-2</c:v>
                </c:pt>
                <c:pt idx="140051">
                  <c:v>4.7490999999999998E-2</c:v>
                </c:pt>
                <c:pt idx="140052">
                  <c:v>4.9952799999999999E-2</c:v>
                </c:pt>
                <c:pt idx="140053">
                  <c:v>5.2340999999999999E-2</c:v>
                </c:pt>
                <c:pt idx="140054">
                  <c:v>5.4653899999999998E-2</c:v>
                </c:pt>
                <c:pt idx="140055">
                  <c:v>5.6889599999999999E-2</c:v>
                </c:pt>
                <c:pt idx="140056">
                  <c:v>5.9046599999999998E-2</c:v>
                </c:pt>
                <c:pt idx="140057">
                  <c:v>6.1123400000000001E-2</c:v>
                </c:pt>
                <c:pt idx="140058">
                  <c:v>6.31187E-2</c:v>
                </c:pt>
                <c:pt idx="140059">
                  <c:v>6.5031199999999997E-2</c:v>
                </c:pt>
                <c:pt idx="140060">
                  <c:v>6.6859799999999997E-2</c:v>
                </c:pt>
                <c:pt idx="140061">
                  <c:v>6.8603499999999998E-2</c:v>
                </c:pt>
                <c:pt idx="140062">
                  <c:v>7.0261500000000005E-2</c:v>
                </c:pt>
                <c:pt idx="140063">
                  <c:v>7.1833099999999997E-2</c:v>
                </c:pt>
                <c:pt idx="140064">
                  <c:v>7.3317499999999994E-2</c:v>
                </c:pt>
                <c:pt idx="140065">
                  <c:v>7.47144E-2</c:v>
                </c:pt>
                <c:pt idx="140066">
                  <c:v>7.6023300000000002E-2</c:v>
                </c:pt>
                <c:pt idx="140067">
                  <c:v>7.7243999999999993E-2</c:v>
                </c:pt>
                <c:pt idx="140068">
                  <c:v>7.8376299999999996E-2</c:v>
                </c:pt>
                <c:pt idx="140069">
                  <c:v>7.9420199999999996E-2</c:v>
                </c:pt>
                <c:pt idx="140070">
                  <c:v>8.0375799999999997E-2</c:v>
                </c:pt>
                <c:pt idx="140071">
                  <c:v>8.1243399999999993E-2</c:v>
                </c:pt>
                <c:pt idx="140072">
                  <c:v>8.2023200000000004E-2</c:v>
                </c:pt>
                <c:pt idx="140073">
                  <c:v>8.27156E-2</c:v>
                </c:pt>
                <c:pt idx="140074">
                  <c:v>8.3321300000000001E-2</c:v>
                </c:pt>
                <c:pt idx="140075">
                  <c:v>8.3840799999999993E-2</c:v>
                </c:pt>
                <c:pt idx="140076">
                  <c:v>8.4275000000000003E-2</c:v>
                </c:pt>
                <c:pt idx="140077">
                  <c:v>8.4624599999999994E-2</c:v>
                </c:pt>
                <c:pt idx="140078">
                  <c:v>8.4890599999999997E-2</c:v>
                </c:pt>
                <c:pt idx="140079">
                  <c:v>8.50741E-2</c:v>
                </c:pt>
                <c:pt idx="140080">
                  <c:v>8.5176100000000005E-2</c:v>
                </c:pt>
                <c:pt idx="140081">
                  <c:v>8.5197999999999996E-2</c:v>
                </c:pt>
                <c:pt idx="140082">
                  <c:v>8.5141099999999997E-2</c:v>
                </c:pt>
                <c:pt idx="140083">
                  <c:v>8.5006700000000004E-2</c:v>
                </c:pt>
                <c:pt idx="140084">
                  <c:v>8.4796300000000005E-2</c:v>
                </c:pt>
                <c:pt idx="140085">
                  <c:v>8.4511500000000003E-2</c:v>
                </c:pt>
                <c:pt idx="140086">
                  <c:v>8.4153900000000004E-2</c:v>
                </c:pt>
                <c:pt idx="140087">
                  <c:v>8.3725099999999997E-2</c:v>
                </c:pt>
                <c:pt idx="140088">
                  <c:v>8.3227099999999998E-2</c:v>
                </c:pt>
                <c:pt idx="140089">
                  <c:v>8.2661600000000002E-2</c:v>
                </c:pt>
                <c:pt idx="140090">
                  <c:v>8.2030400000000003E-2</c:v>
                </c:pt>
                <c:pt idx="140091">
                  <c:v>8.1335599999999994E-2</c:v>
                </c:pt>
                <c:pt idx="140092">
                  <c:v>8.0578999999999998E-2</c:v>
                </c:pt>
                <c:pt idx="140093">
                  <c:v>7.9762799999999995E-2</c:v>
                </c:pt>
                <c:pt idx="140094">
                  <c:v>7.8889000000000001E-2</c:v>
                </c:pt>
                <c:pt idx="140095">
                  <c:v>7.7959700000000007E-2</c:v>
                </c:pt>
                <c:pt idx="140096">
                  <c:v>7.6977100000000007E-2</c:v>
                </c:pt>
                <c:pt idx="140097">
                  <c:v>7.5943300000000005E-2</c:v>
                </c:pt>
                <c:pt idx="140098">
                  <c:v>7.4860599999999999E-2</c:v>
                </c:pt>
                <c:pt idx="140099">
                  <c:v>7.3731099999999994E-2</c:v>
                </c:pt>
                <c:pt idx="140100">
                  <c:v>7.2557099999999999E-2</c:v>
                </c:pt>
                <c:pt idx="140101">
                  <c:v>7.1340899999999999E-2</c:v>
                </c:pt>
                <c:pt idx="140102">
                  <c:v>7.0084800000000003E-2</c:v>
                </c:pt>
                <c:pt idx="140103">
                  <c:v>6.8790900000000002E-2</c:v>
                </c:pt>
                <c:pt idx="140104">
                  <c:v>6.7461599999999997E-2</c:v>
                </c:pt>
                <c:pt idx="140105">
                  <c:v>6.6099099999999994E-2</c:v>
                </c:pt>
                <c:pt idx="140106">
                  <c:v>6.4705700000000005E-2</c:v>
                </c:pt>
                <c:pt idx="140107">
                  <c:v>6.3283699999999998E-2</c:v>
                </c:pt>
                <c:pt idx="140108">
                  <c:v>6.18352E-2</c:v>
                </c:pt>
                <c:pt idx="140109">
                  <c:v>6.0362499999999999E-2</c:v>
                </c:pt>
                <c:pt idx="140110">
                  <c:v>5.8867900000000001E-2</c:v>
                </c:pt>
                <c:pt idx="140111">
                  <c:v>5.7353399999999999E-2</c:v>
                </c:pt>
                <c:pt idx="140112">
                  <c:v>5.5821200000000001E-2</c:v>
                </c:pt>
                <c:pt idx="140113">
                  <c:v>5.4273500000000002E-2</c:v>
                </c:pt>
                <c:pt idx="140114">
                  <c:v>5.2712299999999997E-2</c:v>
                </c:pt>
                <c:pt idx="140115">
                  <c:v>5.1139700000000003E-2</c:v>
                </c:pt>
                <c:pt idx="140116">
                  <c:v>4.95576E-2</c:v>
                </c:pt>
                <c:pt idx="140117">
                  <c:v>4.7967999999999997E-2</c:v>
                </c:pt>
                <c:pt idx="140118">
                  <c:v>4.6372900000000002E-2</c:v>
                </c:pt>
                <c:pt idx="140119">
                  <c:v>4.4774099999999997E-2</c:v>
                </c:pt>
                <c:pt idx="140120">
                  <c:v>4.3173400000000001E-2</c:v>
                </c:pt>
                <c:pt idx="140121">
                  <c:v>4.1572499999999998E-2</c:v>
                </c:pt>
                <c:pt idx="140122">
                  <c:v>3.9973300000000003E-2</c:v>
                </c:pt>
                <c:pt idx="140123">
                  <c:v>3.83772E-2</c:v>
                </c:pt>
                <c:pt idx="140124">
                  <c:v>3.6785999999999999E-2</c:v>
                </c:pt>
                <c:pt idx="140125">
                  <c:v>3.5201099999999999E-2</c:v>
                </c:pt>
                <c:pt idx="140126">
                  <c:v>3.3624000000000001E-2</c:v>
                </c:pt>
                <c:pt idx="140127">
                  <c:v>3.20562E-2</c:v>
                </c:pt>
                <c:pt idx="140128">
                  <c:v>3.04988E-2</c:v>
                </c:pt>
                <c:pt idx="140129">
                  <c:v>2.8953199999999998E-2</c:v>
                </c:pt>
                <c:pt idx="140130">
                  <c:v>2.74206E-2</c:v>
                </c:pt>
                <c:pt idx="140131">
                  <c:v>2.59022E-2</c:v>
                </c:pt>
                <c:pt idx="140132">
                  <c:v>2.4398900000000001E-2</c:v>
                </c:pt>
                <c:pt idx="140133">
                  <c:v>2.29117E-2</c:v>
                </c:pt>
                <c:pt idx="140134">
                  <c:v>2.1441700000000001E-2</c:v>
                </c:pt>
                <c:pt idx="140135">
                  <c:v>1.99896E-2</c:v>
                </c:pt>
                <c:pt idx="140136">
                  <c:v>1.8556099999999999E-2</c:v>
                </c:pt>
                <c:pt idx="140137">
                  <c:v>1.71421E-2</c:v>
                </c:pt>
                <c:pt idx="140138">
                  <c:v>1.5748100000000001E-2</c:v>
                </c:pt>
                <c:pt idx="140139">
                  <c:v>1.4374700000000001E-2</c:v>
                </c:pt>
                <c:pt idx="140140">
                  <c:v>1.3022499999999999E-2</c:v>
                </c:pt>
                <c:pt idx="140141">
                  <c:v>1.1691699999999999E-2</c:v>
                </c:pt>
                <c:pt idx="140142">
                  <c:v>1.0382799999999999E-2</c:v>
                </c:pt>
                <c:pt idx="140143" formatCode="0.00E+00">
                  <c:v>9.0960699999999995E-3</c:v>
                </c:pt>
                <c:pt idx="140144" formatCode="0.00E+00">
                  <c:v>7.8317300000000003E-3</c:v>
                </c:pt>
                <c:pt idx="140145" formatCode="0.00E+00">
                  <c:v>6.5899399999999999E-3</c:v>
                </c:pt>
                <c:pt idx="140146" formatCode="0.00E+00">
                  <c:v>5.3707900000000003E-3</c:v>
                </c:pt>
                <c:pt idx="140147" formatCode="0.00E+00">
                  <c:v>4.1743099999999997E-3</c:v>
                </c:pt>
                <c:pt idx="140148" formatCode="0.00E+00">
                  <c:v>3.0004699999999999E-3</c:v>
                </c:pt>
                <c:pt idx="140149" formatCode="0.00E+00">
                  <c:v>1.8491899999999999E-3</c:v>
                </c:pt>
                <c:pt idx="140150" formatCode="0.00E+00">
                  <c:v>7.2032900000000002E-4</c:v>
                </c:pt>
                <c:pt idx="140151" formatCode="0.00E+00">
                  <c:v>-3.8632199999999998E-4</c:v>
                </c:pt>
                <c:pt idx="140152" formatCode="0.00E+00">
                  <c:v>-1.47101E-3</c:v>
                </c:pt>
                <c:pt idx="140153" formatCode="0.00E+00">
                  <c:v>-2.53404E-3</c:v>
                </c:pt>
                <c:pt idx="140154" formatCode="0.00E+00">
                  <c:v>-3.5757699999999998E-3</c:v>
                </c:pt>
                <c:pt idx="140155" formatCode="0.00E+00">
                  <c:v>-4.5965800000000003E-3</c:v>
                </c:pt>
                <c:pt idx="140156" formatCode="0.00E+00">
                  <c:v>-5.59692E-3</c:v>
                </c:pt>
                <c:pt idx="140157" formatCode="0.00E+00">
                  <c:v>-6.5772799999999996E-3</c:v>
                </c:pt>
                <c:pt idx="140158" formatCode="0.00E+00">
                  <c:v>-7.5381700000000003E-3</c:v>
                </c:pt>
                <c:pt idx="140159" formatCode="0.00E+00">
                  <c:v>-8.4801600000000005E-3</c:v>
                </c:pt>
                <c:pt idx="140160" formatCode="0.00E+00">
                  <c:v>-9.4038200000000002E-3</c:v>
                </c:pt>
                <c:pt idx="140161">
                  <c:v>-1.0309799999999999E-2</c:v>
                </c:pt>
                <c:pt idx="140162">
                  <c:v>-1.1198700000000001E-2</c:v>
                </c:pt>
                <c:pt idx="140163">
                  <c:v>-1.20713E-2</c:v>
                </c:pt>
                <c:pt idx="140164">
                  <c:v>-1.29281E-2</c:v>
                </c:pt>
                <c:pt idx="140165">
                  <c:v>-1.3769999999999999E-2</c:v>
                </c:pt>
                <c:pt idx="140166">
                  <c:v>-1.45977E-2</c:v>
                </c:pt>
                <c:pt idx="140167">
                  <c:v>-1.54118E-2</c:v>
                </c:pt>
                <c:pt idx="140168">
                  <c:v>-1.62133E-2</c:v>
                </c:pt>
                <c:pt idx="140169">
                  <c:v>-1.7002699999999999E-2</c:v>
                </c:pt>
                <c:pt idx="140170">
                  <c:v>-1.7781000000000002E-2</c:v>
                </c:pt>
                <c:pt idx="140171">
                  <c:v>-1.8548700000000001E-2</c:v>
                </c:pt>
                <c:pt idx="140172">
                  <c:v>-1.9306799999999999E-2</c:v>
                </c:pt>
                <c:pt idx="140173">
                  <c:v>-2.0056000000000001E-2</c:v>
                </c:pt>
                <c:pt idx="140174">
                  <c:v>-2.0797E-2</c:v>
                </c:pt>
                <c:pt idx="140175">
                  <c:v>-2.15306E-2</c:v>
                </c:pt>
                <c:pt idx="140176">
                  <c:v>-2.22575E-2</c:v>
                </c:pt>
                <c:pt idx="140177">
                  <c:v>-2.29784E-2</c:v>
                </c:pt>
                <c:pt idx="140178">
                  <c:v>-2.3694E-2</c:v>
                </c:pt>
                <c:pt idx="140179">
                  <c:v>-2.4405E-2</c:v>
                </c:pt>
                <c:pt idx="140180">
                  <c:v>-2.5111999999999999E-2</c:v>
                </c:pt>
                <c:pt idx="140181">
                  <c:v>-2.58157E-2</c:v>
                </c:pt>
                <c:pt idx="140182">
                  <c:v>-2.6516600000000001E-2</c:v>
                </c:pt>
                <c:pt idx="140183">
                  <c:v>-2.7215300000000001E-2</c:v>
                </c:pt>
                <c:pt idx="140184">
                  <c:v>-2.79124E-2</c:v>
                </c:pt>
                <c:pt idx="140185">
                  <c:v>-2.86083E-2</c:v>
                </c:pt>
                <c:pt idx="140186">
                  <c:v>-2.93035E-2</c:v>
                </c:pt>
                <c:pt idx="140187">
                  <c:v>-2.9998400000000001E-2</c:v>
                </c:pt>
                <c:pt idx="140188">
                  <c:v>-3.0693399999999999E-2</c:v>
                </c:pt>
                <c:pt idx="140189">
                  <c:v>-3.1388899999999997E-2</c:v>
                </c:pt>
                <c:pt idx="140190">
                  <c:v>-3.2085000000000002E-2</c:v>
                </c:pt>
                <c:pt idx="140191">
                  <c:v>-3.2782100000000002E-2</c:v>
                </c:pt>
                <c:pt idx="140192">
                  <c:v>-3.3480299999999998E-2</c:v>
                </c:pt>
                <c:pt idx="140193">
                  <c:v>-3.4179899999999999E-2</c:v>
                </c:pt>
                <c:pt idx="140194">
                  <c:v>-3.4880800000000003E-2</c:v>
                </c:pt>
                <c:pt idx="140195">
                  <c:v>-3.5583099999999999E-2</c:v>
                </c:pt>
                <c:pt idx="140196">
                  <c:v>-3.6286899999999997E-2</c:v>
                </c:pt>
                <c:pt idx="140197">
                  <c:v>-3.6991999999999997E-2</c:v>
                </c:pt>
                <c:pt idx="140198">
                  <c:v>-3.76984E-2</c:v>
                </c:pt>
                <c:pt idx="140199">
                  <c:v>-3.84059E-2</c:v>
                </c:pt>
                <c:pt idx="140200">
                  <c:v>-3.9114200000000002E-2</c:v>
                </c:pt>
                <c:pt idx="140201">
                  <c:v>-3.98231E-2</c:v>
                </c:pt>
                <c:pt idx="140202">
                  <c:v>-4.05323E-2</c:v>
                </c:pt>
                <c:pt idx="140203">
                  <c:v>-4.1241300000000002E-2</c:v>
                </c:pt>
                <c:pt idx="140204">
                  <c:v>-4.1949699999999999E-2</c:v>
                </c:pt>
                <c:pt idx="140205">
                  <c:v>-4.2657100000000003E-2</c:v>
                </c:pt>
                <c:pt idx="140206">
                  <c:v>-4.3362900000000003E-2</c:v>
                </c:pt>
                <c:pt idx="140207">
                  <c:v>-4.4066399999999999E-2</c:v>
                </c:pt>
                <c:pt idx="140208">
                  <c:v>-4.4767099999999997E-2</c:v>
                </c:pt>
                <c:pt idx="140209">
                  <c:v>-4.5464200000000003E-2</c:v>
                </c:pt>
                <c:pt idx="140210">
                  <c:v>-4.6156900000000001E-2</c:v>
                </c:pt>
                <c:pt idx="140211">
                  <c:v>-4.6844499999999997E-2</c:v>
                </c:pt>
                <c:pt idx="140212">
                  <c:v>-4.7526199999999998E-2</c:v>
                </c:pt>
                <c:pt idx="140213">
                  <c:v>-4.8200899999999998E-2</c:v>
                </c:pt>
                <c:pt idx="140214">
                  <c:v>-4.8867800000000003E-2</c:v>
                </c:pt>
                <c:pt idx="140215">
                  <c:v>-4.9525899999999998E-2</c:v>
                </c:pt>
                <c:pt idx="140216">
                  <c:v>-5.0174200000000002E-2</c:v>
                </c:pt>
                <c:pt idx="140217">
                  <c:v>-5.0811599999999998E-2</c:v>
                </c:pt>
                <c:pt idx="140218">
                  <c:v>-5.1436900000000001E-2</c:v>
                </c:pt>
                <c:pt idx="140219">
                  <c:v>-5.2048999999999998E-2</c:v>
                </c:pt>
                <c:pt idx="140220">
                  <c:v>-5.2646900000000003E-2</c:v>
                </c:pt>
                <c:pt idx="140221">
                  <c:v>-5.3229199999999997E-2</c:v>
                </c:pt>
                <c:pt idx="140222">
                  <c:v>-5.3794700000000001E-2</c:v>
                </c:pt>
                <c:pt idx="140223">
                  <c:v>-5.43422E-2</c:v>
                </c:pt>
                <c:pt idx="140224">
                  <c:v>-5.4870299999999997E-2</c:v>
                </c:pt>
                <c:pt idx="140225">
                  <c:v>-5.5377900000000001E-2</c:v>
                </c:pt>
                <c:pt idx="140226">
                  <c:v>-5.5863400000000001E-2</c:v>
                </c:pt>
                <c:pt idx="140227">
                  <c:v>-5.6325699999999999E-2</c:v>
                </c:pt>
                <c:pt idx="140228">
                  <c:v>-5.6763399999999999E-2</c:v>
                </c:pt>
                <c:pt idx="140229">
                  <c:v>-5.7174999999999997E-2</c:v>
                </c:pt>
                <c:pt idx="140230">
                  <c:v>-5.7559199999999998E-2</c:v>
                </c:pt>
                <c:pt idx="140231">
                  <c:v>-5.79147E-2</c:v>
                </c:pt>
                <c:pt idx="140232">
                  <c:v>-5.8240100000000003E-2</c:v>
                </c:pt>
                <c:pt idx="140233">
                  <c:v>-5.8534000000000003E-2</c:v>
                </c:pt>
                <c:pt idx="140234">
                  <c:v>-5.8795E-2</c:v>
                </c:pt>
                <c:pt idx="140235">
                  <c:v>-5.9021799999999999E-2</c:v>
                </c:pt>
                <c:pt idx="140236">
                  <c:v>-5.9213000000000002E-2</c:v>
                </c:pt>
                <c:pt idx="140237">
                  <c:v>-5.9367400000000001E-2</c:v>
                </c:pt>
                <c:pt idx="140238">
                  <c:v>-5.9483500000000002E-2</c:v>
                </c:pt>
                <c:pt idx="140239">
                  <c:v>-5.9560099999999998E-2</c:v>
                </c:pt>
                <c:pt idx="140240">
                  <c:v>-5.9596000000000003E-2</c:v>
                </c:pt>
                <c:pt idx="140241">
                  <c:v>-5.9589799999999998E-2</c:v>
                </c:pt>
                <c:pt idx="140242">
                  <c:v>-5.95404E-2</c:v>
                </c:pt>
                <c:pt idx="140243">
                  <c:v>-5.9446699999999998E-2</c:v>
                </c:pt>
                <c:pt idx="140244">
                  <c:v>-5.9307400000000003E-2</c:v>
                </c:pt>
                <c:pt idx="140245">
                  <c:v>-5.9121399999999998E-2</c:v>
                </c:pt>
                <c:pt idx="140246">
                  <c:v>-5.8887799999999997E-2</c:v>
                </c:pt>
                <c:pt idx="140247">
                  <c:v>-5.8605499999999998E-2</c:v>
                </c:pt>
                <c:pt idx="140248">
                  <c:v>-5.8273600000000002E-2</c:v>
                </c:pt>
                <c:pt idx="140249">
                  <c:v>-5.7891100000000001E-2</c:v>
                </c:pt>
                <c:pt idx="140250">
                  <c:v>-5.7457099999999997E-2</c:v>
                </c:pt>
                <c:pt idx="140251">
                  <c:v>-5.6971000000000001E-2</c:v>
                </c:pt>
                <c:pt idx="140252">
                  <c:v>-5.64319E-2</c:v>
                </c:pt>
                <c:pt idx="140253">
                  <c:v>-5.5839199999999999E-2</c:v>
                </c:pt>
                <c:pt idx="140254">
                  <c:v>-5.5192199999999997E-2</c:v>
                </c:pt>
                <c:pt idx="140255">
                  <c:v>-5.4490400000000001E-2</c:v>
                </c:pt>
                <c:pt idx="140256">
                  <c:v>-5.3733499999999997E-2</c:v>
                </c:pt>
                <c:pt idx="140257">
                  <c:v>-5.2920799999999997E-2</c:v>
                </c:pt>
                <c:pt idx="140258">
                  <c:v>-5.20522E-2</c:v>
                </c:pt>
                <c:pt idx="140259">
                  <c:v>-5.1127300000000001E-2</c:v>
                </c:pt>
                <c:pt idx="140260">
                  <c:v>-5.0146000000000003E-2</c:v>
                </c:pt>
                <c:pt idx="140261">
                  <c:v>-4.9108100000000002E-2</c:v>
                </c:pt>
                <c:pt idx="140262">
                  <c:v>-4.8013800000000002E-2</c:v>
                </c:pt>
                <c:pt idx="140263">
                  <c:v>-4.6862899999999999E-2</c:v>
                </c:pt>
                <c:pt idx="140264">
                  <c:v>-4.5655800000000003E-2</c:v>
                </c:pt>
                <c:pt idx="140265">
                  <c:v>-4.4392500000000001E-2</c:v>
                </c:pt>
                <c:pt idx="140266">
                  <c:v>-4.3073399999999998E-2</c:v>
                </c:pt>
                <c:pt idx="140267">
                  <c:v>-4.1699E-2</c:v>
                </c:pt>
                <c:pt idx="140268">
                  <c:v>-4.0269699999999999E-2</c:v>
                </c:pt>
                <c:pt idx="140269">
                  <c:v>-3.8786000000000001E-2</c:v>
                </c:pt>
                <c:pt idx="140270">
                  <c:v>-3.7248700000000003E-2</c:v>
                </c:pt>
                <c:pt idx="140271">
                  <c:v>-3.5658500000000003E-2</c:v>
                </c:pt>
                <c:pt idx="140272">
                  <c:v>-3.4016100000000001E-2</c:v>
                </c:pt>
                <c:pt idx="140273">
                  <c:v>-3.2322700000000003E-2</c:v>
                </c:pt>
                <c:pt idx="140274">
                  <c:v>-3.0579100000000001E-2</c:v>
                </c:pt>
                <c:pt idx="140275">
                  <c:v>-2.87864E-2</c:v>
                </c:pt>
                <c:pt idx="140276">
                  <c:v>-2.6946000000000001E-2</c:v>
                </c:pt>
                <c:pt idx="140277">
                  <c:v>-2.5058899999999999E-2</c:v>
                </c:pt>
                <c:pt idx="140278">
                  <c:v>-2.3126600000000001E-2</c:v>
                </c:pt>
                <c:pt idx="140279">
                  <c:v>-2.1150499999999999E-2</c:v>
                </c:pt>
                <c:pt idx="140280">
                  <c:v>-1.9132199999999999E-2</c:v>
                </c:pt>
                <c:pt idx="140281">
                  <c:v>-1.70732E-2</c:v>
                </c:pt>
                <c:pt idx="140282">
                  <c:v>-1.49753E-2</c:v>
                </c:pt>
                <c:pt idx="140283">
                  <c:v>-1.28401E-2</c:v>
                </c:pt>
                <c:pt idx="140284">
                  <c:v>-1.06696E-2</c:v>
                </c:pt>
                <c:pt idx="140285" formatCode="0.00E+00">
                  <c:v>-8.46563E-3</c:v>
                </c:pt>
                <c:pt idx="140286" formatCode="0.00E+00">
                  <c:v>-6.2302199999999999E-3</c:v>
                </c:pt>
                <c:pt idx="140287" formatCode="0.00E+00">
                  <c:v>-3.9654199999999999E-3</c:v>
                </c:pt>
                <c:pt idx="140288" formatCode="0.00E+00">
                  <c:v>-1.6733500000000001E-3</c:v>
                </c:pt>
                <c:pt idx="140289" formatCode="0.00E+00">
                  <c:v>6.4379300000000003E-4</c:v>
                </c:pt>
                <c:pt idx="140290" formatCode="0.00E+00">
                  <c:v>2.9837499999999999E-3</c:v>
                </c:pt>
                <c:pt idx="140291" formatCode="0.00E+00">
                  <c:v>5.3442000000000003E-3</c:v>
                </c:pt>
                <c:pt idx="140292" formatCode="0.00E+00">
                  <c:v>7.7227700000000003E-3</c:v>
                </c:pt>
                <c:pt idx="140293">
                  <c:v>1.0116999999999999E-2</c:v>
                </c:pt>
                <c:pt idx="140294">
                  <c:v>1.2524499999999999E-2</c:v>
                </c:pt>
                <c:pt idx="140295">
                  <c:v>1.49426E-2</c:v>
                </c:pt>
                <c:pt idx="140296">
                  <c:v>1.73689E-2</c:v>
                </c:pt>
                <c:pt idx="140297">
                  <c:v>1.9800600000000002E-2</c:v>
                </c:pt>
                <c:pt idx="140298">
                  <c:v>2.22352E-2</c:v>
                </c:pt>
                <c:pt idx="140299">
                  <c:v>2.4669799999999999E-2</c:v>
                </c:pt>
                <c:pt idx="140300">
                  <c:v>2.7101900000000002E-2</c:v>
                </c:pt>
                <c:pt idx="140301">
                  <c:v>2.9528700000000001E-2</c:v>
                </c:pt>
                <c:pt idx="140302">
                  <c:v>3.1947400000000001E-2</c:v>
                </c:pt>
                <c:pt idx="140303">
                  <c:v>3.43551E-2</c:v>
                </c:pt>
                <c:pt idx="140304">
                  <c:v>3.6749200000000003E-2</c:v>
                </c:pt>
                <c:pt idx="140305">
                  <c:v>3.91267E-2</c:v>
                </c:pt>
                <c:pt idx="140306">
                  <c:v>4.1484899999999998E-2</c:v>
                </c:pt>
                <c:pt idx="140307">
                  <c:v>4.3820900000000003E-2</c:v>
                </c:pt>
                <c:pt idx="140308">
                  <c:v>4.6131800000000001E-2</c:v>
                </c:pt>
                <c:pt idx="140309">
                  <c:v>4.8415E-2</c:v>
                </c:pt>
                <c:pt idx="140310">
                  <c:v>5.0667499999999997E-2</c:v>
                </c:pt>
                <c:pt idx="140311">
                  <c:v>5.2886500000000003E-2</c:v>
                </c:pt>
                <c:pt idx="140312">
                  <c:v>5.5069300000000002E-2</c:v>
                </c:pt>
                <c:pt idx="140313">
                  <c:v>5.7213100000000003E-2</c:v>
                </c:pt>
                <c:pt idx="140314">
                  <c:v>5.9315100000000003E-2</c:v>
                </c:pt>
                <c:pt idx="140315">
                  <c:v>6.1372700000000002E-2</c:v>
                </c:pt>
                <c:pt idx="140316">
                  <c:v>6.3383200000000001E-2</c:v>
                </c:pt>
                <c:pt idx="140317">
                  <c:v>6.5343899999999996E-2</c:v>
                </c:pt>
                <c:pt idx="140318">
                  <c:v>6.7252300000000001E-2</c:v>
                </c:pt>
                <c:pt idx="140319">
                  <c:v>6.9105700000000006E-2</c:v>
                </c:pt>
                <c:pt idx="140320">
                  <c:v>7.0901800000000001E-2</c:v>
                </c:pt>
                <c:pt idx="140321">
                  <c:v>7.2637999999999994E-2</c:v>
                </c:pt>
                <c:pt idx="140322">
                  <c:v>7.4312000000000003E-2</c:v>
                </c:pt>
                <c:pt idx="140323">
                  <c:v>7.59214E-2</c:v>
                </c:pt>
                <c:pt idx="140324">
                  <c:v>7.7464099999999994E-2</c:v>
                </c:pt>
                <c:pt idx="140325">
                  <c:v>7.89377E-2</c:v>
                </c:pt>
                <c:pt idx="140326">
                  <c:v>8.0340200000000001E-2</c:v>
                </c:pt>
                <c:pt idx="140327">
                  <c:v>8.1669599999999995E-2</c:v>
                </c:pt>
                <c:pt idx="140328">
                  <c:v>8.2923899999999995E-2</c:v>
                </c:pt>
                <c:pt idx="140329">
                  <c:v>8.4101200000000001E-2</c:v>
                </c:pt>
                <c:pt idx="140330">
                  <c:v>8.5199800000000006E-2</c:v>
                </c:pt>
                <c:pt idx="140331">
                  <c:v>8.6217799999999997E-2</c:v>
                </c:pt>
                <c:pt idx="140332">
                  <c:v>8.7153800000000003E-2</c:v>
                </c:pt>
                <c:pt idx="140333">
                  <c:v>8.8006200000000007E-2</c:v>
                </c:pt>
                <c:pt idx="140334">
                  <c:v>8.8773500000000005E-2</c:v>
                </c:pt>
                <c:pt idx="140335">
                  <c:v>8.9454500000000006E-2</c:v>
                </c:pt>
                <c:pt idx="140336">
                  <c:v>9.0048000000000003E-2</c:v>
                </c:pt>
                <c:pt idx="140337">
                  <c:v>9.0552800000000003E-2</c:v>
                </c:pt>
                <c:pt idx="140338">
                  <c:v>9.0967999999999993E-2</c:v>
                </c:pt>
                <c:pt idx="140339">
                  <c:v>9.1292499999999999E-2</c:v>
                </c:pt>
                <c:pt idx="140340">
                  <c:v>9.1525800000000004E-2</c:v>
                </c:pt>
                <c:pt idx="140341">
                  <c:v>9.1666999999999998E-2</c:v>
                </c:pt>
                <c:pt idx="140342">
                  <c:v>9.1715599999999994E-2</c:v>
                </c:pt>
                <c:pt idx="140343">
                  <c:v>9.1671100000000005E-2</c:v>
                </c:pt>
                <c:pt idx="140344">
                  <c:v>9.1533400000000001E-2</c:v>
                </c:pt>
                <c:pt idx="140345">
                  <c:v>9.1301999999999994E-2</c:v>
                </c:pt>
                <c:pt idx="140346">
                  <c:v>9.0976899999999999E-2</c:v>
                </c:pt>
                <c:pt idx="140347">
                  <c:v>9.0558200000000005E-2</c:v>
                </c:pt>
                <c:pt idx="140348">
                  <c:v>9.0045899999999998E-2</c:v>
                </c:pt>
                <c:pt idx="140349">
                  <c:v>8.9440400000000003E-2</c:v>
                </c:pt>
                <c:pt idx="140350">
                  <c:v>8.8741899999999999E-2</c:v>
                </c:pt>
                <c:pt idx="140351">
                  <c:v>8.7951100000000004E-2</c:v>
                </c:pt>
                <c:pt idx="140352">
                  <c:v>8.7068400000000004E-2</c:v>
                </c:pt>
                <c:pt idx="140353">
                  <c:v>8.6094699999999996E-2</c:v>
                </c:pt>
                <c:pt idx="140354">
                  <c:v>8.5030700000000001E-2</c:v>
                </c:pt>
                <c:pt idx="140355">
                  <c:v>8.3877400000000005E-2</c:v>
                </c:pt>
                <c:pt idx="140356">
                  <c:v>8.2635899999999998E-2</c:v>
                </c:pt>
                <c:pt idx="140357">
                  <c:v>8.1307400000000002E-2</c:v>
                </c:pt>
                <c:pt idx="140358">
                  <c:v>7.9893199999999998E-2</c:v>
                </c:pt>
                <c:pt idx="140359">
                  <c:v>7.8394599999999995E-2</c:v>
                </c:pt>
                <c:pt idx="140360">
                  <c:v>7.6813300000000001E-2</c:v>
                </c:pt>
                <c:pt idx="140361">
                  <c:v>7.5150700000000001E-2</c:v>
                </c:pt>
                <c:pt idx="140362">
                  <c:v>7.3408699999999993E-2</c:v>
                </c:pt>
                <c:pt idx="140363">
                  <c:v>7.1589100000000003E-2</c:v>
                </c:pt>
                <c:pt idx="140364">
                  <c:v>6.9693699999999997E-2</c:v>
                </c:pt>
                <c:pt idx="140365">
                  <c:v>6.7724800000000002E-2</c:v>
                </c:pt>
                <c:pt idx="140366">
                  <c:v>6.5684199999999998E-2</c:v>
                </c:pt>
                <c:pt idx="140367">
                  <c:v>6.3574400000000003E-2</c:v>
                </c:pt>
                <c:pt idx="140368">
                  <c:v>6.1397500000000001E-2</c:v>
                </c:pt>
                <c:pt idx="140369">
                  <c:v>5.9156100000000003E-2</c:v>
                </c:pt>
                <c:pt idx="140370">
                  <c:v>5.6852399999999997E-2</c:v>
                </c:pt>
                <c:pt idx="140371">
                  <c:v>5.4489200000000002E-2</c:v>
                </c:pt>
                <c:pt idx="140372">
                  <c:v>5.2068999999999997E-2</c:v>
                </c:pt>
                <c:pt idx="140373">
                  <c:v>4.9594600000000003E-2</c:v>
                </c:pt>
                <c:pt idx="140374">
                  <c:v>4.7068699999999998E-2</c:v>
                </c:pt>
                <c:pt idx="140375">
                  <c:v>4.4494199999999998E-2</c:v>
                </c:pt>
                <c:pt idx="140376">
                  <c:v>4.1873899999999999E-2</c:v>
                </c:pt>
                <c:pt idx="140377">
                  <c:v>3.92109E-2</c:v>
                </c:pt>
                <c:pt idx="140378">
                  <c:v>3.6508100000000002E-2</c:v>
                </c:pt>
                <c:pt idx="140379">
                  <c:v>3.3768600000000003E-2</c:v>
                </c:pt>
                <c:pt idx="140380">
                  <c:v>3.0995499999999999E-2</c:v>
                </c:pt>
                <c:pt idx="140381">
                  <c:v>2.8191999999999998E-2</c:v>
                </c:pt>
                <c:pt idx="140382">
                  <c:v>2.53613E-2</c:v>
                </c:pt>
                <c:pt idx="140383">
                  <c:v>2.2506499999999999E-2</c:v>
                </c:pt>
                <c:pt idx="140384">
                  <c:v>1.96309E-2</c:v>
                </c:pt>
                <c:pt idx="140385">
                  <c:v>1.67379E-2</c:v>
                </c:pt>
                <c:pt idx="140386">
                  <c:v>1.38306E-2</c:v>
                </c:pt>
                <c:pt idx="140387">
                  <c:v>1.0912399999999999E-2</c:v>
                </c:pt>
                <c:pt idx="140388" formatCode="0.00E+00">
                  <c:v>7.9866799999999995E-3</c:v>
                </c:pt>
                <c:pt idx="140389" formatCode="0.00E+00">
                  <c:v>5.0566500000000002E-3</c:v>
                </c:pt>
                <c:pt idx="140390" formatCode="0.00E+00">
                  <c:v>2.1256700000000001E-3</c:v>
                </c:pt>
                <c:pt idx="140391" formatCode="0.00E+00">
                  <c:v>-8.0292199999999997E-4</c:v>
                </c:pt>
                <c:pt idx="140392" formatCode="0.00E+00">
                  <c:v>-3.7258299999999999E-3</c:v>
                </c:pt>
                <c:pt idx="140393" formatCode="0.00E+00">
                  <c:v>-6.6397399999999999E-3</c:v>
                </c:pt>
                <c:pt idx="140394" formatCode="0.00E+00">
                  <c:v>-9.5413700000000004E-3</c:v>
                </c:pt>
                <c:pt idx="140395">
                  <c:v>-1.2427499999999999E-2</c:v>
                </c:pt>
                <c:pt idx="140396">
                  <c:v>-1.5294800000000001E-2</c:v>
                </c:pt>
                <c:pt idx="140397">
                  <c:v>-1.8140099999999999E-2</c:v>
                </c:pt>
                <c:pt idx="140398">
                  <c:v>-2.0960300000000001E-2</c:v>
                </c:pt>
                <c:pt idx="140399">
                  <c:v>-2.3752100000000002E-2</c:v>
                </c:pt>
                <c:pt idx="140400">
                  <c:v>-2.6512600000000001E-2</c:v>
                </c:pt>
                <c:pt idx="140401">
                  <c:v>-2.92386E-2</c:v>
                </c:pt>
                <c:pt idx="140402">
                  <c:v>-3.1927299999999999E-2</c:v>
                </c:pt>
                <c:pt idx="140403">
                  <c:v>-3.4575500000000002E-2</c:v>
                </c:pt>
                <c:pt idx="140404">
                  <c:v>-3.7180499999999998E-2</c:v>
                </c:pt>
                <c:pt idx="140405">
                  <c:v>-3.9739400000000001E-2</c:v>
                </c:pt>
                <c:pt idx="140406">
                  <c:v>-4.2249399999999999E-2</c:v>
                </c:pt>
                <c:pt idx="140407">
                  <c:v>-4.4707999999999998E-2</c:v>
                </c:pt>
                <c:pt idx="140408">
                  <c:v>-4.7112399999999999E-2</c:v>
                </c:pt>
                <c:pt idx="140409">
                  <c:v>-4.94601E-2</c:v>
                </c:pt>
                <c:pt idx="140410">
                  <c:v>-5.1748700000000002E-2</c:v>
                </c:pt>
                <c:pt idx="140411">
                  <c:v>-5.39759E-2</c:v>
                </c:pt>
                <c:pt idx="140412">
                  <c:v>-5.61392E-2</c:v>
                </c:pt>
                <c:pt idx="140413">
                  <c:v>-5.8236499999999997E-2</c:v>
                </c:pt>
                <c:pt idx="140414">
                  <c:v>-6.0265800000000001E-2</c:v>
                </c:pt>
                <c:pt idx="140415">
                  <c:v>-6.22249E-2</c:v>
                </c:pt>
                <c:pt idx="140416">
                  <c:v>-6.4112000000000002E-2</c:v>
                </c:pt>
                <c:pt idx="140417">
                  <c:v>-6.5925200000000003E-2</c:v>
                </c:pt>
                <c:pt idx="140418">
                  <c:v>-6.7662799999999995E-2</c:v>
                </c:pt>
                <c:pt idx="140419">
                  <c:v>-6.9323200000000001E-2</c:v>
                </c:pt>
                <c:pt idx="140420">
                  <c:v>-7.0904900000000007E-2</c:v>
                </c:pt>
                <c:pt idx="140421">
                  <c:v>-7.2406499999999999E-2</c:v>
                </c:pt>
                <c:pt idx="140422">
                  <c:v>-7.3826600000000006E-2</c:v>
                </c:pt>
                <c:pt idx="140423">
                  <c:v>-7.5164099999999998E-2</c:v>
                </c:pt>
                <c:pt idx="140424">
                  <c:v>-7.6417899999999997E-2</c:v>
                </c:pt>
                <c:pt idx="140425">
                  <c:v>-7.7587000000000003E-2</c:v>
                </c:pt>
                <c:pt idx="140426">
                  <c:v>-7.8670500000000004E-2</c:v>
                </c:pt>
                <c:pt idx="140427">
                  <c:v>-7.9667699999999994E-2</c:v>
                </c:pt>
                <c:pt idx="140428">
                  <c:v>-8.0577899999999994E-2</c:v>
                </c:pt>
                <c:pt idx="140429">
                  <c:v>-8.1400600000000004E-2</c:v>
                </c:pt>
                <c:pt idx="140430">
                  <c:v>-8.21355E-2</c:v>
                </c:pt>
                <c:pt idx="140431">
                  <c:v>-8.2782099999999997E-2</c:v>
                </c:pt>
                <c:pt idx="140432">
                  <c:v>-8.3340300000000006E-2</c:v>
                </c:pt>
                <c:pt idx="140433">
                  <c:v>-8.3810099999999998E-2</c:v>
                </c:pt>
                <c:pt idx="140434">
                  <c:v>-8.41914E-2</c:v>
                </c:pt>
                <c:pt idx="140435">
                  <c:v>-8.4484400000000001E-2</c:v>
                </c:pt>
                <c:pt idx="140436">
                  <c:v>-8.4689299999999995E-2</c:v>
                </c:pt>
                <c:pt idx="140437">
                  <c:v>-8.4806500000000007E-2</c:v>
                </c:pt>
                <c:pt idx="140438">
                  <c:v>-8.4836599999999998E-2</c:v>
                </c:pt>
                <c:pt idx="140439">
                  <c:v>-8.4779900000000005E-2</c:v>
                </c:pt>
                <c:pt idx="140440">
                  <c:v>-8.4637299999999999E-2</c:v>
                </c:pt>
                <c:pt idx="140441">
                  <c:v>-8.4409600000000001E-2</c:v>
                </c:pt>
                <c:pt idx="140442">
                  <c:v>-8.4097500000000006E-2</c:v>
                </c:pt>
                <c:pt idx="140443">
                  <c:v>-8.3702100000000002E-2</c:v>
                </c:pt>
                <c:pt idx="140444">
                  <c:v>-8.3224500000000007E-2</c:v>
                </c:pt>
                <c:pt idx="140445">
                  <c:v>-8.26659E-2</c:v>
                </c:pt>
                <c:pt idx="140446">
                  <c:v>-8.20274E-2</c:v>
                </c:pt>
                <c:pt idx="140447">
                  <c:v>-8.1310599999999997E-2</c:v>
                </c:pt>
                <c:pt idx="140448">
                  <c:v>-8.0516699999999997E-2</c:v>
                </c:pt>
                <c:pt idx="140449">
                  <c:v>-7.9647499999999996E-2</c:v>
                </c:pt>
                <c:pt idx="140450">
                  <c:v>-7.8704399999999994E-2</c:v>
                </c:pt>
                <c:pt idx="140451">
                  <c:v>-7.76892E-2</c:v>
                </c:pt>
                <c:pt idx="140452">
                  <c:v>-7.6603599999999994E-2</c:v>
                </c:pt>
                <c:pt idx="140453">
                  <c:v>-7.5449600000000006E-2</c:v>
                </c:pt>
                <c:pt idx="140454">
                  <c:v>-7.42289E-2</c:v>
                </c:pt>
                <c:pt idx="140455">
                  <c:v>-7.29437E-2</c:v>
                </c:pt>
                <c:pt idx="140456">
                  <c:v>-7.1595900000000004E-2</c:v>
                </c:pt>
                <c:pt idx="140457">
                  <c:v>-7.0187700000000006E-2</c:v>
                </c:pt>
                <c:pt idx="140458">
                  <c:v>-6.8721199999999996E-2</c:v>
                </c:pt>
                <c:pt idx="140459">
                  <c:v>-6.7198599999999997E-2</c:v>
                </c:pt>
                <c:pt idx="140460">
                  <c:v>-6.5622200000000006E-2</c:v>
                </c:pt>
                <c:pt idx="140461">
                  <c:v>-6.3994300000000004E-2</c:v>
                </c:pt>
                <c:pt idx="140462">
                  <c:v>-6.2317400000000002E-2</c:v>
                </c:pt>
                <c:pt idx="140463">
                  <c:v>-6.05937E-2</c:v>
                </c:pt>
                <c:pt idx="140464">
                  <c:v>-5.8825599999999999E-2</c:v>
                </c:pt>
                <c:pt idx="140465">
                  <c:v>-5.7015799999999998E-2</c:v>
                </c:pt>
                <c:pt idx="140466">
                  <c:v>-5.5166600000000003E-2</c:v>
                </c:pt>
                <c:pt idx="140467">
                  <c:v>-5.3280500000000001E-2</c:v>
                </c:pt>
                <c:pt idx="140468">
                  <c:v>-5.1360099999999999E-2</c:v>
                </c:pt>
                <c:pt idx="140469">
                  <c:v>-4.9407899999999998E-2</c:v>
                </c:pt>
                <c:pt idx="140470">
                  <c:v>-4.7426500000000003E-2</c:v>
                </c:pt>
                <c:pt idx="140471">
                  <c:v>-4.5418500000000001E-2</c:v>
                </c:pt>
                <c:pt idx="140472">
                  <c:v>-4.3386399999999999E-2</c:v>
                </c:pt>
                <c:pt idx="140473">
                  <c:v>-4.13327E-2</c:v>
                </c:pt>
                <c:pt idx="140474">
                  <c:v>-3.9260099999999999E-2</c:v>
                </c:pt>
                <c:pt idx="140475">
                  <c:v>-3.7171099999999999E-2</c:v>
                </c:pt>
                <c:pt idx="140476">
                  <c:v>-3.5068299999999997E-2</c:v>
                </c:pt>
                <c:pt idx="140477">
                  <c:v>-3.29541E-2</c:v>
                </c:pt>
                <c:pt idx="140478">
                  <c:v>-3.08311E-2</c:v>
                </c:pt>
                <c:pt idx="140479">
                  <c:v>-2.8701899999999999E-2</c:v>
                </c:pt>
                <c:pt idx="140480">
                  <c:v>-2.65688E-2</c:v>
                </c:pt>
                <c:pt idx="140481">
                  <c:v>-2.4434299999999999E-2</c:v>
                </c:pt>
                <c:pt idx="140482">
                  <c:v>-2.2300799999999999E-2</c:v>
                </c:pt>
                <c:pt idx="140483">
                  <c:v>-2.01707E-2</c:v>
                </c:pt>
                <c:pt idx="140484">
                  <c:v>-1.8046400000000001E-2</c:v>
                </c:pt>
                <c:pt idx="140485">
                  <c:v>-1.593E-2</c:v>
                </c:pt>
                <c:pt idx="140486">
                  <c:v>-1.3823999999999999E-2</c:v>
                </c:pt>
                <c:pt idx="140487">
                  <c:v>-1.17304E-2</c:v>
                </c:pt>
                <c:pt idx="140488" formatCode="0.00E+00">
                  <c:v>-9.6514900000000004E-3</c:v>
                </c:pt>
                <c:pt idx="140489" formatCode="0.00E+00">
                  <c:v>-7.58933E-3</c:v>
                </c:pt>
                <c:pt idx="140490" formatCode="0.00E+00">
                  <c:v>-5.5459799999999998E-3</c:v>
                </c:pt>
                <c:pt idx="140491" formatCode="0.00E+00">
                  <c:v>-3.5234400000000001E-3</c:v>
                </c:pt>
                <c:pt idx="140492" formatCode="0.00E+00">
                  <c:v>-1.5236399999999999E-3</c:v>
                </c:pt>
                <c:pt idx="140493" formatCode="0.00E+00">
                  <c:v>4.5154E-4</c:v>
                </c:pt>
                <c:pt idx="140494" formatCode="0.00E+00">
                  <c:v>2.4002799999999999E-3</c:v>
                </c:pt>
                <c:pt idx="140495" formatCode="0.00E+00">
                  <c:v>4.3208300000000003E-3</c:v>
                </c:pt>
                <c:pt idx="140496" formatCode="0.00E+00">
                  <c:v>6.2115099999999999E-3</c:v>
                </c:pt>
                <c:pt idx="140497" formatCode="0.00E+00">
                  <c:v>8.0706900000000002E-3</c:v>
                </c:pt>
                <c:pt idx="140498" formatCode="0.00E+00">
                  <c:v>9.8968400000000005E-3</c:v>
                </c:pt>
                <c:pt idx="140499">
                  <c:v>1.1688499999999999E-2</c:v>
                </c:pt>
                <c:pt idx="140500">
                  <c:v>1.34442E-2</c:v>
                </c:pt>
                <c:pt idx="140501">
                  <c:v>1.5162699999999999E-2</c:v>
                </c:pt>
                <c:pt idx="140502">
                  <c:v>1.6842599999999999E-2</c:v>
                </c:pt>
                <c:pt idx="140503">
                  <c:v>1.84829E-2</c:v>
                </c:pt>
                <c:pt idx="140504">
                  <c:v>2.00824E-2</c:v>
                </c:pt>
                <c:pt idx="140505">
                  <c:v>2.164E-2</c:v>
                </c:pt>
                <c:pt idx="140506">
                  <c:v>2.3154899999999999E-2</c:v>
                </c:pt>
                <c:pt idx="140507">
                  <c:v>2.4626100000000001E-2</c:v>
                </c:pt>
                <c:pt idx="140508">
                  <c:v>2.6052800000000001E-2</c:v>
                </c:pt>
                <c:pt idx="140509">
                  <c:v>2.7434299999999998E-2</c:v>
                </c:pt>
                <c:pt idx="140510">
                  <c:v>2.877E-2</c:v>
                </c:pt>
                <c:pt idx="140511">
                  <c:v>3.0059300000000001E-2</c:v>
                </c:pt>
                <c:pt idx="140512">
                  <c:v>3.1301599999999999E-2</c:v>
                </c:pt>
                <c:pt idx="140513">
                  <c:v>3.2496700000000003E-2</c:v>
                </c:pt>
                <c:pt idx="140514">
                  <c:v>3.3644E-2</c:v>
                </c:pt>
                <c:pt idx="140515">
                  <c:v>3.4743400000000001E-2</c:v>
                </c:pt>
                <c:pt idx="140516">
                  <c:v>3.5794600000000003E-2</c:v>
                </c:pt>
                <c:pt idx="140517">
                  <c:v>3.6797499999999997E-2</c:v>
                </c:pt>
                <c:pt idx="140518">
                  <c:v>3.7752099999999997E-2</c:v>
                </c:pt>
                <c:pt idx="140519">
                  <c:v>3.8658400000000002E-2</c:v>
                </c:pt>
                <c:pt idx="140520">
                  <c:v>3.95164E-2</c:v>
                </c:pt>
                <c:pt idx="140521">
                  <c:v>4.0326300000000002E-2</c:v>
                </c:pt>
                <c:pt idx="140522">
                  <c:v>4.1088300000000001E-2</c:v>
                </c:pt>
                <c:pt idx="140523">
                  <c:v>4.1802600000000002E-2</c:v>
                </c:pt>
                <c:pt idx="140524">
                  <c:v>4.2469699999999999E-2</c:v>
                </c:pt>
                <c:pt idx="140525">
                  <c:v>4.30899E-2</c:v>
                </c:pt>
                <c:pt idx="140526">
                  <c:v>4.3663599999999997E-2</c:v>
                </c:pt>
                <c:pt idx="140527">
                  <c:v>4.4191399999999999E-2</c:v>
                </c:pt>
                <c:pt idx="140528">
                  <c:v>4.46738E-2</c:v>
                </c:pt>
                <c:pt idx="140529">
                  <c:v>4.5111499999999999E-2</c:v>
                </c:pt>
                <c:pt idx="140530">
                  <c:v>4.55051E-2</c:v>
                </c:pt>
                <c:pt idx="140531">
                  <c:v>4.5855300000000002E-2</c:v>
                </c:pt>
                <c:pt idx="140532">
                  <c:v>4.6162799999999997E-2</c:v>
                </c:pt>
                <c:pt idx="140533">
                  <c:v>4.6428499999999998E-2</c:v>
                </c:pt>
                <c:pt idx="140534">
                  <c:v>4.6653300000000002E-2</c:v>
                </c:pt>
                <c:pt idx="140535">
                  <c:v>4.6837900000000002E-2</c:v>
                </c:pt>
                <c:pt idx="140536">
                  <c:v>4.6983299999999999E-2</c:v>
                </c:pt>
                <c:pt idx="140537">
                  <c:v>4.7090399999999998E-2</c:v>
                </c:pt>
                <c:pt idx="140538">
                  <c:v>4.7160300000000002E-2</c:v>
                </c:pt>
                <c:pt idx="140539">
                  <c:v>4.7193800000000001E-2</c:v>
                </c:pt>
                <c:pt idx="140540">
                  <c:v>4.7192100000000001E-2</c:v>
                </c:pt>
                <c:pt idx="140541">
                  <c:v>4.7156200000000002E-2</c:v>
                </c:pt>
                <c:pt idx="140542">
                  <c:v>4.70871E-2</c:v>
                </c:pt>
                <c:pt idx="140543">
                  <c:v>4.6985899999999997E-2</c:v>
                </c:pt>
                <c:pt idx="140544">
                  <c:v>4.6853699999999998E-2</c:v>
                </c:pt>
                <c:pt idx="140545">
                  <c:v>4.6691700000000003E-2</c:v>
                </c:pt>
                <c:pt idx="140546">
                  <c:v>4.6501000000000001E-2</c:v>
                </c:pt>
                <c:pt idx="140547">
                  <c:v>4.62826E-2</c:v>
                </c:pt>
                <c:pt idx="140548">
                  <c:v>4.6037700000000001E-2</c:v>
                </c:pt>
                <c:pt idx="140549">
                  <c:v>4.57674E-2</c:v>
                </c:pt>
                <c:pt idx="140550">
                  <c:v>4.5473E-2</c:v>
                </c:pt>
                <c:pt idx="140551">
                  <c:v>4.5155399999999998E-2</c:v>
                </c:pt>
                <c:pt idx="140552">
                  <c:v>4.4815800000000003E-2</c:v>
                </c:pt>
                <c:pt idx="140553">
                  <c:v>4.4455399999999999E-2</c:v>
                </c:pt>
                <c:pt idx="140554">
                  <c:v>4.4075099999999999E-2</c:v>
                </c:pt>
                <c:pt idx="140555">
                  <c:v>4.3676199999999998E-2</c:v>
                </c:pt>
                <c:pt idx="140556">
                  <c:v>4.3259699999999998E-2</c:v>
                </c:pt>
                <c:pt idx="140557">
                  <c:v>4.2826700000000002E-2</c:v>
                </c:pt>
                <c:pt idx="140558">
                  <c:v>4.2378199999999998E-2</c:v>
                </c:pt>
                <c:pt idx="140559">
                  <c:v>4.1915099999999997E-2</c:v>
                </c:pt>
                <c:pt idx="140560">
                  <c:v>4.1438599999999999E-2</c:v>
                </c:pt>
                <c:pt idx="140561">
                  <c:v>4.0949600000000003E-2</c:v>
                </c:pt>
                <c:pt idx="140562">
                  <c:v>4.0448999999999999E-2</c:v>
                </c:pt>
                <c:pt idx="140563">
                  <c:v>3.9937800000000002E-2</c:v>
                </c:pt>
                <c:pt idx="140564">
                  <c:v>3.9416800000000002E-2</c:v>
                </c:pt>
                <c:pt idx="140565">
                  <c:v>3.8886999999999998E-2</c:v>
                </c:pt>
                <c:pt idx="140566">
                  <c:v>3.8349099999999997E-2</c:v>
                </c:pt>
                <c:pt idx="140567">
                  <c:v>3.7803900000000001E-2</c:v>
                </c:pt>
                <c:pt idx="140568">
                  <c:v>3.7252199999999999E-2</c:v>
                </c:pt>
                <c:pt idx="140569">
                  <c:v>3.66948E-2</c:v>
                </c:pt>
                <c:pt idx="140570">
                  <c:v>3.6132299999999999E-2</c:v>
                </c:pt>
                <c:pt idx="140571">
                  <c:v>3.5565300000000001E-2</c:v>
                </c:pt>
                <c:pt idx="140572">
                  <c:v>3.4994600000000001E-2</c:v>
                </c:pt>
                <c:pt idx="140573">
                  <c:v>3.4420600000000003E-2</c:v>
                </c:pt>
                <c:pt idx="140574">
                  <c:v>3.3843900000000003E-2</c:v>
                </c:pt>
                <c:pt idx="140575">
                  <c:v>3.3265099999999999E-2</c:v>
                </c:pt>
                <c:pt idx="140576">
                  <c:v>3.2684499999999998E-2</c:v>
                </c:pt>
                <c:pt idx="140577">
                  <c:v>3.2102600000000002E-2</c:v>
                </c:pt>
                <c:pt idx="140578">
                  <c:v>3.1519699999999998E-2</c:v>
                </c:pt>
                <c:pt idx="140579">
                  <c:v>3.09363E-2</c:v>
                </c:pt>
                <c:pt idx="140580">
                  <c:v>3.03526E-2</c:v>
                </c:pt>
                <c:pt idx="140581">
                  <c:v>2.9768800000000002E-2</c:v>
                </c:pt>
                <c:pt idx="140582">
                  <c:v>2.9185300000000001E-2</c:v>
                </c:pt>
                <c:pt idx="140583">
                  <c:v>2.8602099999999998E-2</c:v>
                </c:pt>
                <c:pt idx="140584">
                  <c:v>2.80194E-2</c:v>
                </c:pt>
                <c:pt idx="140585">
                  <c:v>2.7437400000000001E-2</c:v>
                </c:pt>
                <c:pt idx="140586">
                  <c:v>2.6856000000000001E-2</c:v>
                </c:pt>
                <c:pt idx="140587">
                  <c:v>2.6275300000000001E-2</c:v>
                </c:pt>
                <c:pt idx="140588">
                  <c:v>2.56954E-2</c:v>
                </c:pt>
                <c:pt idx="140589">
                  <c:v>2.5116099999999999E-2</c:v>
                </c:pt>
                <c:pt idx="140590">
                  <c:v>2.45375E-2</c:v>
                </c:pt>
                <c:pt idx="140591">
                  <c:v>2.3959299999999999E-2</c:v>
                </c:pt>
                <c:pt idx="140592">
                  <c:v>2.33814E-2</c:v>
                </c:pt>
                <c:pt idx="140593">
                  <c:v>2.2803799999999999E-2</c:v>
                </c:pt>
                <c:pt idx="140594">
                  <c:v>2.2226099999999999E-2</c:v>
                </c:pt>
                <c:pt idx="140595">
                  <c:v>2.1648199999999999E-2</c:v>
                </c:pt>
                <c:pt idx="140596">
                  <c:v>2.10698E-2</c:v>
                </c:pt>
                <c:pt idx="140597">
                  <c:v>2.0490700000000001E-2</c:v>
                </c:pt>
                <c:pt idx="140598">
                  <c:v>1.9910500000000001E-2</c:v>
                </c:pt>
                <c:pt idx="140599">
                  <c:v>1.93288E-2</c:v>
                </c:pt>
                <c:pt idx="140600">
                  <c:v>1.8745499999999998E-2</c:v>
                </c:pt>
                <c:pt idx="140601">
                  <c:v>1.8160099999999998E-2</c:v>
                </c:pt>
                <c:pt idx="140602">
                  <c:v>1.75722E-2</c:v>
                </c:pt>
                <c:pt idx="140603">
                  <c:v>1.69815E-2</c:v>
                </c:pt>
                <c:pt idx="140604">
                  <c:v>1.6387499999999999E-2</c:v>
                </c:pt>
                <c:pt idx="140605">
                  <c:v>1.5789899999999999E-2</c:v>
                </c:pt>
                <c:pt idx="140606">
                  <c:v>1.5188200000000001E-2</c:v>
                </c:pt>
                <c:pt idx="140607">
                  <c:v>1.4581999999999999E-2</c:v>
                </c:pt>
                <c:pt idx="140608">
                  <c:v>1.39709E-2</c:v>
                </c:pt>
                <c:pt idx="140609">
                  <c:v>1.33545E-2</c:v>
                </c:pt>
                <c:pt idx="140610">
                  <c:v>1.2732200000000001E-2</c:v>
                </c:pt>
                <c:pt idx="140611">
                  <c:v>1.21037E-2</c:v>
                </c:pt>
                <c:pt idx="140612">
                  <c:v>1.1468600000000001E-2</c:v>
                </c:pt>
                <c:pt idx="140613">
                  <c:v>1.08264E-2</c:v>
                </c:pt>
                <c:pt idx="140614">
                  <c:v>1.01767E-2</c:v>
                </c:pt>
                <c:pt idx="140615" formatCode="0.00E+00">
                  <c:v>9.5191200000000007E-3</c:v>
                </c:pt>
                <c:pt idx="140616" formatCode="0.00E+00">
                  <c:v>8.8532599999999999E-3</c:v>
                </c:pt>
                <c:pt idx="140617" formatCode="0.00E+00">
                  <c:v>8.1787300000000004E-3</c:v>
                </c:pt>
                <c:pt idx="140618" formatCode="0.00E+00">
                  <c:v>7.4951799999999997E-3</c:v>
                </c:pt>
                <c:pt idx="140619" formatCode="0.00E+00">
                  <c:v>6.8022500000000001E-3</c:v>
                </c:pt>
                <c:pt idx="140620" formatCode="0.00E+00">
                  <c:v>6.09962E-3</c:v>
                </c:pt>
                <c:pt idx="140621" formatCode="0.00E+00">
                  <c:v>5.3869699999999996E-3</c:v>
                </c:pt>
                <c:pt idx="140622" formatCode="0.00E+00">
                  <c:v>4.6640300000000004E-3</c:v>
                </c:pt>
                <c:pt idx="140623" formatCode="0.00E+00">
                  <c:v>3.9305299999999998E-3</c:v>
                </c:pt>
                <c:pt idx="140624" formatCode="0.00E+00">
                  <c:v>3.1862399999999999E-3</c:v>
                </c:pt>
                <c:pt idx="140625" formatCode="0.00E+00">
                  <c:v>2.4309499999999999E-3</c:v>
                </c:pt>
                <c:pt idx="140626" formatCode="0.00E+00">
                  <c:v>1.6644800000000001E-3</c:v>
                </c:pt>
                <c:pt idx="140627" formatCode="0.00E+00">
                  <c:v>8.8668500000000001E-4</c:v>
                </c:pt>
                <c:pt idx="140628" formatCode="0.00E+00">
                  <c:v>9.7450199999999997E-5</c:v>
                </c:pt>
                <c:pt idx="140629" formatCode="0.00E+00">
                  <c:v>-7.0330800000000004E-4</c:v>
                </c:pt>
                <c:pt idx="140630" formatCode="0.00E+00">
                  <c:v>-1.51564E-3</c:v>
                </c:pt>
                <c:pt idx="140631" formatCode="0.00E+00">
                  <c:v>-2.3395500000000001E-3</c:v>
                </c:pt>
                <c:pt idx="140632" formatCode="0.00E+00">
                  <c:v>-3.1750200000000002E-3</c:v>
                </c:pt>
                <c:pt idx="140633" formatCode="0.00E+00">
                  <c:v>-4.0219899999999996E-3</c:v>
                </c:pt>
                <c:pt idx="140634" formatCode="0.00E+00">
                  <c:v>-4.8803500000000003E-3</c:v>
                </c:pt>
                <c:pt idx="140635" formatCode="0.00E+00">
                  <c:v>-5.7499700000000001E-3</c:v>
                </c:pt>
                <c:pt idx="140636" formatCode="0.00E+00">
                  <c:v>-6.63066E-3</c:v>
                </c:pt>
                <c:pt idx="140637" formatCode="0.00E+00">
                  <c:v>-7.5221999999999997E-3</c:v>
                </c:pt>
                <c:pt idx="140638" formatCode="0.00E+00">
                  <c:v>-8.4243200000000008E-3</c:v>
                </c:pt>
                <c:pt idx="140639" formatCode="0.00E+00">
                  <c:v>-9.3367299999999997E-3</c:v>
                </c:pt>
                <c:pt idx="140640">
                  <c:v>-1.02591E-2</c:v>
                </c:pt>
                <c:pt idx="140641">
                  <c:v>-1.11909E-2</c:v>
                </c:pt>
                <c:pt idx="140642">
                  <c:v>-1.2131899999999999E-2</c:v>
                </c:pt>
                <c:pt idx="140643">
                  <c:v>-1.3081499999999999E-2</c:v>
                </c:pt>
                <c:pt idx="140644">
                  <c:v>-1.4039299999999999E-2</c:v>
                </c:pt>
                <c:pt idx="140645">
                  <c:v>-1.50045E-2</c:v>
                </c:pt>
                <c:pt idx="140646">
                  <c:v>-1.5976799999999999E-2</c:v>
                </c:pt>
                <c:pt idx="140647">
                  <c:v>-1.69553E-2</c:v>
                </c:pt>
                <c:pt idx="140648">
                  <c:v>-1.7939400000000001E-2</c:v>
                </c:pt>
                <c:pt idx="140649">
                  <c:v>-1.8928400000000001E-2</c:v>
                </c:pt>
                <c:pt idx="140650">
                  <c:v>-1.9921500000000002E-2</c:v>
                </c:pt>
                <c:pt idx="140651">
                  <c:v>-2.09179E-2</c:v>
                </c:pt>
                <c:pt idx="140652">
                  <c:v>-2.1916700000000001E-2</c:v>
                </c:pt>
                <c:pt idx="140653">
                  <c:v>-2.2917099999999999E-2</c:v>
                </c:pt>
                <c:pt idx="140654">
                  <c:v>-2.3918100000000001E-2</c:v>
                </c:pt>
                <c:pt idx="140655">
                  <c:v>-2.4918800000000001E-2</c:v>
                </c:pt>
                <c:pt idx="140656">
                  <c:v>-2.5918199999999999E-2</c:v>
                </c:pt>
                <c:pt idx="140657">
                  <c:v>-2.69152E-2</c:v>
                </c:pt>
                <c:pt idx="140658">
                  <c:v>-2.7908800000000001E-2</c:v>
                </c:pt>
                <c:pt idx="140659">
                  <c:v>-2.8897900000000001E-2</c:v>
                </c:pt>
                <c:pt idx="140660">
                  <c:v>-2.98813E-2</c:v>
                </c:pt>
                <c:pt idx="140661">
                  <c:v>-3.0858E-2</c:v>
                </c:pt>
                <c:pt idx="140662">
                  <c:v>-3.1826800000000002E-2</c:v>
                </c:pt>
                <c:pt idx="140663">
                  <c:v>-3.27864E-2</c:v>
                </c:pt>
                <c:pt idx="140664">
                  <c:v>-3.37357E-2</c:v>
                </c:pt>
                <c:pt idx="140665">
                  <c:v>-3.46734E-2</c:v>
                </c:pt>
                <c:pt idx="140666">
                  <c:v>-3.5598200000000003E-2</c:v>
                </c:pt>
                <c:pt idx="140667">
                  <c:v>-3.6508899999999997E-2</c:v>
                </c:pt>
                <c:pt idx="140668">
                  <c:v>-3.7404199999999999E-2</c:v>
                </c:pt>
                <c:pt idx="140669">
                  <c:v>-3.8282799999999999E-2</c:v>
                </c:pt>
                <c:pt idx="140670">
                  <c:v>-3.9143499999999998E-2</c:v>
                </c:pt>
                <c:pt idx="140671">
                  <c:v>-3.9984800000000001E-2</c:v>
                </c:pt>
                <c:pt idx="140672">
                  <c:v>-4.0805500000000001E-2</c:v>
                </c:pt>
                <c:pt idx="140673">
                  <c:v>-4.1604200000000001E-2</c:v>
                </c:pt>
                <c:pt idx="140674">
                  <c:v>-4.2379699999999999E-2</c:v>
                </c:pt>
                <c:pt idx="140675">
                  <c:v>-4.3130700000000001E-2</c:v>
                </c:pt>
                <c:pt idx="140676">
                  <c:v>-4.3855699999999997E-2</c:v>
                </c:pt>
                <c:pt idx="140677">
                  <c:v>-4.4553599999999999E-2</c:v>
                </c:pt>
                <c:pt idx="140678">
                  <c:v>-4.5222999999999999E-2</c:v>
                </c:pt>
                <c:pt idx="140679">
                  <c:v>-4.5862699999999999E-2</c:v>
                </c:pt>
                <c:pt idx="140680">
                  <c:v>-4.6471400000000003E-2</c:v>
                </c:pt>
                <c:pt idx="140681">
                  <c:v>-4.7047800000000001E-2</c:v>
                </c:pt>
                <c:pt idx="140682">
                  <c:v>-4.7590800000000003E-2</c:v>
                </c:pt>
                <c:pt idx="140683">
                  <c:v>-4.8099099999999999E-2</c:v>
                </c:pt>
                <c:pt idx="140684">
                  <c:v>-4.8571599999999999E-2</c:v>
                </c:pt>
                <c:pt idx="140685">
                  <c:v>-4.9007099999999998E-2</c:v>
                </c:pt>
                <c:pt idx="140686">
                  <c:v>-4.9404499999999997E-2</c:v>
                </c:pt>
                <c:pt idx="140687">
                  <c:v>-4.97627E-2</c:v>
                </c:pt>
                <c:pt idx="140688">
                  <c:v>-5.0080699999999999E-2</c:v>
                </c:pt>
                <c:pt idx="140689">
                  <c:v>-5.0357399999999997E-2</c:v>
                </c:pt>
                <c:pt idx="140690">
                  <c:v>-5.0591999999999998E-2</c:v>
                </c:pt>
                <c:pt idx="140691">
                  <c:v>-5.0783300000000003E-2</c:v>
                </c:pt>
                <c:pt idx="140692">
                  <c:v>-5.0930700000000002E-2</c:v>
                </c:pt>
                <c:pt idx="140693">
                  <c:v>-5.1033200000000001E-2</c:v>
                </c:pt>
                <c:pt idx="140694">
                  <c:v>-5.1090000000000003E-2</c:v>
                </c:pt>
                <c:pt idx="140695">
                  <c:v>-5.11005E-2</c:v>
                </c:pt>
                <c:pt idx="140696">
                  <c:v>-5.1063799999999999E-2</c:v>
                </c:pt>
                <c:pt idx="140697">
                  <c:v>-5.0979499999999997E-2</c:v>
                </c:pt>
                <c:pt idx="140698">
                  <c:v>-5.0846799999999998E-2</c:v>
                </c:pt>
                <c:pt idx="140699">
                  <c:v>-5.0665399999999999E-2</c:v>
                </c:pt>
                <c:pt idx="140700">
                  <c:v>-5.0434600000000003E-2</c:v>
                </c:pt>
                <c:pt idx="140701">
                  <c:v>-5.0154200000000003E-2</c:v>
                </c:pt>
                <c:pt idx="140702">
                  <c:v>-4.9823800000000001E-2</c:v>
                </c:pt>
                <c:pt idx="140703">
                  <c:v>-4.9443000000000001E-2</c:v>
                </c:pt>
                <c:pt idx="140704">
                  <c:v>-4.9011800000000001E-2</c:v>
                </c:pt>
                <c:pt idx="140705">
                  <c:v>-4.8529900000000001E-2</c:v>
                </c:pt>
                <c:pt idx="140706">
                  <c:v>-4.79973E-2</c:v>
                </c:pt>
                <c:pt idx="140707">
                  <c:v>-4.7413999999999998E-2</c:v>
                </c:pt>
                <c:pt idx="140708">
                  <c:v>-4.6780000000000002E-2</c:v>
                </c:pt>
                <c:pt idx="140709">
                  <c:v>-4.6095400000000002E-2</c:v>
                </c:pt>
                <c:pt idx="140710">
                  <c:v>-4.5360499999999998E-2</c:v>
                </c:pt>
                <c:pt idx="140711">
                  <c:v>-4.4575499999999997E-2</c:v>
                </c:pt>
                <c:pt idx="140712">
                  <c:v>-4.37407E-2</c:v>
                </c:pt>
                <c:pt idx="140713">
                  <c:v>-4.2856699999999998E-2</c:v>
                </c:pt>
                <c:pt idx="140714">
                  <c:v>-4.1923700000000001E-2</c:v>
                </c:pt>
                <c:pt idx="140715">
                  <c:v>-4.09425E-2</c:v>
                </c:pt>
                <c:pt idx="140716">
                  <c:v>-3.9913499999999998E-2</c:v>
                </c:pt>
                <c:pt idx="140717">
                  <c:v>-3.88376E-2</c:v>
                </c:pt>
                <c:pt idx="140718">
                  <c:v>-3.7715400000000003E-2</c:v>
                </c:pt>
                <c:pt idx="140719">
                  <c:v>-3.6547900000000001E-2</c:v>
                </c:pt>
                <c:pt idx="140720">
                  <c:v>-3.5335800000000001E-2</c:v>
                </c:pt>
                <c:pt idx="140721">
                  <c:v>-3.4080300000000001E-2</c:v>
                </c:pt>
                <c:pt idx="140722">
                  <c:v>-3.2782199999999997E-2</c:v>
                </c:pt>
                <c:pt idx="140723">
                  <c:v>-3.14428E-2</c:v>
                </c:pt>
                <c:pt idx="140724">
                  <c:v>-3.0063099999999999E-2</c:v>
                </c:pt>
                <c:pt idx="140725">
                  <c:v>-2.86445E-2</c:v>
                </c:pt>
                <c:pt idx="140726">
                  <c:v>-2.7188199999999999E-2</c:v>
                </c:pt>
                <c:pt idx="140727">
                  <c:v>-2.5695599999999999E-2</c:v>
                </c:pt>
                <c:pt idx="140728">
                  <c:v>-2.4167999999999999E-2</c:v>
                </c:pt>
                <c:pt idx="140729">
                  <c:v>-2.2607100000000001E-2</c:v>
                </c:pt>
                <c:pt idx="140730">
                  <c:v>-2.10143E-2</c:v>
                </c:pt>
                <c:pt idx="140731">
                  <c:v>-1.9391200000000001E-2</c:v>
                </c:pt>
                <c:pt idx="140732">
                  <c:v>-1.7739399999999999E-2</c:v>
                </c:pt>
                <c:pt idx="140733">
                  <c:v>-1.6060700000000001E-2</c:v>
                </c:pt>
                <c:pt idx="140734">
                  <c:v>-1.4356799999999999E-2</c:v>
                </c:pt>
                <c:pt idx="140735">
                  <c:v>-1.26295E-2</c:v>
                </c:pt>
                <c:pt idx="140736">
                  <c:v>-1.08807E-2</c:v>
                </c:pt>
                <c:pt idx="140737" formatCode="0.00E+00">
                  <c:v>-9.1120699999999999E-3</c:v>
                </c:pt>
                <c:pt idx="140738" formatCode="0.00E+00">
                  <c:v>-7.32571E-3</c:v>
                </c:pt>
                <c:pt idx="140739" formatCode="0.00E+00">
                  <c:v>-5.5235199999999996E-3</c:v>
                </c:pt>
                <c:pt idx="140740" formatCode="0.00E+00">
                  <c:v>-3.7074999999999999E-3</c:v>
                </c:pt>
                <c:pt idx="140741" formatCode="0.00E+00">
                  <c:v>-1.87967E-3</c:v>
                </c:pt>
                <c:pt idx="140742" formatCode="0.00E+00">
                  <c:v>-4.2075500000000001E-5</c:v>
                </c:pt>
                <c:pt idx="140743" formatCode="0.00E+00">
                  <c:v>1.8032E-3</c:v>
                </c:pt>
                <c:pt idx="140744" formatCode="0.00E+00">
                  <c:v>3.6540700000000001E-3</c:v>
                </c:pt>
                <c:pt idx="140745" formatCode="0.00E+00">
                  <c:v>5.5083900000000002E-3</c:v>
                </c:pt>
                <c:pt idx="140746" formatCode="0.00E+00">
                  <c:v>7.3640499999999996E-3</c:v>
                </c:pt>
                <c:pt idx="140747" formatCode="0.00E+00">
                  <c:v>9.2188700000000005E-3</c:v>
                </c:pt>
                <c:pt idx="140748">
                  <c:v>1.1070699999999999E-2</c:v>
                </c:pt>
                <c:pt idx="140749">
                  <c:v>1.2917400000000001E-2</c:v>
                </c:pt>
                <c:pt idx="140750">
                  <c:v>1.4756699999999999E-2</c:v>
                </c:pt>
                <c:pt idx="140751">
                  <c:v>1.6586500000000001E-2</c:v>
                </c:pt>
                <c:pt idx="140752">
                  <c:v>1.84046E-2</c:v>
                </c:pt>
                <c:pt idx="140753">
                  <c:v>2.0208799999999999E-2</c:v>
                </c:pt>
                <c:pt idx="140754">
                  <c:v>2.1996999999999999E-2</c:v>
                </c:pt>
                <c:pt idx="140755">
                  <c:v>2.3767E-2</c:v>
                </c:pt>
                <c:pt idx="140756">
                  <c:v>2.55166E-2</c:v>
                </c:pt>
                <c:pt idx="140757">
                  <c:v>2.7243799999999999E-2</c:v>
                </c:pt>
                <c:pt idx="140758">
                  <c:v>2.8946400000000001E-2</c:v>
                </c:pt>
                <c:pt idx="140759">
                  <c:v>3.0622300000000002E-2</c:v>
                </c:pt>
                <c:pt idx="140760">
                  <c:v>3.22695E-2</c:v>
                </c:pt>
                <c:pt idx="140761">
                  <c:v>3.3885999999999999E-2</c:v>
                </c:pt>
                <c:pt idx="140762">
                  <c:v>3.54697E-2</c:v>
                </c:pt>
                <c:pt idx="140763">
                  <c:v>3.7018700000000002E-2</c:v>
                </c:pt>
                <c:pt idx="140764">
                  <c:v>3.8531099999999999E-2</c:v>
                </c:pt>
                <c:pt idx="140765">
                  <c:v>4.0004900000000003E-2</c:v>
                </c:pt>
                <c:pt idx="140766">
                  <c:v>4.1438500000000003E-2</c:v>
                </c:pt>
                <c:pt idx="140767">
                  <c:v>4.2829899999999997E-2</c:v>
                </c:pt>
                <c:pt idx="140768">
                  <c:v>4.4177399999999999E-2</c:v>
                </c:pt>
                <c:pt idx="140769">
                  <c:v>4.5479400000000003E-2</c:v>
                </c:pt>
                <c:pt idx="140770">
                  <c:v>4.6734100000000001E-2</c:v>
                </c:pt>
                <c:pt idx="140771">
                  <c:v>4.7940099999999999E-2</c:v>
                </c:pt>
                <c:pt idx="140772">
                  <c:v>4.9095800000000002E-2</c:v>
                </c:pt>
                <c:pt idx="140773">
                  <c:v>5.01997E-2</c:v>
                </c:pt>
                <c:pt idx="140774">
                  <c:v>5.12506E-2</c:v>
                </c:pt>
                <c:pt idx="140775">
                  <c:v>5.2246899999999999E-2</c:v>
                </c:pt>
                <c:pt idx="140776">
                  <c:v>5.3187499999999999E-2</c:v>
                </c:pt>
                <c:pt idx="140777">
                  <c:v>5.4071300000000003E-2</c:v>
                </c:pt>
                <c:pt idx="140778">
                  <c:v>5.4897000000000001E-2</c:v>
                </c:pt>
                <c:pt idx="140779">
                  <c:v>5.5663600000000001E-2</c:v>
                </c:pt>
                <c:pt idx="140780">
                  <c:v>5.6370299999999998E-2</c:v>
                </c:pt>
                <c:pt idx="140781">
                  <c:v>5.7015999999999997E-2</c:v>
                </c:pt>
                <c:pt idx="140782">
                  <c:v>5.7599999999999998E-2</c:v>
                </c:pt>
                <c:pt idx="140783">
                  <c:v>5.8121600000000002E-2</c:v>
                </c:pt>
                <c:pt idx="140784">
                  <c:v>5.8580100000000003E-2</c:v>
                </c:pt>
                <c:pt idx="140785">
                  <c:v>5.8975E-2</c:v>
                </c:pt>
                <c:pt idx="140786">
                  <c:v>5.9305700000000003E-2</c:v>
                </c:pt>
                <c:pt idx="140787">
                  <c:v>5.9571899999999997E-2</c:v>
                </c:pt>
                <c:pt idx="140788">
                  <c:v>5.9773300000000001E-2</c:v>
                </c:pt>
                <c:pt idx="140789">
                  <c:v>5.9909499999999997E-2</c:v>
                </c:pt>
                <c:pt idx="140790">
                  <c:v>5.9980600000000002E-2</c:v>
                </c:pt>
                <c:pt idx="140791">
                  <c:v>5.9986400000000002E-2</c:v>
                </c:pt>
                <c:pt idx="140792">
                  <c:v>5.9927000000000001E-2</c:v>
                </c:pt>
                <c:pt idx="140793">
                  <c:v>5.9802500000000001E-2</c:v>
                </c:pt>
                <c:pt idx="140794">
                  <c:v>5.9612999999999999E-2</c:v>
                </c:pt>
                <c:pt idx="140795">
                  <c:v>5.9358899999999999E-2</c:v>
                </c:pt>
                <c:pt idx="140796">
                  <c:v>5.9040500000000003E-2</c:v>
                </c:pt>
                <c:pt idx="140797">
                  <c:v>5.8658399999999999E-2</c:v>
                </c:pt>
                <c:pt idx="140798">
                  <c:v>5.8212899999999998E-2</c:v>
                </c:pt>
                <c:pt idx="140799">
                  <c:v>5.7704900000000003E-2</c:v>
                </c:pt>
                <c:pt idx="140800">
                  <c:v>5.7134900000000002E-2</c:v>
                </c:pt>
                <c:pt idx="140801">
                  <c:v>5.6503699999999997E-2</c:v>
                </c:pt>
                <c:pt idx="140802">
                  <c:v>5.5812300000000002E-2</c:v>
                </c:pt>
                <c:pt idx="140803">
                  <c:v>5.5061499999999999E-2</c:v>
                </c:pt>
                <c:pt idx="140804">
                  <c:v>5.4252500000000002E-2</c:v>
                </c:pt>
                <c:pt idx="140805">
                  <c:v>5.3386200000000002E-2</c:v>
                </c:pt>
                <c:pt idx="140806">
                  <c:v>5.2463900000000001E-2</c:v>
                </c:pt>
                <c:pt idx="140807">
                  <c:v>5.1486799999999999E-2</c:v>
                </c:pt>
                <c:pt idx="140808">
                  <c:v>5.04562E-2</c:v>
                </c:pt>
                <c:pt idx="140809">
                  <c:v>4.9373500000000001E-2</c:v>
                </c:pt>
                <c:pt idx="140810">
                  <c:v>4.8240199999999997E-2</c:v>
                </c:pt>
                <c:pt idx="140811">
                  <c:v>4.7057799999999997E-2</c:v>
                </c:pt>
                <c:pt idx="140812">
                  <c:v>4.5827899999999998E-2</c:v>
                </c:pt>
                <c:pt idx="140813">
                  <c:v>4.4552099999999997E-2</c:v>
                </c:pt>
                <c:pt idx="140814">
                  <c:v>4.3232E-2</c:v>
                </c:pt>
                <c:pt idx="140815">
                  <c:v>4.18696E-2</c:v>
                </c:pt>
                <c:pt idx="140816">
                  <c:v>4.04664E-2</c:v>
                </c:pt>
                <c:pt idx="140817">
                  <c:v>3.9024499999999997E-2</c:v>
                </c:pt>
                <c:pt idx="140818">
                  <c:v>3.7545700000000001E-2</c:v>
                </c:pt>
                <c:pt idx="140819">
                  <c:v>3.6032000000000002E-2</c:v>
                </c:pt>
                <c:pt idx="140820">
                  <c:v>3.4485200000000001E-2</c:v>
                </c:pt>
                <c:pt idx="140821">
                  <c:v>3.2907600000000002E-2</c:v>
                </c:pt>
                <c:pt idx="140822">
                  <c:v>3.1301000000000002E-2</c:v>
                </c:pt>
                <c:pt idx="140823">
                  <c:v>2.9667700000000002E-2</c:v>
                </c:pt>
                <c:pt idx="140824">
                  <c:v>2.8009699999999998E-2</c:v>
                </c:pt>
                <c:pt idx="140825">
                  <c:v>2.6329100000000001E-2</c:v>
                </c:pt>
                <c:pt idx="140826">
                  <c:v>2.4628199999999999E-2</c:v>
                </c:pt>
                <c:pt idx="140827">
                  <c:v>2.2909100000000002E-2</c:v>
                </c:pt>
                <c:pt idx="140828">
                  <c:v>2.1173999999999998E-2</c:v>
                </c:pt>
                <c:pt idx="140829">
                  <c:v>1.9425100000000001E-2</c:v>
                </c:pt>
                <c:pt idx="140830">
                  <c:v>1.7664699999999998E-2</c:v>
                </c:pt>
                <c:pt idx="140831">
                  <c:v>1.5894999999999999E-2</c:v>
                </c:pt>
                <c:pt idx="140832">
                  <c:v>1.41181E-2</c:v>
                </c:pt>
                <c:pt idx="140833">
                  <c:v>1.23365E-2</c:v>
                </c:pt>
                <c:pt idx="140834">
                  <c:v>1.0552199999999999E-2</c:v>
                </c:pt>
                <c:pt idx="140835" formatCode="0.00E+00">
                  <c:v>8.7674399999999996E-3</c:v>
                </c:pt>
                <c:pt idx="140836" formatCode="0.00E+00">
                  <c:v>6.9845200000000001E-3</c:v>
                </c:pt>
                <c:pt idx="140837" formatCode="0.00E+00">
                  <c:v>5.2055900000000004E-3</c:v>
                </c:pt>
                <c:pt idx="140838" formatCode="0.00E+00">
                  <c:v>3.4328399999999999E-3</c:v>
                </c:pt>
                <c:pt idx="140839" formatCode="0.00E+00">
                  <c:v>1.66843E-3</c:v>
                </c:pt>
                <c:pt idx="140840" formatCode="0.00E+00">
                  <c:v>-8.5518699999999998E-5</c:v>
                </c:pt>
                <c:pt idx="140841" formatCode="0.00E+00">
                  <c:v>-1.8268799999999999E-3</c:v>
                </c:pt>
                <c:pt idx="140842" formatCode="0.00E+00">
                  <c:v>-3.5535800000000002E-3</c:v>
                </c:pt>
                <c:pt idx="140843" formatCode="0.00E+00">
                  <c:v>-5.2635599999999996E-3</c:v>
                </c:pt>
                <c:pt idx="140844" formatCode="0.00E+00">
                  <c:v>-6.9548199999999996E-3</c:v>
                </c:pt>
                <c:pt idx="140845" formatCode="0.00E+00">
                  <c:v>-8.6253700000000003E-3</c:v>
                </c:pt>
                <c:pt idx="140846">
                  <c:v>-1.0273300000000001E-2</c:v>
                </c:pt>
                <c:pt idx="140847">
                  <c:v>-1.18966E-2</c:v>
                </c:pt>
                <c:pt idx="140848">
                  <c:v>-1.34936E-2</c:v>
                </c:pt>
                <c:pt idx="140849">
                  <c:v>-1.50624E-2</c:v>
                </c:pt>
                <c:pt idx="140850">
                  <c:v>-1.6601299999999999E-2</c:v>
                </c:pt>
                <c:pt idx="140851">
                  <c:v>-1.81085E-2</c:v>
                </c:pt>
                <c:pt idx="140852">
                  <c:v>-1.9582499999999999E-2</c:v>
                </c:pt>
                <c:pt idx="140853">
                  <c:v>-2.1021499999999999E-2</c:v>
                </c:pt>
                <c:pt idx="140854">
                  <c:v>-2.2424300000000001E-2</c:v>
                </c:pt>
                <c:pt idx="140855">
                  <c:v>-2.3789100000000001E-2</c:v>
                </c:pt>
                <c:pt idx="140856">
                  <c:v>-2.51148E-2</c:v>
                </c:pt>
                <c:pt idx="140857">
                  <c:v>-2.6399800000000001E-2</c:v>
                </c:pt>
                <c:pt idx="140858">
                  <c:v>-2.7643000000000001E-2</c:v>
                </c:pt>
                <c:pt idx="140859">
                  <c:v>-2.88431E-2</c:v>
                </c:pt>
                <c:pt idx="140860">
                  <c:v>-2.9999100000000001E-2</c:v>
                </c:pt>
                <c:pt idx="140861">
                  <c:v>-3.11098E-2</c:v>
                </c:pt>
                <c:pt idx="140862">
                  <c:v>-3.2174300000000003E-2</c:v>
                </c:pt>
                <c:pt idx="140863">
                  <c:v>-3.3191699999999998E-2</c:v>
                </c:pt>
                <c:pt idx="140864">
                  <c:v>-3.41611E-2</c:v>
                </c:pt>
                <c:pt idx="140865">
                  <c:v>-3.50817E-2</c:v>
                </c:pt>
                <c:pt idx="140866">
                  <c:v>-3.5952900000000003E-2</c:v>
                </c:pt>
                <c:pt idx="140867">
                  <c:v>-3.6774000000000001E-2</c:v>
                </c:pt>
                <c:pt idx="140868">
                  <c:v>-3.7544500000000001E-2</c:v>
                </c:pt>
                <c:pt idx="140869">
                  <c:v>-3.8263999999999999E-2</c:v>
                </c:pt>
                <c:pt idx="140870">
                  <c:v>-3.8932000000000001E-2</c:v>
                </c:pt>
                <c:pt idx="140871">
                  <c:v>-3.9548300000000002E-2</c:v>
                </c:pt>
                <c:pt idx="140872">
                  <c:v>-4.0112500000000002E-2</c:v>
                </c:pt>
                <c:pt idx="140873">
                  <c:v>-4.06247E-2</c:v>
                </c:pt>
                <c:pt idx="140874">
                  <c:v>-4.1084599999999999E-2</c:v>
                </c:pt>
                <c:pt idx="140875">
                  <c:v>-4.14922E-2</c:v>
                </c:pt>
                <c:pt idx="140876">
                  <c:v>-4.1847799999999998E-2</c:v>
                </c:pt>
                <c:pt idx="140877">
                  <c:v>-4.2151300000000003E-2</c:v>
                </c:pt>
                <c:pt idx="140878">
                  <c:v>-4.2403000000000003E-2</c:v>
                </c:pt>
                <c:pt idx="140879">
                  <c:v>-4.2603200000000001E-2</c:v>
                </c:pt>
                <c:pt idx="140880">
                  <c:v>-4.2752199999999997E-2</c:v>
                </c:pt>
                <c:pt idx="140881">
                  <c:v>-4.2850600000000003E-2</c:v>
                </c:pt>
                <c:pt idx="140882">
                  <c:v>-4.2898699999999998E-2</c:v>
                </c:pt>
                <c:pt idx="140883">
                  <c:v>-4.2897200000000003E-2</c:v>
                </c:pt>
                <c:pt idx="140884">
                  <c:v>-4.2846700000000001E-2</c:v>
                </c:pt>
                <c:pt idx="140885">
                  <c:v>-4.2747899999999998E-2</c:v>
                </c:pt>
                <c:pt idx="140886">
                  <c:v>-4.26015E-2</c:v>
                </c:pt>
                <c:pt idx="140887">
                  <c:v>-4.2408500000000002E-2</c:v>
                </c:pt>
                <c:pt idx="140888">
                  <c:v>-4.2169600000000002E-2</c:v>
                </c:pt>
                <c:pt idx="140889">
                  <c:v>-4.1885800000000001E-2</c:v>
                </c:pt>
                <c:pt idx="140890">
                  <c:v>-4.1558199999999997E-2</c:v>
                </c:pt>
                <c:pt idx="140891">
                  <c:v>-4.1187700000000001E-2</c:v>
                </c:pt>
                <c:pt idx="140892">
                  <c:v>-4.0775499999999999E-2</c:v>
                </c:pt>
                <c:pt idx="140893">
                  <c:v>-4.0322700000000003E-2</c:v>
                </c:pt>
                <c:pt idx="140894">
                  <c:v>-3.9830499999999998E-2</c:v>
                </c:pt>
                <c:pt idx="140895">
                  <c:v>-3.93002E-2</c:v>
                </c:pt>
                <c:pt idx="140896">
                  <c:v>-3.8733099999999999E-2</c:v>
                </c:pt>
                <c:pt idx="140897">
                  <c:v>-3.8130400000000002E-2</c:v>
                </c:pt>
                <c:pt idx="140898">
                  <c:v>-3.7493499999999999E-2</c:v>
                </c:pt>
                <c:pt idx="140899">
                  <c:v>-3.6823799999999997E-2</c:v>
                </c:pt>
                <c:pt idx="140900">
                  <c:v>-3.6122799999999997E-2</c:v>
                </c:pt>
                <c:pt idx="140901">
                  <c:v>-3.5391899999999997E-2</c:v>
                </c:pt>
                <c:pt idx="140902">
                  <c:v>-3.4632599999999999E-2</c:v>
                </c:pt>
                <c:pt idx="140903">
                  <c:v>-3.3846399999999999E-2</c:v>
                </c:pt>
                <c:pt idx="140904">
                  <c:v>-3.3034800000000003E-2</c:v>
                </c:pt>
                <c:pt idx="140905">
                  <c:v>-3.2199400000000003E-2</c:v>
                </c:pt>
                <c:pt idx="140906">
                  <c:v>-3.13417E-2</c:v>
                </c:pt>
                <c:pt idx="140907">
                  <c:v>-3.0463299999999999E-2</c:v>
                </c:pt>
                <c:pt idx="140908">
                  <c:v>-2.95658E-2</c:v>
                </c:pt>
                <c:pt idx="140909">
                  <c:v>-2.8650700000000001E-2</c:v>
                </c:pt>
                <c:pt idx="140910">
                  <c:v>-2.77197E-2</c:v>
                </c:pt>
                <c:pt idx="140911">
                  <c:v>-2.67744E-2</c:v>
                </c:pt>
                <c:pt idx="140912">
                  <c:v>-2.58163E-2</c:v>
                </c:pt>
                <c:pt idx="140913">
                  <c:v>-2.4847000000000001E-2</c:v>
                </c:pt>
                <c:pt idx="140914">
                  <c:v>-2.3868199999999999E-2</c:v>
                </c:pt>
                <c:pt idx="140915">
                  <c:v>-2.28814E-2</c:v>
                </c:pt>
                <c:pt idx="140916">
                  <c:v>-2.1888100000000001E-2</c:v>
                </c:pt>
                <c:pt idx="140917">
                  <c:v>-2.0889899999999999E-2</c:v>
                </c:pt>
                <c:pt idx="140918">
                  <c:v>-1.9888400000000001E-2</c:v>
                </c:pt>
                <c:pt idx="140919">
                  <c:v>-1.8884999999999999E-2</c:v>
                </c:pt>
                <c:pt idx="140920">
                  <c:v>-1.7881299999999999E-2</c:v>
                </c:pt>
                <c:pt idx="140921">
                  <c:v>-1.68787E-2</c:v>
                </c:pt>
                <c:pt idx="140922">
                  <c:v>-1.58786E-2</c:v>
                </c:pt>
                <c:pt idx="140923">
                  <c:v>-1.48825E-2</c:v>
                </c:pt>
                <c:pt idx="140924">
                  <c:v>-1.38917E-2</c:v>
                </c:pt>
                <c:pt idx="140925">
                  <c:v>-1.29076E-2</c:v>
                </c:pt>
                <c:pt idx="140926">
                  <c:v>-1.1931499999999999E-2</c:v>
                </c:pt>
                <c:pt idx="140927">
                  <c:v>-1.0964700000000001E-2</c:v>
                </c:pt>
                <c:pt idx="140928">
                  <c:v>-1.0008400000000001E-2</c:v>
                </c:pt>
                <c:pt idx="140929" formatCode="0.00E+00">
                  <c:v>-9.0637800000000004E-3</c:v>
                </c:pt>
                <c:pt idx="140930" formatCode="0.00E+00">
                  <c:v>-8.1320400000000001E-3</c:v>
                </c:pt>
                <c:pt idx="140931" formatCode="0.00E+00">
                  <c:v>-7.2142700000000001E-3</c:v>
                </c:pt>
                <c:pt idx="140932" formatCode="0.00E+00">
                  <c:v>-6.31155E-3</c:v>
                </c:pt>
                <c:pt idx="140933" formatCode="0.00E+00">
                  <c:v>-5.42488E-3</c:v>
                </c:pt>
                <c:pt idx="140934" formatCode="0.00E+00">
                  <c:v>-4.5552400000000003E-3</c:v>
                </c:pt>
                <c:pt idx="140935" formatCode="0.00E+00">
                  <c:v>-3.7035499999999999E-3</c:v>
                </c:pt>
                <c:pt idx="140936" formatCode="0.00E+00">
                  <c:v>-2.87069E-3</c:v>
                </c:pt>
                <c:pt idx="140937" formatCode="0.00E+00">
                  <c:v>-2.05747E-3</c:v>
                </c:pt>
                <c:pt idx="140938" formatCode="0.00E+00">
                  <c:v>-1.2646599999999999E-3</c:v>
                </c:pt>
                <c:pt idx="140939" formatCode="0.00E+00">
                  <c:v>-4.9298600000000005E-4</c:v>
                </c:pt>
                <c:pt idx="140940" formatCode="0.00E+00">
                  <c:v>2.5690100000000003E-4</c:v>
                </c:pt>
                <c:pt idx="140941" formatCode="0.00E+00">
                  <c:v>9.8438900000000001E-4</c:v>
                </c:pt>
                <c:pt idx="140942" formatCode="0.00E+00">
                  <c:v>1.6889299999999999E-3</c:v>
                </c:pt>
                <c:pt idx="140943" formatCode="0.00E+00">
                  <c:v>2.3700100000000001E-3</c:v>
                </c:pt>
                <c:pt idx="140944" formatCode="0.00E+00">
                  <c:v>3.0271999999999999E-3</c:v>
                </c:pt>
                <c:pt idx="140945" formatCode="0.00E+00">
                  <c:v>3.6601099999999998E-3</c:v>
                </c:pt>
                <c:pt idx="140946" formatCode="0.00E+00">
                  <c:v>4.2684000000000003E-3</c:v>
                </c:pt>
                <c:pt idx="140947" formatCode="0.00E+00">
                  <c:v>4.8518099999999998E-3</c:v>
                </c:pt>
                <c:pt idx="140948" formatCode="0.00E+00">
                  <c:v>5.4101000000000002E-3</c:v>
                </c:pt>
                <c:pt idx="140949" formatCode="0.00E+00">
                  <c:v>5.9430999999999998E-3</c:v>
                </c:pt>
                <c:pt idx="140950" formatCode="0.00E+00">
                  <c:v>6.4507200000000001E-3</c:v>
                </c:pt>
                <c:pt idx="140951" formatCode="0.00E+00">
                  <c:v>6.9328799999999998E-3</c:v>
                </c:pt>
                <c:pt idx="140952" formatCode="0.00E+00">
                  <c:v>7.3895799999999998E-3</c:v>
                </c:pt>
                <c:pt idx="140953" formatCode="0.00E+00">
                  <c:v>7.8208800000000005E-3</c:v>
                </c:pt>
                <c:pt idx="140954" formatCode="0.00E+00">
                  <c:v>8.2268600000000008E-3</c:v>
                </c:pt>
                <c:pt idx="140955" formatCode="0.00E+00">
                  <c:v>8.6076899999999994E-3</c:v>
                </c:pt>
                <c:pt idx="140956" formatCode="0.00E+00">
                  <c:v>8.9635500000000007E-3</c:v>
                </c:pt>
                <c:pt idx="140957" formatCode="0.00E+00">
                  <c:v>9.2947099999999994E-3</c:v>
                </c:pt>
                <c:pt idx="140958" formatCode="0.00E+00">
                  <c:v>9.6014599999999992E-3</c:v>
                </c:pt>
                <c:pt idx="140959" formatCode="0.00E+00">
                  <c:v>9.8841299999999997E-3</c:v>
                </c:pt>
                <c:pt idx="140960">
                  <c:v>1.01431E-2</c:v>
                </c:pt>
                <c:pt idx="140961">
                  <c:v>1.03789E-2</c:v>
                </c:pt>
                <c:pt idx="140962">
                  <c:v>1.05919E-2</c:v>
                </c:pt>
                <c:pt idx="140963">
                  <c:v>1.07826E-2</c:v>
                </c:pt>
                <c:pt idx="140964">
                  <c:v>1.0951600000000001E-2</c:v>
                </c:pt>
                <c:pt idx="140965">
                  <c:v>1.10995E-2</c:v>
                </c:pt>
                <c:pt idx="140966">
                  <c:v>1.1227000000000001E-2</c:v>
                </c:pt>
                <c:pt idx="140967">
                  <c:v>1.13346E-2</c:v>
                </c:pt>
                <c:pt idx="140968">
                  <c:v>1.14232E-2</c:v>
                </c:pt>
                <c:pt idx="140969">
                  <c:v>1.1493700000000001E-2</c:v>
                </c:pt>
                <c:pt idx="140970">
                  <c:v>1.15467E-2</c:v>
                </c:pt>
                <c:pt idx="140971">
                  <c:v>1.1583E-2</c:v>
                </c:pt>
                <c:pt idx="140972">
                  <c:v>1.16034E-2</c:v>
                </c:pt>
                <c:pt idx="140973">
                  <c:v>1.16086E-2</c:v>
                </c:pt>
                <c:pt idx="140974">
                  <c:v>1.15993E-2</c:v>
                </c:pt>
                <c:pt idx="140975">
                  <c:v>1.1576400000000001E-2</c:v>
                </c:pt>
                <c:pt idx="140976">
                  <c:v>1.1540699999999999E-2</c:v>
                </c:pt>
                <c:pt idx="140977">
                  <c:v>1.1493E-2</c:v>
                </c:pt>
                <c:pt idx="140978">
                  <c:v>1.1434100000000001E-2</c:v>
                </c:pt>
                <c:pt idx="140979">
                  <c:v>1.1365E-2</c:v>
                </c:pt>
                <c:pt idx="140980">
                  <c:v>1.12865E-2</c:v>
                </c:pt>
                <c:pt idx="140981">
                  <c:v>1.1199499999999999E-2</c:v>
                </c:pt>
                <c:pt idx="140982">
                  <c:v>1.11048E-2</c:v>
                </c:pt>
                <c:pt idx="140983">
                  <c:v>1.1003300000000001E-2</c:v>
                </c:pt>
                <c:pt idx="140984">
                  <c:v>1.08959E-2</c:v>
                </c:pt>
                <c:pt idx="140985">
                  <c:v>1.07835E-2</c:v>
                </c:pt>
                <c:pt idx="140986">
                  <c:v>1.06669E-2</c:v>
                </c:pt>
                <c:pt idx="140987">
                  <c:v>1.05469E-2</c:v>
                </c:pt>
                <c:pt idx="140988">
                  <c:v>1.04245E-2</c:v>
                </c:pt>
                <c:pt idx="140989">
                  <c:v>1.03003E-2</c:v>
                </c:pt>
                <c:pt idx="140990">
                  <c:v>1.0175399999999999E-2</c:v>
                </c:pt>
                <c:pt idx="140991">
                  <c:v>1.00508E-2</c:v>
                </c:pt>
                <c:pt idx="140992" formatCode="0.00E+00">
                  <c:v>9.9272400000000004E-3</c:v>
                </c:pt>
                <c:pt idx="140993" formatCode="0.00E+00">
                  <c:v>9.8053299999999993E-3</c:v>
                </c:pt>
                <c:pt idx="140994" formatCode="0.00E+00">
                  <c:v>9.6857699999999998E-3</c:v>
                </c:pt>
                <c:pt idx="140995" formatCode="0.00E+00">
                  <c:v>9.5692699999999995E-3</c:v>
                </c:pt>
                <c:pt idx="140996" formatCode="0.00E+00">
                  <c:v>9.4565499999999993E-3</c:v>
                </c:pt>
                <c:pt idx="140997" formatCode="0.00E+00">
                  <c:v>9.3483799999999999E-3</c:v>
                </c:pt>
                <c:pt idx="140998" formatCode="0.00E+00">
                  <c:v>9.2455999999999997E-3</c:v>
                </c:pt>
                <c:pt idx="140999" formatCode="0.00E+00">
                  <c:v>9.1489099999999997E-3</c:v>
                </c:pt>
                <c:pt idx="141000" formatCode="0.00E+00">
                  <c:v>9.0587900000000006E-3</c:v>
                </c:pt>
                <c:pt idx="141001" formatCode="0.00E+00">
                  <c:v>8.9756000000000002E-3</c:v>
                </c:pt>
                <c:pt idx="141002" formatCode="0.00E+00">
                  <c:v>8.8997699999999996E-3</c:v>
                </c:pt>
                <c:pt idx="141003" formatCode="0.00E+00">
                  <c:v>8.8319100000000001E-3</c:v>
                </c:pt>
                <c:pt idx="141004" formatCode="0.00E+00">
                  <c:v>8.7724900000000008E-3</c:v>
                </c:pt>
                <c:pt idx="141005" formatCode="0.00E+00">
                  <c:v>8.7218699999999996E-3</c:v>
                </c:pt>
                <c:pt idx="141006" formatCode="0.00E+00">
                  <c:v>8.6803899999999996E-3</c:v>
                </c:pt>
                <c:pt idx="141007" formatCode="0.00E+00">
                  <c:v>8.6484100000000005E-3</c:v>
                </c:pt>
                <c:pt idx="141008" formatCode="0.00E+00">
                  <c:v>8.6262100000000005E-3</c:v>
                </c:pt>
                <c:pt idx="141009" formatCode="0.00E+00">
                  <c:v>8.6141299999999994E-3</c:v>
                </c:pt>
                <c:pt idx="141010" formatCode="0.00E+00">
                  <c:v>8.6123099999999998E-3</c:v>
                </c:pt>
                <c:pt idx="141011" formatCode="0.00E+00">
                  <c:v>8.6207200000000001E-3</c:v>
                </c:pt>
                <c:pt idx="141012" formatCode="0.00E+00">
                  <c:v>8.6396300000000006E-3</c:v>
                </c:pt>
                <c:pt idx="141013" formatCode="0.00E+00">
                  <c:v>8.6694700000000003E-3</c:v>
                </c:pt>
                <c:pt idx="141014" formatCode="0.00E+00">
                  <c:v>8.7102099999999995E-3</c:v>
                </c:pt>
                <c:pt idx="141015" formatCode="0.00E+00">
                  <c:v>8.7610299999999995E-3</c:v>
                </c:pt>
                <c:pt idx="141016" formatCode="0.00E+00">
                  <c:v>8.8209199999999995E-3</c:v>
                </c:pt>
                <c:pt idx="141017" formatCode="0.00E+00">
                  <c:v>8.8899300000000007E-3</c:v>
                </c:pt>
                <c:pt idx="141018" formatCode="0.00E+00">
                  <c:v>8.9691700000000003E-3</c:v>
                </c:pt>
                <c:pt idx="141019" formatCode="0.00E+00">
                  <c:v>9.0594899999999999E-3</c:v>
                </c:pt>
                <c:pt idx="141020" formatCode="0.00E+00">
                  <c:v>9.1608699999999998E-3</c:v>
                </c:pt>
                <c:pt idx="141021" formatCode="0.00E+00">
                  <c:v>9.2728800000000007E-3</c:v>
                </c:pt>
                <c:pt idx="141022" formatCode="0.00E+00">
                  <c:v>9.3951799999999995E-3</c:v>
                </c:pt>
                <c:pt idx="141023" formatCode="0.00E+00">
                  <c:v>9.5275099999999995E-3</c:v>
                </c:pt>
                <c:pt idx="141024" formatCode="0.00E+00">
                  <c:v>9.6694799999999994E-3</c:v>
                </c:pt>
                <c:pt idx="141025" formatCode="0.00E+00">
                  <c:v>9.8205199999999992E-3</c:v>
                </c:pt>
                <c:pt idx="141026" formatCode="0.00E+00">
                  <c:v>9.9801200000000003E-3</c:v>
                </c:pt>
                <c:pt idx="141027">
                  <c:v>1.01478E-2</c:v>
                </c:pt>
                <c:pt idx="141028">
                  <c:v>1.03228E-2</c:v>
                </c:pt>
                <c:pt idx="141029">
                  <c:v>1.05042E-2</c:v>
                </c:pt>
                <c:pt idx="141030">
                  <c:v>1.06912E-2</c:v>
                </c:pt>
                <c:pt idx="141031">
                  <c:v>1.08828E-2</c:v>
                </c:pt>
                <c:pt idx="141032">
                  <c:v>1.10784E-2</c:v>
                </c:pt>
                <c:pt idx="141033">
                  <c:v>1.1277000000000001E-2</c:v>
                </c:pt>
                <c:pt idx="141034">
                  <c:v>1.14778E-2</c:v>
                </c:pt>
                <c:pt idx="141035">
                  <c:v>1.1680100000000001E-2</c:v>
                </c:pt>
                <c:pt idx="141036">
                  <c:v>1.18832E-2</c:v>
                </c:pt>
                <c:pt idx="141037">
                  <c:v>1.20871E-2</c:v>
                </c:pt>
                <c:pt idx="141038">
                  <c:v>1.2291399999999999E-2</c:v>
                </c:pt>
                <c:pt idx="141039">
                  <c:v>1.2495300000000001E-2</c:v>
                </c:pt>
                <c:pt idx="141040">
                  <c:v>1.26972E-2</c:v>
                </c:pt>
                <c:pt idx="141041">
                  <c:v>1.2895200000000001E-2</c:v>
                </c:pt>
                <c:pt idx="141042">
                  <c:v>1.30881E-2</c:v>
                </c:pt>
                <c:pt idx="141043">
                  <c:v>1.3274899999999999E-2</c:v>
                </c:pt>
                <c:pt idx="141044">
                  <c:v>1.3454799999999999E-2</c:v>
                </c:pt>
                <c:pt idx="141045">
                  <c:v>1.36276E-2</c:v>
                </c:pt>
                <c:pt idx="141046">
                  <c:v>1.37932E-2</c:v>
                </c:pt>
                <c:pt idx="141047">
                  <c:v>1.39519E-2</c:v>
                </c:pt>
                <c:pt idx="141048">
                  <c:v>1.4102999999999999E-2</c:v>
                </c:pt>
                <c:pt idx="141049">
                  <c:v>1.4245000000000001E-2</c:v>
                </c:pt>
                <c:pt idx="141050">
                  <c:v>1.43757E-2</c:v>
                </c:pt>
                <c:pt idx="141051">
                  <c:v>1.44945E-2</c:v>
                </c:pt>
                <c:pt idx="141052">
                  <c:v>1.46012E-2</c:v>
                </c:pt>
                <c:pt idx="141053">
                  <c:v>1.4695E-2</c:v>
                </c:pt>
                <c:pt idx="141054">
                  <c:v>1.4774499999999999E-2</c:v>
                </c:pt>
                <c:pt idx="141055">
                  <c:v>1.48381E-2</c:v>
                </c:pt>
                <c:pt idx="141056">
                  <c:v>1.4885000000000001E-2</c:v>
                </c:pt>
                <c:pt idx="141057">
                  <c:v>1.4914800000000001E-2</c:v>
                </c:pt>
                <c:pt idx="141058">
                  <c:v>1.49271E-2</c:v>
                </c:pt>
                <c:pt idx="141059">
                  <c:v>1.4921200000000001E-2</c:v>
                </c:pt>
                <c:pt idx="141060">
                  <c:v>1.4896700000000001E-2</c:v>
                </c:pt>
                <c:pt idx="141061">
                  <c:v>1.48532E-2</c:v>
                </c:pt>
                <c:pt idx="141062">
                  <c:v>1.47905E-2</c:v>
                </c:pt>
                <c:pt idx="141063">
                  <c:v>1.4708000000000001E-2</c:v>
                </c:pt>
                <c:pt idx="141064">
                  <c:v>1.46047E-2</c:v>
                </c:pt>
                <c:pt idx="141065">
                  <c:v>1.4479199999999999E-2</c:v>
                </c:pt>
                <c:pt idx="141066">
                  <c:v>1.43307E-2</c:v>
                </c:pt>
                <c:pt idx="141067">
                  <c:v>1.4159E-2</c:v>
                </c:pt>
                <c:pt idx="141068">
                  <c:v>1.3964300000000001E-2</c:v>
                </c:pt>
                <c:pt idx="141069">
                  <c:v>1.3746299999999999E-2</c:v>
                </c:pt>
                <c:pt idx="141070">
                  <c:v>1.3504499999999999E-2</c:v>
                </c:pt>
                <c:pt idx="141071">
                  <c:v>1.3238E-2</c:v>
                </c:pt>
                <c:pt idx="141072">
                  <c:v>1.29462E-2</c:v>
                </c:pt>
                <c:pt idx="141073">
                  <c:v>1.26292E-2</c:v>
                </c:pt>
                <c:pt idx="141074">
                  <c:v>1.2286699999999999E-2</c:v>
                </c:pt>
                <c:pt idx="141075">
                  <c:v>1.19179E-2</c:v>
                </c:pt>
                <c:pt idx="141076">
                  <c:v>1.15219E-2</c:v>
                </c:pt>
                <c:pt idx="141077">
                  <c:v>1.10981E-2</c:v>
                </c:pt>
                <c:pt idx="141078">
                  <c:v>1.0645399999999999E-2</c:v>
                </c:pt>
                <c:pt idx="141079">
                  <c:v>1.01634E-2</c:v>
                </c:pt>
                <c:pt idx="141080" formatCode="0.00E+00">
                  <c:v>9.6525799999999991E-3</c:v>
                </c:pt>
                <c:pt idx="141081" formatCode="0.00E+00">
                  <c:v>9.1141099999999999E-3</c:v>
                </c:pt>
                <c:pt idx="141082" formatCode="0.00E+00">
                  <c:v>8.5485800000000001E-3</c:v>
                </c:pt>
                <c:pt idx="141083" formatCode="0.00E+00">
                  <c:v>7.9557199999999995E-3</c:v>
                </c:pt>
                <c:pt idx="141084" formatCode="0.00E+00">
                  <c:v>7.3354900000000001E-3</c:v>
                </c:pt>
                <c:pt idx="141085" formatCode="0.00E+00">
                  <c:v>6.6888399999999997E-3</c:v>
                </c:pt>
                <c:pt idx="141086" formatCode="0.00E+00">
                  <c:v>6.0169799999999999E-3</c:v>
                </c:pt>
                <c:pt idx="141087" formatCode="0.00E+00">
                  <c:v>5.3206099999999999E-3</c:v>
                </c:pt>
                <c:pt idx="141088" formatCode="0.00E+00">
                  <c:v>4.5998799999999998E-3</c:v>
                </c:pt>
                <c:pt idx="141089" formatCode="0.00E+00">
                  <c:v>3.85484E-3</c:v>
                </c:pt>
                <c:pt idx="141090" formatCode="0.00E+00">
                  <c:v>3.0857900000000001E-3</c:v>
                </c:pt>
                <c:pt idx="141091" formatCode="0.00E+00">
                  <c:v>2.2933900000000002E-3</c:v>
                </c:pt>
                <c:pt idx="141092" formatCode="0.00E+00">
                  <c:v>1.4782700000000001E-3</c:v>
                </c:pt>
                <c:pt idx="141093" formatCode="0.00E+00">
                  <c:v>6.40947E-4</c:v>
                </c:pt>
                <c:pt idx="141094" formatCode="0.00E+00">
                  <c:v>-2.17684E-4</c:v>
                </c:pt>
                <c:pt idx="141095" formatCode="0.00E+00">
                  <c:v>-1.0962000000000001E-3</c:v>
                </c:pt>
                <c:pt idx="141096" formatCode="0.00E+00">
                  <c:v>-1.9933799999999999E-3</c:v>
                </c:pt>
                <c:pt idx="141097" formatCode="0.00E+00">
                  <c:v>-2.9085999999999999E-3</c:v>
                </c:pt>
                <c:pt idx="141098" formatCode="0.00E+00">
                  <c:v>-3.84111E-3</c:v>
                </c:pt>
                <c:pt idx="141099" formatCode="0.00E+00">
                  <c:v>-4.78926E-3</c:v>
                </c:pt>
                <c:pt idx="141100" formatCode="0.00E+00">
                  <c:v>-5.7510399999999998E-3</c:v>
                </c:pt>
                <c:pt idx="141101" formatCode="0.00E+00">
                  <c:v>-6.7252400000000004E-3</c:v>
                </c:pt>
                <c:pt idx="141102" formatCode="0.00E+00">
                  <c:v>-7.7118899999999999E-3</c:v>
                </c:pt>
                <c:pt idx="141103" formatCode="0.00E+00">
                  <c:v>-8.7113499999999996E-3</c:v>
                </c:pt>
                <c:pt idx="141104" formatCode="0.00E+00">
                  <c:v>-9.7229199999999995E-3</c:v>
                </c:pt>
                <c:pt idx="141105">
                  <c:v>-1.07446E-2</c:v>
                </c:pt>
                <c:pt idx="141106">
                  <c:v>-1.1774400000000001E-2</c:v>
                </c:pt>
                <c:pt idx="141107">
                  <c:v>-1.2811299999999999E-2</c:v>
                </c:pt>
                <c:pt idx="141108">
                  <c:v>-1.38549E-2</c:v>
                </c:pt>
                <c:pt idx="141109">
                  <c:v>-1.49038E-2</c:v>
                </c:pt>
                <c:pt idx="141110">
                  <c:v>-1.5955899999999999E-2</c:v>
                </c:pt>
                <c:pt idx="141111">
                  <c:v>-1.7009E-2</c:v>
                </c:pt>
                <c:pt idx="141112">
                  <c:v>-1.8061799999999999E-2</c:v>
                </c:pt>
                <c:pt idx="141113">
                  <c:v>-1.9112400000000002E-2</c:v>
                </c:pt>
                <c:pt idx="141114">
                  <c:v>-2.0158499999999999E-2</c:v>
                </c:pt>
                <c:pt idx="141115">
                  <c:v>-2.11988E-2</c:v>
                </c:pt>
                <c:pt idx="141116">
                  <c:v>-2.2233599999999999E-2</c:v>
                </c:pt>
                <c:pt idx="141117">
                  <c:v>-2.32629E-2</c:v>
                </c:pt>
                <c:pt idx="141118">
                  <c:v>-2.4284799999999999E-2</c:v>
                </c:pt>
                <c:pt idx="141119">
                  <c:v>-2.5296099999999998E-2</c:v>
                </c:pt>
                <c:pt idx="141120">
                  <c:v>-2.6294700000000001E-2</c:v>
                </c:pt>
                <c:pt idx="141121">
                  <c:v>-2.7279100000000001E-2</c:v>
                </c:pt>
                <c:pt idx="141122">
                  <c:v>-2.8248700000000002E-2</c:v>
                </c:pt>
                <c:pt idx="141123">
                  <c:v>-2.92023E-2</c:v>
                </c:pt>
                <c:pt idx="141124">
                  <c:v>-3.0138700000000001E-2</c:v>
                </c:pt>
                <c:pt idx="141125">
                  <c:v>-3.1055599999999999E-2</c:v>
                </c:pt>
                <c:pt idx="141126">
                  <c:v>-3.1951E-2</c:v>
                </c:pt>
                <c:pt idx="141127">
                  <c:v>-3.2824199999999998E-2</c:v>
                </c:pt>
                <c:pt idx="141128">
                  <c:v>-3.3674999999999997E-2</c:v>
                </c:pt>
                <c:pt idx="141129">
                  <c:v>-3.4502499999999998E-2</c:v>
                </c:pt>
                <c:pt idx="141130">
                  <c:v>-3.5304599999999998E-2</c:v>
                </c:pt>
                <c:pt idx="141131">
                  <c:v>-3.6079600000000003E-2</c:v>
                </c:pt>
                <c:pt idx="141132">
                  <c:v>-3.6826499999999998E-2</c:v>
                </c:pt>
                <c:pt idx="141133">
                  <c:v>-3.7544099999999997E-2</c:v>
                </c:pt>
                <c:pt idx="141134">
                  <c:v>-3.8230600000000003E-2</c:v>
                </c:pt>
                <c:pt idx="141135">
                  <c:v>-3.8884299999999997E-2</c:v>
                </c:pt>
                <c:pt idx="141136">
                  <c:v>-3.9504200000000003E-2</c:v>
                </c:pt>
                <c:pt idx="141137">
                  <c:v>-4.0090300000000002E-2</c:v>
                </c:pt>
                <c:pt idx="141138">
                  <c:v>-4.0642299999999999E-2</c:v>
                </c:pt>
                <c:pt idx="141139">
                  <c:v>-4.1158599999999997E-2</c:v>
                </c:pt>
                <c:pt idx="141140">
                  <c:v>-4.1637800000000003E-2</c:v>
                </c:pt>
                <c:pt idx="141141">
                  <c:v>-4.20788E-2</c:v>
                </c:pt>
                <c:pt idx="141142">
                  <c:v>-4.2480900000000002E-2</c:v>
                </c:pt>
                <c:pt idx="141143">
                  <c:v>-4.2842900000000003E-2</c:v>
                </c:pt>
                <c:pt idx="141144">
                  <c:v>-4.3163699999999999E-2</c:v>
                </c:pt>
                <c:pt idx="141145">
                  <c:v>-4.3443200000000001E-2</c:v>
                </c:pt>
                <c:pt idx="141146">
                  <c:v>-4.3682499999999999E-2</c:v>
                </c:pt>
                <c:pt idx="141147">
                  <c:v>-4.3882200000000003E-2</c:v>
                </c:pt>
                <c:pt idx="141148">
                  <c:v>-4.4041299999999999E-2</c:v>
                </c:pt>
                <c:pt idx="141149">
                  <c:v>-4.4157700000000001E-2</c:v>
                </c:pt>
                <c:pt idx="141150">
                  <c:v>-4.4230499999999999E-2</c:v>
                </c:pt>
                <c:pt idx="141151">
                  <c:v>-4.4259100000000003E-2</c:v>
                </c:pt>
                <c:pt idx="141152">
                  <c:v>-4.4244400000000003E-2</c:v>
                </c:pt>
                <c:pt idx="141153">
                  <c:v>-4.41871E-2</c:v>
                </c:pt>
                <c:pt idx="141154">
                  <c:v>-4.4086100000000003E-2</c:v>
                </c:pt>
                <c:pt idx="141155">
                  <c:v>-4.3938999999999999E-2</c:v>
                </c:pt>
                <c:pt idx="141156">
                  <c:v>-4.3744999999999999E-2</c:v>
                </c:pt>
                <c:pt idx="141157">
                  <c:v>-4.3505000000000002E-2</c:v>
                </c:pt>
                <c:pt idx="141158">
                  <c:v>-4.3220599999999998E-2</c:v>
                </c:pt>
                <c:pt idx="141159">
                  <c:v>-4.28925E-2</c:v>
                </c:pt>
                <c:pt idx="141160">
                  <c:v>-4.2520799999999997E-2</c:v>
                </c:pt>
                <c:pt idx="141161">
                  <c:v>-4.2105499999999997E-2</c:v>
                </c:pt>
                <c:pt idx="141162">
                  <c:v>-4.1646500000000003E-2</c:v>
                </c:pt>
                <c:pt idx="141163">
                  <c:v>-4.11423E-2</c:v>
                </c:pt>
                <c:pt idx="141164">
                  <c:v>-4.05926E-2</c:v>
                </c:pt>
                <c:pt idx="141165">
                  <c:v>-3.9999300000000002E-2</c:v>
                </c:pt>
                <c:pt idx="141166">
                  <c:v>-3.9365499999999998E-2</c:v>
                </c:pt>
                <c:pt idx="141167">
                  <c:v>-3.8692600000000001E-2</c:v>
                </c:pt>
                <c:pt idx="141168">
                  <c:v>-3.7980899999999998E-2</c:v>
                </c:pt>
                <c:pt idx="141169">
                  <c:v>-3.7231100000000003E-2</c:v>
                </c:pt>
                <c:pt idx="141170">
                  <c:v>-3.6444900000000002E-2</c:v>
                </c:pt>
                <c:pt idx="141171">
                  <c:v>-3.5623200000000001E-2</c:v>
                </c:pt>
                <c:pt idx="141172">
                  <c:v>-3.4765600000000001E-2</c:v>
                </c:pt>
                <c:pt idx="141173">
                  <c:v>-3.3872100000000002E-2</c:v>
                </c:pt>
                <c:pt idx="141174">
                  <c:v>-3.2943500000000001E-2</c:v>
                </c:pt>
                <c:pt idx="141175">
                  <c:v>-3.1981799999999998E-2</c:v>
                </c:pt>
                <c:pt idx="141176">
                  <c:v>-3.0988999999999999E-2</c:v>
                </c:pt>
                <c:pt idx="141177">
                  <c:v>-2.9967500000000001E-2</c:v>
                </c:pt>
                <c:pt idx="141178">
                  <c:v>-2.8920100000000001E-2</c:v>
                </c:pt>
                <c:pt idx="141179">
                  <c:v>-2.78494E-2</c:v>
                </c:pt>
                <c:pt idx="141180">
                  <c:v>-2.6757400000000001E-2</c:v>
                </c:pt>
                <c:pt idx="141181">
                  <c:v>-2.5645299999999999E-2</c:v>
                </c:pt>
                <c:pt idx="141182">
                  <c:v>-2.4513199999999999E-2</c:v>
                </c:pt>
                <c:pt idx="141183">
                  <c:v>-2.3361099999999999E-2</c:v>
                </c:pt>
                <c:pt idx="141184">
                  <c:v>-2.2190000000000001E-2</c:v>
                </c:pt>
                <c:pt idx="141185">
                  <c:v>-2.1001499999999999E-2</c:v>
                </c:pt>
                <c:pt idx="141186">
                  <c:v>-1.97968E-2</c:v>
                </c:pt>
                <c:pt idx="141187">
                  <c:v>-1.8576499999999999E-2</c:v>
                </c:pt>
                <c:pt idx="141188">
                  <c:v>-1.73419E-2</c:v>
                </c:pt>
                <c:pt idx="141189">
                  <c:v>-1.6095700000000001E-2</c:v>
                </c:pt>
                <c:pt idx="141190">
                  <c:v>-1.48418E-2</c:v>
                </c:pt>
                <c:pt idx="141191">
                  <c:v>-1.35835E-2</c:v>
                </c:pt>
                <c:pt idx="141192">
                  <c:v>-1.2323499999999999E-2</c:v>
                </c:pt>
                <c:pt idx="141193">
                  <c:v>-1.1064299999999999E-2</c:v>
                </c:pt>
                <c:pt idx="141194" formatCode="0.00E+00">
                  <c:v>-9.8082099999999995E-3</c:v>
                </c:pt>
                <c:pt idx="141195" formatCode="0.00E+00">
                  <c:v>-8.5571199999999997E-3</c:v>
                </c:pt>
                <c:pt idx="141196" formatCode="0.00E+00">
                  <c:v>-7.3126099999999998E-3</c:v>
                </c:pt>
                <c:pt idx="141197" formatCode="0.00E+00">
                  <c:v>-6.0764499999999997E-3</c:v>
                </c:pt>
                <c:pt idx="141198" formatCode="0.00E+00">
                  <c:v>-4.8507699999999999E-3</c:v>
                </c:pt>
                <c:pt idx="141199" formatCode="0.00E+00">
                  <c:v>-3.63795E-3</c:v>
                </c:pt>
                <c:pt idx="141200" formatCode="0.00E+00">
                  <c:v>-2.4404299999999999E-3</c:v>
                </c:pt>
                <c:pt idx="141201" formatCode="0.00E+00">
                  <c:v>-1.2598100000000001E-3</c:v>
                </c:pt>
                <c:pt idx="141202" formatCode="0.00E+00">
                  <c:v>-9.6492799999999999E-5</c:v>
                </c:pt>
                <c:pt idx="141203" formatCode="0.00E+00">
                  <c:v>1.0482899999999999E-3</c:v>
                </c:pt>
                <c:pt idx="141204" formatCode="0.00E+00">
                  <c:v>2.17139E-3</c:v>
                </c:pt>
                <c:pt idx="141205" formatCode="0.00E+00">
                  <c:v>3.2696800000000001E-3</c:v>
                </c:pt>
                <c:pt idx="141206" formatCode="0.00E+00">
                  <c:v>4.3421099999999997E-3</c:v>
                </c:pt>
                <c:pt idx="141207" formatCode="0.00E+00">
                  <c:v>5.3888199999999999E-3</c:v>
                </c:pt>
                <c:pt idx="141208" formatCode="0.00E+00">
                  <c:v>6.4089500000000001E-3</c:v>
                </c:pt>
                <c:pt idx="141209" formatCode="0.00E+00">
                  <c:v>7.4002599999999997E-3</c:v>
                </c:pt>
                <c:pt idx="141210" formatCode="0.00E+00">
                  <c:v>8.3604600000000001E-3</c:v>
                </c:pt>
                <c:pt idx="141211" formatCode="0.00E+00">
                  <c:v>9.2884000000000005E-3</c:v>
                </c:pt>
                <c:pt idx="141212">
                  <c:v>1.0183899999999999E-2</c:v>
                </c:pt>
                <c:pt idx="141213">
                  <c:v>1.1046800000000001E-2</c:v>
                </c:pt>
                <c:pt idx="141214">
                  <c:v>1.1876299999999999E-2</c:v>
                </c:pt>
                <c:pt idx="141215">
                  <c:v>1.26716E-2</c:v>
                </c:pt>
                <c:pt idx="141216">
                  <c:v>1.34334E-2</c:v>
                </c:pt>
                <c:pt idx="141217">
                  <c:v>1.41624E-2</c:v>
                </c:pt>
                <c:pt idx="141218">
                  <c:v>1.4857E-2</c:v>
                </c:pt>
                <c:pt idx="141219">
                  <c:v>1.5514399999999999E-2</c:v>
                </c:pt>
                <c:pt idx="141220">
                  <c:v>1.6131300000000001E-2</c:v>
                </c:pt>
                <c:pt idx="141221">
                  <c:v>1.6705299999999999E-2</c:v>
                </c:pt>
                <c:pt idx="141222">
                  <c:v>1.7234599999999999E-2</c:v>
                </c:pt>
                <c:pt idx="141223">
                  <c:v>1.77187E-2</c:v>
                </c:pt>
                <c:pt idx="141224">
                  <c:v>1.8156599999999998E-2</c:v>
                </c:pt>
                <c:pt idx="141225">
                  <c:v>1.85471E-2</c:v>
                </c:pt>
                <c:pt idx="141226">
                  <c:v>1.88889E-2</c:v>
                </c:pt>
                <c:pt idx="141227">
                  <c:v>1.9181199999999999E-2</c:v>
                </c:pt>
                <c:pt idx="141228">
                  <c:v>1.9424E-2</c:v>
                </c:pt>
                <c:pt idx="141229">
                  <c:v>1.9618400000000001E-2</c:v>
                </c:pt>
                <c:pt idx="141230">
                  <c:v>1.97652E-2</c:v>
                </c:pt>
                <c:pt idx="141231">
                  <c:v>1.9863700000000001E-2</c:v>
                </c:pt>
                <c:pt idx="141232">
                  <c:v>1.9912300000000001E-2</c:v>
                </c:pt>
                <c:pt idx="141233">
                  <c:v>1.9909900000000001E-2</c:v>
                </c:pt>
                <c:pt idx="141234">
                  <c:v>1.9857300000000001E-2</c:v>
                </c:pt>
                <c:pt idx="141235">
                  <c:v>1.9756699999999999E-2</c:v>
                </c:pt>
                <c:pt idx="141236">
                  <c:v>1.9610099999999998E-2</c:v>
                </c:pt>
                <c:pt idx="141237">
                  <c:v>1.9418700000000001E-2</c:v>
                </c:pt>
                <c:pt idx="141238">
                  <c:v>1.91828E-2</c:v>
                </c:pt>
                <c:pt idx="141239">
                  <c:v>1.8903E-2</c:v>
                </c:pt>
                <c:pt idx="141240">
                  <c:v>1.8580300000000001E-2</c:v>
                </c:pt>
                <c:pt idx="141241">
                  <c:v>1.82147E-2</c:v>
                </c:pt>
                <c:pt idx="141242">
                  <c:v>1.7805499999999998E-2</c:v>
                </c:pt>
                <c:pt idx="141243">
                  <c:v>1.7352300000000001E-2</c:v>
                </c:pt>
                <c:pt idx="141244">
                  <c:v>1.6855200000000001E-2</c:v>
                </c:pt>
                <c:pt idx="141245">
                  <c:v>1.6315099999999999E-2</c:v>
                </c:pt>
                <c:pt idx="141246">
                  <c:v>1.5733299999999999E-2</c:v>
                </c:pt>
                <c:pt idx="141247">
                  <c:v>1.5111299999999999E-2</c:v>
                </c:pt>
                <c:pt idx="141248">
                  <c:v>1.4450299999999999E-2</c:v>
                </c:pt>
                <c:pt idx="141249">
                  <c:v>1.3750399999999999E-2</c:v>
                </c:pt>
                <c:pt idx="141250">
                  <c:v>1.30131E-2</c:v>
                </c:pt>
                <c:pt idx="141251">
                  <c:v>1.22407E-2</c:v>
                </c:pt>
                <c:pt idx="141252">
                  <c:v>1.14343E-2</c:v>
                </c:pt>
                <c:pt idx="141253">
                  <c:v>1.0592900000000001E-2</c:v>
                </c:pt>
                <c:pt idx="141254" formatCode="0.00E+00">
                  <c:v>9.7155699999999998E-3</c:v>
                </c:pt>
                <c:pt idx="141255" formatCode="0.00E+00">
                  <c:v>8.8032900000000001E-3</c:v>
                </c:pt>
                <c:pt idx="141256" formatCode="0.00E+00">
                  <c:v>7.8561199999999994E-3</c:v>
                </c:pt>
                <c:pt idx="141257" formatCode="0.00E+00">
                  <c:v>6.8737900000000003E-3</c:v>
                </c:pt>
                <c:pt idx="141258" formatCode="0.00E+00">
                  <c:v>5.8579499999999998E-3</c:v>
                </c:pt>
                <c:pt idx="141259" formatCode="0.00E+00">
                  <c:v>4.8116599999999997E-3</c:v>
                </c:pt>
                <c:pt idx="141260" formatCode="0.00E+00">
                  <c:v>3.7377899999999999E-3</c:v>
                </c:pt>
                <c:pt idx="141261" formatCode="0.00E+00">
                  <c:v>2.6385900000000001E-3</c:v>
                </c:pt>
                <c:pt idx="141262" formatCode="0.00E+00">
                  <c:v>1.51665E-3</c:v>
                </c:pt>
                <c:pt idx="141263" formatCode="0.00E+00">
                  <c:v>3.7508499999999999E-4</c:v>
                </c:pt>
                <c:pt idx="141264" formatCode="0.00E+00">
                  <c:v>-7.8479099999999996E-4</c:v>
                </c:pt>
                <c:pt idx="141265" formatCode="0.00E+00">
                  <c:v>-1.96357E-3</c:v>
                </c:pt>
                <c:pt idx="141266" formatCode="0.00E+00">
                  <c:v>-3.16117E-3</c:v>
                </c:pt>
                <c:pt idx="141267" formatCode="0.00E+00">
                  <c:v>-4.3760300000000004E-3</c:v>
                </c:pt>
                <c:pt idx="141268" formatCode="0.00E+00">
                  <c:v>-5.6059700000000001E-3</c:v>
                </c:pt>
                <c:pt idx="141269" formatCode="0.00E+00">
                  <c:v>-6.8485899999999999E-3</c:v>
                </c:pt>
                <c:pt idx="141270" formatCode="0.00E+00">
                  <c:v>-8.1009600000000008E-3</c:v>
                </c:pt>
                <c:pt idx="141271" formatCode="0.00E+00">
                  <c:v>-9.3605100000000007E-3</c:v>
                </c:pt>
                <c:pt idx="141272">
                  <c:v>-1.0626099999999999E-2</c:v>
                </c:pt>
                <c:pt idx="141273">
                  <c:v>-1.18966E-2</c:v>
                </c:pt>
                <c:pt idx="141274">
                  <c:v>-1.3170899999999999E-2</c:v>
                </c:pt>
                <c:pt idx="141275">
                  <c:v>-1.4447700000000001E-2</c:v>
                </c:pt>
                <c:pt idx="141276">
                  <c:v>-1.5725699999999999E-2</c:v>
                </c:pt>
                <c:pt idx="141277">
                  <c:v>-1.7003899999999999E-2</c:v>
                </c:pt>
                <c:pt idx="141278">
                  <c:v>-1.82814E-2</c:v>
                </c:pt>
                <c:pt idx="141279">
                  <c:v>-1.9556500000000001E-2</c:v>
                </c:pt>
                <c:pt idx="141280">
                  <c:v>-2.0826799999999999E-2</c:v>
                </c:pt>
                <c:pt idx="141281">
                  <c:v>-2.2090100000000001E-2</c:v>
                </c:pt>
                <c:pt idx="141282">
                  <c:v>-2.3344799999999999E-2</c:v>
                </c:pt>
                <c:pt idx="141283">
                  <c:v>-2.4590000000000001E-2</c:v>
                </c:pt>
                <c:pt idx="141284">
                  <c:v>-2.5824400000000001E-2</c:v>
                </c:pt>
                <c:pt idx="141285">
                  <c:v>-2.70456E-2</c:v>
                </c:pt>
                <c:pt idx="141286">
                  <c:v>-2.8250500000000001E-2</c:v>
                </c:pt>
                <c:pt idx="141287">
                  <c:v>-2.9437399999999999E-2</c:v>
                </c:pt>
                <c:pt idx="141288">
                  <c:v>-3.0606499999999998E-2</c:v>
                </c:pt>
                <c:pt idx="141289">
                  <c:v>-3.1757100000000003E-2</c:v>
                </c:pt>
                <c:pt idx="141290">
                  <c:v>-3.2885999999999999E-2</c:v>
                </c:pt>
                <c:pt idx="141291">
                  <c:v>-3.3991E-2</c:v>
                </c:pt>
                <c:pt idx="141292">
                  <c:v>-3.5072100000000002E-2</c:v>
                </c:pt>
                <c:pt idx="141293">
                  <c:v>-3.6129099999999997E-2</c:v>
                </c:pt>
                <c:pt idx="141294">
                  <c:v>-3.7160600000000002E-2</c:v>
                </c:pt>
                <c:pt idx="141295">
                  <c:v>-3.81646E-2</c:v>
                </c:pt>
                <c:pt idx="141296">
                  <c:v>-3.9139399999999998E-2</c:v>
                </c:pt>
                <c:pt idx="141297">
                  <c:v>-4.0083100000000003E-2</c:v>
                </c:pt>
                <c:pt idx="141298">
                  <c:v>-4.0993700000000001E-2</c:v>
                </c:pt>
                <c:pt idx="141299">
                  <c:v>-4.1869499999999997E-2</c:v>
                </c:pt>
                <c:pt idx="141300">
                  <c:v>-4.2710100000000001E-2</c:v>
                </c:pt>
                <c:pt idx="141301">
                  <c:v>-4.3515999999999999E-2</c:v>
                </c:pt>
                <c:pt idx="141302">
                  <c:v>-4.4286399999999997E-2</c:v>
                </c:pt>
                <c:pt idx="141303">
                  <c:v>-4.5017399999999999E-2</c:v>
                </c:pt>
                <c:pt idx="141304">
                  <c:v>-4.5704399999999999E-2</c:v>
                </c:pt>
                <c:pt idx="141305">
                  <c:v>-4.6344700000000003E-2</c:v>
                </c:pt>
                <c:pt idx="141306">
                  <c:v>-4.6937199999999998E-2</c:v>
                </c:pt>
                <c:pt idx="141307">
                  <c:v>-4.7481599999999999E-2</c:v>
                </c:pt>
                <c:pt idx="141308">
                  <c:v>-4.7979099999999997E-2</c:v>
                </c:pt>
                <c:pt idx="141309">
                  <c:v>-4.8431000000000002E-2</c:v>
                </c:pt>
                <c:pt idx="141310">
                  <c:v>-4.8836699999999997E-2</c:v>
                </c:pt>
                <c:pt idx="141311">
                  <c:v>-4.9195200000000001E-2</c:v>
                </c:pt>
                <c:pt idx="141312">
                  <c:v>-4.9507900000000001E-2</c:v>
                </c:pt>
                <c:pt idx="141313">
                  <c:v>-4.9777799999999997E-2</c:v>
                </c:pt>
                <c:pt idx="141314">
                  <c:v>-5.0006599999999998E-2</c:v>
                </c:pt>
                <c:pt idx="141315">
                  <c:v>-5.0194599999999999E-2</c:v>
                </c:pt>
                <c:pt idx="141316">
                  <c:v>-5.0341799999999999E-2</c:v>
                </c:pt>
                <c:pt idx="141317">
                  <c:v>-5.0448E-2</c:v>
                </c:pt>
                <c:pt idx="141318">
                  <c:v>-5.0513599999999999E-2</c:v>
                </c:pt>
                <c:pt idx="141319">
                  <c:v>-5.0539000000000001E-2</c:v>
                </c:pt>
                <c:pt idx="141320">
                  <c:v>-5.0524199999999998E-2</c:v>
                </c:pt>
                <c:pt idx="141321">
                  <c:v>-5.0467999999999999E-2</c:v>
                </c:pt>
                <c:pt idx="141322">
                  <c:v>-5.0368200000000002E-2</c:v>
                </c:pt>
                <c:pt idx="141323">
                  <c:v>-5.0222900000000001E-2</c:v>
                </c:pt>
                <c:pt idx="141324">
                  <c:v>-5.0030600000000001E-2</c:v>
                </c:pt>
                <c:pt idx="141325">
                  <c:v>-4.9790800000000003E-2</c:v>
                </c:pt>
                <c:pt idx="141326">
                  <c:v>-4.9503600000000002E-2</c:v>
                </c:pt>
                <c:pt idx="141327">
                  <c:v>-4.9168200000000002E-2</c:v>
                </c:pt>
                <c:pt idx="141328">
                  <c:v>-4.8783600000000003E-2</c:v>
                </c:pt>
                <c:pt idx="141329">
                  <c:v>-4.8350900000000002E-2</c:v>
                </c:pt>
                <c:pt idx="141330">
                  <c:v>-4.7873600000000002E-2</c:v>
                </c:pt>
                <c:pt idx="141331">
                  <c:v>-4.7354800000000002E-2</c:v>
                </c:pt>
                <c:pt idx="141332">
                  <c:v>-4.6796299999999999E-2</c:v>
                </c:pt>
                <c:pt idx="141333">
                  <c:v>-4.6199200000000003E-2</c:v>
                </c:pt>
                <c:pt idx="141334">
                  <c:v>-4.5564399999999998E-2</c:v>
                </c:pt>
                <c:pt idx="141335">
                  <c:v>-4.4892000000000001E-2</c:v>
                </c:pt>
                <c:pt idx="141336">
                  <c:v>-4.4182800000000001E-2</c:v>
                </c:pt>
                <c:pt idx="141337">
                  <c:v>-4.3438900000000003E-2</c:v>
                </c:pt>
                <c:pt idx="141338">
                  <c:v>-4.2662400000000003E-2</c:v>
                </c:pt>
                <c:pt idx="141339">
                  <c:v>-4.1855099999999999E-2</c:v>
                </c:pt>
                <c:pt idx="141340">
                  <c:v>-4.1019E-2</c:v>
                </c:pt>
                <c:pt idx="141341">
                  <c:v>-4.0157199999999997E-2</c:v>
                </c:pt>
                <c:pt idx="141342">
                  <c:v>-3.9273700000000002E-2</c:v>
                </c:pt>
                <c:pt idx="141343">
                  <c:v>-3.8371700000000002E-2</c:v>
                </c:pt>
                <c:pt idx="141344">
                  <c:v>-3.7454300000000003E-2</c:v>
                </c:pt>
                <c:pt idx="141345">
                  <c:v>-3.6523600000000003E-2</c:v>
                </c:pt>
                <c:pt idx="141346">
                  <c:v>-3.5581000000000002E-2</c:v>
                </c:pt>
                <c:pt idx="141347">
                  <c:v>-3.4626200000000003E-2</c:v>
                </c:pt>
                <c:pt idx="141348">
                  <c:v>-3.3658300000000002E-2</c:v>
                </c:pt>
                <c:pt idx="141349">
                  <c:v>-3.2678100000000002E-2</c:v>
                </c:pt>
                <c:pt idx="141350">
                  <c:v>-3.1687600000000003E-2</c:v>
                </c:pt>
                <c:pt idx="141351">
                  <c:v>-3.0688500000000001E-2</c:v>
                </c:pt>
                <c:pt idx="141352">
                  <c:v>-2.9682299999999998E-2</c:v>
                </c:pt>
                <c:pt idx="141353">
                  <c:v>-2.8671499999999999E-2</c:v>
                </c:pt>
                <c:pt idx="141354">
                  <c:v>-2.7656900000000002E-2</c:v>
                </c:pt>
                <c:pt idx="141355">
                  <c:v>-2.66377E-2</c:v>
                </c:pt>
                <c:pt idx="141356">
                  <c:v>-2.5614499999999998E-2</c:v>
                </c:pt>
                <c:pt idx="141357">
                  <c:v>-2.4589900000000001E-2</c:v>
                </c:pt>
                <c:pt idx="141358">
                  <c:v>-2.3567299999999999E-2</c:v>
                </c:pt>
                <c:pt idx="141359">
                  <c:v>-2.25495E-2</c:v>
                </c:pt>
                <c:pt idx="141360">
                  <c:v>-2.1538399999999999E-2</c:v>
                </c:pt>
                <c:pt idx="141361">
                  <c:v>-2.0536700000000001E-2</c:v>
                </c:pt>
                <c:pt idx="141362">
                  <c:v>-1.9546999999999998E-2</c:v>
                </c:pt>
                <c:pt idx="141363">
                  <c:v>-1.8570900000000001E-2</c:v>
                </c:pt>
                <c:pt idx="141364">
                  <c:v>-1.7609799999999998E-2</c:v>
                </c:pt>
                <c:pt idx="141365">
                  <c:v>-1.6666299999999998E-2</c:v>
                </c:pt>
                <c:pt idx="141366">
                  <c:v>-1.5743099999999999E-2</c:v>
                </c:pt>
                <c:pt idx="141367">
                  <c:v>-1.48401E-2</c:v>
                </c:pt>
                <c:pt idx="141368">
                  <c:v>-1.39563E-2</c:v>
                </c:pt>
                <c:pt idx="141369">
                  <c:v>-1.3092899999999999E-2</c:v>
                </c:pt>
                <c:pt idx="141370">
                  <c:v>-1.22525E-2</c:v>
                </c:pt>
                <c:pt idx="141371">
                  <c:v>-1.1436200000000001E-2</c:v>
                </c:pt>
                <c:pt idx="141372">
                  <c:v>-1.06436E-2</c:v>
                </c:pt>
                <c:pt idx="141373" formatCode="0.00E+00">
                  <c:v>-9.8736699999999993E-3</c:v>
                </c:pt>
                <c:pt idx="141374" formatCode="0.00E+00">
                  <c:v>-9.1259800000000005E-3</c:v>
                </c:pt>
                <c:pt idx="141375" formatCode="0.00E+00">
                  <c:v>-8.4020799999999993E-3</c:v>
                </c:pt>
                <c:pt idx="141376" formatCode="0.00E+00">
                  <c:v>-7.70428E-3</c:v>
                </c:pt>
                <c:pt idx="141377" formatCode="0.00E+00">
                  <c:v>-7.0342299999999998E-3</c:v>
                </c:pt>
                <c:pt idx="141378" formatCode="0.00E+00">
                  <c:v>-6.3933899999999997E-3</c:v>
                </c:pt>
                <c:pt idx="141379" formatCode="0.00E+00">
                  <c:v>-5.7833600000000004E-3</c:v>
                </c:pt>
                <c:pt idx="141380" formatCode="0.00E+00">
                  <c:v>-5.2053300000000002E-3</c:v>
                </c:pt>
                <c:pt idx="141381" formatCode="0.00E+00">
                  <c:v>-4.6603599999999997E-3</c:v>
                </c:pt>
                <c:pt idx="141382" formatCode="0.00E+00">
                  <c:v>-4.1493700000000003E-3</c:v>
                </c:pt>
                <c:pt idx="141383" formatCode="0.00E+00">
                  <c:v>-3.6722899999999999E-3</c:v>
                </c:pt>
                <c:pt idx="141384" formatCode="0.00E+00">
                  <c:v>-3.2279700000000001E-3</c:v>
                </c:pt>
                <c:pt idx="141385" formatCode="0.00E+00">
                  <c:v>-2.8159299999999999E-3</c:v>
                </c:pt>
                <c:pt idx="141386" formatCode="0.00E+00">
                  <c:v>-2.4374900000000001E-3</c:v>
                </c:pt>
                <c:pt idx="141387" formatCode="0.00E+00">
                  <c:v>-2.09443E-3</c:v>
                </c:pt>
                <c:pt idx="141388" formatCode="0.00E+00">
                  <c:v>-1.78718E-3</c:v>
                </c:pt>
                <c:pt idx="141389" formatCode="0.00E+00">
                  <c:v>-1.5154000000000001E-3</c:v>
                </c:pt>
                <c:pt idx="141390" formatCode="0.00E+00">
                  <c:v>-1.2784599999999999E-3</c:v>
                </c:pt>
                <c:pt idx="141391" formatCode="0.00E+00">
                  <c:v>-1.0742E-3</c:v>
                </c:pt>
                <c:pt idx="141392" formatCode="0.00E+00">
                  <c:v>-9.0003299999999995E-4</c:v>
                </c:pt>
                <c:pt idx="141393" formatCode="0.00E+00">
                  <c:v>-7.5534799999999998E-4</c:v>
                </c:pt>
                <c:pt idx="141394" formatCode="0.00E+00">
                  <c:v>-6.4035299999999997E-4</c:v>
                </c:pt>
                <c:pt idx="141395" formatCode="0.00E+00">
                  <c:v>-5.5439400000000005E-4</c:v>
                </c:pt>
                <c:pt idx="141396" formatCode="0.00E+00">
                  <c:v>-4.9733700000000004E-4</c:v>
                </c:pt>
                <c:pt idx="141397" formatCode="0.00E+00">
                  <c:v>-4.7032299999999998E-4</c:v>
                </c:pt>
                <c:pt idx="141398" formatCode="0.00E+00">
                  <c:v>-4.7410699999999998E-4</c:v>
                </c:pt>
                <c:pt idx="141399" formatCode="0.00E+00">
                  <c:v>-5.0879300000000001E-4</c:v>
                </c:pt>
                <c:pt idx="141400" formatCode="0.00E+00">
                  <c:v>-5.7571900000000004E-4</c:v>
                </c:pt>
                <c:pt idx="141401" formatCode="0.00E+00">
                  <c:v>-6.7772999999999998E-4</c:v>
                </c:pt>
                <c:pt idx="141402" formatCode="0.00E+00">
                  <c:v>-8.1718999999999997E-4</c:v>
                </c:pt>
                <c:pt idx="141403" formatCode="0.00E+00">
                  <c:v>-9.9492099999999996E-4</c:v>
                </c:pt>
                <c:pt idx="141404" formatCode="0.00E+00">
                  <c:v>-1.2105799999999999E-3</c:v>
                </c:pt>
                <c:pt idx="141405" formatCode="0.00E+00">
                  <c:v>-1.46211E-3</c:v>
                </c:pt>
                <c:pt idx="141406" formatCode="0.00E+00">
                  <c:v>-1.74555E-3</c:v>
                </c:pt>
                <c:pt idx="141407" formatCode="0.00E+00">
                  <c:v>-2.0571700000000001E-3</c:v>
                </c:pt>
                <c:pt idx="141408" formatCode="0.00E+00">
                  <c:v>-2.3959200000000002E-3</c:v>
                </c:pt>
                <c:pt idx="141409" formatCode="0.00E+00">
                  <c:v>-2.7643400000000001E-3</c:v>
                </c:pt>
                <c:pt idx="141410" formatCode="0.00E+00">
                  <c:v>-3.1657199999999999E-3</c:v>
                </c:pt>
                <c:pt idx="141411" formatCode="0.00E+00">
                  <c:v>-3.59954E-3</c:v>
                </c:pt>
                <c:pt idx="141412" formatCode="0.00E+00">
                  <c:v>-4.0606499999999998E-3</c:v>
                </c:pt>
                <c:pt idx="141413" formatCode="0.00E+00">
                  <c:v>-4.5426599999999996E-3</c:v>
                </c:pt>
                <c:pt idx="141414" formatCode="0.00E+00">
                  <c:v>-5.0412299999999998E-3</c:v>
                </c:pt>
                <c:pt idx="141415" formatCode="0.00E+00">
                  <c:v>-5.5541599999999998E-3</c:v>
                </c:pt>
                <c:pt idx="141416" formatCode="0.00E+00">
                  <c:v>-6.0792499999999996E-3</c:v>
                </c:pt>
                <c:pt idx="141417" formatCode="0.00E+00">
                  <c:v>-6.6144200000000002E-3</c:v>
                </c:pt>
                <c:pt idx="141418" formatCode="0.00E+00">
                  <c:v>-7.1600800000000001E-3</c:v>
                </c:pt>
                <c:pt idx="141419" formatCode="0.00E+00">
                  <c:v>-7.7188100000000004E-3</c:v>
                </c:pt>
                <c:pt idx="141420" formatCode="0.00E+00">
                  <c:v>-8.2923100000000007E-3</c:v>
                </c:pt>
                <c:pt idx="141421" formatCode="0.00E+00">
                  <c:v>-8.8803700000000003E-3</c:v>
                </c:pt>
                <c:pt idx="141422" formatCode="0.00E+00">
                  <c:v>-9.4816099999999997E-3</c:v>
                </c:pt>
                <c:pt idx="141423">
                  <c:v>-1.00938E-2</c:v>
                </c:pt>
                <c:pt idx="141424">
                  <c:v>-1.07145E-2</c:v>
                </c:pt>
                <c:pt idx="141425">
                  <c:v>-1.1341499999999999E-2</c:v>
                </c:pt>
                <c:pt idx="141426">
                  <c:v>-1.1974E-2</c:v>
                </c:pt>
                <c:pt idx="141427">
                  <c:v>-1.26108E-2</c:v>
                </c:pt>
                <c:pt idx="141428">
                  <c:v>-1.32511E-2</c:v>
                </c:pt>
                <c:pt idx="141429">
                  <c:v>-1.3894800000000001E-2</c:v>
                </c:pt>
                <c:pt idx="141430">
                  <c:v>-1.4543199999999999E-2</c:v>
                </c:pt>
                <c:pt idx="141431">
                  <c:v>-1.51954E-2</c:v>
                </c:pt>
                <c:pt idx="141432">
                  <c:v>-1.58494E-2</c:v>
                </c:pt>
                <c:pt idx="141433">
                  <c:v>-1.6501999999999999E-2</c:v>
                </c:pt>
                <c:pt idx="141434">
                  <c:v>-1.7149999999999999E-2</c:v>
                </c:pt>
                <c:pt idx="141435">
                  <c:v>-1.7789800000000001E-2</c:v>
                </c:pt>
                <c:pt idx="141436">
                  <c:v>-1.8419399999999999E-2</c:v>
                </c:pt>
                <c:pt idx="141437">
                  <c:v>-1.9039899999999998E-2</c:v>
                </c:pt>
                <c:pt idx="141438">
                  <c:v>-1.9653299999999999E-2</c:v>
                </c:pt>
                <c:pt idx="141439">
                  <c:v>-2.0259900000000001E-2</c:v>
                </c:pt>
                <c:pt idx="141440">
                  <c:v>-2.0856900000000001E-2</c:v>
                </c:pt>
                <c:pt idx="141441">
                  <c:v>-2.14396E-2</c:v>
                </c:pt>
                <c:pt idx="141442">
                  <c:v>-2.2004200000000002E-2</c:v>
                </c:pt>
                <c:pt idx="141443">
                  <c:v>-2.25501E-2</c:v>
                </c:pt>
                <c:pt idx="141444">
                  <c:v>-2.30794E-2</c:v>
                </c:pt>
                <c:pt idx="141445">
                  <c:v>-2.3594799999999999E-2</c:v>
                </c:pt>
                <c:pt idx="141446">
                  <c:v>-2.4097E-2</c:v>
                </c:pt>
                <c:pt idx="141447">
                  <c:v>-2.4585300000000001E-2</c:v>
                </c:pt>
                <c:pt idx="141448">
                  <c:v>-2.5059600000000001E-2</c:v>
                </c:pt>
                <c:pt idx="141449">
                  <c:v>-2.55196E-2</c:v>
                </c:pt>
                <c:pt idx="141450">
                  <c:v>-2.5962800000000001E-2</c:v>
                </c:pt>
                <c:pt idx="141451">
                  <c:v>-2.6386300000000001E-2</c:v>
                </c:pt>
                <c:pt idx="141452">
                  <c:v>-2.6789299999999999E-2</c:v>
                </c:pt>
                <c:pt idx="141453">
                  <c:v>-2.71735E-2</c:v>
                </c:pt>
                <c:pt idx="141454">
                  <c:v>-2.7540200000000001E-2</c:v>
                </c:pt>
                <c:pt idx="141455">
                  <c:v>-2.7888799999999998E-2</c:v>
                </c:pt>
                <c:pt idx="141456">
                  <c:v>-2.8217599999999999E-2</c:v>
                </c:pt>
                <c:pt idx="141457">
                  <c:v>-2.8524500000000001E-2</c:v>
                </c:pt>
                <c:pt idx="141458">
                  <c:v>-2.8806999999999999E-2</c:v>
                </c:pt>
                <c:pt idx="141459">
                  <c:v>-2.9063700000000001E-2</c:v>
                </c:pt>
                <c:pt idx="141460">
                  <c:v>-2.9295499999999999E-2</c:v>
                </c:pt>
                <c:pt idx="141461">
                  <c:v>-2.9503399999999999E-2</c:v>
                </c:pt>
                <c:pt idx="141462">
                  <c:v>-2.96884E-2</c:v>
                </c:pt>
                <c:pt idx="141463">
                  <c:v>-2.9851200000000001E-2</c:v>
                </c:pt>
                <c:pt idx="141464">
                  <c:v>-2.99922E-2</c:v>
                </c:pt>
                <c:pt idx="141465">
                  <c:v>-3.0111200000000001E-2</c:v>
                </c:pt>
                <c:pt idx="141466">
                  <c:v>-3.0208499999999999E-2</c:v>
                </c:pt>
                <c:pt idx="141467">
                  <c:v>-3.0284999999999999E-2</c:v>
                </c:pt>
                <c:pt idx="141468">
                  <c:v>-3.0340499999999999E-2</c:v>
                </c:pt>
                <c:pt idx="141469">
                  <c:v>-3.0373500000000001E-2</c:v>
                </c:pt>
                <c:pt idx="141470">
                  <c:v>-3.0383400000000001E-2</c:v>
                </c:pt>
                <c:pt idx="141471">
                  <c:v>-3.0371200000000001E-2</c:v>
                </c:pt>
                <c:pt idx="141472">
                  <c:v>-3.0338E-2</c:v>
                </c:pt>
                <c:pt idx="141473">
                  <c:v>-3.0285099999999999E-2</c:v>
                </c:pt>
                <c:pt idx="141474">
                  <c:v>-3.02137E-2</c:v>
                </c:pt>
                <c:pt idx="141475">
                  <c:v>-3.0123E-2</c:v>
                </c:pt>
                <c:pt idx="141476">
                  <c:v>-3.0010800000000001E-2</c:v>
                </c:pt>
                <c:pt idx="141477">
                  <c:v>-2.9877600000000001E-2</c:v>
                </c:pt>
                <c:pt idx="141478">
                  <c:v>-2.9724299999999999E-2</c:v>
                </c:pt>
                <c:pt idx="141479">
                  <c:v>-2.95512E-2</c:v>
                </c:pt>
                <c:pt idx="141480">
                  <c:v>-2.9359300000000001E-2</c:v>
                </c:pt>
                <c:pt idx="141481">
                  <c:v>-2.9151300000000002E-2</c:v>
                </c:pt>
                <c:pt idx="141482">
                  <c:v>-2.89284E-2</c:v>
                </c:pt>
                <c:pt idx="141483">
                  <c:v>-2.86906E-2</c:v>
                </c:pt>
                <c:pt idx="141484">
                  <c:v>-2.84389E-2</c:v>
                </c:pt>
                <c:pt idx="141485">
                  <c:v>-2.81766E-2</c:v>
                </c:pt>
                <c:pt idx="141486">
                  <c:v>-2.79061E-2</c:v>
                </c:pt>
                <c:pt idx="141487">
                  <c:v>-2.7627200000000001E-2</c:v>
                </c:pt>
                <c:pt idx="141488">
                  <c:v>-2.73393E-2</c:v>
                </c:pt>
                <c:pt idx="141489">
                  <c:v>-2.7043600000000001E-2</c:v>
                </c:pt>
                <c:pt idx="141490">
                  <c:v>-2.6742499999999999E-2</c:v>
                </c:pt>
                <c:pt idx="141491">
                  <c:v>-2.6436000000000001E-2</c:v>
                </c:pt>
                <c:pt idx="141492">
                  <c:v>-2.6122900000000001E-2</c:v>
                </c:pt>
                <c:pt idx="141493">
                  <c:v>-2.5801999999999999E-2</c:v>
                </c:pt>
                <c:pt idx="141494">
                  <c:v>-2.5471799999999999E-2</c:v>
                </c:pt>
                <c:pt idx="141495">
                  <c:v>-2.5131299999999999E-2</c:v>
                </c:pt>
                <c:pt idx="141496">
                  <c:v>-2.4782100000000001E-2</c:v>
                </c:pt>
                <c:pt idx="141497">
                  <c:v>-2.4429099999999999E-2</c:v>
                </c:pt>
                <c:pt idx="141498">
                  <c:v>-2.4076500000000001E-2</c:v>
                </c:pt>
                <c:pt idx="141499">
                  <c:v>-2.3724599999999998E-2</c:v>
                </c:pt>
                <c:pt idx="141500">
                  <c:v>-2.3369899999999999E-2</c:v>
                </c:pt>
                <c:pt idx="141501">
                  <c:v>-2.3008799999999999E-2</c:v>
                </c:pt>
                <c:pt idx="141502">
                  <c:v>-2.2640799999999999E-2</c:v>
                </c:pt>
                <c:pt idx="141503">
                  <c:v>-2.2268699999999999E-2</c:v>
                </c:pt>
                <c:pt idx="141504">
                  <c:v>-2.1894299999999998E-2</c:v>
                </c:pt>
                <c:pt idx="141505">
                  <c:v>-2.1519300000000002E-2</c:v>
                </c:pt>
                <c:pt idx="141506">
                  <c:v>-2.11468E-2</c:v>
                </c:pt>
                <c:pt idx="141507">
                  <c:v>-2.0780699999999999E-2</c:v>
                </c:pt>
                <c:pt idx="141508">
                  <c:v>-2.04231E-2</c:v>
                </c:pt>
                <c:pt idx="141509">
                  <c:v>-2.00748E-2</c:v>
                </c:pt>
                <c:pt idx="141510">
                  <c:v>-1.97366E-2</c:v>
                </c:pt>
                <c:pt idx="141511">
                  <c:v>-1.94094E-2</c:v>
                </c:pt>
                <c:pt idx="141512">
                  <c:v>-1.9094199999999999E-2</c:v>
                </c:pt>
                <c:pt idx="141513">
                  <c:v>-1.8792E-2</c:v>
                </c:pt>
                <c:pt idx="141514">
                  <c:v>-1.8504E-2</c:v>
                </c:pt>
                <c:pt idx="141515">
                  <c:v>-1.8231000000000001E-2</c:v>
                </c:pt>
                <c:pt idx="141516">
                  <c:v>-1.7973099999999999E-2</c:v>
                </c:pt>
                <c:pt idx="141517">
                  <c:v>-1.7730200000000002E-2</c:v>
                </c:pt>
                <c:pt idx="141518">
                  <c:v>-1.7502299999999998E-2</c:v>
                </c:pt>
                <c:pt idx="141519">
                  <c:v>-1.7288399999999999E-2</c:v>
                </c:pt>
                <c:pt idx="141520">
                  <c:v>-1.7087499999999999E-2</c:v>
                </c:pt>
                <c:pt idx="141521">
                  <c:v>-1.6898799999999999E-2</c:v>
                </c:pt>
                <c:pt idx="141522">
                  <c:v>-1.6721699999999999E-2</c:v>
                </c:pt>
                <c:pt idx="141523">
                  <c:v>-1.6556399999999999E-2</c:v>
                </c:pt>
                <c:pt idx="141524">
                  <c:v>-1.6402400000000001E-2</c:v>
                </c:pt>
                <c:pt idx="141525">
                  <c:v>-1.6260400000000001E-2</c:v>
                </c:pt>
                <c:pt idx="141526">
                  <c:v>-1.6133000000000002E-2</c:v>
                </c:pt>
                <c:pt idx="141527">
                  <c:v>-1.6021899999999999E-2</c:v>
                </c:pt>
                <c:pt idx="141528">
                  <c:v>-1.5925700000000001E-2</c:v>
                </c:pt>
                <c:pt idx="141529">
                  <c:v>-1.5841999999999998E-2</c:v>
                </c:pt>
                <c:pt idx="141530">
                  <c:v>-1.5772000000000001E-2</c:v>
                </c:pt>
                <c:pt idx="141531">
                  <c:v>-1.57196E-2</c:v>
                </c:pt>
                <c:pt idx="141532">
                  <c:v>-1.56875E-2</c:v>
                </c:pt>
                <c:pt idx="141533">
                  <c:v>-1.5676300000000001E-2</c:v>
                </c:pt>
                <c:pt idx="141534">
                  <c:v>-1.5685399999999999E-2</c:v>
                </c:pt>
                <c:pt idx="141535">
                  <c:v>-1.57149E-2</c:v>
                </c:pt>
                <c:pt idx="141536">
                  <c:v>-1.5765500000000002E-2</c:v>
                </c:pt>
                <c:pt idx="141537">
                  <c:v>-1.5836699999999999E-2</c:v>
                </c:pt>
                <c:pt idx="141538">
                  <c:v>-1.5926200000000001E-2</c:v>
                </c:pt>
                <c:pt idx="141539">
                  <c:v>-1.60311E-2</c:v>
                </c:pt>
                <c:pt idx="141540">
                  <c:v>-1.61507E-2</c:v>
                </c:pt>
                <c:pt idx="141541">
                  <c:v>-1.6286200000000001E-2</c:v>
                </c:pt>
                <c:pt idx="141542">
                  <c:v>-1.6438000000000001E-2</c:v>
                </c:pt>
                <c:pt idx="141543">
                  <c:v>-1.6605100000000001E-2</c:v>
                </c:pt>
                <c:pt idx="141544">
                  <c:v>-1.6785100000000001E-2</c:v>
                </c:pt>
                <c:pt idx="141545">
                  <c:v>-1.6975000000000001E-2</c:v>
                </c:pt>
                <c:pt idx="141546">
                  <c:v>-1.7173299999999999E-2</c:v>
                </c:pt>
                <c:pt idx="141547">
                  <c:v>-1.73805E-2</c:v>
                </c:pt>
                <c:pt idx="141548">
                  <c:v>-1.75978E-2</c:v>
                </c:pt>
                <c:pt idx="141549">
                  <c:v>-1.7826000000000002E-2</c:v>
                </c:pt>
                <c:pt idx="141550">
                  <c:v>-1.80663E-2</c:v>
                </c:pt>
                <c:pt idx="141551">
                  <c:v>-1.83182E-2</c:v>
                </c:pt>
                <c:pt idx="141552">
                  <c:v>-1.8579999999999999E-2</c:v>
                </c:pt>
                <c:pt idx="141553">
                  <c:v>-1.88498E-2</c:v>
                </c:pt>
                <c:pt idx="141554">
                  <c:v>-1.9127399999999999E-2</c:v>
                </c:pt>
                <c:pt idx="141555">
                  <c:v>-1.9411399999999999E-2</c:v>
                </c:pt>
                <c:pt idx="141556">
                  <c:v>-1.9699100000000001E-2</c:v>
                </c:pt>
                <c:pt idx="141557">
                  <c:v>-1.9988200000000001E-2</c:v>
                </c:pt>
                <c:pt idx="141558">
                  <c:v>-2.0278600000000001E-2</c:v>
                </c:pt>
                <c:pt idx="141559">
                  <c:v>-2.0572099999999999E-2</c:v>
                </c:pt>
                <c:pt idx="141560">
                  <c:v>-2.087E-2</c:v>
                </c:pt>
                <c:pt idx="141561">
                  <c:v>-2.1171599999999999E-2</c:v>
                </c:pt>
                <c:pt idx="141562">
                  <c:v>-2.1476700000000001E-2</c:v>
                </c:pt>
                <c:pt idx="141563">
                  <c:v>-2.1784999999999999E-2</c:v>
                </c:pt>
                <c:pt idx="141564">
                  <c:v>-2.2095900000000002E-2</c:v>
                </c:pt>
                <c:pt idx="141565">
                  <c:v>-2.2408299999999999E-2</c:v>
                </c:pt>
                <c:pt idx="141566">
                  <c:v>-2.2720899999999999E-2</c:v>
                </c:pt>
                <c:pt idx="141567">
                  <c:v>-2.3033000000000001E-2</c:v>
                </c:pt>
                <c:pt idx="141568">
                  <c:v>-2.3343800000000001E-2</c:v>
                </c:pt>
                <c:pt idx="141569">
                  <c:v>-2.36513E-2</c:v>
                </c:pt>
                <c:pt idx="141570">
                  <c:v>-2.3953100000000001E-2</c:v>
                </c:pt>
                <c:pt idx="141571">
                  <c:v>-2.42483E-2</c:v>
                </c:pt>
                <c:pt idx="141572">
                  <c:v>-2.4536599999999999E-2</c:v>
                </c:pt>
                <c:pt idx="141573">
                  <c:v>-2.4817800000000001E-2</c:v>
                </c:pt>
                <c:pt idx="141574">
                  <c:v>-2.5090999999999999E-2</c:v>
                </c:pt>
                <c:pt idx="141575">
                  <c:v>-2.5354600000000001E-2</c:v>
                </c:pt>
                <c:pt idx="141576">
                  <c:v>-2.56061E-2</c:v>
                </c:pt>
                <c:pt idx="141577">
                  <c:v>-2.5843499999999998E-2</c:v>
                </c:pt>
                <c:pt idx="141578">
                  <c:v>-2.60658E-2</c:v>
                </c:pt>
                <c:pt idx="141579">
                  <c:v>-2.6272799999999999E-2</c:v>
                </c:pt>
                <c:pt idx="141580">
                  <c:v>-2.6465300000000001E-2</c:v>
                </c:pt>
                <c:pt idx="141581">
                  <c:v>-2.6643E-2</c:v>
                </c:pt>
                <c:pt idx="141582">
                  <c:v>-2.68049E-2</c:v>
                </c:pt>
                <c:pt idx="141583">
                  <c:v>-2.6949399999999998E-2</c:v>
                </c:pt>
                <c:pt idx="141584">
                  <c:v>-2.7075599999999998E-2</c:v>
                </c:pt>
                <c:pt idx="141585">
                  <c:v>-2.7184099999999999E-2</c:v>
                </c:pt>
                <c:pt idx="141586">
                  <c:v>-2.7273599999999999E-2</c:v>
                </c:pt>
                <c:pt idx="141587">
                  <c:v>-2.7342000000000002E-2</c:v>
                </c:pt>
                <c:pt idx="141588">
                  <c:v>-2.7388200000000001E-2</c:v>
                </c:pt>
                <c:pt idx="141589">
                  <c:v>-2.7412499999999999E-2</c:v>
                </c:pt>
                <c:pt idx="141590">
                  <c:v>-2.7415999999999999E-2</c:v>
                </c:pt>
                <c:pt idx="141591">
                  <c:v>-2.7399400000000001E-2</c:v>
                </c:pt>
                <c:pt idx="141592">
                  <c:v>-2.7362500000000001E-2</c:v>
                </c:pt>
                <c:pt idx="141593">
                  <c:v>-2.7304700000000001E-2</c:v>
                </c:pt>
                <c:pt idx="141594">
                  <c:v>-2.7226199999999999E-2</c:v>
                </c:pt>
                <c:pt idx="141595">
                  <c:v>-2.71303E-2</c:v>
                </c:pt>
                <c:pt idx="141596">
                  <c:v>-2.70123E-2</c:v>
                </c:pt>
                <c:pt idx="141597">
                  <c:v>-2.6854099999999999E-2</c:v>
                </c:pt>
                <c:pt idx="141598">
                  <c:v>-2.6657699999999999E-2</c:v>
                </c:pt>
                <c:pt idx="141599">
                  <c:v>-2.64455E-2</c:v>
                </c:pt>
                <c:pt idx="141600">
                  <c:v>-2.62189E-2</c:v>
                </c:pt>
                <c:pt idx="141601">
                  <c:v>-2.5967799999999999E-2</c:v>
                </c:pt>
                <c:pt idx="141602">
                  <c:v>-2.5693899999999999E-2</c:v>
                </c:pt>
                <c:pt idx="141603">
                  <c:v>-2.5401099999999999E-2</c:v>
                </c:pt>
                <c:pt idx="141604">
                  <c:v>-2.5089E-2</c:v>
                </c:pt>
                <c:pt idx="141605">
                  <c:v>-2.4755900000000001E-2</c:v>
                </c:pt>
                <c:pt idx="141606">
                  <c:v>-2.4400399999999999E-2</c:v>
                </c:pt>
                <c:pt idx="141607">
                  <c:v>-2.4021899999999999E-2</c:v>
                </c:pt>
                <c:pt idx="141608">
                  <c:v>-2.36215E-2</c:v>
                </c:pt>
                <c:pt idx="141609">
                  <c:v>-2.3200499999999999E-2</c:v>
                </c:pt>
                <c:pt idx="141610">
                  <c:v>-2.2759999999999999E-2</c:v>
                </c:pt>
                <c:pt idx="141611">
                  <c:v>-2.2299800000000002E-2</c:v>
                </c:pt>
                <c:pt idx="141612">
                  <c:v>-2.1819600000000001E-2</c:v>
                </c:pt>
                <c:pt idx="141613">
                  <c:v>-2.1321300000000001E-2</c:v>
                </c:pt>
                <c:pt idx="141614">
                  <c:v>-2.0807599999999999E-2</c:v>
                </c:pt>
                <c:pt idx="141615">
                  <c:v>-2.02816E-2</c:v>
                </c:pt>
                <c:pt idx="141616">
                  <c:v>-1.9745100000000002E-2</c:v>
                </c:pt>
                <c:pt idx="141617">
                  <c:v>-1.9198699999999999E-2</c:v>
                </c:pt>
                <c:pt idx="141618">
                  <c:v>-1.8642300000000001E-2</c:v>
                </c:pt>
                <c:pt idx="141619">
                  <c:v>-1.8076399999999999E-2</c:v>
                </c:pt>
                <c:pt idx="141620">
                  <c:v>-1.7501300000000001E-2</c:v>
                </c:pt>
                <c:pt idx="141621">
                  <c:v>-1.6917000000000001E-2</c:v>
                </c:pt>
                <c:pt idx="141622">
                  <c:v>-1.6322300000000001E-2</c:v>
                </c:pt>
                <c:pt idx="141623">
                  <c:v>-1.5716999999999998E-2</c:v>
                </c:pt>
                <c:pt idx="141624">
                  <c:v>-1.51021E-2</c:v>
                </c:pt>
                <c:pt idx="141625">
                  <c:v>-1.4478599999999999E-2</c:v>
                </c:pt>
                <c:pt idx="141626">
                  <c:v>-1.38464E-2</c:v>
                </c:pt>
                <c:pt idx="141627">
                  <c:v>-1.3205400000000001E-2</c:v>
                </c:pt>
                <c:pt idx="141628">
                  <c:v>-1.2556400000000001E-2</c:v>
                </c:pt>
                <c:pt idx="141629">
                  <c:v>-1.1900300000000001E-2</c:v>
                </c:pt>
                <c:pt idx="141630">
                  <c:v>-1.1237799999999999E-2</c:v>
                </c:pt>
                <c:pt idx="141631">
                  <c:v>-1.0569200000000001E-2</c:v>
                </c:pt>
                <c:pt idx="141632" formatCode="0.00E+00">
                  <c:v>-9.8951799999999999E-3</c:v>
                </c:pt>
                <c:pt idx="141633" formatCode="0.00E+00">
                  <c:v>-9.2169399999999999E-3</c:v>
                </c:pt>
                <c:pt idx="141634" formatCode="0.00E+00">
                  <c:v>-8.5357499999999999E-3</c:v>
                </c:pt>
                <c:pt idx="141635" formatCode="0.00E+00">
                  <c:v>-7.8527100000000006E-3</c:v>
                </c:pt>
                <c:pt idx="141636" formatCode="0.00E+00">
                  <c:v>-7.1695400000000003E-3</c:v>
                </c:pt>
                <c:pt idx="141637" formatCode="0.00E+00">
                  <c:v>-6.4883500000000004E-3</c:v>
                </c:pt>
                <c:pt idx="141638" formatCode="0.00E+00">
                  <c:v>-5.8106099999999999E-3</c:v>
                </c:pt>
                <c:pt idx="141639" formatCode="0.00E+00">
                  <c:v>-5.1368100000000003E-3</c:v>
                </c:pt>
                <c:pt idx="141640" formatCode="0.00E+00">
                  <c:v>-4.4671700000000003E-3</c:v>
                </c:pt>
                <c:pt idx="141641" formatCode="0.00E+00">
                  <c:v>-3.8023000000000002E-3</c:v>
                </c:pt>
                <c:pt idx="141642" formatCode="0.00E+00">
                  <c:v>-3.14284E-3</c:v>
                </c:pt>
                <c:pt idx="141643" formatCode="0.00E+00">
                  <c:v>-2.4893200000000002E-3</c:v>
                </c:pt>
                <c:pt idx="141644" formatCode="0.00E+00">
                  <c:v>-1.8425E-3</c:v>
                </c:pt>
                <c:pt idx="141645" formatCode="0.00E+00">
                  <c:v>-1.2032E-3</c:v>
                </c:pt>
                <c:pt idx="141646" formatCode="0.00E+00">
                  <c:v>-5.7254799999999998E-4</c:v>
                </c:pt>
                <c:pt idx="141647" formatCode="0.00E+00">
                  <c:v>4.8076299999999999E-5</c:v>
                </c:pt>
                <c:pt idx="141648" formatCode="0.00E+00">
                  <c:v>6.5715499999999998E-4</c:v>
                </c:pt>
                <c:pt idx="141649" formatCode="0.00E+00">
                  <c:v>1.25238E-3</c:v>
                </c:pt>
                <c:pt idx="141650" formatCode="0.00E+00">
                  <c:v>1.8308599999999999E-3</c:v>
                </c:pt>
                <c:pt idx="141651" formatCode="0.00E+00">
                  <c:v>2.3903499999999999E-3</c:v>
                </c:pt>
                <c:pt idx="141652" formatCode="0.00E+00">
                  <c:v>2.93027E-3</c:v>
                </c:pt>
                <c:pt idx="141653" formatCode="0.00E+00">
                  <c:v>3.4510000000000001E-3</c:v>
                </c:pt>
                <c:pt idx="141654" formatCode="0.00E+00">
                  <c:v>3.9519999999999998E-3</c:v>
                </c:pt>
                <c:pt idx="141655" formatCode="0.00E+00">
                  <c:v>4.4321500000000002E-3</c:v>
                </c:pt>
                <c:pt idx="141656" formatCode="0.00E+00">
                  <c:v>4.8915399999999998E-3</c:v>
                </c:pt>
                <c:pt idx="141657" formatCode="0.00E+00">
                  <c:v>5.3310400000000004E-3</c:v>
                </c:pt>
                <c:pt idx="141658" formatCode="0.00E+00">
                  <c:v>5.7506299999999996E-3</c:v>
                </c:pt>
                <c:pt idx="141659" formatCode="0.00E+00">
                  <c:v>6.1494699999999998E-3</c:v>
                </c:pt>
                <c:pt idx="141660" formatCode="0.00E+00">
                  <c:v>6.5264900000000002E-3</c:v>
                </c:pt>
                <c:pt idx="141661" formatCode="0.00E+00">
                  <c:v>6.8799300000000002E-3</c:v>
                </c:pt>
                <c:pt idx="141662" formatCode="0.00E+00">
                  <c:v>7.2083099999999999E-3</c:v>
                </c:pt>
                <c:pt idx="141663" formatCode="0.00E+00">
                  <c:v>7.5124099999999997E-3</c:v>
                </c:pt>
                <c:pt idx="141664" formatCode="0.00E+00">
                  <c:v>7.7939999999999997E-3</c:v>
                </c:pt>
                <c:pt idx="141665" formatCode="0.00E+00">
                  <c:v>8.0530199999999993E-3</c:v>
                </c:pt>
                <c:pt idx="141666" formatCode="0.00E+00">
                  <c:v>8.28716E-3</c:v>
                </c:pt>
                <c:pt idx="141667" formatCode="0.00E+00">
                  <c:v>8.4934299999999997E-3</c:v>
                </c:pt>
                <c:pt idx="141668" formatCode="0.00E+00">
                  <c:v>8.6694300000000005E-3</c:v>
                </c:pt>
                <c:pt idx="141669" formatCode="0.00E+00">
                  <c:v>8.8133499999999993E-3</c:v>
                </c:pt>
                <c:pt idx="141670" formatCode="0.00E+00">
                  <c:v>8.9246399999999993E-3</c:v>
                </c:pt>
                <c:pt idx="141671" formatCode="0.00E+00">
                  <c:v>9.0045899999999998E-3</c:v>
                </c:pt>
                <c:pt idx="141672" formatCode="0.00E+00">
                  <c:v>9.0537199999999995E-3</c:v>
                </c:pt>
                <c:pt idx="141673" formatCode="0.00E+00">
                  <c:v>9.0708000000000004E-3</c:v>
                </c:pt>
                <c:pt idx="141674" formatCode="0.00E+00">
                  <c:v>9.0548799999999995E-3</c:v>
                </c:pt>
                <c:pt idx="141675" formatCode="0.00E+00">
                  <c:v>9.0051000000000003E-3</c:v>
                </c:pt>
                <c:pt idx="141676" formatCode="0.00E+00">
                  <c:v>8.9198699999999999E-3</c:v>
                </c:pt>
                <c:pt idx="141677" formatCode="0.00E+00">
                  <c:v>8.7986499999999999E-3</c:v>
                </c:pt>
                <c:pt idx="141678" formatCode="0.00E+00">
                  <c:v>8.6425200000000008E-3</c:v>
                </c:pt>
                <c:pt idx="141679" formatCode="0.00E+00">
                  <c:v>8.4525199999999998E-3</c:v>
                </c:pt>
                <c:pt idx="141680" formatCode="0.00E+00">
                  <c:v>8.2295000000000007E-3</c:v>
                </c:pt>
                <c:pt idx="141681" formatCode="0.00E+00">
                  <c:v>7.9739800000000003E-3</c:v>
                </c:pt>
                <c:pt idx="141682" formatCode="0.00E+00">
                  <c:v>7.6840099999999998E-3</c:v>
                </c:pt>
                <c:pt idx="141683" formatCode="0.00E+00">
                  <c:v>7.3589900000000001E-3</c:v>
                </c:pt>
                <c:pt idx="141684" formatCode="0.00E+00">
                  <c:v>7.0101800000000004E-3</c:v>
                </c:pt>
                <c:pt idx="141685" formatCode="0.00E+00">
                  <c:v>6.6462400000000003E-3</c:v>
                </c:pt>
                <c:pt idx="141686" formatCode="0.00E+00">
                  <c:v>6.2538300000000002E-3</c:v>
                </c:pt>
                <c:pt idx="141687" formatCode="0.00E+00">
                  <c:v>5.82432E-3</c:v>
                </c:pt>
                <c:pt idx="141688" formatCode="0.00E+00">
                  <c:v>5.36689E-3</c:v>
                </c:pt>
                <c:pt idx="141689" formatCode="0.00E+00">
                  <c:v>4.8837799999999999E-3</c:v>
                </c:pt>
                <c:pt idx="141690" formatCode="0.00E+00">
                  <c:v>4.3704499999999997E-3</c:v>
                </c:pt>
                <c:pt idx="141691" formatCode="0.00E+00">
                  <c:v>3.8267100000000001E-3</c:v>
                </c:pt>
                <c:pt idx="141692" formatCode="0.00E+00">
                  <c:v>3.25435E-3</c:v>
                </c:pt>
                <c:pt idx="141693" formatCode="0.00E+00">
                  <c:v>2.6549899999999999E-3</c:v>
                </c:pt>
                <c:pt idx="141694" formatCode="0.00E+00">
                  <c:v>2.02973E-3</c:v>
                </c:pt>
                <c:pt idx="141695" formatCode="0.00E+00">
                  <c:v>1.37897E-3</c:v>
                </c:pt>
                <c:pt idx="141696" formatCode="0.00E+00">
                  <c:v>7.0270900000000004E-4</c:v>
                </c:pt>
                <c:pt idx="141697" formatCode="0.00E+00">
                  <c:v>1.1911699999999999E-6</c:v>
                </c:pt>
                <c:pt idx="141698" formatCode="0.00E+00">
                  <c:v>-7.2486600000000001E-4</c:v>
                </c:pt>
                <c:pt idx="141699" formatCode="0.00E+00">
                  <c:v>-1.47488E-3</c:v>
                </c:pt>
                <c:pt idx="141700" formatCode="0.00E+00">
                  <c:v>-2.2487399999999999E-3</c:v>
                </c:pt>
                <c:pt idx="141701" formatCode="0.00E+00">
                  <c:v>-3.0462699999999998E-3</c:v>
                </c:pt>
                <c:pt idx="141702" formatCode="0.00E+00">
                  <c:v>-3.8670900000000001E-3</c:v>
                </c:pt>
                <c:pt idx="141703" formatCode="0.00E+00">
                  <c:v>-4.7109400000000003E-3</c:v>
                </c:pt>
                <c:pt idx="141704" formatCode="0.00E+00">
                  <c:v>-5.5772299999999999E-3</c:v>
                </c:pt>
                <c:pt idx="141705" formatCode="0.00E+00">
                  <c:v>-6.46432E-3</c:v>
                </c:pt>
                <c:pt idx="141706" formatCode="0.00E+00">
                  <c:v>-7.3696200000000003E-3</c:v>
                </c:pt>
                <c:pt idx="141707" formatCode="0.00E+00">
                  <c:v>-8.2904799999999994E-3</c:v>
                </c:pt>
                <c:pt idx="141708" formatCode="0.00E+00">
                  <c:v>-9.2249199999999993E-3</c:v>
                </c:pt>
                <c:pt idx="141709">
                  <c:v>-1.0171299999999999E-2</c:v>
                </c:pt>
                <c:pt idx="141710">
                  <c:v>-1.11275E-2</c:v>
                </c:pt>
                <c:pt idx="141711">
                  <c:v>-1.2091899999999999E-2</c:v>
                </c:pt>
                <c:pt idx="141712">
                  <c:v>-1.3063099999999999E-2</c:v>
                </c:pt>
                <c:pt idx="141713">
                  <c:v>-1.40395E-2</c:v>
                </c:pt>
                <c:pt idx="141714">
                  <c:v>-1.50192E-2</c:v>
                </c:pt>
                <c:pt idx="141715">
                  <c:v>-1.6000799999999999E-2</c:v>
                </c:pt>
                <c:pt idx="141716">
                  <c:v>-1.6982299999999999E-2</c:v>
                </c:pt>
                <c:pt idx="141717">
                  <c:v>-1.7961600000000001E-2</c:v>
                </c:pt>
                <c:pt idx="141718">
                  <c:v>-1.8937499999999999E-2</c:v>
                </c:pt>
                <c:pt idx="141719">
                  <c:v>-1.9908800000000001E-2</c:v>
                </c:pt>
                <c:pt idx="141720">
                  <c:v>-2.0874500000000001E-2</c:v>
                </c:pt>
                <c:pt idx="141721">
                  <c:v>-2.1833399999999999E-2</c:v>
                </c:pt>
                <c:pt idx="141722">
                  <c:v>-2.2784599999999999E-2</c:v>
                </c:pt>
                <c:pt idx="141723">
                  <c:v>-2.3727000000000002E-2</c:v>
                </c:pt>
                <c:pt idx="141724">
                  <c:v>-2.4659400000000001E-2</c:v>
                </c:pt>
                <c:pt idx="141725">
                  <c:v>-2.5580700000000001E-2</c:v>
                </c:pt>
                <c:pt idx="141726">
                  <c:v>-2.6489700000000001E-2</c:v>
                </c:pt>
                <c:pt idx="141727">
                  <c:v>-2.73849E-2</c:v>
                </c:pt>
                <c:pt idx="141728">
                  <c:v>-2.82648E-2</c:v>
                </c:pt>
                <c:pt idx="141729">
                  <c:v>-2.9128100000000001E-2</c:v>
                </c:pt>
                <c:pt idx="141730">
                  <c:v>-2.9973400000000001E-2</c:v>
                </c:pt>
                <c:pt idx="141731">
                  <c:v>-3.0799099999999999E-2</c:v>
                </c:pt>
                <c:pt idx="141732">
                  <c:v>-3.16035E-2</c:v>
                </c:pt>
                <c:pt idx="141733">
                  <c:v>-3.2384700000000002E-2</c:v>
                </c:pt>
                <c:pt idx="141734">
                  <c:v>-3.3140500000000003E-2</c:v>
                </c:pt>
                <c:pt idx="141735">
                  <c:v>-3.3869299999999998E-2</c:v>
                </c:pt>
                <c:pt idx="141736">
                  <c:v>-3.4570200000000002E-2</c:v>
                </c:pt>
                <c:pt idx="141737">
                  <c:v>-3.5243200000000002E-2</c:v>
                </c:pt>
                <c:pt idx="141738">
                  <c:v>-3.5888200000000002E-2</c:v>
                </c:pt>
                <c:pt idx="141739">
                  <c:v>-3.6504599999999998E-2</c:v>
                </c:pt>
                <c:pt idx="141740">
                  <c:v>-3.7091600000000002E-2</c:v>
                </c:pt>
                <c:pt idx="141741">
                  <c:v>-3.7648300000000003E-2</c:v>
                </c:pt>
                <c:pt idx="141742">
                  <c:v>-3.8173600000000002E-2</c:v>
                </c:pt>
                <c:pt idx="141743">
                  <c:v>-3.8665699999999997E-2</c:v>
                </c:pt>
                <c:pt idx="141744">
                  <c:v>-3.9123100000000001E-2</c:v>
                </c:pt>
                <c:pt idx="141745">
                  <c:v>-3.9544500000000003E-2</c:v>
                </c:pt>
                <c:pt idx="141746">
                  <c:v>-3.9929300000000001E-2</c:v>
                </c:pt>
                <c:pt idx="141747">
                  <c:v>-4.0277199999999999E-2</c:v>
                </c:pt>
                <c:pt idx="141748">
                  <c:v>-4.0588800000000001E-2</c:v>
                </c:pt>
                <c:pt idx="141749">
                  <c:v>-4.0864299999999999E-2</c:v>
                </c:pt>
                <c:pt idx="141750">
                  <c:v>-4.1102100000000003E-2</c:v>
                </c:pt>
                <c:pt idx="141751">
                  <c:v>-4.12999E-2</c:v>
                </c:pt>
                <c:pt idx="141752">
                  <c:v>-4.1455899999999997E-2</c:v>
                </c:pt>
                <c:pt idx="141753">
                  <c:v>-4.1570299999999998E-2</c:v>
                </c:pt>
                <c:pt idx="141754">
                  <c:v>-4.1643699999999999E-2</c:v>
                </c:pt>
                <c:pt idx="141755">
                  <c:v>-4.1676400000000002E-2</c:v>
                </c:pt>
                <c:pt idx="141756">
                  <c:v>-4.1669299999999999E-2</c:v>
                </c:pt>
                <c:pt idx="141757">
                  <c:v>-4.1623199999999999E-2</c:v>
                </c:pt>
                <c:pt idx="141758">
                  <c:v>-4.1537499999999998E-2</c:v>
                </c:pt>
                <c:pt idx="141759">
                  <c:v>-4.1409799999999997E-2</c:v>
                </c:pt>
                <c:pt idx="141760">
                  <c:v>-4.12398E-2</c:v>
                </c:pt>
                <c:pt idx="141761">
                  <c:v>-4.1029400000000001E-2</c:v>
                </c:pt>
                <c:pt idx="141762">
                  <c:v>-4.07806E-2</c:v>
                </c:pt>
                <c:pt idx="141763">
                  <c:v>-4.04944E-2</c:v>
                </c:pt>
                <c:pt idx="141764">
                  <c:v>-4.0170299999999999E-2</c:v>
                </c:pt>
                <c:pt idx="141765">
                  <c:v>-3.9807599999999999E-2</c:v>
                </c:pt>
                <c:pt idx="141766">
                  <c:v>-3.9405999999999997E-2</c:v>
                </c:pt>
                <c:pt idx="141767">
                  <c:v>-3.8965800000000002E-2</c:v>
                </c:pt>
                <c:pt idx="141768">
                  <c:v>-3.8487E-2</c:v>
                </c:pt>
                <c:pt idx="141769">
                  <c:v>-3.7969999999999997E-2</c:v>
                </c:pt>
                <c:pt idx="141770">
                  <c:v>-3.7415999999999998E-2</c:v>
                </c:pt>
                <c:pt idx="141771">
                  <c:v>-3.6826400000000002E-2</c:v>
                </c:pt>
                <c:pt idx="141772">
                  <c:v>-3.6202900000000003E-2</c:v>
                </c:pt>
                <c:pt idx="141773">
                  <c:v>-3.5546599999999998E-2</c:v>
                </c:pt>
                <c:pt idx="141774">
                  <c:v>-3.4857899999999997E-2</c:v>
                </c:pt>
                <c:pt idx="141775">
                  <c:v>-3.4137199999999999E-2</c:v>
                </c:pt>
                <c:pt idx="141776">
                  <c:v>-3.3385400000000003E-2</c:v>
                </c:pt>
                <c:pt idx="141777">
                  <c:v>-3.2603800000000002E-2</c:v>
                </c:pt>
                <c:pt idx="141778">
                  <c:v>-3.1792000000000001E-2</c:v>
                </c:pt>
                <c:pt idx="141779">
                  <c:v>-3.0950100000000001E-2</c:v>
                </c:pt>
                <c:pt idx="141780">
                  <c:v>-3.00793E-2</c:v>
                </c:pt>
                <c:pt idx="141781">
                  <c:v>-2.9180500000000002E-2</c:v>
                </c:pt>
                <c:pt idx="141782">
                  <c:v>-2.8255300000000001E-2</c:v>
                </c:pt>
                <c:pt idx="141783">
                  <c:v>-2.7305300000000001E-2</c:v>
                </c:pt>
                <c:pt idx="141784">
                  <c:v>-2.63317E-2</c:v>
                </c:pt>
                <c:pt idx="141785">
                  <c:v>-2.53355E-2</c:v>
                </c:pt>
                <c:pt idx="141786">
                  <c:v>-2.4318099999999999E-2</c:v>
                </c:pt>
                <c:pt idx="141787">
                  <c:v>-2.32809E-2</c:v>
                </c:pt>
                <c:pt idx="141788">
                  <c:v>-2.2225200000000001E-2</c:v>
                </c:pt>
                <c:pt idx="141789">
                  <c:v>-2.1151900000000001E-2</c:v>
                </c:pt>
                <c:pt idx="141790">
                  <c:v>-2.0062400000000001E-2</c:v>
                </c:pt>
                <c:pt idx="141791">
                  <c:v>-1.8958200000000001E-2</c:v>
                </c:pt>
                <c:pt idx="141792">
                  <c:v>-1.7840999999999999E-2</c:v>
                </c:pt>
                <c:pt idx="141793">
                  <c:v>-1.67122E-2</c:v>
                </c:pt>
                <c:pt idx="141794">
                  <c:v>-1.5572900000000001E-2</c:v>
                </c:pt>
                <c:pt idx="141795">
                  <c:v>-1.44239E-2</c:v>
                </c:pt>
                <c:pt idx="141796">
                  <c:v>-1.3266E-2</c:v>
                </c:pt>
                <c:pt idx="141797">
                  <c:v>-1.21006E-2</c:v>
                </c:pt>
                <c:pt idx="141798">
                  <c:v>-1.0928999999999999E-2</c:v>
                </c:pt>
                <c:pt idx="141799" formatCode="0.00E+00">
                  <c:v>-9.7527699999999991E-3</c:v>
                </c:pt>
                <c:pt idx="141800" formatCode="0.00E+00">
                  <c:v>-8.57342E-3</c:v>
                </c:pt>
                <c:pt idx="141801" formatCode="0.00E+00">
                  <c:v>-7.3926800000000004E-3</c:v>
                </c:pt>
                <c:pt idx="141802" formatCode="0.00E+00">
                  <c:v>-6.2119799999999998E-3</c:v>
                </c:pt>
                <c:pt idx="141803" formatCode="0.00E+00">
                  <c:v>-5.0324899999999997E-3</c:v>
                </c:pt>
                <c:pt idx="141804" formatCode="0.00E+00">
                  <c:v>-3.8552899999999999E-3</c:v>
                </c:pt>
                <c:pt idx="141805" formatCode="0.00E+00">
                  <c:v>-2.6815300000000001E-3</c:v>
                </c:pt>
                <c:pt idx="141806" formatCode="0.00E+00">
                  <c:v>-1.5124100000000001E-3</c:v>
                </c:pt>
                <c:pt idx="141807" formatCode="0.00E+00">
                  <c:v>-3.4893100000000002E-4</c:v>
                </c:pt>
                <c:pt idx="141808" formatCode="0.00E+00">
                  <c:v>8.07992E-4</c:v>
                </c:pt>
                <c:pt idx="141809" formatCode="0.00E+00">
                  <c:v>1.9570199999999999E-3</c:v>
                </c:pt>
                <c:pt idx="141810" formatCode="0.00E+00">
                  <c:v>3.0962099999999998E-3</c:v>
                </c:pt>
                <c:pt idx="141811" formatCode="0.00E+00">
                  <c:v>4.2237000000000004E-3</c:v>
                </c:pt>
                <c:pt idx="141812" formatCode="0.00E+00">
                  <c:v>5.3380900000000002E-3</c:v>
                </c:pt>
                <c:pt idx="141813" formatCode="0.00E+00">
                  <c:v>6.43817E-3</c:v>
                </c:pt>
                <c:pt idx="141814" formatCode="0.00E+00">
                  <c:v>7.5227499999999999E-3</c:v>
                </c:pt>
                <c:pt idx="141815" formatCode="0.00E+00">
                  <c:v>8.5907199999999996E-3</c:v>
                </c:pt>
                <c:pt idx="141816" formatCode="0.00E+00">
                  <c:v>9.6408699999999993E-3</c:v>
                </c:pt>
                <c:pt idx="141817">
                  <c:v>1.06718E-2</c:v>
                </c:pt>
                <c:pt idx="141818">
                  <c:v>1.16822E-2</c:v>
                </c:pt>
                <c:pt idx="141819">
                  <c:v>1.26713E-2</c:v>
                </c:pt>
                <c:pt idx="141820">
                  <c:v>1.3638000000000001E-2</c:v>
                </c:pt>
                <c:pt idx="141821">
                  <c:v>1.45816E-2</c:v>
                </c:pt>
                <c:pt idx="141822">
                  <c:v>1.5500999999999999E-2</c:v>
                </c:pt>
                <c:pt idx="141823">
                  <c:v>1.6395400000000001E-2</c:v>
                </c:pt>
                <c:pt idx="141824">
                  <c:v>1.72642E-2</c:v>
                </c:pt>
                <c:pt idx="141825">
                  <c:v>1.8106299999999999E-2</c:v>
                </c:pt>
                <c:pt idx="141826">
                  <c:v>1.8921E-2</c:v>
                </c:pt>
                <c:pt idx="141827">
                  <c:v>1.9707499999999999E-2</c:v>
                </c:pt>
                <c:pt idx="141828">
                  <c:v>2.0464900000000001E-2</c:v>
                </c:pt>
                <c:pt idx="141829">
                  <c:v>2.1192800000000001E-2</c:v>
                </c:pt>
                <c:pt idx="141830">
                  <c:v>2.1890900000000001E-2</c:v>
                </c:pt>
                <c:pt idx="141831">
                  <c:v>2.2558999999999999E-2</c:v>
                </c:pt>
                <c:pt idx="141832">
                  <c:v>2.3196600000000001E-2</c:v>
                </c:pt>
                <c:pt idx="141833">
                  <c:v>2.3803499999999998E-2</c:v>
                </c:pt>
                <c:pt idx="141834">
                  <c:v>2.43792E-2</c:v>
                </c:pt>
                <c:pt idx="141835">
                  <c:v>2.4923000000000001E-2</c:v>
                </c:pt>
                <c:pt idx="141836">
                  <c:v>2.5434200000000001E-2</c:v>
                </c:pt>
                <c:pt idx="141837">
                  <c:v>2.5912600000000001E-2</c:v>
                </c:pt>
                <c:pt idx="141838">
                  <c:v>2.6357999999999999E-2</c:v>
                </c:pt>
                <c:pt idx="141839">
                  <c:v>2.6770700000000001E-2</c:v>
                </c:pt>
                <c:pt idx="141840">
                  <c:v>2.7150199999999999E-2</c:v>
                </c:pt>
                <c:pt idx="141841">
                  <c:v>2.7496099999999999E-2</c:v>
                </c:pt>
                <c:pt idx="141842">
                  <c:v>2.7808099999999999E-2</c:v>
                </c:pt>
                <c:pt idx="141843">
                  <c:v>2.80859E-2</c:v>
                </c:pt>
                <c:pt idx="141844">
                  <c:v>2.8329400000000001E-2</c:v>
                </c:pt>
                <c:pt idx="141845">
                  <c:v>2.8538399999999998E-2</c:v>
                </c:pt>
                <c:pt idx="141846">
                  <c:v>2.8713099999999998E-2</c:v>
                </c:pt>
                <c:pt idx="141847">
                  <c:v>2.8854000000000001E-2</c:v>
                </c:pt>
                <c:pt idx="141848">
                  <c:v>2.89611E-2</c:v>
                </c:pt>
                <c:pt idx="141849">
                  <c:v>2.90347E-2</c:v>
                </c:pt>
                <c:pt idx="141850">
                  <c:v>2.90751E-2</c:v>
                </c:pt>
                <c:pt idx="141851">
                  <c:v>2.9083399999999999E-2</c:v>
                </c:pt>
                <c:pt idx="141852">
                  <c:v>2.9060200000000001E-2</c:v>
                </c:pt>
                <c:pt idx="141853">
                  <c:v>2.90055E-2</c:v>
                </c:pt>
                <c:pt idx="141854">
                  <c:v>2.8919500000000001E-2</c:v>
                </c:pt>
                <c:pt idx="141855">
                  <c:v>2.8802500000000002E-2</c:v>
                </c:pt>
                <c:pt idx="141856">
                  <c:v>2.8655400000000001E-2</c:v>
                </c:pt>
                <c:pt idx="141857">
                  <c:v>2.8478900000000001E-2</c:v>
                </c:pt>
                <c:pt idx="141858">
                  <c:v>2.8273400000000001E-2</c:v>
                </c:pt>
                <c:pt idx="141859">
                  <c:v>2.8039399999999999E-2</c:v>
                </c:pt>
                <c:pt idx="141860">
                  <c:v>2.7777300000000001E-2</c:v>
                </c:pt>
                <c:pt idx="141861">
                  <c:v>2.7487600000000001E-2</c:v>
                </c:pt>
                <c:pt idx="141862">
                  <c:v>2.71711E-2</c:v>
                </c:pt>
                <c:pt idx="141863">
                  <c:v>2.6828299999999999E-2</c:v>
                </c:pt>
                <c:pt idx="141864">
                  <c:v>2.6459900000000001E-2</c:v>
                </c:pt>
                <c:pt idx="141865">
                  <c:v>2.6066800000000001E-2</c:v>
                </c:pt>
                <c:pt idx="141866">
                  <c:v>2.56498E-2</c:v>
                </c:pt>
                <c:pt idx="141867">
                  <c:v>2.5209700000000002E-2</c:v>
                </c:pt>
                <c:pt idx="141868">
                  <c:v>2.47478E-2</c:v>
                </c:pt>
                <c:pt idx="141869">
                  <c:v>2.4265200000000001E-2</c:v>
                </c:pt>
                <c:pt idx="141870">
                  <c:v>2.3762800000000001E-2</c:v>
                </c:pt>
                <c:pt idx="141871">
                  <c:v>2.3241399999999999E-2</c:v>
                </c:pt>
                <c:pt idx="141872">
                  <c:v>2.2701699999999998E-2</c:v>
                </c:pt>
                <c:pt idx="141873">
                  <c:v>2.21446E-2</c:v>
                </c:pt>
                <c:pt idx="141874">
                  <c:v>2.15709E-2</c:v>
                </c:pt>
                <c:pt idx="141875">
                  <c:v>2.0981400000000001E-2</c:v>
                </c:pt>
                <c:pt idx="141876">
                  <c:v>2.03769E-2</c:v>
                </c:pt>
                <c:pt idx="141877">
                  <c:v>1.9758299999999999E-2</c:v>
                </c:pt>
                <c:pt idx="141878">
                  <c:v>1.9126600000000001E-2</c:v>
                </c:pt>
                <c:pt idx="141879">
                  <c:v>1.8482599999999998E-2</c:v>
                </c:pt>
                <c:pt idx="141880">
                  <c:v>1.7827200000000001E-2</c:v>
                </c:pt>
                <c:pt idx="141881">
                  <c:v>1.71615E-2</c:v>
                </c:pt>
                <c:pt idx="141882">
                  <c:v>1.6486399999999998E-2</c:v>
                </c:pt>
                <c:pt idx="141883">
                  <c:v>1.5802799999999999E-2</c:v>
                </c:pt>
                <c:pt idx="141884">
                  <c:v>1.51115E-2</c:v>
                </c:pt>
                <c:pt idx="141885">
                  <c:v>1.4413799999999999E-2</c:v>
                </c:pt>
                <c:pt idx="141886">
                  <c:v>1.37105E-2</c:v>
                </c:pt>
                <c:pt idx="141887">
                  <c:v>1.30025E-2</c:v>
                </c:pt>
                <c:pt idx="141888">
                  <c:v>1.2290499999999999E-2</c:v>
                </c:pt>
                <c:pt idx="141889">
                  <c:v>1.1575E-2</c:v>
                </c:pt>
                <c:pt idx="141890">
                  <c:v>1.08571E-2</c:v>
                </c:pt>
                <c:pt idx="141891">
                  <c:v>1.0137800000000001E-2</c:v>
                </c:pt>
                <c:pt idx="141892" formatCode="0.00E+00">
                  <c:v>9.4180199999999992E-3</c:v>
                </c:pt>
                <c:pt idx="141893" formatCode="0.00E+00">
                  <c:v>8.69873E-3</c:v>
                </c:pt>
                <c:pt idx="141894" formatCode="0.00E+00">
                  <c:v>7.9807000000000003E-3</c:v>
                </c:pt>
                <c:pt idx="141895" formatCode="0.00E+00">
                  <c:v>7.2648299999999999E-3</c:v>
                </c:pt>
                <c:pt idx="141896" formatCode="0.00E+00">
                  <c:v>6.5519599999999999E-3</c:v>
                </c:pt>
                <c:pt idx="141897" formatCode="0.00E+00">
                  <c:v>5.8427799999999997E-3</c:v>
                </c:pt>
                <c:pt idx="141898" formatCode="0.00E+00">
                  <c:v>5.1379700000000004E-3</c:v>
                </c:pt>
                <c:pt idx="141899" formatCode="0.00E+00">
                  <c:v>4.4383299999999999E-3</c:v>
                </c:pt>
                <c:pt idx="141900" formatCode="0.00E+00">
                  <c:v>3.7446100000000002E-3</c:v>
                </c:pt>
                <c:pt idx="141901" formatCode="0.00E+00">
                  <c:v>3.0573200000000001E-3</c:v>
                </c:pt>
                <c:pt idx="141902" formatCode="0.00E+00">
                  <c:v>2.37703E-3</c:v>
                </c:pt>
                <c:pt idx="141903" formatCode="0.00E+00">
                  <c:v>1.70458E-3</c:v>
                </c:pt>
                <c:pt idx="141904" formatCode="0.00E+00">
                  <c:v>1.0409099999999999E-3</c:v>
                </c:pt>
                <c:pt idx="141905" formatCode="0.00E+00">
                  <c:v>3.86647E-4</c:v>
                </c:pt>
                <c:pt idx="141906" formatCode="0.00E+00">
                  <c:v>-2.5785899999999999E-4</c:v>
                </c:pt>
                <c:pt idx="141907" formatCode="0.00E+00">
                  <c:v>-8.9212199999999997E-4</c:v>
                </c:pt>
                <c:pt idx="141908" formatCode="0.00E+00">
                  <c:v>-1.5156200000000001E-3</c:v>
                </c:pt>
                <c:pt idx="141909" formatCode="0.00E+00">
                  <c:v>-2.12802E-3</c:v>
                </c:pt>
                <c:pt idx="141910" formatCode="0.00E+00">
                  <c:v>-2.72908E-3</c:v>
                </c:pt>
                <c:pt idx="141911" formatCode="0.00E+00">
                  <c:v>-3.3185100000000002E-3</c:v>
                </c:pt>
                <c:pt idx="141912" formatCode="0.00E+00">
                  <c:v>-3.8958600000000001E-3</c:v>
                </c:pt>
                <c:pt idx="141913" formatCode="0.00E+00">
                  <c:v>-4.46065E-3</c:v>
                </c:pt>
                <c:pt idx="141914" formatCode="0.00E+00">
                  <c:v>-5.0124899999999997E-3</c:v>
                </c:pt>
                <c:pt idx="141915" formatCode="0.00E+00">
                  <c:v>-5.5511099999999997E-3</c:v>
                </c:pt>
                <c:pt idx="141916" formatCode="0.00E+00">
                  <c:v>-6.0763299999999996E-3</c:v>
                </c:pt>
                <c:pt idx="141917" formatCode="0.00E+00">
                  <c:v>-6.5878899999999999E-3</c:v>
                </c:pt>
                <c:pt idx="141918" formatCode="0.00E+00">
                  <c:v>-7.0854200000000003E-3</c:v>
                </c:pt>
                <c:pt idx="141919" formatCode="0.00E+00">
                  <c:v>-7.5686499999999997E-3</c:v>
                </c:pt>
                <c:pt idx="141920" formatCode="0.00E+00">
                  <c:v>-8.0374699999999997E-3</c:v>
                </c:pt>
                <c:pt idx="141921" formatCode="0.00E+00">
                  <c:v>-8.4918400000000005E-3</c:v>
                </c:pt>
                <c:pt idx="141922" formatCode="0.00E+00">
                  <c:v>-8.9317200000000006E-3</c:v>
                </c:pt>
                <c:pt idx="141923" formatCode="0.00E+00">
                  <c:v>-9.35713E-3</c:v>
                </c:pt>
                <c:pt idx="141924" formatCode="0.00E+00">
                  <c:v>-9.7681E-3</c:v>
                </c:pt>
                <c:pt idx="141925">
                  <c:v>-1.0164599999999999E-2</c:v>
                </c:pt>
                <c:pt idx="141926">
                  <c:v>-1.05463E-2</c:v>
                </c:pt>
                <c:pt idx="141927">
                  <c:v>-1.09132E-2</c:v>
                </c:pt>
                <c:pt idx="141928">
                  <c:v>-1.1265300000000001E-2</c:v>
                </c:pt>
                <c:pt idx="141929">
                  <c:v>-1.1602700000000001E-2</c:v>
                </c:pt>
                <c:pt idx="141930">
                  <c:v>-1.19258E-2</c:v>
                </c:pt>
                <c:pt idx="141931">
                  <c:v>-1.22346E-2</c:v>
                </c:pt>
                <c:pt idx="141932">
                  <c:v>-1.25293E-2</c:v>
                </c:pt>
                <c:pt idx="141933">
                  <c:v>-1.28101E-2</c:v>
                </c:pt>
                <c:pt idx="141934">
                  <c:v>-1.3077500000000001E-2</c:v>
                </c:pt>
                <c:pt idx="141935">
                  <c:v>-1.3331600000000001E-2</c:v>
                </c:pt>
                <c:pt idx="141936">
                  <c:v>-1.35724E-2</c:v>
                </c:pt>
                <c:pt idx="141937">
                  <c:v>-1.37999E-2</c:v>
                </c:pt>
                <c:pt idx="141938">
                  <c:v>-1.4014199999999999E-2</c:v>
                </c:pt>
                <c:pt idx="141939">
                  <c:v>-1.42154E-2</c:v>
                </c:pt>
                <c:pt idx="141940">
                  <c:v>-1.44037E-2</c:v>
                </c:pt>
                <c:pt idx="141941">
                  <c:v>-1.45793E-2</c:v>
                </c:pt>
                <c:pt idx="141942">
                  <c:v>-1.47425E-2</c:v>
                </c:pt>
                <c:pt idx="141943">
                  <c:v>-1.4893699999999999E-2</c:v>
                </c:pt>
                <c:pt idx="141944">
                  <c:v>-1.50332E-2</c:v>
                </c:pt>
                <c:pt idx="141945">
                  <c:v>-1.51615E-2</c:v>
                </c:pt>
                <c:pt idx="141946">
                  <c:v>-1.52789E-2</c:v>
                </c:pt>
                <c:pt idx="141947">
                  <c:v>-1.53855E-2</c:v>
                </c:pt>
                <c:pt idx="141948">
                  <c:v>-1.5481699999999999E-2</c:v>
                </c:pt>
                <c:pt idx="141949">
                  <c:v>-1.55677E-2</c:v>
                </c:pt>
                <c:pt idx="141950">
                  <c:v>-1.5643799999999999E-2</c:v>
                </c:pt>
                <c:pt idx="141951">
                  <c:v>-1.5710499999999999E-2</c:v>
                </c:pt>
                <c:pt idx="141952">
                  <c:v>-1.57682E-2</c:v>
                </c:pt>
                <c:pt idx="141953">
                  <c:v>-1.58172E-2</c:v>
                </c:pt>
                <c:pt idx="141954">
                  <c:v>-1.5857599999999999E-2</c:v>
                </c:pt>
                <c:pt idx="141955">
                  <c:v>-1.58896E-2</c:v>
                </c:pt>
                <c:pt idx="141956">
                  <c:v>-1.5913199999999999E-2</c:v>
                </c:pt>
                <c:pt idx="141957">
                  <c:v>-1.59287E-2</c:v>
                </c:pt>
                <c:pt idx="141958">
                  <c:v>-1.59364E-2</c:v>
                </c:pt>
                <c:pt idx="141959">
                  <c:v>-1.5936499999999999E-2</c:v>
                </c:pt>
                <c:pt idx="141960">
                  <c:v>-1.5929599999999999E-2</c:v>
                </c:pt>
                <c:pt idx="141961">
                  <c:v>-1.5916099999999999E-2</c:v>
                </c:pt>
                <c:pt idx="141962">
                  <c:v>-1.5896500000000001E-2</c:v>
                </c:pt>
                <c:pt idx="141963">
                  <c:v>-1.5871099999999999E-2</c:v>
                </c:pt>
                <c:pt idx="141964">
                  <c:v>-1.5840199999999999E-2</c:v>
                </c:pt>
                <c:pt idx="141965">
                  <c:v>-1.5803999999999999E-2</c:v>
                </c:pt>
                <c:pt idx="141966">
                  <c:v>-1.57628E-2</c:v>
                </c:pt>
                <c:pt idx="141967">
                  <c:v>-1.57168E-2</c:v>
                </c:pt>
                <c:pt idx="141968">
                  <c:v>-1.5665999999999999E-2</c:v>
                </c:pt>
                <c:pt idx="141969">
                  <c:v>-1.5610600000000001E-2</c:v>
                </c:pt>
                <c:pt idx="141970">
                  <c:v>-1.5550599999999999E-2</c:v>
                </c:pt>
                <c:pt idx="141971">
                  <c:v>-1.54859E-2</c:v>
                </c:pt>
                <c:pt idx="141972">
                  <c:v>-1.54165E-2</c:v>
                </c:pt>
                <c:pt idx="141973">
                  <c:v>-1.53423E-2</c:v>
                </c:pt>
                <c:pt idx="141974">
                  <c:v>-1.52636E-2</c:v>
                </c:pt>
                <c:pt idx="141975">
                  <c:v>-1.51804E-2</c:v>
                </c:pt>
                <c:pt idx="141976">
                  <c:v>-1.50936E-2</c:v>
                </c:pt>
                <c:pt idx="141977">
                  <c:v>-1.5003799999999999E-2</c:v>
                </c:pt>
                <c:pt idx="141978">
                  <c:v>-1.4910700000000001E-2</c:v>
                </c:pt>
                <c:pt idx="141979">
                  <c:v>-1.48141E-2</c:v>
                </c:pt>
                <c:pt idx="141980">
                  <c:v>-1.47136E-2</c:v>
                </c:pt>
                <c:pt idx="141981">
                  <c:v>-1.46091E-2</c:v>
                </c:pt>
                <c:pt idx="141982">
                  <c:v>-1.45005E-2</c:v>
                </c:pt>
                <c:pt idx="141983">
                  <c:v>-1.4387499999999999E-2</c:v>
                </c:pt>
                <c:pt idx="141984">
                  <c:v>-1.427E-2</c:v>
                </c:pt>
                <c:pt idx="141985">
                  <c:v>-1.41478E-2</c:v>
                </c:pt>
                <c:pt idx="141986">
                  <c:v>-1.4020700000000001E-2</c:v>
                </c:pt>
                <c:pt idx="141987">
                  <c:v>-1.3888599999999999E-2</c:v>
                </c:pt>
                <c:pt idx="141988">
                  <c:v>-1.37517E-2</c:v>
                </c:pt>
                <c:pt idx="141989">
                  <c:v>-1.3610199999999999E-2</c:v>
                </c:pt>
                <c:pt idx="141990">
                  <c:v>-1.3464E-2</c:v>
                </c:pt>
                <c:pt idx="141991">
                  <c:v>-1.33128E-2</c:v>
                </c:pt>
                <c:pt idx="141992">
                  <c:v>-1.31561E-2</c:v>
                </c:pt>
                <c:pt idx="141993">
                  <c:v>-1.29938E-2</c:v>
                </c:pt>
                <c:pt idx="141994">
                  <c:v>-1.28253E-2</c:v>
                </c:pt>
                <c:pt idx="141995">
                  <c:v>-1.2650399999999999E-2</c:v>
                </c:pt>
                <c:pt idx="141996">
                  <c:v>-1.24689E-2</c:v>
                </c:pt>
                <c:pt idx="141997">
                  <c:v>-1.22807E-2</c:v>
                </c:pt>
                <c:pt idx="141998">
                  <c:v>-1.2085800000000001E-2</c:v>
                </c:pt>
                <c:pt idx="141999">
                  <c:v>-1.1884E-2</c:v>
                </c:pt>
                <c:pt idx="142000">
                  <c:v>-1.1675E-2</c:v>
                </c:pt>
                <c:pt idx="142001">
                  <c:v>-1.1459E-2</c:v>
                </c:pt>
                <c:pt idx="142002">
                  <c:v>-1.12356E-2</c:v>
                </c:pt>
                <c:pt idx="142003">
                  <c:v>-1.10049E-2</c:v>
                </c:pt>
                <c:pt idx="142004">
                  <c:v>-1.0766400000000001E-2</c:v>
                </c:pt>
                <c:pt idx="142005">
                  <c:v>-1.05197E-2</c:v>
                </c:pt>
                <c:pt idx="142006">
                  <c:v>-1.02644E-2</c:v>
                </c:pt>
                <c:pt idx="142007" formatCode="0.00E+00">
                  <c:v>-9.9999600000000004E-3</c:v>
                </c:pt>
                <c:pt idx="142008" formatCode="0.00E+00">
                  <c:v>-9.7258799999999992E-3</c:v>
                </c:pt>
                <c:pt idx="142009" formatCode="0.00E+00">
                  <c:v>-9.4418799999999997E-3</c:v>
                </c:pt>
                <c:pt idx="142010" formatCode="0.00E+00">
                  <c:v>-9.1476700000000001E-3</c:v>
                </c:pt>
                <c:pt idx="142011" formatCode="0.00E+00">
                  <c:v>-8.8430699999999998E-3</c:v>
                </c:pt>
                <c:pt idx="142012" formatCode="0.00E+00">
                  <c:v>-8.5278699999999999E-3</c:v>
                </c:pt>
                <c:pt idx="142013" formatCode="0.00E+00">
                  <c:v>-8.2016899999999993E-3</c:v>
                </c:pt>
                <c:pt idx="142014" formatCode="0.00E+00">
                  <c:v>-7.8639899999999995E-3</c:v>
                </c:pt>
                <c:pt idx="142015" formatCode="0.00E+00">
                  <c:v>-7.5143800000000002E-3</c:v>
                </c:pt>
                <c:pt idx="142016" formatCode="0.00E+00">
                  <c:v>-7.1528399999999997E-3</c:v>
                </c:pt>
                <c:pt idx="142017" formatCode="0.00E+00">
                  <c:v>-6.7797100000000004E-3</c:v>
                </c:pt>
                <c:pt idx="142018" formatCode="0.00E+00">
                  <c:v>-6.3952999999999996E-3</c:v>
                </c:pt>
                <c:pt idx="142019" formatCode="0.00E+00">
                  <c:v>-5.9995100000000004E-3</c:v>
                </c:pt>
                <c:pt idx="142020" formatCode="0.00E+00">
                  <c:v>-5.59211E-3</c:v>
                </c:pt>
                <c:pt idx="142021" formatCode="0.00E+00">
                  <c:v>-5.1730099999999996E-3</c:v>
                </c:pt>
                <c:pt idx="142022" formatCode="0.00E+00">
                  <c:v>-4.7420500000000003E-3</c:v>
                </c:pt>
                <c:pt idx="142023" formatCode="0.00E+00">
                  <c:v>-4.2987099999999999E-3</c:v>
                </c:pt>
                <c:pt idx="142024" formatCode="0.00E+00">
                  <c:v>-3.8424000000000002E-3</c:v>
                </c:pt>
                <c:pt idx="142025" formatCode="0.00E+00">
                  <c:v>-3.3729200000000002E-3</c:v>
                </c:pt>
                <c:pt idx="142026" formatCode="0.00E+00">
                  <c:v>-2.8903700000000002E-3</c:v>
                </c:pt>
                <c:pt idx="142027" formatCode="0.00E+00">
                  <c:v>-2.39478E-3</c:v>
                </c:pt>
                <c:pt idx="142028" formatCode="0.00E+00">
                  <c:v>-1.8858900000000001E-3</c:v>
                </c:pt>
                <c:pt idx="142029" formatCode="0.00E+00">
                  <c:v>-1.36337E-3</c:v>
                </c:pt>
                <c:pt idx="142030" formatCode="0.00E+00">
                  <c:v>-8.2704700000000003E-4</c:v>
                </c:pt>
                <c:pt idx="142031" formatCode="0.00E+00">
                  <c:v>-2.77068E-4</c:v>
                </c:pt>
                <c:pt idx="142032" formatCode="0.00E+00">
                  <c:v>2.8638999999999997E-4</c:v>
                </c:pt>
                <c:pt idx="142033" formatCode="0.00E+00">
                  <c:v>8.6335299999999997E-4</c:v>
                </c:pt>
                <c:pt idx="142034" formatCode="0.00E+00">
                  <c:v>1.4537300000000001E-3</c:v>
                </c:pt>
                <c:pt idx="142035" formatCode="0.00E+00">
                  <c:v>2.0570900000000001E-3</c:v>
                </c:pt>
                <c:pt idx="142036" formatCode="0.00E+00">
                  <c:v>2.6730199999999999E-3</c:v>
                </c:pt>
                <c:pt idx="142037" formatCode="0.00E+00">
                  <c:v>3.3012599999999999E-3</c:v>
                </c:pt>
                <c:pt idx="142038" formatCode="0.00E+00">
                  <c:v>3.9415300000000004E-3</c:v>
                </c:pt>
                <c:pt idx="142039" formatCode="0.00E+00">
                  <c:v>4.59342E-3</c:v>
                </c:pt>
                <c:pt idx="142040" formatCode="0.00E+00">
                  <c:v>5.2564600000000001E-3</c:v>
                </c:pt>
                <c:pt idx="142041" formatCode="0.00E+00">
                  <c:v>5.9301400000000004E-3</c:v>
                </c:pt>
                <c:pt idx="142042" formatCode="0.00E+00">
                  <c:v>6.6141999999999998E-3</c:v>
                </c:pt>
                <c:pt idx="142043" formatCode="0.00E+00">
                  <c:v>7.3087400000000002E-3</c:v>
                </c:pt>
                <c:pt idx="142044" formatCode="0.00E+00">
                  <c:v>8.0139400000000006E-3</c:v>
                </c:pt>
                <c:pt idx="142045" formatCode="0.00E+00">
                  <c:v>8.7295900000000006E-3</c:v>
                </c:pt>
                <c:pt idx="142046" formatCode="0.00E+00">
                  <c:v>9.4551600000000006E-3</c:v>
                </c:pt>
                <c:pt idx="142047">
                  <c:v>1.0190100000000001E-2</c:v>
                </c:pt>
                <c:pt idx="142048">
                  <c:v>1.09339E-2</c:v>
                </c:pt>
                <c:pt idx="142049">
                  <c:v>1.1685900000000001E-2</c:v>
                </c:pt>
                <c:pt idx="142050">
                  <c:v>1.2445400000000001E-2</c:v>
                </c:pt>
                <c:pt idx="142051">
                  <c:v>1.32116E-2</c:v>
                </c:pt>
                <c:pt idx="142052">
                  <c:v>1.3984E-2</c:v>
                </c:pt>
                <c:pt idx="142053">
                  <c:v>1.47618E-2</c:v>
                </c:pt>
                <c:pt idx="142054">
                  <c:v>1.55443E-2</c:v>
                </c:pt>
                <c:pt idx="142055">
                  <c:v>1.6330799999999999E-2</c:v>
                </c:pt>
                <c:pt idx="142056">
                  <c:v>1.71206E-2</c:v>
                </c:pt>
                <c:pt idx="142057">
                  <c:v>1.7912899999999999E-2</c:v>
                </c:pt>
                <c:pt idx="142058">
                  <c:v>1.8707600000000001E-2</c:v>
                </c:pt>
                <c:pt idx="142059">
                  <c:v>1.9504000000000001E-2</c:v>
                </c:pt>
                <c:pt idx="142060">
                  <c:v>2.03015E-2</c:v>
                </c:pt>
                <c:pt idx="142061">
                  <c:v>2.1099300000000001E-2</c:v>
                </c:pt>
                <c:pt idx="142062">
                  <c:v>2.1896700000000002E-2</c:v>
                </c:pt>
                <c:pt idx="142063">
                  <c:v>2.2692500000000001E-2</c:v>
                </c:pt>
                <c:pt idx="142064">
                  <c:v>2.3485099999999998E-2</c:v>
                </c:pt>
                <c:pt idx="142065">
                  <c:v>2.4273400000000001E-2</c:v>
                </c:pt>
                <c:pt idx="142066">
                  <c:v>2.5056599999999998E-2</c:v>
                </c:pt>
                <c:pt idx="142067">
                  <c:v>2.5834099999999999E-2</c:v>
                </c:pt>
                <c:pt idx="142068">
                  <c:v>2.6605500000000001E-2</c:v>
                </c:pt>
                <c:pt idx="142069">
                  <c:v>2.73698E-2</c:v>
                </c:pt>
                <c:pt idx="142070">
                  <c:v>2.8126100000000001E-2</c:v>
                </c:pt>
                <c:pt idx="142071">
                  <c:v>2.8873200000000002E-2</c:v>
                </c:pt>
                <c:pt idx="142072">
                  <c:v>2.96102E-2</c:v>
                </c:pt>
                <c:pt idx="142073">
                  <c:v>3.0336399999999999E-2</c:v>
                </c:pt>
                <c:pt idx="142074">
                  <c:v>3.10513E-2</c:v>
                </c:pt>
                <c:pt idx="142075">
                  <c:v>3.17541E-2</c:v>
                </c:pt>
                <c:pt idx="142076">
                  <c:v>3.2443399999999997E-2</c:v>
                </c:pt>
                <c:pt idx="142077">
                  <c:v>3.31182E-2</c:v>
                </c:pt>
                <c:pt idx="142078">
                  <c:v>3.37772E-2</c:v>
                </c:pt>
                <c:pt idx="142079">
                  <c:v>3.4419400000000003E-2</c:v>
                </c:pt>
                <c:pt idx="142080">
                  <c:v>3.5043699999999997E-2</c:v>
                </c:pt>
                <c:pt idx="142081">
                  <c:v>3.5649300000000002E-2</c:v>
                </c:pt>
                <c:pt idx="142082">
                  <c:v>3.6235200000000002E-2</c:v>
                </c:pt>
                <c:pt idx="142083">
                  <c:v>3.6801E-2</c:v>
                </c:pt>
                <c:pt idx="142084">
                  <c:v>3.73461E-2</c:v>
                </c:pt>
                <c:pt idx="142085">
                  <c:v>3.7869899999999998E-2</c:v>
                </c:pt>
                <c:pt idx="142086">
                  <c:v>3.83714E-2</c:v>
                </c:pt>
                <c:pt idx="142087">
                  <c:v>3.8849500000000002E-2</c:v>
                </c:pt>
                <c:pt idx="142088">
                  <c:v>3.9303100000000001E-2</c:v>
                </c:pt>
                <c:pt idx="142089">
                  <c:v>3.9731200000000001E-2</c:v>
                </c:pt>
                <c:pt idx="142090">
                  <c:v>4.01327E-2</c:v>
                </c:pt>
                <c:pt idx="142091">
                  <c:v>4.0506899999999998E-2</c:v>
                </c:pt>
                <c:pt idx="142092">
                  <c:v>4.0853100000000003E-2</c:v>
                </c:pt>
                <c:pt idx="142093">
                  <c:v>4.1170900000000003E-2</c:v>
                </c:pt>
                <c:pt idx="142094">
                  <c:v>4.1459599999999999E-2</c:v>
                </c:pt>
                <c:pt idx="142095">
                  <c:v>4.1718600000000002E-2</c:v>
                </c:pt>
                <c:pt idx="142096">
                  <c:v>4.1947400000000003E-2</c:v>
                </c:pt>
                <c:pt idx="142097">
                  <c:v>4.21454E-2</c:v>
                </c:pt>
                <c:pt idx="142098">
                  <c:v>4.2312200000000001E-2</c:v>
                </c:pt>
                <c:pt idx="142099">
                  <c:v>4.2447100000000001E-2</c:v>
                </c:pt>
                <c:pt idx="142100">
                  <c:v>4.2549799999999999E-2</c:v>
                </c:pt>
                <c:pt idx="142101">
                  <c:v>4.2619700000000003E-2</c:v>
                </c:pt>
                <c:pt idx="142102">
                  <c:v>4.26565E-2</c:v>
                </c:pt>
                <c:pt idx="142103">
                  <c:v>4.2659700000000002E-2</c:v>
                </c:pt>
                <c:pt idx="142104">
                  <c:v>4.2628699999999999E-2</c:v>
                </c:pt>
                <c:pt idx="142105">
                  <c:v>4.2562799999999998E-2</c:v>
                </c:pt>
                <c:pt idx="142106">
                  <c:v>4.24613E-2</c:v>
                </c:pt>
                <c:pt idx="142107">
                  <c:v>4.2324100000000003E-2</c:v>
                </c:pt>
                <c:pt idx="142108">
                  <c:v>4.21512E-2</c:v>
                </c:pt>
                <c:pt idx="142109">
                  <c:v>4.1942199999999999E-2</c:v>
                </c:pt>
                <c:pt idx="142110">
                  <c:v>4.1697100000000001E-2</c:v>
                </c:pt>
                <c:pt idx="142111">
                  <c:v>4.14162E-2</c:v>
                </c:pt>
                <c:pt idx="142112">
                  <c:v>4.10996E-2</c:v>
                </c:pt>
                <c:pt idx="142113">
                  <c:v>4.0747499999999999E-2</c:v>
                </c:pt>
                <c:pt idx="142114">
                  <c:v>4.0359600000000002E-2</c:v>
                </c:pt>
                <c:pt idx="142115">
                  <c:v>3.9935900000000003E-2</c:v>
                </c:pt>
                <c:pt idx="142116">
                  <c:v>3.9476999999999998E-2</c:v>
                </c:pt>
                <c:pt idx="142117">
                  <c:v>3.8983200000000003E-2</c:v>
                </c:pt>
                <c:pt idx="142118">
                  <c:v>3.84549E-2</c:v>
                </c:pt>
                <c:pt idx="142119">
                  <c:v>3.7892200000000001E-2</c:v>
                </c:pt>
                <c:pt idx="142120">
                  <c:v>3.7295399999999999E-2</c:v>
                </c:pt>
                <c:pt idx="142121">
                  <c:v>3.6665000000000003E-2</c:v>
                </c:pt>
                <c:pt idx="142122">
                  <c:v>3.6001100000000001E-2</c:v>
                </c:pt>
                <c:pt idx="142123">
                  <c:v>3.5303500000000002E-2</c:v>
                </c:pt>
                <c:pt idx="142124">
                  <c:v>3.4572499999999999E-2</c:v>
                </c:pt>
                <c:pt idx="142125">
                  <c:v>3.3808600000000001E-2</c:v>
                </c:pt>
                <c:pt idx="142126">
                  <c:v>3.3012800000000002E-2</c:v>
                </c:pt>
                <c:pt idx="142127">
                  <c:v>3.2185600000000002E-2</c:v>
                </c:pt>
                <c:pt idx="142128">
                  <c:v>3.1328099999999998E-2</c:v>
                </c:pt>
                <c:pt idx="142129">
                  <c:v>3.04408E-2</c:v>
                </c:pt>
                <c:pt idx="142130">
                  <c:v>2.9524399999999999E-2</c:v>
                </c:pt>
                <c:pt idx="142131">
                  <c:v>2.8579799999999999E-2</c:v>
                </c:pt>
                <c:pt idx="142132">
                  <c:v>2.76081E-2</c:v>
                </c:pt>
                <c:pt idx="142133">
                  <c:v>2.6610100000000001E-2</c:v>
                </c:pt>
                <c:pt idx="142134">
                  <c:v>2.5586600000000001E-2</c:v>
                </c:pt>
                <c:pt idx="142135">
                  <c:v>2.45387E-2</c:v>
                </c:pt>
                <c:pt idx="142136">
                  <c:v>2.3467700000000001E-2</c:v>
                </c:pt>
                <c:pt idx="142137">
                  <c:v>2.23748E-2</c:v>
                </c:pt>
                <c:pt idx="142138">
                  <c:v>2.1260999999999999E-2</c:v>
                </c:pt>
                <c:pt idx="142139">
                  <c:v>2.0127300000000001E-2</c:v>
                </c:pt>
                <c:pt idx="142140">
                  <c:v>1.8974899999999999E-2</c:v>
                </c:pt>
                <c:pt idx="142141">
                  <c:v>1.7804799999999999E-2</c:v>
                </c:pt>
                <c:pt idx="142142">
                  <c:v>1.6618299999999999E-2</c:v>
                </c:pt>
                <c:pt idx="142143">
                  <c:v>1.54164E-2</c:v>
                </c:pt>
                <c:pt idx="142144">
                  <c:v>1.42004E-2</c:v>
                </c:pt>
                <c:pt idx="142145">
                  <c:v>1.2971399999999999E-2</c:v>
                </c:pt>
                <c:pt idx="142146">
                  <c:v>1.1730900000000001E-2</c:v>
                </c:pt>
                <c:pt idx="142147">
                  <c:v>1.0480099999999999E-2</c:v>
                </c:pt>
                <c:pt idx="142148" formatCode="0.00E+00">
                  <c:v>9.2203000000000007E-3</c:v>
                </c:pt>
                <c:pt idx="142149" formatCode="0.00E+00">
                  <c:v>7.9530799999999995E-3</c:v>
                </c:pt>
                <c:pt idx="142150" formatCode="0.00E+00">
                  <c:v>6.6798300000000003E-3</c:v>
                </c:pt>
                <c:pt idx="142151" formatCode="0.00E+00">
                  <c:v>5.4018800000000004E-3</c:v>
                </c:pt>
                <c:pt idx="142152" formatCode="0.00E+00">
                  <c:v>4.12036E-3</c:v>
                </c:pt>
                <c:pt idx="142153" formatCode="0.00E+00">
                  <c:v>2.83637E-3</c:v>
                </c:pt>
                <c:pt idx="142154" formatCode="0.00E+00">
                  <c:v>1.5514400000000001E-3</c:v>
                </c:pt>
                <c:pt idx="142155" formatCode="0.00E+00">
                  <c:v>2.67352E-4</c:v>
                </c:pt>
                <c:pt idx="142156" formatCode="0.00E+00">
                  <c:v>-1.0144100000000001E-3</c:v>
                </c:pt>
                <c:pt idx="142157" formatCode="0.00E+00">
                  <c:v>-2.2927099999999999E-3</c:v>
                </c:pt>
                <c:pt idx="142158" formatCode="0.00E+00">
                  <c:v>-3.5664500000000001E-3</c:v>
                </c:pt>
                <c:pt idx="142159" formatCode="0.00E+00">
                  <c:v>-4.8343099999999996E-3</c:v>
                </c:pt>
                <c:pt idx="142160" formatCode="0.00E+00">
                  <c:v>-6.0946500000000001E-3</c:v>
                </c:pt>
                <c:pt idx="142161" formatCode="0.00E+00">
                  <c:v>-7.34558E-3</c:v>
                </c:pt>
                <c:pt idx="142162" formatCode="0.00E+00">
                  <c:v>-8.5852600000000008E-3</c:v>
                </c:pt>
                <c:pt idx="142163" formatCode="0.00E+00">
                  <c:v>-9.8122499999999998E-3</c:v>
                </c:pt>
                <c:pt idx="142164">
                  <c:v>-1.10253E-2</c:v>
                </c:pt>
                <c:pt idx="142165">
                  <c:v>-1.2223299999999999E-2</c:v>
                </c:pt>
                <c:pt idx="142166">
                  <c:v>-1.3404900000000001E-2</c:v>
                </c:pt>
                <c:pt idx="142167">
                  <c:v>-1.4568899999999999E-2</c:v>
                </c:pt>
                <c:pt idx="142168">
                  <c:v>-1.5714200000000001E-2</c:v>
                </c:pt>
                <c:pt idx="142169">
                  <c:v>-1.68396E-2</c:v>
                </c:pt>
                <c:pt idx="142170">
                  <c:v>-1.79437E-2</c:v>
                </c:pt>
                <c:pt idx="142171">
                  <c:v>-1.9025E-2</c:v>
                </c:pt>
                <c:pt idx="142172">
                  <c:v>-2.0081600000000002E-2</c:v>
                </c:pt>
                <c:pt idx="142173">
                  <c:v>-2.1112300000000001E-2</c:v>
                </c:pt>
                <c:pt idx="142174">
                  <c:v>-2.2115900000000001E-2</c:v>
                </c:pt>
                <c:pt idx="142175">
                  <c:v>-2.3091199999999999E-2</c:v>
                </c:pt>
                <c:pt idx="142176">
                  <c:v>-2.40369E-2</c:v>
                </c:pt>
                <c:pt idx="142177">
                  <c:v>-2.4952200000000001E-2</c:v>
                </c:pt>
                <c:pt idx="142178">
                  <c:v>-2.58362E-2</c:v>
                </c:pt>
                <c:pt idx="142179">
                  <c:v>-2.6687900000000001E-2</c:v>
                </c:pt>
                <c:pt idx="142180">
                  <c:v>-2.75064E-2</c:v>
                </c:pt>
                <c:pt idx="142181">
                  <c:v>-2.8290599999999999E-2</c:v>
                </c:pt>
                <c:pt idx="142182">
                  <c:v>-2.9040099999999999E-2</c:v>
                </c:pt>
                <c:pt idx="142183">
                  <c:v>-2.97539E-2</c:v>
                </c:pt>
                <c:pt idx="142184">
                  <c:v>-3.0431300000000001E-2</c:v>
                </c:pt>
                <c:pt idx="142185">
                  <c:v>-3.1071399999999999E-2</c:v>
                </c:pt>
                <c:pt idx="142186">
                  <c:v>-3.1673699999999999E-2</c:v>
                </c:pt>
                <c:pt idx="142187">
                  <c:v>-3.2237300000000003E-2</c:v>
                </c:pt>
                <c:pt idx="142188">
                  <c:v>-3.2761699999999998E-2</c:v>
                </c:pt>
                <c:pt idx="142189">
                  <c:v>-3.3246299999999999E-2</c:v>
                </c:pt>
                <c:pt idx="142190">
                  <c:v>-3.3690499999999998E-2</c:v>
                </c:pt>
                <c:pt idx="142191">
                  <c:v>-3.4093600000000002E-2</c:v>
                </c:pt>
                <c:pt idx="142192">
                  <c:v>-3.4455300000000001E-2</c:v>
                </c:pt>
                <c:pt idx="142193">
                  <c:v>-3.4775E-2</c:v>
                </c:pt>
                <c:pt idx="142194">
                  <c:v>-3.5052300000000002E-2</c:v>
                </c:pt>
                <c:pt idx="142195">
                  <c:v>-3.5286900000000003E-2</c:v>
                </c:pt>
                <c:pt idx="142196">
                  <c:v>-3.5478599999999999E-2</c:v>
                </c:pt>
                <c:pt idx="142197">
                  <c:v>-3.5627499999999999E-2</c:v>
                </c:pt>
                <c:pt idx="142198">
                  <c:v>-3.5733800000000003E-2</c:v>
                </c:pt>
                <c:pt idx="142199">
                  <c:v>-3.5797099999999998E-2</c:v>
                </c:pt>
                <c:pt idx="142200">
                  <c:v>-3.5817300000000003E-2</c:v>
                </c:pt>
                <c:pt idx="142201">
                  <c:v>-3.5794100000000002E-2</c:v>
                </c:pt>
                <c:pt idx="142202">
                  <c:v>-3.5727399999999999E-2</c:v>
                </c:pt>
                <c:pt idx="142203">
                  <c:v>-3.56174E-2</c:v>
                </c:pt>
                <c:pt idx="142204">
                  <c:v>-3.5464299999999997E-2</c:v>
                </c:pt>
                <c:pt idx="142205">
                  <c:v>-3.52682E-2</c:v>
                </c:pt>
                <c:pt idx="142206">
                  <c:v>-3.5029499999999998E-2</c:v>
                </c:pt>
                <c:pt idx="142207">
                  <c:v>-3.4748800000000003E-2</c:v>
                </c:pt>
                <c:pt idx="142208">
                  <c:v>-3.44263E-2</c:v>
                </c:pt>
                <c:pt idx="142209">
                  <c:v>-3.4062700000000001E-2</c:v>
                </c:pt>
                <c:pt idx="142210">
                  <c:v>-3.3658599999999997E-2</c:v>
                </c:pt>
                <c:pt idx="142211">
                  <c:v>-3.32147E-2</c:v>
                </c:pt>
                <c:pt idx="142212">
                  <c:v>-3.27316E-2</c:v>
                </c:pt>
                <c:pt idx="142213">
                  <c:v>-3.2209799999999997E-2</c:v>
                </c:pt>
                <c:pt idx="142214">
                  <c:v>-3.1649900000000002E-2</c:v>
                </c:pt>
                <c:pt idx="142215">
                  <c:v>-3.10519E-2</c:v>
                </c:pt>
                <c:pt idx="142216">
                  <c:v>-3.04164E-2</c:v>
                </c:pt>
                <c:pt idx="142217">
                  <c:v>-2.9744199999999998E-2</c:v>
                </c:pt>
                <c:pt idx="142218">
                  <c:v>-2.90365E-2</c:v>
                </c:pt>
                <c:pt idx="142219">
                  <c:v>-2.8294199999999999E-2</c:v>
                </c:pt>
                <c:pt idx="142220">
                  <c:v>-2.7518500000000001E-2</c:v>
                </c:pt>
                <c:pt idx="142221">
                  <c:v>-2.6710500000000002E-2</c:v>
                </c:pt>
                <c:pt idx="142222">
                  <c:v>-2.5871100000000001E-2</c:v>
                </c:pt>
                <c:pt idx="142223">
                  <c:v>-2.5001300000000001E-2</c:v>
                </c:pt>
                <c:pt idx="142224">
                  <c:v>-2.4101899999999999E-2</c:v>
                </c:pt>
                <c:pt idx="142225">
                  <c:v>-2.31741E-2</c:v>
                </c:pt>
                <c:pt idx="142226">
                  <c:v>-2.22189E-2</c:v>
                </c:pt>
                <c:pt idx="142227">
                  <c:v>-2.1237499999999999E-2</c:v>
                </c:pt>
                <c:pt idx="142228">
                  <c:v>-2.0231200000000001E-2</c:v>
                </c:pt>
                <c:pt idx="142229">
                  <c:v>-1.9200800000000001E-2</c:v>
                </c:pt>
                <c:pt idx="142230">
                  <c:v>-1.8147699999999999E-2</c:v>
                </c:pt>
                <c:pt idx="142231">
                  <c:v>-1.7073100000000001E-2</c:v>
                </c:pt>
                <c:pt idx="142232">
                  <c:v>-1.5978300000000001E-2</c:v>
                </c:pt>
                <c:pt idx="142233">
                  <c:v>-1.4864499999999999E-2</c:v>
                </c:pt>
                <c:pt idx="142234">
                  <c:v>-1.37331E-2</c:v>
                </c:pt>
                <c:pt idx="142235">
                  <c:v>-1.2585300000000001E-2</c:v>
                </c:pt>
                <c:pt idx="142236">
                  <c:v>-1.14222E-2</c:v>
                </c:pt>
                <c:pt idx="142237">
                  <c:v>-1.02454E-2</c:v>
                </c:pt>
                <c:pt idx="142238" formatCode="0.00E+00">
                  <c:v>-9.0559500000000001E-3</c:v>
                </c:pt>
                <c:pt idx="142239" formatCode="0.00E+00">
                  <c:v>-7.8554699999999998E-3</c:v>
                </c:pt>
                <c:pt idx="142240" formatCode="0.00E+00">
                  <c:v>-6.64542E-3</c:v>
                </c:pt>
                <c:pt idx="142241" formatCode="0.00E+00">
                  <c:v>-5.4270799999999999E-3</c:v>
                </c:pt>
                <c:pt idx="142242" formatCode="0.00E+00">
                  <c:v>-4.20156E-3</c:v>
                </c:pt>
                <c:pt idx="142243" formatCode="0.00E+00">
                  <c:v>-2.97022E-3</c:v>
                </c:pt>
                <c:pt idx="142244" formatCode="0.00E+00">
                  <c:v>-1.7346200000000001E-3</c:v>
                </c:pt>
                <c:pt idx="142245" formatCode="0.00E+00">
                  <c:v>-4.9615599999999998E-4</c:v>
                </c:pt>
                <c:pt idx="142246" formatCode="0.00E+00">
                  <c:v>7.4395600000000004E-4</c:v>
                </c:pt>
                <c:pt idx="142247" formatCode="0.00E+00">
                  <c:v>1.9845100000000001E-3</c:v>
                </c:pt>
                <c:pt idx="142248" formatCode="0.00E+00">
                  <c:v>3.2242500000000001E-3</c:v>
                </c:pt>
                <c:pt idx="142249" formatCode="0.00E+00">
                  <c:v>4.4620099999999998E-3</c:v>
                </c:pt>
                <c:pt idx="142250" formatCode="0.00E+00">
                  <c:v>5.6965499999999999E-3</c:v>
                </c:pt>
                <c:pt idx="142251" formatCode="0.00E+00">
                  <c:v>6.9265200000000002E-3</c:v>
                </c:pt>
                <c:pt idx="142252" formatCode="0.00E+00">
                  <c:v>8.1506200000000008E-3</c:v>
                </c:pt>
                <c:pt idx="142253" formatCode="0.00E+00">
                  <c:v>9.3675800000000004E-3</c:v>
                </c:pt>
                <c:pt idx="142254">
                  <c:v>1.0576199999999999E-2</c:v>
                </c:pt>
                <c:pt idx="142255">
                  <c:v>1.17754E-2</c:v>
                </c:pt>
                <c:pt idx="142256">
                  <c:v>1.2964E-2</c:v>
                </c:pt>
                <c:pt idx="142257">
                  <c:v>1.4140700000000001E-2</c:v>
                </c:pt>
                <c:pt idx="142258">
                  <c:v>1.5304399999999999E-2</c:v>
                </c:pt>
                <c:pt idx="142259">
                  <c:v>1.6454099999999999E-2</c:v>
                </c:pt>
                <c:pt idx="142260">
                  <c:v>1.7588900000000001E-2</c:v>
                </c:pt>
                <c:pt idx="142261">
                  <c:v>1.87078E-2</c:v>
                </c:pt>
                <c:pt idx="142262">
                  <c:v>1.9809899999999998E-2</c:v>
                </c:pt>
                <c:pt idx="142263">
                  <c:v>2.08944E-2</c:v>
                </c:pt>
                <c:pt idx="142264">
                  <c:v>2.1960299999999999E-2</c:v>
                </c:pt>
                <c:pt idx="142265">
                  <c:v>2.3006700000000001E-2</c:v>
                </c:pt>
                <c:pt idx="142266">
                  <c:v>2.4032600000000001E-2</c:v>
                </c:pt>
                <c:pt idx="142267">
                  <c:v>2.5036900000000001E-2</c:v>
                </c:pt>
                <c:pt idx="142268">
                  <c:v>2.6019E-2</c:v>
                </c:pt>
                <c:pt idx="142269">
                  <c:v>2.69778E-2</c:v>
                </c:pt>
                <c:pt idx="142270">
                  <c:v>2.7912699999999999E-2</c:v>
                </c:pt>
                <c:pt idx="142271">
                  <c:v>2.8823000000000001E-2</c:v>
                </c:pt>
                <c:pt idx="142272">
                  <c:v>2.9708100000000001E-2</c:v>
                </c:pt>
                <c:pt idx="142273">
                  <c:v>3.05676E-2</c:v>
                </c:pt>
                <c:pt idx="142274">
                  <c:v>3.14008E-2</c:v>
                </c:pt>
                <c:pt idx="142275">
                  <c:v>3.2207E-2</c:v>
                </c:pt>
                <c:pt idx="142276">
                  <c:v>3.2986000000000001E-2</c:v>
                </c:pt>
                <c:pt idx="142277">
                  <c:v>3.3737299999999998E-2</c:v>
                </c:pt>
                <c:pt idx="142278">
                  <c:v>3.4460499999999998E-2</c:v>
                </c:pt>
                <c:pt idx="142279">
                  <c:v>3.5155400000000003E-2</c:v>
                </c:pt>
                <c:pt idx="142280">
                  <c:v>3.5821699999999998E-2</c:v>
                </c:pt>
                <c:pt idx="142281">
                  <c:v>3.6459100000000001E-2</c:v>
                </c:pt>
                <c:pt idx="142282">
                  <c:v>3.7067599999999999E-2</c:v>
                </c:pt>
                <c:pt idx="142283">
                  <c:v>3.7646800000000001E-2</c:v>
                </c:pt>
                <c:pt idx="142284">
                  <c:v>3.8196500000000001E-2</c:v>
                </c:pt>
                <c:pt idx="142285">
                  <c:v>3.8716599999999997E-2</c:v>
                </c:pt>
                <c:pt idx="142286">
                  <c:v>3.92068E-2</c:v>
                </c:pt>
                <c:pt idx="142287">
                  <c:v>3.9667099999999997E-2</c:v>
                </c:pt>
                <c:pt idx="142288">
                  <c:v>4.0097399999999998E-2</c:v>
                </c:pt>
                <c:pt idx="142289">
                  <c:v>4.0497999999999999E-2</c:v>
                </c:pt>
                <c:pt idx="142290">
                  <c:v>4.0869000000000003E-2</c:v>
                </c:pt>
                <c:pt idx="142291">
                  <c:v>4.1210499999999997E-2</c:v>
                </c:pt>
                <c:pt idx="142292">
                  <c:v>4.1522499999999997E-2</c:v>
                </c:pt>
                <c:pt idx="142293">
                  <c:v>4.1805299999999997E-2</c:v>
                </c:pt>
                <c:pt idx="142294">
                  <c:v>4.2058900000000003E-2</c:v>
                </c:pt>
                <c:pt idx="142295">
                  <c:v>4.2283599999999998E-2</c:v>
                </c:pt>
                <c:pt idx="142296">
                  <c:v>4.24794E-2</c:v>
                </c:pt>
                <c:pt idx="142297">
                  <c:v>4.26466E-2</c:v>
                </c:pt>
                <c:pt idx="142298">
                  <c:v>4.2785499999999997E-2</c:v>
                </c:pt>
                <c:pt idx="142299">
                  <c:v>4.2896200000000002E-2</c:v>
                </c:pt>
                <c:pt idx="142300">
                  <c:v>4.2979200000000002E-2</c:v>
                </c:pt>
                <c:pt idx="142301">
                  <c:v>4.3034900000000001E-2</c:v>
                </c:pt>
                <c:pt idx="142302">
                  <c:v>4.3063700000000003E-2</c:v>
                </c:pt>
                <c:pt idx="142303">
                  <c:v>4.3066300000000002E-2</c:v>
                </c:pt>
                <c:pt idx="142304">
                  <c:v>4.3042999999999998E-2</c:v>
                </c:pt>
                <c:pt idx="142305">
                  <c:v>4.2994299999999999E-2</c:v>
                </c:pt>
                <c:pt idx="142306">
                  <c:v>4.2920600000000003E-2</c:v>
                </c:pt>
                <c:pt idx="142307">
                  <c:v>4.2822300000000001E-2</c:v>
                </c:pt>
                <c:pt idx="142308">
                  <c:v>4.2700000000000002E-2</c:v>
                </c:pt>
                <c:pt idx="142309">
                  <c:v>4.2554099999999997E-2</c:v>
                </c:pt>
                <c:pt idx="142310">
                  <c:v>4.2385199999999998E-2</c:v>
                </c:pt>
                <c:pt idx="142311">
                  <c:v>4.2193700000000001E-2</c:v>
                </c:pt>
                <c:pt idx="142312">
                  <c:v>4.1980299999999998E-2</c:v>
                </c:pt>
                <c:pt idx="142313">
                  <c:v>4.1745499999999998E-2</c:v>
                </c:pt>
                <c:pt idx="142314">
                  <c:v>4.1489900000000003E-2</c:v>
                </c:pt>
                <c:pt idx="142315">
                  <c:v>4.1214199999999999E-2</c:v>
                </c:pt>
                <c:pt idx="142316">
                  <c:v>4.0918999999999997E-2</c:v>
                </c:pt>
                <c:pt idx="142317">
                  <c:v>4.0604800000000003E-2</c:v>
                </c:pt>
                <c:pt idx="142318">
                  <c:v>4.02724E-2</c:v>
                </c:pt>
                <c:pt idx="142319">
                  <c:v>3.9922300000000001E-2</c:v>
                </c:pt>
                <c:pt idx="142320">
                  <c:v>3.9555199999999999E-2</c:v>
                </c:pt>
                <c:pt idx="142321">
                  <c:v>3.91718E-2</c:v>
                </c:pt>
                <c:pt idx="142322">
                  <c:v>3.8772800000000003E-2</c:v>
                </c:pt>
                <c:pt idx="142323">
                  <c:v>3.8358700000000003E-2</c:v>
                </c:pt>
                <c:pt idx="142324">
                  <c:v>3.7929999999999998E-2</c:v>
                </c:pt>
                <c:pt idx="142325">
                  <c:v>3.7487399999999997E-2</c:v>
                </c:pt>
                <c:pt idx="142326">
                  <c:v>3.7031500000000002E-2</c:v>
                </c:pt>
                <c:pt idx="142327">
                  <c:v>3.6562900000000002E-2</c:v>
                </c:pt>
                <c:pt idx="142328">
                  <c:v>3.6082099999999999E-2</c:v>
                </c:pt>
                <c:pt idx="142329">
                  <c:v>3.5589599999999999E-2</c:v>
                </c:pt>
                <c:pt idx="142330">
                  <c:v>3.5085900000000003E-2</c:v>
                </c:pt>
                <c:pt idx="142331">
                  <c:v>3.4571499999999998E-2</c:v>
                </c:pt>
                <c:pt idx="142332">
                  <c:v>3.4047000000000001E-2</c:v>
                </c:pt>
                <c:pt idx="142333">
                  <c:v>3.3512699999999999E-2</c:v>
                </c:pt>
                <c:pt idx="142334">
                  <c:v>3.2969499999999999E-2</c:v>
                </c:pt>
                <c:pt idx="142335">
                  <c:v>3.2417700000000001E-2</c:v>
                </c:pt>
                <c:pt idx="142336">
                  <c:v>3.1857999999999997E-2</c:v>
                </c:pt>
                <c:pt idx="142337">
                  <c:v>3.1290699999999998E-2</c:v>
                </c:pt>
                <c:pt idx="142338">
                  <c:v>3.0716500000000001E-2</c:v>
                </c:pt>
                <c:pt idx="142339">
                  <c:v>3.0135700000000001E-2</c:v>
                </c:pt>
                <c:pt idx="142340">
                  <c:v>2.9548899999999999E-2</c:v>
                </c:pt>
                <c:pt idx="142341">
                  <c:v>2.8956300000000001E-2</c:v>
                </c:pt>
                <c:pt idx="142342">
                  <c:v>2.8358399999999999E-2</c:v>
                </c:pt>
                <c:pt idx="142343">
                  <c:v>2.7755499999999999E-2</c:v>
                </c:pt>
                <c:pt idx="142344">
                  <c:v>2.7147999999999999E-2</c:v>
                </c:pt>
                <c:pt idx="142345">
                  <c:v>2.6536299999999999E-2</c:v>
                </c:pt>
                <c:pt idx="142346">
                  <c:v>2.5920800000000001E-2</c:v>
                </c:pt>
                <c:pt idx="142347">
                  <c:v>2.53017E-2</c:v>
                </c:pt>
                <c:pt idx="142348">
                  <c:v>2.4679599999999999E-2</c:v>
                </c:pt>
                <c:pt idx="142349">
                  <c:v>2.4054699999999998E-2</c:v>
                </c:pt>
                <c:pt idx="142350">
                  <c:v>2.34275E-2</c:v>
                </c:pt>
                <c:pt idx="142351">
                  <c:v>2.2798100000000002E-2</c:v>
                </c:pt>
                <c:pt idx="142352">
                  <c:v>2.21668E-2</c:v>
                </c:pt>
                <c:pt idx="142353">
                  <c:v>2.1533799999999999E-2</c:v>
                </c:pt>
                <c:pt idx="142354">
                  <c:v>2.0899299999999999E-2</c:v>
                </c:pt>
                <c:pt idx="142355">
                  <c:v>2.0263699999999999E-2</c:v>
                </c:pt>
                <c:pt idx="142356">
                  <c:v>1.9626999999999999E-2</c:v>
                </c:pt>
                <c:pt idx="142357">
                  <c:v>1.8989800000000001E-2</c:v>
                </c:pt>
                <c:pt idx="142358">
                  <c:v>1.83521E-2</c:v>
                </c:pt>
                <c:pt idx="142359">
                  <c:v>1.7714199999999999E-2</c:v>
                </c:pt>
                <c:pt idx="142360">
                  <c:v>1.7076299999999999E-2</c:v>
                </c:pt>
                <c:pt idx="142361">
                  <c:v>1.6438600000000001E-2</c:v>
                </c:pt>
                <c:pt idx="142362">
                  <c:v>1.5801300000000001E-2</c:v>
                </c:pt>
                <c:pt idx="142363">
                  <c:v>1.5164499999999999E-2</c:v>
                </c:pt>
                <c:pt idx="142364">
                  <c:v>1.45285E-2</c:v>
                </c:pt>
                <c:pt idx="142365">
                  <c:v>1.3893300000000001E-2</c:v>
                </c:pt>
                <c:pt idx="142366">
                  <c:v>1.3259099999999999E-2</c:v>
                </c:pt>
                <c:pt idx="142367">
                  <c:v>1.2625600000000001E-2</c:v>
                </c:pt>
                <c:pt idx="142368">
                  <c:v>1.19931E-2</c:v>
                </c:pt>
                <c:pt idx="142369">
                  <c:v>1.1361599999999999E-2</c:v>
                </c:pt>
                <c:pt idx="142370">
                  <c:v>1.07312E-2</c:v>
                </c:pt>
                <c:pt idx="142371">
                  <c:v>1.0102E-2</c:v>
                </c:pt>
                <c:pt idx="142372" formatCode="0.00E+00">
                  <c:v>9.4742899999999998E-3</c:v>
                </c:pt>
                <c:pt idx="142373" formatCode="0.00E+00">
                  <c:v>8.8480899999999994E-3</c:v>
                </c:pt>
                <c:pt idx="142374" formatCode="0.00E+00">
                  <c:v>8.2233700000000007E-3</c:v>
                </c:pt>
                <c:pt idx="142375" formatCode="0.00E+00">
                  <c:v>7.6E-3</c:v>
                </c:pt>
                <c:pt idx="142376" formatCode="0.00E+00">
                  <c:v>6.9779500000000001E-3</c:v>
                </c:pt>
                <c:pt idx="142377" formatCode="0.00E+00">
                  <c:v>6.3573299999999996E-3</c:v>
                </c:pt>
                <c:pt idx="142378" formatCode="0.00E+00">
                  <c:v>5.7382700000000002E-3</c:v>
                </c:pt>
                <c:pt idx="142379" formatCode="0.00E+00">
                  <c:v>5.1208499999999997E-3</c:v>
                </c:pt>
                <c:pt idx="142380" formatCode="0.00E+00">
                  <c:v>4.5051300000000004E-3</c:v>
                </c:pt>
                <c:pt idx="142381" formatCode="0.00E+00">
                  <c:v>3.8911499999999999E-3</c:v>
                </c:pt>
                <c:pt idx="142382" formatCode="0.00E+00">
                  <c:v>3.2789799999999999E-3</c:v>
                </c:pt>
                <c:pt idx="142383" formatCode="0.00E+00">
                  <c:v>2.6687099999999999E-3</c:v>
                </c:pt>
                <c:pt idx="142384" formatCode="0.00E+00">
                  <c:v>2.06048E-3</c:v>
                </c:pt>
                <c:pt idx="142385" formatCode="0.00E+00">
                  <c:v>1.4544600000000001E-3</c:v>
                </c:pt>
                <c:pt idx="142386" formatCode="0.00E+00">
                  <c:v>8.5069599999999996E-4</c:v>
                </c:pt>
                <c:pt idx="142387" formatCode="0.00E+00">
                  <c:v>2.4928299999999999E-4</c:v>
                </c:pt>
                <c:pt idx="142388" formatCode="0.00E+00">
                  <c:v>-3.4961999999999998E-4</c:v>
                </c:pt>
                <c:pt idx="142389" formatCode="0.00E+00">
                  <c:v>-9.458E-4</c:v>
                </c:pt>
                <c:pt idx="142390" formatCode="0.00E+00">
                  <c:v>-1.5390600000000001E-3</c:v>
                </c:pt>
                <c:pt idx="142391" formatCode="0.00E+00">
                  <c:v>-2.12926E-3</c:v>
                </c:pt>
                <c:pt idx="142392" formatCode="0.00E+00">
                  <c:v>-2.7163700000000001E-3</c:v>
                </c:pt>
                <c:pt idx="142393" formatCode="0.00E+00">
                  <c:v>-3.3004200000000001E-3</c:v>
                </c:pt>
                <c:pt idx="142394" formatCode="0.00E+00">
                  <c:v>-3.8814399999999999E-3</c:v>
                </c:pt>
                <c:pt idx="142395" formatCode="0.00E+00">
                  <c:v>-4.4593999999999996E-3</c:v>
                </c:pt>
                <c:pt idx="142396" formatCode="0.00E+00">
                  <c:v>-5.0342399999999997E-3</c:v>
                </c:pt>
                <c:pt idx="142397" formatCode="0.00E+00">
                  <c:v>-5.6058599999999998E-3</c:v>
                </c:pt>
                <c:pt idx="142398" formatCode="0.00E+00">
                  <c:v>-6.1741499999999998E-3</c:v>
                </c:pt>
                <c:pt idx="142399" formatCode="0.00E+00">
                  <c:v>-6.7389900000000003E-3</c:v>
                </c:pt>
                <c:pt idx="142400" formatCode="0.00E+00">
                  <c:v>-7.3001699999999999E-3</c:v>
                </c:pt>
                <c:pt idx="142401" formatCode="0.00E+00">
                  <c:v>-7.8575299999999997E-3</c:v>
                </c:pt>
                <c:pt idx="142402" formatCode="0.00E+00">
                  <c:v>-8.4109700000000003E-3</c:v>
                </c:pt>
                <c:pt idx="142403" formatCode="0.00E+00">
                  <c:v>-8.9603900000000004E-3</c:v>
                </c:pt>
                <c:pt idx="142404" formatCode="0.00E+00">
                  <c:v>-9.5056700000000008E-3</c:v>
                </c:pt>
                <c:pt idx="142405">
                  <c:v>-1.00465E-2</c:v>
                </c:pt>
                <c:pt idx="142406">
                  <c:v>-1.05827E-2</c:v>
                </c:pt>
                <c:pt idx="142407">
                  <c:v>-1.11138E-2</c:v>
                </c:pt>
                <c:pt idx="142408">
                  <c:v>-1.1639500000000001E-2</c:v>
                </c:pt>
                <c:pt idx="142409">
                  <c:v>-1.21596E-2</c:v>
                </c:pt>
                <c:pt idx="142410">
                  <c:v>-1.26737E-2</c:v>
                </c:pt>
                <c:pt idx="142411">
                  <c:v>-1.31818E-2</c:v>
                </c:pt>
                <c:pt idx="142412">
                  <c:v>-1.36837E-2</c:v>
                </c:pt>
                <c:pt idx="142413">
                  <c:v>-1.4179199999999999E-2</c:v>
                </c:pt>
                <c:pt idx="142414">
                  <c:v>-1.46681E-2</c:v>
                </c:pt>
                <c:pt idx="142415">
                  <c:v>-1.51501E-2</c:v>
                </c:pt>
                <c:pt idx="142416">
                  <c:v>-1.5625099999999999E-2</c:v>
                </c:pt>
                <c:pt idx="142417">
                  <c:v>-1.6092700000000001E-2</c:v>
                </c:pt>
                <c:pt idx="142418">
                  <c:v>-1.65527E-2</c:v>
                </c:pt>
                <c:pt idx="142419">
                  <c:v>-1.70048E-2</c:v>
                </c:pt>
                <c:pt idx="142420">
                  <c:v>-1.74488E-2</c:v>
                </c:pt>
                <c:pt idx="142421">
                  <c:v>-1.78841E-2</c:v>
                </c:pt>
                <c:pt idx="142422">
                  <c:v>-1.8310400000000001E-2</c:v>
                </c:pt>
                <c:pt idx="142423">
                  <c:v>-1.8727299999999999E-2</c:v>
                </c:pt>
                <c:pt idx="142424">
                  <c:v>-1.9134399999999999E-2</c:v>
                </c:pt>
                <c:pt idx="142425">
                  <c:v>-1.9531400000000001E-2</c:v>
                </c:pt>
                <c:pt idx="142426">
                  <c:v>-1.9917899999999999E-2</c:v>
                </c:pt>
                <c:pt idx="142427">
                  <c:v>-2.02934E-2</c:v>
                </c:pt>
                <c:pt idx="142428">
                  <c:v>-2.0657499999999999E-2</c:v>
                </c:pt>
                <c:pt idx="142429">
                  <c:v>-2.1009799999999999E-2</c:v>
                </c:pt>
                <c:pt idx="142430">
                  <c:v>-2.1349900000000002E-2</c:v>
                </c:pt>
                <c:pt idx="142431">
                  <c:v>-2.1677399999999999E-2</c:v>
                </c:pt>
                <c:pt idx="142432">
                  <c:v>-2.1991799999999999E-2</c:v>
                </c:pt>
                <c:pt idx="142433">
                  <c:v>-2.2292900000000001E-2</c:v>
                </c:pt>
                <c:pt idx="142434">
                  <c:v>-2.2580200000000002E-2</c:v>
                </c:pt>
                <c:pt idx="142435">
                  <c:v>-2.28533E-2</c:v>
                </c:pt>
                <c:pt idx="142436">
                  <c:v>-2.31115E-2</c:v>
                </c:pt>
                <c:pt idx="142437">
                  <c:v>-2.3354099999999999E-2</c:v>
                </c:pt>
                <c:pt idx="142438">
                  <c:v>-2.35807E-2</c:v>
                </c:pt>
                <c:pt idx="142439">
                  <c:v>-2.3790700000000001E-2</c:v>
                </c:pt>
                <c:pt idx="142440">
                  <c:v>-2.3983899999999999E-2</c:v>
                </c:pt>
                <c:pt idx="142441">
                  <c:v>-2.41596E-2</c:v>
                </c:pt>
                <c:pt idx="142442">
                  <c:v>-2.4317399999999999E-2</c:v>
                </c:pt>
                <c:pt idx="142443">
                  <c:v>-2.4456700000000001E-2</c:v>
                </c:pt>
                <c:pt idx="142444">
                  <c:v>-2.45772E-2</c:v>
                </c:pt>
                <c:pt idx="142445">
                  <c:v>-2.4678200000000001E-2</c:v>
                </c:pt>
                <c:pt idx="142446">
                  <c:v>-2.4759199999999999E-2</c:v>
                </c:pt>
                <c:pt idx="142447">
                  <c:v>-2.4819999999999998E-2</c:v>
                </c:pt>
                <c:pt idx="142448">
                  <c:v>-2.48601E-2</c:v>
                </c:pt>
                <c:pt idx="142449">
                  <c:v>-2.4878999999999998E-2</c:v>
                </c:pt>
                <c:pt idx="142450">
                  <c:v>-2.4875999999999999E-2</c:v>
                </c:pt>
                <c:pt idx="142451">
                  <c:v>-2.48506E-2</c:v>
                </c:pt>
                <c:pt idx="142452">
                  <c:v>-2.48022E-2</c:v>
                </c:pt>
                <c:pt idx="142453">
                  <c:v>-2.4730700000000001E-2</c:v>
                </c:pt>
                <c:pt idx="142454">
                  <c:v>-2.46357E-2</c:v>
                </c:pt>
                <c:pt idx="142455">
                  <c:v>-2.4517000000000001E-2</c:v>
                </c:pt>
                <c:pt idx="142456">
                  <c:v>-2.43745E-2</c:v>
                </c:pt>
                <c:pt idx="142457">
                  <c:v>-2.4207699999999999E-2</c:v>
                </c:pt>
                <c:pt idx="142458">
                  <c:v>-2.4016300000000001E-2</c:v>
                </c:pt>
                <c:pt idx="142459">
                  <c:v>-2.3799799999999999E-2</c:v>
                </c:pt>
                <c:pt idx="142460">
                  <c:v>-2.35579E-2</c:v>
                </c:pt>
                <c:pt idx="142461">
                  <c:v>-2.3290100000000001E-2</c:v>
                </c:pt>
                <c:pt idx="142462">
                  <c:v>-2.2996599999999999E-2</c:v>
                </c:pt>
                <c:pt idx="142463">
                  <c:v>-2.26775E-2</c:v>
                </c:pt>
                <c:pt idx="142464">
                  <c:v>-2.2332399999999999E-2</c:v>
                </c:pt>
                <c:pt idx="142465">
                  <c:v>-2.1960899999999998E-2</c:v>
                </c:pt>
                <c:pt idx="142466">
                  <c:v>-2.1562899999999999E-2</c:v>
                </c:pt>
                <c:pt idx="142467">
                  <c:v>-2.1138000000000001E-2</c:v>
                </c:pt>
                <c:pt idx="142468">
                  <c:v>-2.0686E-2</c:v>
                </c:pt>
                <c:pt idx="142469">
                  <c:v>-2.02068E-2</c:v>
                </c:pt>
                <c:pt idx="142470">
                  <c:v>-1.97004E-2</c:v>
                </c:pt>
                <c:pt idx="142471">
                  <c:v>-1.9166699999999998E-2</c:v>
                </c:pt>
                <c:pt idx="142472">
                  <c:v>-1.8605900000000002E-2</c:v>
                </c:pt>
                <c:pt idx="142473">
                  <c:v>-1.8017700000000001E-2</c:v>
                </c:pt>
                <c:pt idx="142474">
                  <c:v>-1.74022E-2</c:v>
                </c:pt>
                <c:pt idx="142475">
                  <c:v>-1.67589E-2</c:v>
                </c:pt>
                <c:pt idx="142476">
                  <c:v>-1.6087500000000001E-2</c:v>
                </c:pt>
                <c:pt idx="142477">
                  <c:v>-1.5388199999999999E-2</c:v>
                </c:pt>
                <c:pt idx="142478">
                  <c:v>-1.4661799999999999E-2</c:v>
                </c:pt>
                <c:pt idx="142479">
                  <c:v>-1.3908999999999999E-2</c:v>
                </c:pt>
                <c:pt idx="142480">
                  <c:v>-1.31302E-2</c:v>
                </c:pt>
                <c:pt idx="142481">
                  <c:v>-1.2325900000000001E-2</c:v>
                </c:pt>
                <c:pt idx="142482">
                  <c:v>-1.14967E-2</c:v>
                </c:pt>
                <c:pt idx="142483">
                  <c:v>-1.0643100000000001E-2</c:v>
                </c:pt>
                <c:pt idx="142484" formatCode="0.00E+00">
                  <c:v>-9.7656600000000007E-3</c:v>
                </c:pt>
                <c:pt idx="142485" formatCode="0.00E+00">
                  <c:v>-8.8648700000000004E-3</c:v>
                </c:pt>
                <c:pt idx="142486" formatCode="0.00E+00">
                  <c:v>-7.9414199999999994E-3</c:v>
                </c:pt>
                <c:pt idx="142487" formatCode="0.00E+00">
                  <c:v>-6.9959499999999999E-3</c:v>
                </c:pt>
                <c:pt idx="142488" formatCode="0.00E+00">
                  <c:v>-6.0291299999999997E-3</c:v>
                </c:pt>
                <c:pt idx="142489" formatCode="0.00E+00">
                  <c:v>-5.0417300000000003E-3</c:v>
                </c:pt>
                <c:pt idx="142490" formatCode="0.00E+00">
                  <c:v>-4.0346899999999996E-3</c:v>
                </c:pt>
                <c:pt idx="142491" formatCode="0.00E+00">
                  <c:v>-3.0089700000000001E-3</c:v>
                </c:pt>
                <c:pt idx="142492" formatCode="0.00E+00">
                  <c:v>-1.96539E-3</c:v>
                </c:pt>
                <c:pt idx="142493" formatCode="0.00E+00">
                  <c:v>-9.0464500000000004E-4</c:v>
                </c:pt>
                <c:pt idx="142494" formatCode="0.00E+00">
                  <c:v>1.7248200000000001E-4</c:v>
                </c:pt>
                <c:pt idx="142495" formatCode="0.00E+00">
                  <c:v>1.26509E-3</c:v>
                </c:pt>
                <c:pt idx="142496" formatCode="0.00E+00">
                  <c:v>2.3722499999999998E-3</c:v>
                </c:pt>
                <c:pt idx="142497" formatCode="0.00E+00">
                  <c:v>3.4930899999999999E-3</c:v>
                </c:pt>
                <c:pt idx="142498" formatCode="0.00E+00">
                  <c:v>4.6266800000000002E-3</c:v>
                </c:pt>
                <c:pt idx="142499" formatCode="0.00E+00">
                  <c:v>5.7719299999999998E-3</c:v>
                </c:pt>
                <c:pt idx="142500" formatCode="0.00E+00">
                  <c:v>6.9276399999999997E-3</c:v>
                </c:pt>
                <c:pt idx="142501" formatCode="0.00E+00">
                  <c:v>8.0926399999999999E-3</c:v>
                </c:pt>
                <c:pt idx="142502" formatCode="0.00E+00">
                  <c:v>9.2657999999999994E-3</c:v>
                </c:pt>
                <c:pt idx="142503">
                  <c:v>1.0445899999999999E-2</c:v>
                </c:pt>
                <c:pt idx="142504">
                  <c:v>1.1631799999999999E-2</c:v>
                </c:pt>
                <c:pt idx="142505">
                  <c:v>1.2822099999999999E-2</c:v>
                </c:pt>
                <c:pt idx="142506">
                  <c:v>1.40155E-2</c:v>
                </c:pt>
                <c:pt idx="142507">
                  <c:v>1.52108E-2</c:v>
                </c:pt>
                <c:pt idx="142508">
                  <c:v>1.64066E-2</c:v>
                </c:pt>
                <c:pt idx="142509">
                  <c:v>1.7601700000000001E-2</c:v>
                </c:pt>
                <c:pt idx="142510">
                  <c:v>1.8794700000000001E-2</c:v>
                </c:pt>
                <c:pt idx="142511">
                  <c:v>1.9984200000000001E-2</c:v>
                </c:pt>
                <c:pt idx="142512">
                  <c:v>2.1168800000000002E-2</c:v>
                </c:pt>
                <c:pt idx="142513">
                  <c:v>2.2347100000000002E-2</c:v>
                </c:pt>
                <c:pt idx="142514">
                  <c:v>2.3517900000000001E-2</c:v>
                </c:pt>
                <c:pt idx="142515">
                  <c:v>2.4679599999999999E-2</c:v>
                </c:pt>
                <c:pt idx="142516">
                  <c:v>2.5831099999999999E-2</c:v>
                </c:pt>
                <c:pt idx="142517">
                  <c:v>2.6970899999999999E-2</c:v>
                </c:pt>
                <c:pt idx="142518">
                  <c:v>2.8097799999999999E-2</c:v>
                </c:pt>
                <c:pt idx="142519">
                  <c:v>2.92106E-2</c:v>
                </c:pt>
                <c:pt idx="142520">
                  <c:v>3.0307799999999999E-2</c:v>
                </c:pt>
                <c:pt idx="142521">
                  <c:v>3.1387999999999999E-2</c:v>
                </c:pt>
                <c:pt idx="142522">
                  <c:v>3.2449699999999998E-2</c:v>
                </c:pt>
                <c:pt idx="142523">
                  <c:v>3.3491699999999999E-2</c:v>
                </c:pt>
                <c:pt idx="142524">
                  <c:v>3.4512899999999999E-2</c:v>
                </c:pt>
                <c:pt idx="142525">
                  <c:v>3.5512099999999998E-2</c:v>
                </c:pt>
                <c:pt idx="142526">
                  <c:v>3.6488100000000002E-2</c:v>
                </c:pt>
                <c:pt idx="142527">
                  <c:v>3.7439699999999999E-2</c:v>
                </c:pt>
                <c:pt idx="142528">
                  <c:v>3.8365700000000003E-2</c:v>
                </c:pt>
                <c:pt idx="142529">
                  <c:v>3.9265000000000001E-2</c:v>
                </c:pt>
                <c:pt idx="142530">
                  <c:v>4.01363E-2</c:v>
                </c:pt>
                <c:pt idx="142531">
                  <c:v>4.0978599999999997E-2</c:v>
                </c:pt>
                <c:pt idx="142532">
                  <c:v>4.1790800000000003E-2</c:v>
                </c:pt>
                <c:pt idx="142533">
                  <c:v>4.25718E-2</c:v>
                </c:pt>
                <c:pt idx="142534">
                  <c:v>4.3320499999999998E-2</c:v>
                </c:pt>
                <c:pt idx="142535">
                  <c:v>4.4035900000000003E-2</c:v>
                </c:pt>
                <c:pt idx="142536">
                  <c:v>4.4717E-2</c:v>
                </c:pt>
                <c:pt idx="142537">
                  <c:v>4.5363100000000003E-2</c:v>
                </c:pt>
                <c:pt idx="142538">
                  <c:v>4.5973300000000002E-2</c:v>
                </c:pt>
                <c:pt idx="142539">
                  <c:v>4.6546900000000002E-2</c:v>
                </c:pt>
                <c:pt idx="142540">
                  <c:v>4.7083100000000003E-2</c:v>
                </c:pt>
                <c:pt idx="142541">
                  <c:v>4.7581199999999997E-2</c:v>
                </c:pt>
                <c:pt idx="142542">
                  <c:v>4.8040399999999997E-2</c:v>
                </c:pt>
                <c:pt idx="142543">
                  <c:v>4.84599E-2</c:v>
                </c:pt>
                <c:pt idx="142544">
                  <c:v>4.8839100000000003E-2</c:v>
                </c:pt>
                <c:pt idx="142545">
                  <c:v>4.9177400000000003E-2</c:v>
                </c:pt>
                <c:pt idx="142546">
                  <c:v>4.9474600000000001E-2</c:v>
                </c:pt>
                <c:pt idx="142547">
                  <c:v>4.9730299999999998E-2</c:v>
                </c:pt>
                <c:pt idx="142548">
                  <c:v>4.9944200000000001E-2</c:v>
                </c:pt>
                <c:pt idx="142549">
                  <c:v>5.0115800000000002E-2</c:v>
                </c:pt>
                <c:pt idx="142550">
                  <c:v>5.0244400000000002E-2</c:v>
                </c:pt>
                <c:pt idx="142551">
                  <c:v>5.0329800000000001E-2</c:v>
                </c:pt>
                <c:pt idx="142552">
                  <c:v>5.0371899999999997E-2</c:v>
                </c:pt>
                <c:pt idx="142553">
                  <c:v>5.0370600000000001E-2</c:v>
                </c:pt>
                <c:pt idx="142554">
                  <c:v>5.03259E-2</c:v>
                </c:pt>
                <c:pt idx="142555">
                  <c:v>5.0237700000000003E-2</c:v>
                </c:pt>
                <c:pt idx="142556">
                  <c:v>5.0106100000000001E-2</c:v>
                </c:pt>
                <c:pt idx="142557">
                  <c:v>4.9931400000000001E-2</c:v>
                </c:pt>
                <c:pt idx="142558">
                  <c:v>4.9713399999999998E-2</c:v>
                </c:pt>
                <c:pt idx="142559">
                  <c:v>4.9452099999999999E-2</c:v>
                </c:pt>
                <c:pt idx="142560">
                  <c:v>4.91476E-2</c:v>
                </c:pt>
                <c:pt idx="142561">
                  <c:v>4.8800400000000001E-2</c:v>
                </c:pt>
                <c:pt idx="142562">
                  <c:v>4.8411000000000003E-2</c:v>
                </c:pt>
                <c:pt idx="142563">
                  <c:v>4.7980399999999999E-2</c:v>
                </c:pt>
                <c:pt idx="142564">
                  <c:v>4.7509200000000001E-2</c:v>
                </c:pt>
                <c:pt idx="142565">
                  <c:v>4.6997299999999999E-2</c:v>
                </c:pt>
                <c:pt idx="142566">
                  <c:v>4.6444399999999997E-2</c:v>
                </c:pt>
                <c:pt idx="142567">
                  <c:v>4.5851000000000003E-2</c:v>
                </c:pt>
                <c:pt idx="142568">
                  <c:v>4.5217899999999998E-2</c:v>
                </c:pt>
                <c:pt idx="142569">
                  <c:v>4.4545500000000002E-2</c:v>
                </c:pt>
                <c:pt idx="142570">
                  <c:v>4.38343E-2</c:v>
                </c:pt>
                <c:pt idx="142571">
                  <c:v>4.3085100000000001E-2</c:v>
                </c:pt>
                <c:pt idx="142572">
                  <c:v>4.2298500000000003E-2</c:v>
                </c:pt>
                <c:pt idx="142573">
                  <c:v>4.14753E-2</c:v>
                </c:pt>
                <c:pt idx="142574">
                  <c:v>4.0616199999999998E-2</c:v>
                </c:pt>
                <c:pt idx="142575">
                  <c:v>3.9721800000000002E-2</c:v>
                </c:pt>
                <c:pt idx="142576">
                  <c:v>3.8793000000000001E-2</c:v>
                </c:pt>
                <c:pt idx="142577">
                  <c:v>3.78304E-2</c:v>
                </c:pt>
                <c:pt idx="142578">
                  <c:v>3.6835E-2</c:v>
                </c:pt>
                <c:pt idx="142579">
                  <c:v>3.5807800000000001E-2</c:v>
                </c:pt>
                <c:pt idx="142580">
                  <c:v>3.4749799999999997E-2</c:v>
                </c:pt>
                <c:pt idx="142581">
                  <c:v>3.3662299999999999E-2</c:v>
                </c:pt>
                <c:pt idx="142582">
                  <c:v>3.2546100000000001E-2</c:v>
                </c:pt>
                <c:pt idx="142583">
                  <c:v>3.14025E-2</c:v>
                </c:pt>
                <c:pt idx="142584">
                  <c:v>3.0232499999999999E-2</c:v>
                </c:pt>
                <c:pt idx="142585">
                  <c:v>2.9037500000000001E-2</c:v>
                </c:pt>
                <c:pt idx="142586">
                  <c:v>2.7819E-2</c:v>
                </c:pt>
                <c:pt idx="142587">
                  <c:v>2.65782E-2</c:v>
                </c:pt>
                <c:pt idx="142588">
                  <c:v>2.5316100000000001E-2</c:v>
                </c:pt>
                <c:pt idx="142589">
                  <c:v>2.40339E-2</c:v>
                </c:pt>
                <c:pt idx="142590">
                  <c:v>2.2733099999999999E-2</c:v>
                </c:pt>
                <c:pt idx="142591">
                  <c:v>2.1414900000000001E-2</c:v>
                </c:pt>
                <c:pt idx="142592">
                  <c:v>2.0080600000000001E-2</c:v>
                </c:pt>
                <c:pt idx="142593">
                  <c:v>1.8731600000000001E-2</c:v>
                </c:pt>
                <c:pt idx="142594">
                  <c:v>1.7369099999999998E-2</c:v>
                </c:pt>
                <c:pt idx="142595">
                  <c:v>1.5994499999999998E-2</c:v>
                </c:pt>
                <c:pt idx="142596">
                  <c:v>1.4608899999999999E-2</c:v>
                </c:pt>
                <c:pt idx="142597">
                  <c:v>1.3213900000000001E-2</c:v>
                </c:pt>
                <c:pt idx="142598">
                  <c:v>1.18108E-2</c:v>
                </c:pt>
                <c:pt idx="142599">
                  <c:v>1.0400899999999999E-2</c:v>
                </c:pt>
                <c:pt idx="142600" formatCode="0.00E+00">
                  <c:v>8.9856099999999998E-3</c:v>
                </c:pt>
                <c:pt idx="142601" formatCode="0.00E+00">
                  <c:v>7.5664299999999999E-3</c:v>
                </c:pt>
                <c:pt idx="142602" formatCode="0.00E+00">
                  <c:v>6.1446699999999996E-3</c:v>
                </c:pt>
                <c:pt idx="142603" formatCode="0.00E+00">
                  <c:v>4.72164E-3</c:v>
                </c:pt>
                <c:pt idx="142604" formatCode="0.00E+00">
                  <c:v>3.29868E-3</c:v>
                </c:pt>
                <c:pt idx="142605" formatCode="0.00E+00">
                  <c:v>1.87721E-3</c:v>
                </c:pt>
                <c:pt idx="142606" formatCode="0.00E+00">
                  <c:v>4.5866100000000002E-4</c:v>
                </c:pt>
                <c:pt idx="142607" formatCode="0.00E+00">
                  <c:v>-9.5558999999999998E-4</c:v>
                </c:pt>
                <c:pt idx="142608" formatCode="0.00E+00">
                  <c:v>-2.3641600000000001E-3</c:v>
                </c:pt>
                <c:pt idx="142609" formatCode="0.00E+00">
                  <c:v>-3.7657099999999998E-3</c:v>
                </c:pt>
                <c:pt idx="142610" formatCode="0.00E+00">
                  <c:v>-5.1589899999999996E-3</c:v>
                </c:pt>
                <c:pt idx="142611" formatCode="0.00E+00">
                  <c:v>-6.5427300000000001E-3</c:v>
                </c:pt>
                <c:pt idx="142612" formatCode="0.00E+00">
                  <c:v>-7.9156000000000001E-3</c:v>
                </c:pt>
                <c:pt idx="142613" formatCode="0.00E+00">
                  <c:v>-9.2762000000000001E-3</c:v>
                </c:pt>
                <c:pt idx="142614">
                  <c:v>-1.06231E-2</c:v>
                </c:pt>
                <c:pt idx="142615">
                  <c:v>-1.1955199999999999E-2</c:v>
                </c:pt>
                <c:pt idx="142616">
                  <c:v>-1.3271E-2</c:v>
                </c:pt>
                <c:pt idx="142617">
                  <c:v>-1.4569500000000001E-2</c:v>
                </c:pt>
                <c:pt idx="142618">
                  <c:v>-1.58493E-2</c:v>
                </c:pt>
                <c:pt idx="142619">
                  <c:v>-1.71094E-2</c:v>
                </c:pt>
                <c:pt idx="142620">
                  <c:v>-1.83485E-2</c:v>
                </c:pt>
                <c:pt idx="142621">
                  <c:v>-1.95655E-2</c:v>
                </c:pt>
                <c:pt idx="142622">
                  <c:v>-2.0759300000000001E-2</c:v>
                </c:pt>
                <c:pt idx="142623">
                  <c:v>-2.1928799999999998E-2</c:v>
                </c:pt>
                <c:pt idx="142624">
                  <c:v>-2.3073E-2</c:v>
                </c:pt>
                <c:pt idx="142625">
                  <c:v>-2.41906E-2</c:v>
                </c:pt>
                <c:pt idx="142626">
                  <c:v>-2.5280799999999999E-2</c:v>
                </c:pt>
                <c:pt idx="142627">
                  <c:v>-2.6342500000000001E-2</c:v>
                </c:pt>
                <c:pt idx="142628">
                  <c:v>-2.7374800000000001E-2</c:v>
                </c:pt>
                <c:pt idx="142629">
                  <c:v>-2.8376800000000001E-2</c:v>
                </c:pt>
                <c:pt idx="142630">
                  <c:v>-2.9347700000000001E-2</c:v>
                </c:pt>
                <c:pt idx="142631">
                  <c:v>-3.0286500000000001E-2</c:v>
                </c:pt>
                <c:pt idx="142632">
                  <c:v>-3.1192600000000001E-2</c:v>
                </c:pt>
                <c:pt idx="142633">
                  <c:v>-3.2065000000000003E-2</c:v>
                </c:pt>
                <c:pt idx="142634">
                  <c:v>-3.2902899999999999E-2</c:v>
                </c:pt>
                <c:pt idx="142635">
                  <c:v>-3.3705400000000003E-2</c:v>
                </c:pt>
                <c:pt idx="142636">
                  <c:v>-3.4472099999999999E-2</c:v>
                </c:pt>
                <c:pt idx="142637">
                  <c:v>-3.5202499999999998E-2</c:v>
                </c:pt>
                <c:pt idx="142638">
                  <c:v>-3.5895999999999997E-2</c:v>
                </c:pt>
                <c:pt idx="142639">
                  <c:v>-3.65522E-2</c:v>
                </c:pt>
                <c:pt idx="142640">
                  <c:v>-3.7170599999999998E-2</c:v>
                </c:pt>
                <c:pt idx="142641">
                  <c:v>-3.7750600000000002E-2</c:v>
                </c:pt>
                <c:pt idx="142642">
                  <c:v>-3.8292100000000003E-2</c:v>
                </c:pt>
                <c:pt idx="142643">
                  <c:v>-3.8794599999999999E-2</c:v>
                </c:pt>
                <c:pt idx="142644">
                  <c:v>-3.9257899999999998E-2</c:v>
                </c:pt>
                <c:pt idx="142645">
                  <c:v>-3.9681599999999997E-2</c:v>
                </c:pt>
                <c:pt idx="142646">
                  <c:v>-4.00656E-2</c:v>
                </c:pt>
                <c:pt idx="142647">
                  <c:v>-4.0409899999999999E-2</c:v>
                </c:pt>
                <c:pt idx="142648">
                  <c:v>-4.0714300000000002E-2</c:v>
                </c:pt>
                <c:pt idx="142649">
                  <c:v>-4.09787E-2</c:v>
                </c:pt>
                <c:pt idx="142650">
                  <c:v>-4.1202999999999997E-2</c:v>
                </c:pt>
                <c:pt idx="142651">
                  <c:v>-4.1387100000000003E-2</c:v>
                </c:pt>
                <c:pt idx="142652">
                  <c:v>-4.15313E-2</c:v>
                </c:pt>
                <c:pt idx="142653">
                  <c:v>-4.1635499999999999E-2</c:v>
                </c:pt>
                <c:pt idx="142654">
                  <c:v>-4.1699899999999998E-2</c:v>
                </c:pt>
                <c:pt idx="142655">
                  <c:v>-4.1724600000000001E-2</c:v>
                </c:pt>
                <c:pt idx="142656">
                  <c:v>-4.1709700000000002E-2</c:v>
                </c:pt>
                <c:pt idx="142657">
                  <c:v>-4.1655699999999997E-2</c:v>
                </c:pt>
                <c:pt idx="142658">
                  <c:v>-4.1562700000000001E-2</c:v>
                </c:pt>
                <c:pt idx="142659">
                  <c:v>-4.1431099999999998E-2</c:v>
                </c:pt>
                <c:pt idx="142660">
                  <c:v>-4.1261199999999998E-2</c:v>
                </c:pt>
                <c:pt idx="142661">
                  <c:v>-4.10535E-2</c:v>
                </c:pt>
                <c:pt idx="142662">
                  <c:v>-4.0808499999999998E-2</c:v>
                </c:pt>
                <c:pt idx="142663">
                  <c:v>-4.0526800000000002E-2</c:v>
                </c:pt>
                <c:pt idx="142664">
                  <c:v>-4.0208899999999999E-2</c:v>
                </c:pt>
                <c:pt idx="142665">
                  <c:v>-3.9855500000000002E-2</c:v>
                </c:pt>
                <c:pt idx="142666">
                  <c:v>-3.9467200000000001E-2</c:v>
                </c:pt>
                <c:pt idx="142667">
                  <c:v>-3.90444E-2</c:v>
                </c:pt>
                <c:pt idx="142668">
                  <c:v>-3.8587799999999998E-2</c:v>
                </c:pt>
                <c:pt idx="142669">
                  <c:v>-3.8098E-2</c:v>
                </c:pt>
                <c:pt idx="142670">
                  <c:v>-3.7575900000000002E-2</c:v>
                </c:pt>
                <c:pt idx="142671">
                  <c:v>-3.7021999999999999E-2</c:v>
                </c:pt>
                <c:pt idx="142672">
                  <c:v>-3.64371E-2</c:v>
                </c:pt>
                <c:pt idx="142673">
                  <c:v>-3.5822100000000003E-2</c:v>
                </c:pt>
                <c:pt idx="142674">
                  <c:v>-3.5177600000000003E-2</c:v>
                </c:pt>
                <c:pt idx="142675">
                  <c:v>-3.4504600000000003E-2</c:v>
                </c:pt>
                <c:pt idx="142676">
                  <c:v>-3.3803899999999998E-2</c:v>
                </c:pt>
                <c:pt idx="142677">
                  <c:v>-3.3076500000000002E-2</c:v>
                </c:pt>
                <c:pt idx="142678">
                  <c:v>-3.2323299999999999E-2</c:v>
                </c:pt>
                <c:pt idx="142679">
                  <c:v>-3.1545200000000002E-2</c:v>
                </c:pt>
                <c:pt idx="142680">
                  <c:v>-3.0742999999999999E-2</c:v>
                </c:pt>
                <c:pt idx="142681">
                  <c:v>-2.99175E-2</c:v>
                </c:pt>
                <c:pt idx="142682">
                  <c:v>-2.9069899999999999E-2</c:v>
                </c:pt>
                <c:pt idx="142683">
                  <c:v>-2.8201199999999999E-2</c:v>
                </c:pt>
                <c:pt idx="142684">
                  <c:v>-2.7312400000000001E-2</c:v>
                </c:pt>
                <c:pt idx="142685">
                  <c:v>-2.6404299999999999E-2</c:v>
                </c:pt>
                <c:pt idx="142686">
                  <c:v>-2.5477900000000001E-2</c:v>
                </c:pt>
                <c:pt idx="142687">
                  <c:v>-2.4534299999999998E-2</c:v>
                </c:pt>
                <c:pt idx="142688">
                  <c:v>-2.3574500000000002E-2</c:v>
                </c:pt>
                <c:pt idx="142689">
                  <c:v>-2.2599600000000001E-2</c:v>
                </c:pt>
                <c:pt idx="142690">
                  <c:v>-2.1610500000000001E-2</c:v>
                </c:pt>
                <c:pt idx="142691">
                  <c:v>-2.06083E-2</c:v>
                </c:pt>
                <c:pt idx="142692">
                  <c:v>-1.9594E-2</c:v>
                </c:pt>
                <c:pt idx="142693">
                  <c:v>-1.8568899999999999E-2</c:v>
                </c:pt>
                <c:pt idx="142694">
                  <c:v>-1.7534000000000001E-2</c:v>
                </c:pt>
                <c:pt idx="142695">
                  <c:v>-1.6490299999999999E-2</c:v>
                </c:pt>
                <c:pt idx="142696">
                  <c:v>-1.54387E-2</c:v>
                </c:pt>
                <c:pt idx="142697">
                  <c:v>-1.43803E-2</c:v>
                </c:pt>
                <c:pt idx="142698">
                  <c:v>-1.33162E-2</c:v>
                </c:pt>
                <c:pt idx="142699">
                  <c:v>-1.22474E-2</c:v>
                </c:pt>
                <c:pt idx="142700">
                  <c:v>-1.11749E-2</c:v>
                </c:pt>
                <c:pt idx="142701">
                  <c:v>-1.0099500000000001E-2</c:v>
                </c:pt>
                <c:pt idx="142702" formatCode="0.00E+00">
                  <c:v>-9.0223500000000002E-3</c:v>
                </c:pt>
                <c:pt idx="142703" formatCode="0.00E+00">
                  <c:v>-7.94424E-3</c:v>
                </c:pt>
                <c:pt idx="142704" formatCode="0.00E+00">
                  <c:v>-6.8661399999999997E-3</c:v>
                </c:pt>
                <c:pt idx="142705" formatCode="0.00E+00">
                  <c:v>-5.7890099999999998E-3</c:v>
                </c:pt>
                <c:pt idx="142706" formatCode="0.00E+00">
                  <c:v>-4.7137899999999998E-3</c:v>
                </c:pt>
                <c:pt idx="142707" formatCode="0.00E+00">
                  <c:v>-3.6414799999999999E-3</c:v>
                </c:pt>
                <c:pt idx="142708" formatCode="0.00E+00">
                  <c:v>-2.5730100000000001E-3</c:v>
                </c:pt>
                <c:pt idx="142709" formatCode="0.00E+00">
                  <c:v>-1.50928E-3</c:v>
                </c:pt>
                <c:pt idx="142710" formatCode="0.00E+00">
                  <c:v>-4.5115900000000002E-4</c:v>
                </c:pt>
                <c:pt idx="142711" formatCode="0.00E+00">
                  <c:v>6.0052900000000004E-4</c:v>
                </c:pt>
                <c:pt idx="142712" formatCode="0.00E+00">
                  <c:v>1.6449699999999999E-3</c:v>
                </c:pt>
                <c:pt idx="142713" formatCode="0.00E+00">
                  <c:v>2.6813800000000001E-3</c:v>
                </c:pt>
                <c:pt idx="142714" formatCode="0.00E+00">
                  <c:v>3.7089800000000002E-3</c:v>
                </c:pt>
                <c:pt idx="142715" formatCode="0.00E+00">
                  <c:v>4.7269800000000004E-3</c:v>
                </c:pt>
                <c:pt idx="142716" formatCode="0.00E+00">
                  <c:v>5.7346100000000002E-3</c:v>
                </c:pt>
                <c:pt idx="142717" formatCode="0.00E+00">
                  <c:v>6.7311000000000003E-3</c:v>
                </c:pt>
                <c:pt idx="142718" formatCode="0.00E+00">
                  <c:v>7.7157500000000004E-3</c:v>
                </c:pt>
                <c:pt idx="142719" formatCode="0.00E+00">
                  <c:v>8.6879000000000001E-3</c:v>
                </c:pt>
                <c:pt idx="142720" formatCode="0.00E+00">
                  <c:v>9.6468300000000003E-3</c:v>
                </c:pt>
                <c:pt idx="142721">
                  <c:v>1.05918E-2</c:v>
                </c:pt>
                <c:pt idx="142722">
                  <c:v>1.15222E-2</c:v>
                </c:pt>
                <c:pt idx="142723">
                  <c:v>1.2437500000000001E-2</c:v>
                </c:pt>
                <c:pt idx="142724">
                  <c:v>1.3337099999999999E-2</c:v>
                </c:pt>
                <c:pt idx="142725">
                  <c:v>1.4220399999999999E-2</c:v>
                </c:pt>
                <c:pt idx="142726">
                  <c:v>1.50869E-2</c:v>
                </c:pt>
                <c:pt idx="142727">
                  <c:v>1.5935999999999999E-2</c:v>
                </c:pt>
                <c:pt idx="142728">
                  <c:v>1.6767199999999999E-2</c:v>
                </c:pt>
                <c:pt idx="142729">
                  <c:v>1.7580100000000001E-2</c:v>
                </c:pt>
                <c:pt idx="142730">
                  <c:v>1.83743E-2</c:v>
                </c:pt>
                <c:pt idx="142731">
                  <c:v>1.9149300000000001E-2</c:v>
                </c:pt>
                <c:pt idx="142732">
                  <c:v>1.9904700000000001E-2</c:v>
                </c:pt>
                <c:pt idx="142733">
                  <c:v>2.06403E-2</c:v>
                </c:pt>
                <c:pt idx="142734">
                  <c:v>2.13554E-2</c:v>
                </c:pt>
                <c:pt idx="142735">
                  <c:v>2.2049900000000001E-2</c:v>
                </c:pt>
                <c:pt idx="142736">
                  <c:v>2.2723500000000001E-2</c:v>
                </c:pt>
                <c:pt idx="142737">
                  <c:v>2.3376000000000001E-2</c:v>
                </c:pt>
                <c:pt idx="142738">
                  <c:v>2.4007000000000001E-2</c:v>
                </c:pt>
                <c:pt idx="142739">
                  <c:v>2.4616300000000001E-2</c:v>
                </c:pt>
                <c:pt idx="142740">
                  <c:v>2.5203799999999998E-2</c:v>
                </c:pt>
                <c:pt idx="142741">
                  <c:v>2.5769400000000001E-2</c:v>
                </c:pt>
                <c:pt idx="142742">
                  <c:v>2.6312800000000001E-2</c:v>
                </c:pt>
                <c:pt idx="142743">
                  <c:v>2.6833900000000001E-2</c:v>
                </c:pt>
                <c:pt idx="142744">
                  <c:v>2.7332700000000001E-2</c:v>
                </c:pt>
                <c:pt idx="142745">
                  <c:v>2.7808900000000001E-2</c:v>
                </c:pt>
                <c:pt idx="142746">
                  <c:v>2.8262700000000002E-2</c:v>
                </c:pt>
                <c:pt idx="142747">
                  <c:v>2.8693900000000001E-2</c:v>
                </c:pt>
                <c:pt idx="142748">
                  <c:v>2.91025E-2</c:v>
                </c:pt>
                <c:pt idx="142749">
                  <c:v>2.94886E-2</c:v>
                </c:pt>
                <c:pt idx="142750">
                  <c:v>2.9852099999999999E-2</c:v>
                </c:pt>
                <c:pt idx="142751">
                  <c:v>3.01932E-2</c:v>
                </c:pt>
                <c:pt idx="142752">
                  <c:v>3.0511799999999999E-2</c:v>
                </c:pt>
                <c:pt idx="142753">
                  <c:v>3.0807999999999999E-2</c:v>
                </c:pt>
                <c:pt idx="142754">
                  <c:v>3.1081899999999999E-2</c:v>
                </c:pt>
                <c:pt idx="142755">
                  <c:v>3.1333600000000003E-2</c:v>
                </c:pt>
                <c:pt idx="142756">
                  <c:v>3.1563099999999997E-2</c:v>
                </c:pt>
                <c:pt idx="142757">
                  <c:v>3.1770800000000002E-2</c:v>
                </c:pt>
                <c:pt idx="142758">
                  <c:v>3.1956600000000002E-2</c:v>
                </c:pt>
                <c:pt idx="142759">
                  <c:v>3.2120799999999998E-2</c:v>
                </c:pt>
                <c:pt idx="142760">
                  <c:v>3.2263500000000001E-2</c:v>
                </c:pt>
                <c:pt idx="142761">
                  <c:v>3.2384799999999998E-2</c:v>
                </c:pt>
                <c:pt idx="142762">
                  <c:v>3.2485E-2</c:v>
                </c:pt>
                <c:pt idx="142763">
                  <c:v>3.25644E-2</c:v>
                </c:pt>
                <c:pt idx="142764">
                  <c:v>3.2622999999999999E-2</c:v>
                </c:pt>
                <c:pt idx="142765">
                  <c:v>3.2661200000000001E-2</c:v>
                </c:pt>
                <c:pt idx="142766">
                  <c:v>3.2679199999999999E-2</c:v>
                </c:pt>
                <c:pt idx="142767">
                  <c:v>3.2677200000000003E-2</c:v>
                </c:pt>
                <c:pt idx="142768">
                  <c:v>3.2655499999999997E-2</c:v>
                </c:pt>
                <c:pt idx="142769">
                  <c:v>3.2614299999999999E-2</c:v>
                </c:pt>
                <c:pt idx="142770">
                  <c:v>3.2553899999999997E-2</c:v>
                </c:pt>
                <c:pt idx="142771">
                  <c:v>3.2474500000000003E-2</c:v>
                </c:pt>
                <c:pt idx="142772">
                  <c:v>3.2376500000000002E-2</c:v>
                </c:pt>
                <c:pt idx="142773">
                  <c:v>3.22601E-2</c:v>
                </c:pt>
                <c:pt idx="142774">
                  <c:v>3.21257E-2</c:v>
                </c:pt>
                <c:pt idx="142775">
                  <c:v>3.1973399999999999E-2</c:v>
                </c:pt>
                <c:pt idx="142776">
                  <c:v>3.1803499999999998E-2</c:v>
                </c:pt>
                <c:pt idx="142777">
                  <c:v>3.1616400000000003E-2</c:v>
                </c:pt>
                <c:pt idx="142778">
                  <c:v>3.14124E-2</c:v>
                </c:pt>
                <c:pt idx="142779">
                  <c:v>3.11916E-2</c:v>
                </c:pt>
                <c:pt idx="142780">
                  <c:v>3.0954499999999999E-2</c:v>
                </c:pt>
                <c:pt idx="142781">
                  <c:v>3.0701300000000001E-2</c:v>
                </c:pt>
                <c:pt idx="142782">
                  <c:v>3.0432399999999998E-2</c:v>
                </c:pt>
                <c:pt idx="142783">
                  <c:v>3.0148000000000001E-2</c:v>
                </c:pt>
                <c:pt idx="142784">
                  <c:v>2.9848400000000001E-2</c:v>
                </c:pt>
                <c:pt idx="142785">
                  <c:v>2.9533899999999998E-2</c:v>
                </c:pt>
                <c:pt idx="142786">
                  <c:v>2.92048E-2</c:v>
                </c:pt>
                <c:pt idx="142787">
                  <c:v>2.8861399999999999E-2</c:v>
                </c:pt>
                <c:pt idx="142788">
                  <c:v>2.8504000000000002E-2</c:v>
                </c:pt>
                <c:pt idx="142789">
                  <c:v>2.8132799999999999E-2</c:v>
                </c:pt>
                <c:pt idx="142790">
                  <c:v>2.77483E-2</c:v>
                </c:pt>
                <c:pt idx="142791">
                  <c:v>2.7350599999999999E-2</c:v>
                </c:pt>
                <c:pt idx="142792">
                  <c:v>2.6939999999999999E-2</c:v>
                </c:pt>
                <c:pt idx="142793">
                  <c:v>2.65168E-2</c:v>
                </c:pt>
                <c:pt idx="142794">
                  <c:v>2.6081300000000002E-2</c:v>
                </c:pt>
                <c:pt idx="142795">
                  <c:v>2.5633699999999999E-2</c:v>
                </c:pt>
                <c:pt idx="142796">
                  <c:v>2.51744E-2</c:v>
                </c:pt>
                <c:pt idx="142797">
                  <c:v>2.47035E-2</c:v>
                </c:pt>
                <c:pt idx="142798">
                  <c:v>2.4221300000000001E-2</c:v>
                </c:pt>
                <c:pt idx="142799">
                  <c:v>2.3728200000000001E-2</c:v>
                </c:pt>
                <c:pt idx="142800">
                  <c:v>2.32242E-2</c:v>
                </c:pt>
                <c:pt idx="142801">
                  <c:v>2.2709699999999999E-2</c:v>
                </c:pt>
                <c:pt idx="142802">
                  <c:v>2.21849E-2</c:v>
                </c:pt>
                <c:pt idx="142803">
                  <c:v>2.1649999999999999E-2</c:v>
                </c:pt>
                <c:pt idx="142804">
                  <c:v>2.11054E-2</c:v>
                </c:pt>
                <c:pt idx="142805">
                  <c:v>2.0551099999999999E-2</c:v>
                </c:pt>
                <c:pt idx="142806">
                  <c:v>1.9987499999999998E-2</c:v>
                </c:pt>
                <c:pt idx="142807">
                  <c:v>1.94147E-2</c:v>
                </c:pt>
                <c:pt idx="142808">
                  <c:v>1.88329E-2</c:v>
                </c:pt>
                <c:pt idx="142809">
                  <c:v>1.8242399999999999E-2</c:v>
                </c:pt>
                <c:pt idx="142810">
                  <c:v>1.76434E-2</c:v>
                </c:pt>
                <c:pt idx="142811">
                  <c:v>1.7035999999999999E-2</c:v>
                </c:pt>
                <c:pt idx="142812">
                  <c:v>1.6420500000000001E-2</c:v>
                </c:pt>
                <c:pt idx="142813">
                  <c:v>1.5797100000000001E-2</c:v>
                </c:pt>
                <c:pt idx="142814">
                  <c:v>1.5166000000000001E-2</c:v>
                </c:pt>
                <c:pt idx="142815">
                  <c:v>1.45273E-2</c:v>
                </c:pt>
                <c:pt idx="142816">
                  <c:v>1.38814E-2</c:v>
                </c:pt>
                <c:pt idx="142817">
                  <c:v>1.32283E-2</c:v>
                </c:pt>
                <c:pt idx="142818">
                  <c:v>1.2568299999999999E-2</c:v>
                </c:pt>
                <c:pt idx="142819">
                  <c:v>1.19016E-2</c:v>
                </c:pt>
                <c:pt idx="142820">
                  <c:v>1.1228399999999999E-2</c:v>
                </c:pt>
                <c:pt idx="142821">
                  <c:v>1.05489E-2</c:v>
                </c:pt>
                <c:pt idx="142822" formatCode="0.00E+00">
                  <c:v>9.8632700000000004E-3</c:v>
                </c:pt>
                <c:pt idx="142823" formatCode="0.00E+00">
                  <c:v>9.1717499999999993E-3</c:v>
                </c:pt>
                <c:pt idx="142824" formatCode="0.00E+00">
                  <c:v>8.4745500000000008E-3</c:v>
                </c:pt>
                <c:pt idx="142825" formatCode="0.00E+00">
                  <c:v>7.7718700000000002E-3</c:v>
                </c:pt>
                <c:pt idx="142826" formatCode="0.00E+00">
                  <c:v>7.0639300000000004E-3</c:v>
                </c:pt>
                <c:pt idx="142827" formatCode="0.00E+00">
                  <c:v>6.3509500000000002E-3</c:v>
                </c:pt>
                <c:pt idx="142828" formatCode="0.00E+00">
                  <c:v>5.63314E-3</c:v>
                </c:pt>
                <c:pt idx="142829" formatCode="0.00E+00">
                  <c:v>4.9107300000000003E-3</c:v>
                </c:pt>
                <c:pt idx="142830" formatCode="0.00E+00">
                  <c:v>4.1839599999999996E-3</c:v>
                </c:pt>
                <c:pt idx="142831" formatCode="0.00E+00">
                  <c:v>3.45306E-3</c:v>
                </c:pt>
                <c:pt idx="142832" formatCode="0.00E+00">
                  <c:v>2.7182700000000001E-3</c:v>
                </c:pt>
                <c:pt idx="142833" formatCode="0.00E+00">
                  <c:v>1.9798400000000001E-3</c:v>
                </c:pt>
                <c:pt idx="142834" formatCode="0.00E+00">
                  <c:v>1.2380099999999999E-3</c:v>
                </c:pt>
                <c:pt idx="142835" formatCode="0.00E+00">
                  <c:v>4.9305799999999999E-4</c:v>
                </c:pt>
                <c:pt idx="142836" formatCode="0.00E+00">
                  <c:v>-2.5476600000000002E-4</c:v>
                </c:pt>
                <c:pt idx="142837" formatCode="0.00E+00">
                  <c:v>-1.00519E-3</c:v>
                </c:pt>
                <c:pt idx="142838" formatCode="0.00E+00">
                  <c:v>-1.7579200000000001E-3</c:v>
                </c:pt>
                <c:pt idx="142839" formatCode="0.00E+00">
                  <c:v>-2.5126800000000002E-3</c:v>
                </c:pt>
                <c:pt idx="142840" formatCode="0.00E+00">
                  <c:v>-3.2691700000000001E-3</c:v>
                </c:pt>
                <c:pt idx="142841" formatCode="0.00E+00">
                  <c:v>-4.0270999999999996E-3</c:v>
                </c:pt>
                <c:pt idx="142842" formatCode="0.00E+00">
                  <c:v>-4.7861400000000004E-3</c:v>
                </c:pt>
                <c:pt idx="142843" formatCode="0.00E+00">
                  <c:v>-5.5459799999999998E-3</c:v>
                </c:pt>
                <c:pt idx="142844" formatCode="0.00E+00">
                  <c:v>-6.3062999999999999E-3</c:v>
                </c:pt>
                <c:pt idx="142845" formatCode="0.00E+00">
                  <c:v>-7.0667400000000002E-3</c:v>
                </c:pt>
                <c:pt idx="142846" formatCode="0.00E+00">
                  <c:v>-7.8269800000000007E-3</c:v>
                </c:pt>
                <c:pt idx="142847" formatCode="0.00E+00">
                  <c:v>-8.5866499999999995E-3</c:v>
                </c:pt>
                <c:pt idx="142848" formatCode="0.00E+00">
                  <c:v>-9.3453800000000004E-3</c:v>
                </c:pt>
                <c:pt idx="142849">
                  <c:v>-1.01028E-2</c:v>
                </c:pt>
                <c:pt idx="142850">
                  <c:v>-1.08586E-2</c:v>
                </c:pt>
                <c:pt idx="142851">
                  <c:v>-1.16122E-2</c:v>
                </c:pt>
                <c:pt idx="142852">
                  <c:v>-1.23634E-2</c:v>
                </c:pt>
                <c:pt idx="142853">
                  <c:v>-1.31117E-2</c:v>
                </c:pt>
                <c:pt idx="142854">
                  <c:v>-1.38567E-2</c:v>
                </c:pt>
                <c:pt idx="142855">
                  <c:v>-1.45979E-2</c:v>
                </c:pt>
                <c:pt idx="142856">
                  <c:v>-1.5335E-2</c:v>
                </c:pt>
                <c:pt idx="142857">
                  <c:v>-1.6067399999999999E-2</c:v>
                </c:pt>
                <c:pt idx="142858">
                  <c:v>-1.6794699999999999E-2</c:v>
                </c:pt>
                <c:pt idx="142859">
                  <c:v>-1.75166E-2</c:v>
                </c:pt>
                <c:pt idx="142860">
                  <c:v>-1.82323E-2</c:v>
                </c:pt>
                <c:pt idx="142861">
                  <c:v>-1.8941599999999999E-2</c:v>
                </c:pt>
                <c:pt idx="142862">
                  <c:v>-1.9643999999999998E-2</c:v>
                </c:pt>
                <c:pt idx="142863">
                  <c:v>-2.0338800000000001E-2</c:v>
                </c:pt>
                <c:pt idx="142864">
                  <c:v>-2.1025700000000001E-2</c:v>
                </c:pt>
                <c:pt idx="142865">
                  <c:v>-2.1704000000000001E-2</c:v>
                </c:pt>
                <c:pt idx="142866">
                  <c:v>-2.2373400000000002E-2</c:v>
                </c:pt>
                <c:pt idx="142867">
                  <c:v>-2.30332E-2</c:v>
                </c:pt>
                <c:pt idx="142868">
                  <c:v>-2.3682999999999999E-2</c:v>
                </c:pt>
                <c:pt idx="142869">
                  <c:v>-2.4322199999999999E-2</c:v>
                </c:pt>
                <c:pt idx="142870">
                  <c:v>-2.4950300000000002E-2</c:v>
                </c:pt>
                <c:pt idx="142871">
                  <c:v>-2.5566700000000001E-2</c:v>
                </c:pt>
                <c:pt idx="142872">
                  <c:v>-2.61709E-2</c:v>
                </c:pt>
                <c:pt idx="142873">
                  <c:v>-2.6762399999999999E-2</c:v>
                </c:pt>
                <c:pt idx="142874">
                  <c:v>-2.73406E-2</c:v>
                </c:pt>
                <c:pt idx="142875">
                  <c:v>-2.79049E-2</c:v>
                </c:pt>
                <c:pt idx="142876">
                  <c:v>-2.8454799999999999E-2</c:v>
                </c:pt>
                <c:pt idx="142877">
                  <c:v>-2.89898E-2</c:v>
                </c:pt>
                <c:pt idx="142878">
                  <c:v>-2.9509299999999999E-2</c:v>
                </c:pt>
                <c:pt idx="142879">
                  <c:v>-3.0012799999999999E-2</c:v>
                </c:pt>
                <c:pt idx="142880">
                  <c:v>-3.0499600000000002E-2</c:v>
                </c:pt>
                <c:pt idx="142881">
                  <c:v>-3.0969300000000002E-2</c:v>
                </c:pt>
                <c:pt idx="142882">
                  <c:v>-3.1421400000000002E-2</c:v>
                </c:pt>
                <c:pt idx="142883">
                  <c:v>-3.18552E-2</c:v>
                </c:pt>
                <c:pt idx="142884">
                  <c:v>-3.2270300000000002E-2</c:v>
                </c:pt>
                <c:pt idx="142885">
                  <c:v>-3.2666000000000001E-2</c:v>
                </c:pt>
                <c:pt idx="142886">
                  <c:v>-3.3042000000000002E-2</c:v>
                </c:pt>
                <c:pt idx="142887">
                  <c:v>-3.3397700000000002E-2</c:v>
                </c:pt>
                <c:pt idx="142888">
                  <c:v>-3.3732499999999999E-2</c:v>
                </c:pt>
                <c:pt idx="142889">
                  <c:v>-3.4046100000000003E-2</c:v>
                </c:pt>
                <c:pt idx="142890">
                  <c:v>-3.4337800000000002E-2</c:v>
                </c:pt>
                <c:pt idx="142891">
                  <c:v>-3.4607300000000001E-2</c:v>
                </c:pt>
                <c:pt idx="142892">
                  <c:v>-3.4854000000000003E-2</c:v>
                </c:pt>
                <c:pt idx="142893">
                  <c:v>-3.5077499999999998E-2</c:v>
                </c:pt>
                <c:pt idx="142894">
                  <c:v>-3.5277299999999998E-2</c:v>
                </c:pt>
                <c:pt idx="142895">
                  <c:v>-3.5453100000000001E-2</c:v>
                </c:pt>
                <c:pt idx="142896">
                  <c:v>-3.5604400000000001E-2</c:v>
                </c:pt>
                <c:pt idx="142897">
                  <c:v>-3.5730900000000003E-2</c:v>
                </c:pt>
                <c:pt idx="142898">
                  <c:v>-3.5832000000000003E-2</c:v>
                </c:pt>
                <c:pt idx="142899">
                  <c:v>-3.5907599999999998E-2</c:v>
                </c:pt>
                <c:pt idx="142900">
                  <c:v>-3.5957200000000002E-2</c:v>
                </c:pt>
                <c:pt idx="142901">
                  <c:v>-3.5980499999999999E-2</c:v>
                </c:pt>
                <c:pt idx="142902">
                  <c:v>-3.5977200000000001E-2</c:v>
                </c:pt>
                <c:pt idx="142903">
                  <c:v>-3.5947E-2</c:v>
                </c:pt>
                <c:pt idx="142904">
                  <c:v>-3.5889600000000001E-2</c:v>
                </c:pt>
                <c:pt idx="142905">
                  <c:v>-3.5804900000000001E-2</c:v>
                </c:pt>
                <c:pt idx="142906">
                  <c:v>-3.5692500000000002E-2</c:v>
                </c:pt>
                <c:pt idx="142907">
                  <c:v>-3.5552300000000002E-2</c:v>
                </c:pt>
                <c:pt idx="142908">
                  <c:v>-3.5383999999999999E-2</c:v>
                </c:pt>
                <c:pt idx="142909">
                  <c:v>-3.5187700000000002E-2</c:v>
                </c:pt>
                <c:pt idx="142910">
                  <c:v>-3.4963000000000001E-2</c:v>
                </c:pt>
                <c:pt idx="142911">
                  <c:v>-3.4709900000000002E-2</c:v>
                </c:pt>
                <c:pt idx="142912">
                  <c:v>-3.4428399999999998E-2</c:v>
                </c:pt>
                <c:pt idx="142913">
                  <c:v>-3.41184E-2</c:v>
                </c:pt>
                <c:pt idx="142914">
                  <c:v>-3.3779799999999999E-2</c:v>
                </c:pt>
                <c:pt idx="142915">
                  <c:v>-3.3412699999999997E-2</c:v>
                </c:pt>
                <c:pt idx="142916">
                  <c:v>-3.3017100000000001E-2</c:v>
                </c:pt>
                <c:pt idx="142917">
                  <c:v>-3.2592999999999997E-2</c:v>
                </c:pt>
                <c:pt idx="142918">
                  <c:v>-3.2140599999999998E-2</c:v>
                </c:pt>
                <c:pt idx="142919">
                  <c:v>-3.1659899999999998E-2</c:v>
                </c:pt>
                <c:pt idx="142920">
                  <c:v>-3.1151100000000001E-2</c:v>
                </c:pt>
                <c:pt idx="142921">
                  <c:v>-3.06144E-2</c:v>
                </c:pt>
                <c:pt idx="142922">
                  <c:v>-3.005E-2</c:v>
                </c:pt>
                <c:pt idx="142923">
                  <c:v>-2.94582E-2</c:v>
                </c:pt>
                <c:pt idx="142924">
                  <c:v>-2.8839099999999999E-2</c:v>
                </c:pt>
                <c:pt idx="142925">
                  <c:v>-2.8193099999999999E-2</c:v>
                </c:pt>
                <c:pt idx="142926">
                  <c:v>-2.75205E-2</c:v>
                </c:pt>
                <c:pt idx="142927">
                  <c:v>-2.6821600000000001E-2</c:v>
                </c:pt>
                <c:pt idx="142928">
                  <c:v>-2.6096899999999999E-2</c:v>
                </c:pt>
                <c:pt idx="142929">
                  <c:v>-2.5346799999999999E-2</c:v>
                </c:pt>
                <c:pt idx="142930">
                  <c:v>-2.4571699999999998E-2</c:v>
                </c:pt>
                <c:pt idx="142931">
                  <c:v>-2.3772000000000001E-2</c:v>
                </c:pt>
                <c:pt idx="142932">
                  <c:v>-2.2948400000000001E-2</c:v>
                </c:pt>
                <c:pt idx="142933">
                  <c:v>-2.2101300000000001E-2</c:v>
                </c:pt>
                <c:pt idx="142934">
                  <c:v>-2.1231300000000002E-2</c:v>
                </c:pt>
                <c:pt idx="142935">
                  <c:v>-2.03389E-2</c:v>
                </c:pt>
                <c:pt idx="142936">
                  <c:v>-1.9424899999999998E-2</c:v>
                </c:pt>
                <c:pt idx="142937">
                  <c:v>-1.8489800000000001E-2</c:v>
                </c:pt>
                <c:pt idx="142938">
                  <c:v>-1.7534299999999999E-2</c:v>
                </c:pt>
                <c:pt idx="142939">
                  <c:v>-1.65592E-2</c:v>
                </c:pt>
                <c:pt idx="142940">
                  <c:v>-1.55651E-2</c:v>
                </c:pt>
                <c:pt idx="142941">
                  <c:v>-1.4552900000000001E-2</c:v>
                </c:pt>
                <c:pt idx="142942">
                  <c:v>-1.3523200000000001E-2</c:v>
                </c:pt>
                <c:pt idx="142943">
                  <c:v>-1.2477E-2</c:v>
                </c:pt>
                <c:pt idx="142944">
                  <c:v>-1.1415E-2</c:v>
                </c:pt>
                <c:pt idx="142945">
                  <c:v>-1.0338E-2</c:v>
                </c:pt>
                <c:pt idx="142946" formatCode="0.00E+00">
                  <c:v>-9.2470799999999995E-3</c:v>
                </c:pt>
                <c:pt idx="142947" formatCode="0.00E+00">
                  <c:v>-8.1429899999999993E-3</c:v>
                </c:pt>
                <c:pt idx="142948" formatCode="0.00E+00">
                  <c:v>-7.0266900000000004E-3</c:v>
                </c:pt>
                <c:pt idx="142949" formatCode="0.00E+00">
                  <c:v>-5.8991099999999999E-3</c:v>
                </c:pt>
                <c:pt idx="142950" formatCode="0.00E+00">
                  <c:v>-4.7612100000000001E-3</c:v>
                </c:pt>
                <c:pt idx="142951" formatCode="0.00E+00">
                  <c:v>-3.6139700000000002E-3</c:v>
                </c:pt>
                <c:pt idx="142952" formatCode="0.00E+00">
                  <c:v>-2.4583700000000001E-3</c:v>
                </c:pt>
                <c:pt idx="142953" formatCode="0.00E+00">
                  <c:v>-1.2954399999999999E-3</c:v>
                </c:pt>
                <c:pt idx="142954" formatCode="0.00E+00">
                  <c:v>-1.2619500000000001E-4</c:v>
                </c:pt>
                <c:pt idx="142955" formatCode="0.00E+00">
                  <c:v>1.0483300000000001E-3</c:v>
                </c:pt>
                <c:pt idx="142956" formatCode="0.00E+00">
                  <c:v>2.2270699999999998E-3</c:v>
                </c:pt>
                <c:pt idx="142957" formatCode="0.00E+00">
                  <c:v>3.4089799999999998E-3</c:v>
                </c:pt>
                <c:pt idx="142958" formatCode="0.00E+00">
                  <c:v>4.59297E-3</c:v>
                </c:pt>
                <c:pt idx="142959" formatCode="0.00E+00">
                  <c:v>5.7779700000000003E-3</c:v>
                </c:pt>
                <c:pt idx="142960" formatCode="0.00E+00">
                  <c:v>6.9628700000000003E-3</c:v>
                </c:pt>
                <c:pt idx="142961" formatCode="0.00E+00">
                  <c:v>8.1465900000000004E-3</c:v>
                </c:pt>
                <c:pt idx="142962" formatCode="0.00E+00">
                  <c:v>9.3279999999999995E-3</c:v>
                </c:pt>
                <c:pt idx="142963">
                  <c:v>1.0506E-2</c:v>
                </c:pt>
                <c:pt idx="142964">
                  <c:v>1.1679500000000001E-2</c:v>
                </c:pt>
                <c:pt idx="142965">
                  <c:v>1.28474E-2</c:v>
                </c:pt>
                <c:pt idx="142966">
                  <c:v>1.40085E-2</c:v>
                </c:pt>
                <c:pt idx="142967">
                  <c:v>1.51617E-2</c:v>
                </c:pt>
                <c:pt idx="142968">
                  <c:v>1.6305900000000002E-2</c:v>
                </c:pt>
                <c:pt idx="142969">
                  <c:v>1.74401E-2</c:v>
                </c:pt>
                <c:pt idx="142970">
                  <c:v>1.8563E-2</c:v>
                </c:pt>
                <c:pt idx="142971">
                  <c:v>1.9673599999999999E-2</c:v>
                </c:pt>
                <c:pt idx="142972">
                  <c:v>2.0770899999999998E-2</c:v>
                </c:pt>
                <c:pt idx="142973">
                  <c:v>2.1853600000000001E-2</c:v>
                </c:pt>
                <c:pt idx="142974">
                  <c:v>2.2920800000000002E-2</c:v>
                </c:pt>
                <c:pt idx="142975">
                  <c:v>2.3971300000000001E-2</c:v>
                </c:pt>
                <c:pt idx="142976">
                  <c:v>2.5004200000000001E-2</c:v>
                </c:pt>
                <c:pt idx="142977">
                  <c:v>2.6018300000000001E-2</c:v>
                </c:pt>
                <c:pt idx="142978">
                  <c:v>2.7012600000000001E-2</c:v>
                </c:pt>
                <c:pt idx="142979">
                  <c:v>2.7986199999999999E-2</c:v>
                </c:pt>
                <c:pt idx="142980">
                  <c:v>2.8937999999999998E-2</c:v>
                </c:pt>
                <c:pt idx="142981">
                  <c:v>2.9867100000000001E-2</c:v>
                </c:pt>
                <c:pt idx="142982">
                  <c:v>3.0772500000000001E-2</c:v>
                </c:pt>
                <c:pt idx="142983">
                  <c:v>3.1653199999999999E-2</c:v>
                </c:pt>
                <c:pt idx="142984">
                  <c:v>3.25084E-2</c:v>
                </c:pt>
                <c:pt idx="142985">
                  <c:v>3.3337100000000001E-2</c:v>
                </c:pt>
                <c:pt idx="142986">
                  <c:v>3.4138599999999998E-2</c:v>
                </c:pt>
                <c:pt idx="142987">
                  <c:v>3.4911900000000003E-2</c:v>
                </c:pt>
                <c:pt idx="142988">
                  <c:v>3.5656199999999999E-2</c:v>
                </c:pt>
                <c:pt idx="142989">
                  <c:v>3.6370800000000002E-2</c:v>
                </c:pt>
                <c:pt idx="142990">
                  <c:v>3.7054900000000002E-2</c:v>
                </c:pt>
                <c:pt idx="142991">
                  <c:v>3.7707699999999997E-2</c:v>
                </c:pt>
                <c:pt idx="142992">
                  <c:v>3.8328599999999997E-2</c:v>
                </c:pt>
                <c:pt idx="142993">
                  <c:v>3.8916800000000001E-2</c:v>
                </c:pt>
                <c:pt idx="142994">
                  <c:v>3.9471899999999997E-2</c:v>
                </c:pt>
                <c:pt idx="142995">
                  <c:v>3.9993000000000001E-2</c:v>
                </c:pt>
                <c:pt idx="142996">
                  <c:v>4.0479800000000003E-2</c:v>
                </c:pt>
                <c:pt idx="142997">
                  <c:v>4.0931500000000003E-2</c:v>
                </c:pt>
                <c:pt idx="142998">
                  <c:v>4.1347799999999997E-2</c:v>
                </c:pt>
                <c:pt idx="142999">
                  <c:v>4.17282E-2</c:v>
                </c:pt>
                <c:pt idx="143000">
                  <c:v>4.2072199999999997E-2</c:v>
                </c:pt>
                <c:pt idx="143001">
                  <c:v>4.2379399999999998E-2</c:v>
                </c:pt>
                <c:pt idx="143002">
                  <c:v>4.2649600000000003E-2</c:v>
                </c:pt>
                <c:pt idx="143003">
                  <c:v>4.2882299999999998E-2</c:v>
                </c:pt>
                <c:pt idx="143004">
                  <c:v>4.3077299999999999E-2</c:v>
                </c:pt>
                <c:pt idx="143005">
                  <c:v>4.3234300000000003E-2</c:v>
                </c:pt>
                <c:pt idx="143006">
                  <c:v>4.3353200000000001E-2</c:v>
                </c:pt>
                <c:pt idx="143007">
                  <c:v>4.3433699999999999E-2</c:v>
                </c:pt>
                <c:pt idx="143008">
                  <c:v>4.3475899999999998E-2</c:v>
                </c:pt>
                <c:pt idx="143009">
                  <c:v>4.3479400000000001E-2</c:v>
                </c:pt>
                <c:pt idx="143010">
                  <c:v>4.3444499999999997E-2</c:v>
                </c:pt>
                <c:pt idx="143011">
                  <c:v>4.3370899999999997E-2</c:v>
                </c:pt>
                <c:pt idx="143012">
                  <c:v>4.32588E-2</c:v>
                </c:pt>
                <c:pt idx="143013">
                  <c:v>4.3108300000000002E-2</c:v>
                </c:pt>
                <c:pt idx="143014">
                  <c:v>4.2919400000000003E-2</c:v>
                </c:pt>
                <c:pt idx="143015">
                  <c:v>4.2692300000000002E-2</c:v>
                </c:pt>
                <c:pt idx="143016">
                  <c:v>4.2427199999999998E-2</c:v>
                </c:pt>
                <c:pt idx="143017">
                  <c:v>4.2124300000000003E-2</c:v>
                </c:pt>
                <c:pt idx="143018">
                  <c:v>4.1784000000000002E-2</c:v>
                </c:pt>
                <c:pt idx="143019">
                  <c:v>4.1406400000000003E-2</c:v>
                </c:pt>
                <c:pt idx="143020">
                  <c:v>4.0992099999999997E-2</c:v>
                </c:pt>
                <c:pt idx="143021">
                  <c:v>4.0541300000000002E-2</c:v>
                </c:pt>
                <c:pt idx="143022">
                  <c:v>4.00545E-2</c:v>
                </c:pt>
                <c:pt idx="143023">
                  <c:v>3.9532200000000003E-2</c:v>
                </c:pt>
                <c:pt idx="143024">
                  <c:v>3.8974799999999997E-2</c:v>
                </c:pt>
                <c:pt idx="143025">
                  <c:v>3.8382899999999998E-2</c:v>
                </c:pt>
                <c:pt idx="143026">
                  <c:v>3.7757100000000002E-2</c:v>
                </c:pt>
                <c:pt idx="143027">
                  <c:v>3.7097900000000003E-2</c:v>
                </c:pt>
                <c:pt idx="143028">
                  <c:v>3.6406099999999997E-2</c:v>
                </c:pt>
                <c:pt idx="143029">
                  <c:v>3.56823E-2</c:v>
                </c:pt>
                <c:pt idx="143030">
                  <c:v>3.4927100000000003E-2</c:v>
                </c:pt>
                <c:pt idx="143031">
                  <c:v>3.4141400000000002E-2</c:v>
                </c:pt>
                <c:pt idx="143032">
                  <c:v>3.3325899999999999E-2</c:v>
                </c:pt>
                <c:pt idx="143033">
                  <c:v>3.2481400000000001E-2</c:v>
                </c:pt>
                <c:pt idx="143034">
                  <c:v>3.1608700000000003E-2</c:v>
                </c:pt>
                <c:pt idx="143035">
                  <c:v>3.0708699999999998E-2</c:v>
                </c:pt>
                <c:pt idx="143036">
                  <c:v>2.9782300000000001E-2</c:v>
                </c:pt>
                <c:pt idx="143037">
                  <c:v>2.88303E-2</c:v>
                </c:pt>
                <c:pt idx="143038">
                  <c:v>2.7853800000000001E-2</c:v>
                </c:pt>
                <c:pt idx="143039">
                  <c:v>2.6853599999999998E-2</c:v>
                </c:pt>
                <c:pt idx="143040">
                  <c:v>2.5830800000000001E-2</c:v>
                </c:pt>
                <c:pt idx="143041">
                  <c:v>2.4786300000000001E-2</c:v>
                </c:pt>
                <c:pt idx="143042">
                  <c:v>2.3721200000000001E-2</c:v>
                </c:pt>
                <c:pt idx="143043">
                  <c:v>2.26366E-2</c:v>
                </c:pt>
                <c:pt idx="143044">
                  <c:v>2.1533400000000001E-2</c:v>
                </c:pt>
                <c:pt idx="143045">
                  <c:v>2.0412699999999999E-2</c:v>
                </c:pt>
                <c:pt idx="143046">
                  <c:v>1.92757E-2</c:v>
                </c:pt>
                <c:pt idx="143047">
                  <c:v>1.8123400000000001E-2</c:v>
                </c:pt>
                <c:pt idx="143048">
                  <c:v>1.6957E-2</c:v>
                </c:pt>
                <c:pt idx="143049">
                  <c:v>1.5777599999999999E-2</c:v>
                </c:pt>
                <c:pt idx="143050">
                  <c:v>1.45863E-2</c:v>
                </c:pt>
                <c:pt idx="143051">
                  <c:v>1.33843E-2</c:v>
                </c:pt>
                <c:pt idx="143052">
                  <c:v>1.21727E-2</c:v>
                </c:pt>
                <c:pt idx="143053">
                  <c:v>1.0952699999999999E-2</c:v>
                </c:pt>
                <c:pt idx="143054" formatCode="0.00E+00">
                  <c:v>9.7254500000000001E-3</c:v>
                </c:pt>
                <c:pt idx="143055" formatCode="0.00E+00">
                  <c:v>8.4921500000000004E-3</c:v>
                </c:pt>
                <c:pt idx="143056" formatCode="0.00E+00">
                  <c:v>7.2539500000000003E-3</c:v>
                </c:pt>
                <c:pt idx="143057" formatCode="0.00E+00">
                  <c:v>6.0120299999999998E-3</c:v>
                </c:pt>
                <c:pt idx="143058" formatCode="0.00E+00">
                  <c:v>4.7675499999999997E-3</c:v>
                </c:pt>
                <c:pt idx="143059" formatCode="0.00E+00">
                  <c:v>3.5217E-3</c:v>
                </c:pt>
                <c:pt idx="143060" formatCode="0.00E+00">
                  <c:v>2.2756299999999998E-3</c:v>
                </c:pt>
                <c:pt idx="143061" formatCode="0.00E+00">
                  <c:v>1.03052E-3</c:v>
                </c:pt>
                <c:pt idx="143062" formatCode="0.00E+00">
                  <c:v>-2.12482E-4</c:v>
                </c:pt>
                <c:pt idx="143063" formatCode="0.00E+00">
                  <c:v>-1.4522199999999999E-3</c:v>
                </c:pt>
                <c:pt idx="143064" formatCode="0.00E+00">
                  <c:v>-2.6875499999999999E-3</c:v>
                </c:pt>
                <c:pt idx="143065" formatCode="0.00E+00">
                  <c:v>-3.9173400000000001E-3</c:v>
                </c:pt>
                <c:pt idx="143066" formatCode="0.00E+00">
                  <c:v>-5.1404700000000003E-3</c:v>
                </c:pt>
                <c:pt idx="143067" formatCode="0.00E+00">
                  <c:v>-6.3558099999999999E-3</c:v>
                </c:pt>
                <c:pt idx="143068" formatCode="0.00E+00">
                  <c:v>-7.5622900000000002E-3</c:v>
                </c:pt>
                <c:pt idx="143069" formatCode="0.00E+00">
                  <c:v>-8.7588000000000006E-3</c:v>
                </c:pt>
                <c:pt idx="143070" formatCode="0.00E+00">
                  <c:v>-9.9442799999999998E-3</c:v>
                </c:pt>
                <c:pt idx="143071">
                  <c:v>-1.1117699999999999E-2</c:v>
                </c:pt>
                <c:pt idx="143072">
                  <c:v>-1.2278000000000001E-2</c:v>
                </c:pt>
                <c:pt idx="143073">
                  <c:v>-1.34241E-2</c:v>
                </c:pt>
                <c:pt idx="143074">
                  <c:v>-1.45551E-2</c:v>
                </c:pt>
                <c:pt idx="143075">
                  <c:v>-1.567E-2</c:v>
                </c:pt>
                <c:pt idx="143076">
                  <c:v>-1.6767799999999999E-2</c:v>
                </c:pt>
                <c:pt idx="143077">
                  <c:v>-1.7847600000000002E-2</c:v>
                </c:pt>
                <c:pt idx="143078">
                  <c:v>-1.8908500000000002E-2</c:v>
                </c:pt>
                <c:pt idx="143079">
                  <c:v>-1.9949600000000001E-2</c:v>
                </c:pt>
                <c:pt idx="143080">
                  <c:v>-2.0969999999999999E-2</c:v>
                </c:pt>
                <c:pt idx="143081">
                  <c:v>-2.19689E-2</c:v>
                </c:pt>
                <c:pt idx="143082">
                  <c:v>-2.2945500000000001E-2</c:v>
                </c:pt>
                <c:pt idx="143083">
                  <c:v>-2.38991E-2</c:v>
                </c:pt>
                <c:pt idx="143084">
                  <c:v>-2.4828699999999999E-2</c:v>
                </c:pt>
                <c:pt idx="143085">
                  <c:v>-2.5733800000000001E-2</c:v>
                </c:pt>
                <c:pt idx="143086">
                  <c:v>-2.6613600000000001E-2</c:v>
                </c:pt>
                <c:pt idx="143087">
                  <c:v>-2.7467499999999999E-2</c:v>
                </c:pt>
                <c:pt idx="143088">
                  <c:v>-2.8294799999999998E-2</c:v>
                </c:pt>
                <c:pt idx="143089">
                  <c:v>-2.90949E-2</c:v>
                </c:pt>
                <c:pt idx="143090">
                  <c:v>-2.98672E-2</c:v>
                </c:pt>
                <c:pt idx="143091">
                  <c:v>-3.0611200000000002E-2</c:v>
                </c:pt>
                <c:pt idx="143092">
                  <c:v>-3.1326399999999997E-2</c:v>
                </c:pt>
                <c:pt idx="143093">
                  <c:v>-3.20123E-2</c:v>
                </c:pt>
                <c:pt idx="143094">
                  <c:v>-3.2668500000000003E-2</c:v>
                </c:pt>
                <c:pt idx="143095">
                  <c:v>-3.3294400000000002E-2</c:v>
                </c:pt>
                <c:pt idx="143096">
                  <c:v>-3.3889799999999998E-2</c:v>
                </c:pt>
                <c:pt idx="143097">
                  <c:v>-3.44543E-2</c:v>
                </c:pt>
                <c:pt idx="143098">
                  <c:v>-3.4987600000000001E-2</c:v>
                </c:pt>
                <c:pt idx="143099">
                  <c:v>-3.5489300000000001E-2</c:v>
                </c:pt>
                <c:pt idx="143100">
                  <c:v>-3.59593E-2</c:v>
                </c:pt>
                <c:pt idx="143101">
                  <c:v>-3.63973E-2</c:v>
                </c:pt>
                <c:pt idx="143102">
                  <c:v>-3.6803099999999998E-2</c:v>
                </c:pt>
                <c:pt idx="143103">
                  <c:v>-3.7176500000000001E-2</c:v>
                </c:pt>
                <c:pt idx="143104">
                  <c:v>-3.7517500000000002E-2</c:v>
                </c:pt>
                <c:pt idx="143105">
                  <c:v>-3.7825999999999999E-2</c:v>
                </c:pt>
                <c:pt idx="143106">
                  <c:v>-3.8101799999999998E-2</c:v>
                </c:pt>
                <c:pt idx="143107">
                  <c:v>-3.8344999999999997E-2</c:v>
                </c:pt>
                <c:pt idx="143108">
                  <c:v>-3.8555600000000002E-2</c:v>
                </c:pt>
                <c:pt idx="143109">
                  <c:v>-3.87336E-2</c:v>
                </c:pt>
                <c:pt idx="143110">
                  <c:v>-3.88791E-2</c:v>
                </c:pt>
                <c:pt idx="143111">
                  <c:v>-3.8992100000000002E-2</c:v>
                </c:pt>
                <c:pt idx="143112">
                  <c:v>-3.9072799999999998E-2</c:v>
                </c:pt>
                <c:pt idx="143113">
                  <c:v>-3.9121400000000001E-2</c:v>
                </c:pt>
                <c:pt idx="143114">
                  <c:v>-3.9137999999999999E-2</c:v>
                </c:pt>
                <c:pt idx="143115">
                  <c:v>-3.9122799999999999E-2</c:v>
                </c:pt>
                <c:pt idx="143116">
                  <c:v>-3.9076100000000002E-2</c:v>
                </c:pt>
                <c:pt idx="143117">
                  <c:v>-3.8998199999999997E-2</c:v>
                </c:pt>
                <c:pt idx="143118">
                  <c:v>-3.8889399999999998E-2</c:v>
                </c:pt>
                <c:pt idx="143119">
                  <c:v>-3.8749899999999997E-2</c:v>
                </c:pt>
                <c:pt idx="143120">
                  <c:v>-3.8580099999999999E-2</c:v>
                </c:pt>
                <c:pt idx="143121">
                  <c:v>-3.8380400000000002E-2</c:v>
                </c:pt>
                <c:pt idx="143122">
                  <c:v>-3.8151200000000003E-2</c:v>
                </c:pt>
                <c:pt idx="143123">
                  <c:v>-3.78929E-2</c:v>
                </c:pt>
                <c:pt idx="143124">
                  <c:v>-3.7606000000000001E-2</c:v>
                </c:pt>
                <c:pt idx="143125">
                  <c:v>-3.7290799999999999E-2</c:v>
                </c:pt>
                <c:pt idx="143126">
                  <c:v>-3.6947899999999999E-2</c:v>
                </c:pt>
                <c:pt idx="143127">
                  <c:v>-3.6577800000000001E-2</c:v>
                </c:pt>
                <c:pt idx="143128">
                  <c:v>-3.6180999999999998E-2</c:v>
                </c:pt>
                <c:pt idx="143129">
                  <c:v>-3.5758100000000001E-2</c:v>
                </c:pt>
                <c:pt idx="143130">
                  <c:v>-3.5309500000000001E-2</c:v>
                </c:pt>
                <c:pt idx="143131">
                  <c:v>-3.4835900000000003E-2</c:v>
                </c:pt>
                <c:pt idx="143132">
                  <c:v>-3.4337899999999998E-2</c:v>
                </c:pt>
                <c:pt idx="143133">
                  <c:v>-3.3816100000000002E-2</c:v>
                </c:pt>
                <c:pt idx="143134">
                  <c:v>-3.3271099999999998E-2</c:v>
                </c:pt>
                <c:pt idx="143135">
                  <c:v>-3.2703500000000003E-2</c:v>
                </c:pt>
                <c:pt idx="143136">
                  <c:v>-3.2113900000000001E-2</c:v>
                </c:pt>
                <c:pt idx="143137">
                  <c:v>-3.1503099999999999E-2</c:v>
                </c:pt>
                <c:pt idx="143138">
                  <c:v>-3.0871699999999998E-2</c:v>
                </c:pt>
                <c:pt idx="143139">
                  <c:v>-3.0220400000000001E-2</c:v>
                </c:pt>
                <c:pt idx="143140">
                  <c:v>-2.9549800000000001E-2</c:v>
                </c:pt>
                <c:pt idx="143141">
                  <c:v>-2.88607E-2</c:v>
                </c:pt>
                <c:pt idx="143142">
                  <c:v>-2.81538E-2</c:v>
                </c:pt>
                <c:pt idx="143143">
                  <c:v>-2.7429700000000001E-2</c:v>
                </c:pt>
                <c:pt idx="143144">
                  <c:v>-2.66892E-2</c:v>
                </c:pt>
                <c:pt idx="143145">
                  <c:v>-2.5933000000000001E-2</c:v>
                </c:pt>
                <c:pt idx="143146">
                  <c:v>-2.5161800000000002E-2</c:v>
                </c:pt>
                <c:pt idx="143147">
                  <c:v>-2.4376399999999999E-2</c:v>
                </c:pt>
                <c:pt idx="143148">
                  <c:v>-2.3577500000000001E-2</c:v>
                </c:pt>
                <c:pt idx="143149">
                  <c:v>-2.2765799999999999E-2</c:v>
                </c:pt>
                <c:pt idx="143150">
                  <c:v>-2.1942E-2</c:v>
                </c:pt>
                <c:pt idx="143151">
                  <c:v>-2.1106900000000001E-2</c:v>
                </c:pt>
                <c:pt idx="143152">
                  <c:v>-2.0261299999999999E-2</c:v>
                </c:pt>
                <c:pt idx="143153">
                  <c:v>-1.9405700000000001E-2</c:v>
                </c:pt>
                <c:pt idx="143154">
                  <c:v>-1.8541100000000001E-2</c:v>
                </c:pt>
                <c:pt idx="143155">
                  <c:v>-1.7668E-2</c:v>
                </c:pt>
                <c:pt idx="143156">
                  <c:v>-1.6787300000000002E-2</c:v>
                </c:pt>
                <c:pt idx="143157">
                  <c:v>-1.58996E-2</c:v>
                </c:pt>
                <c:pt idx="143158">
                  <c:v>-1.5005599999999999E-2</c:v>
                </c:pt>
                <c:pt idx="143159">
                  <c:v>-1.41061E-2</c:v>
                </c:pt>
                <c:pt idx="143160">
                  <c:v>-1.32018E-2</c:v>
                </c:pt>
                <c:pt idx="143161">
                  <c:v>-1.2293399999999999E-2</c:v>
                </c:pt>
                <c:pt idx="143162">
                  <c:v>-1.1381499999999999E-2</c:v>
                </c:pt>
                <c:pt idx="143163">
                  <c:v>-1.04668E-2</c:v>
                </c:pt>
                <c:pt idx="143164" formatCode="0.00E+00">
                  <c:v>-9.5500299999999993E-3</c:v>
                </c:pt>
                <c:pt idx="143165" formatCode="0.00E+00">
                  <c:v>-8.6318499999999999E-3</c:v>
                </c:pt>
                <c:pt idx="143166" formatCode="0.00E+00">
                  <c:v>-7.7129099999999999E-3</c:v>
                </c:pt>
                <c:pt idx="143167" formatCode="0.00E+00">
                  <c:v>-6.7938499999999997E-3</c:v>
                </c:pt>
                <c:pt idx="143168" formatCode="0.00E+00">
                  <c:v>-5.8753199999999998E-3</c:v>
                </c:pt>
                <c:pt idx="143169" formatCode="0.00E+00">
                  <c:v>-4.9579400000000001E-3</c:v>
                </c:pt>
                <c:pt idx="143170" formatCode="0.00E+00">
                  <c:v>-4.0423400000000002E-3</c:v>
                </c:pt>
                <c:pt idx="143171" formatCode="0.00E+00">
                  <c:v>-3.1291299999999999E-3</c:v>
                </c:pt>
                <c:pt idx="143172" formatCode="0.00E+00">
                  <c:v>-2.2188899999999998E-3</c:v>
                </c:pt>
                <c:pt idx="143173" formatCode="0.00E+00">
                  <c:v>-1.31223E-3</c:v>
                </c:pt>
                <c:pt idx="143174" formatCode="0.00E+00">
                  <c:v>-4.0971699999999998E-4</c:v>
                </c:pt>
                <c:pt idx="143175" formatCode="0.00E+00">
                  <c:v>4.88087E-4</c:v>
                </c:pt>
                <c:pt idx="143176" formatCode="0.00E+00">
                  <c:v>1.3806300000000001E-3</c:v>
                </c:pt>
                <c:pt idx="143177" formatCode="0.00E+00">
                  <c:v>2.2673699999999999E-3</c:v>
                </c:pt>
                <c:pt idx="143178" formatCode="0.00E+00">
                  <c:v>3.1477699999999998E-3</c:v>
                </c:pt>
                <c:pt idx="143179" formatCode="0.00E+00">
                  <c:v>4.02133E-3</c:v>
                </c:pt>
                <c:pt idx="143180" formatCode="0.00E+00">
                  <c:v>4.8875300000000002E-3</c:v>
                </c:pt>
                <c:pt idx="143181" formatCode="0.00E+00">
                  <c:v>5.7458800000000001E-3</c:v>
                </c:pt>
                <c:pt idx="143182" formatCode="0.00E+00">
                  <c:v>6.5959199999999999E-3</c:v>
                </c:pt>
                <c:pt idx="143183" formatCode="0.00E+00">
                  <c:v>7.43716E-3</c:v>
                </c:pt>
                <c:pt idx="143184" formatCode="0.00E+00">
                  <c:v>8.2691599999999994E-3</c:v>
                </c:pt>
                <c:pt idx="143185" formatCode="0.00E+00">
                  <c:v>9.0914700000000008E-3</c:v>
                </c:pt>
                <c:pt idx="143186" formatCode="0.00E+00">
                  <c:v>9.9036699999999998E-3</c:v>
                </c:pt>
                <c:pt idx="143187">
                  <c:v>1.0705299999999999E-2</c:v>
                </c:pt>
                <c:pt idx="143188">
                  <c:v>1.14961E-2</c:v>
                </c:pt>
                <c:pt idx="143189">
                  <c:v>1.22755E-2</c:v>
                </c:pt>
                <c:pt idx="143190">
                  <c:v>1.30432E-2</c:v>
                </c:pt>
                <c:pt idx="143191">
                  <c:v>1.37988E-2</c:v>
                </c:pt>
                <c:pt idx="143192">
                  <c:v>1.4541999999999999E-2</c:v>
                </c:pt>
                <c:pt idx="143193">
                  <c:v>1.52725E-2</c:v>
                </c:pt>
                <c:pt idx="143194">
                  <c:v>1.5989799999999998E-2</c:v>
                </c:pt>
                <c:pt idx="143195">
                  <c:v>1.6693699999999999E-2</c:v>
                </c:pt>
                <c:pt idx="143196">
                  <c:v>1.7383900000000001E-2</c:v>
                </c:pt>
                <c:pt idx="143197">
                  <c:v>1.8060099999999999E-2</c:v>
                </c:pt>
                <c:pt idx="143198">
                  <c:v>1.8721999999999999E-2</c:v>
                </c:pt>
                <c:pt idx="143199">
                  <c:v>1.9369299999999999E-2</c:v>
                </c:pt>
                <c:pt idx="143200">
                  <c:v>2.0001700000000001E-2</c:v>
                </c:pt>
                <c:pt idx="143201">
                  <c:v>2.0619100000000001E-2</c:v>
                </c:pt>
                <c:pt idx="143202">
                  <c:v>2.12211E-2</c:v>
                </c:pt>
                <c:pt idx="143203">
                  <c:v>2.18076E-2</c:v>
                </c:pt>
                <c:pt idx="143204">
                  <c:v>2.23783E-2</c:v>
                </c:pt>
                <c:pt idx="143205">
                  <c:v>2.2932999999999999E-2</c:v>
                </c:pt>
                <c:pt idx="143206">
                  <c:v>2.3471499999999999E-2</c:v>
                </c:pt>
                <c:pt idx="143207">
                  <c:v>2.39936E-2</c:v>
                </c:pt>
                <c:pt idx="143208">
                  <c:v>2.4499199999999999E-2</c:v>
                </c:pt>
                <c:pt idx="143209">
                  <c:v>2.4988E-2</c:v>
                </c:pt>
                <c:pt idx="143210">
                  <c:v>2.5459900000000001E-2</c:v>
                </c:pt>
                <c:pt idx="143211">
                  <c:v>2.5914699999999999E-2</c:v>
                </c:pt>
                <c:pt idx="143212">
                  <c:v>2.6352299999999999E-2</c:v>
                </c:pt>
                <c:pt idx="143213">
                  <c:v>2.6772600000000001E-2</c:v>
                </c:pt>
                <c:pt idx="143214">
                  <c:v>2.7175399999999999E-2</c:v>
                </c:pt>
                <c:pt idx="143215">
                  <c:v>2.7560600000000001E-2</c:v>
                </c:pt>
                <c:pt idx="143216">
                  <c:v>2.7928100000000001E-2</c:v>
                </c:pt>
                <c:pt idx="143217">
                  <c:v>2.8277699999999999E-2</c:v>
                </c:pt>
                <c:pt idx="143218">
                  <c:v>2.86094E-2</c:v>
                </c:pt>
                <c:pt idx="143219">
                  <c:v>2.89231E-2</c:v>
                </c:pt>
                <c:pt idx="143220">
                  <c:v>2.9218600000000001E-2</c:v>
                </c:pt>
                <c:pt idx="143221">
                  <c:v>2.9496000000000001E-2</c:v>
                </c:pt>
                <c:pt idx="143222">
                  <c:v>2.97551E-2</c:v>
                </c:pt>
                <c:pt idx="143223">
                  <c:v>2.99958E-2</c:v>
                </c:pt>
                <c:pt idx="143224">
                  <c:v>3.0218100000000001E-2</c:v>
                </c:pt>
                <c:pt idx="143225">
                  <c:v>3.0422000000000001E-2</c:v>
                </c:pt>
                <c:pt idx="143226">
                  <c:v>3.06073E-2</c:v>
                </c:pt>
                <c:pt idx="143227">
                  <c:v>3.0774099999999999E-2</c:v>
                </c:pt>
                <c:pt idx="143228">
                  <c:v>3.09222E-2</c:v>
                </c:pt>
                <c:pt idx="143229">
                  <c:v>3.1051800000000001E-2</c:v>
                </c:pt>
                <c:pt idx="143230">
                  <c:v>3.1162599999999999E-2</c:v>
                </c:pt>
                <c:pt idx="143231">
                  <c:v>3.1254799999999999E-2</c:v>
                </c:pt>
                <c:pt idx="143232">
                  <c:v>3.13282E-2</c:v>
                </c:pt>
                <c:pt idx="143233">
                  <c:v>3.1383000000000001E-2</c:v>
                </c:pt>
                <c:pt idx="143234">
                  <c:v>3.1419000000000002E-2</c:v>
                </c:pt>
                <c:pt idx="143235">
                  <c:v>3.14363E-2</c:v>
                </c:pt>
                <c:pt idx="143236">
                  <c:v>3.1434799999999999E-2</c:v>
                </c:pt>
                <c:pt idx="143237">
                  <c:v>3.1414600000000001E-2</c:v>
                </c:pt>
                <c:pt idx="143238">
                  <c:v>3.1375699999999999E-2</c:v>
                </c:pt>
                <c:pt idx="143239">
                  <c:v>3.1318100000000001E-2</c:v>
                </c:pt>
                <c:pt idx="143240">
                  <c:v>3.12419E-2</c:v>
                </c:pt>
                <c:pt idx="143241">
                  <c:v>3.1147000000000001E-2</c:v>
                </c:pt>
                <c:pt idx="143242">
                  <c:v>3.1033499999999999E-2</c:v>
                </c:pt>
                <c:pt idx="143243">
                  <c:v>3.0901399999999999E-2</c:v>
                </c:pt>
                <c:pt idx="143244">
                  <c:v>3.0750900000000001E-2</c:v>
                </c:pt>
                <c:pt idx="143245">
                  <c:v>3.0581799999999999E-2</c:v>
                </c:pt>
                <c:pt idx="143246">
                  <c:v>3.0394399999999999E-2</c:v>
                </c:pt>
                <c:pt idx="143247">
                  <c:v>3.0188599999999999E-2</c:v>
                </c:pt>
                <c:pt idx="143248">
                  <c:v>2.9964500000000002E-2</c:v>
                </c:pt>
                <c:pt idx="143249">
                  <c:v>2.97223E-2</c:v>
                </c:pt>
                <c:pt idx="143250">
                  <c:v>2.9461899999999999E-2</c:v>
                </c:pt>
                <c:pt idx="143251">
                  <c:v>2.9183500000000001E-2</c:v>
                </c:pt>
                <c:pt idx="143252">
                  <c:v>2.8887199999999998E-2</c:v>
                </c:pt>
                <c:pt idx="143253">
                  <c:v>2.8573000000000001E-2</c:v>
                </c:pt>
                <c:pt idx="143254">
                  <c:v>2.8241100000000002E-2</c:v>
                </c:pt>
                <c:pt idx="143255">
                  <c:v>2.7891599999999999E-2</c:v>
                </c:pt>
                <c:pt idx="143256">
                  <c:v>2.7524699999999999E-2</c:v>
                </c:pt>
                <c:pt idx="143257">
                  <c:v>2.7140399999999999E-2</c:v>
                </c:pt>
                <c:pt idx="143258">
                  <c:v>2.6738899999999999E-2</c:v>
                </c:pt>
                <c:pt idx="143259">
                  <c:v>2.6320300000000001E-2</c:v>
                </c:pt>
                <c:pt idx="143260">
                  <c:v>2.5884799999999999E-2</c:v>
                </c:pt>
                <c:pt idx="143261">
                  <c:v>2.54326E-2</c:v>
                </c:pt>
                <c:pt idx="143262">
                  <c:v>2.4963800000000001E-2</c:v>
                </c:pt>
                <c:pt idx="143263">
                  <c:v>2.44786E-2</c:v>
                </c:pt>
                <c:pt idx="143264">
                  <c:v>2.39773E-2</c:v>
                </c:pt>
                <c:pt idx="143265">
                  <c:v>2.3459899999999999E-2</c:v>
                </c:pt>
                <c:pt idx="143266">
                  <c:v>2.2926800000000001E-2</c:v>
                </c:pt>
                <c:pt idx="143267">
                  <c:v>2.2378100000000001E-2</c:v>
                </c:pt>
                <c:pt idx="143268">
                  <c:v>2.1814099999999999E-2</c:v>
                </c:pt>
                <c:pt idx="143269">
                  <c:v>2.1234900000000001E-2</c:v>
                </c:pt>
                <c:pt idx="143270">
                  <c:v>2.06409E-2</c:v>
                </c:pt>
                <c:pt idx="143271">
                  <c:v>2.0032399999999999E-2</c:v>
                </c:pt>
                <c:pt idx="143272">
                  <c:v>1.94095E-2</c:v>
                </c:pt>
                <c:pt idx="143273">
                  <c:v>1.8772500000000001E-2</c:v>
                </c:pt>
                <c:pt idx="143274">
                  <c:v>1.81218E-2</c:v>
                </c:pt>
                <c:pt idx="143275">
                  <c:v>1.74577E-2</c:v>
                </c:pt>
                <c:pt idx="143276">
                  <c:v>1.6780400000000001E-2</c:v>
                </c:pt>
                <c:pt idx="143277">
                  <c:v>1.6090299999999998E-2</c:v>
                </c:pt>
                <c:pt idx="143278">
                  <c:v>1.53878E-2</c:v>
                </c:pt>
                <c:pt idx="143279">
                  <c:v>1.46731E-2</c:v>
                </c:pt>
                <c:pt idx="143280">
                  <c:v>1.39466E-2</c:v>
                </c:pt>
                <c:pt idx="143281">
                  <c:v>1.32087E-2</c:v>
                </c:pt>
                <c:pt idx="143282">
                  <c:v>1.2459899999999999E-2</c:v>
                </c:pt>
                <c:pt idx="143283">
                  <c:v>1.17004E-2</c:v>
                </c:pt>
                <c:pt idx="143284">
                  <c:v>1.09306E-2</c:v>
                </c:pt>
                <c:pt idx="143285">
                  <c:v>1.01511E-2</c:v>
                </c:pt>
                <c:pt idx="143286" formatCode="0.00E+00">
                  <c:v>9.3621699999999995E-3</c:v>
                </c:pt>
                <c:pt idx="143287" formatCode="0.00E+00">
                  <c:v>8.5643100000000003E-3</c:v>
                </c:pt>
                <c:pt idx="143288" formatCode="0.00E+00">
                  <c:v>7.7579600000000004E-3</c:v>
                </c:pt>
                <c:pt idx="143289" formatCode="0.00E+00">
                  <c:v>6.9435900000000004E-3</c:v>
                </c:pt>
                <c:pt idx="143290" formatCode="0.00E+00">
                  <c:v>6.1216600000000001E-3</c:v>
                </c:pt>
                <c:pt idx="143291" formatCode="0.00E+00">
                  <c:v>5.2926700000000002E-3</c:v>
                </c:pt>
                <c:pt idx="143292" formatCode="0.00E+00">
                  <c:v>4.4571000000000003E-3</c:v>
                </c:pt>
                <c:pt idx="143293" formatCode="0.00E+00">
                  <c:v>3.61547E-3</c:v>
                </c:pt>
                <c:pt idx="143294" formatCode="0.00E+00">
                  <c:v>2.7682800000000001E-3</c:v>
                </c:pt>
                <c:pt idx="143295" formatCode="0.00E+00">
                  <c:v>1.9160799999999999E-3</c:v>
                </c:pt>
                <c:pt idx="143296" formatCode="0.00E+00">
                  <c:v>1.0593899999999999E-3</c:v>
                </c:pt>
                <c:pt idx="143297" formatCode="0.00E+00">
                  <c:v>1.98777E-4</c:v>
                </c:pt>
                <c:pt idx="143298" formatCode="0.00E+00">
                  <c:v>-6.6521500000000003E-4</c:v>
                </c:pt>
                <c:pt idx="143299" formatCode="0.00E+00">
                  <c:v>-1.5320100000000001E-3</c:v>
                </c:pt>
                <c:pt idx="143300" formatCode="0.00E+00">
                  <c:v>-2.4010400000000001E-3</c:v>
                </c:pt>
                <c:pt idx="143301" formatCode="0.00E+00">
                  <c:v>-3.2717100000000002E-3</c:v>
                </c:pt>
                <c:pt idx="143302" formatCode="0.00E+00">
                  <c:v>-4.1434200000000001E-3</c:v>
                </c:pt>
                <c:pt idx="143303" formatCode="0.00E+00">
                  <c:v>-5.0155800000000004E-3</c:v>
                </c:pt>
                <c:pt idx="143304" formatCode="0.00E+00">
                  <c:v>-5.88757E-3</c:v>
                </c:pt>
                <c:pt idx="143305" formatCode="0.00E+00">
                  <c:v>-6.7587699999999999E-3</c:v>
                </c:pt>
                <c:pt idx="143306" formatCode="0.00E+00">
                  <c:v>-7.6285600000000004E-3</c:v>
                </c:pt>
                <c:pt idx="143307" formatCode="0.00E+00">
                  <c:v>-8.4963E-3</c:v>
                </c:pt>
                <c:pt idx="143308" formatCode="0.00E+00">
                  <c:v>-9.3613600000000009E-3</c:v>
                </c:pt>
                <c:pt idx="143309">
                  <c:v>-1.0223100000000001E-2</c:v>
                </c:pt>
                <c:pt idx="143310">
                  <c:v>-1.10808E-2</c:v>
                </c:pt>
                <c:pt idx="143311">
                  <c:v>-1.1933900000000001E-2</c:v>
                </c:pt>
                <c:pt idx="143312">
                  <c:v>-1.2781799999999999E-2</c:v>
                </c:pt>
                <c:pt idx="143313">
                  <c:v>-1.36236E-2</c:v>
                </c:pt>
                <c:pt idx="143314">
                  <c:v>-1.4458800000000001E-2</c:v>
                </c:pt>
                <c:pt idx="143315">
                  <c:v>-1.52868E-2</c:v>
                </c:pt>
                <c:pt idx="143316">
                  <c:v>-1.6106800000000001E-2</c:v>
                </c:pt>
                <c:pt idx="143317">
                  <c:v>-1.6918099999999998E-2</c:v>
                </c:pt>
                <c:pt idx="143318">
                  <c:v>-1.7720199999999998E-2</c:v>
                </c:pt>
                <c:pt idx="143319">
                  <c:v>-1.8512299999999999E-2</c:v>
                </c:pt>
                <c:pt idx="143320">
                  <c:v>-1.92937E-2</c:v>
                </c:pt>
                <c:pt idx="143321">
                  <c:v>-2.00638E-2</c:v>
                </c:pt>
                <c:pt idx="143322">
                  <c:v>-2.0822E-2</c:v>
                </c:pt>
                <c:pt idx="143323">
                  <c:v>-2.15675E-2</c:v>
                </c:pt>
                <c:pt idx="143324">
                  <c:v>-2.2299599999999999E-2</c:v>
                </c:pt>
                <c:pt idx="143325">
                  <c:v>-2.3017900000000001E-2</c:v>
                </c:pt>
                <c:pt idx="143326">
                  <c:v>-2.37215E-2</c:v>
                </c:pt>
                <c:pt idx="143327">
                  <c:v>-2.4409799999999999E-2</c:v>
                </c:pt>
                <c:pt idx="143328">
                  <c:v>-2.5082299999999998E-2</c:v>
                </c:pt>
                <c:pt idx="143329">
                  <c:v>-2.5738199999999999E-2</c:v>
                </c:pt>
                <c:pt idx="143330">
                  <c:v>-2.6377000000000001E-2</c:v>
                </c:pt>
                <c:pt idx="143331">
                  <c:v>-2.6997899999999998E-2</c:v>
                </c:pt>
                <c:pt idx="143332">
                  <c:v>-2.76005E-2</c:v>
                </c:pt>
                <c:pt idx="143333">
                  <c:v>-2.81842E-2</c:v>
                </c:pt>
                <c:pt idx="143334">
                  <c:v>-2.8748200000000002E-2</c:v>
                </c:pt>
                <c:pt idx="143335">
                  <c:v>-2.9292200000000001E-2</c:v>
                </c:pt>
                <c:pt idx="143336">
                  <c:v>-2.9815399999999999E-2</c:v>
                </c:pt>
                <c:pt idx="143337">
                  <c:v>-3.0317400000000001E-2</c:v>
                </c:pt>
                <c:pt idx="143338">
                  <c:v>-3.0797600000000001E-2</c:v>
                </c:pt>
                <c:pt idx="143339">
                  <c:v>-3.1255600000000001E-2</c:v>
                </c:pt>
                <c:pt idx="143340">
                  <c:v>-3.1690700000000002E-2</c:v>
                </c:pt>
                <c:pt idx="143341">
                  <c:v>-3.2102499999999999E-2</c:v>
                </c:pt>
                <c:pt idx="143342">
                  <c:v>-3.2490600000000001E-2</c:v>
                </c:pt>
                <c:pt idx="143343">
                  <c:v>-3.2854399999999999E-2</c:v>
                </c:pt>
                <c:pt idx="143344">
                  <c:v>-3.3193599999999997E-2</c:v>
                </c:pt>
                <c:pt idx="143345">
                  <c:v>-3.3507700000000001E-2</c:v>
                </c:pt>
                <c:pt idx="143346">
                  <c:v>-3.3796399999999997E-2</c:v>
                </c:pt>
                <c:pt idx="143347">
                  <c:v>-3.4059199999999998E-2</c:v>
                </c:pt>
                <c:pt idx="143348">
                  <c:v>-3.4295800000000001E-2</c:v>
                </c:pt>
                <c:pt idx="143349">
                  <c:v>-3.4505800000000003E-2</c:v>
                </c:pt>
                <c:pt idx="143350">
                  <c:v>-3.4688999999999998E-2</c:v>
                </c:pt>
                <c:pt idx="143351">
                  <c:v>-3.4845099999999997E-2</c:v>
                </c:pt>
                <c:pt idx="143352">
                  <c:v>-3.4973700000000003E-2</c:v>
                </c:pt>
                <c:pt idx="143353">
                  <c:v>-3.50747E-2</c:v>
                </c:pt>
                <c:pt idx="143354">
                  <c:v>-3.5147699999999997E-2</c:v>
                </c:pt>
                <c:pt idx="143355">
                  <c:v>-3.51927E-2</c:v>
                </c:pt>
                <c:pt idx="143356">
                  <c:v>-3.5209499999999998E-2</c:v>
                </c:pt>
                <c:pt idx="143357">
                  <c:v>-3.5197800000000001E-2</c:v>
                </c:pt>
                <c:pt idx="143358">
                  <c:v>-3.5157599999999997E-2</c:v>
                </c:pt>
                <c:pt idx="143359">
                  <c:v>-3.5088800000000003E-2</c:v>
                </c:pt>
                <c:pt idx="143360">
                  <c:v>-3.4991300000000003E-2</c:v>
                </c:pt>
                <c:pt idx="143361">
                  <c:v>-3.4865100000000003E-2</c:v>
                </c:pt>
                <c:pt idx="143362">
                  <c:v>-3.4710100000000001E-2</c:v>
                </c:pt>
                <c:pt idx="143363">
                  <c:v>-3.4526399999999999E-2</c:v>
                </c:pt>
                <c:pt idx="143364">
                  <c:v>-3.4313900000000001E-2</c:v>
                </c:pt>
                <c:pt idx="143365">
                  <c:v>-3.40728E-2</c:v>
                </c:pt>
                <c:pt idx="143366">
                  <c:v>-3.3803199999999999E-2</c:v>
                </c:pt>
                <c:pt idx="143367">
                  <c:v>-3.3505199999999999E-2</c:v>
                </c:pt>
                <c:pt idx="143368">
                  <c:v>-3.3178800000000001E-2</c:v>
                </c:pt>
                <c:pt idx="143369">
                  <c:v>-3.2824399999999997E-2</c:v>
                </c:pt>
                <c:pt idx="143370">
                  <c:v>-3.2442100000000001E-2</c:v>
                </c:pt>
                <c:pt idx="143371">
                  <c:v>-3.2032100000000001E-2</c:v>
                </c:pt>
                <c:pt idx="143372">
                  <c:v>-3.1594700000000003E-2</c:v>
                </c:pt>
                <c:pt idx="143373">
                  <c:v>-3.11302E-2</c:v>
                </c:pt>
                <c:pt idx="143374">
                  <c:v>-3.06389E-2</c:v>
                </c:pt>
                <c:pt idx="143375">
                  <c:v>-3.0121100000000001E-2</c:v>
                </c:pt>
                <c:pt idx="143376">
                  <c:v>-2.9577200000000001E-2</c:v>
                </c:pt>
                <c:pt idx="143377">
                  <c:v>-2.9007700000000001E-2</c:v>
                </c:pt>
                <c:pt idx="143378">
                  <c:v>-2.8412799999999998E-2</c:v>
                </c:pt>
                <c:pt idx="143379">
                  <c:v>-2.7793200000000001E-2</c:v>
                </c:pt>
                <c:pt idx="143380">
                  <c:v>-2.7149199999999998E-2</c:v>
                </c:pt>
                <c:pt idx="143381">
                  <c:v>-2.6481299999999999E-2</c:v>
                </c:pt>
                <c:pt idx="143382">
                  <c:v>-2.5790199999999999E-2</c:v>
                </c:pt>
                <c:pt idx="143383">
                  <c:v>-2.50762E-2</c:v>
                </c:pt>
                <c:pt idx="143384">
                  <c:v>-2.43401E-2</c:v>
                </c:pt>
                <c:pt idx="143385">
                  <c:v>-2.35824E-2</c:v>
                </c:pt>
                <c:pt idx="143386">
                  <c:v>-2.2803799999999999E-2</c:v>
                </c:pt>
                <c:pt idx="143387">
                  <c:v>-2.2004800000000001E-2</c:v>
                </c:pt>
                <c:pt idx="143388">
                  <c:v>-2.1186099999999999E-2</c:v>
                </c:pt>
                <c:pt idx="143389">
                  <c:v>-2.0348499999999999E-2</c:v>
                </c:pt>
                <c:pt idx="143390">
                  <c:v>-1.9492700000000002E-2</c:v>
                </c:pt>
                <c:pt idx="143391">
                  <c:v>-1.8619299999999998E-2</c:v>
                </c:pt>
                <c:pt idx="143392">
                  <c:v>-1.7729200000000001E-2</c:v>
                </c:pt>
                <c:pt idx="143393">
                  <c:v>-1.6823100000000001E-2</c:v>
                </c:pt>
                <c:pt idx="143394">
                  <c:v>-1.5901800000000001E-2</c:v>
                </c:pt>
                <c:pt idx="143395">
                  <c:v>-1.4966E-2</c:v>
                </c:pt>
                <c:pt idx="143396">
                  <c:v>-1.40167E-2</c:v>
                </c:pt>
                <c:pt idx="143397">
                  <c:v>-1.3054700000000001E-2</c:v>
                </c:pt>
                <c:pt idx="143398">
                  <c:v>-1.20807E-2</c:v>
                </c:pt>
                <c:pt idx="143399">
                  <c:v>-1.1095799999999999E-2</c:v>
                </c:pt>
                <c:pt idx="143400">
                  <c:v>-1.0100700000000001E-2</c:v>
                </c:pt>
                <c:pt idx="143401" formatCode="0.00E+00">
                  <c:v>-9.0962899999999999E-3</c:v>
                </c:pt>
                <c:pt idx="143402" formatCode="0.00E+00">
                  <c:v>-8.0835799999999999E-3</c:v>
                </c:pt>
                <c:pt idx="143403" formatCode="0.00E+00">
                  <c:v>-7.0634299999999999E-3</c:v>
                </c:pt>
                <c:pt idx="143404" formatCode="0.00E+00">
                  <c:v>-6.0367600000000004E-3</c:v>
                </c:pt>
                <c:pt idx="143405" formatCode="0.00E+00">
                  <c:v>-5.0045100000000002E-3</c:v>
                </c:pt>
                <c:pt idx="143406" formatCode="0.00E+00">
                  <c:v>-3.9675999999999999E-3</c:v>
                </c:pt>
                <c:pt idx="143407" formatCode="0.00E+00">
                  <c:v>-2.92699E-3</c:v>
                </c:pt>
                <c:pt idx="143408" formatCode="0.00E+00">
                  <c:v>-1.8836199999999999E-3</c:v>
                </c:pt>
                <c:pt idx="143409" formatCode="0.00E+00">
                  <c:v>-8.3845299999999996E-4</c:v>
                </c:pt>
                <c:pt idx="143410" formatCode="0.00E+00">
                  <c:v>2.0756600000000001E-4</c:v>
                </c:pt>
                <c:pt idx="143411" formatCode="0.00E+00">
                  <c:v>1.25348E-3</c:v>
                </c:pt>
                <c:pt idx="143412" formatCode="0.00E+00">
                  <c:v>2.29832E-3</c:v>
                </c:pt>
                <c:pt idx="143413" formatCode="0.00E+00">
                  <c:v>3.3411299999999999E-3</c:v>
                </c:pt>
                <c:pt idx="143414" formatCode="0.00E+00">
                  <c:v>4.3809599999999997E-3</c:v>
                </c:pt>
                <c:pt idx="143415" formatCode="0.00E+00">
                  <c:v>5.41685E-3</c:v>
                </c:pt>
                <c:pt idx="143416" formatCode="0.00E+00">
                  <c:v>6.4478399999999998E-3</c:v>
                </c:pt>
                <c:pt idx="143417" formatCode="0.00E+00">
                  <c:v>7.4729899999999997E-3</c:v>
                </c:pt>
                <c:pt idx="143418" formatCode="0.00E+00">
                  <c:v>8.4913499999999999E-3</c:v>
                </c:pt>
                <c:pt idx="143419" formatCode="0.00E+00">
                  <c:v>9.5019900000000001E-3</c:v>
                </c:pt>
                <c:pt idx="143420">
                  <c:v>1.0503999999999999E-2</c:v>
                </c:pt>
                <c:pt idx="143421">
                  <c:v>1.14964E-2</c:v>
                </c:pt>
                <c:pt idx="143422">
                  <c:v>1.2478299999999999E-2</c:v>
                </c:pt>
                <c:pt idx="143423">
                  <c:v>1.34489E-2</c:v>
                </c:pt>
                <c:pt idx="143424">
                  <c:v>1.4407100000000001E-2</c:v>
                </c:pt>
                <c:pt idx="143425">
                  <c:v>1.5352299999999999E-2</c:v>
                </c:pt>
                <c:pt idx="143426">
                  <c:v>1.62834E-2</c:v>
                </c:pt>
                <c:pt idx="143427">
                  <c:v>1.7199599999999999E-2</c:v>
                </c:pt>
                <c:pt idx="143428">
                  <c:v>1.8100100000000001E-2</c:v>
                </c:pt>
                <c:pt idx="143429">
                  <c:v>1.89841E-2</c:v>
                </c:pt>
                <c:pt idx="143430">
                  <c:v>1.9850799999999998E-2</c:v>
                </c:pt>
                <c:pt idx="143431">
                  <c:v>2.06994E-2</c:v>
                </c:pt>
                <c:pt idx="143432">
                  <c:v>2.1529199999999998E-2</c:v>
                </c:pt>
                <c:pt idx="143433">
                  <c:v>2.2339299999999999E-2</c:v>
                </c:pt>
                <c:pt idx="143434">
                  <c:v>2.3129E-2</c:v>
                </c:pt>
                <c:pt idx="143435">
                  <c:v>2.38978E-2</c:v>
                </c:pt>
                <c:pt idx="143436">
                  <c:v>2.4644800000000001E-2</c:v>
                </c:pt>
                <c:pt idx="143437">
                  <c:v>2.53694E-2</c:v>
                </c:pt>
                <c:pt idx="143438">
                  <c:v>2.6071E-2</c:v>
                </c:pt>
                <c:pt idx="143439">
                  <c:v>2.6748999999999998E-2</c:v>
                </c:pt>
                <c:pt idx="143440">
                  <c:v>2.7402800000000001E-2</c:v>
                </c:pt>
                <c:pt idx="143441">
                  <c:v>2.8031799999999999E-2</c:v>
                </c:pt>
                <c:pt idx="143442">
                  <c:v>2.8635500000000001E-2</c:v>
                </c:pt>
                <c:pt idx="143443">
                  <c:v>2.92134E-2</c:v>
                </c:pt>
                <c:pt idx="143444">
                  <c:v>2.9765E-2</c:v>
                </c:pt>
                <c:pt idx="143445">
                  <c:v>3.0289799999999999E-2</c:v>
                </c:pt>
                <c:pt idx="143446">
                  <c:v>3.0787499999999999E-2</c:v>
                </c:pt>
                <c:pt idx="143447">
                  <c:v>3.1257600000000003E-2</c:v>
                </c:pt>
                <c:pt idx="143448">
                  <c:v>3.1699699999999997E-2</c:v>
                </c:pt>
                <c:pt idx="143449">
                  <c:v>3.2113599999999999E-2</c:v>
                </c:pt>
                <c:pt idx="143450">
                  <c:v>3.2498899999999997E-2</c:v>
                </c:pt>
                <c:pt idx="143451">
                  <c:v>3.2855299999999997E-2</c:v>
                </c:pt>
                <c:pt idx="143452">
                  <c:v>3.3182499999999997E-2</c:v>
                </c:pt>
                <c:pt idx="143453">
                  <c:v>3.34804E-2</c:v>
                </c:pt>
                <c:pt idx="143454">
                  <c:v>3.3748800000000002E-2</c:v>
                </c:pt>
                <c:pt idx="143455">
                  <c:v>3.3987499999999997E-2</c:v>
                </c:pt>
                <c:pt idx="143456">
                  <c:v>3.4196299999999999E-2</c:v>
                </c:pt>
                <c:pt idx="143457">
                  <c:v>3.4375200000000002E-2</c:v>
                </c:pt>
                <c:pt idx="143458">
                  <c:v>3.4524100000000002E-2</c:v>
                </c:pt>
                <c:pt idx="143459">
                  <c:v>3.4643E-2</c:v>
                </c:pt>
                <c:pt idx="143460">
                  <c:v>3.47318E-2</c:v>
                </c:pt>
                <c:pt idx="143461">
                  <c:v>3.4790599999999998E-2</c:v>
                </c:pt>
                <c:pt idx="143462">
                  <c:v>3.48194E-2</c:v>
                </c:pt>
                <c:pt idx="143463">
                  <c:v>3.4818300000000003E-2</c:v>
                </c:pt>
                <c:pt idx="143464">
                  <c:v>3.4787400000000003E-2</c:v>
                </c:pt>
                <c:pt idx="143465">
                  <c:v>3.4726800000000002E-2</c:v>
                </c:pt>
                <c:pt idx="143466">
                  <c:v>3.4636800000000002E-2</c:v>
                </c:pt>
                <c:pt idx="143467">
                  <c:v>3.45175E-2</c:v>
                </c:pt>
                <c:pt idx="143468">
                  <c:v>3.43691E-2</c:v>
                </c:pt>
                <c:pt idx="143469">
                  <c:v>3.4191899999999997E-2</c:v>
                </c:pt>
                <c:pt idx="143470">
                  <c:v>3.3986200000000001E-2</c:v>
                </c:pt>
                <c:pt idx="143471">
                  <c:v>3.3752200000000003E-2</c:v>
                </c:pt>
                <c:pt idx="143472">
                  <c:v>3.3490399999999997E-2</c:v>
                </c:pt>
                <c:pt idx="143473">
                  <c:v>3.3201099999999997E-2</c:v>
                </c:pt>
                <c:pt idx="143474">
                  <c:v>3.28846E-2</c:v>
                </c:pt>
                <c:pt idx="143475">
                  <c:v>3.2541300000000002E-2</c:v>
                </c:pt>
                <c:pt idx="143476">
                  <c:v>3.21718E-2</c:v>
                </c:pt>
                <c:pt idx="143477">
                  <c:v>3.1776499999999999E-2</c:v>
                </c:pt>
                <c:pt idx="143478">
                  <c:v>3.1355800000000003E-2</c:v>
                </c:pt>
                <c:pt idx="143479">
                  <c:v>3.0910199999999999E-2</c:v>
                </c:pt>
                <c:pt idx="143480">
                  <c:v>3.0440399999999999E-2</c:v>
                </c:pt>
                <c:pt idx="143481">
                  <c:v>2.99467E-2</c:v>
                </c:pt>
                <c:pt idx="143482">
                  <c:v>2.9429799999999999E-2</c:v>
                </c:pt>
                <c:pt idx="143483">
                  <c:v>2.88904E-2</c:v>
                </c:pt>
                <c:pt idx="143484">
                  <c:v>2.8328900000000001E-2</c:v>
                </c:pt>
                <c:pt idx="143485">
                  <c:v>2.7746E-2</c:v>
                </c:pt>
                <c:pt idx="143486">
                  <c:v>2.7142300000000001E-2</c:v>
                </c:pt>
                <c:pt idx="143487">
                  <c:v>2.65186E-2</c:v>
                </c:pt>
                <c:pt idx="143488">
                  <c:v>2.5875499999999999E-2</c:v>
                </c:pt>
                <c:pt idx="143489">
                  <c:v>2.5213599999999999E-2</c:v>
                </c:pt>
                <c:pt idx="143490">
                  <c:v>2.4533599999999999E-2</c:v>
                </c:pt>
                <c:pt idx="143491">
                  <c:v>2.3836400000000001E-2</c:v>
                </c:pt>
                <c:pt idx="143492">
                  <c:v>2.3122500000000001E-2</c:v>
                </c:pt>
                <c:pt idx="143493">
                  <c:v>2.2392800000000001E-2</c:v>
                </c:pt>
                <c:pt idx="143494">
                  <c:v>2.1648000000000001E-2</c:v>
                </c:pt>
                <c:pt idx="143495">
                  <c:v>2.0888799999999999E-2</c:v>
                </c:pt>
                <c:pt idx="143496">
                  <c:v>2.0115999999999998E-2</c:v>
                </c:pt>
                <c:pt idx="143497">
                  <c:v>1.9330300000000002E-2</c:v>
                </c:pt>
                <c:pt idx="143498">
                  <c:v>1.85326E-2</c:v>
                </c:pt>
                <c:pt idx="143499">
                  <c:v>1.7723699999999998E-2</c:v>
                </c:pt>
                <c:pt idx="143500">
                  <c:v>1.6904300000000001E-2</c:v>
                </c:pt>
                <c:pt idx="143501">
                  <c:v>1.6075099999999998E-2</c:v>
                </c:pt>
                <c:pt idx="143502">
                  <c:v>1.52371E-2</c:v>
                </c:pt>
                <c:pt idx="143503">
                  <c:v>1.4390999999999999E-2</c:v>
                </c:pt>
                <c:pt idx="143504">
                  <c:v>1.3537499999999999E-2</c:v>
                </c:pt>
                <c:pt idx="143505">
                  <c:v>1.2677600000000001E-2</c:v>
                </c:pt>
                <c:pt idx="143506">
                  <c:v>1.18119E-2</c:v>
                </c:pt>
                <c:pt idx="143507">
                  <c:v>1.09414E-2</c:v>
                </c:pt>
                <c:pt idx="143508">
                  <c:v>1.00667E-2</c:v>
                </c:pt>
                <c:pt idx="143509" formatCode="0.00E+00">
                  <c:v>9.1886299999999997E-3</c:v>
                </c:pt>
                <c:pt idx="143510" formatCode="0.00E+00">
                  <c:v>8.3080399999999992E-3</c:v>
                </c:pt>
                <c:pt idx="143511" formatCode="0.00E+00">
                  <c:v>7.4256699999999997E-3</c:v>
                </c:pt>
                <c:pt idx="143512" formatCode="0.00E+00">
                  <c:v>6.54231E-3</c:v>
                </c:pt>
                <c:pt idx="143513" formatCode="0.00E+00">
                  <c:v>5.65871E-3</c:v>
                </c:pt>
                <c:pt idx="143514" formatCode="0.00E+00">
                  <c:v>4.7756400000000003E-3</c:v>
                </c:pt>
                <c:pt idx="143515" formatCode="0.00E+00">
                  <c:v>3.8938499999999999E-3</c:v>
                </c:pt>
                <c:pt idx="143516" formatCode="0.00E+00">
                  <c:v>3.0140800000000001E-3</c:v>
                </c:pt>
                <c:pt idx="143517" formatCode="0.00E+00">
                  <c:v>2.13707E-3</c:v>
                </c:pt>
                <c:pt idx="143518" formatCode="0.00E+00">
                  <c:v>1.2635400000000001E-3</c:v>
                </c:pt>
                <c:pt idx="143519" formatCode="0.00E+00">
                  <c:v>3.9420299999999998E-4</c:v>
                </c:pt>
                <c:pt idx="143520" formatCode="0.00E+00">
                  <c:v>-4.7023900000000001E-4</c:v>
                </c:pt>
                <c:pt idx="143521" formatCode="0.00E+00">
                  <c:v>-1.3290999999999999E-3</c:v>
                </c:pt>
                <c:pt idx="143522" formatCode="0.00E+00">
                  <c:v>-2.18169E-3</c:v>
                </c:pt>
                <c:pt idx="143523" formatCode="0.00E+00">
                  <c:v>-3.0273600000000002E-3</c:v>
                </c:pt>
                <c:pt idx="143524" formatCode="0.00E+00">
                  <c:v>-3.8654599999999998E-3</c:v>
                </c:pt>
                <c:pt idx="143525" formatCode="0.00E+00">
                  <c:v>-4.69535E-3</c:v>
                </c:pt>
                <c:pt idx="143526" formatCode="0.00E+00">
                  <c:v>-5.5164000000000003E-3</c:v>
                </c:pt>
                <c:pt idx="143527" formatCode="0.00E+00">
                  <c:v>-6.3280200000000002E-3</c:v>
                </c:pt>
                <c:pt idx="143528" formatCode="0.00E+00">
                  <c:v>-7.1296199999999997E-3</c:v>
                </c:pt>
                <c:pt idx="143529" formatCode="0.00E+00">
                  <c:v>-7.9206099999999998E-3</c:v>
                </c:pt>
                <c:pt idx="143530" formatCode="0.00E+00">
                  <c:v>-8.7004500000000002E-3</c:v>
                </c:pt>
                <c:pt idx="143531" formatCode="0.00E+00">
                  <c:v>-9.4685800000000007E-3</c:v>
                </c:pt>
                <c:pt idx="143532">
                  <c:v>-1.0224499999999999E-2</c:v>
                </c:pt>
                <c:pt idx="143533">
                  <c:v>-1.09677E-2</c:v>
                </c:pt>
                <c:pt idx="143534">
                  <c:v>-1.16977E-2</c:v>
                </c:pt>
                <c:pt idx="143535">
                  <c:v>-1.2414E-2</c:v>
                </c:pt>
                <c:pt idx="143536">
                  <c:v>-1.31161E-2</c:v>
                </c:pt>
                <c:pt idx="143537">
                  <c:v>-1.38037E-2</c:v>
                </c:pt>
                <c:pt idx="143538">
                  <c:v>-1.4476299999999999E-2</c:v>
                </c:pt>
                <c:pt idx="143539">
                  <c:v>-1.5133499999999999E-2</c:v>
                </c:pt>
                <c:pt idx="143540">
                  <c:v>-1.5775000000000001E-2</c:v>
                </c:pt>
                <c:pt idx="143541">
                  <c:v>-1.64003E-2</c:v>
                </c:pt>
                <c:pt idx="143542">
                  <c:v>-1.7009199999999999E-2</c:v>
                </c:pt>
                <c:pt idx="143543">
                  <c:v>-1.76014E-2</c:v>
                </c:pt>
                <c:pt idx="143544">
                  <c:v>-1.8176399999999999E-2</c:v>
                </c:pt>
                <c:pt idx="143545">
                  <c:v>-1.87341E-2</c:v>
                </c:pt>
                <c:pt idx="143546">
                  <c:v>-1.9274199999999998E-2</c:v>
                </c:pt>
                <c:pt idx="143547">
                  <c:v>-1.9796399999999999E-2</c:v>
                </c:pt>
                <c:pt idx="143548">
                  <c:v>-2.0300499999999999E-2</c:v>
                </c:pt>
                <c:pt idx="143549">
                  <c:v>-2.0786300000000001E-2</c:v>
                </c:pt>
                <c:pt idx="143550">
                  <c:v>-2.12537E-2</c:v>
                </c:pt>
                <c:pt idx="143551">
                  <c:v>-2.1702300000000001E-2</c:v>
                </c:pt>
                <c:pt idx="143552">
                  <c:v>-2.2132200000000001E-2</c:v>
                </c:pt>
                <c:pt idx="143553">
                  <c:v>-2.2543199999999999E-2</c:v>
                </c:pt>
                <c:pt idx="143554">
                  <c:v>-2.29351E-2</c:v>
                </c:pt>
                <c:pt idx="143555">
                  <c:v>-2.33078E-2</c:v>
                </c:pt>
                <c:pt idx="143556">
                  <c:v>-2.36613E-2</c:v>
                </c:pt>
                <c:pt idx="143557">
                  <c:v>-2.3995499999999999E-2</c:v>
                </c:pt>
                <c:pt idx="143558">
                  <c:v>-2.4310399999999999E-2</c:v>
                </c:pt>
                <c:pt idx="143559">
                  <c:v>-2.46059E-2</c:v>
                </c:pt>
                <c:pt idx="143560">
                  <c:v>-2.4882000000000001E-2</c:v>
                </c:pt>
                <c:pt idx="143561">
                  <c:v>-2.5138799999999999E-2</c:v>
                </c:pt>
                <c:pt idx="143562">
                  <c:v>-2.5376099999999999E-2</c:v>
                </c:pt>
                <c:pt idx="143563">
                  <c:v>-2.5594200000000001E-2</c:v>
                </c:pt>
                <c:pt idx="143564">
                  <c:v>-2.5792900000000001E-2</c:v>
                </c:pt>
                <c:pt idx="143565">
                  <c:v>-2.5972499999999999E-2</c:v>
                </c:pt>
                <c:pt idx="143566">
                  <c:v>-2.6132800000000001E-2</c:v>
                </c:pt>
                <c:pt idx="143567">
                  <c:v>-2.6274100000000002E-2</c:v>
                </c:pt>
                <c:pt idx="143568">
                  <c:v>-2.63965E-2</c:v>
                </c:pt>
                <c:pt idx="143569">
                  <c:v>-2.6499999999999999E-2</c:v>
                </c:pt>
                <c:pt idx="143570">
                  <c:v>-2.6584799999999999E-2</c:v>
                </c:pt>
                <c:pt idx="143571">
                  <c:v>-2.6651000000000001E-2</c:v>
                </c:pt>
                <c:pt idx="143572">
                  <c:v>-2.6698699999999999E-2</c:v>
                </c:pt>
                <c:pt idx="143573">
                  <c:v>-2.6728200000000001E-2</c:v>
                </c:pt>
                <c:pt idx="143574">
                  <c:v>-2.6739599999999999E-2</c:v>
                </c:pt>
                <c:pt idx="143575">
                  <c:v>-2.6733099999999999E-2</c:v>
                </c:pt>
                <c:pt idx="143576">
                  <c:v>-2.6708800000000001E-2</c:v>
                </c:pt>
                <c:pt idx="143577">
                  <c:v>-2.6667099999999999E-2</c:v>
                </c:pt>
                <c:pt idx="143578">
                  <c:v>-2.66079E-2</c:v>
                </c:pt>
                <c:pt idx="143579">
                  <c:v>-2.6531699999999998E-2</c:v>
                </c:pt>
                <c:pt idx="143580">
                  <c:v>-2.64386E-2</c:v>
                </c:pt>
                <c:pt idx="143581">
                  <c:v>-2.6328799999999999E-2</c:v>
                </c:pt>
                <c:pt idx="143582">
                  <c:v>-2.6202699999999999E-2</c:v>
                </c:pt>
                <c:pt idx="143583">
                  <c:v>-2.6060300000000002E-2</c:v>
                </c:pt>
                <c:pt idx="143584">
                  <c:v>-2.5902000000000001E-2</c:v>
                </c:pt>
                <c:pt idx="143585">
                  <c:v>-2.57281E-2</c:v>
                </c:pt>
                <c:pt idx="143586">
                  <c:v>-2.5538700000000001E-2</c:v>
                </c:pt>
                <c:pt idx="143587">
                  <c:v>-2.5334300000000001E-2</c:v>
                </c:pt>
                <c:pt idx="143588">
                  <c:v>-2.5114899999999999E-2</c:v>
                </c:pt>
                <c:pt idx="143589">
                  <c:v>-2.4881E-2</c:v>
                </c:pt>
                <c:pt idx="143590">
                  <c:v>-2.46327E-2</c:v>
                </c:pt>
                <c:pt idx="143591">
                  <c:v>-2.43704E-2</c:v>
                </c:pt>
                <c:pt idx="143592">
                  <c:v>-2.4094299999999999E-2</c:v>
                </c:pt>
                <c:pt idx="143593">
                  <c:v>-2.3804800000000001E-2</c:v>
                </c:pt>
                <c:pt idx="143594">
                  <c:v>-2.3502100000000001E-2</c:v>
                </c:pt>
                <c:pt idx="143595">
                  <c:v>-2.3186499999999999E-2</c:v>
                </c:pt>
                <c:pt idx="143596">
                  <c:v>-2.2858300000000002E-2</c:v>
                </c:pt>
                <c:pt idx="143597">
                  <c:v>-2.2517800000000001E-2</c:v>
                </c:pt>
                <c:pt idx="143598">
                  <c:v>-2.2165299999999999E-2</c:v>
                </c:pt>
                <c:pt idx="143599">
                  <c:v>-2.1801000000000001E-2</c:v>
                </c:pt>
                <c:pt idx="143600">
                  <c:v>-2.1425400000000001E-2</c:v>
                </c:pt>
                <c:pt idx="143601">
                  <c:v>-2.1038600000000001E-2</c:v>
                </c:pt>
                <c:pt idx="143602">
                  <c:v>-2.0641E-2</c:v>
                </c:pt>
                <c:pt idx="143603">
                  <c:v>-2.0232900000000002E-2</c:v>
                </c:pt>
                <c:pt idx="143604">
                  <c:v>-1.9814499999999999E-2</c:v>
                </c:pt>
                <c:pt idx="143605">
                  <c:v>-1.9386199999999999E-2</c:v>
                </c:pt>
                <c:pt idx="143606">
                  <c:v>-1.8948199999999998E-2</c:v>
                </c:pt>
                <c:pt idx="143607">
                  <c:v>-1.8500800000000001E-2</c:v>
                </c:pt>
                <c:pt idx="143608">
                  <c:v>-1.8044399999999999E-2</c:v>
                </c:pt>
                <c:pt idx="143609">
                  <c:v>-1.75792E-2</c:v>
                </c:pt>
                <c:pt idx="143610">
                  <c:v>-1.7105499999999999E-2</c:v>
                </c:pt>
                <c:pt idx="143611">
                  <c:v>-1.6623700000000002E-2</c:v>
                </c:pt>
                <c:pt idx="143612">
                  <c:v>-1.61339E-2</c:v>
                </c:pt>
                <c:pt idx="143613">
                  <c:v>-1.5636400000000002E-2</c:v>
                </c:pt>
                <c:pt idx="143614">
                  <c:v>-1.51317E-2</c:v>
                </c:pt>
                <c:pt idx="143615">
                  <c:v>-1.4619800000000001E-2</c:v>
                </c:pt>
                <c:pt idx="143616">
                  <c:v>-1.4101199999999999E-2</c:v>
                </c:pt>
                <c:pt idx="143617">
                  <c:v>-1.3576100000000001E-2</c:v>
                </c:pt>
                <c:pt idx="143618">
                  <c:v>-1.30448E-2</c:v>
                </c:pt>
                <c:pt idx="143619">
                  <c:v>-1.25075E-2</c:v>
                </c:pt>
                <c:pt idx="143620">
                  <c:v>-1.1964499999999999E-2</c:v>
                </c:pt>
                <c:pt idx="143621">
                  <c:v>-1.14161E-2</c:v>
                </c:pt>
                <c:pt idx="143622">
                  <c:v>-1.08626E-2</c:v>
                </c:pt>
                <c:pt idx="143623">
                  <c:v>-1.0304199999999999E-2</c:v>
                </c:pt>
                <c:pt idx="143624" formatCode="0.00E+00">
                  <c:v>-9.7412499999999999E-3</c:v>
                </c:pt>
                <c:pt idx="143625" formatCode="0.00E+00">
                  <c:v>-9.1739600000000001E-3</c:v>
                </c:pt>
                <c:pt idx="143626" formatCode="0.00E+00">
                  <c:v>-8.6026000000000002E-3</c:v>
                </c:pt>
                <c:pt idx="143627" formatCode="0.00E+00">
                  <c:v>-8.0274600000000002E-3</c:v>
                </c:pt>
                <c:pt idx="143628" formatCode="0.00E+00">
                  <c:v>-7.4487900000000003E-3</c:v>
                </c:pt>
                <c:pt idx="143629" formatCode="0.00E+00">
                  <c:v>-6.8668599999999998E-3</c:v>
                </c:pt>
                <c:pt idx="143630" formatCode="0.00E+00">
                  <c:v>-6.2819199999999999E-3</c:v>
                </c:pt>
                <c:pt idx="143631" formatCode="0.00E+00">
                  <c:v>-5.6942499999999997E-3</c:v>
                </c:pt>
                <c:pt idx="143632" formatCode="0.00E+00">
                  <c:v>-5.1041000000000003E-3</c:v>
                </c:pt>
                <c:pt idx="143633" formatCode="0.00E+00">
                  <c:v>-4.5117400000000002E-3</c:v>
                </c:pt>
                <c:pt idx="143634" formatCode="0.00E+00">
                  <c:v>-3.9174300000000004E-3</c:v>
                </c:pt>
                <c:pt idx="143635" formatCode="0.00E+00">
                  <c:v>-3.3214300000000002E-3</c:v>
                </c:pt>
                <c:pt idx="143636" formatCode="0.00E+00">
                  <c:v>-2.7239999999999999E-3</c:v>
                </c:pt>
                <c:pt idx="143637" formatCode="0.00E+00">
                  <c:v>-2.1254099999999999E-3</c:v>
                </c:pt>
                <c:pt idx="143638" formatCode="0.00E+00">
                  <c:v>-1.5259200000000001E-3</c:v>
                </c:pt>
                <c:pt idx="143639" formatCode="0.00E+00">
                  <c:v>-9.2578799999999998E-4</c:v>
                </c:pt>
                <c:pt idx="143640" formatCode="0.00E+00">
                  <c:v>-3.2528599999999999E-4</c:v>
                </c:pt>
                <c:pt idx="143641" formatCode="0.00E+00">
                  <c:v>2.7532400000000002E-4</c:v>
                </c:pt>
                <c:pt idx="143642" formatCode="0.00E+00">
                  <c:v>8.7577499999999997E-4</c:v>
                </c:pt>
                <c:pt idx="143643" formatCode="0.00E+00">
                  <c:v>1.4758E-3</c:v>
                </c:pt>
                <c:pt idx="143644" formatCode="0.00E+00">
                  <c:v>2.0751300000000001E-3</c:v>
                </c:pt>
                <c:pt idx="143645" formatCode="0.00E+00">
                  <c:v>2.6735000000000001E-3</c:v>
                </c:pt>
                <c:pt idx="143646" formatCode="0.00E+00">
                  <c:v>3.2706300000000001E-3</c:v>
                </c:pt>
                <c:pt idx="143647" formatCode="0.00E+00">
                  <c:v>3.8662599999999998E-3</c:v>
                </c:pt>
                <c:pt idx="143648" formatCode="0.00E+00">
                  <c:v>4.4600999999999998E-3</c:v>
                </c:pt>
                <c:pt idx="143649" formatCode="0.00E+00">
                  <c:v>5.0518799999999999E-3</c:v>
                </c:pt>
                <c:pt idx="143650" formatCode="0.00E+00">
                  <c:v>5.64133E-3</c:v>
                </c:pt>
                <c:pt idx="143651" formatCode="0.00E+00">
                  <c:v>6.22815E-3</c:v>
                </c:pt>
                <c:pt idx="143652" formatCode="0.00E+00">
                  <c:v>6.8120799999999999E-3</c:v>
                </c:pt>
                <c:pt idx="143653" formatCode="0.00E+00">
                  <c:v>7.3928199999999996E-3</c:v>
                </c:pt>
                <c:pt idx="143654" formatCode="0.00E+00">
                  <c:v>7.9700799999999992E-3</c:v>
                </c:pt>
                <c:pt idx="143655" formatCode="0.00E+00">
                  <c:v>8.5435900000000002E-3</c:v>
                </c:pt>
                <c:pt idx="143656" formatCode="0.00E+00">
                  <c:v>9.1130399999999993E-3</c:v>
                </c:pt>
                <c:pt idx="143657" formatCode="0.00E+00">
                  <c:v>9.6781499999999999E-3</c:v>
                </c:pt>
                <c:pt idx="143658">
                  <c:v>1.02386E-2</c:v>
                </c:pt>
                <c:pt idx="143659">
                  <c:v>1.0794099999999999E-2</c:v>
                </c:pt>
                <c:pt idx="143660">
                  <c:v>1.1344399999999999E-2</c:v>
                </c:pt>
                <c:pt idx="143661">
                  <c:v>1.1889200000000001E-2</c:v>
                </c:pt>
                <c:pt idx="143662">
                  <c:v>1.2428099999999999E-2</c:v>
                </c:pt>
                <c:pt idx="143663">
                  <c:v>1.29608E-2</c:v>
                </c:pt>
                <c:pt idx="143664">
                  <c:v>1.34871E-2</c:v>
                </c:pt>
                <c:pt idx="143665">
                  <c:v>1.4006599999999999E-2</c:v>
                </c:pt>
                <c:pt idx="143666">
                  <c:v>1.4519000000000001E-2</c:v>
                </c:pt>
                <c:pt idx="143667">
                  <c:v>1.5023999999999999E-2</c:v>
                </c:pt>
                <c:pt idx="143668">
                  <c:v>1.55213E-2</c:v>
                </c:pt>
                <c:pt idx="143669">
                  <c:v>1.60105E-2</c:v>
                </c:pt>
                <c:pt idx="143670">
                  <c:v>1.64914E-2</c:v>
                </c:pt>
                <c:pt idx="143671">
                  <c:v>1.6963599999999999E-2</c:v>
                </c:pt>
                <c:pt idx="143672">
                  <c:v>1.7426899999999999E-2</c:v>
                </c:pt>
                <c:pt idx="143673">
                  <c:v>1.7880799999999999E-2</c:v>
                </c:pt>
                <c:pt idx="143674">
                  <c:v>1.8325000000000001E-2</c:v>
                </c:pt>
                <c:pt idx="143675">
                  <c:v>1.87593E-2</c:v>
                </c:pt>
                <c:pt idx="143676">
                  <c:v>1.91834E-2</c:v>
                </c:pt>
                <c:pt idx="143677">
                  <c:v>1.9596800000000001E-2</c:v>
                </c:pt>
                <c:pt idx="143678">
                  <c:v>1.9999300000000001E-2</c:v>
                </c:pt>
                <c:pt idx="143679">
                  <c:v>2.0390499999999999E-2</c:v>
                </c:pt>
                <c:pt idx="143680">
                  <c:v>2.07701E-2</c:v>
                </c:pt>
                <c:pt idx="143681">
                  <c:v>2.1137900000000001E-2</c:v>
                </c:pt>
                <c:pt idx="143682">
                  <c:v>2.1493399999999999E-2</c:v>
                </c:pt>
                <c:pt idx="143683">
                  <c:v>2.1836499999999998E-2</c:v>
                </c:pt>
                <c:pt idx="143684">
                  <c:v>2.2166700000000001E-2</c:v>
                </c:pt>
                <c:pt idx="143685">
                  <c:v>2.2483699999999999E-2</c:v>
                </c:pt>
                <c:pt idx="143686">
                  <c:v>2.27873E-2</c:v>
                </c:pt>
                <c:pt idx="143687">
                  <c:v>2.3077199999999999E-2</c:v>
                </c:pt>
                <c:pt idx="143688">
                  <c:v>2.3352999999999999E-2</c:v>
                </c:pt>
                <c:pt idx="143689">
                  <c:v>2.3614400000000001E-2</c:v>
                </c:pt>
                <c:pt idx="143690">
                  <c:v>2.3861199999999999E-2</c:v>
                </c:pt>
                <c:pt idx="143691">
                  <c:v>2.4093099999999999E-2</c:v>
                </c:pt>
                <c:pt idx="143692">
                  <c:v>2.4309799999999999E-2</c:v>
                </c:pt>
                <c:pt idx="143693">
                  <c:v>2.4511000000000002E-2</c:v>
                </c:pt>
                <c:pt idx="143694">
                  <c:v>2.46964E-2</c:v>
                </c:pt>
                <c:pt idx="143695">
                  <c:v>2.48659E-2</c:v>
                </c:pt>
                <c:pt idx="143696">
                  <c:v>2.5019099999999999E-2</c:v>
                </c:pt>
                <c:pt idx="143697">
                  <c:v>2.5155799999999999E-2</c:v>
                </c:pt>
                <c:pt idx="143698">
                  <c:v>2.5275800000000001E-2</c:v>
                </c:pt>
                <c:pt idx="143699">
                  <c:v>2.53788E-2</c:v>
                </c:pt>
                <c:pt idx="143700">
                  <c:v>2.54646E-2</c:v>
                </c:pt>
                <c:pt idx="143701">
                  <c:v>2.5533E-2</c:v>
                </c:pt>
                <c:pt idx="143702">
                  <c:v>2.55839E-2</c:v>
                </c:pt>
                <c:pt idx="143703">
                  <c:v>2.5617000000000001E-2</c:v>
                </c:pt>
                <c:pt idx="143704">
                  <c:v>2.5632100000000001E-2</c:v>
                </c:pt>
                <c:pt idx="143705">
                  <c:v>2.5629099999999998E-2</c:v>
                </c:pt>
                <c:pt idx="143706">
                  <c:v>2.56078E-2</c:v>
                </c:pt>
                <c:pt idx="143707">
                  <c:v>2.55681E-2</c:v>
                </c:pt>
                <c:pt idx="143708">
                  <c:v>2.5509799999999999E-2</c:v>
                </c:pt>
                <c:pt idx="143709">
                  <c:v>2.5432900000000001E-2</c:v>
                </c:pt>
                <c:pt idx="143710">
                  <c:v>2.5337200000000001E-2</c:v>
                </c:pt>
                <c:pt idx="143711">
                  <c:v>2.5222700000000001E-2</c:v>
                </c:pt>
                <c:pt idx="143712">
                  <c:v>2.5089199999999999E-2</c:v>
                </c:pt>
                <c:pt idx="143713">
                  <c:v>2.4936799999999999E-2</c:v>
                </c:pt>
                <c:pt idx="143714">
                  <c:v>2.4765300000000001E-2</c:v>
                </c:pt>
                <c:pt idx="143715">
                  <c:v>2.4574700000000001E-2</c:v>
                </c:pt>
                <c:pt idx="143716">
                  <c:v>2.4365100000000001E-2</c:v>
                </c:pt>
                <c:pt idx="143717">
                  <c:v>2.4136399999999999E-2</c:v>
                </c:pt>
                <c:pt idx="143718">
                  <c:v>2.3888599999999999E-2</c:v>
                </c:pt>
                <c:pt idx="143719">
                  <c:v>2.3621799999999998E-2</c:v>
                </c:pt>
                <c:pt idx="143720">
                  <c:v>2.3335999999999999E-2</c:v>
                </c:pt>
                <c:pt idx="143721">
                  <c:v>2.30314E-2</c:v>
                </c:pt>
                <c:pt idx="143722">
                  <c:v>2.27079E-2</c:v>
                </c:pt>
                <c:pt idx="143723">
                  <c:v>2.2365699999999999E-2</c:v>
                </c:pt>
                <c:pt idx="143724">
                  <c:v>2.2005E-2</c:v>
                </c:pt>
                <c:pt idx="143725">
                  <c:v>2.1625700000000001E-2</c:v>
                </c:pt>
                <c:pt idx="143726">
                  <c:v>2.1228199999999999E-2</c:v>
                </c:pt>
                <c:pt idx="143727">
                  <c:v>2.0812600000000001E-2</c:v>
                </c:pt>
                <c:pt idx="143728">
                  <c:v>2.0379100000000001E-2</c:v>
                </c:pt>
                <c:pt idx="143729">
                  <c:v>1.9927899999999998E-2</c:v>
                </c:pt>
                <c:pt idx="143730">
                  <c:v>1.94591E-2</c:v>
                </c:pt>
                <c:pt idx="143731">
                  <c:v>1.8973199999999999E-2</c:v>
                </c:pt>
                <c:pt idx="143732">
                  <c:v>1.8470299999999999E-2</c:v>
                </c:pt>
                <c:pt idx="143733">
                  <c:v>1.7950799999999999E-2</c:v>
                </c:pt>
                <c:pt idx="143734">
                  <c:v>1.7414900000000001E-2</c:v>
                </c:pt>
                <c:pt idx="143735">
                  <c:v>1.6863E-2</c:v>
                </c:pt>
                <c:pt idx="143736">
                  <c:v>1.6295299999999999E-2</c:v>
                </c:pt>
                <c:pt idx="143737">
                  <c:v>1.5712400000000001E-2</c:v>
                </c:pt>
                <c:pt idx="143738">
                  <c:v>1.5114499999999999E-2</c:v>
                </c:pt>
                <c:pt idx="143739">
                  <c:v>1.4501999999999999E-2</c:v>
                </c:pt>
                <c:pt idx="143740">
                  <c:v>1.3875500000000001E-2</c:v>
                </c:pt>
                <c:pt idx="143741">
                  <c:v>1.3235200000000001E-2</c:v>
                </c:pt>
                <c:pt idx="143742">
                  <c:v>1.25816E-2</c:v>
                </c:pt>
                <c:pt idx="143743">
                  <c:v>1.19153E-2</c:v>
                </c:pt>
                <c:pt idx="143744">
                  <c:v>1.1236700000000001E-2</c:v>
                </c:pt>
                <c:pt idx="143745">
                  <c:v>1.05463E-2</c:v>
                </c:pt>
                <c:pt idx="143746" formatCode="0.00E+00">
                  <c:v>9.8446599999999999E-3</c:v>
                </c:pt>
                <c:pt idx="143747" formatCode="0.00E+00">
                  <c:v>9.1322399999999998E-3</c:v>
                </c:pt>
                <c:pt idx="143748" formatCode="0.00E+00">
                  <c:v>8.4096199999999996E-3</c:v>
                </c:pt>
                <c:pt idx="143749" formatCode="0.00E+00">
                  <c:v>7.6773800000000001E-3</c:v>
                </c:pt>
                <c:pt idx="143750" formatCode="0.00E+00">
                  <c:v>6.9360699999999999E-3</c:v>
                </c:pt>
                <c:pt idx="143751" formatCode="0.00E+00">
                  <c:v>6.1863100000000004E-3</c:v>
                </c:pt>
                <c:pt idx="143752" formatCode="0.00E+00">
                  <c:v>5.4286899999999999E-3</c:v>
                </c:pt>
                <c:pt idx="143753" formatCode="0.00E+00">
                  <c:v>4.6638399999999998E-3</c:v>
                </c:pt>
                <c:pt idx="143754" formatCode="0.00E+00">
                  <c:v>3.89237E-3</c:v>
                </c:pt>
                <c:pt idx="143755" formatCode="0.00E+00">
                  <c:v>3.1149400000000001E-3</c:v>
                </c:pt>
                <c:pt idx="143756" formatCode="0.00E+00">
                  <c:v>2.3322099999999999E-3</c:v>
                </c:pt>
                <c:pt idx="143757" formatCode="0.00E+00">
                  <c:v>1.5448300000000001E-3</c:v>
                </c:pt>
                <c:pt idx="143758" formatCode="0.00E+00">
                  <c:v>7.5347499999999998E-4</c:v>
                </c:pt>
                <c:pt idx="143759" formatCode="0.00E+00">
                  <c:v>-4.1162299999999997E-5</c:v>
                </c:pt>
                <c:pt idx="143760" formatCode="0.00E+00">
                  <c:v>-8.3839199999999998E-4</c:v>
                </c:pt>
                <c:pt idx="143761" formatCode="0.00E+00">
                  <c:v>-1.63751E-3</c:v>
                </c:pt>
                <c:pt idx="143762" formatCode="0.00E+00">
                  <c:v>-2.4378199999999998E-3</c:v>
                </c:pt>
                <c:pt idx="143763" formatCode="0.00E+00">
                  <c:v>-3.23859E-3</c:v>
                </c:pt>
                <c:pt idx="143764" formatCode="0.00E+00">
                  <c:v>-4.0391200000000002E-3</c:v>
                </c:pt>
                <c:pt idx="143765" formatCode="0.00E+00">
                  <c:v>-4.8386599999999998E-3</c:v>
                </c:pt>
                <c:pt idx="143766" formatCode="0.00E+00">
                  <c:v>-5.6365E-3</c:v>
                </c:pt>
                <c:pt idx="143767" formatCode="0.00E+00">
                  <c:v>-6.43189E-3</c:v>
                </c:pt>
                <c:pt idx="143768" formatCode="0.00E+00">
                  <c:v>-7.2241099999999997E-3</c:v>
                </c:pt>
                <c:pt idx="143769" formatCode="0.00E+00">
                  <c:v>-8.0124199999999993E-3</c:v>
                </c:pt>
                <c:pt idx="143770" formatCode="0.00E+00">
                  <c:v>-8.7960699999999996E-3</c:v>
                </c:pt>
                <c:pt idx="143771" formatCode="0.00E+00">
                  <c:v>-9.5743200000000007E-3</c:v>
                </c:pt>
                <c:pt idx="143772">
                  <c:v>-1.03464E-2</c:v>
                </c:pt>
                <c:pt idx="143773">
                  <c:v>-1.11117E-2</c:v>
                </c:pt>
                <c:pt idx="143774">
                  <c:v>-1.18694E-2</c:v>
                </c:pt>
                <c:pt idx="143775">
                  <c:v>-1.26187E-2</c:v>
                </c:pt>
                <c:pt idx="143776">
                  <c:v>-1.33589E-2</c:v>
                </c:pt>
                <c:pt idx="143777">
                  <c:v>-1.40894E-2</c:v>
                </c:pt>
                <c:pt idx="143778">
                  <c:v>-1.4809299999999999E-2</c:v>
                </c:pt>
                <c:pt idx="143779">
                  <c:v>-1.55181E-2</c:v>
                </c:pt>
                <c:pt idx="143780">
                  <c:v>-1.6214900000000001E-2</c:v>
                </c:pt>
                <c:pt idx="143781">
                  <c:v>-1.68991E-2</c:v>
                </c:pt>
                <c:pt idx="143782">
                  <c:v>-1.7569999999999999E-2</c:v>
                </c:pt>
                <c:pt idx="143783">
                  <c:v>-1.8227E-2</c:v>
                </c:pt>
                <c:pt idx="143784">
                  <c:v>-1.8869299999999999E-2</c:v>
                </c:pt>
                <c:pt idx="143785">
                  <c:v>-1.9496300000000001E-2</c:v>
                </c:pt>
                <c:pt idx="143786">
                  <c:v>-2.0107300000000002E-2</c:v>
                </c:pt>
                <c:pt idx="143787">
                  <c:v>-2.0701899999999999E-2</c:v>
                </c:pt>
                <c:pt idx="143788">
                  <c:v>-2.1279200000000002E-2</c:v>
                </c:pt>
                <c:pt idx="143789">
                  <c:v>-2.1838799999999998E-2</c:v>
                </c:pt>
                <c:pt idx="143790">
                  <c:v>-2.2380000000000001E-2</c:v>
                </c:pt>
                <c:pt idx="143791">
                  <c:v>-2.29023E-2</c:v>
                </c:pt>
                <c:pt idx="143792">
                  <c:v>-2.3405100000000002E-2</c:v>
                </c:pt>
                <c:pt idx="143793">
                  <c:v>-2.38879E-2</c:v>
                </c:pt>
                <c:pt idx="143794">
                  <c:v>-2.4350199999999999E-2</c:v>
                </c:pt>
                <c:pt idx="143795">
                  <c:v>-2.4791500000000001E-2</c:v>
                </c:pt>
                <c:pt idx="143796">
                  <c:v>-2.5211399999999998E-2</c:v>
                </c:pt>
                <c:pt idx="143797">
                  <c:v>-2.5609199999999999E-2</c:v>
                </c:pt>
                <c:pt idx="143798">
                  <c:v>-2.5984799999999999E-2</c:v>
                </c:pt>
                <c:pt idx="143799">
                  <c:v>-2.63375E-2</c:v>
                </c:pt>
                <c:pt idx="143800">
                  <c:v>-2.6667099999999999E-2</c:v>
                </c:pt>
                <c:pt idx="143801">
                  <c:v>-2.6973199999999999E-2</c:v>
                </c:pt>
                <c:pt idx="143802">
                  <c:v>-2.7255399999999999E-2</c:v>
                </c:pt>
                <c:pt idx="143803">
                  <c:v>-2.75134E-2</c:v>
                </c:pt>
                <c:pt idx="143804">
                  <c:v>-2.7746900000000001E-2</c:v>
                </c:pt>
                <c:pt idx="143805">
                  <c:v>-2.79557E-2</c:v>
                </c:pt>
                <c:pt idx="143806">
                  <c:v>-2.8139500000000001E-2</c:v>
                </c:pt>
                <c:pt idx="143807">
                  <c:v>-2.82981E-2</c:v>
                </c:pt>
                <c:pt idx="143808">
                  <c:v>-2.84313E-2</c:v>
                </c:pt>
                <c:pt idx="143809">
                  <c:v>-2.8538899999999999E-2</c:v>
                </c:pt>
                <c:pt idx="143810">
                  <c:v>-2.8620799999999998E-2</c:v>
                </c:pt>
                <c:pt idx="143811">
                  <c:v>-2.8677000000000001E-2</c:v>
                </c:pt>
                <c:pt idx="143812">
                  <c:v>-2.8707199999999999E-2</c:v>
                </c:pt>
                <c:pt idx="143813">
                  <c:v>-2.8711400000000002E-2</c:v>
                </c:pt>
                <c:pt idx="143814">
                  <c:v>-2.8689699999999999E-2</c:v>
                </c:pt>
                <c:pt idx="143815">
                  <c:v>-2.8642000000000001E-2</c:v>
                </c:pt>
                <c:pt idx="143816">
                  <c:v>-2.8568400000000001E-2</c:v>
                </c:pt>
                <c:pt idx="143817">
                  <c:v>-2.8468799999999999E-2</c:v>
                </c:pt>
                <c:pt idx="143818">
                  <c:v>-2.8343400000000001E-2</c:v>
                </c:pt>
                <c:pt idx="143819">
                  <c:v>-2.81923E-2</c:v>
                </c:pt>
                <c:pt idx="143820">
                  <c:v>-2.8015499999999999E-2</c:v>
                </c:pt>
                <c:pt idx="143821">
                  <c:v>-2.7813399999999999E-2</c:v>
                </c:pt>
                <c:pt idx="143822">
                  <c:v>-2.7585999999999999E-2</c:v>
                </c:pt>
                <c:pt idx="143823">
                  <c:v>-2.73336E-2</c:v>
                </c:pt>
                <c:pt idx="143824">
                  <c:v>-2.7056400000000001E-2</c:v>
                </c:pt>
                <c:pt idx="143825">
                  <c:v>-2.6754799999999999E-2</c:v>
                </c:pt>
                <c:pt idx="143826">
                  <c:v>-2.6428900000000002E-2</c:v>
                </c:pt>
                <c:pt idx="143827">
                  <c:v>-2.6079100000000001E-2</c:v>
                </c:pt>
                <c:pt idx="143828">
                  <c:v>-2.5705700000000001E-2</c:v>
                </c:pt>
                <c:pt idx="143829">
                  <c:v>-2.53092E-2</c:v>
                </c:pt>
                <c:pt idx="143830">
                  <c:v>-2.48899E-2</c:v>
                </c:pt>
                <c:pt idx="143831">
                  <c:v>-2.4448299999999999E-2</c:v>
                </c:pt>
                <c:pt idx="143832">
                  <c:v>-2.3984800000000001E-2</c:v>
                </c:pt>
                <c:pt idx="143833">
                  <c:v>-2.3499800000000001E-2</c:v>
                </c:pt>
                <c:pt idx="143834">
                  <c:v>-2.2993900000000001E-2</c:v>
                </c:pt>
                <c:pt idx="143835">
                  <c:v>-2.2467600000000001E-2</c:v>
                </c:pt>
                <c:pt idx="143836">
                  <c:v>-2.1921300000000001E-2</c:v>
                </c:pt>
                <c:pt idx="143837">
                  <c:v>-2.1355800000000001E-2</c:v>
                </c:pt>
                <c:pt idx="143838">
                  <c:v>-2.0771399999999999E-2</c:v>
                </c:pt>
                <c:pt idx="143839">
                  <c:v>-2.0168999999999999E-2</c:v>
                </c:pt>
                <c:pt idx="143840">
                  <c:v>-1.9548900000000001E-2</c:v>
                </c:pt>
                <c:pt idx="143841">
                  <c:v>-1.8912000000000002E-2</c:v>
                </c:pt>
                <c:pt idx="143842">
                  <c:v>-1.8258799999999999E-2</c:v>
                </c:pt>
                <c:pt idx="143843">
                  <c:v>-1.7590100000000001E-2</c:v>
                </c:pt>
                <c:pt idx="143844">
                  <c:v>-1.6906399999999999E-2</c:v>
                </c:pt>
                <c:pt idx="143845">
                  <c:v>-1.62086E-2</c:v>
                </c:pt>
                <c:pt idx="143846">
                  <c:v>-1.5497199999999999E-2</c:v>
                </c:pt>
                <c:pt idx="143847">
                  <c:v>-1.4773100000000001E-2</c:v>
                </c:pt>
                <c:pt idx="143848">
                  <c:v>-1.40371E-2</c:v>
                </c:pt>
                <c:pt idx="143849">
                  <c:v>-1.32897E-2</c:v>
                </c:pt>
                <c:pt idx="143850">
                  <c:v>-1.25319E-2</c:v>
                </c:pt>
                <c:pt idx="143851">
                  <c:v>-1.17643E-2</c:v>
                </c:pt>
                <c:pt idx="143852">
                  <c:v>-1.0987800000000001E-2</c:v>
                </c:pt>
                <c:pt idx="143853">
                  <c:v>-1.0203200000000001E-2</c:v>
                </c:pt>
                <c:pt idx="143854" formatCode="0.00E+00">
                  <c:v>-9.4112199999999997E-3</c:v>
                </c:pt>
                <c:pt idx="143855" formatCode="0.00E+00">
                  <c:v>-8.6127100000000009E-3</c:v>
                </c:pt>
                <c:pt idx="143856" formatCode="0.00E+00">
                  <c:v>-7.8084799999999996E-3</c:v>
                </c:pt>
                <c:pt idx="143857" formatCode="0.00E+00">
                  <c:v>-6.9993299999999998E-3</c:v>
                </c:pt>
                <c:pt idx="143858" formatCode="0.00E+00">
                  <c:v>-6.18609E-3</c:v>
                </c:pt>
                <c:pt idx="143859" formatCode="0.00E+00">
                  <c:v>-5.3695799999999997E-3</c:v>
                </c:pt>
                <c:pt idx="143860" formatCode="0.00E+00">
                  <c:v>-4.55062E-3</c:v>
                </c:pt>
                <c:pt idx="143861" formatCode="0.00E+00">
                  <c:v>-3.7300200000000001E-3</c:v>
                </c:pt>
                <c:pt idx="143862" formatCode="0.00E+00">
                  <c:v>-2.9086200000000002E-3</c:v>
                </c:pt>
                <c:pt idx="143863" formatCode="0.00E+00">
                  <c:v>-2.0872400000000002E-3</c:v>
                </c:pt>
                <c:pt idx="143864" formatCode="0.00E+00">
                  <c:v>-1.2666800000000001E-3</c:v>
                </c:pt>
                <c:pt idx="143865" formatCode="0.00E+00">
                  <c:v>-4.47766E-4</c:v>
                </c:pt>
                <c:pt idx="143866" formatCode="0.00E+00">
                  <c:v>3.68692E-4</c:v>
                </c:pt>
                <c:pt idx="143867" formatCode="0.00E+00">
                  <c:v>1.1818899999999999E-3</c:v>
                </c:pt>
                <c:pt idx="143868" formatCode="0.00E+00">
                  <c:v>1.99103E-3</c:v>
                </c:pt>
                <c:pt idx="143869" formatCode="0.00E+00">
                  <c:v>2.79533E-3</c:v>
                </c:pt>
                <c:pt idx="143870" formatCode="0.00E+00">
                  <c:v>3.59399E-3</c:v>
                </c:pt>
                <c:pt idx="143871" formatCode="0.00E+00">
                  <c:v>4.3862500000000004E-3</c:v>
                </c:pt>
                <c:pt idx="143872" formatCode="0.00E+00">
                  <c:v>5.17134E-3</c:v>
                </c:pt>
                <c:pt idx="143873" formatCode="0.00E+00">
                  <c:v>5.9485099999999997E-3</c:v>
                </c:pt>
                <c:pt idx="143874" formatCode="0.00E+00">
                  <c:v>6.7170199999999998E-3</c:v>
                </c:pt>
                <c:pt idx="143875" formatCode="0.00E+00">
                  <c:v>7.4761300000000001E-3</c:v>
                </c:pt>
                <c:pt idx="143876" formatCode="0.00E+00">
                  <c:v>8.2251400000000006E-3</c:v>
                </c:pt>
                <c:pt idx="143877" formatCode="0.00E+00">
                  <c:v>8.9633400000000002E-3</c:v>
                </c:pt>
                <c:pt idx="143878" formatCode="0.00E+00">
                  <c:v>9.6900400000000005E-3</c:v>
                </c:pt>
                <c:pt idx="143879">
                  <c:v>1.04046E-2</c:v>
                </c:pt>
                <c:pt idx="143880">
                  <c:v>1.11063E-2</c:v>
                </c:pt>
                <c:pt idx="143881">
                  <c:v>1.1794600000000001E-2</c:v>
                </c:pt>
                <c:pt idx="143882">
                  <c:v>1.2468699999999999E-2</c:v>
                </c:pt>
                <c:pt idx="143883">
                  <c:v>1.31282E-2</c:v>
                </c:pt>
                <c:pt idx="143884">
                  <c:v>1.37725E-2</c:v>
                </c:pt>
                <c:pt idx="143885">
                  <c:v>1.4400899999999999E-2</c:v>
                </c:pt>
                <c:pt idx="143886">
                  <c:v>1.5013E-2</c:v>
                </c:pt>
                <c:pt idx="143887">
                  <c:v>1.56081E-2</c:v>
                </c:pt>
                <c:pt idx="143888">
                  <c:v>1.61859E-2</c:v>
                </c:pt>
                <c:pt idx="143889">
                  <c:v>1.6745800000000002E-2</c:v>
                </c:pt>
                <c:pt idx="143890">
                  <c:v>1.7287400000000001E-2</c:v>
                </c:pt>
                <c:pt idx="143891">
                  <c:v>1.7810200000000002E-2</c:v>
                </c:pt>
                <c:pt idx="143892">
                  <c:v>1.8313900000000001E-2</c:v>
                </c:pt>
                <c:pt idx="143893">
                  <c:v>1.8797999999999999E-2</c:v>
                </c:pt>
                <c:pt idx="143894">
                  <c:v>1.92622E-2</c:v>
                </c:pt>
                <c:pt idx="143895">
                  <c:v>1.9706100000000001E-2</c:v>
                </c:pt>
                <c:pt idx="143896">
                  <c:v>2.0129500000000002E-2</c:v>
                </c:pt>
                <c:pt idx="143897">
                  <c:v>2.0532000000000002E-2</c:v>
                </c:pt>
                <c:pt idx="143898">
                  <c:v>2.0913299999999999E-2</c:v>
                </c:pt>
                <c:pt idx="143899">
                  <c:v>2.1273299999999998E-2</c:v>
                </c:pt>
                <c:pt idx="143900">
                  <c:v>2.1611700000000001E-2</c:v>
                </c:pt>
                <c:pt idx="143901">
                  <c:v>2.1928400000000001E-2</c:v>
                </c:pt>
                <c:pt idx="143902">
                  <c:v>2.2223099999999999E-2</c:v>
                </c:pt>
                <c:pt idx="143903">
                  <c:v>2.24957E-2</c:v>
                </c:pt>
                <c:pt idx="143904">
                  <c:v>2.2746099999999998E-2</c:v>
                </c:pt>
                <c:pt idx="143905">
                  <c:v>2.29742E-2</c:v>
                </c:pt>
                <c:pt idx="143906">
                  <c:v>2.3179999999999999E-2</c:v>
                </c:pt>
                <c:pt idx="143907">
                  <c:v>2.33633E-2</c:v>
                </c:pt>
                <c:pt idx="143908">
                  <c:v>2.3524300000000001E-2</c:v>
                </c:pt>
                <c:pt idx="143909">
                  <c:v>2.3662900000000001E-2</c:v>
                </c:pt>
                <c:pt idx="143910">
                  <c:v>2.3779100000000001E-2</c:v>
                </c:pt>
                <c:pt idx="143911">
                  <c:v>2.3872899999999999E-2</c:v>
                </c:pt>
                <c:pt idx="143912">
                  <c:v>2.39446E-2</c:v>
                </c:pt>
                <c:pt idx="143913">
                  <c:v>2.3994100000000001E-2</c:v>
                </c:pt>
                <c:pt idx="143914">
                  <c:v>2.40217E-2</c:v>
                </c:pt>
                <c:pt idx="143915">
                  <c:v>2.4027400000000001E-2</c:v>
                </c:pt>
                <c:pt idx="143916">
                  <c:v>2.4011399999999999E-2</c:v>
                </c:pt>
                <c:pt idx="143917">
                  <c:v>2.3973999999999999E-2</c:v>
                </c:pt>
                <c:pt idx="143918">
                  <c:v>2.39153E-2</c:v>
                </c:pt>
                <c:pt idx="143919">
                  <c:v>2.3835599999999998E-2</c:v>
                </c:pt>
                <c:pt idx="143920">
                  <c:v>2.3735099999999999E-2</c:v>
                </c:pt>
                <c:pt idx="143921">
                  <c:v>2.3614199999999998E-2</c:v>
                </c:pt>
                <c:pt idx="143922">
                  <c:v>2.34731E-2</c:v>
                </c:pt>
                <c:pt idx="143923">
                  <c:v>2.3312099999999999E-2</c:v>
                </c:pt>
                <c:pt idx="143924">
                  <c:v>2.3131599999999999E-2</c:v>
                </c:pt>
                <c:pt idx="143925">
                  <c:v>2.2932000000000001E-2</c:v>
                </c:pt>
                <c:pt idx="143926">
                  <c:v>2.2713500000000001E-2</c:v>
                </c:pt>
                <c:pt idx="143927">
                  <c:v>2.2476699999999999E-2</c:v>
                </c:pt>
                <c:pt idx="143928">
                  <c:v>2.2221899999999999E-2</c:v>
                </c:pt>
                <c:pt idx="143929">
                  <c:v>2.19495E-2</c:v>
                </c:pt>
                <c:pt idx="143930">
                  <c:v>2.1659899999999999E-2</c:v>
                </c:pt>
                <c:pt idx="143931">
                  <c:v>2.13537E-2</c:v>
                </c:pt>
                <c:pt idx="143932">
                  <c:v>2.1031299999999999E-2</c:v>
                </c:pt>
                <c:pt idx="143933">
                  <c:v>2.0693099999999999E-2</c:v>
                </c:pt>
                <c:pt idx="143934">
                  <c:v>2.0339699999999999E-2</c:v>
                </c:pt>
                <c:pt idx="143935">
                  <c:v>1.99715E-2</c:v>
                </c:pt>
                <c:pt idx="143936">
                  <c:v>1.9588999999999999E-2</c:v>
                </c:pt>
                <c:pt idx="143937">
                  <c:v>1.9192899999999999E-2</c:v>
                </c:pt>
                <c:pt idx="143938">
                  <c:v>1.8783500000000002E-2</c:v>
                </c:pt>
                <c:pt idx="143939">
                  <c:v>1.83614E-2</c:v>
                </c:pt>
                <c:pt idx="143940">
                  <c:v>1.79273E-2</c:v>
                </c:pt>
                <c:pt idx="143941">
                  <c:v>1.74816E-2</c:v>
                </c:pt>
                <c:pt idx="143942">
                  <c:v>1.70248E-2</c:v>
                </c:pt>
                <c:pt idx="143943">
                  <c:v>1.6557599999999999E-2</c:v>
                </c:pt>
                <c:pt idx="143944">
                  <c:v>1.6080500000000001E-2</c:v>
                </c:pt>
                <c:pt idx="143945">
                  <c:v>1.55941E-2</c:v>
                </c:pt>
                <c:pt idx="143946">
                  <c:v>1.5099E-2</c:v>
                </c:pt>
                <c:pt idx="143947">
                  <c:v>1.45956E-2</c:v>
                </c:pt>
                <c:pt idx="143948">
                  <c:v>1.40847E-2</c:v>
                </c:pt>
                <c:pt idx="143949">
                  <c:v>1.3566699999999999E-2</c:v>
                </c:pt>
                <c:pt idx="143950">
                  <c:v>1.30423E-2</c:v>
                </c:pt>
                <c:pt idx="143951">
                  <c:v>1.2512000000000001E-2</c:v>
                </c:pt>
                <c:pt idx="143952">
                  <c:v>1.19764E-2</c:v>
                </c:pt>
                <c:pt idx="143953">
                  <c:v>1.1436099999999999E-2</c:v>
                </c:pt>
                <c:pt idx="143954">
                  <c:v>1.08916E-2</c:v>
                </c:pt>
                <c:pt idx="143955">
                  <c:v>1.03435E-2</c:v>
                </c:pt>
                <c:pt idx="143956" formatCode="0.00E+00">
                  <c:v>9.7923799999999998E-3</c:v>
                </c:pt>
                <c:pt idx="143957" formatCode="0.00E+00">
                  <c:v>9.2387400000000005E-3</c:v>
                </c:pt>
                <c:pt idx="143958" formatCode="0.00E+00">
                  <c:v>8.6831600000000005E-3</c:v>
                </c:pt>
                <c:pt idx="143959" formatCode="0.00E+00">
                  <c:v>8.1261800000000002E-3</c:v>
                </c:pt>
                <c:pt idx="143960" formatCode="0.00E+00">
                  <c:v>7.5683299999999998E-3</c:v>
                </c:pt>
                <c:pt idx="143961" formatCode="0.00E+00">
                  <c:v>7.0101399999999998E-3</c:v>
                </c:pt>
                <c:pt idx="143962" formatCode="0.00E+00">
                  <c:v>6.4521300000000004E-3</c:v>
                </c:pt>
                <c:pt idx="143963" formatCode="0.00E+00">
                  <c:v>5.8948100000000003E-3</c:v>
                </c:pt>
                <c:pt idx="143964" formatCode="0.00E+00">
                  <c:v>5.3386800000000002E-3</c:v>
                </c:pt>
                <c:pt idx="143965" formatCode="0.00E+00">
                  <c:v>4.7842400000000004E-3</c:v>
                </c:pt>
                <c:pt idx="143966" formatCode="0.00E+00">
                  <c:v>4.2319599999999999E-3</c:v>
                </c:pt>
                <c:pt idx="143967" formatCode="0.00E+00">
                  <c:v>3.6823099999999998E-3</c:v>
                </c:pt>
                <c:pt idx="143968" formatCode="0.00E+00">
                  <c:v>3.13576E-3</c:v>
                </c:pt>
                <c:pt idx="143969" formatCode="0.00E+00">
                  <c:v>2.5927599999999999E-3</c:v>
                </c:pt>
                <c:pt idx="143970" formatCode="0.00E+00">
                  <c:v>2.0537400000000001E-3</c:v>
                </c:pt>
                <c:pt idx="143971" formatCode="0.00E+00">
                  <c:v>1.51914E-3</c:v>
                </c:pt>
                <c:pt idx="143972" formatCode="0.00E+00">
                  <c:v>9.8934799999999992E-4</c:v>
                </c:pt>
                <c:pt idx="143973" formatCode="0.00E+00">
                  <c:v>4.6478300000000003E-4</c:v>
                </c:pt>
                <c:pt idx="143974" formatCode="0.00E+00">
                  <c:v>-5.4172799999999997E-5</c:v>
                </c:pt>
                <c:pt idx="143975" formatCode="0.00E+00">
                  <c:v>-5.6714600000000003E-4</c:v>
                </c:pt>
                <c:pt idx="143976" formatCode="0.00E+00">
                  <c:v>-1.0737800000000001E-3</c:v>
                </c:pt>
                <c:pt idx="143977" formatCode="0.00E+00">
                  <c:v>-1.57372E-3</c:v>
                </c:pt>
                <c:pt idx="143978" formatCode="0.00E+00">
                  <c:v>-2.0666299999999999E-3</c:v>
                </c:pt>
                <c:pt idx="143979" formatCode="0.00E+00">
                  <c:v>-2.5522100000000001E-3</c:v>
                </c:pt>
                <c:pt idx="143980" formatCode="0.00E+00">
                  <c:v>-3.0301400000000002E-3</c:v>
                </c:pt>
                <c:pt idx="143981" formatCode="0.00E+00">
                  <c:v>-3.5001300000000002E-3</c:v>
                </c:pt>
                <c:pt idx="143982" formatCode="0.00E+00">
                  <c:v>-3.9619199999999999E-3</c:v>
                </c:pt>
                <c:pt idx="143983" formatCode="0.00E+00">
                  <c:v>-4.41523E-3</c:v>
                </c:pt>
                <c:pt idx="143984" formatCode="0.00E+00">
                  <c:v>-4.8598199999999999E-3</c:v>
                </c:pt>
                <c:pt idx="143985" formatCode="0.00E+00">
                  <c:v>-5.29547E-3</c:v>
                </c:pt>
                <c:pt idx="143986" formatCode="0.00E+00">
                  <c:v>-5.72194E-3</c:v>
                </c:pt>
                <c:pt idx="143987" formatCode="0.00E+00">
                  <c:v>-6.1390400000000001E-3</c:v>
                </c:pt>
                <c:pt idx="143988" formatCode="0.00E+00">
                  <c:v>-6.5465799999999998E-3</c:v>
                </c:pt>
                <c:pt idx="143989" formatCode="0.00E+00">
                  <c:v>-6.9443899999999999E-3</c:v>
                </c:pt>
                <c:pt idx="143990" formatCode="0.00E+00">
                  <c:v>-7.3322999999999999E-3</c:v>
                </c:pt>
                <c:pt idx="143991" formatCode="0.00E+00">
                  <c:v>-7.7101699999999997E-3</c:v>
                </c:pt>
                <c:pt idx="143992" formatCode="0.00E+00">
                  <c:v>-8.0778699999999991E-3</c:v>
                </c:pt>
                <c:pt idx="143993" formatCode="0.00E+00">
                  <c:v>-8.4352799999999999E-3</c:v>
                </c:pt>
                <c:pt idx="143994" formatCode="0.00E+00">
                  <c:v>-8.7822899999999999E-3</c:v>
                </c:pt>
                <c:pt idx="143995" formatCode="0.00E+00">
                  <c:v>-9.1188199999999997E-3</c:v>
                </c:pt>
                <c:pt idx="143996" formatCode="0.00E+00">
                  <c:v>-9.4447799999999998E-3</c:v>
                </c:pt>
                <c:pt idx="143997" formatCode="0.00E+00">
                  <c:v>-9.7601100000000007E-3</c:v>
                </c:pt>
                <c:pt idx="143998">
                  <c:v>-1.00648E-2</c:v>
                </c:pt>
                <c:pt idx="143999">
                  <c:v>-1.03587E-2</c:v>
                </c:pt>
                <c:pt idx="144000">
                  <c:v>-1.0641899999999999E-2</c:v>
                </c:pt>
                <c:pt idx="144001">
                  <c:v>-1.09143E-2</c:v>
                </c:pt>
                <c:pt idx="144002">
                  <c:v>-1.1175900000000001E-2</c:v>
                </c:pt>
                <c:pt idx="144003">
                  <c:v>-1.1426800000000001E-2</c:v>
                </c:pt>
                <c:pt idx="144004">
                  <c:v>-1.1666899999999999E-2</c:v>
                </c:pt>
                <c:pt idx="144005">
                  <c:v>-1.18964E-2</c:v>
                </c:pt>
                <c:pt idx="144006">
                  <c:v>-1.21151E-2</c:v>
                </c:pt>
                <c:pt idx="144007">
                  <c:v>-1.2323199999999999E-2</c:v>
                </c:pt>
                <c:pt idx="144008">
                  <c:v>-1.25208E-2</c:v>
                </c:pt>
                <c:pt idx="144009">
                  <c:v>-1.27078E-2</c:v>
                </c:pt>
                <c:pt idx="144010">
                  <c:v>-1.2884400000000001E-2</c:v>
                </c:pt>
                <c:pt idx="144011">
                  <c:v>-1.3050600000000001E-2</c:v>
                </c:pt>
                <c:pt idx="144012">
                  <c:v>-1.3206600000000001E-2</c:v>
                </c:pt>
                <c:pt idx="144013">
                  <c:v>-1.33525E-2</c:v>
                </c:pt>
                <c:pt idx="144014">
                  <c:v>-1.3488200000000001E-2</c:v>
                </c:pt>
                <c:pt idx="144015">
                  <c:v>-1.3613999999999999E-2</c:v>
                </c:pt>
                <c:pt idx="144016">
                  <c:v>-1.3729999999999999E-2</c:v>
                </c:pt>
                <c:pt idx="144017">
                  <c:v>-1.3836299999999999E-2</c:v>
                </c:pt>
                <c:pt idx="144018">
                  <c:v>-1.3932999999999999E-2</c:v>
                </c:pt>
                <c:pt idx="144019">
                  <c:v>-1.4020299999999999E-2</c:v>
                </c:pt>
                <c:pt idx="144020">
                  <c:v>-1.4098299999999999E-2</c:v>
                </c:pt>
                <c:pt idx="144021">
                  <c:v>-1.41671E-2</c:v>
                </c:pt>
                <c:pt idx="144022">
                  <c:v>-1.42268E-2</c:v>
                </c:pt>
                <c:pt idx="144023">
                  <c:v>-1.4277700000000001E-2</c:v>
                </c:pt>
                <c:pt idx="144024">
                  <c:v>-1.43199E-2</c:v>
                </c:pt>
                <c:pt idx="144025">
                  <c:v>-1.4353400000000001E-2</c:v>
                </c:pt>
                <c:pt idx="144026">
                  <c:v>-1.43786E-2</c:v>
                </c:pt>
                <c:pt idx="144027">
                  <c:v>-1.43955E-2</c:v>
                </c:pt>
                <c:pt idx="144028">
                  <c:v>-1.44043E-2</c:v>
                </c:pt>
                <c:pt idx="144029">
                  <c:v>-1.4405100000000001E-2</c:v>
                </c:pt>
                <c:pt idx="144030">
                  <c:v>-1.43982E-2</c:v>
                </c:pt>
                <c:pt idx="144031">
                  <c:v>-1.43836E-2</c:v>
                </c:pt>
                <c:pt idx="144032">
                  <c:v>-1.4361499999999999E-2</c:v>
                </c:pt>
                <c:pt idx="144033">
                  <c:v>-1.43321E-2</c:v>
                </c:pt>
                <c:pt idx="144034">
                  <c:v>-1.4295499999999999E-2</c:v>
                </c:pt>
                <c:pt idx="144035">
                  <c:v>-1.42519E-2</c:v>
                </c:pt>
                <c:pt idx="144036">
                  <c:v>-1.4201399999999999E-2</c:v>
                </c:pt>
                <c:pt idx="144037">
                  <c:v>-1.41443E-2</c:v>
                </c:pt>
                <c:pt idx="144038">
                  <c:v>-1.4080499999999999E-2</c:v>
                </c:pt>
                <c:pt idx="144039">
                  <c:v>-1.4010399999999999E-2</c:v>
                </c:pt>
                <c:pt idx="144040">
                  <c:v>-1.3933900000000001E-2</c:v>
                </c:pt>
                <c:pt idx="144041">
                  <c:v>-1.38513E-2</c:v>
                </c:pt>
                <c:pt idx="144042">
                  <c:v>-1.3762699999999999E-2</c:v>
                </c:pt>
                <c:pt idx="144043">
                  <c:v>-1.36683E-2</c:v>
                </c:pt>
                <c:pt idx="144044">
                  <c:v>-1.35681E-2</c:v>
                </c:pt>
                <c:pt idx="144045">
                  <c:v>-1.34623E-2</c:v>
                </c:pt>
                <c:pt idx="144046">
                  <c:v>-1.3351E-2</c:v>
                </c:pt>
                <c:pt idx="144047">
                  <c:v>-1.3234299999999999E-2</c:v>
                </c:pt>
                <c:pt idx="144048">
                  <c:v>-1.31124E-2</c:v>
                </c:pt>
                <c:pt idx="144049">
                  <c:v>-1.29853E-2</c:v>
                </c:pt>
                <c:pt idx="144050">
                  <c:v>-1.28532E-2</c:v>
                </c:pt>
                <c:pt idx="144051">
                  <c:v>-1.2716099999999999E-2</c:v>
                </c:pt>
                <c:pt idx="144052">
                  <c:v>-1.2574200000000001E-2</c:v>
                </c:pt>
                <c:pt idx="144053">
                  <c:v>-1.24276E-2</c:v>
                </c:pt>
                <c:pt idx="144054">
                  <c:v>-1.22763E-2</c:v>
                </c:pt>
                <c:pt idx="144055">
                  <c:v>-1.2120499999999999E-2</c:v>
                </c:pt>
                <c:pt idx="144056">
                  <c:v>-1.19601E-2</c:v>
                </c:pt>
                <c:pt idx="144057">
                  <c:v>-1.17953E-2</c:v>
                </c:pt>
                <c:pt idx="144058">
                  <c:v>-1.16262E-2</c:v>
                </c:pt>
                <c:pt idx="144059">
                  <c:v>-1.14529E-2</c:v>
                </c:pt>
                <c:pt idx="144060">
                  <c:v>-1.12753E-2</c:v>
                </c:pt>
                <c:pt idx="144061">
                  <c:v>-1.10936E-2</c:v>
                </c:pt>
                <c:pt idx="144062">
                  <c:v>-1.0907699999999999E-2</c:v>
                </c:pt>
                <c:pt idx="144063">
                  <c:v>-1.0717900000000001E-2</c:v>
                </c:pt>
                <c:pt idx="144064">
                  <c:v>-1.05241E-2</c:v>
                </c:pt>
                <c:pt idx="144065">
                  <c:v>-1.03263E-2</c:v>
                </c:pt>
                <c:pt idx="144066">
                  <c:v>-1.0124599999999999E-2</c:v>
                </c:pt>
                <c:pt idx="144067" formatCode="0.00E+00">
                  <c:v>-9.91912E-3</c:v>
                </c:pt>
                <c:pt idx="144068" formatCode="0.00E+00">
                  <c:v>-9.7097899999999994E-3</c:v>
                </c:pt>
                <c:pt idx="144069" formatCode="0.00E+00">
                  <c:v>-9.4966800000000004E-3</c:v>
                </c:pt>
                <c:pt idx="144070" formatCode="0.00E+00">
                  <c:v>-9.2798299999999993E-3</c:v>
                </c:pt>
                <c:pt idx="144071" formatCode="0.00E+00">
                  <c:v>-9.0592699999999995E-3</c:v>
                </c:pt>
                <c:pt idx="144072" formatCode="0.00E+00">
                  <c:v>-8.8350200000000007E-3</c:v>
                </c:pt>
                <c:pt idx="144073" formatCode="0.00E+00">
                  <c:v>-8.6071199999999994E-3</c:v>
                </c:pt>
                <c:pt idx="144074" formatCode="0.00E+00">
                  <c:v>-8.3755900000000005E-3</c:v>
                </c:pt>
                <c:pt idx="144075" formatCode="0.00E+00">
                  <c:v>-8.1404600000000004E-3</c:v>
                </c:pt>
                <c:pt idx="144076" formatCode="0.00E+00">
                  <c:v>-7.9017500000000008E-3</c:v>
                </c:pt>
                <c:pt idx="144077" formatCode="0.00E+00">
                  <c:v>-7.6594799999999998E-3</c:v>
                </c:pt>
                <c:pt idx="144078" formatCode="0.00E+00">
                  <c:v>-7.4136899999999997E-3</c:v>
                </c:pt>
                <c:pt idx="144079" formatCode="0.00E+00">
                  <c:v>-7.1643899999999996E-3</c:v>
                </c:pt>
                <c:pt idx="144080" formatCode="0.00E+00">
                  <c:v>-6.9116200000000003E-3</c:v>
                </c:pt>
                <c:pt idx="144081" formatCode="0.00E+00">
                  <c:v>-6.6553899999999997E-3</c:v>
                </c:pt>
                <c:pt idx="144082" formatCode="0.00E+00">
                  <c:v>-6.3957299999999996E-3</c:v>
                </c:pt>
                <c:pt idx="144083" formatCode="0.00E+00">
                  <c:v>-6.1326699999999998E-3</c:v>
                </c:pt>
                <c:pt idx="144084" formatCode="0.00E+00">
                  <c:v>-5.86624E-3</c:v>
                </c:pt>
                <c:pt idx="144085" formatCode="0.00E+00">
                  <c:v>-5.5964700000000001E-3</c:v>
                </c:pt>
                <c:pt idx="144086" formatCode="0.00E+00">
                  <c:v>-5.3233899999999999E-3</c:v>
                </c:pt>
                <c:pt idx="144087" formatCode="0.00E+00">
                  <c:v>-5.04704E-3</c:v>
                </c:pt>
                <c:pt idx="144088" formatCode="0.00E+00">
                  <c:v>-4.7674600000000003E-3</c:v>
                </c:pt>
                <c:pt idx="144089" formatCode="0.00E+00">
                  <c:v>-4.4846900000000004E-3</c:v>
                </c:pt>
                <c:pt idx="144090" formatCode="0.00E+00">
                  <c:v>-4.1987700000000001E-3</c:v>
                </c:pt>
                <c:pt idx="144091" formatCode="0.00E+00">
                  <c:v>-3.9097400000000001E-3</c:v>
                </c:pt>
                <c:pt idx="144092" formatCode="0.00E+00">
                  <c:v>-3.6176699999999999E-3</c:v>
                </c:pt>
                <c:pt idx="144093" formatCode="0.00E+00">
                  <c:v>-3.3226100000000001E-3</c:v>
                </c:pt>
                <c:pt idx="144094" formatCode="0.00E+00">
                  <c:v>-3.0246100000000001E-3</c:v>
                </c:pt>
                <c:pt idx="144095" formatCode="0.00E+00">
                  <c:v>-2.7237400000000001E-3</c:v>
                </c:pt>
                <c:pt idx="144096" formatCode="0.00E+00">
                  <c:v>-2.4200799999999998E-3</c:v>
                </c:pt>
                <c:pt idx="144097" formatCode="0.00E+00">
                  <c:v>-2.1136900000000001E-3</c:v>
                </c:pt>
                <c:pt idx="144098" formatCode="0.00E+00">
                  <c:v>-1.80466E-3</c:v>
                </c:pt>
                <c:pt idx="144099" formatCode="0.00E+00">
                  <c:v>-1.49306E-3</c:v>
                </c:pt>
                <c:pt idx="144100" formatCode="0.00E+00">
                  <c:v>-1.1789999999999999E-3</c:v>
                </c:pt>
                <c:pt idx="144101" formatCode="0.00E+00">
                  <c:v>-8.6255900000000005E-4</c:v>
                </c:pt>
                <c:pt idx="144102" formatCode="0.00E+00">
                  <c:v>-5.4385000000000002E-4</c:v>
                </c:pt>
                <c:pt idx="144103" formatCode="0.00E+00">
                  <c:v>-2.2297899999999999E-4</c:v>
                </c:pt>
                <c:pt idx="144104" formatCode="0.00E+00">
                  <c:v>9.9939700000000001E-5</c:v>
                </c:pt>
                <c:pt idx="144105" formatCode="0.00E+00">
                  <c:v>4.2478500000000001E-4</c:v>
                </c:pt>
                <c:pt idx="144106" formatCode="0.00E+00">
                  <c:v>7.5142899999999996E-4</c:v>
                </c:pt>
                <c:pt idx="144107" formatCode="0.00E+00">
                  <c:v>1.07974E-3</c:v>
                </c:pt>
                <c:pt idx="144108" formatCode="0.00E+00">
                  <c:v>1.40957E-3</c:v>
                </c:pt>
                <c:pt idx="144109" formatCode="0.00E+00">
                  <c:v>1.7407799999999999E-3</c:v>
                </c:pt>
                <c:pt idx="144110" formatCode="0.00E+00">
                  <c:v>2.0732099999999998E-3</c:v>
                </c:pt>
                <c:pt idx="144111" formatCode="0.00E+00">
                  <c:v>2.4066999999999999E-3</c:v>
                </c:pt>
                <c:pt idx="144112" formatCode="0.00E+00">
                  <c:v>2.7410799999999999E-3</c:v>
                </c:pt>
                <c:pt idx="144113" formatCode="0.00E+00">
                  <c:v>3.07618E-3</c:v>
                </c:pt>
                <c:pt idx="144114" formatCode="0.00E+00">
                  <c:v>3.4118099999999999E-3</c:v>
                </c:pt>
                <c:pt idx="144115" formatCode="0.00E+00">
                  <c:v>3.74779E-3</c:v>
                </c:pt>
                <c:pt idx="144116" formatCode="0.00E+00">
                  <c:v>4.0839200000000004E-3</c:v>
                </c:pt>
                <c:pt idx="144117" formatCode="0.00E+00">
                  <c:v>4.4200000000000003E-3</c:v>
                </c:pt>
                <c:pt idx="144118" formatCode="0.00E+00">
                  <c:v>4.7558100000000001E-3</c:v>
                </c:pt>
                <c:pt idx="144119" formatCode="0.00E+00">
                  <c:v>5.09115E-3</c:v>
                </c:pt>
                <c:pt idx="144120" formatCode="0.00E+00">
                  <c:v>5.4257999999999997E-3</c:v>
                </c:pt>
                <c:pt idx="144121" formatCode="0.00E+00">
                  <c:v>5.7595199999999997E-3</c:v>
                </c:pt>
                <c:pt idx="144122" formatCode="0.00E+00">
                  <c:v>6.0920799999999997E-3</c:v>
                </c:pt>
                <c:pt idx="144123" formatCode="0.00E+00">
                  <c:v>6.4232400000000002E-3</c:v>
                </c:pt>
                <c:pt idx="144124" formatCode="0.00E+00">
                  <c:v>6.7527500000000001E-3</c:v>
                </c:pt>
                <c:pt idx="144125" formatCode="0.00E+00">
                  <c:v>7.0803699999999999E-3</c:v>
                </c:pt>
                <c:pt idx="144126" formatCode="0.00E+00">
                  <c:v>7.4058400000000003E-3</c:v>
                </c:pt>
                <c:pt idx="144127" formatCode="0.00E+00">
                  <c:v>7.7288900000000004E-3</c:v>
                </c:pt>
                <c:pt idx="144128" formatCode="0.00E+00">
                  <c:v>8.0492700000000007E-3</c:v>
                </c:pt>
                <c:pt idx="144129" formatCode="0.00E+00">
                  <c:v>8.3666899999999995E-3</c:v>
                </c:pt>
                <c:pt idx="144130" formatCode="0.00E+00">
                  <c:v>8.6808900000000001E-3</c:v>
                </c:pt>
                <c:pt idx="144131" formatCode="0.00E+00">
                  <c:v>8.9915800000000008E-3</c:v>
                </c:pt>
                <c:pt idx="144132" formatCode="0.00E+00">
                  <c:v>9.2984899999999995E-3</c:v>
                </c:pt>
                <c:pt idx="144133" formatCode="0.00E+00">
                  <c:v>9.60132E-3</c:v>
                </c:pt>
                <c:pt idx="144134" formatCode="0.00E+00">
                  <c:v>9.8998000000000003E-3</c:v>
                </c:pt>
                <c:pt idx="144135">
                  <c:v>1.0193600000000001E-2</c:v>
                </c:pt>
                <c:pt idx="144136">
                  <c:v>1.04825E-2</c:v>
                </c:pt>
                <c:pt idx="144137">
                  <c:v>1.0766100000000001E-2</c:v>
                </c:pt>
                <c:pt idx="144138">
                  <c:v>1.1044200000000001E-2</c:v>
                </c:pt>
                <c:pt idx="144139">
                  <c:v>1.13165E-2</c:v>
                </c:pt>
                <c:pt idx="144140">
                  <c:v>1.15826E-2</c:v>
                </c:pt>
                <c:pt idx="144141">
                  <c:v>1.18423E-2</c:v>
                </c:pt>
                <c:pt idx="144142">
                  <c:v>1.20953E-2</c:v>
                </c:pt>
                <c:pt idx="144143">
                  <c:v>1.2341299999999999E-2</c:v>
                </c:pt>
                <c:pt idx="144144">
                  <c:v>1.25799E-2</c:v>
                </c:pt>
                <c:pt idx="144145">
                  <c:v>1.28109E-2</c:v>
                </c:pt>
                <c:pt idx="144146">
                  <c:v>1.3034E-2</c:v>
                </c:pt>
                <c:pt idx="144147">
                  <c:v>1.3248899999999999E-2</c:v>
                </c:pt>
                <c:pt idx="144148">
                  <c:v>1.3455399999999999E-2</c:v>
                </c:pt>
                <c:pt idx="144149">
                  <c:v>1.3653E-2</c:v>
                </c:pt>
                <c:pt idx="144150">
                  <c:v>1.38417E-2</c:v>
                </c:pt>
                <c:pt idx="144151">
                  <c:v>1.4021E-2</c:v>
                </c:pt>
                <c:pt idx="144152">
                  <c:v>1.4190700000000001E-2</c:v>
                </c:pt>
                <c:pt idx="144153">
                  <c:v>1.43506E-2</c:v>
                </c:pt>
                <c:pt idx="144154">
                  <c:v>1.4500300000000001E-2</c:v>
                </c:pt>
                <c:pt idx="144155">
                  <c:v>1.46397E-2</c:v>
                </c:pt>
                <c:pt idx="144156">
                  <c:v>1.47685E-2</c:v>
                </c:pt>
                <c:pt idx="144157">
                  <c:v>1.48865E-2</c:v>
                </c:pt>
                <c:pt idx="144158">
                  <c:v>1.4993299999999999E-2</c:v>
                </c:pt>
                <c:pt idx="144159">
                  <c:v>1.5088900000000001E-2</c:v>
                </c:pt>
                <c:pt idx="144160">
                  <c:v>1.5173000000000001E-2</c:v>
                </c:pt>
                <c:pt idx="144161">
                  <c:v>1.5245399999999999E-2</c:v>
                </c:pt>
                <c:pt idx="144162">
                  <c:v>1.5305900000000001E-2</c:v>
                </c:pt>
                <c:pt idx="144163">
                  <c:v>1.53542E-2</c:v>
                </c:pt>
                <c:pt idx="144164">
                  <c:v>1.53904E-2</c:v>
                </c:pt>
                <c:pt idx="144165">
                  <c:v>1.54141E-2</c:v>
                </c:pt>
                <c:pt idx="144166">
                  <c:v>1.54252E-2</c:v>
                </c:pt>
                <c:pt idx="144167">
                  <c:v>1.5423600000000001E-2</c:v>
                </c:pt>
                <c:pt idx="144168">
                  <c:v>1.54092E-2</c:v>
                </c:pt>
                <c:pt idx="144169">
                  <c:v>1.5381799999999999E-2</c:v>
                </c:pt>
                <c:pt idx="144170">
                  <c:v>1.53414E-2</c:v>
                </c:pt>
                <c:pt idx="144171">
                  <c:v>1.52879E-2</c:v>
                </c:pt>
                <c:pt idx="144172">
                  <c:v>1.52211E-2</c:v>
                </c:pt>
                <c:pt idx="144173">
                  <c:v>1.5141E-2</c:v>
                </c:pt>
                <c:pt idx="144174">
                  <c:v>1.50476E-2</c:v>
                </c:pt>
                <c:pt idx="144175">
                  <c:v>1.4940800000000001E-2</c:v>
                </c:pt>
                <c:pt idx="144176">
                  <c:v>1.4820699999999999E-2</c:v>
                </c:pt>
                <c:pt idx="144177">
                  <c:v>1.46871E-2</c:v>
                </c:pt>
                <c:pt idx="144178">
                  <c:v>1.45402E-2</c:v>
                </c:pt>
                <c:pt idx="144179">
                  <c:v>1.4379899999999999E-2</c:v>
                </c:pt>
                <c:pt idx="144180">
                  <c:v>1.42063E-2</c:v>
                </c:pt>
                <c:pt idx="144181">
                  <c:v>1.4019500000000001E-2</c:v>
                </c:pt>
                <c:pt idx="144182">
                  <c:v>1.3819400000000001E-2</c:v>
                </c:pt>
                <c:pt idx="144183">
                  <c:v>1.36063E-2</c:v>
                </c:pt>
                <c:pt idx="144184">
                  <c:v>1.3380100000000001E-2</c:v>
                </c:pt>
                <c:pt idx="144185">
                  <c:v>1.3141099999999999E-2</c:v>
                </c:pt>
                <c:pt idx="144186">
                  <c:v>1.2889299999999999E-2</c:v>
                </c:pt>
                <c:pt idx="144187">
                  <c:v>1.26249E-2</c:v>
                </c:pt>
                <c:pt idx="144188">
                  <c:v>1.2348100000000001E-2</c:v>
                </c:pt>
                <c:pt idx="144189">
                  <c:v>1.2059E-2</c:v>
                </c:pt>
                <c:pt idx="144190">
                  <c:v>1.1757800000000001E-2</c:v>
                </c:pt>
                <c:pt idx="144191">
                  <c:v>1.14448E-2</c:v>
                </c:pt>
                <c:pt idx="144192">
                  <c:v>1.11202E-2</c:v>
                </c:pt>
                <c:pt idx="144193">
                  <c:v>1.0784200000000001E-2</c:v>
                </c:pt>
                <c:pt idx="144194">
                  <c:v>1.0437E-2</c:v>
                </c:pt>
                <c:pt idx="144195">
                  <c:v>1.0078999999999999E-2</c:v>
                </c:pt>
                <c:pt idx="144196" formatCode="0.00E+00">
                  <c:v>9.7104200000000009E-3</c:v>
                </c:pt>
                <c:pt idx="144197" formatCode="0.00E+00">
                  <c:v>9.3315599999999992E-3</c:v>
                </c:pt>
                <c:pt idx="144198" formatCode="0.00E+00">
                  <c:v>8.9427499999999993E-3</c:v>
                </c:pt>
                <c:pt idx="144199" formatCode="0.00E+00">
                  <c:v>8.5442999999999995E-3</c:v>
                </c:pt>
                <c:pt idx="144200" formatCode="0.00E+00">
                  <c:v>8.1365599999999993E-3</c:v>
                </c:pt>
                <c:pt idx="144201" formatCode="0.00E+00">
                  <c:v>7.7198900000000001E-3</c:v>
                </c:pt>
                <c:pt idx="144202" formatCode="0.00E+00">
                  <c:v>7.2946499999999997E-3</c:v>
                </c:pt>
                <c:pt idx="144203" formatCode="0.00E+00">
                  <c:v>6.8612200000000003E-3</c:v>
                </c:pt>
                <c:pt idx="144204" formatCode="0.00E+00">
                  <c:v>6.4199900000000004E-3</c:v>
                </c:pt>
                <c:pt idx="144205" formatCode="0.00E+00">
                  <c:v>5.9713800000000001E-3</c:v>
                </c:pt>
                <c:pt idx="144206" formatCode="0.00E+00">
                  <c:v>5.5157899999999996E-3</c:v>
                </c:pt>
                <c:pt idx="144207" formatCode="0.00E+00">
                  <c:v>5.0536499999999998E-3</c:v>
                </c:pt>
                <c:pt idx="144208" formatCode="0.00E+00">
                  <c:v>4.58539E-3</c:v>
                </c:pt>
                <c:pt idx="144209" formatCode="0.00E+00">
                  <c:v>4.1114699999999999E-3</c:v>
                </c:pt>
                <c:pt idx="144210" formatCode="0.00E+00">
                  <c:v>3.63234E-3</c:v>
                </c:pt>
                <c:pt idx="144211" formatCode="0.00E+00">
                  <c:v>3.1484600000000001E-3</c:v>
                </c:pt>
                <c:pt idx="144212" formatCode="0.00E+00">
                  <c:v>2.6603E-3</c:v>
                </c:pt>
                <c:pt idx="144213" formatCode="0.00E+00">
                  <c:v>2.1683499999999999E-3</c:v>
                </c:pt>
                <c:pt idx="144214" formatCode="0.00E+00">
                  <c:v>1.6731000000000001E-3</c:v>
                </c:pt>
                <c:pt idx="144215" formatCode="0.00E+00">
                  <c:v>1.17504E-3</c:v>
                </c:pt>
                <c:pt idx="144216" formatCode="0.00E+00">
                  <c:v>6.7466100000000001E-4</c:v>
                </c:pt>
                <c:pt idx="144217" formatCode="0.00E+00">
                  <c:v>1.7248200000000001E-4</c:v>
                </c:pt>
                <c:pt idx="144218" formatCode="0.00E+00">
                  <c:v>-3.3098999999999997E-4</c:v>
                </c:pt>
                <c:pt idx="144219" formatCode="0.00E+00">
                  <c:v>-8.3524100000000002E-4</c:v>
                </c:pt>
                <c:pt idx="144220" formatCode="0.00E+00">
                  <c:v>-1.33975E-3</c:v>
                </c:pt>
                <c:pt idx="144221" formatCode="0.00E+00">
                  <c:v>-1.8439999999999999E-3</c:v>
                </c:pt>
                <c:pt idx="144222" formatCode="0.00E+00">
                  <c:v>-2.34746E-3</c:v>
                </c:pt>
                <c:pt idx="144223" formatCode="0.00E+00">
                  <c:v>-2.8496099999999998E-3</c:v>
                </c:pt>
                <c:pt idx="144224" formatCode="0.00E+00">
                  <c:v>-3.3499300000000001E-3</c:v>
                </c:pt>
                <c:pt idx="144225" formatCode="0.00E+00">
                  <c:v>-3.8478700000000002E-3</c:v>
                </c:pt>
                <c:pt idx="144226" formatCode="0.00E+00">
                  <c:v>-4.3429300000000001E-3</c:v>
                </c:pt>
                <c:pt idx="144227" formatCode="0.00E+00">
                  <c:v>-4.8345699999999998E-3</c:v>
                </c:pt>
                <c:pt idx="144228" formatCode="0.00E+00">
                  <c:v>-5.3222699999999996E-3</c:v>
                </c:pt>
                <c:pt idx="144229" formatCode="0.00E+00">
                  <c:v>-5.8055099999999998E-3</c:v>
                </c:pt>
                <c:pt idx="144230" formatCode="0.00E+00">
                  <c:v>-6.2837700000000002E-3</c:v>
                </c:pt>
                <c:pt idx="144231" formatCode="0.00E+00">
                  <c:v>-6.7565400000000001E-3</c:v>
                </c:pt>
                <c:pt idx="144232" formatCode="0.00E+00">
                  <c:v>-7.2233000000000002E-3</c:v>
                </c:pt>
                <c:pt idx="144233" formatCode="0.00E+00">
                  <c:v>-7.6835499999999999E-3</c:v>
                </c:pt>
                <c:pt idx="144234" formatCode="0.00E+00">
                  <c:v>-8.1367899999999996E-3</c:v>
                </c:pt>
                <c:pt idx="144235" formatCode="0.00E+00">
                  <c:v>-8.5825399999999996E-3</c:v>
                </c:pt>
                <c:pt idx="144236" formatCode="0.00E+00">
                  <c:v>-9.0203000000000002E-3</c:v>
                </c:pt>
                <c:pt idx="144237" formatCode="0.00E+00">
                  <c:v>-9.4495900000000008E-3</c:v>
                </c:pt>
                <c:pt idx="144238" formatCode="0.00E+00">
                  <c:v>-9.8699500000000006E-3</c:v>
                </c:pt>
                <c:pt idx="144239">
                  <c:v>-1.0280900000000001E-2</c:v>
                </c:pt>
                <c:pt idx="144240">
                  <c:v>-1.0682000000000001E-2</c:v>
                </c:pt>
                <c:pt idx="144241">
                  <c:v>-1.10729E-2</c:v>
                </c:pt>
                <c:pt idx="144242">
                  <c:v>-1.1453E-2</c:v>
                </c:pt>
                <c:pt idx="144243">
                  <c:v>-1.1821999999999999E-2</c:v>
                </c:pt>
                <c:pt idx="144244">
                  <c:v>-1.21794E-2</c:v>
                </c:pt>
                <c:pt idx="144245">
                  <c:v>-1.25249E-2</c:v>
                </c:pt>
                <c:pt idx="144246">
                  <c:v>-1.2858100000000001E-2</c:v>
                </c:pt>
                <c:pt idx="144247">
                  <c:v>-1.31787E-2</c:v>
                </c:pt>
                <c:pt idx="144248">
                  <c:v>-1.3486100000000001E-2</c:v>
                </c:pt>
                <c:pt idx="144249">
                  <c:v>-1.3780199999999999E-2</c:v>
                </c:pt>
                <c:pt idx="144250">
                  <c:v>-1.4060599999999999E-2</c:v>
                </c:pt>
                <c:pt idx="144251">
                  <c:v>-1.4326999999999999E-2</c:v>
                </c:pt>
                <c:pt idx="144252">
                  <c:v>-1.4579099999999999E-2</c:v>
                </c:pt>
                <c:pt idx="144253">
                  <c:v>-1.48167E-2</c:v>
                </c:pt>
                <c:pt idx="144254">
                  <c:v>-1.50394E-2</c:v>
                </c:pt>
                <c:pt idx="144255">
                  <c:v>-1.5247E-2</c:v>
                </c:pt>
                <c:pt idx="144256">
                  <c:v>-1.54393E-2</c:v>
                </c:pt>
                <c:pt idx="144257">
                  <c:v>-1.5616100000000001E-2</c:v>
                </c:pt>
                <c:pt idx="144258">
                  <c:v>-1.5777200000000002E-2</c:v>
                </c:pt>
                <c:pt idx="144259">
                  <c:v>-1.59224E-2</c:v>
                </c:pt>
                <c:pt idx="144260">
                  <c:v>-1.6051599999999999E-2</c:v>
                </c:pt>
                <c:pt idx="144261">
                  <c:v>-1.6164700000000001E-2</c:v>
                </c:pt>
                <c:pt idx="144262">
                  <c:v>-1.6261500000000002E-2</c:v>
                </c:pt>
                <c:pt idx="144263">
                  <c:v>-1.6341899999999999E-2</c:v>
                </c:pt>
                <c:pt idx="144264">
                  <c:v>-1.6405900000000001E-2</c:v>
                </c:pt>
                <c:pt idx="144265">
                  <c:v>-1.64534E-2</c:v>
                </c:pt>
                <c:pt idx="144266">
                  <c:v>-1.64843E-2</c:v>
                </c:pt>
                <c:pt idx="144267">
                  <c:v>-1.6498700000000002E-2</c:v>
                </c:pt>
                <c:pt idx="144268">
                  <c:v>-1.6496500000000001E-2</c:v>
                </c:pt>
                <c:pt idx="144269">
                  <c:v>-1.6477800000000001E-2</c:v>
                </c:pt>
                <c:pt idx="144270">
                  <c:v>-1.6442600000000002E-2</c:v>
                </c:pt>
                <c:pt idx="144271">
                  <c:v>-1.63909E-2</c:v>
                </c:pt>
                <c:pt idx="144272">
                  <c:v>-1.6322900000000001E-2</c:v>
                </c:pt>
                <c:pt idx="144273">
                  <c:v>-1.6238699999999998E-2</c:v>
                </c:pt>
                <c:pt idx="144274">
                  <c:v>-1.6138300000000001E-2</c:v>
                </c:pt>
                <c:pt idx="144275">
                  <c:v>-1.6021799999999999E-2</c:v>
                </c:pt>
                <c:pt idx="144276">
                  <c:v>-1.58896E-2</c:v>
                </c:pt>
                <c:pt idx="144277">
                  <c:v>-1.5741600000000001E-2</c:v>
                </c:pt>
                <c:pt idx="144278">
                  <c:v>-1.55782E-2</c:v>
                </c:pt>
                <c:pt idx="144279">
                  <c:v>-1.53995E-2</c:v>
                </c:pt>
                <c:pt idx="144280">
                  <c:v>-1.5205700000000001E-2</c:v>
                </c:pt>
                <c:pt idx="144281">
                  <c:v>-1.4997099999999999E-2</c:v>
                </c:pt>
                <c:pt idx="144282">
                  <c:v>-1.4774000000000001E-2</c:v>
                </c:pt>
                <c:pt idx="144283">
                  <c:v>-1.45366E-2</c:v>
                </c:pt>
                <c:pt idx="144284">
                  <c:v>-1.42852E-2</c:v>
                </c:pt>
                <c:pt idx="144285">
                  <c:v>-1.40202E-2</c:v>
                </c:pt>
                <c:pt idx="144286">
                  <c:v>-1.37418E-2</c:v>
                </c:pt>
                <c:pt idx="144287">
                  <c:v>-1.34504E-2</c:v>
                </c:pt>
                <c:pt idx="144288">
                  <c:v>-1.3146400000000001E-2</c:v>
                </c:pt>
                <c:pt idx="144289">
                  <c:v>-1.28302E-2</c:v>
                </c:pt>
                <c:pt idx="144290">
                  <c:v>-1.2501999999999999E-2</c:v>
                </c:pt>
                <c:pt idx="144291">
                  <c:v>-1.21624E-2</c:v>
                </c:pt>
                <c:pt idx="144292">
                  <c:v>-1.18117E-2</c:v>
                </c:pt>
                <c:pt idx="144293">
                  <c:v>-1.14503E-2</c:v>
                </c:pt>
                <c:pt idx="144294">
                  <c:v>-1.10787E-2</c:v>
                </c:pt>
                <c:pt idx="144295">
                  <c:v>-1.06973E-2</c:v>
                </c:pt>
                <c:pt idx="144296">
                  <c:v>-1.0306600000000001E-2</c:v>
                </c:pt>
                <c:pt idx="144297" formatCode="0.00E+00">
                  <c:v>-9.9070800000000004E-3</c:v>
                </c:pt>
                <c:pt idx="144298" formatCode="0.00E+00">
                  <c:v>-9.4991499999999996E-3</c:v>
                </c:pt>
                <c:pt idx="144299" formatCode="0.00E+00">
                  <c:v>-9.0833000000000007E-3</c:v>
                </c:pt>
                <c:pt idx="144300" formatCode="0.00E+00">
                  <c:v>-8.6600500000000007E-3</c:v>
                </c:pt>
                <c:pt idx="144301" formatCode="0.00E+00">
                  <c:v>-8.2298800000000002E-3</c:v>
                </c:pt>
                <c:pt idx="144302" formatCode="0.00E+00">
                  <c:v>-7.7932899999999996E-3</c:v>
                </c:pt>
                <c:pt idx="144303" formatCode="0.00E+00">
                  <c:v>-7.3507900000000003E-3</c:v>
                </c:pt>
                <c:pt idx="144304" formatCode="0.00E+00">
                  <c:v>-6.9029E-3</c:v>
                </c:pt>
                <c:pt idx="144305" formatCode="0.00E+00">
                  <c:v>-6.45014E-3</c:v>
                </c:pt>
                <c:pt idx="144306" formatCode="0.00E+00">
                  <c:v>-5.9930299999999999E-3</c:v>
                </c:pt>
                <c:pt idx="144307" formatCode="0.00E+00">
                  <c:v>-5.5320899999999999E-3</c:v>
                </c:pt>
                <c:pt idx="144308" formatCode="0.00E+00">
                  <c:v>-5.0678499999999996E-3</c:v>
                </c:pt>
                <c:pt idx="144309" formatCode="0.00E+00">
                  <c:v>-4.6008400000000001E-3</c:v>
                </c:pt>
                <c:pt idx="144310" formatCode="0.00E+00">
                  <c:v>-4.1315900000000001E-3</c:v>
                </c:pt>
                <c:pt idx="144311" formatCode="0.00E+00">
                  <c:v>-3.6606299999999998E-3</c:v>
                </c:pt>
                <c:pt idx="144312" formatCode="0.00E+00">
                  <c:v>-3.18849E-3</c:v>
                </c:pt>
                <c:pt idx="144313" formatCode="0.00E+00">
                  <c:v>-2.7157000000000001E-3</c:v>
                </c:pt>
                <c:pt idx="144314" formatCode="0.00E+00">
                  <c:v>-2.2427900000000001E-3</c:v>
                </c:pt>
                <c:pt idx="144315" formatCode="0.00E+00">
                  <c:v>-1.77027E-3</c:v>
                </c:pt>
                <c:pt idx="144316" formatCode="0.00E+00">
                  <c:v>-1.29868E-3</c:v>
                </c:pt>
                <c:pt idx="144317" formatCode="0.00E+00">
                  <c:v>-8.2853400000000002E-4</c:v>
                </c:pt>
                <c:pt idx="144318" formatCode="0.00E+00">
                  <c:v>-3.60336E-4</c:v>
                </c:pt>
                <c:pt idx="144319" formatCode="0.00E+00">
                  <c:v>1.05399E-4</c:v>
                </c:pt>
                <c:pt idx="144320" formatCode="0.00E+00">
                  <c:v>5.6817E-4</c:v>
                </c:pt>
                <c:pt idx="144321" formatCode="0.00E+00">
                  <c:v>1.0274800000000001E-3</c:v>
                </c:pt>
                <c:pt idx="144322" formatCode="0.00E+00">
                  <c:v>1.48284E-3</c:v>
                </c:pt>
                <c:pt idx="144323" formatCode="0.00E+00">
                  <c:v>1.93377E-3</c:v>
                </c:pt>
                <c:pt idx="144324" formatCode="0.00E+00">
                  <c:v>2.3798000000000001E-3</c:v>
                </c:pt>
                <c:pt idx="144325" formatCode="0.00E+00">
                  <c:v>2.82045E-3</c:v>
                </c:pt>
                <c:pt idx="144326" formatCode="0.00E+00">
                  <c:v>3.2552800000000002E-3</c:v>
                </c:pt>
                <c:pt idx="144327" formatCode="0.00E+00">
                  <c:v>3.6838399999999999E-3</c:v>
                </c:pt>
                <c:pt idx="144328" formatCode="0.00E+00">
                  <c:v>4.1057000000000003E-3</c:v>
                </c:pt>
                <c:pt idx="144329" formatCode="0.00E+00">
                  <c:v>4.5204199999999998E-3</c:v>
                </c:pt>
                <c:pt idx="144330" formatCode="0.00E+00">
                  <c:v>4.9276099999999998E-3</c:v>
                </c:pt>
                <c:pt idx="144331" formatCode="0.00E+00">
                  <c:v>5.3268400000000002E-3</c:v>
                </c:pt>
                <c:pt idx="144332" formatCode="0.00E+00">
                  <c:v>5.7177499999999997E-3</c:v>
                </c:pt>
                <c:pt idx="144333" formatCode="0.00E+00">
                  <c:v>6.0999399999999999E-3</c:v>
                </c:pt>
                <c:pt idx="144334" formatCode="0.00E+00">
                  <c:v>6.47307E-3</c:v>
                </c:pt>
                <c:pt idx="144335" formatCode="0.00E+00">
                  <c:v>6.8367699999999998E-3</c:v>
                </c:pt>
                <c:pt idx="144336" formatCode="0.00E+00">
                  <c:v>7.1907100000000003E-3</c:v>
                </c:pt>
                <c:pt idx="144337" formatCode="0.00E+00">
                  <c:v>7.5345799999999999E-3</c:v>
                </c:pt>
                <c:pt idx="144338" formatCode="0.00E+00">
                  <c:v>7.8680599999999996E-3</c:v>
                </c:pt>
                <c:pt idx="144339" formatCode="0.00E+00">
                  <c:v>8.1908699999999994E-3</c:v>
                </c:pt>
                <c:pt idx="144340" formatCode="0.00E+00">
                  <c:v>8.5027200000000001E-3</c:v>
                </c:pt>
                <c:pt idx="144341" formatCode="0.00E+00">
                  <c:v>8.8033499999999997E-3</c:v>
                </c:pt>
                <c:pt idx="144342" formatCode="0.00E+00">
                  <c:v>9.0925299999999997E-3</c:v>
                </c:pt>
                <c:pt idx="144343" formatCode="0.00E+00">
                  <c:v>9.3700099999999998E-3</c:v>
                </c:pt>
                <c:pt idx="144344" formatCode="0.00E+00">
                  <c:v>9.6355899999999994E-3</c:v>
                </c:pt>
                <c:pt idx="144345" formatCode="0.00E+00">
                  <c:v>9.8890799999999997E-3</c:v>
                </c:pt>
                <c:pt idx="144346">
                  <c:v>1.01303E-2</c:v>
                </c:pt>
                <c:pt idx="144347">
                  <c:v>1.0359E-2</c:v>
                </c:pt>
                <c:pt idx="144348">
                  <c:v>1.05752E-2</c:v>
                </c:pt>
                <c:pt idx="144349">
                  <c:v>1.0778599999999999E-2</c:v>
                </c:pt>
                <c:pt idx="144350">
                  <c:v>1.09692E-2</c:v>
                </c:pt>
                <c:pt idx="144351">
                  <c:v>1.11469E-2</c:v>
                </c:pt>
                <c:pt idx="144352">
                  <c:v>1.13115E-2</c:v>
                </c:pt>
                <c:pt idx="144353">
                  <c:v>1.14631E-2</c:v>
                </c:pt>
                <c:pt idx="144354">
                  <c:v>1.1601500000000001E-2</c:v>
                </c:pt>
                <c:pt idx="144355">
                  <c:v>1.17267E-2</c:v>
                </c:pt>
                <c:pt idx="144356">
                  <c:v>1.18388E-2</c:v>
                </c:pt>
                <c:pt idx="144357">
                  <c:v>1.1937700000000001E-2</c:v>
                </c:pt>
                <c:pt idx="144358">
                  <c:v>1.2023499999999999E-2</c:v>
                </c:pt>
                <c:pt idx="144359">
                  <c:v>1.20961E-2</c:v>
                </c:pt>
                <c:pt idx="144360">
                  <c:v>1.2155600000000001E-2</c:v>
                </c:pt>
                <c:pt idx="144361">
                  <c:v>1.22021E-2</c:v>
                </c:pt>
                <c:pt idx="144362">
                  <c:v>1.22357E-2</c:v>
                </c:pt>
                <c:pt idx="144363">
                  <c:v>1.22565E-2</c:v>
                </c:pt>
                <c:pt idx="144364">
                  <c:v>1.2264499999999999E-2</c:v>
                </c:pt>
                <c:pt idx="144365">
                  <c:v>1.226E-2</c:v>
                </c:pt>
                <c:pt idx="144366">
                  <c:v>1.2243E-2</c:v>
                </c:pt>
                <c:pt idx="144367">
                  <c:v>1.22136E-2</c:v>
                </c:pt>
                <c:pt idx="144368">
                  <c:v>1.2172199999999999E-2</c:v>
                </c:pt>
                <c:pt idx="144369">
                  <c:v>1.21187E-2</c:v>
                </c:pt>
                <c:pt idx="144370">
                  <c:v>1.20535E-2</c:v>
                </c:pt>
                <c:pt idx="144371">
                  <c:v>1.1976799999999999E-2</c:v>
                </c:pt>
                <c:pt idx="144372">
                  <c:v>1.18887E-2</c:v>
                </c:pt>
                <c:pt idx="144373">
                  <c:v>1.17894E-2</c:v>
                </c:pt>
                <c:pt idx="144374">
                  <c:v>1.16793E-2</c:v>
                </c:pt>
                <c:pt idx="144375">
                  <c:v>1.15586E-2</c:v>
                </c:pt>
                <c:pt idx="144376">
                  <c:v>1.14275E-2</c:v>
                </c:pt>
                <c:pt idx="144377">
                  <c:v>1.1286300000000001E-2</c:v>
                </c:pt>
                <c:pt idx="144378">
                  <c:v>1.1135300000000001E-2</c:v>
                </c:pt>
                <c:pt idx="144379">
                  <c:v>1.09747E-2</c:v>
                </c:pt>
                <c:pt idx="144380">
                  <c:v>1.0804899999999999E-2</c:v>
                </c:pt>
                <c:pt idx="144381">
                  <c:v>1.0626200000000001E-2</c:v>
                </c:pt>
                <c:pt idx="144382">
                  <c:v>1.0438899999999999E-2</c:v>
                </c:pt>
                <c:pt idx="144383">
                  <c:v>1.02433E-2</c:v>
                </c:pt>
                <c:pt idx="144384">
                  <c:v>1.00397E-2</c:v>
                </c:pt>
                <c:pt idx="144385" formatCode="0.00E+00">
                  <c:v>9.8285300000000003E-3</c:v>
                </c:pt>
                <c:pt idx="144386" formatCode="0.00E+00">
                  <c:v>9.6100200000000004E-3</c:v>
                </c:pt>
                <c:pt idx="144387" formatCode="0.00E+00">
                  <c:v>9.3845400000000002E-3</c:v>
                </c:pt>
                <c:pt idx="144388" formatCode="0.00E+00">
                  <c:v>9.1524499999999995E-3</c:v>
                </c:pt>
                <c:pt idx="144389" formatCode="0.00E+00">
                  <c:v>8.9140899999999995E-3</c:v>
                </c:pt>
                <c:pt idx="144390" formatCode="0.00E+00">
                  <c:v>8.66981E-3</c:v>
                </c:pt>
                <c:pt idx="144391" formatCode="0.00E+00">
                  <c:v>8.4199700000000006E-3</c:v>
                </c:pt>
                <c:pt idx="144392" formatCode="0.00E+00">
                  <c:v>8.1649300000000008E-3</c:v>
                </c:pt>
                <c:pt idx="144393" formatCode="0.00E+00">
                  <c:v>7.9050400000000003E-3</c:v>
                </c:pt>
                <c:pt idx="144394" formatCode="0.00E+00">
                  <c:v>7.6406599999999996E-3</c:v>
                </c:pt>
                <c:pt idx="144395" formatCode="0.00E+00">
                  <c:v>7.37216E-3</c:v>
                </c:pt>
                <c:pt idx="144396" formatCode="0.00E+00">
                  <c:v>7.0998800000000003E-3</c:v>
                </c:pt>
                <c:pt idx="144397" formatCode="0.00E+00">
                  <c:v>6.8241899999999999E-3</c:v>
                </c:pt>
                <c:pt idx="144398" formatCode="0.00E+00">
                  <c:v>6.5454500000000004E-3</c:v>
                </c:pt>
                <c:pt idx="144399" formatCode="0.00E+00">
                  <c:v>6.2639999999999996E-3</c:v>
                </c:pt>
                <c:pt idx="144400" formatCode="0.00E+00">
                  <c:v>5.9802199999999996E-3</c:v>
                </c:pt>
                <c:pt idx="144401" formatCode="0.00E+00">
                  <c:v>5.6944400000000003E-3</c:v>
                </c:pt>
                <c:pt idx="144402" formatCode="0.00E+00">
                  <c:v>5.4070200000000002E-3</c:v>
                </c:pt>
                <c:pt idx="144403" formatCode="0.00E+00">
                  <c:v>5.1182900000000002E-3</c:v>
                </c:pt>
                <c:pt idx="144404" formatCode="0.00E+00">
                  <c:v>4.8286099999999997E-3</c:v>
                </c:pt>
                <c:pt idx="144405" formatCode="0.00E+00">
                  <c:v>4.5383100000000003E-3</c:v>
                </c:pt>
                <c:pt idx="144406" formatCode="0.00E+00">
                  <c:v>4.24772E-3</c:v>
                </c:pt>
                <c:pt idx="144407" formatCode="0.00E+00">
                  <c:v>3.9571600000000004E-3</c:v>
                </c:pt>
                <c:pt idx="144408" formatCode="0.00E+00">
                  <c:v>3.6669699999999999E-3</c:v>
                </c:pt>
                <c:pt idx="144409" formatCode="0.00E+00">
                  <c:v>3.3774500000000002E-3</c:v>
                </c:pt>
                <c:pt idx="144410" formatCode="0.00E+00">
                  <c:v>3.0889099999999998E-3</c:v>
                </c:pt>
                <c:pt idx="144411" formatCode="0.00E+00">
                  <c:v>2.8016600000000001E-3</c:v>
                </c:pt>
                <c:pt idx="144412" formatCode="0.00E+00">
                  <c:v>2.5159900000000001E-3</c:v>
                </c:pt>
                <c:pt idx="144413" formatCode="0.00E+00">
                  <c:v>2.2321799999999998E-3</c:v>
                </c:pt>
                <c:pt idx="144414" formatCode="0.00E+00">
                  <c:v>1.95053E-3</c:v>
                </c:pt>
                <c:pt idx="144415" formatCode="0.00E+00">
                  <c:v>1.6713100000000001E-3</c:v>
                </c:pt>
                <c:pt idx="144416" formatCode="0.00E+00">
                  <c:v>1.39477E-3</c:v>
                </c:pt>
                <c:pt idx="144417" formatCode="0.00E+00">
                  <c:v>1.12118E-3</c:v>
                </c:pt>
                <c:pt idx="144418" formatCode="0.00E+00">
                  <c:v>8.50774E-4</c:v>
                </c:pt>
                <c:pt idx="144419" formatCode="0.00E+00">
                  <c:v>5.8380300000000003E-4</c:v>
                </c:pt>
                <c:pt idx="144420" formatCode="0.00E+00">
                  <c:v>3.20494E-4</c:v>
                </c:pt>
                <c:pt idx="144421" formatCode="0.00E+00">
                  <c:v>6.1066200000000002E-5</c:v>
                </c:pt>
                <c:pt idx="144422" formatCode="0.00E+00">
                  <c:v>-1.9426799999999999E-4</c:v>
                </c:pt>
                <c:pt idx="144423" formatCode="0.00E+00">
                  <c:v>-4.45308E-4</c:v>
                </c:pt>
                <c:pt idx="144424" formatCode="0.00E+00">
                  <c:v>-6.9186200000000001E-4</c:v>
                </c:pt>
                <c:pt idx="144425" formatCode="0.00E+00">
                  <c:v>-9.3374599999999995E-4</c:v>
                </c:pt>
                <c:pt idx="144426" formatCode="0.00E+00">
                  <c:v>-1.1707899999999999E-3</c:v>
                </c:pt>
                <c:pt idx="144427" formatCode="0.00E+00">
                  <c:v>-1.4028300000000001E-3</c:v>
                </c:pt>
                <c:pt idx="144428" formatCode="0.00E+00">
                  <c:v>-1.6297099999999999E-3</c:v>
                </c:pt>
                <c:pt idx="144429" formatCode="0.00E+00">
                  <c:v>-1.85129E-3</c:v>
                </c:pt>
                <c:pt idx="144430" formatCode="0.00E+00">
                  <c:v>-2.0674500000000002E-3</c:v>
                </c:pt>
                <c:pt idx="144431" formatCode="0.00E+00">
                  <c:v>-2.2780500000000002E-3</c:v>
                </c:pt>
                <c:pt idx="144432" formatCode="0.00E+00">
                  <c:v>-2.4829800000000001E-3</c:v>
                </c:pt>
                <c:pt idx="144433" formatCode="0.00E+00">
                  <c:v>-2.6821499999999999E-3</c:v>
                </c:pt>
                <c:pt idx="144434" formatCode="0.00E+00">
                  <c:v>-2.8754499999999999E-3</c:v>
                </c:pt>
                <c:pt idx="144435" formatCode="0.00E+00">
                  <c:v>-3.06281E-3</c:v>
                </c:pt>
                <c:pt idx="144436" formatCode="0.00E+00">
                  <c:v>-3.2441599999999998E-3</c:v>
                </c:pt>
                <c:pt idx="144437" formatCode="0.00E+00">
                  <c:v>-3.4194300000000002E-3</c:v>
                </c:pt>
                <c:pt idx="144438" formatCode="0.00E+00">
                  <c:v>-3.5885600000000002E-3</c:v>
                </c:pt>
                <c:pt idx="144439" formatCode="0.00E+00">
                  <c:v>-3.7515199999999999E-3</c:v>
                </c:pt>
                <c:pt idx="144440" formatCode="0.00E+00">
                  <c:v>-3.9082700000000001E-3</c:v>
                </c:pt>
                <c:pt idx="144441" formatCode="0.00E+00">
                  <c:v>-4.0587899999999996E-3</c:v>
                </c:pt>
                <c:pt idx="144442" formatCode="0.00E+00">
                  <c:v>-4.2030499999999998E-3</c:v>
                </c:pt>
                <c:pt idx="144443" formatCode="0.00E+00">
                  <c:v>-4.3410599999999999E-3</c:v>
                </c:pt>
                <c:pt idx="144444" formatCode="0.00E+00">
                  <c:v>-4.4727999999999999E-3</c:v>
                </c:pt>
                <c:pt idx="144445" formatCode="0.00E+00">
                  <c:v>-4.5982999999999996E-3</c:v>
                </c:pt>
                <c:pt idx="144446" formatCode="0.00E+00">
                  <c:v>-4.7175699999999999E-3</c:v>
                </c:pt>
                <c:pt idx="144447" formatCode="0.00E+00">
                  <c:v>-4.8306399999999998E-3</c:v>
                </c:pt>
                <c:pt idx="144448" formatCode="0.00E+00">
                  <c:v>-4.9375299999999999E-3</c:v>
                </c:pt>
                <c:pt idx="144449" formatCode="0.00E+00">
                  <c:v>-5.0382999999999999E-3</c:v>
                </c:pt>
                <c:pt idx="144450" formatCode="0.00E+00">
                  <c:v>-5.1329799999999997E-3</c:v>
                </c:pt>
                <c:pt idx="144451" formatCode="0.00E+00">
                  <c:v>-5.2216399999999996E-3</c:v>
                </c:pt>
                <c:pt idx="144452" formatCode="0.00E+00">
                  <c:v>-5.3043300000000003E-3</c:v>
                </c:pt>
                <c:pt idx="144453" formatCode="0.00E+00">
                  <c:v>-5.3811199999999997E-3</c:v>
                </c:pt>
                <c:pt idx="144454" formatCode="0.00E+00">
                  <c:v>-5.4520999999999997E-3</c:v>
                </c:pt>
                <c:pt idx="144455" formatCode="0.00E+00">
                  <c:v>-5.51733E-3</c:v>
                </c:pt>
                <c:pt idx="144456" formatCode="0.00E+00">
                  <c:v>-5.57691E-3</c:v>
                </c:pt>
                <c:pt idx="144457" formatCode="0.00E+00">
                  <c:v>-5.6309300000000001E-3</c:v>
                </c:pt>
                <c:pt idx="144458" formatCode="0.00E+00">
                  <c:v>-5.6794799999999998E-3</c:v>
                </c:pt>
                <c:pt idx="144459" formatCode="0.00E+00">
                  <c:v>-5.7226600000000001E-3</c:v>
                </c:pt>
                <c:pt idx="144460" formatCode="0.00E+00">
                  <c:v>-5.7605699999999996E-3</c:v>
                </c:pt>
                <c:pt idx="144461" formatCode="0.00E+00">
                  <c:v>-5.7933300000000002E-3</c:v>
                </c:pt>
                <c:pt idx="144462" formatCode="0.00E+00">
                  <c:v>-5.8210500000000004E-3</c:v>
                </c:pt>
                <c:pt idx="144463" formatCode="0.00E+00">
                  <c:v>-5.8438500000000003E-3</c:v>
                </c:pt>
                <c:pt idx="144464" formatCode="0.00E+00">
                  <c:v>-5.8618300000000002E-3</c:v>
                </c:pt>
                <c:pt idx="144465" formatCode="0.00E+00">
                  <c:v>-5.8751300000000001E-3</c:v>
                </c:pt>
                <c:pt idx="144466" formatCode="0.00E+00">
                  <c:v>-5.8838700000000002E-3</c:v>
                </c:pt>
                <c:pt idx="144467" formatCode="0.00E+00">
                  <c:v>-5.8881699999999999E-3</c:v>
                </c:pt>
                <c:pt idx="144468" formatCode="0.00E+00">
                  <c:v>-5.8881599999999999E-3</c:v>
                </c:pt>
                <c:pt idx="144469" formatCode="0.00E+00">
                  <c:v>-5.8839699999999997E-3</c:v>
                </c:pt>
                <c:pt idx="144470" formatCode="0.00E+00">
                  <c:v>-5.87573E-3</c:v>
                </c:pt>
                <c:pt idx="144471" formatCode="0.00E+00">
                  <c:v>-5.8635700000000002E-3</c:v>
                </c:pt>
                <c:pt idx="144472" formatCode="0.00E+00">
                  <c:v>-5.8476200000000004E-3</c:v>
                </c:pt>
                <c:pt idx="144473" formatCode="0.00E+00">
                  <c:v>-5.8280099999999998E-3</c:v>
                </c:pt>
                <c:pt idx="144474" formatCode="0.00E+00">
                  <c:v>-5.8048800000000001E-3</c:v>
                </c:pt>
                <c:pt idx="144475" formatCode="0.00E+00">
                  <c:v>-5.7783499999999998E-3</c:v>
                </c:pt>
                <c:pt idx="144476" formatCode="0.00E+00">
                  <c:v>-5.7485499999999998E-3</c:v>
                </c:pt>
                <c:pt idx="144477" formatCode="0.00E+00">
                  <c:v>-5.7156200000000002E-3</c:v>
                </c:pt>
                <c:pt idx="144478" formatCode="0.00E+00">
                  <c:v>-5.6796800000000003E-3</c:v>
                </c:pt>
                <c:pt idx="144479" formatCode="0.00E+00">
                  <c:v>-5.6408600000000001E-3</c:v>
                </c:pt>
                <c:pt idx="144480" formatCode="0.00E+00">
                  <c:v>-5.5992899999999998E-3</c:v>
                </c:pt>
                <c:pt idx="144481" formatCode="0.00E+00">
                  <c:v>-5.5550799999999996E-3</c:v>
                </c:pt>
                <c:pt idx="144482" formatCode="0.00E+00">
                  <c:v>-5.5083600000000003E-3</c:v>
                </c:pt>
                <c:pt idx="144483" formatCode="0.00E+00">
                  <c:v>-5.4592399999999998E-3</c:v>
                </c:pt>
                <c:pt idx="144484" formatCode="0.00E+00">
                  <c:v>-5.4078499999999996E-3</c:v>
                </c:pt>
                <c:pt idx="144485" formatCode="0.00E+00">
                  <c:v>-5.3543000000000002E-3</c:v>
                </c:pt>
                <c:pt idx="144486" formatCode="0.00E+00">
                  <c:v>-5.29869E-3</c:v>
                </c:pt>
                <c:pt idx="144487" formatCode="0.00E+00">
                  <c:v>-5.24114E-3</c:v>
                </c:pt>
                <c:pt idx="144488" formatCode="0.00E+00">
                  <c:v>-5.1817499999999997E-3</c:v>
                </c:pt>
                <c:pt idx="144489" formatCode="0.00E+00">
                  <c:v>-5.1206200000000002E-3</c:v>
                </c:pt>
                <c:pt idx="144490" formatCode="0.00E+00">
                  <c:v>-5.0578400000000001E-3</c:v>
                </c:pt>
                <c:pt idx="144491" formatCode="0.00E+00">
                  <c:v>-4.9935200000000004E-3</c:v>
                </c:pt>
                <c:pt idx="144492" formatCode="0.00E+00">
                  <c:v>-4.9277399999999999E-3</c:v>
                </c:pt>
                <c:pt idx="144493" formatCode="0.00E+00">
                  <c:v>-4.8605899999999997E-3</c:v>
                </c:pt>
                <c:pt idx="144494" formatCode="0.00E+00">
                  <c:v>-4.7921400000000003E-3</c:v>
                </c:pt>
                <c:pt idx="144495" formatCode="0.00E+00">
                  <c:v>-4.7224900000000002E-3</c:v>
                </c:pt>
                <c:pt idx="144496" formatCode="0.00E+00">
                  <c:v>-4.65169E-3</c:v>
                </c:pt>
                <c:pt idx="144497" formatCode="0.00E+00">
                  <c:v>-4.57983E-3</c:v>
                </c:pt>
                <c:pt idx="144498" formatCode="0.00E+00">
                  <c:v>-4.5069699999999999E-3</c:v>
                </c:pt>
                <c:pt idx="144499" formatCode="0.00E+00">
                  <c:v>-4.4331700000000002E-3</c:v>
                </c:pt>
                <c:pt idx="144500" formatCode="0.00E+00">
                  <c:v>-4.3584899999999996E-3</c:v>
                </c:pt>
                <c:pt idx="144501" formatCode="0.00E+00">
                  <c:v>-4.2829799999999996E-3</c:v>
                </c:pt>
                <c:pt idx="144502" formatCode="0.00E+00">
                  <c:v>-4.2066899999999999E-3</c:v>
                </c:pt>
                <c:pt idx="144503" formatCode="0.00E+00">
                  <c:v>-4.1296700000000002E-3</c:v>
                </c:pt>
                <c:pt idx="144504" formatCode="0.00E+00">
                  <c:v>-4.0519500000000003E-3</c:v>
                </c:pt>
                <c:pt idx="144505" formatCode="0.00E+00">
                  <c:v>-3.9735899999999999E-3</c:v>
                </c:pt>
                <c:pt idx="144506" formatCode="0.00E+00">
                  <c:v>-3.8945899999999999E-3</c:v>
                </c:pt>
                <c:pt idx="144507" formatCode="0.00E+00">
                  <c:v>-3.8150100000000002E-3</c:v>
                </c:pt>
                <c:pt idx="144508" formatCode="0.00E+00">
                  <c:v>-3.73486E-3</c:v>
                </c:pt>
                <c:pt idx="144509" formatCode="0.00E+00">
                  <c:v>-3.65417E-3</c:v>
                </c:pt>
                <c:pt idx="144510" formatCode="0.00E+00">
                  <c:v>-3.5729500000000001E-3</c:v>
                </c:pt>
                <c:pt idx="144511" formatCode="0.00E+00">
                  <c:v>-3.4912099999999998E-3</c:v>
                </c:pt>
                <c:pt idx="144512" formatCode="0.00E+00">
                  <c:v>-3.4089799999999998E-3</c:v>
                </c:pt>
                <c:pt idx="144513" formatCode="0.00E+00">
                  <c:v>-3.3262500000000002E-3</c:v>
                </c:pt>
                <c:pt idx="144514" formatCode="0.00E+00">
                  <c:v>-3.24303E-3</c:v>
                </c:pt>
                <c:pt idx="144515" formatCode="0.00E+00">
                  <c:v>-3.1593300000000001E-3</c:v>
                </c:pt>
                <c:pt idx="144516" formatCode="0.00E+00">
                  <c:v>-3.0751400000000001E-3</c:v>
                </c:pt>
                <c:pt idx="144517" formatCode="0.00E+00">
                  <c:v>-2.9904599999999999E-3</c:v>
                </c:pt>
                <c:pt idx="144518" formatCode="0.00E+00">
                  <c:v>-2.9052800000000001E-3</c:v>
                </c:pt>
                <c:pt idx="144519" formatCode="0.00E+00">
                  <c:v>-2.8195999999999998E-3</c:v>
                </c:pt>
                <c:pt idx="144520" formatCode="0.00E+00">
                  <c:v>-2.7334099999999999E-3</c:v>
                </c:pt>
                <c:pt idx="144521" formatCode="0.00E+00">
                  <c:v>-2.6466800000000002E-3</c:v>
                </c:pt>
                <c:pt idx="144522" formatCode="0.00E+00">
                  <c:v>-2.5594200000000002E-3</c:v>
                </c:pt>
                <c:pt idx="144523" formatCode="0.00E+00">
                  <c:v>-2.4715900000000001E-3</c:v>
                </c:pt>
                <c:pt idx="144524" formatCode="0.00E+00">
                  <c:v>-2.3831899999999999E-3</c:v>
                </c:pt>
                <c:pt idx="144525" formatCode="0.00E+00">
                  <c:v>-2.2942000000000001E-3</c:v>
                </c:pt>
                <c:pt idx="144526" formatCode="0.00E+00">
                  <c:v>-2.2046000000000001E-3</c:v>
                </c:pt>
                <c:pt idx="144527" formatCode="0.00E+00">
                  <c:v>-2.11436E-3</c:v>
                </c:pt>
                <c:pt idx="144528" formatCode="0.00E+00">
                  <c:v>-2.0234799999999998E-3</c:v>
                </c:pt>
                <c:pt idx="144529" formatCode="0.00E+00">
                  <c:v>-1.9319199999999999E-3</c:v>
                </c:pt>
                <c:pt idx="144530" formatCode="0.00E+00">
                  <c:v>-1.8396700000000001E-3</c:v>
                </c:pt>
                <c:pt idx="144531" formatCode="0.00E+00">
                  <c:v>-1.7467100000000001E-3</c:v>
                </c:pt>
                <c:pt idx="144532" formatCode="0.00E+00">
                  <c:v>-1.6530099999999999E-3</c:v>
                </c:pt>
                <c:pt idx="144533" formatCode="0.00E+00">
                  <c:v>-1.5585600000000001E-3</c:v>
                </c:pt>
                <c:pt idx="144534" formatCode="0.00E+00">
                  <c:v>-1.46334E-3</c:v>
                </c:pt>
                <c:pt idx="144535" formatCode="0.00E+00">
                  <c:v>-1.36732E-3</c:v>
                </c:pt>
                <c:pt idx="144536" formatCode="0.00E+00">
                  <c:v>-1.2705100000000001E-3</c:v>
                </c:pt>
                <c:pt idx="144537" formatCode="0.00E+00">
                  <c:v>-1.1728699999999999E-3</c:v>
                </c:pt>
                <c:pt idx="144538" formatCode="0.00E+00">
                  <c:v>-1.0744000000000001E-3</c:v>
                </c:pt>
                <c:pt idx="144539" formatCode="0.00E+00">
                  <c:v>-9.7507699999999998E-4</c:v>
                </c:pt>
                <c:pt idx="144540" formatCode="0.00E+00">
                  <c:v>-8.7490199999999999E-4</c:v>
                </c:pt>
                <c:pt idx="144541" formatCode="0.00E+00">
                  <c:v>-7.7386200000000005E-4</c:v>
                </c:pt>
                <c:pt idx="144542" formatCode="0.00E+00">
                  <c:v>-6.7195299999999998E-4</c:v>
                </c:pt>
                <c:pt idx="144543" formatCode="0.00E+00">
                  <c:v>-5.6917199999999995E-4</c:v>
                </c:pt>
                <c:pt idx="144544" formatCode="0.00E+00">
                  <c:v>-4.6551900000000001E-4</c:v>
                </c:pt>
                <c:pt idx="144545" formatCode="0.00E+00">
                  <c:v>-3.60997E-4</c:v>
                </c:pt>
                <c:pt idx="144546" formatCode="0.00E+00">
                  <c:v>-2.5561200000000001E-4</c:v>
                </c:pt>
                <c:pt idx="144547" formatCode="0.00E+00">
                  <c:v>-1.4937199999999999E-4</c:v>
                </c:pt>
                <c:pt idx="144548" formatCode="0.00E+00">
                  <c:v>-4.2289700000000003E-5</c:v>
                </c:pt>
                <c:pt idx="144549" formatCode="0.00E+00">
                  <c:v>6.5618999999999996E-5</c:v>
                </c:pt>
                <c:pt idx="144550" formatCode="0.00E+00">
                  <c:v>1.7433499999999999E-4</c:v>
                </c:pt>
                <c:pt idx="144551" formatCode="0.00E+00">
                  <c:v>2.8383500000000002E-4</c:v>
                </c:pt>
                <c:pt idx="144552" formatCode="0.00E+00">
                  <c:v>3.9409299999999998E-4</c:v>
                </c:pt>
                <c:pt idx="144553" formatCode="0.00E+00">
                  <c:v>5.0507899999999997E-4</c:v>
                </c:pt>
                <c:pt idx="144554" formatCode="0.00E+00">
                  <c:v>6.16757E-4</c:v>
                </c:pt>
                <c:pt idx="144555" formatCode="0.00E+00">
                  <c:v>7.2908999999999995E-4</c:v>
                </c:pt>
                <c:pt idx="144556" formatCode="0.00E+00">
                  <c:v>8.42036E-4</c:v>
                </c:pt>
                <c:pt idx="144557" formatCode="0.00E+00">
                  <c:v>9.5554600000000004E-4</c:v>
                </c:pt>
                <c:pt idx="144558" formatCode="0.00E+00">
                  <c:v>1.0695699999999999E-3</c:v>
                </c:pt>
                <c:pt idx="144559" formatCode="0.00E+00">
                  <c:v>1.18406E-3</c:v>
                </c:pt>
                <c:pt idx="144560" formatCode="0.00E+00">
                  <c:v>1.2989399999999999E-3</c:v>
                </c:pt>
                <c:pt idx="144561" formatCode="0.00E+00">
                  <c:v>1.41417E-3</c:v>
                </c:pt>
                <c:pt idx="144562" formatCode="0.00E+00">
                  <c:v>1.52966E-3</c:v>
                </c:pt>
                <c:pt idx="144563" formatCode="0.00E+00">
                  <c:v>1.6453500000000001E-3</c:v>
                </c:pt>
                <c:pt idx="144564" formatCode="0.00E+00">
                  <c:v>1.7611700000000001E-3</c:v>
                </c:pt>
                <c:pt idx="144565" formatCode="0.00E+00">
                  <c:v>1.87703E-3</c:v>
                </c:pt>
                <c:pt idx="144566" formatCode="0.00E+00">
                  <c:v>1.9928400000000001E-3</c:v>
                </c:pt>
                <c:pt idx="144567" formatCode="0.00E+00">
                  <c:v>2.10853E-3</c:v>
                </c:pt>
                <c:pt idx="144568" formatCode="0.00E+00">
                  <c:v>2.2239999999999998E-3</c:v>
                </c:pt>
                <c:pt idx="144569" formatCode="0.00E+00">
                  <c:v>2.3391499999999999E-3</c:v>
                </c:pt>
                <c:pt idx="144570" formatCode="0.00E+00">
                  <c:v>2.4538899999999998E-3</c:v>
                </c:pt>
                <c:pt idx="144571" formatCode="0.00E+00">
                  <c:v>2.5680999999999998E-3</c:v>
                </c:pt>
                <c:pt idx="144572" formatCode="0.00E+00">
                  <c:v>2.68169E-3</c:v>
                </c:pt>
                <c:pt idx="144573" formatCode="0.00E+00">
                  <c:v>2.7945499999999998E-3</c:v>
                </c:pt>
                <c:pt idx="144574" formatCode="0.00E+00">
                  <c:v>2.9065599999999999E-3</c:v>
                </c:pt>
                <c:pt idx="144575" formatCode="0.00E+00">
                  <c:v>3.0176000000000001E-3</c:v>
                </c:pt>
                <c:pt idx="144576" formatCode="0.00E+00">
                  <c:v>3.1275600000000001E-3</c:v>
                </c:pt>
                <c:pt idx="144577" formatCode="0.00E+00">
                  <c:v>3.23632E-3</c:v>
                </c:pt>
                <c:pt idx="144578" formatCode="0.00E+00">
                  <c:v>3.34374E-3</c:v>
                </c:pt>
                <c:pt idx="144579" formatCode="0.00E+00">
                  <c:v>3.4497199999999999E-3</c:v>
                </c:pt>
                <c:pt idx="144580" formatCode="0.00E+00">
                  <c:v>3.5541000000000001E-3</c:v>
                </c:pt>
                <c:pt idx="144581" formatCode="0.00E+00">
                  <c:v>3.6567700000000002E-3</c:v>
                </c:pt>
                <c:pt idx="144582" formatCode="0.00E+00">
                  <c:v>3.7575999999999998E-3</c:v>
                </c:pt>
                <c:pt idx="144583" formatCode="0.00E+00">
                  <c:v>3.85644E-3</c:v>
                </c:pt>
                <c:pt idx="144584" formatCode="0.00E+00">
                  <c:v>3.9531599999999998E-3</c:v>
                </c:pt>
                <c:pt idx="144585" formatCode="0.00E+00">
                  <c:v>4.04763E-3</c:v>
                </c:pt>
                <c:pt idx="144586" formatCode="0.00E+00">
                  <c:v>4.1397099999999996E-3</c:v>
                </c:pt>
                <c:pt idx="144587" formatCode="0.00E+00">
                  <c:v>4.2292600000000003E-3</c:v>
                </c:pt>
                <c:pt idx="144588" formatCode="0.00E+00">
                  <c:v>4.3161400000000004E-3</c:v>
                </c:pt>
                <c:pt idx="144589" formatCode="0.00E+00">
                  <c:v>4.4002199999999998E-3</c:v>
                </c:pt>
                <c:pt idx="144590" formatCode="0.00E+00">
                  <c:v>4.4813600000000002E-3</c:v>
                </c:pt>
                <c:pt idx="144591" formatCode="0.00E+00">
                  <c:v>4.5594099999999999E-3</c:v>
                </c:pt>
                <c:pt idx="144592" formatCode="0.00E+00">
                  <c:v>4.6342600000000003E-3</c:v>
                </c:pt>
                <c:pt idx="144593" formatCode="0.00E+00">
                  <c:v>4.7057399999999999E-3</c:v>
                </c:pt>
                <c:pt idx="144594" formatCode="0.00E+00">
                  <c:v>4.7737500000000002E-3</c:v>
                </c:pt>
                <c:pt idx="144595" formatCode="0.00E+00">
                  <c:v>4.8381300000000004E-3</c:v>
                </c:pt>
                <c:pt idx="144596" formatCode="0.00E+00">
                  <c:v>4.8987700000000002E-3</c:v>
                </c:pt>
                <c:pt idx="144597" formatCode="0.00E+00">
                  <c:v>4.9555199999999997E-3</c:v>
                </c:pt>
                <c:pt idx="144598" formatCode="0.00E+00">
                  <c:v>5.0082800000000004E-3</c:v>
                </c:pt>
                <c:pt idx="144599" formatCode="0.00E+00">
                  <c:v>5.0568999999999996E-3</c:v>
                </c:pt>
                <c:pt idx="144600" formatCode="0.00E+00">
                  <c:v>5.1012799999999997E-3</c:v>
                </c:pt>
                <c:pt idx="144601" formatCode="0.00E+00">
                  <c:v>5.1412899999999997E-3</c:v>
                </c:pt>
                <c:pt idx="144602" formatCode="0.00E+00">
                  <c:v>5.1768300000000003E-3</c:v>
                </c:pt>
                <c:pt idx="144603" formatCode="0.00E+00">
                  <c:v>5.2077699999999996E-3</c:v>
                </c:pt>
                <c:pt idx="144604" formatCode="0.00E+00">
                  <c:v>5.2340299999999998E-3</c:v>
                </c:pt>
                <c:pt idx="144605" formatCode="0.00E+00">
                  <c:v>5.2554899999999998E-3</c:v>
                </c:pt>
                <c:pt idx="144606" formatCode="0.00E+00">
                  <c:v>5.2720500000000003E-3</c:v>
                </c:pt>
                <c:pt idx="144607" formatCode="0.00E+00">
                  <c:v>5.28364E-3</c:v>
                </c:pt>
                <c:pt idx="144608" formatCode="0.00E+00">
                  <c:v>5.2901500000000004E-3</c:v>
                </c:pt>
                <c:pt idx="144609" formatCode="0.00E+00">
                  <c:v>5.2915100000000001E-3</c:v>
                </c:pt>
                <c:pt idx="144610" formatCode="0.00E+00">
                  <c:v>5.2876399999999997E-3</c:v>
                </c:pt>
                <c:pt idx="144611" formatCode="0.00E+00">
                  <c:v>5.2784800000000003E-3</c:v>
                </c:pt>
                <c:pt idx="144612" formatCode="0.00E+00">
                  <c:v>5.2639599999999998E-3</c:v>
                </c:pt>
                <c:pt idx="144613" formatCode="0.00E+00">
                  <c:v>5.2440200000000003E-3</c:v>
                </c:pt>
                <c:pt idx="144614" formatCode="0.00E+00">
                  <c:v>5.2186100000000003E-3</c:v>
                </c:pt>
                <c:pt idx="144615" formatCode="0.00E+00">
                  <c:v>5.1876800000000001E-3</c:v>
                </c:pt>
                <c:pt idx="144616" formatCode="0.00E+00">
                  <c:v>5.1512099999999998E-3</c:v>
                </c:pt>
                <c:pt idx="144617" formatCode="0.00E+00">
                  <c:v>5.1091499999999998E-3</c:v>
                </c:pt>
                <c:pt idx="144618" formatCode="0.00E+00">
                  <c:v>5.0614900000000001E-3</c:v>
                </c:pt>
                <c:pt idx="144619" formatCode="0.00E+00">
                  <c:v>5.0082099999999999E-3</c:v>
                </c:pt>
                <c:pt idx="144620" formatCode="0.00E+00">
                  <c:v>4.9493000000000002E-3</c:v>
                </c:pt>
                <c:pt idx="144621" formatCode="0.00E+00">
                  <c:v>4.8847500000000002E-3</c:v>
                </c:pt>
                <c:pt idx="144622" formatCode="0.00E+00">
                  <c:v>4.8145899999999997E-3</c:v>
                </c:pt>
                <c:pt idx="144623" formatCode="0.00E+00">
                  <c:v>4.7388100000000004E-3</c:v>
                </c:pt>
                <c:pt idx="144624" formatCode="0.00E+00">
                  <c:v>4.6574499999999996E-3</c:v>
                </c:pt>
                <c:pt idx="144625" formatCode="0.00E+00">
                  <c:v>4.5705299999999997E-3</c:v>
                </c:pt>
                <c:pt idx="144626" formatCode="0.00E+00">
                  <c:v>4.4780999999999996E-3</c:v>
                </c:pt>
                <c:pt idx="144627" formatCode="0.00E+00">
                  <c:v>4.38019E-3</c:v>
                </c:pt>
                <c:pt idx="144628" formatCode="0.00E+00">
                  <c:v>4.2768700000000003E-3</c:v>
                </c:pt>
                <c:pt idx="144629" formatCode="0.00E+00">
                  <c:v>4.1682000000000004E-3</c:v>
                </c:pt>
                <c:pt idx="144630" formatCode="0.00E+00">
                  <c:v>4.0542499999999997E-3</c:v>
                </c:pt>
                <c:pt idx="144631" formatCode="0.00E+00">
                  <c:v>3.9351000000000004E-3</c:v>
                </c:pt>
                <c:pt idx="144632" formatCode="0.00E+00">
                  <c:v>3.8108299999999999E-3</c:v>
                </c:pt>
                <c:pt idx="144633" formatCode="0.00E+00">
                  <c:v>3.68155E-3</c:v>
                </c:pt>
                <c:pt idx="144634" formatCode="0.00E+00">
                  <c:v>3.5473499999999999E-3</c:v>
                </c:pt>
                <c:pt idx="144635" formatCode="0.00E+00">
                  <c:v>3.4083500000000001E-3</c:v>
                </c:pt>
                <c:pt idx="144636" formatCode="0.00E+00">
                  <c:v>3.2646799999999998E-3</c:v>
                </c:pt>
                <c:pt idx="144637" formatCode="0.00E+00">
                  <c:v>3.1164500000000002E-3</c:v>
                </c:pt>
                <c:pt idx="144638" formatCode="0.00E+00">
                  <c:v>2.9637999999999999E-3</c:v>
                </c:pt>
                <c:pt idx="144639" formatCode="0.00E+00">
                  <c:v>2.8068799999999999E-3</c:v>
                </c:pt>
                <c:pt idx="144640" formatCode="0.00E+00">
                  <c:v>2.6458300000000001E-3</c:v>
                </c:pt>
                <c:pt idx="144641" formatCode="0.00E+00">
                  <c:v>2.4808299999999998E-3</c:v>
                </c:pt>
                <c:pt idx="144642" formatCode="0.00E+00">
                  <c:v>2.3120200000000001E-3</c:v>
                </c:pt>
                <c:pt idx="144643" formatCode="0.00E+00">
                  <c:v>2.1395899999999998E-3</c:v>
                </c:pt>
                <c:pt idx="144644" formatCode="0.00E+00">
                  <c:v>1.96371E-3</c:v>
                </c:pt>
                <c:pt idx="144645" formatCode="0.00E+00">
                  <c:v>1.7845700000000001E-3</c:v>
                </c:pt>
                <c:pt idx="144646" formatCode="0.00E+00">
                  <c:v>1.6023599999999999E-3</c:v>
                </c:pt>
                <c:pt idx="144647" formatCode="0.00E+00">
                  <c:v>1.4172900000000001E-3</c:v>
                </c:pt>
                <c:pt idx="144648" formatCode="0.00E+00">
                  <c:v>1.22955E-3</c:v>
                </c:pt>
                <c:pt idx="144649" formatCode="0.00E+00">
                  <c:v>1.03936E-3</c:v>
                </c:pt>
                <c:pt idx="144650" formatCode="0.00E+00">
                  <c:v>8.4692600000000002E-4</c:v>
                </c:pt>
                <c:pt idx="144651" formatCode="0.00E+00">
                  <c:v>6.5247899999999997E-4</c:v>
                </c:pt>
                <c:pt idx="144652" formatCode="0.00E+00">
                  <c:v>4.56243E-4</c:v>
                </c:pt>
                <c:pt idx="144653" formatCode="0.00E+00">
                  <c:v>2.5844799999999999E-4</c:v>
                </c:pt>
                <c:pt idx="144654" formatCode="0.00E+00">
                  <c:v>5.93286E-5</c:v>
                </c:pt>
                <c:pt idx="144655" formatCode="0.00E+00">
                  <c:v>-1.4087600000000001E-4</c:v>
                </c:pt>
                <c:pt idx="144656" formatCode="0.00E+00">
                  <c:v>-3.41923E-4</c:v>
                </c:pt>
                <c:pt idx="144657" formatCode="0.00E+00">
                  <c:v>-5.4356599999999999E-4</c:v>
                </c:pt>
                <c:pt idx="144658" formatCode="0.00E+00">
                  <c:v>-7.4555599999999997E-4</c:v>
                </c:pt>
                <c:pt idx="144659" formatCode="0.00E+00">
                  <c:v>-9.4764199999999995E-4</c:v>
                </c:pt>
                <c:pt idx="144660" formatCode="0.00E+00">
                  <c:v>-1.1495699999999999E-3</c:v>
                </c:pt>
                <c:pt idx="144661" formatCode="0.00E+00">
                  <c:v>-1.3510799999999999E-3</c:v>
                </c:pt>
                <c:pt idx="144662" formatCode="0.00E+00">
                  <c:v>-1.55192E-3</c:v>
                </c:pt>
                <c:pt idx="144663" formatCode="0.00E+00">
                  <c:v>-1.75183E-3</c:v>
                </c:pt>
                <c:pt idx="144664" formatCode="0.00E+00">
                  <c:v>-1.9505499999999999E-3</c:v>
                </c:pt>
                <c:pt idx="144665" formatCode="0.00E+00">
                  <c:v>-2.1478199999999999E-3</c:v>
                </c:pt>
                <c:pt idx="144666" formatCode="0.00E+00">
                  <c:v>-2.3433799999999999E-3</c:v>
                </c:pt>
                <c:pt idx="144667" formatCode="0.00E+00">
                  <c:v>-2.5369699999999999E-3</c:v>
                </c:pt>
                <c:pt idx="144668" formatCode="0.00E+00">
                  <c:v>-2.7283400000000001E-3</c:v>
                </c:pt>
                <c:pt idx="144669" formatCode="0.00E+00">
                  <c:v>-2.9172099999999999E-3</c:v>
                </c:pt>
                <c:pt idx="144670" formatCode="0.00E+00">
                  <c:v>-3.1033499999999999E-3</c:v>
                </c:pt>
                <c:pt idx="144671" formatCode="0.00E+00">
                  <c:v>-3.28649E-3</c:v>
                </c:pt>
                <c:pt idx="144672" formatCode="0.00E+00">
                  <c:v>-3.4663699999999999E-3</c:v>
                </c:pt>
                <c:pt idx="144673" formatCode="0.00E+00">
                  <c:v>-3.64277E-3</c:v>
                </c:pt>
                <c:pt idx="144674" formatCode="0.00E+00">
                  <c:v>-3.8154199999999999E-3</c:v>
                </c:pt>
                <c:pt idx="144675" formatCode="0.00E+00">
                  <c:v>-3.9840800000000001E-3</c:v>
                </c:pt>
                <c:pt idx="144676" formatCode="0.00E+00">
                  <c:v>-4.1485100000000002E-3</c:v>
                </c:pt>
                <c:pt idx="144677" formatCode="0.00E+00">
                  <c:v>-4.3084899999999999E-3</c:v>
                </c:pt>
                <c:pt idx="144678" formatCode="0.00E+00">
                  <c:v>-4.4637799999999997E-3</c:v>
                </c:pt>
                <c:pt idx="144679" formatCode="0.00E+00">
                  <c:v>-4.61415E-3</c:v>
                </c:pt>
                <c:pt idx="144680" formatCode="0.00E+00">
                  <c:v>-4.7593899999999996E-3</c:v>
                </c:pt>
                <c:pt idx="144681" formatCode="0.00E+00">
                  <c:v>-4.8992799999999998E-3</c:v>
                </c:pt>
                <c:pt idx="144682" formatCode="0.00E+00">
                  <c:v>-5.0336199999999999E-3</c:v>
                </c:pt>
                <c:pt idx="144683" formatCode="0.00E+00">
                  <c:v>-5.1621999999999996E-3</c:v>
                </c:pt>
                <c:pt idx="144684" formatCode="0.00E+00">
                  <c:v>-5.2848299999999999E-3</c:v>
                </c:pt>
                <c:pt idx="144685" formatCode="0.00E+00">
                  <c:v>-5.4013200000000003E-3</c:v>
                </c:pt>
                <c:pt idx="144686" formatCode="0.00E+00">
                  <c:v>-5.51148E-3</c:v>
                </c:pt>
                <c:pt idx="144687" formatCode="0.00E+00">
                  <c:v>-5.6151600000000001E-3</c:v>
                </c:pt>
                <c:pt idx="144688" formatCode="0.00E+00">
                  <c:v>-5.7121899999999998E-3</c:v>
                </c:pt>
                <c:pt idx="144689" formatCode="0.00E+00">
                  <c:v>-5.8024000000000001E-3</c:v>
                </c:pt>
                <c:pt idx="144690" formatCode="0.00E+00">
                  <c:v>-5.8856500000000001E-3</c:v>
                </c:pt>
                <c:pt idx="144691" formatCode="0.00E+00">
                  <c:v>-5.9617999999999997E-3</c:v>
                </c:pt>
                <c:pt idx="144692" formatCode="0.00E+00">
                  <c:v>-6.0307299999999998E-3</c:v>
                </c:pt>
                <c:pt idx="144693" formatCode="0.00E+00">
                  <c:v>-6.0923100000000001E-3</c:v>
                </c:pt>
                <c:pt idx="144694" formatCode="0.00E+00">
                  <c:v>-6.1464199999999997E-3</c:v>
                </c:pt>
                <c:pt idx="144695" formatCode="0.00E+00">
                  <c:v>-6.1929799999999998E-3</c:v>
                </c:pt>
                <c:pt idx="144696" formatCode="0.00E+00">
                  <c:v>-6.2318900000000003E-3</c:v>
                </c:pt>
                <c:pt idx="144697" formatCode="0.00E+00">
                  <c:v>-6.2630699999999999E-3</c:v>
                </c:pt>
                <c:pt idx="144698" formatCode="0.00E+00">
                  <c:v>-6.2864399999999999E-3</c:v>
                </c:pt>
                <c:pt idx="144699" formatCode="0.00E+00">
                  <c:v>-6.3019599999999997E-3</c:v>
                </c:pt>
                <c:pt idx="144700" formatCode="0.00E+00">
                  <c:v>-6.3095599999999996E-3</c:v>
                </c:pt>
                <c:pt idx="144701" formatCode="0.00E+00">
                  <c:v>-6.30921E-3</c:v>
                </c:pt>
                <c:pt idx="144702" formatCode="0.00E+00">
                  <c:v>-6.30088E-3</c:v>
                </c:pt>
                <c:pt idx="144703" formatCode="0.00E+00">
                  <c:v>-6.2845499999999999E-3</c:v>
                </c:pt>
                <c:pt idx="144704" formatCode="0.00E+00">
                  <c:v>-6.2602200000000004E-3</c:v>
                </c:pt>
                <c:pt idx="144705" formatCode="0.00E+00">
                  <c:v>-6.2278999999999998E-3</c:v>
                </c:pt>
                <c:pt idx="144706" formatCode="0.00E+00">
                  <c:v>-6.1875899999999998E-3</c:v>
                </c:pt>
                <c:pt idx="144707" formatCode="0.00E+00">
                  <c:v>-6.1393300000000001E-3</c:v>
                </c:pt>
                <c:pt idx="144708" formatCode="0.00E+00">
                  <c:v>-6.0831499999999998E-3</c:v>
                </c:pt>
                <c:pt idx="144709" formatCode="0.00E+00">
                  <c:v>-6.0191000000000003E-3</c:v>
                </c:pt>
                <c:pt idx="144710" formatCode="0.00E+00">
                  <c:v>-5.9472500000000003E-3</c:v>
                </c:pt>
                <c:pt idx="144711" formatCode="0.00E+00">
                  <c:v>-5.8676600000000002E-3</c:v>
                </c:pt>
                <c:pt idx="144712" formatCode="0.00E+00">
                  <c:v>-5.7804099999999997E-3</c:v>
                </c:pt>
                <c:pt idx="144713" formatCode="0.00E+00">
                  <c:v>-5.6855999999999999E-3</c:v>
                </c:pt>
                <c:pt idx="144714" formatCode="0.00E+00">
                  <c:v>-5.58334E-3</c:v>
                </c:pt>
                <c:pt idx="144715" formatCode="0.00E+00">
                  <c:v>-5.4737299999999996E-3</c:v>
                </c:pt>
                <c:pt idx="144716" formatCode="0.00E+00">
                  <c:v>-5.3569000000000004E-3</c:v>
                </c:pt>
                <c:pt idx="144717" formatCode="0.00E+00">
                  <c:v>-5.2329899999999999E-3</c:v>
                </c:pt>
                <c:pt idx="144718" formatCode="0.00E+00">
                  <c:v>-5.1021299999999999E-3</c:v>
                </c:pt>
                <c:pt idx="144719" formatCode="0.00E+00">
                  <c:v>-4.9645000000000002E-3</c:v>
                </c:pt>
                <c:pt idx="144720" formatCode="0.00E+00">
                  <c:v>-4.8202399999999999E-3</c:v>
                </c:pt>
                <c:pt idx="144721" formatCode="0.00E+00">
                  <c:v>-4.6695499999999997E-3</c:v>
                </c:pt>
                <c:pt idx="144722" formatCode="0.00E+00">
                  <c:v>-4.5125900000000004E-3</c:v>
                </c:pt>
                <c:pt idx="144723" formatCode="0.00E+00">
                  <c:v>-4.3495599999999997E-3</c:v>
                </c:pt>
                <c:pt idx="144724" formatCode="0.00E+00">
                  <c:v>-4.18067E-3</c:v>
                </c:pt>
                <c:pt idx="144725" formatCode="0.00E+00">
                  <c:v>-4.0061300000000001E-3</c:v>
                </c:pt>
                <c:pt idx="144726" formatCode="0.00E+00">
                  <c:v>-3.82615E-3</c:v>
                </c:pt>
                <c:pt idx="144727" formatCode="0.00E+00">
                  <c:v>-3.6409599999999999E-3</c:v>
                </c:pt>
                <c:pt idx="144728" formatCode="0.00E+00">
                  <c:v>-3.4508E-3</c:v>
                </c:pt>
                <c:pt idx="144729" formatCode="0.00E+00">
                  <c:v>-3.2558999999999999E-3</c:v>
                </c:pt>
                <c:pt idx="144730" formatCode="0.00E+00">
                  <c:v>-3.0565200000000001E-3</c:v>
                </c:pt>
                <c:pt idx="144731" formatCode="0.00E+00">
                  <c:v>-2.8529100000000002E-3</c:v>
                </c:pt>
                <c:pt idx="144732" formatCode="0.00E+00">
                  <c:v>-2.6453399999999999E-3</c:v>
                </c:pt>
                <c:pt idx="144733" formatCode="0.00E+00">
                  <c:v>-2.43407E-3</c:v>
                </c:pt>
                <c:pt idx="144734" formatCode="0.00E+00">
                  <c:v>-2.21938E-3</c:v>
                </c:pt>
                <c:pt idx="144735" formatCode="0.00E+00">
                  <c:v>-2.00154E-3</c:v>
                </c:pt>
                <c:pt idx="144736" formatCode="0.00E+00">
                  <c:v>-1.78083E-3</c:v>
                </c:pt>
                <c:pt idx="144737" formatCode="0.00E+00">
                  <c:v>-1.5575599999999999E-3</c:v>
                </c:pt>
                <c:pt idx="144738" formatCode="0.00E+00">
                  <c:v>-1.3320000000000001E-3</c:v>
                </c:pt>
                <c:pt idx="144739" formatCode="0.00E+00">
                  <c:v>-1.1044500000000001E-3</c:v>
                </c:pt>
                <c:pt idx="144740" formatCode="0.00E+00">
                  <c:v>-8.7521699999999997E-4</c:v>
                </c:pt>
                <c:pt idx="144741" formatCode="0.00E+00">
                  <c:v>-6.4459599999999999E-4</c:v>
                </c:pt>
                <c:pt idx="144742" formatCode="0.00E+00">
                  <c:v>-4.1289300000000001E-4</c:v>
                </c:pt>
                <c:pt idx="144743" formatCode="0.00E+00">
                  <c:v>-1.80411E-4</c:v>
                </c:pt>
                <c:pt idx="144744" formatCode="0.00E+00">
                  <c:v>5.2540999999999997E-5</c:v>
                </c:pt>
                <c:pt idx="144745" formatCode="0.00E+00">
                  <c:v>2.8565600000000002E-4</c:v>
                </c:pt>
                <c:pt idx="144746" formatCode="0.00E+00">
                  <c:v>5.18626E-4</c:v>
                </c:pt>
                <c:pt idx="144747" formatCode="0.00E+00">
                  <c:v>7.5114099999999998E-4</c:v>
                </c:pt>
                <c:pt idx="144748" formatCode="0.00E+00">
                  <c:v>9.82894E-4</c:v>
                </c:pt>
                <c:pt idx="144749" formatCode="0.00E+00">
                  <c:v>1.2135799999999999E-3</c:v>
                </c:pt>
                <c:pt idx="144750" formatCode="0.00E+00">
                  <c:v>1.4428900000000001E-3</c:v>
                </c:pt>
                <c:pt idx="144751" formatCode="0.00E+00">
                  <c:v>1.67052E-3</c:v>
                </c:pt>
                <c:pt idx="144752" formatCode="0.00E+00">
                  <c:v>1.89616E-3</c:v>
                </c:pt>
                <c:pt idx="144753" formatCode="0.00E+00">
                  <c:v>2.1195300000000001E-3</c:v>
                </c:pt>
                <c:pt idx="144754" formatCode="0.00E+00">
                  <c:v>2.34031E-3</c:v>
                </c:pt>
                <c:pt idx="144755" formatCode="0.00E+00">
                  <c:v>2.5582299999999999E-3</c:v>
                </c:pt>
                <c:pt idx="144756" formatCode="0.00E+00">
                  <c:v>2.77298E-3</c:v>
                </c:pt>
                <c:pt idx="144757" formatCode="0.00E+00">
                  <c:v>2.9842900000000001E-3</c:v>
                </c:pt>
                <c:pt idx="144758" formatCode="0.00E+00">
                  <c:v>3.1918699999999999E-3</c:v>
                </c:pt>
                <c:pt idx="144759" formatCode="0.00E+00">
                  <c:v>3.3954599999999999E-3</c:v>
                </c:pt>
                <c:pt idx="144760" formatCode="0.00E+00">
                  <c:v>3.5947700000000002E-3</c:v>
                </c:pt>
                <c:pt idx="144761" formatCode="0.00E+00">
                  <c:v>3.7895400000000001E-3</c:v>
                </c:pt>
                <c:pt idx="144762" formatCode="0.00E+00">
                  <c:v>3.9795200000000003E-3</c:v>
                </c:pt>
                <c:pt idx="144763" formatCode="0.00E+00">
                  <c:v>4.16446E-3</c:v>
                </c:pt>
                <c:pt idx="144764" formatCode="0.00E+00">
                  <c:v>4.3441199999999999E-3</c:v>
                </c:pt>
                <c:pt idx="144765" formatCode="0.00E+00">
                  <c:v>4.5182499999999997E-3</c:v>
                </c:pt>
                <c:pt idx="144766" formatCode="0.00E+00">
                  <c:v>4.6866199999999998E-3</c:v>
                </c:pt>
                <c:pt idx="144767" formatCode="0.00E+00">
                  <c:v>4.8490199999999999E-3</c:v>
                </c:pt>
                <c:pt idx="144768" formatCode="0.00E+00">
                  <c:v>5.0052400000000002E-3</c:v>
                </c:pt>
                <c:pt idx="144769" formatCode="0.00E+00">
                  <c:v>5.1550700000000003E-3</c:v>
                </c:pt>
                <c:pt idx="144770" formatCode="0.00E+00">
                  <c:v>5.2983099999999997E-3</c:v>
                </c:pt>
                <c:pt idx="144771" formatCode="0.00E+00">
                  <c:v>5.4347800000000002E-3</c:v>
                </c:pt>
                <c:pt idx="144772" formatCode="0.00E+00">
                  <c:v>5.5643000000000003E-3</c:v>
                </c:pt>
                <c:pt idx="144773" formatCode="0.00E+00">
                  <c:v>5.6867100000000002E-3</c:v>
                </c:pt>
                <c:pt idx="144774" formatCode="0.00E+00">
                  <c:v>5.8018399999999999E-3</c:v>
                </c:pt>
                <c:pt idx="144775" formatCode="0.00E+00">
                  <c:v>5.9095600000000003E-3</c:v>
                </c:pt>
                <c:pt idx="144776" formatCode="0.00E+00">
                  <c:v>6.0097299999999996E-3</c:v>
                </c:pt>
                <c:pt idx="144777" formatCode="0.00E+00">
                  <c:v>6.1022200000000002E-3</c:v>
                </c:pt>
                <c:pt idx="144778" formatCode="0.00E+00">
                  <c:v>6.1869100000000003E-3</c:v>
                </c:pt>
                <c:pt idx="144779" formatCode="0.00E+00">
                  <c:v>6.2636999999999996E-3</c:v>
                </c:pt>
                <c:pt idx="144780" formatCode="0.00E+00">
                  <c:v>6.3324999999999996E-3</c:v>
                </c:pt>
                <c:pt idx="144781" formatCode="0.00E+00">
                  <c:v>6.3932299999999997E-3</c:v>
                </c:pt>
                <c:pt idx="144782" formatCode="0.00E+00">
                  <c:v>6.4457999999999998E-3</c:v>
                </c:pt>
                <c:pt idx="144783" formatCode="0.00E+00">
                  <c:v>6.4901799999999999E-3</c:v>
                </c:pt>
                <c:pt idx="144784" formatCode="0.00E+00">
                  <c:v>6.5262999999999996E-3</c:v>
                </c:pt>
                <c:pt idx="144785" formatCode="0.00E+00">
                  <c:v>6.55413E-3</c:v>
                </c:pt>
                <c:pt idx="144786" formatCode="0.00E+00">
                  <c:v>6.5736400000000004E-3</c:v>
                </c:pt>
                <c:pt idx="144787" formatCode="0.00E+00">
                  <c:v>6.5848199999999999E-3</c:v>
                </c:pt>
                <c:pt idx="144788" formatCode="0.00E+00">
                  <c:v>6.5876700000000003E-3</c:v>
                </c:pt>
                <c:pt idx="144789" formatCode="0.00E+00">
                  <c:v>6.5821899999999999E-3</c:v>
                </c:pt>
                <c:pt idx="144790" formatCode="0.00E+00">
                  <c:v>6.5684000000000003E-3</c:v>
                </c:pt>
                <c:pt idx="144791" formatCode="0.00E+00">
                  <c:v>6.5463500000000003E-3</c:v>
                </c:pt>
                <c:pt idx="144792" formatCode="0.00E+00">
                  <c:v>6.5160599999999997E-3</c:v>
                </c:pt>
                <c:pt idx="144793" formatCode="0.00E+00">
                  <c:v>6.4775900000000001E-3</c:v>
                </c:pt>
                <c:pt idx="144794" formatCode="0.00E+00">
                  <c:v>6.43101E-3</c:v>
                </c:pt>
                <c:pt idx="144795" formatCode="0.00E+00">
                  <c:v>6.37639E-3</c:v>
                </c:pt>
                <c:pt idx="144796" formatCode="0.00E+00">
                  <c:v>6.3138200000000004E-3</c:v>
                </c:pt>
                <c:pt idx="144797" formatCode="0.00E+00">
                  <c:v>6.2433999999999996E-3</c:v>
                </c:pt>
                <c:pt idx="144798" formatCode="0.00E+00">
                  <c:v>6.1652299999999998E-3</c:v>
                </c:pt>
                <c:pt idx="144799" formatCode="0.00E+00">
                  <c:v>6.0794300000000003E-3</c:v>
                </c:pt>
                <c:pt idx="144800" formatCode="0.00E+00">
                  <c:v>5.9861300000000001E-3</c:v>
                </c:pt>
                <c:pt idx="144801" formatCode="0.00E+00">
                  <c:v>5.8854600000000003E-3</c:v>
                </c:pt>
                <c:pt idx="144802" formatCode="0.00E+00">
                  <c:v>5.77758E-3</c:v>
                </c:pt>
                <c:pt idx="144803" formatCode="0.00E+00">
                  <c:v>5.66264E-3</c:v>
                </c:pt>
                <c:pt idx="144804" formatCode="0.00E+00">
                  <c:v>5.5408000000000002E-3</c:v>
                </c:pt>
                <c:pt idx="144805" formatCode="0.00E+00">
                  <c:v>5.4122500000000004E-3</c:v>
                </c:pt>
                <c:pt idx="144806" formatCode="0.00E+00">
                  <c:v>5.2771600000000004E-3</c:v>
                </c:pt>
                <c:pt idx="144807" formatCode="0.00E+00">
                  <c:v>5.1357199999999999E-3</c:v>
                </c:pt>
                <c:pt idx="144808" formatCode="0.00E+00">
                  <c:v>4.9881400000000003E-3</c:v>
                </c:pt>
                <c:pt idx="144809" formatCode="0.00E+00">
                  <c:v>4.8346099999999996E-3</c:v>
                </c:pt>
                <c:pt idx="144810" formatCode="0.00E+00">
                  <c:v>4.6753699999999999E-3</c:v>
                </c:pt>
                <c:pt idx="144811" formatCode="0.00E+00">
                  <c:v>4.5106199999999999E-3</c:v>
                </c:pt>
                <c:pt idx="144812" formatCode="0.00E+00">
                  <c:v>4.3406E-3</c:v>
                </c:pt>
                <c:pt idx="144813" formatCode="0.00E+00">
                  <c:v>4.1655299999999998E-3</c:v>
                </c:pt>
                <c:pt idx="144814" formatCode="0.00E+00">
                  <c:v>3.9856700000000002E-3</c:v>
                </c:pt>
                <c:pt idx="144815" formatCode="0.00E+00">
                  <c:v>3.8012499999999999E-3</c:v>
                </c:pt>
                <c:pt idx="144816" formatCode="0.00E+00">
                  <c:v>3.6125200000000001E-3</c:v>
                </c:pt>
                <c:pt idx="144817" formatCode="0.00E+00">
                  <c:v>3.41975E-3</c:v>
                </c:pt>
                <c:pt idx="144818" formatCode="0.00E+00">
                  <c:v>3.2231899999999999E-3</c:v>
                </c:pt>
                <c:pt idx="144819" formatCode="0.00E+00">
                  <c:v>3.0230999999999999E-3</c:v>
                </c:pt>
                <c:pt idx="144820" formatCode="0.00E+00">
                  <c:v>2.8197600000000001E-3</c:v>
                </c:pt>
                <c:pt idx="144821" formatCode="0.00E+00">
                  <c:v>2.6134299999999999E-3</c:v>
                </c:pt>
                <c:pt idx="144822" formatCode="0.00E+00">
                  <c:v>2.4043900000000002E-3</c:v>
                </c:pt>
                <c:pt idx="144823" formatCode="0.00E+00">
                  <c:v>2.1929100000000002E-3</c:v>
                </c:pt>
                <c:pt idx="144824" formatCode="0.00E+00">
                  <c:v>1.97927E-3</c:v>
                </c:pt>
                <c:pt idx="144825" formatCode="0.00E+00">
                  <c:v>1.7637600000000001E-3</c:v>
                </c:pt>
                <c:pt idx="144826" formatCode="0.00E+00">
                  <c:v>1.54664E-3</c:v>
                </c:pt>
                <c:pt idx="144827" formatCode="0.00E+00">
                  <c:v>1.32821E-3</c:v>
                </c:pt>
                <c:pt idx="144828" formatCode="0.00E+00">
                  <c:v>1.1087499999999999E-3</c:v>
                </c:pt>
                <c:pt idx="144829" formatCode="0.00E+00">
                  <c:v>8.8852600000000005E-4</c:v>
                </c:pt>
                <c:pt idx="144830" formatCode="0.00E+00">
                  <c:v>6.6783299999999995E-4</c:v>
                </c:pt>
                <c:pt idx="144831" formatCode="0.00E+00">
                  <c:v>4.4694800000000002E-4</c:v>
                </c:pt>
                <c:pt idx="144832" formatCode="0.00E+00">
                  <c:v>2.2614900000000001E-4</c:v>
                </c:pt>
                <c:pt idx="144833" formatCode="0.00E+00">
                  <c:v>5.7130600000000002E-6</c:v>
                </c:pt>
                <c:pt idx="144834" formatCode="0.00E+00">
                  <c:v>-2.1408399999999999E-4</c:v>
                </c:pt>
                <c:pt idx="144835" formatCode="0.00E+00">
                  <c:v>-4.3296900000000001E-4</c:v>
                </c:pt>
                <c:pt idx="144836" formatCode="0.00E+00">
                  <c:v>-6.5067300000000005E-4</c:v>
                </c:pt>
                <c:pt idx="144837" formatCode="0.00E+00">
                  <c:v>-8.6692900000000001E-4</c:v>
                </c:pt>
                <c:pt idx="144838" formatCode="0.00E+00">
                  <c:v>-1.08147E-3</c:v>
                </c:pt>
                <c:pt idx="144839" formatCode="0.00E+00">
                  <c:v>-1.2940499999999999E-3</c:v>
                </c:pt>
                <c:pt idx="144840" formatCode="0.00E+00">
                  <c:v>-1.5043999999999999E-3</c:v>
                </c:pt>
                <c:pt idx="144841" formatCode="0.00E+00">
                  <c:v>-1.7122699999999999E-3</c:v>
                </c:pt>
                <c:pt idx="144842" formatCode="0.00E+00">
                  <c:v>-1.9174299999999999E-3</c:v>
                </c:pt>
                <c:pt idx="144843" formatCode="0.00E+00">
                  <c:v>-2.11962E-3</c:v>
                </c:pt>
                <c:pt idx="144844" formatCode="0.00E+00">
                  <c:v>-2.31862E-3</c:v>
                </c:pt>
                <c:pt idx="144845" formatCode="0.00E+00">
                  <c:v>-2.5141999999999999E-3</c:v>
                </c:pt>
                <c:pt idx="144846" formatCode="0.00E+00">
                  <c:v>-2.7061300000000002E-3</c:v>
                </c:pt>
                <c:pt idx="144847" formatCode="0.00E+00">
                  <c:v>-2.8942E-3</c:v>
                </c:pt>
                <c:pt idx="144848" formatCode="0.00E+00">
                  <c:v>-3.0782000000000001E-3</c:v>
                </c:pt>
                <c:pt idx="144849" formatCode="0.00E+00">
                  <c:v>-3.25793E-3</c:v>
                </c:pt>
                <c:pt idx="144850" formatCode="0.00E+00">
                  <c:v>-3.43319E-3</c:v>
                </c:pt>
                <c:pt idx="144851" formatCode="0.00E+00">
                  <c:v>-3.6037899999999999E-3</c:v>
                </c:pt>
                <c:pt idx="144852" formatCode="0.00E+00">
                  <c:v>-3.7695599999999999E-3</c:v>
                </c:pt>
                <c:pt idx="144853" formatCode="0.00E+00">
                  <c:v>-3.9303300000000001E-3</c:v>
                </c:pt>
                <c:pt idx="144854" formatCode="0.00E+00">
                  <c:v>-4.0859199999999998E-3</c:v>
                </c:pt>
                <c:pt idx="144855" formatCode="0.00E+00">
                  <c:v>-4.23618E-3</c:v>
                </c:pt>
                <c:pt idx="144856" formatCode="0.00E+00">
                  <c:v>-4.3809699999999997E-3</c:v>
                </c:pt>
                <c:pt idx="144857" formatCode="0.00E+00">
                  <c:v>-4.5201499999999997E-3</c:v>
                </c:pt>
                <c:pt idx="144858" formatCode="0.00E+00">
                  <c:v>-4.65359E-3</c:v>
                </c:pt>
                <c:pt idx="144859" formatCode="0.00E+00">
                  <c:v>-4.7811599999999996E-3</c:v>
                </c:pt>
                <c:pt idx="144860" formatCode="0.00E+00">
                  <c:v>-4.90275E-3</c:v>
                </c:pt>
                <c:pt idx="144861" formatCode="0.00E+00">
                  <c:v>-5.0182600000000001E-3</c:v>
                </c:pt>
                <c:pt idx="144862" formatCode="0.00E+00">
                  <c:v>-5.1275899999999996E-3</c:v>
                </c:pt>
                <c:pt idx="144863" formatCode="0.00E+00">
                  <c:v>-5.2306599999999998E-3</c:v>
                </c:pt>
                <c:pt idx="144864" formatCode="0.00E+00">
                  <c:v>-5.3274000000000004E-3</c:v>
                </c:pt>
                <c:pt idx="144865" formatCode="0.00E+00">
                  <c:v>-5.4177299999999999E-3</c:v>
                </c:pt>
                <c:pt idx="144866" formatCode="0.00E+00">
                  <c:v>-5.5015899999999998E-3</c:v>
                </c:pt>
                <c:pt idx="144867" formatCode="0.00E+00">
                  <c:v>-5.5789400000000001E-3</c:v>
                </c:pt>
                <c:pt idx="144868" formatCode="0.00E+00">
                  <c:v>-5.6497400000000003E-3</c:v>
                </c:pt>
                <c:pt idx="144869" formatCode="0.00E+00">
                  <c:v>-5.7139499999999998E-3</c:v>
                </c:pt>
                <c:pt idx="144870" formatCode="0.00E+00">
                  <c:v>-5.7715600000000002E-3</c:v>
                </c:pt>
                <c:pt idx="144871" formatCode="0.00E+00">
                  <c:v>-5.8225400000000002E-3</c:v>
                </c:pt>
                <c:pt idx="144872" formatCode="0.00E+00">
                  <c:v>-5.8669100000000004E-3</c:v>
                </c:pt>
                <c:pt idx="144873" formatCode="0.00E+00">
                  <c:v>-5.90465E-3</c:v>
                </c:pt>
                <c:pt idx="144874" formatCode="0.00E+00">
                  <c:v>-5.9357899999999998E-3</c:v>
                </c:pt>
                <c:pt idx="144875" formatCode="0.00E+00">
                  <c:v>-5.9603399999999997E-3</c:v>
                </c:pt>
                <c:pt idx="144876" formatCode="0.00E+00">
                  <c:v>-5.9783400000000004E-3</c:v>
                </c:pt>
                <c:pt idx="144877" formatCode="0.00E+00">
                  <c:v>-5.9898299999999998E-3</c:v>
                </c:pt>
                <c:pt idx="144878" formatCode="0.00E+00">
                  <c:v>-5.9948400000000004E-3</c:v>
                </c:pt>
                <c:pt idx="144879" formatCode="0.00E+00">
                  <c:v>-5.99345E-3</c:v>
                </c:pt>
                <c:pt idx="144880" formatCode="0.00E+00">
                  <c:v>-5.9857E-3</c:v>
                </c:pt>
                <c:pt idx="144881" formatCode="0.00E+00">
                  <c:v>-5.97168E-3</c:v>
                </c:pt>
                <c:pt idx="144882" formatCode="0.00E+00">
                  <c:v>-5.9514499999999996E-3</c:v>
                </c:pt>
                <c:pt idx="144883" formatCode="0.00E+00">
                  <c:v>-5.9251E-3</c:v>
                </c:pt>
                <c:pt idx="144884" formatCode="0.00E+00">
                  <c:v>-5.8927299999999997E-3</c:v>
                </c:pt>
                <c:pt idx="144885" formatCode="0.00E+00">
                  <c:v>-5.8544399999999998E-3</c:v>
                </c:pt>
                <c:pt idx="144886" formatCode="0.00E+00">
                  <c:v>-5.8103199999999999E-3</c:v>
                </c:pt>
                <c:pt idx="144887" formatCode="0.00E+00">
                  <c:v>-5.7604900000000001E-3</c:v>
                </c:pt>
                <c:pt idx="144888" formatCode="0.00E+00">
                  <c:v>-5.7050699999999996E-3</c:v>
                </c:pt>
                <c:pt idx="144889" formatCode="0.00E+00">
                  <c:v>-5.6441800000000004E-3</c:v>
                </c:pt>
                <c:pt idx="144890" formatCode="0.00E+00">
                  <c:v>-5.5779499999999999E-3</c:v>
                </c:pt>
                <c:pt idx="144891" formatCode="0.00E+00">
                  <c:v>-5.50652E-3</c:v>
                </c:pt>
                <c:pt idx="144892" formatCode="0.00E+00">
                  <c:v>-5.4300199999999998E-3</c:v>
                </c:pt>
                <c:pt idx="144893" formatCode="0.00E+00">
                  <c:v>-5.3486000000000002E-3</c:v>
                </c:pt>
                <c:pt idx="144894" formatCode="0.00E+00">
                  <c:v>-5.2624100000000004E-3</c:v>
                </c:pt>
                <c:pt idx="144895" formatCode="0.00E+00">
                  <c:v>-5.1715900000000002E-3</c:v>
                </c:pt>
                <c:pt idx="144896" formatCode="0.00E+00">
                  <c:v>-5.0763099999999997E-3</c:v>
                </c:pt>
                <c:pt idx="144897" formatCode="0.00E+00">
                  <c:v>-4.9767199999999996E-3</c:v>
                </c:pt>
                <c:pt idx="144898" formatCode="0.00E+00">
                  <c:v>-4.8729899999999998E-3</c:v>
                </c:pt>
                <c:pt idx="144899" formatCode="0.00E+00">
                  <c:v>-4.7652900000000002E-3</c:v>
                </c:pt>
                <c:pt idx="144900" formatCode="0.00E+00">
                  <c:v>-4.6537799999999997E-3</c:v>
                </c:pt>
                <c:pt idx="144901" formatCode="0.00E+00">
                  <c:v>-4.5386300000000001E-3</c:v>
                </c:pt>
                <c:pt idx="144902" formatCode="0.00E+00">
                  <c:v>-4.4200200000000002E-3</c:v>
                </c:pt>
                <c:pt idx="144903" formatCode="0.00E+00">
                  <c:v>-4.2981199999999999E-3</c:v>
                </c:pt>
                <c:pt idx="144904" formatCode="0.00E+00">
                  <c:v>-4.1730999999999999E-3</c:v>
                </c:pt>
                <c:pt idx="144905" formatCode="0.00E+00">
                  <c:v>-4.04515E-3</c:v>
                </c:pt>
                <c:pt idx="144906" formatCode="0.00E+00">
                  <c:v>-3.9144399999999999E-3</c:v>
                </c:pt>
                <c:pt idx="144907" formatCode="0.00E+00">
                  <c:v>-3.78115E-3</c:v>
                </c:pt>
                <c:pt idx="144908" formatCode="0.00E+00">
                  <c:v>-3.64547E-3</c:v>
                </c:pt>
                <c:pt idx="144909" formatCode="0.00E+00">
                  <c:v>-3.5075599999999998E-3</c:v>
                </c:pt>
                <c:pt idx="144910" formatCode="0.00E+00">
                  <c:v>-3.3676000000000001E-3</c:v>
                </c:pt>
                <c:pt idx="144911" formatCode="0.00E+00">
                  <c:v>-3.2257800000000001E-3</c:v>
                </c:pt>
                <c:pt idx="144912" formatCode="0.00E+00">
                  <c:v>-3.0822699999999998E-3</c:v>
                </c:pt>
                <c:pt idx="144913" formatCode="0.00E+00">
                  <c:v>-2.9372500000000002E-3</c:v>
                </c:pt>
                <c:pt idx="144914" formatCode="0.00E+00">
                  <c:v>-2.7908899999999999E-3</c:v>
                </c:pt>
                <c:pt idx="144915" formatCode="0.00E+00">
                  <c:v>-2.64336E-3</c:v>
                </c:pt>
                <c:pt idx="144916" formatCode="0.00E+00">
                  <c:v>-2.49483E-3</c:v>
                </c:pt>
                <c:pt idx="144917" formatCode="0.00E+00">
                  <c:v>-2.34548E-3</c:v>
                </c:pt>
                <c:pt idx="144918" formatCode="0.00E+00">
                  <c:v>-2.1954700000000001E-3</c:v>
                </c:pt>
                <c:pt idx="144919" formatCode="0.00E+00">
                  <c:v>-2.0449499999999998E-3</c:v>
                </c:pt>
                <c:pt idx="144920" formatCode="0.00E+00">
                  <c:v>-1.8940999999999999E-3</c:v>
                </c:pt>
                <c:pt idx="144921" formatCode="0.00E+00">
                  <c:v>-1.74307E-3</c:v>
                </c:pt>
                <c:pt idx="144922" formatCode="0.00E+00">
                  <c:v>-1.59202E-3</c:v>
                </c:pt>
                <c:pt idx="144923" formatCode="0.00E+00">
                  <c:v>-1.44108E-3</c:v>
                </c:pt>
                <c:pt idx="144924" formatCode="0.00E+00">
                  <c:v>-1.29042E-3</c:v>
                </c:pt>
                <c:pt idx="144925" formatCode="0.00E+00">
                  <c:v>-1.14017E-3</c:v>
                </c:pt>
                <c:pt idx="144926" formatCode="0.00E+00">
                  <c:v>-9.9047999999999996E-4</c:v>
                </c:pt>
                <c:pt idx="144927" formatCode="0.00E+00">
                  <c:v>-8.4147699999999998E-4</c:v>
                </c:pt>
                <c:pt idx="144928" formatCode="0.00E+00">
                  <c:v>-6.9329299999999999E-4</c:v>
                </c:pt>
                <c:pt idx="144929" formatCode="0.00E+00">
                  <c:v>-5.4605699999999997E-4</c:v>
                </c:pt>
                <c:pt idx="144930" formatCode="0.00E+00">
                  <c:v>-3.9989000000000002E-4</c:v>
                </c:pt>
                <c:pt idx="144931" formatCode="0.00E+00">
                  <c:v>-2.5490899999999999E-4</c:v>
                </c:pt>
                <c:pt idx="144932" formatCode="0.00E+00">
                  <c:v>-1.11227E-4</c:v>
                </c:pt>
                <c:pt idx="144933" formatCode="0.00E+00">
                  <c:v>3.1047699999999998E-5</c:v>
                </c:pt>
                <c:pt idx="144934" formatCode="0.00E+00">
                  <c:v>1.71812E-4</c:v>
                </c:pt>
                <c:pt idx="144935" formatCode="0.00E+00">
                  <c:v>3.1096699999999999E-4</c:v>
                </c:pt>
                <c:pt idx="144936" formatCode="0.00E+00">
                  <c:v>4.4842100000000001E-4</c:v>
                </c:pt>
                <c:pt idx="144937" formatCode="0.00E+00">
                  <c:v>5.8408400000000001E-4</c:v>
                </c:pt>
                <c:pt idx="144938" formatCode="0.00E+00">
                  <c:v>7.1787399999999996E-4</c:v>
                </c:pt>
                <c:pt idx="144939" formatCode="0.00E+00">
                  <c:v>8.4971299999999999E-4</c:v>
                </c:pt>
                <c:pt idx="144940" formatCode="0.00E+00">
                  <c:v>9.7952600000000009E-4</c:v>
                </c:pt>
                <c:pt idx="144941" formatCode="0.00E+00">
                  <c:v>1.1072499999999999E-3</c:v>
                </c:pt>
                <c:pt idx="144942" formatCode="0.00E+00">
                  <c:v>1.23281E-3</c:v>
                </c:pt>
                <c:pt idx="144943" formatCode="0.00E+00">
                  <c:v>1.3561599999999999E-3</c:v>
                </c:pt>
                <c:pt idx="144944" formatCode="0.00E+00">
                  <c:v>1.47725E-3</c:v>
                </c:pt>
                <c:pt idx="144945" formatCode="0.00E+00">
                  <c:v>1.5960099999999999E-3</c:v>
                </c:pt>
                <c:pt idx="144946" formatCode="0.00E+00">
                  <c:v>1.7124200000000001E-3</c:v>
                </c:pt>
                <c:pt idx="144947" formatCode="0.00E+00">
                  <c:v>1.8264399999999999E-3</c:v>
                </c:pt>
                <c:pt idx="144948" formatCode="0.00E+00">
                  <c:v>1.9380199999999999E-3</c:v>
                </c:pt>
                <c:pt idx="144949" formatCode="0.00E+00">
                  <c:v>2.0471399999999998E-3</c:v>
                </c:pt>
                <c:pt idx="144950" formatCode="0.00E+00">
                  <c:v>2.1537700000000002E-3</c:v>
                </c:pt>
                <c:pt idx="144951" formatCode="0.00E+00">
                  <c:v>2.2579000000000002E-3</c:v>
                </c:pt>
                <c:pt idx="144952" formatCode="0.00E+00">
                  <c:v>2.35951E-3</c:v>
                </c:pt>
                <c:pt idx="144953" formatCode="0.00E+00">
                  <c:v>2.4585900000000001E-3</c:v>
                </c:pt>
                <c:pt idx="144954" formatCode="0.00E+00">
                  <c:v>2.5551200000000001E-3</c:v>
                </c:pt>
                <c:pt idx="144955" formatCode="0.00E+00">
                  <c:v>2.6491100000000001E-3</c:v>
                </c:pt>
                <c:pt idx="144956" formatCode="0.00E+00">
                  <c:v>2.74055E-3</c:v>
                </c:pt>
                <c:pt idx="144957" formatCode="0.00E+00">
                  <c:v>2.8294499999999998E-3</c:v>
                </c:pt>
                <c:pt idx="144958" formatCode="0.00E+00">
                  <c:v>2.91582E-3</c:v>
                </c:pt>
                <c:pt idx="144959" formatCode="0.00E+00">
                  <c:v>2.9996599999999999E-3</c:v>
                </c:pt>
                <c:pt idx="144960" formatCode="0.00E+00">
                  <c:v>3.08099E-3</c:v>
                </c:pt>
                <c:pt idx="144961" formatCode="0.00E+00">
                  <c:v>3.1598199999999998E-3</c:v>
                </c:pt>
                <c:pt idx="144962" formatCode="0.00E+00">
                  <c:v>3.23618E-3</c:v>
                </c:pt>
                <c:pt idx="144963" formatCode="0.00E+00">
                  <c:v>3.31008E-3</c:v>
                </c:pt>
                <c:pt idx="144964" formatCode="0.00E+00">
                  <c:v>3.3815500000000001E-3</c:v>
                </c:pt>
                <c:pt idx="144965" formatCode="0.00E+00">
                  <c:v>3.4506099999999998E-3</c:v>
                </c:pt>
                <c:pt idx="144966" formatCode="0.00E+00">
                  <c:v>3.5173000000000001E-3</c:v>
                </c:pt>
                <c:pt idx="144967" formatCode="0.00E+00">
                  <c:v>3.5816400000000001E-3</c:v>
                </c:pt>
                <c:pt idx="144968" formatCode="0.00E+00">
                  <c:v>3.6436699999999999E-3</c:v>
                </c:pt>
                <c:pt idx="144969" formatCode="0.00E+00">
                  <c:v>3.7034199999999998E-3</c:v>
                </c:pt>
                <c:pt idx="144970" formatCode="0.00E+00">
                  <c:v>3.7609100000000001E-3</c:v>
                </c:pt>
                <c:pt idx="144971" formatCode="0.00E+00">
                  <c:v>3.8161900000000001E-3</c:v>
                </c:pt>
                <c:pt idx="144972" formatCode="0.00E+00">
                  <c:v>3.8693E-3</c:v>
                </c:pt>
                <c:pt idx="144973" formatCode="0.00E+00">
                  <c:v>3.92027E-3</c:v>
                </c:pt>
                <c:pt idx="144974" formatCode="0.00E+00">
                  <c:v>3.9691300000000004E-3</c:v>
                </c:pt>
                <c:pt idx="144975" formatCode="0.00E+00">
                  <c:v>4.0159200000000001E-3</c:v>
                </c:pt>
                <c:pt idx="144976" formatCode="0.00E+00">
                  <c:v>4.0606899999999996E-3</c:v>
                </c:pt>
                <c:pt idx="144977" formatCode="0.00E+00">
                  <c:v>4.1034599999999997E-3</c:v>
                </c:pt>
                <c:pt idx="144978" formatCode="0.00E+00">
                  <c:v>4.1442900000000001E-3</c:v>
                </c:pt>
                <c:pt idx="144979" formatCode="0.00E+00">
                  <c:v>4.1831899999999998E-3</c:v>
                </c:pt>
                <c:pt idx="144980" formatCode="0.00E+00">
                  <c:v>4.2202100000000003E-3</c:v>
                </c:pt>
                <c:pt idx="144981" formatCode="0.00E+00">
                  <c:v>4.2553799999999996E-3</c:v>
                </c:pt>
                <c:pt idx="144982" formatCode="0.00E+00">
                  <c:v>4.2887300000000001E-3</c:v>
                </c:pt>
                <c:pt idx="144983" formatCode="0.00E+00">
                  <c:v>4.3203099999999999E-3</c:v>
                </c:pt>
                <c:pt idx="144984" formatCode="0.00E+00">
                  <c:v>4.3501299999999998E-3</c:v>
                </c:pt>
                <c:pt idx="144985" formatCode="0.00E+00">
                  <c:v>4.3782300000000003E-3</c:v>
                </c:pt>
                <c:pt idx="144986" formatCode="0.00E+00">
                  <c:v>4.4046399999999996E-3</c:v>
                </c:pt>
                <c:pt idx="144987" formatCode="0.00E+00">
                  <c:v>4.4293800000000001E-3</c:v>
                </c:pt>
                <c:pt idx="144988" formatCode="0.00E+00">
                  <c:v>4.45248E-3</c:v>
                </c:pt>
                <c:pt idx="144989" formatCode="0.00E+00">
                  <c:v>4.47395E-3</c:v>
                </c:pt>
                <c:pt idx="144990" formatCode="0.00E+00">
                  <c:v>4.4938199999999999E-3</c:v>
                </c:pt>
                <c:pt idx="144991" formatCode="0.00E+00">
                  <c:v>4.5121099999999997E-3</c:v>
                </c:pt>
                <c:pt idx="144992" formatCode="0.00E+00">
                  <c:v>4.5288400000000001E-3</c:v>
                </c:pt>
                <c:pt idx="144993" formatCode="0.00E+00">
                  <c:v>4.5440000000000003E-3</c:v>
                </c:pt>
                <c:pt idx="144994" formatCode="0.00E+00">
                  <c:v>4.5576200000000001E-3</c:v>
                </c:pt>
                <c:pt idx="144995" formatCode="0.00E+00">
                  <c:v>4.5697000000000003E-3</c:v>
                </c:pt>
                <c:pt idx="144996" formatCode="0.00E+00">
                  <c:v>4.5802500000000001E-3</c:v>
                </c:pt>
                <c:pt idx="144997" formatCode="0.00E+00">
                  <c:v>4.5892700000000003E-3</c:v>
                </c:pt>
                <c:pt idx="144998" formatCode="0.00E+00">
                  <c:v>4.5967500000000001E-3</c:v>
                </c:pt>
                <c:pt idx="144999" formatCode="0.00E+00">
                  <c:v>4.6027000000000004E-3</c:v>
                </c:pt>
                <c:pt idx="145000" formatCode="0.00E+00">
                  <c:v>4.6071000000000003E-3</c:v>
                </c:pt>
                <c:pt idx="145001" formatCode="0.00E+00">
                  <c:v>4.6099499999999998E-3</c:v>
                </c:pt>
                <c:pt idx="145002" formatCode="0.00E+00">
                  <c:v>4.61124E-3</c:v>
                </c:pt>
                <c:pt idx="145003" formatCode="0.00E+00">
                  <c:v>4.6109499999999999E-3</c:v>
                </c:pt>
                <c:pt idx="145004" formatCode="0.00E+00">
                  <c:v>4.60905E-3</c:v>
                </c:pt>
                <c:pt idx="145005" formatCode="0.00E+00">
                  <c:v>4.6055499999999999E-3</c:v>
                </c:pt>
                <c:pt idx="145006" formatCode="0.00E+00">
                  <c:v>4.6003900000000002E-3</c:v>
                </c:pt>
                <c:pt idx="145007" formatCode="0.00E+00">
                  <c:v>4.5935699999999999E-3</c:v>
                </c:pt>
                <c:pt idx="145008" formatCode="0.00E+00">
                  <c:v>4.5850500000000002E-3</c:v>
                </c:pt>
                <c:pt idx="145009" formatCode="0.00E+00">
                  <c:v>4.5748000000000004E-3</c:v>
                </c:pt>
                <c:pt idx="145010" formatCode="0.00E+00">
                  <c:v>4.5627799999999998E-3</c:v>
                </c:pt>
                <c:pt idx="145011" formatCode="0.00E+00">
                  <c:v>4.5489600000000003E-3</c:v>
                </c:pt>
                <c:pt idx="145012" formatCode="0.00E+00">
                  <c:v>4.5332999999999997E-3</c:v>
                </c:pt>
                <c:pt idx="145013" formatCode="0.00E+00">
                  <c:v>4.5157499999999998E-3</c:v>
                </c:pt>
                <c:pt idx="145014" formatCode="0.00E+00">
                  <c:v>4.4962700000000001E-3</c:v>
                </c:pt>
                <c:pt idx="145015" formatCode="0.00E+00">
                  <c:v>4.47482E-3</c:v>
                </c:pt>
                <c:pt idx="145016" formatCode="0.00E+00">
                  <c:v>4.4513499999999998E-3</c:v>
                </c:pt>
                <c:pt idx="145017" formatCode="0.00E+00">
                  <c:v>4.4257999999999997E-3</c:v>
                </c:pt>
                <c:pt idx="145018" formatCode="0.00E+00">
                  <c:v>4.3981300000000001E-3</c:v>
                </c:pt>
                <c:pt idx="145019" formatCode="0.00E+00">
                  <c:v>4.3682900000000004E-3</c:v>
                </c:pt>
                <c:pt idx="145020" formatCode="0.00E+00">
                  <c:v>4.3362100000000001E-3</c:v>
                </c:pt>
                <c:pt idx="145021" formatCode="0.00E+00">
                  <c:v>4.3018400000000004E-3</c:v>
                </c:pt>
                <c:pt idx="145022" formatCode="0.00E+00">
                  <c:v>4.2651199999999998E-3</c:v>
                </c:pt>
                <c:pt idx="145023" formatCode="0.00E+00">
                  <c:v>4.2259999999999997E-3</c:v>
                </c:pt>
                <c:pt idx="145024" formatCode="0.00E+00">
                  <c:v>4.1844300000000003E-3</c:v>
                </c:pt>
                <c:pt idx="145025" formatCode="0.00E+00">
                  <c:v>4.1403300000000002E-3</c:v>
                </c:pt>
                <c:pt idx="145026" formatCode="0.00E+00">
                  <c:v>4.0936499999999999E-3</c:v>
                </c:pt>
                <c:pt idx="145027" formatCode="0.00E+00">
                  <c:v>4.0443299999999996E-3</c:v>
                </c:pt>
                <c:pt idx="145028" formatCode="0.00E+00">
                  <c:v>3.9923199999999997E-3</c:v>
                </c:pt>
                <c:pt idx="145029" formatCode="0.00E+00">
                  <c:v>3.9375499999999997E-3</c:v>
                </c:pt>
                <c:pt idx="145030" formatCode="0.00E+00">
                  <c:v>3.87996E-3</c:v>
                </c:pt>
                <c:pt idx="145031" formatCode="0.00E+00">
                  <c:v>3.8195E-3</c:v>
                </c:pt>
                <c:pt idx="145032" formatCode="0.00E+00">
                  <c:v>3.7561199999999999E-3</c:v>
                </c:pt>
                <c:pt idx="145033" formatCode="0.00E+00">
                  <c:v>3.6897499999999999E-3</c:v>
                </c:pt>
                <c:pt idx="145034" formatCode="0.00E+00">
                  <c:v>3.6203400000000001E-3</c:v>
                </c:pt>
                <c:pt idx="145035" formatCode="0.00E+00">
                  <c:v>3.54784E-3</c:v>
                </c:pt>
                <c:pt idx="145036" formatCode="0.00E+00">
                  <c:v>3.4721999999999999E-3</c:v>
                </c:pt>
                <c:pt idx="145037" formatCode="0.00E+00">
                  <c:v>3.3933800000000001E-3</c:v>
                </c:pt>
                <c:pt idx="145038" formatCode="0.00E+00">
                  <c:v>3.31132E-3</c:v>
                </c:pt>
                <c:pt idx="145039" formatCode="0.00E+00">
                  <c:v>3.2259799999999998E-3</c:v>
                </c:pt>
                <c:pt idx="145040" formatCode="0.00E+00">
                  <c:v>3.1373199999999999E-3</c:v>
                </c:pt>
                <c:pt idx="145041" formatCode="0.00E+00">
                  <c:v>3.0453099999999999E-3</c:v>
                </c:pt>
                <c:pt idx="145042" formatCode="0.00E+00">
                  <c:v>2.94991E-3</c:v>
                </c:pt>
                <c:pt idx="145043" formatCode="0.00E+00">
                  <c:v>2.8510900000000001E-3</c:v>
                </c:pt>
                <c:pt idx="145044" formatCode="0.00E+00">
                  <c:v>2.7488199999999999E-3</c:v>
                </c:pt>
                <c:pt idx="145045" formatCode="0.00E+00">
                  <c:v>2.6430899999999998E-3</c:v>
                </c:pt>
                <c:pt idx="145046" formatCode="0.00E+00">
                  <c:v>2.5338600000000002E-3</c:v>
                </c:pt>
                <c:pt idx="145047" formatCode="0.00E+00">
                  <c:v>2.4211200000000001E-3</c:v>
                </c:pt>
                <c:pt idx="145048" formatCode="0.00E+00">
                  <c:v>2.30488E-3</c:v>
                </c:pt>
                <c:pt idx="145049" formatCode="0.00E+00">
                  <c:v>2.1851100000000001E-3</c:v>
                </c:pt>
                <c:pt idx="145050" formatCode="0.00E+00">
                  <c:v>2.0618199999999998E-3</c:v>
                </c:pt>
                <c:pt idx="145051" formatCode="0.00E+00">
                  <c:v>1.93501E-3</c:v>
                </c:pt>
                <c:pt idx="145052" formatCode="0.00E+00">
                  <c:v>1.8046900000000001E-3</c:v>
                </c:pt>
                <c:pt idx="145053" formatCode="0.00E+00">
                  <c:v>1.67088E-3</c:v>
                </c:pt>
                <c:pt idx="145054" formatCode="0.00E+00">
                  <c:v>1.53359E-3</c:v>
                </c:pt>
                <c:pt idx="145055" formatCode="0.00E+00">
                  <c:v>1.3928600000000001E-3</c:v>
                </c:pt>
                <c:pt idx="145056" formatCode="0.00E+00">
                  <c:v>1.2487100000000001E-3</c:v>
                </c:pt>
                <c:pt idx="145057" formatCode="0.00E+00">
                  <c:v>1.10118E-3</c:v>
                </c:pt>
                <c:pt idx="145058" formatCode="0.00E+00">
                  <c:v>9.5031E-4</c:v>
                </c:pt>
                <c:pt idx="145059" formatCode="0.00E+00">
                  <c:v>7.9615700000000003E-4</c:v>
                </c:pt>
                <c:pt idx="145060" formatCode="0.00E+00">
                  <c:v>6.3877200000000002E-4</c:v>
                </c:pt>
                <c:pt idx="145061" formatCode="0.00E+00">
                  <c:v>4.7821799999999998E-4</c:v>
                </c:pt>
                <c:pt idx="145062" formatCode="0.00E+00">
                  <c:v>3.1456399999999998E-4</c:v>
                </c:pt>
                <c:pt idx="145063" formatCode="0.00E+00">
                  <c:v>1.4788400000000001E-4</c:v>
                </c:pt>
                <c:pt idx="145064" formatCode="0.00E+00">
                  <c:v>-2.1741699999999999E-5</c:v>
                </c:pt>
                <c:pt idx="145065" formatCode="0.00E+00">
                  <c:v>-1.94224E-4</c:v>
                </c:pt>
                <c:pt idx="145066" formatCode="0.00E+00">
                  <c:v>-3.6946899999999998E-4</c:v>
                </c:pt>
                <c:pt idx="145067" formatCode="0.00E+00">
                  <c:v>-5.4737500000000001E-4</c:v>
                </c:pt>
                <c:pt idx="145068" formatCode="0.00E+00">
                  <c:v>-7.2783699999999995E-4</c:v>
                </c:pt>
                <c:pt idx="145069" formatCode="0.00E+00">
                  <c:v>-9.1073800000000002E-4</c:v>
                </c:pt>
                <c:pt idx="145070" formatCode="0.00E+00">
                  <c:v>-1.09596E-3</c:v>
                </c:pt>
                <c:pt idx="145071" formatCode="0.00E+00">
                  <c:v>-1.28337E-3</c:v>
                </c:pt>
                <c:pt idx="145072" formatCode="0.00E+00">
                  <c:v>-1.4728499999999999E-3</c:v>
                </c:pt>
                <c:pt idx="145073" formatCode="0.00E+00">
                  <c:v>-1.66424E-3</c:v>
                </c:pt>
                <c:pt idx="145074" formatCode="0.00E+00">
                  <c:v>-1.8574100000000001E-3</c:v>
                </c:pt>
                <c:pt idx="145075" formatCode="0.00E+00">
                  <c:v>-2.0522000000000001E-3</c:v>
                </c:pt>
                <c:pt idx="145076" formatCode="0.00E+00">
                  <c:v>-2.2484499999999999E-3</c:v>
                </c:pt>
                <c:pt idx="145077" formatCode="0.00E+00">
                  <c:v>-2.4459999999999998E-3</c:v>
                </c:pt>
                <c:pt idx="145078" formatCode="0.00E+00">
                  <c:v>-2.64467E-3</c:v>
                </c:pt>
                <c:pt idx="145079" formatCode="0.00E+00">
                  <c:v>-2.8443000000000001E-3</c:v>
                </c:pt>
                <c:pt idx="145080" formatCode="0.00E+00">
                  <c:v>-3.0447E-3</c:v>
                </c:pt>
                <c:pt idx="145081" formatCode="0.00E+00">
                  <c:v>-3.2456799999999999E-3</c:v>
                </c:pt>
                <c:pt idx="145082" formatCode="0.00E+00">
                  <c:v>-3.4470600000000001E-3</c:v>
                </c:pt>
                <c:pt idx="145083" formatCode="0.00E+00">
                  <c:v>-3.6486299999999999E-3</c:v>
                </c:pt>
                <c:pt idx="145084" formatCode="0.00E+00">
                  <c:v>-3.8501899999999999E-3</c:v>
                </c:pt>
                <c:pt idx="145085" formatCode="0.00E+00">
                  <c:v>-4.0515300000000002E-3</c:v>
                </c:pt>
                <c:pt idx="145086" formatCode="0.00E+00">
                  <c:v>-4.2524499999999996E-3</c:v>
                </c:pt>
                <c:pt idx="145087" formatCode="0.00E+00">
                  <c:v>-4.4527200000000003E-3</c:v>
                </c:pt>
                <c:pt idx="145088" formatCode="0.00E+00">
                  <c:v>-4.6521399999999999E-3</c:v>
                </c:pt>
                <c:pt idx="145089" formatCode="0.00E+00">
                  <c:v>-4.85047E-3</c:v>
                </c:pt>
                <c:pt idx="145090" formatCode="0.00E+00">
                  <c:v>-5.04749E-3</c:v>
                </c:pt>
                <c:pt idx="145091" formatCode="0.00E+00">
                  <c:v>-5.2429800000000004E-3</c:v>
                </c:pt>
                <c:pt idx="145092" formatCode="0.00E+00">
                  <c:v>-5.4366900000000001E-3</c:v>
                </c:pt>
                <c:pt idx="145093" formatCode="0.00E+00">
                  <c:v>-5.6283899999999996E-3</c:v>
                </c:pt>
                <c:pt idx="145094" formatCode="0.00E+00">
                  <c:v>-5.8178600000000002E-3</c:v>
                </c:pt>
                <c:pt idx="145095" formatCode="0.00E+00">
                  <c:v>-6.00484E-3</c:v>
                </c:pt>
                <c:pt idx="145096" formatCode="0.00E+00">
                  <c:v>-6.1891000000000003E-3</c:v>
                </c:pt>
                <c:pt idx="145097" formatCode="0.00E+00">
                  <c:v>-6.3703900000000001E-3</c:v>
                </c:pt>
                <c:pt idx="145098" formatCode="0.00E+00">
                  <c:v>-6.5484799999999998E-3</c:v>
                </c:pt>
                <c:pt idx="145099" formatCode="0.00E+00">
                  <c:v>-6.72312E-3</c:v>
                </c:pt>
                <c:pt idx="145100" formatCode="0.00E+00">
                  <c:v>-6.8940599999999996E-3</c:v>
                </c:pt>
                <c:pt idx="145101" formatCode="0.00E+00">
                  <c:v>-7.06107E-3</c:v>
                </c:pt>
                <c:pt idx="145102" formatCode="0.00E+00">
                  <c:v>-7.2239100000000001E-3</c:v>
                </c:pt>
                <c:pt idx="145103" formatCode="0.00E+00">
                  <c:v>-7.3823200000000004E-3</c:v>
                </c:pt>
                <c:pt idx="145104" formatCode="0.00E+00">
                  <c:v>-7.5360699999999997E-3</c:v>
                </c:pt>
                <c:pt idx="145105" formatCode="0.00E+00">
                  <c:v>-7.6849199999999996E-3</c:v>
                </c:pt>
                <c:pt idx="145106" formatCode="0.00E+00">
                  <c:v>-7.8286399999999996E-3</c:v>
                </c:pt>
                <c:pt idx="145107" formatCode="0.00E+00">
                  <c:v>-7.9669900000000002E-3</c:v>
                </c:pt>
                <c:pt idx="145108" formatCode="0.00E+00">
                  <c:v>-8.0997299999999994E-3</c:v>
                </c:pt>
                <c:pt idx="145109" formatCode="0.00E+00">
                  <c:v>-8.2266400000000003E-3</c:v>
                </c:pt>
                <c:pt idx="145110" formatCode="0.00E+00">
                  <c:v>-8.3475000000000008E-3</c:v>
                </c:pt>
                <c:pt idx="145111" formatCode="0.00E+00">
                  <c:v>-8.4620800000000003E-3</c:v>
                </c:pt>
                <c:pt idx="145112" formatCode="0.00E+00">
                  <c:v>-8.5701700000000002E-3</c:v>
                </c:pt>
                <c:pt idx="145113" formatCode="0.00E+00">
                  <c:v>-8.6715500000000001E-3</c:v>
                </c:pt>
                <c:pt idx="145114" formatCode="0.00E+00">
                  <c:v>-8.7660099999999994E-3</c:v>
                </c:pt>
                <c:pt idx="145115" formatCode="0.00E+00">
                  <c:v>-8.8533599999999994E-3</c:v>
                </c:pt>
                <c:pt idx="145116" formatCode="0.00E+00">
                  <c:v>-8.9333999999999993E-3</c:v>
                </c:pt>
                <c:pt idx="145117" formatCode="0.00E+00">
                  <c:v>-9.0059400000000005E-3</c:v>
                </c:pt>
                <c:pt idx="145118" formatCode="0.00E+00">
                  <c:v>-9.0707900000000004E-3</c:v>
                </c:pt>
                <c:pt idx="145119" formatCode="0.00E+00">
                  <c:v>-9.1277700000000003E-3</c:v>
                </c:pt>
                <c:pt idx="145120" formatCode="0.00E+00">
                  <c:v>-9.1767299999999993E-3</c:v>
                </c:pt>
                <c:pt idx="145121" formatCode="0.00E+00">
                  <c:v>-9.2174900000000001E-3</c:v>
                </c:pt>
                <c:pt idx="145122" formatCode="0.00E+00">
                  <c:v>-9.2499000000000001E-3</c:v>
                </c:pt>
                <c:pt idx="145123" formatCode="0.00E+00">
                  <c:v>-9.2738100000000004E-3</c:v>
                </c:pt>
                <c:pt idx="145124" formatCode="0.00E+00">
                  <c:v>-9.2890899999999998E-3</c:v>
                </c:pt>
                <c:pt idx="145125" formatCode="0.00E+00">
                  <c:v>-9.2956099999999993E-3</c:v>
                </c:pt>
                <c:pt idx="145126" formatCode="0.00E+00">
                  <c:v>-9.2932399999999995E-3</c:v>
                </c:pt>
                <c:pt idx="145127" formatCode="0.00E+00">
                  <c:v>-9.2818799999999993E-3</c:v>
                </c:pt>
                <c:pt idx="145128" formatCode="0.00E+00">
                  <c:v>-9.2614199999999994E-3</c:v>
                </c:pt>
                <c:pt idx="145129" formatCode="0.00E+00">
                  <c:v>-9.2317800000000002E-3</c:v>
                </c:pt>
                <c:pt idx="145130" formatCode="0.00E+00">
                  <c:v>-9.1928600000000006E-3</c:v>
                </c:pt>
                <c:pt idx="145131" formatCode="0.00E+00">
                  <c:v>-9.1446099999999992E-3</c:v>
                </c:pt>
                <c:pt idx="145132" formatCode="0.00E+00">
                  <c:v>-9.0869499999999999E-3</c:v>
                </c:pt>
                <c:pt idx="145133" formatCode="0.00E+00">
                  <c:v>-9.0198499999999994E-3</c:v>
                </c:pt>
                <c:pt idx="145134" formatCode="0.00E+00">
                  <c:v>-8.9432499999999998E-3</c:v>
                </c:pt>
                <c:pt idx="145135" formatCode="0.00E+00">
                  <c:v>-8.8571399999999995E-3</c:v>
                </c:pt>
                <c:pt idx="145136" formatCode="0.00E+00">
                  <c:v>-8.7614900000000003E-3</c:v>
                </c:pt>
                <c:pt idx="145137" formatCode="0.00E+00">
                  <c:v>-8.6563000000000005E-3</c:v>
                </c:pt>
                <c:pt idx="145138" formatCode="0.00E+00">
                  <c:v>-8.54158E-3</c:v>
                </c:pt>
                <c:pt idx="145139" formatCode="0.00E+00">
                  <c:v>-8.4173500000000005E-3</c:v>
                </c:pt>
                <c:pt idx="145140" formatCode="0.00E+00">
                  <c:v>-8.2836200000000002E-3</c:v>
                </c:pt>
                <c:pt idx="145141" formatCode="0.00E+00">
                  <c:v>-8.1404600000000004E-3</c:v>
                </c:pt>
                <c:pt idx="145142" formatCode="0.00E+00">
                  <c:v>-7.9878999999999992E-3</c:v>
                </c:pt>
                <c:pt idx="145143" formatCode="0.00E+00">
                  <c:v>-7.8260199999999995E-3</c:v>
                </c:pt>
                <c:pt idx="145144" formatCode="0.00E+00">
                  <c:v>-7.6548800000000002E-3</c:v>
                </c:pt>
                <c:pt idx="145145" formatCode="0.00E+00">
                  <c:v>-7.4745999999999996E-3</c:v>
                </c:pt>
                <c:pt idx="145146" formatCode="0.00E+00">
                  <c:v>-7.2852500000000001E-3</c:v>
                </c:pt>
                <c:pt idx="145147" formatCode="0.00E+00">
                  <c:v>-7.0869599999999998E-3</c:v>
                </c:pt>
                <c:pt idx="145148" formatCode="0.00E+00">
                  <c:v>-6.8798499999999999E-3</c:v>
                </c:pt>
                <c:pt idx="145149" formatCode="0.00E+00">
                  <c:v>-6.6640600000000003E-3</c:v>
                </c:pt>
                <c:pt idx="145150" formatCode="0.00E+00">
                  <c:v>-6.4397400000000002E-3</c:v>
                </c:pt>
                <c:pt idx="145151" formatCode="0.00E+00">
                  <c:v>-6.2070399999999996E-3</c:v>
                </c:pt>
                <c:pt idx="145152" formatCode="0.00E+00">
                  <c:v>-5.9661499999999999E-3</c:v>
                </c:pt>
                <c:pt idx="145153" formatCode="0.00E+00">
                  <c:v>-5.7172500000000001E-3</c:v>
                </c:pt>
                <c:pt idx="145154" formatCode="0.00E+00">
                  <c:v>-5.46052E-3</c:v>
                </c:pt>
                <c:pt idx="145155" formatCode="0.00E+00">
                  <c:v>-5.1961799999999999E-3</c:v>
                </c:pt>
                <c:pt idx="145156" formatCode="0.00E+00">
                  <c:v>-4.9244500000000004E-3</c:v>
                </c:pt>
                <c:pt idx="145157" formatCode="0.00E+00">
                  <c:v>-4.64555E-3</c:v>
                </c:pt>
                <c:pt idx="145158" formatCode="0.00E+00">
                  <c:v>-4.35973E-3</c:v>
                </c:pt>
                <c:pt idx="145159" formatCode="0.00E+00">
                  <c:v>-4.0672199999999999E-3</c:v>
                </c:pt>
                <c:pt idx="145160" formatCode="0.00E+00">
                  <c:v>-3.7683E-3</c:v>
                </c:pt>
                <c:pt idx="145161" formatCode="0.00E+00">
                  <c:v>-3.4632299999999999E-3</c:v>
                </c:pt>
                <c:pt idx="145162" formatCode="0.00E+00">
                  <c:v>-3.1522899999999999E-3</c:v>
                </c:pt>
                <c:pt idx="145163" formatCode="0.00E+00">
                  <c:v>-2.83577E-3</c:v>
                </c:pt>
                <c:pt idx="145164" formatCode="0.00E+00">
                  <c:v>-2.5139699999999999E-3</c:v>
                </c:pt>
                <c:pt idx="145165" formatCode="0.00E+00">
                  <c:v>-2.1871899999999999E-3</c:v>
                </c:pt>
                <c:pt idx="145166" formatCode="0.00E+00">
                  <c:v>-1.85574E-3</c:v>
                </c:pt>
                <c:pt idx="145167" formatCode="0.00E+00">
                  <c:v>-1.5199600000000001E-3</c:v>
                </c:pt>
                <c:pt idx="145168" formatCode="0.00E+00">
                  <c:v>-1.1801699999999999E-3</c:v>
                </c:pt>
                <c:pt idx="145169" formatCode="0.00E+00">
                  <c:v>-8.3671199999999998E-4</c:v>
                </c:pt>
                <c:pt idx="145170" formatCode="0.00E+00">
                  <c:v>-4.89925E-4</c:v>
                </c:pt>
                <c:pt idx="145171" formatCode="0.00E+00">
                  <c:v>-1.40161E-4</c:v>
                </c:pt>
                <c:pt idx="145172" formatCode="0.00E+00">
                  <c:v>2.1222E-4</c:v>
                </c:pt>
                <c:pt idx="145173" formatCode="0.00E+00">
                  <c:v>5.6685700000000004E-4</c:v>
                </c:pt>
                <c:pt idx="145174" formatCode="0.00E+00">
                  <c:v>9.2338200000000004E-4</c:v>
                </c:pt>
                <c:pt idx="145175" formatCode="0.00E+00">
                  <c:v>1.2814199999999999E-3</c:v>
                </c:pt>
                <c:pt idx="145176" formatCode="0.00E+00">
                  <c:v>1.6406000000000001E-3</c:v>
                </c:pt>
                <c:pt idx="145177" formatCode="0.00E+00">
                  <c:v>2.0005299999999999E-3</c:v>
                </c:pt>
                <c:pt idx="145178" formatCode="0.00E+00">
                  <c:v>2.36083E-3</c:v>
                </c:pt>
                <c:pt idx="145179" formatCode="0.00E+00">
                  <c:v>2.72112E-3</c:v>
                </c:pt>
                <c:pt idx="145180" formatCode="0.00E+00">
                  <c:v>3.0810099999999999E-3</c:v>
                </c:pt>
                <c:pt idx="145181" formatCode="0.00E+00">
                  <c:v>3.4400899999999998E-3</c:v>
                </c:pt>
                <c:pt idx="145182" formatCode="0.00E+00">
                  <c:v>3.7979899999999998E-3</c:v>
                </c:pt>
                <c:pt idx="145183" formatCode="0.00E+00">
                  <c:v>4.1542899999999997E-3</c:v>
                </c:pt>
                <c:pt idx="145184" formatCode="0.00E+00">
                  <c:v>4.5086199999999996E-3</c:v>
                </c:pt>
                <c:pt idx="145185" formatCode="0.00E+00">
                  <c:v>4.8605799999999998E-3</c:v>
                </c:pt>
                <c:pt idx="145186" formatCode="0.00E+00">
                  <c:v>5.2097599999999999E-3</c:v>
                </c:pt>
                <c:pt idx="145187" formatCode="0.00E+00">
                  <c:v>5.5557899999999997E-3</c:v>
                </c:pt>
                <c:pt idx="145188" formatCode="0.00E+00">
                  <c:v>5.8982499999999998E-3</c:v>
                </c:pt>
                <c:pt idx="145189" formatCode="0.00E+00">
                  <c:v>6.2367799999999999E-3</c:v>
                </c:pt>
                <c:pt idx="145190" formatCode="0.00E+00">
                  <c:v>6.5709699999999998E-3</c:v>
                </c:pt>
                <c:pt idx="145191" formatCode="0.00E+00">
                  <c:v>6.9004499999999998E-3</c:v>
                </c:pt>
                <c:pt idx="145192" formatCode="0.00E+00">
                  <c:v>7.2248299999999998E-3</c:v>
                </c:pt>
                <c:pt idx="145193" formatCode="0.00E+00">
                  <c:v>7.5437400000000002E-3</c:v>
                </c:pt>
                <c:pt idx="145194" formatCode="0.00E+00">
                  <c:v>7.8568100000000005E-3</c:v>
                </c:pt>
                <c:pt idx="145195" formatCode="0.00E+00">
                  <c:v>8.1636599999999997E-3</c:v>
                </c:pt>
                <c:pt idx="145196" formatCode="0.00E+00">
                  <c:v>8.4639499999999996E-3</c:v>
                </c:pt>
                <c:pt idx="145197" formatCode="0.00E+00">
                  <c:v>8.7573000000000008E-3</c:v>
                </c:pt>
                <c:pt idx="145198" formatCode="0.00E+00">
                  <c:v>9.0433800000000002E-3</c:v>
                </c:pt>
                <c:pt idx="145199" formatCode="0.00E+00">
                  <c:v>9.3218399999999996E-3</c:v>
                </c:pt>
                <c:pt idx="145200" formatCode="0.00E+00">
                  <c:v>9.5923499999999995E-3</c:v>
                </c:pt>
                <c:pt idx="145201" formatCode="0.00E+00">
                  <c:v>9.8545799999999999E-3</c:v>
                </c:pt>
                <c:pt idx="145202">
                  <c:v>1.0108199999999999E-2</c:v>
                </c:pt>
                <c:pt idx="145203">
                  <c:v>1.03529E-2</c:v>
                </c:pt>
                <c:pt idx="145204">
                  <c:v>1.0588500000000001E-2</c:v>
                </c:pt>
                <c:pt idx="145205">
                  <c:v>1.0814499999999999E-2</c:v>
                </c:pt>
                <c:pt idx="145206">
                  <c:v>1.1030699999999999E-2</c:v>
                </c:pt>
                <c:pt idx="145207">
                  <c:v>1.1236899999999999E-2</c:v>
                </c:pt>
                <c:pt idx="145208">
                  <c:v>1.14328E-2</c:v>
                </c:pt>
                <c:pt idx="145209">
                  <c:v>1.1618099999999999E-2</c:v>
                </c:pt>
                <c:pt idx="145210">
                  <c:v>1.17926E-2</c:v>
                </c:pt>
                <c:pt idx="145211">
                  <c:v>1.19562E-2</c:v>
                </c:pt>
                <c:pt idx="145212">
                  <c:v>1.21084E-2</c:v>
                </c:pt>
                <c:pt idx="145213">
                  <c:v>1.2249299999999999E-2</c:v>
                </c:pt>
                <c:pt idx="145214">
                  <c:v>1.2378500000000001E-2</c:v>
                </c:pt>
                <c:pt idx="145215">
                  <c:v>1.2495900000000001E-2</c:v>
                </c:pt>
                <c:pt idx="145216">
                  <c:v>1.2601299999999999E-2</c:v>
                </c:pt>
                <c:pt idx="145217">
                  <c:v>1.26947E-2</c:v>
                </c:pt>
                <c:pt idx="145218">
                  <c:v>1.27758E-2</c:v>
                </c:pt>
                <c:pt idx="145219">
                  <c:v>1.28445E-2</c:v>
                </c:pt>
                <c:pt idx="145220">
                  <c:v>1.29008E-2</c:v>
                </c:pt>
                <c:pt idx="145221">
                  <c:v>1.29444E-2</c:v>
                </c:pt>
                <c:pt idx="145222">
                  <c:v>1.2975499999999999E-2</c:v>
                </c:pt>
                <c:pt idx="145223">
                  <c:v>1.29938E-2</c:v>
                </c:pt>
                <c:pt idx="145224">
                  <c:v>1.29993E-2</c:v>
                </c:pt>
                <c:pt idx="145225">
                  <c:v>1.2992099999999999E-2</c:v>
                </c:pt>
                <c:pt idx="145226">
                  <c:v>1.2971999999999999E-2</c:v>
                </c:pt>
                <c:pt idx="145227">
                  <c:v>1.29391E-2</c:v>
                </c:pt>
                <c:pt idx="145228">
                  <c:v>1.2893399999999999E-2</c:v>
                </c:pt>
                <c:pt idx="145229">
                  <c:v>1.28349E-2</c:v>
                </c:pt>
                <c:pt idx="145230">
                  <c:v>1.27636E-2</c:v>
                </c:pt>
                <c:pt idx="145231">
                  <c:v>1.26797E-2</c:v>
                </c:pt>
                <c:pt idx="145232">
                  <c:v>1.2583E-2</c:v>
                </c:pt>
                <c:pt idx="145233">
                  <c:v>1.24739E-2</c:v>
                </c:pt>
                <c:pt idx="145234">
                  <c:v>1.2352200000000001E-2</c:v>
                </c:pt>
                <c:pt idx="145235">
                  <c:v>1.22182E-2</c:v>
                </c:pt>
                <c:pt idx="145236">
                  <c:v>1.2071999999999999E-2</c:v>
                </c:pt>
                <c:pt idx="145237">
                  <c:v>1.1913699999999999E-2</c:v>
                </c:pt>
                <c:pt idx="145238">
                  <c:v>1.1743399999999999E-2</c:v>
                </c:pt>
                <c:pt idx="145239">
                  <c:v>1.1561399999999999E-2</c:v>
                </c:pt>
                <c:pt idx="145240">
                  <c:v>1.1367800000000001E-2</c:v>
                </c:pt>
                <c:pt idx="145241">
                  <c:v>1.1162699999999999E-2</c:v>
                </c:pt>
                <c:pt idx="145242">
                  <c:v>1.09465E-2</c:v>
                </c:pt>
                <c:pt idx="145243">
                  <c:v>1.0719299999999999E-2</c:v>
                </c:pt>
                <c:pt idx="145244">
                  <c:v>1.04814E-2</c:v>
                </c:pt>
                <c:pt idx="145245">
                  <c:v>1.02329E-2</c:v>
                </c:pt>
                <c:pt idx="145246" formatCode="0.00E+00">
                  <c:v>9.9742300000000006E-3</c:v>
                </c:pt>
                <c:pt idx="145247" formatCode="0.00E+00">
                  <c:v>9.7055400000000003E-3</c:v>
                </c:pt>
                <c:pt idx="145248" formatCode="0.00E+00">
                  <c:v>9.4271500000000005E-3</c:v>
                </c:pt>
                <c:pt idx="145249" formatCode="0.00E+00">
                  <c:v>9.1393499999999992E-3</c:v>
                </c:pt>
                <c:pt idx="145250" formatCode="0.00E+00">
                  <c:v>8.8424200000000001E-3</c:v>
                </c:pt>
                <c:pt idx="145251" formatCode="0.00E+00">
                  <c:v>8.5366899999999996E-3</c:v>
                </c:pt>
                <c:pt idx="145252" formatCode="0.00E+00">
                  <c:v>8.2224599999999991E-3</c:v>
                </c:pt>
                <c:pt idx="145253" formatCode="0.00E+00">
                  <c:v>7.9000700000000004E-3</c:v>
                </c:pt>
                <c:pt idx="145254" formatCode="0.00E+00">
                  <c:v>7.5698500000000004E-3</c:v>
                </c:pt>
                <c:pt idx="145255" formatCode="0.00E+00">
                  <c:v>7.2321499999999997E-3</c:v>
                </c:pt>
                <c:pt idx="145256" formatCode="0.00E+00">
                  <c:v>6.8873299999999997E-3</c:v>
                </c:pt>
                <c:pt idx="145257" formatCode="0.00E+00">
                  <c:v>6.53573E-3</c:v>
                </c:pt>
                <c:pt idx="145258" formatCode="0.00E+00">
                  <c:v>6.1777400000000001E-3</c:v>
                </c:pt>
                <c:pt idx="145259" formatCode="0.00E+00">
                  <c:v>5.8137199999999997E-3</c:v>
                </c:pt>
                <c:pt idx="145260" formatCode="0.00E+00">
                  <c:v>5.4440599999999997E-3</c:v>
                </c:pt>
                <c:pt idx="145261" formatCode="0.00E+00">
                  <c:v>5.0691399999999998E-3</c:v>
                </c:pt>
                <c:pt idx="145262" formatCode="0.00E+00">
                  <c:v>4.6893600000000001E-3</c:v>
                </c:pt>
                <c:pt idx="145263" formatCode="0.00E+00">
                  <c:v>4.30511E-3</c:v>
                </c:pt>
                <c:pt idx="145264" formatCode="0.00E+00">
                  <c:v>3.9167899999999999E-3</c:v>
                </c:pt>
                <c:pt idx="145265" formatCode="0.00E+00">
                  <c:v>3.5247999999999998E-3</c:v>
                </c:pt>
                <c:pt idx="145266" formatCode="0.00E+00">
                  <c:v>3.1295699999999999E-3</c:v>
                </c:pt>
                <c:pt idx="145267" formatCode="0.00E+00">
                  <c:v>2.7314800000000001E-3</c:v>
                </c:pt>
                <c:pt idx="145268" formatCode="0.00E+00">
                  <c:v>2.33096E-3</c:v>
                </c:pt>
                <c:pt idx="145269" formatCode="0.00E+00">
                  <c:v>1.9284300000000001E-3</c:v>
                </c:pt>
                <c:pt idx="145270" formatCode="0.00E+00">
                  <c:v>1.52429E-3</c:v>
                </c:pt>
                <c:pt idx="145271" formatCode="0.00E+00">
                  <c:v>1.1189699999999999E-3</c:v>
                </c:pt>
                <c:pt idx="145272" formatCode="0.00E+00">
                  <c:v>7.12877E-4</c:v>
                </c:pt>
                <c:pt idx="145273" formatCode="0.00E+00">
                  <c:v>3.0643100000000002E-4</c:v>
                </c:pt>
                <c:pt idx="145274" formatCode="0.00E+00">
                  <c:v>-9.9953900000000005E-5</c:v>
                </c:pt>
                <c:pt idx="145275" formatCode="0.00E+00">
                  <c:v>-5.0586299999999995E-4</c:v>
                </c:pt>
                <c:pt idx="145276" formatCode="0.00E+00">
                  <c:v>-9.1088400000000004E-4</c:v>
                </c:pt>
                <c:pt idx="145277" formatCode="0.00E+00">
                  <c:v>-1.3146099999999999E-3</c:v>
                </c:pt>
                <c:pt idx="145278" formatCode="0.00E+00">
                  <c:v>-1.7166200000000001E-3</c:v>
                </c:pt>
                <c:pt idx="145279" formatCode="0.00E+00">
                  <c:v>-2.1165300000000001E-3</c:v>
                </c:pt>
                <c:pt idx="145280" formatCode="0.00E+00">
                  <c:v>-2.5139300000000002E-3</c:v>
                </c:pt>
                <c:pt idx="145281" formatCode="0.00E+00">
                  <c:v>-2.90843E-3</c:v>
                </c:pt>
                <c:pt idx="145282" formatCode="0.00E+00">
                  <c:v>-3.29963E-3</c:v>
                </c:pt>
                <c:pt idx="145283" formatCode="0.00E+00">
                  <c:v>-3.6871500000000001E-3</c:v>
                </c:pt>
                <c:pt idx="145284" formatCode="0.00E+00">
                  <c:v>-4.0706099999999997E-3</c:v>
                </c:pt>
                <c:pt idx="145285" formatCode="0.00E+00">
                  <c:v>-4.4496300000000004E-3</c:v>
                </c:pt>
                <c:pt idx="145286" formatCode="0.00E+00">
                  <c:v>-4.8238500000000002E-3</c:v>
                </c:pt>
                <c:pt idx="145287" formatCode="0.00E+00">
                  <c:v>-5.1929000000000003E-3</c:v>
                </c:pt>
                <c:pt idx="145288" formatCode="0.00E+00">
                  <c:v>-5.5564300000000002E-3</c:v>
                </c:pt>
                <c:pt idx="145289" formatCode="0.00E+00">
                  <c:v>-5.9141000000000003E-3</c:v>
                </c:pt>
                <c:pt idx="145290" formatCode="0.00E+00">
                  <c:v>-6.2655699999999998E-3</c:v>
                </c:pt>
                <c:pt idx="145291" formatCode="0.00E+00">
                  <c:v>-6.6105000000000001E-3</c:v>
                </c:pt>
                <c:pt idx="145292" formatCode="0.00E+00">
                  <c:v>-6.9485800000000002E-3</c:v>
                </c:pt>
                <c:pt idx="145293" formatCode="0.00E+00">
                  <c:v>-7.2794899999999996E-3</c:v>
                </c:pt>
                <c:pt idx="145294" formatCode="0.00E+00">
                  <c:v>-7.6029299999999999E-3</c:v>
                </c:pt>
                <c:pt idx="145295" formatCode="0.00E+00">
                  <c:v>-7.9186099999999995E-3</c:v>
                </c:pt>
                <c:pt idx="145296" formatCode="0.00E+00">
                  <c:v>-8.2262499999999992E-3</c:v>
                </c:pt>
                <c:pt idx="145297" formatCode="0.00E+00">
                  <c:v>-8.5255699999999997E-3</c:v>
                </c:pt>
                <c:pt idx="145298" formatCode="0.00E+00">
                  <c:v>-8.8163100000000008E-3</c:v>
                </c:pt>
                <c:pt idx="145299" formatCode="0.00E+00">
                  <c:v>-9.0982200000000006E-3</c:v>
                </c:pt>
                <c:pt idx="145300" formatCode="0.00E+00">
                  <c:v>-9.3710600000000005E-3</c:v>
                </c:pt>
                <c:pt idx="145301" formatCode="0.00E+00">
                  <c:v>-9.6346000000000001E-3</c:v>
                </c:pt>
                <c:pt idx="145302" formatCode="0.00E+00">
                  <c:v>-9.8886200000000007E-3</c:v>
                </c:pt>
                <c:pt idx="145303">
                  <c:v>-1.01329E-2</c:v>
                </c:pt>
                <c:pt idx="145304">
                  <c:v>-1.0367299999999999E-2</c:v>
                </c:pt>
                <c:pt idx="145305">
                  <c:v>-1.05916E-2</c:v>
                </c:pt>
                <c:pt idx="145306">
                  <c:v>-1.08056E-2</c:v>
                </c:pt>
                <c:pt idx="145307">
                  <c:v>-1.10092E-2</c:v>
                </c:pt>
                <c:pt idx="145308">
                  <c:v>-1.1202200000000001E-2</c:v>
                </c:pt>
                <c:pt idx="145309">
                  <c:v>-1.1384500000000001E-2</c:v>
                </c:pt>
                <c:pt idx="145310">
                  <c:v>-1.1555899999999999E-2</c:v>
                </c:pt>
                <c:pt idx="145311">
                  <c:v>-1.17164E-2</c:v>
                </c:pt>
                <c:pt idx="145312">
                  <c:v>-1.18659E-2</c:v>
                </c:pt>
                <c:pt idx="145313">
                  <c:v>-1.2004300000000001E-2</c:v>
                </c:pt>
                <c:pt idx="145314">
                  <c:v>-1.21315E-2</c:v>
                </c:pt>
                <c:pt idx="145315">
                  <c:v>-1.22474E-2</c:v>
                </c:pt>
                <c:pt idx="145316">
                  <c:v>-1.2352E-2</c:v>
                </c:pt>
                <c:pt idx="145317">
                  <c:v>-1.2445299999999999E-2</c:v>
                </c:pt>
                <c:pt idx="145318">
                  <c:v>-1.25272E-2</c:v>
                </c:pt>
                <c:pt idx="145319">
                  <c:v>-1.2597799999999999E-2</c:v>
                </c:pt>
                <c:pt idx="145320">
                  <c:v>-1.2657E-2</c:v>
                </c:pt>
                <c:pt idx="145321">
                  <c:v>-1.27049E-2</c:v>
                </c:pt>
                <c:pt idx="145322">
                  <c:v>-1.27414E-2</c:v>
                </c:pt>
                <c:pt idx="145323">
                  <c:v>-1.2766700000000001E-2</c:v>
                </c:pt>
                <c:pt idx="145324">
                  <c:v>-1.2780700000000001E-2</c:v>
                </c:pt>
                <c:pt idx="145325">
                  <c:v>-1.27835E-2</c:v>
                </c:pt>
                <c:pt idx="145326">
                  <c:v>-1.27753E-2</c:v>
                </c:pt>
                <c:pt idx="145327">
                  <c:v>-1.2756E-2</c:v>
                </c:pt>
                <c:pt idx="145328">
                  <c:v>-1.2725800000000001E-2</c:v>
                </c:pt>
                <c:pt idx="145329">
                  <c:v>-1.26848E-2</c:v>
                </c:pt>
                <c:pt idx="145330">
                  <c:v>-1.2633E-2</c:v>
                </c:pt>
                <c:pt idx="145331">
                  <c:v>-1.2570700000000001E-2</c:v>
                </c:pt>
                <c:pt idx="145332">
                  <c:v>-1.2497899999999999E-2</c:v>
                </c:pt>
                <c:pt idx="145333">
                  <c:v>-1.24148E-2</c:v>
                </c:pt>
                <c:pt idx="145334">
                  <c:v>-1.23216E-2</c:v>
                </c:pt>
                <c:pt idx="145335">
                  <c:v>-1.22183E-2</c:v>
                </c:pt>
                <c:pt idx="145336">
                  <c:v>-1.2105299999999999E-2</c:v>
                </c:pt>
                <c:pt idx="145337">
                  <c:v>-1.19825E-2</c:v>
                </c:pt>
                <c:pt idx="145338">
                  <c:v>-1.1850400000000001E-2</c:v>
                </c:pt>
                <c:pt idx="145339">
                  <c:v>-1.17089E-2</c:v>
                </c:pt>
                <c:pt idx="145340">
                  <c:v>-1.15584E-2</c:v>
                </c:pt>
                <c:pt idx="145341">
                  <c:v>-1.1398999999999999E-2</c:v>
                </c:pt>
                <c:pt idx="145342">
                  <c:v>-1.1231E-2</c:v>
                </c:pt>
                <c:pt idx="145343">
                  <c:v>-1.1054599999999999E-2</c:v>
                </c:pt>
                <c:pt idx="145344">
                  <c:v>-1.08699E-2</c:v>
                </c:pt>
                <c:pt idx="145345">
                  <c:v>-1.0677300000000001E-2</c:v>
                </c:pt>
                <c:pt idx="145346">
                  <c:v>-1.0477E-2</c:v>
                </c:pt>
                <c:pt idx="145347">
                  <c:v>-1.0269199999999999E-2</c:v>
                </c:pt>
                <c:pt idx="145348">
                  <c:v>-1.00541E-2</c:v>
                </c:pt>
                <c:pt idx="145349" formatCode="0.00E+00">
                  <c:v>-9.8320999999999999E-3</c:v>
                </c:pt>
                <c:pt idx="145350" formatCode="0.00E+00">
                  <c:v>-9.6033400000000001E-3</c:v>
                </c:pt>
                <c:pt idx="145351" formatCode="0.00E+00">
                  <c:v>-9.3681100000000007E-3</c:v>
                </c:pt>
                <c:pt idx="145352" formatCode="0.00E+00">
                  <c:v>-9.1266799999999999E-3</c:v>
                </c:pt>
                <c:pt idx="145353" formatCode="0.00E+00">
                  <c:v>-8.8792999999999997E-3</c:v>
                </c:pt>
                <c:pt idx="145354" formatCode="0.00E+00">
                  <c:v>-8.6262400000000003E-3</c:v>
                </c:pt>
                <c:pt idx="145355" formatCode="0.00E+00">
                  <c:v>-8.36778E-3</c:v>
                </c:pt>
                <c:pt idx="145356" formatCode="0.00E+00">
                  <c:v>-8.1041800000000008E-3</c:v>
                </c:pt>
                <c:pt idx="145357" formatCode="0.00E+00">
                  <c:v>-7.8357199999999991E-3</c:v>
                </c:pt>
                <c:pt idx="145358" formatCode="0.00E+00">
                  <c:v>-7.5626699999999996E-3</c:v>
                </c:pt>
                <c:pt idx="145359" formatCode="0.00E+00">
                  <c:v>-7.2852899999999998E-3</c:v>
                </c:pt>
                <c:pt idx="145360" formatCode="0.00E+00">
                  <c:v>-7.0038799999999997E-3</c:v>
                </c:pt>
                <c:pt idx="145361" formatCode="0.00E+00">
                  <c:v>-6.7187000000000002E-3</c:v>
                </c:pt>
                <c:pt idx="145362" formatCode="0.00E+00">
                  <c:v>-6.4300199999999998E-3</c:v>
                </c:pt>
                <c:pt idx="145363" formatCode="0.00E+00">
                  <c:v>-6.1381200000000004E-3</c:v>
                </c:pt>
                <c:pt idx="145364" formatCode="0.00E+00">
                  <c:v>-5.8432700000000002E-3</c:v>
                </c:pt>
                <c:pt idx="145365" formatCode="0.00E+00">
                  <c:v>-5.5457400000000004E-3</c:v>
                </c:pt>
                <c:pt idx="145366" formatCode="0.00E+00">
                  <c:v>-5.2458000000000001E-3</c:v>
                </c:pt>
                <c:pt idx="145367" formatCode="0.00E+00">
                  <c:v>-4.9437099999999996E-3</c:v>
                </c:pt>
                <c:pt idx="145368" formatCode="0.00E+00">
                  <c:v>-4.6397499999999998E-3</c:v>
                </c:pt>
                <c:pt idx="145369" formatCode="0.00E+00">
                  <c:v>-4.33418E-3</c:v>
                </c:pt>
                <c:pt idx="145370" formatCode="0.00E+00">
                  <c:v>-4.0272499999999996E-3</c:v>
                </c:pt>
                <c:pt idx="145371" formatCode="0.00E+00">
                  <c:v>-3.7192200000000001E-3</c:v>
                </c:pt>
                <c:pt idx="145372" formatCode="0.00E+00">
                  <c:v>-3.4103499999999999E-3</c:v>
                </c:pt>
                <c:pt idx="145373" formatCode="0.00E+00">
                  <c:v>-3.1008899999999998E-3</c:v>
                </c:pt>
                <c:pt idx="145374" formatCode="0.00E+00">
                  <c:v>-2.79109E-3</c:v>
                </c:pt>
                <c:pt idx="145375" formatCode="0.00E+00">
                  <c:v>-2.4811799999999999E-3</c:v>
                </c:pt>
                <c:pt idx="145376" formatCode="0.00E+00">
                  <c:v>-2.1714199999999999E-3</c:v>
                </c:pt>
                <c:pt idx="145377" formatCode="0.00E+00">
                  <c:v>-1.86202E-3</c:v>
                </c:pt>
                <c:pt idx="145378" formatCode="0.00E+00">
                  <c:v>-1.5532300000000001E-3</c:v>
                </c:pt>
                <c:pt idx="145379" formatCode="0.00E+00">
                  <c:v>-1.2452699999999999E-3</c:v>
                </c:pt>
                <c:pt idx="145380" formatCode="0.00E+00">
                  <c:v>-9.3836500000000003E-4</c:v>
                </c:pt>
                <c:pt idx="145381" formatCode="0.00E+00">
                  <c:v>-6.32725E-4</c:v>
                </c:pt>
                <c:pt idx="145382" formatCode="0.00E+00">
                  <c:v>-3.2856600000000003E-4</c:v>
                </c:pt>
                <c:pt idx="145383" formatCode="0.00E+00">
                  <c:v>-2.60921E-5</c:v>
                </c:pt>
                <c:pt idx="145384" formatCode="0.00E+00">
                  <c:v>2.7449400000000002E-4</c:v>
                </c:pt>
                <c:pt idx="145385" formatCode="0.00E+00">
                  <c:v>5.7299599999999999E-4</c:v>
                </c:pt>
                <c:pt idx="145386" formatCode="0.00E+00">
                  <c:v>8.6922500000000005E-4</c:v>
                </c:pt>
                <c:pt idx="145387" formatCode="0.00E+00">
                  <c:v>1.16299E-3</c:v>
                </c:pt>
                <c:pt idx="145388" formatCode="0.00E+00">
                  <c:v>1.4541300000000001E-3</c:v>
                </c:pt>
                <c:pt idx="145389" formatCode="0.00E+00">
                  <c:v>1.74245E-3</c:v>
                </c:pt>
                <c:pt idx="145390" formatCode="0.00E+00">
                  <c:v>2.0277899999999998E-3</c:v>
                </c:pt>
                <c:pt idx="145391" formatCode="0.00E+00">
                  <c:v>2.30999E-3</c:v>
                </c:pt>
                <c:pt idx="145392" formatCode="0.00E+00">
                  <c:v>2.5888899999999999E-3</c:v>
                </c:pt>
                <c:pt idx="145393" formatCode="0.00E+00">
                  <c:v>2.8643399999999999E-3</c:v>
                </c:pt>
                <c:pt idx="145394" formatCode="0.00E+00">
                  <c:v>3.1361900000000001E-3</c:v>
                </c:pt>
                <c:pt idx="145395" formatCode="0.00E+00">
                  <c:v>3.4043200000000002E-3</c:v>
                </c:pt>
                <c:pt idx="145396" formatCode="0.00E+00">
                  <c:v>3.6685799999999998E-3</c:v>
                </c:pt>
                <c:pt idx="145397" formatCode="0.00E+00">
                  <c:v>3.9288400000000003E-3</c:v>
                </c:pt>
                <c:pt idx="145398" formatCode="0.00E+00">
                  <c:v>4.1849900000000004E-3</c:v>
                </c:pt>
                <c:pt idx="145399" formatCode="0.00E+00">
                  <c:v>4.4368999999999997E-3</c:v>
                </c:pt>
                <c:pt idx="145400" formatCode="0.00E+00">
                  <c:v>4.6844699999999996E-3</c:v>
                </c:pt>
                <c:pt idx="145401" formatCode="0.00E+00">
                  <c:v>4.9275899999999999E-3</c:v>
                </c:pt>
                <c:pt idx="145402" formatCode="0.00E+00">
                  <c:v>5.1661600000000004E-3</c:v>
                </c:pt>
                <c:pt idx="145403" formatCode="0.00E+00">
                  <c:v>5.4000899999999998E-3</c:v>
                </c:pt>
                <c:pt idx="145404" formatCode="0.00E+00">
                  <c:v>5.6292900000000003E-3</c:v>
                </c:pt>
                <c:pt idx="145405" formatCode="0.00E+00">
                  <c:v>5.8536700000000001E-3</c:v>
                </c:pt>
                <c:pt idx="145406" formatCode="0.00E+00">
                  <c:v>6.0731500000000002E-3</c:v>
                </c:pt>
                <c:pt idx="145407" formatCode="0.00E+00">
                  <c:v>6.2876700000000004E-3</c:v>
                </c:pt>
                <c:pt idx="145408" formatCode="0.00E+00">
                  <c:v>6.4971400000000002E-3</c:v>
                </c:pt>
                <c:pt idx="145409" formatCode="0.00E+00">
                  <c:v>6.7015099999999999E-3</c:v>
                </c:pt>
                <c:pt idx="145410" formatCode="0.00E+00">
                  <c:v>6.9007199999999999E-3</c:v>
                </c:pt>
                <c:pt idx="145411" formatCode="0.00E+00">
                  <c:v>7.0947199999999997E-3</c:v>
                </c:pt>
                <c:pt idx="145412" formatCode="0.00E+00">
                  <c:v>7.2834400000000004E-3</c:v>
                </c:pt>
                <c:pt idx="145413" formatCode="0.00E+00">
                  <c:v>7.4668499999999997E-3</c:v>
                </c:pt>
                <c:pt idx="145414" formatCode="0.00E+00">
                  <c:v>7.6448999999999996E-3</c:v>
                </c:pt>
                <c:pt idx="145415" formatCode="0.00E+00">
                  <c:v>7.8175599999999994E-3</c:v>
                </c:pt>
                <c:pt idx="145416" formatCode="0.00E+00">
                  <c:v>7.9847800000000003E-3</c:v>
                </c:pt>
                <c:pt idx="145417" formatCode="0.00E+00">
                  <c:v>8.1465400000000007E-3</c:v>
                </c:pt>
                <c:pt idx="145418" formatCode="0.00E+00">
                  <c:v>8.3028100000000007E-3</c:v>
                </c:pt>
                <c:pt idx="145419" formatCode="0.00E+00">
                  <c:v>8.4535600000000006E-3</c:v>
                </c:pt>
                <c:pt idx="145420" formatCode="0.00E+00">
                  <c:v>8.5987800000000003E-3</c:v>
                </c:pt>
                <c:pt idx="145421" formatCode="0.00E+00">
                  <c:v>8.7384400000000001E-3</c:v>
                </c:pt>
                <c:pt idx="145422" formatCode="0.00E+00">
                  <c:v>8.87253E-3</c:v>
                </c:pt>
                <c:pt idx="145423" formatCode="0.00E+00">
                  <c:v>9.0010400000000001E-3</c:v>
                </c:pt>
                <c:pt idx="145424" formatCode="0.00E+00">
                  <c:v>9.1239600000000004E-3</c:v>
                </c:pt>
                <c:pt idx="145425" formatCode="0.00E+00">
                  <c:v>9.2412799999999993E-3</c:v>
                </c:pt>
                <c:pt idx="145426" formatCode="0.00E+00">
                  <c:v>9.3529900000000003E-3</c:v>
                </c:pt>
                <c:pt idx="145427" formatCode="0.00E+00">
                  <c:v>9.4590899999999999E-3</c:v>
                </c:pt>
                <c:pt idx="145428" formatCode="0.00E+00">
                  <c:v>9.5595699999999999E-3</c:v>
                </c:pt>
                <c:pt idx="145429" formatCode="0.00E+00">
                  <c:v>9.6544500000000002E-3</c:v>
                </c:pt>
                <c:pt idx="145430" formatCode="0.00E+00">
                  <c:v>9.7437200000000009E-3</c:v>
                </c:pt>
                <c:pt idx="145431" formatCode="0.00E+00">
                  <c:v>9.8273700000000002E-3</c:v>
                </c:pt>
                <c:pt idx="145432" formatCode="0.00E+00">
                  <c:v>9.9054299999999998E-3</c:v>
                </c:pt>
                <c:pt idx="145433" formatCode="0.00E+00">
                  <c:v>9.9778899999999997E-3</c:v>
                </c:pt>
                <c:pt idx="145434">
                  <c:v>1.00448E-2</c:v>
                </c:pt>
                <c:pt idx="145435">
                  <c:v>1.01061E-2</c:v>
                </c:pt>
                <c:pt idx="145436">
                  <c:v>1.01618E-2</c:v>
                </c:pt>
                <c:pt idx="145437">
                  <c:v>1.0211899999999999E-2</c:v>
                </c:pt>
                <c:pt idx="145438">
                  <c:v>1.02565E-2</c:v>
                </c:pt>
                <c:pt idx="145439">
                  <c:v>1.02956E-2</c:v>
                </c:pt>
                <c:pt idx="145440">
                  <c:v>1.0329100000000001E-2</c:v>
                </c:pt>
                <c:pt idx="145441">
                  <c:v>1.0357099999999999E-2</c:v>
                </c:pt>
                <c:pt idx="145442">
                  <c:v>1.0379599999999999E-2</c:v>
                </c:pt>
                <c:pt idx="145443">
                  <c:v>1.0396600000000001E-2</c:v>
                </c:pt>
                <c:pt idx="145444">
                  <c:v>1.04081E-2</c:v>
                </c:pt>
                <c:pt idx="145445">
                  <c:v>1.04142E-2</c:v>
                </c:pt>
                <c:pt idx="145446">
                  <c:v>1.04148E-2</c:v>
                </c:pt>
                <c:pt idx="145447">
                  <c:v>1.04099E-2</c:v>
                </c:pt>
                <c:pt idx="145448">
                  <c:v>1.03996E-2</c:v>
                </c:pt>
                <c:pt idx="145449">
                  <c:v>1.03839E-2</c:v>
                </c:pt>
                <c:pt idx="145450">
                  <c:v>1.0362700000000001E-2</c:v>
                </c:pt>
                <c:pt idx="145451">
                  <c:v>1.03362E-2</c:v>
                </c:pt>
                <c:pt idx="145452">
                  <c:v>1.0304199999999999E-2</c:v>
                </c:pt>
                <c:pt idx="145453">
                  <c:v>1.0266900000000001E-2</c:v>
                </c:pt>
                <c:pt idx="145454">
                  <c:v>1.0224199999999999E-2</c:v>
                </c:pt>
                <c:pt idx="145455">
                  <c:v>1.01762E-2</c:v>
                </c:pt>
                <c:pt idx="145456">
                  <c:v>1.01228E-2</c:v>
                </c:pt>
                <c:pt idx="145457">
                  <c:v>1.0064099999999999E-2</c:v>
                </c:pt>
                <c:pt idx="145458" formatCode="0.00E+00">
                  <c:v>9.9999900000000003E-3</c:v>
                </c:pt>
                <c:pt idx="145459" formatCode="0.00E+00">
                  <c:v>9.9306099999999994E-3</c:v>
                </c:pt>
                <c:pt idx="145460" formatCode="0.00E+00">
                  <c:v>9.8559200000000007E-3</c:v>
                </c:pt>
                <c:pt idx="145461" formatCode="0.00E+00">
                  <c:v>9.7759300000000004E-3</c:v>
                </c:pt>
                <c:pt idx="145462" formatCode="0.00E+00">
                  <c:v>9.6906500000000003E-3</c:v>
                </c:pt>
                <c:pt idx="145463" formatCode="0.00E+00">
                  <c:v>9.6000900000000004E-3</c:v>
                </c:pt>
                <c:pt idx="145464" formatCode="0.00E+00">
                  <c:v>9.5042700000000004E-3</c:v>
                </c:pt>
                <c:pt idx="145465" formatCode="0.00E+00">
                  <c:v>9.4032000000000004E-3</c:v>
                </c:pt>
                <c:pt idx="145466" formatCode="0.00E+00">
                  <c:v>9.2968800000000004E-3</c:v>
                </c:pt>
                <c:pt idx="145467" formatCode="0.00E+00">
                  <c:v>9.1853300000000002E-3</c:v>
                </c:pt>
                <c:pt idx="145468" formatCode="0.00E+00">
                  <c:v>9.0685599999999998E-3</c:v>
                </c:pt>
                <c:pt idx="145469" formatCode="0.00E+00">
                  <c:v>8.9465800000000009E-3</c:v>
                </c:pt>
                <c:pt idx="145470" formatCode="0.00E+00">
                  <c:v>8.8194199999999997E-3</c:v>
                </c:pt>
                <c:pt idx="145471" formatCode="0.00E+00">
                  <c:v>8.6870799999999998E-3</c:v>
                </c:pt>
                <c:pt idx="145472" formatCode="0.00E+00">
                  <c:v>8.5495799999999993E-3</c:v>
                </c:pt>
                <c:pt idx="145473" formatCode="0.00E+00">
                  <c:v>8.4069399999999999E-3</c:v>
                </c:pt>
                <c:pt idx="145474" formatCode="0.00E+00">
                  <c:v>8.2591799999999996E-3</c:v>
                </c:pt>
                <c:pt idx="145475" formatCode="0.00E+00">
                  <c:v>8.1063200000000002E-3</c:v>
                </c:pt>
                <c:pt idx="145476" formatCode="0.00E+00">
                  <c:v>7.9483799999999997E-3</c:v>
                </c:pt>
                <c:pt idx="145477" formatCode="0.00E+00">
                  <c:v>7.7853799999999997E-3</c:v>
                </c:pt>
                <c:pt idx="145478" formatCode="0.00E+00">
                  <c:v>7.6173600000000001E-3</c:v>
                </c:pt>
                <c:pt idx="145479" formatCode="0.00E+00">
                  <c:v>7.4443399999999998E-3</c:v>
                </c:pt>
                <c:pt idx="145480" formatCode="0.00E+00">
                  <c:v>7.2663500000000004E-3</c:v>
                </c:pt>
                <c:pt idx="145481" formatCode="0.00E+00">
                  <c:v>7.08342E-3</c:v>
                </c:pt>
                <c:pt idx="145482" formatCode="0.00E+00">
                  <c:v>6.8955900000000001E-3</c:v>
                </c:pt>
                <c:pt idx="145483" formatCode="0.00E+00">
                  <c:v>6.7029000000000004E-3</c:v>
                </c:pt>
                <c:pt idx="145484" formatCode="0.00E+00">
                  <c:v>6.5053799999999998E-3</c:v>
                </c:pt>
                <c:pt idx="145485" formatCode="0.00E+00">
                  <c:v>6.30308E-3</c:v>
                </c:pt>
                <c:pt idx="145486" formatCode="0.00E+00">
                  <c:v>6.0960500000000004E-3</c:v>
                </c:pt>
                <c:pt idx="145487" formatCode="0.00E+00">
                  <c:v>5.8843300000000001E-3</c:v>
                </c:pt>
                <c:pt idx="145488" formatCode="0.00E+00">
                  <c:v>5.6679800000000004E-3</c:v>
                </c:pt>
                <c:pt idx="145489" formatCode="0.00E+00">
                  <c:v>5.4470600000000001E-3</c:v>
                </c:pt>
                <c:pt idx="145490" formatCode="0.00E+00">
                  <c:v>5.2216299999999997E-3</c:v>
                </c:pt>
                <c:pt idx="145491" formatCode="0.00E+00">
                  <c:v>4.9917499999999997E-3</c:v>
                </c:pt>
                <c:pt idx="145492" formatCode="0.00E+00">
                  <c:v>4.7574799999999997E-3</c:v>
                </c:pt>
                <c:pt idx="145493" formatCode="0.00E+00">
                  <c:v>4.5189100000000001E-3</c:v>
                </c:pt>
                <c:pt idx="145494" formatCode="0.00E+00">
                  <c:v>4.2761099999999996E-3</c:v>
                </c:pt>
                <c:pt idx="145495" formatCode="0.00E+00">
                  <c:v>4.0291499999999996E-3</c:v>
                </c:pt>
                <c:pt idx="145496" formatCode="0.00E+00">
                  <c:v>3.7781300000000002E-3</c:v>
                </c:pt>
                <c:pt idx="145497" formatCode="0.00E+00">
                  <c:v>3.5231300000000002E-3</c:v>
                </c:pt>
                <c:pt idx="145498" formatCode="0.00E+00">
                  <c:v>3.2642399999999998E-3</c:v>
                </c:pt>
                <c:pt idx="145499" formatCode="0.00E+00">
                  <c:v>3.0015799999999998E-3</c:v>
                </c:pt>
                <c:pt idx="145500" formatCode="0.00E+00">
                  <c:v>2.73523E-3</c:v>
                </c:pt>
                <c:pt idx="145501" formatCode="0.00E+00">
                  <c:v>2.4653100000000001E-3</c:v>
                </c:pt>
                <c:pt idx="145502" formatCode="0.00E+00">
                  <c:v>2.1919299999999999E-3</c:v>
                </c:pt>
                <c:pt idx="145503" formatCode="0.00E+00">
                  <c:v>1.9152100000000001E-3</c:v>
                </c:pt>
                <c:pt idx="145504" formatCode="0.00E+00">
                  <c:v>1.63528E-3</c:v>
                </c:pt>
                <c:pt idx="145505" formatCode="0.00E+00">
                  <c:v>1.3522600000000001E-3</c:v>
                </c:pt>
                <c:pt idx="145506" formatCode="0.00E+00">
                  <c:v>1.06628E-3</c:v>
                </c:pt>
                <c:pt idx="145507" formatCode="0.00E+00">
                  <c:v>7.7748900000000002E-4</c:v>
                </c:pt>
                <c:pt idx="145508" formatCode="0.00E+00">
                  <c:v>4.8602900000000002E-4</c:v>
                </c:pt>
                <c:pt idx="145509" formatCode="0.00E+00">
                  <c:v>1.9204899999999999E-4</c:v>
                </c:pt>
                <c:pt idx="145510" formatCode="0.00E+00">
                  <c:v>-1.0429600000000001E-4</c:v>
                </c:pt>
                <c:pt idx="145511" formatCode="0.00E+00">
                  <c:v>-4.0284700000000001E-4</c:v>
                </c:pt>
                <c:pt idx="145512" formatCode="0.00E+00">
                  <c:v>-7.0343700000000001E-4</c:v>
                </c:pt>
                <c:pt idx="145513" formatCode="0.00E+00">
                  <c:v>-1.0058999999999999E-3</c:v>
                </c:pt>
                <c:pt idx="145514" formatCode="0.00E+00">
                  <c:v>-1.3100500000000001E-3</c:v>
                </c:pt>
                <c:pt idx="145515" formatCode="0.00E+00">
                  <c:v>-1.61571E-3</c:v>
                </c:pt>
                <c:pt idx="145516" formatCode="0.00E+00">
                  <c:v>-1.9227000000000001E-3</c:v>
                </c:pt>
                <c:pt idx="145517" formatCode="0.00E+00">
                  <c:v>-2.2308300000000001E-3</c:v>
                </c:pt>
                <c:pt idx="145518" formatCode="0.00E+00">
                  <c:v>-2.5398899999999999E-3</c:v>
                </c:pt>
                <c:pt idx="145519" formatCode="0.00E+00">
                  <c:v>-2.8496900000000002E-3</c:v>
                </c:pt>
                <c:pt idx="145520" formatCode="0.00E+00">
                  <c:v>-3.1600199999999999E-3</c:v>
                </c:pt>
                <c:pt idx="145521" formatCode="0.00E+00">
                  <c:v>-3.4706699999999999E-3</c:v>
                </c:pt>
                <c:pt idx="145522" formatCode="0.00E+00">
                  <c:v>-3.7814300000000001E-3</c:v>
                </c:pt>
                <c:pt idx="145523" formatCode="0.00E+00">
                  <c:v>-4.0920799999999997E-3</c:v>
                </c:pt>
                <c:pt idx="145524" formatCode="0.00E+00">
                  <c:v>-4.4023899999999999E-3</c:v>
                </c:pt>
                <c:pt idx="145525" formatCode="0.00E+00">
                  <c:v>-4.7121400000000001E-3</c:v>
                </c:pt>
                <c:pt idx="145526" formatCode="0.00E+00">
                  <c:v>-5.0210899999999998E-3</c:v>
                </c:pt>
                <c:pt idx="145527" formatCode="0.00E+00">
                  <c:v>-5.3290000000000004E-3</c:v>
                </c:pt>
                <c:pt idx="145528" formatCode="0.00E+00">
                  <c:v>-5.6356499999999999E-3</c:v>
                </c:pt>
                <c:pt idx="145529" formatCode="0.00E+00">
                  <c:v>-5.9407799999999997E-3</c:v>
                </c:pt>
                <c:pt idx="145530" formatCode="0.00E+00">
                  <c:v>-6.2441600000000003E-3</c:v>
                </c:pt>
                <c:pt idx="145531" formatCode="0.00E+00">
                  <c:v>-6.54552E-3</c:v>
                </c:pt>
                <c:pt idx="145532" formatCode="0.00E+00">
                  <c:v>-6.84463E-3</c:v>
                </c:pt>
                <c:pt idx="145533" formatCode="0.00E+00">
                  <c:v>-7.1412200000000002E-3</c:v>
                </c:pt>
                <c:pt idx="145534" formatCode="0.00E+00">
                  <c:v>-7.4350400000000004E-3</c:v>
                </c:pt>
                <c:pt idx="145535" formatCode="0.00E+00">
                  <c:v>-7.7258300000000004E-3</c:v>
                </c:pt>
                <c:pt idx="145536" formatCode="0.00E+00">
                  <c:v>-8.0133400000000007E-3</c:v>
                </c:pt>
                <c:pt idx="145537" formatCode="0.00E+00">
                  <c:v>-8.2972900000000006E-3</c:v>
                </c:pt>
                <c:pt idx="145538" formatCode="0.00E+00">
                  <c:v>-8.5774300000000005E-3</c:v>
                </c:pt>
                <c:pt idx="145539" formatCode="0.00E+00">
                  <c:v>-8.8534800000000004E-3</c:v>
                </c:pt>
                <c:pt idx="145540" formatCode="0.00E+00">
                  <c:v>-9.1252E-3</c:v>
                </c:pt>
                <c:pt idx="145541" formatCode="0.00E+00">
                  <c:v>-9.3923099999999992E-3</c:v>
                </c:pt>
                <c:pt idx="145542" formatCode="0.00E+00">
                  <c:v>-9.6545399999999996E-3</c:v>
                </c:pt>
                <c:pt idx="145543" formatCode="0.00E+00">
                  <c:v>-9.9116399999999993E-3</c:v>
                </c:pt>
                <c:pt idx="145544">
                  <c:v>-1.01633E-2</c:v>
                </c:pt>
                <c:pt idx="145545">
                  <c:v>-1.0409399999999999E-2</c:v>
                </c:pt>
                <c:pt idx="145546">
                  <c:v>-1.06494E-2</c:v>
                </c:pt>
                <c:pt idx="145547">
                  <c:v>-1.08834E-2</c:v>
                </c:pt>
                <c:pt idx="145548">
                  <c:v>-1.1110800000000001E-2</c:v>
                </c:pt>
                <c:pt idx="145549">
                  <c:v>-1.1331600000000001E-2</c:v>
                </c:pt>
                <c:pt idx="145550">
                  <c:v>-1.15453E-2</c:v>
                </c:pt>
                <c:pt idx="145551">
                  <c:v>-1.1751899999999999E-2</c:v>
                </c:pt>
                <c:pt idx="145552">
                  <c:v>-1.1951E-2</c:v>
                </c:pt>
                <c:pt idx="145553">
                  <c:v>-1.2142399999999999E-2</c:v>
                </c:pt>
                <c:pt idx="145554">
                  <c:v>-1.2325900000000001E-2</c:v>
                </c:pt>
                <c:pt idx="145555">
                  <c:v>-1.2501099999999999E-2</c:v>
                </c:pt>
                <c:pt idx="145556">
                  <c:v>-1.2668E-2</c:v>
                </c:pt>
                <c:pt idx="145557">
                  <c:v>-1.2826199999999999E-2</c:v>
                </c:pt>
                <c:pt idx="145558">
                  <c:v>-1.2975499999999999E-2</c:v>
                </c:pt>
                <c:pt idx="145559">
                  <c:v>-1.31158E-2</c:v>
                </c:pt>
                <c:pt idx="145560">
                  <c:v>-1.32467E-2</c:v>
                </c:pt>
                <c:pt idx="145561">
                  <c:v>-1.33682E-2</c:v>
                </c:pt>
                <c:pt idx="145562">
                  <c:v>-1.34799E-2</c:v>
                </c:pt>
                <c:pt idx="145563">
                  <c:v>-1.35818E-2</c:v>
                </c:pt>
                <c:pt idx="145564">
                  <c:v>-1.3673599999999999E-2</c:v>
                </c:pt>
                <c:pt idx="145565">
                  <c:v>-1.3755099999999999E-2</c:v>
                </c:pt>
                <c:pt idx="145566">
                  <c:v>-1.38262E-2</c:v>
                </c:pt>
                <c:pt idx="145567">
                  <c:v>-1.3886799999999999E-2</c:v>
                </c:pt>
                <c:pt idx="145568">
                  <c:v>-1.39366E-2</c:v>
                </c:pt>
                <c:pt idx="145569">
                  <c:v>-1.39755E-2</c:v>
                </c:pt>
                <c:pt idx="145570">
                  <c:v>-1.4003399999999999E-2</c:v>
                </c:pt>
                <c:pt idx="145571">
                  <c:v>-1.40202E-2</c:v>
                </c:pt>
                <c:pt idx="145572">
                  <c:v>-1.40258E-2</c:v>
                </c:pt>
                <c:pt idx="145573">
                  <c:v>-1.40199E-2</c:v>
                </c:pt>
                <c:pt idx="145574">
                  <c:v>-1.40027E-2</c:v>
                </c:pt>
                <c:pt idx="145575">
                  <c:v>-1.3973899999999999E-2</c:v>
                </c:pt>
                <c:pt idx="145576">
                  <c:v>-1.39335E-2</c:v>
                </c:pt>
                <c:pt idx="145577">
                  <c:v>-1.38814E-2</c:v>
                </c:pt>
                <c:pt idx="145578">
                  <c:v>-1.3817599999999999E-2</c:v>
                </c:pt>
                <c:pt idx="145579">
                  <c:v>-1.3742000000000001E-2</c:v>
                </c:pt>
                <c:pt idx="145580">
                  <c:v>-1.3654599999999999E-2</c:v>
                </c:pt>
                <c:pt idx="145581">
                  <c:v>-1.35554E-2</c:v>
                </c:pt>
                <c:pt idx="145582">
                  <c:v>-1.3444299999999999E-2</c:v>
                </c:pt>
                <c:pt idx="145583">
                  <c:v>-1.33215E-2</c:v>
                </c:pt>
                <c:pt idx="145584">
                  <c:v>-1.31868E-2</c:v>
                </c:pt>
                <c:pt idx="145585">
                  <c:v>-1.3040299999999999E-2</c:v>
                </c:pt>
                <c:pt idx="145586">
                  <c:v>-1.28821E-2</c:v>
                </c:pt>
                <c:pt idx="145587">
                  <c:v>-1.27122E-2</c:v>
                </c:pt>
                <c:pt idx="145588">
                  <c:v>-1.2530700000000001E-2</c:v>
                </c:pt>
                <c:pt idx="145589">
                  <c:v>-1.23377E-2</c:v>
                </c:pt>
                <c:pt idx="145590">
                  <c:v>-1.2133100000000001E-2</c:v>
                </c:pt>
                <c:pt idx="145591">
                  <c:v>-1.19173E-2</c:v>
                </c:pt>
                <c:pt idx="145592">
                  <c:v>-1.16901E-2</c:v>
                </c:pt>
                <c:pt idx="145593">
                  <c:v>-1.1451899999999999E-2</c:v>
                </c:pt>
                <c:pt idx="145594">
                  <c:v>-1.12026E-2</c:v>
                </c:pt>
                <c:pt idx="145595">
                  <c:v>-1.09426E-2</c:v>
                </c:pt>
                <c:pt idx="145596">
                  <c:v>-1.06718E-2</c:v>
                </c:pt>
                <c:pt idx="145597">
                  <c:v>-1.03906E-2</c:v>
                </c:pt>
                <c:pt idx="145598">
                  <c:v>-1.00991E-2</c:v>
                </c:pt>
                <c:pt idx="145599" formatCode="0.00E+00">
                  <c:v>-9.7973899999999996E-3</c:v>
                </c:pt>
                <c:pt idx="145600" formatCode="0.00E+00">
                  <c:v>-9.4858300000000007E-3</c:v>
                </c:pt>
                <c:pt idx="145601" formatCode="0.00E+00">
                  <c:v>-9.1645800000000003E-3</c:v>
                </c:pt>
                <c:pt idx="145602" formatCode="0.00E+00">
                  <c:v>-8.8338800000000006E-3</c:v>
                </c:pt>
                <c:pt idx="145603" formatCode="0.00E+00">
                  <c:v>-8.4939799999999999E-3</c:v>
                </c:pt>
                <c:pt idx="145604" formatCode="0.00E+00">
                  <c:v>-8.1451300000000004E-3</c:v>
                </c:pt>
                <c:pt idx="145605" formatCode="0.00E+00">
                  <c:v>-7.7875899999999996E-3</c:v>
                </c:pt>
                <c:pt idx="145606" formatCode="0.00E+00">
                  <c:v>-7.4216400000000002E-3</c:v>
                </c:pt>
                <c:pt idx="145607" formatCode="0.00E+00">
                  <c:v>-7.0475800000000003E-3</c:v>
                </c:pt>
                <c:pt idx="145608" formatCode="0.00E+00">
                  <c:v>-6.6656800000000002E-3</c:v>
                </c:pt>
                <c:pt idx="145609" formatCode="0.00E+00">
                  <c:v>-6.2762800000000004E-3</c:v>
                </c:pt>
                <c:pt idx="145610" formatCode="0.00E+00">
                  <c:v>-5.87967E-3</c:v>
                </c:pt>
                <c:pt idx="145611" formatCode="0.00E+00">
                  <c:v>-5.4761899999999997E-3</c:v>
                </c:pt>
                <c:pt idx="145612" formatCode="0.00E+00">
                  <c:v>-5.06617E-3</c:v>
                </c:pt>
                <c:pt idx="145613" formatCode="0.00E+00">
                  <c:v>-4.6499499999999999E-3</c:v>
                </c:pt>
                <c:pt idx="145614" formatCode="0.00E+00">
                  <c:v>-4.2278899999999998E-3</c:v>
                </c:pt>
                <c:pt idx="145615" formatCode="0.00E+00">
                  <c:v>-3.8003500000000001E-3</c:v>
                </c:pt>
                <c:pt idx="145616" formatCode="0.00E+00">
                  <c:v>-3.3676999999999999E-3</c:v>
                </c:pt>
                <c:pt idx="145617" formatCode="0.00E+00">
                  <c:v>-2.9302999999999998E-3</c:v>
                </c:pt>
                <c:pt idx="145618" formatCode="0.00E+00">
                  <c:v>-2.48855E-3</c:v>
                </c:pt>
                <c:pt idx="145619" formatCode="0.00E+00">
                  <c:v>-2.0428299999999998E-3</c:v>
                </c:pt>
                <c:pt idx="145620" formatCode="0.00E+00">
                  <c:v>-1.5935400000000001E-3</c:v>
                </c:pt>
                <c:pt idx="145621" formatCode="0.00E+00">
                  <c:v>-1.1410700000000001E-3</c:v>
                </c:pt>
                <c:pt idx="145622" formatCode="0.00E+00">
                  <c:v>-6.8583700000000001E-4</c:v>
                </c:pt>
                <c:pt idx="145623" formatCode="0.00E+00">
                  <c:v>-2.28247E-4</c:v>
                </c:pt>
                <c:pt idx="145624" formatCode="0.00E+00">
                  <c:v>2.31284E-4</c:v>
                </c:pt>
                <c:pt idx="145625" formatCode="0.00E+00">
                  <c:v>6.9233599999999999E-4</c:v>
                </c:pt>
                <c:pt idx="145626" formatCode="0.00E+00">
                  <c:v>1.15449E-3</c:v>
                </c:pt>
                <c:pt idx="145627" formatCode="0.00E+00">
                  <c:v>1.6173100000000001E-3</c:v>
                </c:pt>
                <c:pt idx="145628" formatCode="0.00E+00">
                  <c:v>2.0803800000000002E-3</c:v>
                </c:pt>
                <c:pt idx="145629" formatCode="0.00E+00">
                  <c:v>2.5432599999999999E-3</c:v>
                </c:pt>
                <c:pt idx="145630" formatCode="0.00E+00">
                  <c:v>3.0055300000000002E-3</c:v>
                </c:pt>
                <c:pt idx="145631" formatCode="0.00E+00">
                  <c:v>3.4667399999999998E-3</c:v>
                </c:pt>
                <c:pt idx="145632" formatCode="0.00E+00">
                  <c:v>3.9264599999999997E-3</c:v>
                </c:pt>
                <c:pt idx="145633" formatCode="0.00E+00">
                  <c:v>4.3842600000000001E-3</c:v>
                </c:pt>
                <c:pt idx="145634" formatCode="0.00E+00">
                  <c:v>4.8396999999999997E-3</c:v>
                </c:pt>
                <c:pt idx="145635" formatCode="0.00E+00">
                  <c:v>5.2923600000000003E-3</c:v>
                </c:pt>
                <c:pt idx="145636" formatCode="0.00E+00">
                  <c:v>5.7417900000000001E-3</c:v>
                </c:pt>
                <c:pt idx="145637" formatCode="0.00E+00">
                  <c:v>6.1875599999999999E-3</c:v>
                </c:pt>
                <c:pt idx="145638" formatCode="0.00E+00">
                  <c:v>6.6292599999999997E-3</c:v>
                </c:pt>
                <c:pt idx="145639" formatCode="0.00E+00">
                  <c:v>7.0664400000000002E-3</c:v>
                </c:pt>
                <c:pt idx="145640" formatCode="0.00E+00">
                  <c:v>7.4986999999999996E-3</c:v>
                </c:pt>
                <c:pt idx="145641" formatCode="0.00E+00">
                  <c:v>7.9255999999999997E-3</c:v>
                </c:pt>
                <c:pt idx="145642" formatCode="0.00E+00">
                  <c:v>8.3467300000000001E-3</c:v>
                </c:pt>
                <c:pt idx="145643" formatCode="0.00E+00">
                  <c:v>8.7616900000000008E-3</c:v>
                </c:pt>
                <c:pt idx="145644" formatCode="0.00E+00">
                  <c:v>9.1700700000000007E-3</c:v>
                </c:pt>
                <c:pt idx="145645" formatCode="0.00E+00">
                  <c:v>9.5714600000000004E-3</c:v>
                </c:pt>
                <c:pt idx="145646" formatCode="0.00E+00">
                  <c:v>9.9654700000000006E-3</c:v>
                </c:pt>
                <c:pt idx="145647">
                  <c:v>1.03517E-2</c:v>
                </c:pt>
                <c:pt idx="145648">
                  <c:v>1.0729799999999999E-2</c:v>
                </c:pt>
                <c:pt idx="145649">
                  <c:v>1.1099400000000001E-2</c:v>
                </c:pt>
                <c:pt idx="145650">
                  <c:v>1.1460100000000001E-2</c:v>
                </c:pt>
                <c:pt idx="145651">
                  <c:v>1.18116E-2</c:v>
                </c:pt>
                <c:pt idx="145652">
                  <c:v>1.21534E-2</c:v>
                </c:pt>
                <c:pt idx="145653">
                  <c:v>1.24853E-2</c:v>
                </c:pt>
                <c:pt idx="145654">
                  <c:v>1.2807000000000001E-2</c:v>
                </c:pt>
                <c:pt idx="145655">
                  <c:v>1.3118100000000001E-2</c:v>
                </c:pt>
                <c:pt idx="145656">
                  <c:v>1.3418299999999999E-2</c:v>
                </c:pt>
                <c:pt idx="145657">
                  <c:v>1.37073E-2</c:v>
                </c:pt>
                <c:pt idx="145658">
                  <c:v>1.3984699999999999E-2</c:v>
                </c:pt>
                <c:pt idx="145659">
                  <c:v>1.4250499999999999E-2</c:v>
                </c:pt>
                <c:pt idx="145660">
                  <c:v>1.45042E-2</c:v>
                </c:pt>
                <c:pt idx="145661">
                  <c:v>1.4745599999999999E-2</c:v>
                </c:pt>
                <c:pt idx="145662">
                  <c:v>1.49745E-2</c:v>
                </c:pt>
                <c:pt idx="145663">
                  <c:v>1.51906E-2</c:v>
                </c:pt>
                <c:pt idx="145664">
                  <c:v>1.53937E-2</c:v>
                </c:pt>
                <c:pt idx="145665">
                  <c:v>1.5583700000000001E-2</c:v>
                </c:pt>
                <c:pt idx="145666">
                  <c:v>1.5760199999999999E-2</c:v>
                </c:pt>
                <c:pt idx="145667">
                  <c:v>1.5923199999999998E-2</c:v>
                </c:pt>
                <c:pt idx="145668">
                  <c:v>1.60725E-2</c:v>
                </c:pt>
                <c:pt idx="145669">
                  <c:v>1.6207900000000001E-2</c:v>
                </c:pt>
                <c:pt idx="145670">
                  <c:v>1.6329300000000001E-2</c:v>
                </c:pt>
                <c:pt idx="145671">
                  <c:v>1.6436599999999999E-2</c:v>
                </c:pt>
                <c:pt idx="145672">
                  <c:v>1.6529599999999998E-2</c:v>
                </c:pt>
                <c:pt idx="145673">
                  <c:v>1.66082E-2</c:v>
                </c:pt>
                <c:pt idx="145674">
                  <c:v>1.66725E-2</c:v>
                </c:pt>
                <c:pt idx="145675">
                  <c:v>1.67222E-2</c:v>
                </c:pt>
                <c:pt idx="145676">
                  <c:v>1.6757399999999999E-2</c:v>
                </c:pt>
                <c:pt idx="145677">
                  <c:v>1.6778000000000001E-2</c:v>
                </c:pt>
                <c:pt idx="145678">
                  <c:v>1.6784E-2</c:v>
                </c:pt>
                <c:pt idx="145679">
                  <c:v>1.6775399999999999E-2</c:v>
                </c:pt>
                <c:pt idx="145680">
                  <c:v>1.6752199999999998E-2</c:v>
                </c:pt>
                <c:pt idx="145681">
                  <c:v>1.6714400000000001E-2</c:v>
                </c:pt>
                <c:pt idx="145682">
                  <c:v>1.6662E-2</c:v>
                </c:pt>
                <c:pt idx="145683">
                  <c:v>1.6595200000000001E-2</c:v>
                </c:pt>
                <c:pt idx="145684">
                  <c:v>1.6513900000000001E-2</c:v>
                </c:pt>
                <c:pt idx="145685">
                  <c:v>1.6418200000000001E-2</c:v>
                </c:pt>
                <c:pt idx="145686">
                  <c:v>1.6308300000000001E-2</c:v>
                </c:pt>
                <c:pt idx="145687">
                  <c:v>1.61841E-2</c:v>
                </c:pt>
                <c:pt idx="145688">
                  <c:v>1.6046000000000001E-2</c:v>
                </c:pt>
                <c:pt idx="145689">
                  <c:v>1.5893899999999999E-2</c:v>
                </c:pt>
                <c:pt idx="145690">
                  <c:v>1.5728099999999998E-2</c:v>
                </c:pt>
                <c:pt idx="145691">
                  <c:v>1.55487E-2</c:v>
                </c:pt>
                <c:pt idx="145692">
                  <c:v>1.5355799999999999E-2</c:v>
                </c:pt>
                <c:pt idx="145693">
                  <c:v>1.51498E-2</c:v>
                </c:pt>
                <c:pt idx="145694">
                  <c:v>1.49306E-2</c:v>
                </c:pt>
                <c:pt idx="145695">
                  <c:v>1.46987E-2</c:v>
                </c:pt>
                <c:pt idx="145696">
                  <c:v>1.4454099999999999E-2</c:v>
                </c:pt>
                <c:pt idx="145697">
                  <c:v>1.41972E-2</c:v>
                </c:pt>
                <c:pt idx="145698">
                  <c:v>1.39282E-2</c:v>
                </c:pt>
                <c:pt idx="145699">
                  <c:v>1.3647299999999999E-2</c:v>
                </c:pt>
                <c:pt idx="145700">
                  <c:v>1.33548E-2</c:v>
                </c:pt>
                <c:pt idx="145701">
                  <c:v>1.30511E-2</c:v>
                </c:pt>
                <c:pt idx="145702">
                  <c:v>1.2736300000000001E-2</c:v>
                </c:pt>
                <c:pt idx="145703">
                  <c:v>1.24108E-2</c:v>
                </c:pt>
                <c:pt idx="145704">
                  <c:v>1.20749E-2</c:v>
                </c:pt>
                <c:pt idx="145705">
                  <c:v>1.1729E-2</c:v>
                </c:pt>
                <c:pt idx="145706">
                  <c:v>1.1373299999999999E-2</c:v>
                </c:pt>
                <c:pt idx="145707">
                  <c:v>1.1008199999999999E-2</c:v>
                </c:pt>
                <c:pt idx="145708">
                  <c:v>1.0633999999999999E-2</c:v>
                </c:pt>
                <c:pt idx="145709">
                  <c:v>1.0251100000000001E-2</c:v>
                </c:pt>
                <c:pt idx="145710" formatCode="0.00E+00">
                  <c:v>9.8599499999999993E-3</c:v>
                </c:pt>
                <c:pt idx="145711" formatCode="0.00E+00">
                  <c:v>9.4607900000000002E-3</c:v>
                </c:pt>
                <c:pt idx="145712" formatCode="0.00E+00">
                  <c:v>9.0540299999999994E-3</c:v>
                </c:pt>
                <c:pt idx="145713" formatCode="0.00E+00">
                  <c:v>8.6400699999999997E-3</c:v>
                </c:pt>
                <c:pt idx="145714" formatCode="0.00E+00">
                  <c:v>8.2192800000000007E-3</c:v>
                </c:pt>
                <c:pt idx="145715" formatCode="0.00E+00">
                  <c:v>7.79206E-3</c:v>
                </c:pt>
                <c:pt idx="145716" formatCode="0.00E+00">
                  <c:v>7.3588200000000003E-3</c:v>
                </c:pt>
                <c:pt idx="145717" formatCode="0.00E+00">
                  <c:v>6.9199400000000003E-3</c:v>
                </c:pt>
                <c:pt idx="145718" formatCode="0.00E+00">
                  <c:v>6.47585E-3</c:v>
                </c:pt>
                <c:pt idx="145719" formatCode="0.00E+00">
                  <c:v>6.0269399999999997E-3</c:v>
                </c:pt>
                <c:pt idx="145720" formatCode="0.00E+00">
                  <c:v>5.5736300000000004E-3</c:v>
                </c:pt>
                <c:pt idx="145721" formatCode="0.00E+00">
                  <c:v>5.1163399999999996E-3</c:v>
                </c:pt>
                <c:pt idx="145722" formatCode="0.00E+00">
                  <c:v>4.65548E-3</c:v>
                </c:pt>
                <c:pt idx="145723" formatCode="0.00E+00">
                  <c:v>4.19148E-3</c:v>
                </c:pt>
                <c:pt idx="145724" formatCode="0.00E+00">
                  <c:v>3.7247500000000002E-3</c:v>
                </c:pt>
                <c:pt idx="145725" formatCode="0.00E+00">
                  <c:v>3.2557200000000001E-3</c:v>
                </c:pt>
                <c:pt idx="145726" formatCode="0.00E+00">
                  <c:v>2.78481E-3</c:v>
                </c:pt>
                <c:pt idx="145727" formatCode="0.00E+00">
                  <c:v>2.3124299999999999E-3</c:v>
                </c:pt>
                <c:pt idx="145728" formatCode="0.00E+00">
                  <c:v>1.83902E-3</c:v>
                </c:pt>
                <c:pt idx="145729" formatCode="0.00E+00">
                  <c:v>1.36499E-3</c:v>
                </c:pt>
                <c:pt idx="145730" formatCode="0.00E+00">
                  <c:v>8.9075299999999999E-4</c:v>
                </c:pt>
                <c:pt idx="145731" formatCode="0.00E+00">
                  <c:v>4.1673699999999998E-4</c:v>
                </c:pt>
                <c:pt idx="145732" formatCode="0.00E+00">
                  <c:v>-5.6647600000000003E-5</c:v>
                </c:pt>
                <c:pt idx="145733" formatCode="0.00E+00">
                  <c:v>-5.2898799999999998E-4</c:v>
                </c:pt>
                <c:pt idx="145734" formatCode="0.00E+00">
                  <c:v>-9.998749999999999E-4</c:v>
                </c:pt>
                <c:pt idx="145735" formatCode="0.00E+00">
                  <c:v>-1.4689E-3</c:v>
                </c:pt>
                <c:pt idx="145736" formatCode="0.00E+00">
                  <c:v>-1.93567E-3</c:v>
                </c:pt>
                <c:pt idx="145737" formatCode="0.00E+00">
                  <c:v>-2.3997799999999998E-3</c:v>
                </c:pt>
                <c:pt idx="145738" formatCode="0.00E+00">
                  <c:v>-2.8608399999999999E-3</c:v>
                </c:pt>
                <c:pt idx="145739" formatCode="0.00E+00">
                  <c:v>-3.3184500000000001E-3</c:v>
                </c:pt>
                <c:pt idx="145740" formatCode="0.00E+00">
                  <c:v>-3.77225E-3</c:v>
                </c:pt>
                <c:pt idx="145741" formatCode="0.00E+00">
                  <c:v>-4.2218400000000001E-3</c:v>
                </c:pt>
                <c:pt idx="145742" formatCode="0.00E+00">
                  <c:v>-4.66687E-3</c:v>
                </c:pt>
                <c:pt idx="145743" formatCode="0.00E+00">
                  <c:v>-5.1069599999999998E-3</c:v>
                </c:pt>
                <c:pt idx="145744" formatCode="0.00E+00">
                  <c:v>-5.5417499999999998E-3</c:v>
                </c:pt>
                <c:pt idx="145745" formatCode="0.00E+00">
                  <c:v>-5.9709100000000003E-3</c:v>
                </c:pt>
                <c:pt idx="145746" formatCode="0.00E+00">
                  <c:v>-6.39407E-3</c:v>
                </c:pt>
                <c:pt idx="145747" formatCode="0.00E+00">
                  <c:v>-6.8109099999999999E-3</c:v>
                </c:pt>
                <c:pt idx="145748" formatCode="0.00E+00">
                  <c:v>-7.2211000000000003E-3</c:v>
                </c:pt>
                <c:pt idx="145749" formatCode="0.00E+00">
                  <c:v>-7.6243099999999996E-3</c:v>
                </c:pt>
                <c:pt idx="145750" formatCode="0.00E+00">
                  <c:v>-8.0202399999999997E-3</c:v>
                </c:pt>
                <c:pt idx="145751" formatCode="0.00E+00">
                  <c:v>-8.4085800000000006E-3</c:v>
                </c:pt>
                <c:pt idx="145752" formatCode="0.00E+00">
                  <c:v>-8.7890499999999996E-3</c:v>
                </c:pt>
                <c:pt idx="145753" formatCode="0.00E+00">
                  <c:v>-9.1613400000000005E-3</c:v>
                </c:pt>
                <c:pt idx="145754" formatCode="0.00E+00">
                  <c:v>-9.5251899999999994E-3</c:v>
                </c:pt>
                <c:pt idx="145755" formatCode="0.00E+00">
                  <c:v>-9.8803299999999997E-3</c:v>
                </c:pt>
                <c:pt idx="145756">
                  <c:v>-1.0226499999999999E-2</c:v>
                </c:pt>
                <c:pt idx="145757">
                  <c:v>-1.05635E-2</c:v>
                </c:pt>
                <c:pt idx="145758">
                  <c:v>-1.0891E-2</c:v>
                </c:pt>
                <c:pt idx="145759">
                  <c:v>-1.12088E-2</c:v>
                </c:pt>
                <c:pt idx="145760">
                  <c:v>-1.15167E-2</c:v>
                </c:pt>
                <c:pt idx="145761">
                  <c:v>-1.18146E-2</c:v>
                </c:pt>
                <c:pt idx="145762">
                  <c:v>-1.2102099999999999E-2</c:v>
                </c:pt>
                <c:pt idx="145763">
                  <c:v>-1.2379100000000001E-2</c:v>
                </c:pt>
                <c:pt idx="145764">
                  <c:v>-1.26455E-2</c:v>
                </c:pt>
                <c:pt idx="145765">
                  <c:v>-1.29011E-2</c:v>
                </c:pt>
                <c:pt idx="145766">
                  <c:v>-1.31457E-2</c:v>
                </c:pt>
                <c:pt idx="145767">
                  <c:v>-1.3379200000000001E-2</c:v>
                </c:pt>
                <c:pt idx="145768">
                  <c:v>-1.36014E-2</c:v>
                </c:pt>
                <c:pt idx="145769">
                  <c:v>-1.38122E-2</c:v>
                </c:pt>
                <c:pt idx="145770">
                  <c:v>-1.4011600000000001E-2</c:v>
                </c:pt>
                <c:pt idx="145771">
                  <c:v>-1.41993E-2</c:v>
                </c:pt>
                <c:pt idx="145772">
                  <c:v>-1.43754E-2</c:v>
                </c:pt>
                <c:pt idx="145773">
                  <c:v>-1.45398E-2</c:v>
                </c:pt>
                <c:pt idx="145774">
                  <c:v>-1.46923E-2</c:v>
                </c:pt>
                <c:pt idx="145775">
                  <c:v>-1.48329E-2</c:v>
                </c:pt>
                <c:pt idx="145776">
                  <c:v>-1.49616E-2</c:v>
                </c:pt>
                <c:pt idx="145777">
                  <c:v>-1.50784E-2</c:v>
                </c:pt>
                <c:pt idx="145778">
                  <c:v>-1.51831E-2</c:v>
                </c:pt>
                <c:pt idx="145779">
                  <c:v>-1.52759E-2</c:v>
                </c:pt>
                <c:pt idx="145780">
                  <c:v>-1.53566E-2</c:v>
                </c:pt>
                <c:pt idx="145781">
                  <c:v>-1.5425299999999999E-2</c:v>
                </c:pt>
                <c:pt idx="145782">
                  <c:v>-1.54821E-2</c:v>
                </c:pt>
                <c:pt idx="145783">
                  <c:v>-1.55269E-2</c:v>
                </c:pt>
                <c:pt idx="145784">
                  <c:v>-1.5559699999999999E-2</c:v>
                </c:pt>
                <c:pt idx="145785">
                  <c:v>-1.55806E-2</c:v>
                </c:pt>
                <c:pt idx="145786">
                  <c:v>-1.55897E-2</c:v>
                </c:pt>
                <c:pt idx="145787">
                  <c:v>-1.5587E-2</c:v>
                </c:pt>
                <c:pt idx="145788">
                  <c:v>-1.5572600000000001E-2</c:v>
                </c:pt>
                <c:pt idx="145789">
                  <c:v>-1.5546600000000001E-2</c:v>
                </c:pt>
                <c:pt idx="145790">
                  <c:v>-1.5509E-2</c:v>
                </c:pt>
                <c:pt idx="145791">
                  <c:v>-1.546E-2</c:v>
                </c:pt>
                <c:pt idx="145792">
                  <c:v>-1.5399599999999999E-2</c:v>
                </c:pt>
                <c:pt idx="145793">
                  <c:v>-1.5328E-2</c:v>
                </c:pt>
                <c:pt idx="145794">
                  <c:v>-1.52453E-2</c:v>
                </c:pt>
                <c:pt idx="145795">
                  <c:v>-1.51515E-2</c:v>
                </c:pt>
                <c:pt idx="145796">
                  <c:v>-1.5047E-2</c:v>
                </c:pt>
                <c:pt idx="145797">
                  <c:v>-1.4931699999999999E-2</c:v>
                </c:pt>
                <c:pt idx="145798">
                  <c:v>-1.4805799999999999E-2</c:v>
                </c:pt>
                <c:pt idx="145799">
                  <c:v>-1.46695E-2</c:v>
                </c:pt>
                <c:pt idx="145800">
                  <c:v>-1.4522999999999999E-2</c:v>
                </c:pt>
                <c:pt idx="145801">
                  <c:v>-1.43664E-2</c:v>
                </c:pt>
                <c:pt idx="145802">
                  <c:v>-1.41999E-2</c:v>
                </c:pt>
                <c:pt idx="145803">
                  <c:v>-1.40237E-2</c:v>
                </c:pt>
                <c:pt idx="145804">
                  <c:v>-1.38379E-2</c:v>
                </c:pt>
                <c:pt idx="145805">
                  <c:v>-1.3642700000000001E-2</c:v>
                </c:pt>
                <c:pt idx="145806">
                  <c:v>-1.34384E-2</c:v>
                </c:pt>
                <c:pt idx="145807">
                  <c:v>-1.3225199999999999E-2</c:v>
                </c:pt>
                <c:pt idx="145808">
                  <c:v>-1.30031E-2</c:v>
                </c:pt>
                <c:pt idx="145809">
                  <c:v>-1.27726E-2</c:v>
                </c:pt>
                <c:pt idx="145810">
                  <c:v>-1.2533600000000001E-2</c:v>
                </c:pt>
                <c:pt idx="145811">
                  <c:v>-1.22866E-2</c:v>
                </c:pt>
                <c:pt idx="145812">
                  <c:v>-1.20316E-2</c:v>
                </c:pt>
                <c:pt idx="145813">
                  <c:v>-1.1769E-2</c:v>
                </c:pt>
                <c:pt idx="145814">
                  <c:v>-1.1498899999999999E-2</c:v>
                </c:pt>
                <c:pt idx="145815">
                  <c:v>-1.12216E-2</c:v>
                </c:pt>
                <c:pt idx="145816">
                  <c:v>-1.09373E-2</c:v>
                </c:pt>
                <c:pt idx="145817">
                  <c:v>-1.0646299999999999E-2</c:v>
                </c:pt>
                <c:pt idx="145818">
                  <c:v>-1.0348700000000001E-2</c:v>
                </c:pt>
                <c:pt idx="145819">
                  <c:v>-1.00448E-2</c:v>
                </c:pt>
                <c:pt idx="145820" formatCode="0.00E+00">
                  <c:v>-9.7348999999999995E-3</c:v>
                </c:pt>
                <c:pt idx="145821" formatCode="0.00E+00">
                  <c:v>-9.4191899999999992E-3</c:v>
                </c:pt>
                <c:pt idx="145822" formatCode="0.00E+00">
                  <c:v>-9.0979200000000007E-3</c:v>
                </c:pt>
                <c:pt idx="145823" formatCode="0.00E+00">
                  <c:v>-8.7713300000000008E-3</c:v>
                </c:pt>
                <c:pt idx="145824" formatCode="0.00E+00">
                  <c:v>-8.4396799999999998E-3</c:v>
                </c:pt>
                <c:pt idx="145825" formatCode="0.00E+00">
                  <c:v>-8.1031999999999996E-3</c:v>
                </c:pt>
                <c:pt idx="145826" formatCode="0.00E+00">
                  <c:v>-7.7621499999999998E-3</c:v>
                </c:pt>
                <c:pt idx="145827" formatCode="0.00E+00">
                  <c:v>-7.4167800000000004E-3</c:v>
                </c:pt>
                <c:pt idx="145828" formatCode="0.00E+00">
                  <c:v>-7.0673300000000001E-3</c:v>
                </c:pt>
                <c:pt idx="145829" formatCode="0.00E+00">
                  <c:v>-6.7140500000000001E-3</c:v>
                </c:pt>
                <c:pt idx="145830" formatCode="0.00E+00">
                  <c:v>-6.3571900000000004E-3</c:v>
                </c:pt>
                <c:pt idx="145831" formatCode="0.00E+00">
                  <c:v>-5.9969999999999997E-3</c:v>
                </c:pt>
                <c:pt idx="145832" formatCode="0.00E+00">
                  <c:v>-5.63372E-3</c:v>
                </c:pt>
                <c:pt idx="145833" formatCode="0.00E+00">
                  <c:v>-5.2676099999999998E-3</c:v>
                </c:pt>
                <c:pt idx="145834" formatCode="0.00E+00">
                  <c:v>-4.8989200000000002E-3</c:v>
                </c:pt>
                <c:pt idx="145835" formatCode="0.00E+00">
                  <c:v>-4.5278799999999998E-3</c:v>
                </c:pt>
                <c:pt idx="145836" formatCode="0.00E+00">
                  <c:v>-4.1547499999999996E-3</c:v>
                </c:pt>
                <c:pt idx="145837" formatCode="0.00E+00">
                  <c:v>-3.7797600000000001E-3</c:v>
                </c:pt>
                <c:pt idx="145838" formatCode="0.00E+00">
                  <c:v>-3.4031700000000001E-3</c:v>
                </c:pt>
                <c:pt idx="145839" formatCode="0.00E+00">
                  <c:v>-3.0252199999999999E-3</c:v>
                </c:pt>
                <c:pt idx="145840" formatCode="0.00E+00">
                  <c:v>-2.6461499999999999E-3</c:v>
                </c:pt>
                <c:pt idx="145841" formatCode="0.00E+00">
                  <c:v>-2.26619E-3</c:v>
                </c:pt>
                <c:pt idx="145842" formatCode="0.00E+00">
                  <c:v>-1.8855899999999999E-3</c:v>
                </c:pt>
                <c:pt idx="145843" formatCode="0.00E+00">
                  <c:v>-1.5045900000000001E-3</c:v>
                </c:pt>
                <c:pt idx="145844" formatCode="0.00E+00">
                  <c:v>-1.12341E-3</c:v>
                </c:pt>
                <c:pt idx="145845" formatCode="0.00E+00">
                  <c:v>-7.4230499999999996E-4</c:v>
                </c:pt>
                <c:pt idx="145846" formatCode="0.00E+00">
                  <c:v>-3.6149100000000003E-4</c:v>
                </c:pt>
                <c:pt idx="145847" formatCode="0.00E+00">
                  <c:v>1.8796000000000001E-5</c:v>
                </c:pt>
                <c:pt idx="145848" formatCode="0.00E+00">
                  <c:v>3.98329E-4</c:v>
                </c:pt>
                <c:pt idx="145849" formatCode="0.00E+00">
                  <c:v>7.7687999999999998E-4</c:v>
                </c:pt>
                <c:pt idx="145850" formatCode="0.00E+00">
                  <c:v>1.15423E-3</c:v>
                </c:pt>
                <c:pt idx="145851" formatCode="0.00E+00">
                  <c:v>1.5301399999999999E-3</c:v>
                </c:pt>
                <c:pt idx="145852" formatCode="0.00E+00">
                  <c:v>1.90441E-3</c:v>
                </c:pt>
                <c:pt idx="145853" formatCode="0.00E+00">
                  <c:v>2.2768200000000001E-3</c:v>
                </c:pt>
                <c:pt idx="145854" formatCode="0.00E+00">
                  <c:v>2.6471400000000001E-3</c:v>
                </c:pt>
                <c:pt idx="145855" formatCode="0.00E+00">
                  <c:v>3.0151700000000002E-3</c:v>
                </c:pt>
                <c:pt idx="145856" formatCode="0.00E+00">
                  <c:v>3.3806999999999999E-3</c:v>
                </c:pt>
                <c:pt idx="145857" formatCode="0.00E+00">
                  <c:v>3.7435099999999998E-3</c:v>
                </c:pt>
                <c:pt idx="145858" formatCode="0.00E+00">
                  <c:v>4.1034000000000001E-3</c:v>
                </c:pt>
                <c:pt idx="145859" formatCode="0.00E+00">
                  <c:v>4.4601700000000003E-3</c:v>
                </c:pt>
                <c:pt idx="145860" formatCode="0.00E+00">
                  <c:v>4.8136100000000003E-3</c:v>
                </c:pt>
                <c:pt idx="145861" formatCode="0.00E+00">
                  <c:v>5.1635300000000004E-3</c:v>
                </c:pt>
                <c:pt idx="145862" formatCode="0.00E+00">
                  <c:v>5.5097200000000001E-3</c:v>
                </c:pt>
                <c:pt idx="145863" formatCode="0.00E+00">
                  <c:v>5.8520100000000004E-3</c:v>
                </c:pt>
                <c:pt idx="145864" formatCode="0.00E+00">
                  <c:v>6.1901899999999999E-3</c:v>
                </c:pt>
                <c:pt idx="145865" formatCode="0.00E+00">
                  <c:v>6.5240699999999999E-3</c:v>
                </c:pt>
                <c:pt idx="145866" formatCode="0.00E+00">
                  <c:v>6.8534800000000003E-3</c:v>
                </c:pt>
                <c:pt idx="145867" formatCode="0.00E+00">
                  <c:v>7.1782199999999999E-3</c:v>
                </c:pt>
                <c:pt idx="145868" formatCode="0.00E+00">
                  <c:v>7.4981300000000004E-3</c:v>
                </c:pt>
                <c:pt idx="145869" formatCode="0.00E+00">
                  <c:v>7.8130100000000004E-3</c:v>
                </c:pt>
                <c:pt idx="145870" formatCode="0.00E+00">
                  <c:v>8.1226900000000001E-3</c:v>
                </c:pt>
                <c:pt idx="145871" formatCode="0.00E+00">
                  <c:v>8.4270100000000004E-3</c:v>
                </c:pt>
                <c:pt idx="145872" formatCode="0.00E+00">
                  <c:v>8.7257900000000006E-3</c:v>
                </c:pt>
                <c:pt idx="145873" formatCode="0.00E+00">
                  <c:v>9.0188600000000001E-3</c:v>
                </c:pt>
                <c:pt idx="145874" formatCode="0.00E+00">
                  <c:v>9.3060599999999997E-3</c:v>
                </c:pt>
                <c:pt idx="145875" formatCode="0.00E+00">
                  <c:v>9.5872300000000004E-3</c:v>
                </c:pt>
                <c:pt idx="145876" formatCode="0.00E+00">
                  <c:v>9.8622199999999997E-3</c:v>
                </c:pt>
                <c:pt idx="145877">
                  <c:v>1.01309E-2</c:v>
                </c:pt>
                <c:pt idx="145878">
                  <c:v>1.0392999999999999E-2</c:v>
                </c:pt>
                <c:pt idx="145879">
                  <c:v>1.06485E-2</c:v>
                </c:pt>
                <c:pt idx="145880">
                  <c:v>1.0897199999999999E-2</c:v>
                </c:pt>
                <c:pt idx="145881">
                  <c:v>1.11389E-2</c:v>
                </c:pt>
                <c:pt idx="145882">
                  <c:v>1.1373599999999999E-2</c:v>
                </c:pt>
                <c:pt idx="145883">
                  <c:v>1.16011E-2</c:v>
                </c:pt>
                <c:pt idx="145884">
                  <c:v>1.18212E-2</c:v>
                </c:pt>
                <c:pt idx="145885">
                  <c:v>1.2033800000000001E-2</c:v>
                </c:pt>
                <c:pt idx="145886">
                  <c:v>1.2238799999999999E-2</c:v>
                </c:pt>
                <c:pt idx="145887">
                  <c:v>1.24361E-2</c:v>
                </c:pt>
                <c:pt idx="145888">
                  <c:v>1.26255E-2</c:v>
                </c:pt>
                <c:pt idx="145889">
                  <c:v>1.28069E-2</c:v>
                </c:pt>
                <c:pt idx="145890">
                  <c:v>1.2980200000000001E-2</c:v>
                </c:pt>
                <c:pt idx="145891">
                  <c:v>1.31453E-2</c:v>
                </c:pt>
                <c:pt idx="145892">
                  <c:v>1.3302100000000001E-2</c:v>
                </c:pt>
                <c:pt idx="145893">
                  <c:v>1.3450500000000001E-2</c:v>
                </c:pt>
                <c:pt idx="145894">
                  <c:v>1.3590400000000001E-2</c:v>
                </c:pt>
                <c:pt idx="145895">
                  <c:v>1.37216E-2</c:v>
                </c:pt>
                <c:pt idx="145896">
                  <c:v>1.38441E-2</c:v>
                </c:pt>
                <c:pt idx="145897">
                  <c:v>1.3957799999999999E-2</c:v>
                </c:pt>
                <c:pt idx="145898">
                  <c:v>1.40626E-2</c:v>
                </c:pt>
                <c:pt idx="145899">
                  <c:v>1.41584E-2</c:v>
                </c:pt>
                <c:pt idx="145900">
                  <c:v>1.42452E-2</c:v>
                </c:pt>
                <c:pt idx="145901">
                  <c:v>1.43228E-2</c:v>
                </c:pt>
                <c:pt idx="145902">
                  <c:v>1.43912E-2</c:v>
                </c:pt>
                <c:pt idx="145903">
                  <c:v>1.44504E-2</c:v>
                </c:pt>
                <c:pt idx="145904">
                  <c:v>1.45002E-2</c:v>
                </c:pt>
                <c:pt idx="145905">
                  <c:v>1.4540600000000001E-2</c:v>
                </c:pt>
                <c:pt idx="145906">
                  <c:v>1.4571600000000001E-2</c:v>
                </c:pt>
                <c:pt idx="145907">
                  <c:v>1.4593E-2</c:v>
                </c:pt>
                <c:pt idx="145908">
                  <c:v>1.4605E-2</c:v>
                </c:pt>
                <c:pt idx="145909">
                  <c:v>1.46073E-2</c:v>
                </c:pt>
                <c:pt idx="145910">
                  <c:v>1.46001E-2</c:v>
                </c:pt>
                <c:pt idx="145911">
                  <c:v>1.45831E-2</c:v>
                </c:pt>
                <c:pt idx="145912">
                  <c:v>1.45565E-2</c:v>
                </c:pt>
                <c:pt idx="145913">
                  <c:v>1.45203E-2</c:v>
                </c:pt>
                <c:pt idx="145914">
                  <c:v>1.4474300000000001E-2</c:v>
                </c:pt>
                <c:pt idx="145915">
                  <c:v>1.44186E-2</c:v>
                </c:pt>
                <c:pt idx="145916">
                  <c:v>1.4353100000000001E-2</c:v>
                </c:pt>
                <c:pt idx="145917">
                  <c:v>1.42779E-2</c:v>
                </c:pt>
                <c:pt idx="145918">
                  <c:v>1.41931E-2</c:v>
                </c:pt>
                <c:pt idx="145919">
                  <c:v>1.40985E-2</c:v>
                </c:pt>
                <c:pt idx="145920">
                  <c:v>1.39942E-2</c:v>
                </c:pt>
                <c:pt idx="145921">
                  <c:v>1.38803E-2</c:v>
                </c:pt>
                <c:pt idx="145922">
                  <c:v>1.37567E-2</c:v>
                </c:pt>
                <c:pt idx="145923">
                  <c:v>1.36235E-2</c:v>
                </c:pt>
                <c:pt idx="145924">
                  <c:v>1.3480799999999999E-2</c:v>
                </c:pt>
                <c:pt idx="145925">
                  <c:v>1.33285E-2</c:v>
                </c:pt>
                <c:pt idx="145926">
                  <c:v>1.3166799999999999E-2</c:v>
                </c:pt>
                <c:pt idx="145927">
                  <c:v>1.2995700000000001E-2</c:v>
                </c:pt>
                <c:pt idx="145928">
                  <c:v>1.2815200000000001E-2</c:v>
                </c:pt>
                <c:pt idx="145929">
                  <c:v>1.26255E-2</c:v>
                </c:pt>
                <c:pt idx="145930">
                  <c:v>1.2426599999999999E-2</c:v>
                </c:pt>
                <c:pt idx="145931">
                  <c:v>1.22186E-2</c:v>
                </c:pt>
                <c:pt idx="145932">
                  <c:v>1.2001599999999999E-2</c:v>
                </c:pt>
                <c:pt idx="145933">
                  <c:v>1.17757E-2</c:v>
                </c:pt>
                <c:pt idx="145934">
                  <c:v>1.1540999999999999E-2</c:v>
                </c:pt>
                <c:pt idx="145935">
                  <c:v>1.12976E-2</c:v>
                </c:pt>
                <c:pt idx="145936">
                  <c:v>1.1045599999999999E-2</c:v>
                </c:pt>
                <c:pt idx="145937">
                  <c:v>1.0785100000000001E-2</c:v>
                </c:pt>
                <c:pt idx="145938">
                  <c:v>1.05164E-2</c:v>
                </c:pt>
                <c:pt idx="145939">
                  <c:v>1.0239399999999999E-2</c:v>
                </c:pt>
                <c:pt idx="145940" formatCode="0.00E+00">
                  <c:v>9.9544799999999999E-3</c:v>
                </c:pt>
                <c:pt idx="145941" formatCode="0.00E+00">
                  <c:v>9.6616199999999992E-3</c:v>
                </c:pt>
                <c:pt idx="145942" formatCode="0.00E+00">
                  <c:v>9.3610499999999992E-3</c:v>
                </c:pt>
                <c:pt idx="145943" formatCode="0.00E+00">
                  <c:v>9.0529100000000008E-3</c:v>
                </c:pt>
                <c:pt idx="145944" formatCode="0.00E+00">
                  <c:v>8.7373999999999993E-3</c:v>
                </c:pt>
                <c:pt idx="145945" formatCode="0.00E+00">
                  <c:v>8.4146700000000008E-3</c:v>
                </c:pt>
                <c:pt idx="145946" formatCode="0.00E+00">
                  <c:v>8.0849300000000006E-3</c:v>
                </c:pt>
                <c:pt idx="145947" formatCode="0.00E+00">
                  <c:v>7.7483500000000002E-3</c:v>
                </c:pt>
                <c:pt idx="145948" formatCode="0.00E+00">
                  <c:v>7.4051500000000001E-3</c:v>
                </c:pt>
                <c:pt idx="145949" formatCode="0.00E+00">
                  <c:v>7.05553E-3</c:v>
                </c:pt>
                <c:pt idx="145950" formatCode="0.00E+00">
                  <c:v>6.6996900000000003E-3</c:v>
                </c:pt>
                <c:pt idx="145951" formatCode="0.00E+00">
                  <c:v>6.3378599999999998E-3</c:v>
                </c:pt>
                <c:pt idx="145952" formatCode="0.00E+00">
                  <c:v>5.9702699999999997E-3</c:v>
                </c:pt>
                <c:pt idx="145953" formatCode="0.00E+00">
                  <c:v>5.5971399999999996E-3</c:v>
                </c:pt>
                <c:pt idx="145954" formatCode="0.00E+00">
                  <c:v>5.2187099999999997E-3</c:v>
                </c:pt>
                <c:pt idx="145955" formatCode="0.00E+00">
                  <c:v>4.8352300000000003E-3</c:v>
                </c:pt>
                <c:pt idx="145956" formatCode="0.00E+00">
                  <c:v>4.4469399999999999E-3</c:v>
                </c:pt>
                <c:pt idx="145957" formatCode="0.00E+00">
                  <c:v>4.0540999999999997E-3</c:v>
                </c:pt>
                <c:pt idx="145958" formatCode="0.00E+00">
                  <c:v>3.6569699999999998E-3</c:v>
                </c:pt>
                <c:pt idx="145959" formatCode="0.00E+00">
                  <c:v>3.25582E-3</c:v>
                </c:pt>
                <c:pt idx="145960" formatCode="0.00E+00">
                  <c:v>2.8509099999999999E-3</c:v>
                </c:pt>
                <c:pt idx="145961" formatCode="0.00E+00">
                  <c:v>2.44254E-3</c:v>
                </c:pt>
                <c:pt idx="145962" formatCode="0.00E+00">
                  <c:v>2.03097E-3</c:v>
                </c:pt>
                <c:pt idx="145963" formatCode="0.00E+00">
                  <c:v>1.6165000000000001E-3</c:v>
                </c:pt>
                <c:pt idx="145964" formatCode="0.00E+00">
                  <c:v>1.1994099999999999E-3</c:v>
                </c:pt>
                <c:pt idx="145965" formatCode="0.00E+00">
                  <c:v>7.8001000000000003E-4</c:v>
                </c:pt>
                <c:pt idx="145966" formatCode="0.00E+00">
                  <c:v>3.58594E-4</c:v>
                </c:pt>
                <c:pt idx="145967" formatCode="0.00E+00">
                  <c:v>-6.4532599999999999E-5</c:v>
                </c:pt>
                <c:pt idx="145968" formatCode="0.00E+00">
                  <c:v>-4.8906000000000004E-4</c:v>
                </c:pt>
                <c:pt idx="145969" formatCode="0.00E+00">
                  <c:v>-9.1467700000000002E-4</c:v>
                </c:pt>
                <c:pt idx="145970" formatCode="0.00E+00">
                  <c:v>-1.34107E-3</c:v>
                </c:pt>
                <c:pt idx="145971" formatCode="0.00E+00">
                  <c:v>-1.7679099999999999E-3</c:v>
                </c:pt>
                <c:pt idx="145972" formatCode="0.00E+00">
                  <c:v>-2.1948800000000002E-3</c:v>
                </c:pt>
                <c:pt idx="145973" formatCode="0.00E+00">
                  <c:v>-2.62166E-3</c:v>
                </c:pt>
                <c:pt idx="145974" formatCode="0.00E+00">
                  <c:v>-3.04792E-3</c:v>
                </c:pt>
                <c:pt idx="145975" formatCode="0.00E+00">
                  <c:v>-3.4733199999999998E-3</c:v>
                </c:pt>
                <c:pt idx="145976" formatCode="0.00E+00">
                  <c:v>-3.8975500000000001E-3</c:v>
                </c:pt>
                <c:pt idx="145977" formatCode="0.00E+00">
                  <c:v>-4.3202500000000003E-3</c:v>
                </c:pt>
                <c:pt idx="145978" formatCode="0.00E+00">
                  <c:v>-4.7411099999999998E-3</c:v>
                </c:pt>
                <c:pt idx="145979" formatCode="0.00E+00">
                  <c:v>-5.1597700000000002E-3</c:v>
                </c:pt>
                <c:pt idx="145980" formatCode="0.00E+00">
                  <c:v>-5.5759199999999998E-3</c:v>
                </c:pt>
                <c:pt idx="145981" formatCode="0.00E+00">
                  <c:v>-5.9892000000000001E-3</c:v>
                </c:pt>
                <c:pt idx="145982" formatCode="0.00E+00">
                  <c:v>-6.3992800000000002E-3</c:v>
                </c:pt>
                <c:pt idx="145983" formatCode="0.00E+00">
                  <c:v>-6.8058299999999997E-3</c:v>
                </c:pt>
                <c:pt idx="145984" formatCode="0.00E+00">
                  <c:v>-7.2085099999999996E-3</c:v>
                </c:pt>
                <c:pt idx="145985" formatCode="0.00E+00">
                  <c:v>-7.6069700000000002E-3</c:v>
                </c:pt>
                <c:pt idx="145986" formatCode="0.00E+00">
                  <c:v>-8.0008900000000001E-3</c:v>
                </c:pt>
                <c:pt idx="145987" formatCode="0.00E+00">
                  <c:v>-8.3899400000000002E-3</c:v>
                </c:pt>
                <c:pt idx="145988" formatCode="0.00E+00">
                  <c:v>-8.7737700000000002E-3</c:v>
                </c:pt>
                <c:pt idx="145989" formatCode="0.00E+00">
                  <c:v>-9.15207E-3</c:v>
                </c:pt>
                <c:pt idx="145990" formatCode="0.00E+00">
                  <c:v>-9.52449E-3</c:v>
                </c:pt>
                <c:pt idx="145991" formatCode="0.00E+00">
                  <c:v>-9.8907300000000004E-3</c:v>
                </c:pt>
                <c:pt idx="145992">
                  <c:v>-1.02504E-2</c:v>
                </c:pt>
                <c:pt idx="145993">
                  <c:v>-1.06033E-2</c:v>
                </c:pt>
                <c:pt idx="145994">
                  <c:v>-1.09491E-2</c:v>
                </c:pt>
                <c:pt idx="145995">
                  <c:v>-1.12874E-2</c:v>
                </c:pt>
                <c:pt idx="145996">
                  <c:v>-1.16179E-2</c:v>
                </c:pt>
                <c:pt idx="145997">
                  <c:v>-1.1940299999999999E-2</c:v>
                </c:pt>
                <c:pt idx="145998">
                  <c:v>-1.22544E-2</c:v>
                </c:pt>
                <c:pt idx="145999">
                  <c:v>-1.2559900000000001E-2</c:v>
                </c:pt>
                <c:pt idx="146000">
                  <c:v>-1.28564E-2</c:v>
                </c:pt>
                <c:pt idx="146001">
                  <c:v>-1.31436E-2</c:v>
                </c:pt>
                <c:pt idx="146002">
                  <c:v>-1.34214E-2</c:v>
                </c:pt>
                <c:pt idx="146003">
                  <c:v>-1.3689399999999999E-2</c:v>
                </c:pt>
                <c:pt idx="146004">
                  <c:v>-1.39474E-2</c:v>
                </c:pt>
                <c:pt idx="146005">
                  <c:v>-1.41952E-2</c:v>
                </c:pt>
                <c:pt idx="146006">
                  <c:v>-1.44324E-2</c:v>
                </c:pt>
                <c:pt idx="146007">
                  <c:v>-1.46588E-2</c:v>
                </c:pt>
                <c:pt idx="146008">
                  <c:v>-1.48743E-2</c:v>
                </c:pt>
                <c:pt idx="146009">
                  <c:v>-1.5078599999999999E-2</c:v>
                </c:pt>
                <c:pt idx="146010">
                  <c:v>-1.5271399999999999E-2</c:v>
                </c:pt>
                <c:pt idx="146011">
                  <c:v>-1.54527E-2</c:v>
                </c:pt>
                <c:pt idx="146012">
                  <c:v>-1.56221E-2</c:v>
                </c:pt>
                <c:pt idx="146013">
                  <c:v>-1.5779499999999998E-2</c:v>
                </c:pt>
                <c:pt idx="146014">
                  <c:v>-1.5924799999999999E-2</c:v>
                </c:pt>
                <c:pt idx="146015">
                  <c:v>-1.6057700000000001E-2</c:v>
                </c:pt>
                <c:pt idx="146016">
                  <c:v>-1.6178100000000001E-2</c:v>
                </c:pt>
                <c:pt idx="146017">
                  <c:v>-1.6285899999999999E-2</c:v>
                </c:pt>
                <c:pt idx="146018">
                  <c:v>-1.6381E-2</c:v>
                </c:pt>
                <c:pt idx="146019">
                  <c:v>-1.6463100000000001E-2</c:v>
                </c:pt>
                <c:pt idx="146020">
                  <c:v>-1.65322E-2</c:v>
                </c:pt>
                <c:pt idx="146021">
                  <c:v>-1.65883E-2</c:v>
                </c:pt>
                <c:pt idx="146022">
                  <c:v>-1.6631099999999999E-2</c:v>
                </c:pt>
                <c:pt idx="146023">
                  <c:v>-1.6660700000000001E-2</c:v>
                </c:pt>
                <c:pt idx="146024">
                  <c:v>-1.6676900000000001E-2</c:v>
                </c:pt>
                <c:pt idx="146025">
                  <c:v>-1.6679800000000002E-2</c:v>
                </c:pt>
                <c:pt idx="146026">
                  <c:v>-1.6669199999999999E-2</c:v>
                </c:pt>
                <c:pt idx="146027">
                  <c:v>-1.6645199999999999E-2</c:v>
                </c:pt>
                <c:pt idx="146028">
                  <c:v>-1.66076E-2</c:v>
                </c:pt>
                <c:pt idx="146029">
                  <c:v>-1.6556600000000001E-2</c:v>
                </c:pt>
                <c:pt idx="146030">
                  <c:v>-1.6492099999999999E-2</c:v>
                </c:pt>
                <c:pt idx="146031">
                  <c:v>-1.64142E-2</c:v>
                </c:pt>
                <c:pt idx="146032">
                  <c:v>-1.6322799999999998E-2</c:v>
                </c:pt>
                <c:pt idx="146033">
                  <c:v>-1.6218E-2</c:v>
                </c:pt>
                <c:pt idx="146034">
                  <c:v>-1.60999E-2</c:v>
                </c:pt>
                <c:pt idx="146035">
                  <c:v>-1.5968599999999999E-2</c:v>
                </c:pt>
                <c:pt idx="146036">
                  <c:v>-1.5824000000000001E-2</c:v>
                </c:pt>
                <c:pt idx="146037">
                  <c:v>-1.56664E-2</c:v>
                </c:pt>
                <c:pt idx="146038">
                  <c:v>-1.5495699999999999E-2</c:v>
                </c:pt>
                <c:pt idx="146039">
                  <c:v>-1.53122E-2</c:v>
                </c:pt>
                <c:pt idx="146040">
                  <c:v>-1.5115999999999999E-2</c:v>
                </c:pt>
                <c:pt idx="146041">
                  <c:v>-1.49071E-2</c:v>
                </c:pt>
                <c:pt idx="146042">
                  <c:v>-1.4685800000000001E-2</c:v>
                </c:pt>
                <c:pt idx="146043">
                  <c:v>-1.44523E-2</c:v>
                </c:pt>
                <c:pt idx="146044">
                  <c:v>-1.42066E-2</c:v>
                </c:pt>
                <c:pt idx="146045">
                  <c:v>-1.3949E-2</c:v>
                </c:pt>
                <c:pt idx="146046">
                  <c:v>-1.36796E-2</c:v>
                </c:pt>
                <c:pt idx="146047">
                  <c:v>-1.3398800000000001E-2</c:v>
                </c:pt>
                <c:pt idx="146048">
                  <c:v>-1.3106700000000001E-2</c:v>
                </c:pt>
                <c:pt idx="146049">
                  <c:v>-1.2803500000000001E-2</c:v>
                </c:pt>
                <c:pt idx="146050">
                  <c:v>-1.2489500000000001E-2</c:v>
                </c:pt>
                <c:pt idx="146051">
                  <c:v>-1.2165E-2</c:v>
                </c:pt>
                <c:pt idx="146052">
                  <c:v>-1.1830200000000001E-2</c:v>
                </c:pt>
                <c:pt idx="146053">
                  <c:v>-1.14853E-2</c:v>
                </c:pt>
                <c:pt idx="146054">
                  <c:v>-1.11307E-2</c:v>
                </c:pt>
                <c:pt idx="146055">
                  <c:v>-1.0766700000000001E-2</c:v>
                </c:pt>
                <c:pt idx="146056">
                  <c:v>-1.03935E-2</c:v>
                </c:pt>
                <c:pt idx="146057">
                  <c:v>-1.0011600000000001E-2</c:v>
                </c:pt>
                <c:pt idx="146058" formatCode="0.00E+00">
                  <c:v>-9.6210700000000007E-3</c:v>
                </c:pt>
                <c:pt idx="146059" formatCode="0.00E+00">
                  <c:v>-9.2224000000000004E-3</c:v>
                </c:pt>
                <c:pt idx="146060" formatCode="0.00E+00">
                  <c:v>-8.8158999999999998E-3</c:v>
                </c:pt>
                <c:pt idx="146061" formatCode="0.00E+00">
                  <c:v>-8.4018900000000004E-3</c:v>
                </c:pt>
                <c:pt idx="146062" formatCode="0.00E+00">
                  <c:v>-7.9807400000000001E-3</c:v>
                </c:pt>
                <c:pt idx="146063" formatCode="0.00E+00">
                  <c:v>-7.5528100000000001E-3</c:v>
                </c:pt>
                <c:pt idx="146064" formatCode="0.00E+00">
                  <c:v>-7.1184600000000001E-3</c:v>
                </c:pt>
                <c:pt idx="146065" formatCode="0.00E+00">
                  <c:v>-6.6780600000000004E-3</c:v>
                </c:pt>
                <c:pt idx="146066" formatCode="0.00E+00">
                  <c:v>-6.2319799999999998E-3</c:v>
                </c:pt>
                <c:pt idx="146067" formatCode="0.00E+00">
                  <c:v>-5.7806200000000002E-3</c:v>
                </c:pt>
                <c:pt idx="146068" formatCode="0.00E+00">
                  <c:v>-5.3243600000000002E-3</c:v>
                </c:pt>
                <c:pt idx="146069" formatCode="0.00E+00">
                  <c:v>-4.8636E-3</c:v>
                </c:pt>
                <c:pt idx="146070" formatCode="0.00E+00">
                  <c:v>-4.3987200000000001E-3</c:v>
                </c:pt>
                <c:pt idx="146071" formatCode="0.00E+00">
                  <c:v>-3.9301300000000004E-3</c:v>
                </c:pt>
                <c:pt idx="146072" formatCode="0.00E+00">
                  <c:v>-3.45825E-3</c:v>
                </c:pt>
                <c:pt idx="146073" formatCode="0.00E+00">
                  <c:v>-2.9834699999999998E-3</c:v>
                </c:pt>
                <c:pt idx="146074" formatCode="0.00E+00">
                  <c:v>-2.5062000000000001E-3</c:v>
                </c:pt>
                <c:pt idx="146075" formatCode="0.00E+00">
                  <c:v>-2.0268600000000001E-3</c:v>
                </c:pt>
                <c:pt idx="146076" formatCode="0.00E+00">
                  <c:v>-1.54587E-3</c:v>
                </c:pt>
                <c:pt idx="146077" formatCode="0.00E+00">
                  <c:v>-1.06364E-3</c:v>
                </c:pt>
                <c:pt idx="146078" formatCode="0.00E+00">
                  <c:v>-5.8059300000000002E-4</c:v>
                </c:pt>
                <c:pt idx="146079" formatCode="0.00E+00">
                  <c:v>-9.7141100000000004E-5</c:v>
                </c:pt>
                <c:pt idx="146080" formatCode="0.00E+00">
                  <c:v>3.8629400000000003E-4</c:v>
                </c:pt>
                <c:pt idx="146081" formatCode="0.00E+00">
                  <c:v>8.6929399999999995E-4</c:v>
                </c:pt>
                <c:pt idx="146082" formatCode="0.00E+00">
                  <c:v>1.35144E-3</c:v>
                </c:pt>
                <c:pt idx="146083" formatCode="0.00E+00">
                  <c:v>1.8323199999999999E-3</c:v>
                </c:pt>
                <c:pt idx="146084" formatCode="0.00E+00">
                  <c:v>2.3115100000000001E-3</c:v>
                </c:pt>
                <c:pt idx="146085" formatCode="0.00E+00">
                  <c:v>2.7886E-3</c:v>
                </c:pt>
                <c:pt idx="146086" formatCode="0.00E+00">
                  <c:v>3.2631800000000001E-3</c:v>
                </c:pt>
                <c:pt idx="146087" formatCode="0.00E+00">
                  <c:v>3.7348400000000001E-3</c:v>
                </c:pt>
                <c:pt idx="146088" formatCode="0.00E+00">
                  <c:v>4.20317E-3</c:v>
                </c:pt>
                <c:pt idx="146089" formatCode="0.00E+00">
                  <c:v>4.6677699999999999E-3</c:v>
                </c:pt>
                <c:pt idx="146090" formatCode="0.00E+00">
                  <c:v>5.12825E-3</c:v>
                </c:pt>
                <c:pt idx="146091" formatCode="0.00E+00">
                  <c:v>5.58421E-3</c:v>
                </c:pt>
                <c:pt idx="146092" formatCode="0.00E+00">
                  <c:v>6.0352599999999998E-3</c:v>
                </c:pt>
                <c:pt idx="146093" formatCode="0.00E+00">
                  <c:v>6.4810199999999997E-3</c:v>
                </c:pt>
                <c:pt idx="146094" formatCode="0.00E+00">
                  <c:v>6.9211000000000003E-3</c:v>
                </c:pt>
                <c:pt idx="146095" formatCode="0.00E+00">
                  <c:v>7.3551299999999997E-3</c:v>
                </c:pt>
                <c:pt idx="146096" formatCode="0.00E+00">
                  <c:v>7.7827599999999997E-3</c:v>
                </c:pt>
                <c:pt idx="146097" formatCode="0.00E+00">
                  <c:v>8.2036100000000001E-3</c:v>
                </c:pt>
                <c:pt idx="146098" formatCode="0.00E+00">
                  <c:v>8.6173299999999994E-3</c:v>
                </c:pt>
                <c:pt idx="146099" formatCode="0.00E+00">
                  <c:v>9.0235799999999998E-3</c:v>
                </c:pt>
                <c:pt idx="146100" formatCode="0.00E+00">
                  <c:v>9.4220199999999997E-3</c:v>
                </c:pt>
                <c:pt idx="146101" formatCode="0.00E+00">
                  <c:v>9.8123099999999994E-3</c:v>
                </c:pt>
                <c:pt idx="146102">
                  <c:v>1.0194099999999999E-2</c:v>
                </c:pt>
                <c:pt idx="146103">
                  <c:v>1.0567200000000001E-2</c:v>
                </c:pt>
                <c:pt idx="146104">
                  <c:v>1.09312E-2</c:v>
                </c:pt>
                <c:pt idx="146105">
                  <c:v>1.1285699999999999E-2</c:v>
                </c:pt>
                <c:pt idx="146106">
                  <c:v>1.16306E-2</c:v>
                </c:pt>
                <c:pt idx="146107">
                  <c:v>1.19656E-2</c:v>
                </c:pt>
                <c:pt idx="146108">
                  <c:v>1.22904E-2</c:v>
                </c:pt>
                <c:pt idx="146109">
                  <c:v>1.2604600000000001E-2</c:v>
                </c:pt>
                <c:pt idx="146110">
                  <c:v>1.29082E-2</c:v>
                </c:pt>
                <c:pt idx="146111">
                  <c:v>1.32008E-2</c:v>
                </c:pt>
                <c:pt idx="146112">
                  <c:v>1.34822E-2</c:v>
                </c:pt>
                <c:pt idx="146113">
                  <c:v>1.3752199999999999E-2</c:v>
                </c:pt>
                <c:pt idx="146114">
                  <c:v>1.4010699999999999E-2</c:v>
                </c:pt>
                <c:pt idx="146115">
                  <c:v>1.4257300000000001E-2</c:v>
                </c:pt>
                <c:pt idx="146116">
                  <c:v>1.44919E-2</c:v>
                </c:pt>
                <c:pt idx="146117">
                  <c:v>1.4714400000000001E-2</c:v>
                </c:pt>
                <c:pt idx="146118">
                  <c:v>1.49246E-2</c:v>
                </c:pt>
                <c:pt idx="146119">
                  <c:v>1.5122399999999999E-2</c:v>
                </c:pt>
                <c:pt idx="146120">
                  <c:v>1.53075E-2</c:v>
                </c:pt>
                <c:pt idx="146121">
                  <c:v>1.5480000000000001E-2</c:v>
                </c:pt>
                <c:pt idx="146122">
                  <c:v>1.56396E-2</c:v>
                </c:pt>
                <c:pt idx="146123">
                  <c:v>1.57863E-2</c:v>
                </c:pt>
                <c:pt idx="146124">
                  <c:v>1.5919900000000001E-2</c:v>
                </c:pt>
                <c:pt idx="146125">
                  <c:v>1.6040499999999999E-2</c:v>
                </c:pt>
                <c:pt idx="146126">
                  <c:v>1.6147999999999999E-2</c:v>
                </c:pt>
                <c:pt idx="146127">
                  <c:v>1.6242199999999998E-2</c:v>
                </c:pt>
                <c:pt idx="146128">
                  <c:v>1.63232E-2</c:v>
                </c:pt>
                <c:pt idx="146129">
                  <c:v>1.6390999999999999E-2</c:v>
                </c:pt>
                <c:pt idx="146130">
                  <c:v>1.6445499999999998E-2</c:v>
                </c:pt>
                <c:pt idx="146131">
                  <c:v>1.6486600000000001E-2</c:v>
                </c:pt>
                <c:pt idx="146132">
                  <c:v>1.6514500000000001E-2</c:v>
                </c:pt>
                <c:pt idx="146133">
                  <c:v>1.6529200000000001E-2</c:v>
                </c:pt>
                <c:pt idx="146134">
                  <c:v>1.6530599999999999E-2</c:v>
                </c:pt>
                <c:pt idx="146135">
                  <c:v>1.65189E-2</c:v>
                </c:pt>
                <c:pt idx="146136">
                  <c:v>1.6494000000000002E-2</c:v>
                </c:pt>
                <c:pt idx="146137">
                  <c:v>1.6456100000000001E-2</c:v>
                </c:pt>
                <c:pt idx="146138">
                  <c:v>1.6405099999999999E-2</c:v>
                </c:pt>
                <c:pt idx="146139">
                  <c:v>1.63413E-2</c:v>
                </c:pt>
                <c:pt idx="146140">
                  <c:v>1.6264799999999999E-2</c:v>
                </c:pt>
                <c:pt idx="146141">
                  <c:v>1.6175499999999999E-2</c:v>
                </c:pt>
                <c:pt idx="146142">
                  <c:v>1.60737E-2</c:v>
                </c:pt>
                <c:pt idx="146143">
                  <c:v>1.5959399999999999E-2</c:v>
                </c:pt>
                <c:pt idx="146144">
                  <c:v>1.58329E-2</c:v>
                </c:pt>
                <c:pt idx="146145">
                  <c:v>1.5694199999999998E-2</c:v>
                </c:pt>
                <c:pt idx="146146">
                  <c:v>1.5543599999999999E-2</c:v>
                </c:pt>
                <c:pt idx="146147">
                  <c:v>1.5381199999999999E-2</c:v>
                </c:pt>
                <c:pt idx="146148">
                  <c:v>1.5207099999999999E-2</c:v>
                </c:pt>
                <c:pt idx="146149">
                  <c:v>1.50216E-2</c:v>
                </c:pt>
                <c:pt idx="146150">
                  <c:v>1.48249E-2</c:v>
                </c:pt>
                <c:pt idx="146151">
                  <c:v>1.46172E-2</c:v>
                </c:pt>
                <c:pt idx="146152">
                  <c:v>1.4398599999999999E-2</c:v>
                </c:pt>
                <c:pt idx="146153">
                  <c:v>1.41695E-2</c:v>
                </c:pt>
                <c:pt idx="146154">
                  <c:v>1.393E-2</c:v>
                </c:pt>
                <c:pt idx="146155">
                  <c:v>1.3680400000000001E-2</c:v>
                </c:pt>
                <c:pt idx="146156">
                  <c:v>1.3421000000000001E-2</c:v>
                </c:pt>
                <c:pt idx="146157">
                  <c:v>1.3151899999999999E-2</c:v>
                </c:pt>
                <c:pt idx="146158">
                  <c:v>1.28734E-2</c:v>
                </c:pt>
                <c:pt idx="146159">
                  <c:v>1.2585900000000001E-2</c:v>
                </c:pt>
                <c:pt idx="146160">
                  <c:v>1.22895E-2</c:v>
                </c:pt>
                <c:pt idx="146161">
                  <c:v>1.19846E-2</c:v>
                </c:pt>
                <c:pt idx="146162">
                  <c:v>1.16714E-2</c:v>
                </c:pt>
                <c:pt idx="146163">
                  <c:v>1.13502E-2</c:v>
                </c:pt>
                <c:pt idx="146164">
                  <c:v>1.1021400000000001E-2</c:v>
                </c:pt>
                <c:pt idx="146165">
                  <c:v>1.0685099999999999E-2</c:v>
                </c:pt>
                <c:pt idx="146166">
                  <c:v>1.03418E-2</c:v>
                </c:pt>
                <c:pt idx="146167" formatCode="0.00E+00">
                  <c:v>9.9916999999999992E-3</c:v>
                </c:pt>
                <c:pt idx="146168" formatCode="0.00E+00">
                  <c:v>9.6351100000000005E-3</c:v>
                </c:pt>
                <c:pt idx="146169" formatCode="0.00E+00">
                  <c:v>9.2723500000000004E-3</c:v>
                </c:pt>
                <c:pt idx="146170" formatCode="0.00E+00">
                  <c:v>8.9037400000000003E-3</c:v>
                </c:pt>
                <c:pt idx="146171" formatCode="0.00E+00">
                  <c:v>8.5295900000000001E-3</c:v>
                </c:pt>
                <c:pt idx="146172" formatCode="0.00E+00">
                  <c:v>8.1502199999999997E-3</c:v>
                </c:pt>
                <c:pt idx="146173" formatCode="0.00E+00">
                  <c:v>7.7659599999999997E-3</c:v>
                </c:pt>
                <c:pt idx="146174" formatCode="0.00E+00">
                  <c:v>7.37712E-3</c:v>
                </c:pt>
                <c:pt idx="146175" formatCode="0.00E+00">
                  <c:v>6.9840199999999996E-3</c:v>
                </c:pt>
                <c:pt idx="146176" formatCode="0.00E+00">
                  <c:v>6.587E-3</c:v>
                </c:pt>
                <c:pt idx="146177" formatCode="0.00E+00">
                  <c:v>6.1863700000000001E-3</c:v>
                </c:pt>
                <c:pt idx="146178" formatCode="0.00E+00">
                  <c:v>5.7824599999999997E-3</c:v>
                </c:pt>
                <c:pt idx="146179" formatCode="0.00E+00">
                  <c:v>5.3756000000000003E-3</c:v>
                </c:pt>
                <c:pt idx="146180" formatCode="0.00E+00">
                  <c:v>4.9661100000000001E-3</c:v>
                </c:pt>
                <c:pt idx="146181" formatCode="0.00E+00">
                  <c:v>4.5543199999999997E-3</c:v>
                </c:pt>
                <c:pt idx="146182" formatCode="0.00E+00">
                  <c:v>4.1405399999999998E-3</c:v>
                </c:pt>
                <c:pt idx="146183" formatCode="0.00E+00">
                  <c:v>3.7251099999999998E-3</c:v>
                </c:pt>
                <c:pt idx="146184" formatCode="0.00E+00">
                  <c:v>3.3083499999999998E-3</c:v>
                </c:pt>
                <c:pt idx="146185" formatCode="0.00E+00">
                  <c:v>2.8905699999999999E-3</c:v>
                </c:pt>
                <c:pt idx="146186" formatCode="0.00E+00">
                  <c:v>2.4720900000000001E-3</c:v>
                </c:pt>
                <c:pt idx="146187" formatCode="0.00E+00">
                  <c:v>2.0532300000000001E-3</c:v>
                </c:pt>
                <c:pt idx="146188" formatCode="0.00E+00">
                  <c:v>1.6343099999999999E-3</c:v>
                </c:pt>
                <c:pt idx="146189" formatCode="0.00E+00">
                  <c:v>1.2156300000000001E-3</c:v>
                </c:pt>
                <c:pt idx="146190" formatCode="0.00E+00">
                  <c:v>7.9750399999999999E-4</c:v>
                </c:pt>
                <c:pt idx="146191" formatCode="0.00E+00">
                  <c:v>3.8023799999999997E-4</c:v>
                </c:pt>
                <c:pt idx="146192" formatCode="0.00E+00">
                  <c:v>-3.5867500000000002E-5</c:v>
                </c:pt>
                <c:pt idx="146193" formatCode="0.00E+00">
                  <c:v>-4.5051200000000003E-4</c:v>
                </c:pt>
                <c:pt idx="146194" formatCode="0.00E+00">
                  <c:v>-8.6340099999999997E-4</c:v>
                </c:pt>
                <c:pt idx="146195" formatCode="0.00E+00">
                  <c:v>-1.2742400000000001E-3</c:v>
                </c:pt>
                <c:pt idx="146196" formatCode="0.00E+00">
                  <c:v>-1.68275E-3</c:v>
                </c:pt>
                <c:pt idx="146197" formatCode="0.00E+00">
                  <c:v>-2.0886400000000001E-3</c:v>
                </c:pt>
                <c:pt idx="146198" formatCode="0.00E+00">
                  <c:v>-2.4916299999999999E-3</c:v>
                </c:pt>
                <c:pt idx="146199" formatCode="0.00E+00">
                  <c:v>-2.8914499999999998E-3</c:v>
                </c:pt>
                <c:pt idx="146200" formatCode="0.00E+00">
                  <c:v>-3.2878199999999999E-3</c:v>
                </c:pt>
                <c:pt idx="146201" formatCode="0.00E+00">
                  <c:v>-3.6804899999999998E-3</c:v>
                </c:pt>
                <c:pt idx="146202" formatCode="0.00E+00">
                  <c:v>-4.0692000000000002E-3</c:v>
                </c:pt>
                <c:pt idx="146203" formatCode="0.00E+00">
                  <c:v>-4.4536799999999998E-3</c:v>
                </c:pt>
                <c:pt idx="146204" formatCode="0.00E+00">
                  <c:v>-4.8336999999999998E-3</c:v>
                </c:pt>
                <c:pt idx="146205" formatCode="0.00E+00">
                  <c:v>-5.2090000000000001E-3</c:v>
                </c:pt>
                <c:pt idx="146206" formatCode="0.00E+00">
                  <c:v>-5.5793400000000003E-3</c:v>
                </c:pt>
                <c:pt idx="146207" formatCode="0.00E+00">
                  <c:v>-5.9445000000000001E-3</c:v>
                </c:pt>
                <c:pt idx="146208" formatCode="0.00E+00">
                  <c:v>-6.30425E-3</c:v>
                </c:pt>
                <c:pt idx="146209" formatCode="0.00E+00">
                  <c:v>-6.6583600000000003E-3</c:v>
                </c:pt>
                <c:pt idx="146210" formatCode="0.00E+00">
                  <c:v>-7.0066199999999999E-3</c:v>
                </c:pt>
                <c:pt idx="146211" formatCode="0.00E+00">
                  <c:v>-7.3488199999999998E-3</c:v>
                </c:pt>
                <c:pt idx="146212" formatCode="0.00E+00">
                  <c:v>-7.6847499999999997E-3</c:v>
                </c:pt>
                <c:pt idx="146213" formatCode="0.00E+00">
                  <c:v>-8.0142300000000007E-3</c:v>
                </c:pt>
                <c:pt idx="146214" formatCode="0.00E+00">
                  <c:v>-8.3370400000000004E-3</c:v>
                </c:pt>
                <c:pt idx="146215" formatCode="0.00E+00">
                  <c:v>-8.6530200000000008E-3</c:v>
                </c:pt>
                <c:pt idx="146216" formatCode="0.00E+00">
                  <c:v>-8.9619799999999996E-3</c:v>
                </c:pt>
                <c:pt idx="146217" formatCode="0.00E+00">
                  <c:v>-9.2637499999999994E-3</c:v>
                </c:pt>
                <c:pt idx="146218" formatCode="0.00E+00">
                  <c:v>-9.5581599999999996E-3</c:v>
                </c:pt>
                <c:pt idx="146219" formatCode="0.00E+00">
                  <c:v>-9.8450499999999993E-3</c:v>
                </c:pt>
                <c:pt idx="146220">
                  <c:v>-1.0124299999999999E-2</c:v>
                </c:pt>
                <c:pt idx="146221">
                  <c:v>-1.0395700000000001E-2</c:v>
                </c:pt>
                <c:pt idx="146222">
                  <c:v>-1.0659099999999999E-2</c:v>
                </c:pt>
                <c:pt idx="146223">
                  <c:v>-1.0914399999999999E-2</c:v>
                </c:pt>
                <c:pt idx="146224">
                  <c:v>-1.11615E-2</c:v>
                </c:pt>
                <c:pt idx="146225">
                  <c:v>-1.14003E-2</c:v>
                </c:pt>
                <c:pt idx="146226">
                  <c:v>-1.16306E-2</c:v>
                </c:pt>
                <c:pt idx="146227">
                  <c:v>-1.18523E-2</c:v>
                </c:pt>
                <c:pt idx="146228">
                  <c:v>-1.2065299999999999E-2</c:v>
                </c:pt>
                <c:pt idx="146229">
                  <c:v>-1.22696E-2</c:v>
                </c:pt>
                <c:pt idx="146230">
                  <c:v>-1.2465E-2</c:v>
                </c:pt>
                <c:pt idx="146231">
                  <c:v>-1.26514E-2</c:v>
                </c:pt>
                <c:pt idx="146232">
                  <c:v>-1.28288E-2</c:v>
                </c:pt>
                <c:pt idx="146233">
                  <c:v>-1.2997099999999999E-2</c:v>
                </c:pt>
                <c:pt idx="146234">
                  <c:v>-1.31562E-2</c:v>
                </c:pt>
                <c:pt idx="146235">
                  <c:v>-1.33061E-2</c:v>
                </c:pt>
                <c:pt idx="146236">
                  <c:v>-1.3446700000000001E-2</c:v>
                </c:pt>
                <c:pt idx="146237">
                  <c:v>-1.35779E-2</c:v>
                </c:pt>
                <c:pt idx="146238">
                  <c:v>-1.36998E-2</c:v>
                </c:pt>
                <c:pt idx="146239">
                  <c:v>-1.38122E-2</c:v>
                </c:pt>
                <c:pt idx="146240">
                  <c:v>-1.3915200000000001E-2</c:v>
                </c:pt>
                <c:pt idx="146241">
                  <c:v>-1.40086E-2</c:v>
                </c:pt>
                <c:pt idx="146242">
                  <c:v>-1.40926E-2</c:v>
                </c:pt>
                <c:pt idx="146243">
                  <c:v>-1.41671E-2</c:v>
                </c:pt>
                <c:pt idx="146244">
                  <c:v>-1.4232E-2</c:v>
                </c:pt>
                <c:pt idx="146245">
                  <c:v>-1.4287299999999999E-2</c:v>
                </c:pt>
                <c:pt idx="146246">
                  <c:v>-1.4333200000000001E-2</c:v>
                </c:pt>
                <c:pt idx="146247">
                  <c:v>-1.43695E-2</c:v>
                </c:pt>
                <c:pt idx="146248">
                  <c:v>-1.43962E-2</c:v>
                </c:pt>
                <c:pt idx="146249">
                  <c:v>-1.4413499999999999E-2</c:v>
                </c:pt>
                <c:pt idx="146250">
                  <c:v>-1.44212E-2</c:v>
                </c:pt>
                <c:pt idx="146251">
                  <c:v>-1.44195E-2</c:v>
                </c:pt>
                <c:pt idx="146252">
                  <c:v>-1.4408300000000001E-2</c:v>
                </c:pt>
                <c:pt idx="146253">
                  <c:v>-1.4387799999999999E-2</c:v>
                </c:pt>
                <c:pt idx="146254">
                  <c:v>-1.43578E-2</c:v>
                </c:pt>
                <c:pt idx="146255">
                  <c:v>-1.4318600000000001E-2</c:v>
                </c:pt>
                <c:pt idx="146256">
                  <c:v>-1.427E-2</c:v>
                </c:pt>
                <c:pt idx="146257">
                  <c:v>-1.4212300000000001E-2</c:v>
                </c:pt>
                <c:pt idx="146258">
                  <c:v>-1.41453E-2</c:v>
                </c:pt>
                <c:pt idx="146259">
                  <c:v>-1.40693E-2</c:v>
                </c:pt>
                <c:pt idx="146260">
                  <c:v>-1.39842E-2</c:v>
                </c:pt>
                <c:pt idx="146261">
                  <c:v>-1.38902E-2</c:v>
                </c:pt>
                <c:pt idx="146262">
                  <c:v>-1.3787199999999999E-2</c:v>
                </c:pt>
                <c:pt idx="146263">
                  <c:v>-1.3675400000000001E-2</c:v>
                </c:pt>
                <c:pt idx="146264">
                  <c:v>-1.35549E-2</c:v>
                </c:pt>
                <c:pt idx="146265">
                  <c:v>-1.34257E-2</c:v>
                </c:pt>
                <c:pt idx="146266">
                  <c:v>-1.32879E-2</c:v>
                </c:pt>
                <c:pt idx="146267">
                  <c:v>-1.3141699999999999E-2</c:v>
                </c:pt>
                <c:pt idx="146268">
                  <c:v>-1.29871E-2</c:v>
                </c:pt>
                <c:pt idx="146269">
                  <c:v>-1.2824199999999999E-2</c:v>
                </c:pt>
                <c:pt idx="146270">
                  <c:v>-1.26531E-2</c:v>
                </c:pt>
                <c:pt idx="146271">
                  <c:v>-1.2474000000000001E-2</c:v>
                </c:pt>
                <c:pt idx="146272">
                  <c:v>-1.22869E-2</c:v>
                </c:pt>
                <c:pt idx="146273">
                  <c:v>-1.2092E-2</c:v>
                </c:pt>
                <c:pt idx="146274">
                  <c:v>-1.18893E-2</c:v>
                </c:pt>
                <c:pt idx="146275">
                  <c:v>-1.16791E-2</c:v>
                </c:pt>
                <c:pt idx="146276">
                  <c:v>-1.14614E-2</c:v>
                </c:pt>
                <c:pt idx="146277">
                  <c:v>-1.1236299999999999E-2</c:v>
                </c:pt>
                <c:pt idx="146278">
                  <c:v>-1.1004E-2</c:v>
                </c:pt>
                <c:pt idx="146279">
                  <c:v>-1.07647E-2</c:v>
                </c:pt>
                <c:pt idx="146280">
                  <c:v>-1.0518400000000001E-2</c:v>
                </c:pt>
                <c:pt idx="146281">
                  <c:v>-1.02653E-2</c:v>
                </c:pt>
                <c:pt idx="146282">
                  <c:v>-1.00056E-2</c:v>
                </c:pt>
                <c:pt idx="146283" formatCode="0.00E+00">
                  <c:v>-9.7394100000000004E-3</c:v>
                </c:pt>
                <c:pt idx="146284" formatCode="0.00E+00">
                  <c:v>-9.4668500000000006E-3</c:v>
                </c:pt>
                <c:pt idx="146285" formatCode="0.00E+00">
                  <c:v>-9.1880999999999994E-3</c:v>
                </c:pt>
                <c:pt idx="146286" formatCode="0.00E+00">
                  <c:v>-8.9033199999999993E-3</c:v>
                </c:pt>
                <c:pt idx="146287" formatCode="0.00E+00">
                  <c:v>-8.6126699999999994E-3</c:v>
                </c:pt>
                <c:pt idx="146288" formatCode="0.00E+00">
                  <c:v>-8.3163200000000003E-3</c:v>
                </c:pt>
                <c:pt idx="146289" formatCode="0.00E+00">
                  <c:v>-8.0144299999999995E-3</c:v>
                </c:pt>
                <c:pt idx="146290" formatCode="0.00E+00">
                  <c:v>-7.7071700000000002E-3</c:v>
                </c:pt>
                <c:pt idx="146291" formatCode="0.00E+00">
                  <c:v>-7.3947300000000004E-3</c:v>
                </c:pt>
                <c:pt idx="146292" formatCode="0.00E+00">
                  <c:v>-7.07728E-3</c:v>
                </c:pt>
                <c:pt idx="146293" formatCode="0.00E+00">
                  <c:v>-6.7549899999999998E-3</c:v>
                </c:pt>
                <c:pt idx="146294" formatCode="0.00E+00">
                  <c:v>-6.4280500000000003E-3</c:v>
                </c:pt>
                <c:pt idx="146295" formatCode="0.00E+00">
                  <c:v>-6.0966500000000003E-3</c:v>
                </c:pt>
                <c:pt idx="146296" formatCode="0.00E+00">
                  <c:v>-5.7609699999999998E-3</c:v>
                </c:pt>
                <c:pt idx="146297" formatCode="0.00E+00">
                  <c:v>-5.4212100000000001E-3</c:v>
                </c:pt>
                <c:pt idx="146298" formatCode="0.00E+00">
                  <c:v>-5.07757E-3</c:v>
                </c:pt>
                <c:pt idx="146299" formatCode="0.00E+00">
                  <c:v>-4.7302300000000002E-3</c:v>
                </c:pt>
                <c:pt idx="146300" formatCode="0.00E+00">
                  <c:v>-4.3794000000000003E-3</c:v>
                </c:pt>
                <c:pt idx="146301" formatCode="0.00E+00">
                  <c:v>-4.02528E-3</c:v>
                </c:pt>
                <c:pt idx="146302" formatCode="0.00E+00">
                  <c:v>-3.6680900000000002E-3</c:v>
                </c:pt>
                <c:pt idx="146303" formatCode="0.00E+00">
                  <c:v>-3.3080100000000001E-3</c:v>
                </c:pt>
                <c:pt idx="146304" formatCode="0.00E+00">
                  <c:v>-2.9452800000000002E-3</c:v>
                </c:pt>
                <c:pt idx="146305" formatCode="0.00E+00">
                  <c:v>-2.5800900000000002E-3</c:v>
                </c:pt>
                <c:pt idx="146306" formatCode="0.00E+00">
                  <c:v>-2.2126699999999999E-3</c:v>
                </c:pt>
                <c:pt idx="146307" formatCode="0.00E+00">
                  <c:v>-1.84323E-3</c:v>
                </c:pt>
                <c:pt idx="146308" formatCode="0.00E+00">
                  <c:v>-1.4719900000000001E-3</c:v>
                </c:pt>
                <c:pt idx="146309" formatCode="0.00E+00">
                  <c:v>-1.0991799999999999E-3</c:v>
                </c:pt>
                <c:pt idx="146310" formatCode="0.00E+00">
                  <c:v>-7.2502500000000002E-4</c:v>
                </c:pt>
                <c:pt idx="146311" formatCode="0.00E+00">
                  <c:v>-3.4974399999999998E-4</c:v>
                </c:pt>
                <c:pt idx="146312" formatCode="0.00E+00">
                  <c:v>2.64305E-5</c:v>
                </c:pt>
                <c:pt idx="146313" formatCode="0.00E+00">
                  <c:v>4.0326700000000001E-4</c:v>
                </c:pt>
                <c:pt idx="146314" formatCode="0.00E+00">
                  <c:v>7.8053400000000005E-4</c:v>
                </c:pt>
                <c:pt idx="146315" formatCode="0.00E+00">
                  <c:v>1.15799E-3</c:v>
                </c:pt>
                <c:pt idx="146316" formatCode="0.00E+00">
                  <c:v>1.5354100000000001E-3</c:v>
                </c:pt>
                <c:pt idx="146317" formatCode="0.00E+00">
                  <c:v>1.9125500000000001E-3</c:v>
                </c:pt>
                <c:pt idx="146318" formatCode="0.00E+00">
                  <c:v>2.2891700000000001E-3</c:v>
                </c:pt>
                <c:pt idx="146319" formatCode="0.00E+00">
                  <c:v>2.66504E-3</c:v>
                </c:pt>
                <c:pt idx="146320" formatCode="0.00E+00">
                  <c:v>3.03989E-3</c:v>
                </c:pt>
                <c:pt idx="146321" formatCode="0.00E+00">
                  <c:v>3.4135099999999998E-3</c:v>
                </c:pt>
                <c:pt idx="146322" formatCode="0.00E+00">
                  <c:v>3.7856299999999999E-3</c:v>
                </c:pt>
                <c:pt idx="146323" formatCode="0.00E+00">
                  <c:v>4.1560099999999999E-3</c:v>
                </c:pt>
                <c:pt idx="146324" formatCode="0.00E+00">
                  <c:v>4.5244200000000004E-3</c:v>
                </c:pt>
                <c:pt idx="146325" formatCode="0.00E+00">
                  <c:v>4.8905900000000002E-3</c:v>
                </c:pt>
                <c:pt idx="146326" formatCode="0.00E+00">
                  <c:v>5.25429E-3</c:v>
                </c:pt>
                <c:pt idx="146327" formatCode="0.00E+00">
                  <c:v>5.6152600000000004E-3</c:v>
                </c:pt>
                <c:pt idx="146328" formatCode="0.00E+00">
                  <c:v>5.9732600000000002E-3</c:v>
                </c:pt>
                <c:pt idx="146329" formatCode="0.00E+00">
                  <c:v>6.3280300000000001E-3</c:v>
                </c:pt>
                <c:pt idx="146330" formatCode="0.00E+00">
                  <c:v>6.6793399999999998E-3</c:v>
                </c:pt>
                <c:pt idx="146331" formatCode="0.00E+00">
                  <c:v>7.0269299999999998E-3</c:v>
                </c:pt>
                <c:pt idx="146332" formatCode="0.00E+00">
                  <c:v>7.3705400000000001E-3</c:v>
                </c:pt>
                <c:pt idx="146333" formatCode="0.00E+00">
                  <c:v>7.7099500000000001E-3</c:v>
                </c:pt>
                <c:pt idx="146334" formatCode="0.00E+00">
                  <c:v>8.0448900000000007E-3</c:v>
                </c:pt>
                <c:pt idx="146335" formatCode="0.00E+00">
                  <c:v>8.3751299999999997E-3</c:v>
                </c:pt>
                <c:pt idx="146336" formatCode="0.00E+00">
                  <c:v>8.7004200000000004E-3</c:v>
                </c:pt>
                <c:pt idx="146337" formatCode="0.00E+00">
                  <c:v>9.0205100000000007E-3</c:v>
                </c:pt>
                <c:pt idx="146338" formatCode="0.00E+00">
                  <c:v>9.3351600000000003E-3</c:v>
                </c:pt>
                <c:pt idx="146339" formatCode="0.00E+00">
                  <c:v>9.6441300000000008E-3</c:v>
                </c:pt>
                <c:pt idx="146340" formatCode="0.00E+00">
                  <c:v>9.9471799999999999E-3</c:v>
                </c:pt>
                <c:pt idx="146341">
                  <c:v>1.0244100000000001E-2</c:v>
                </c:pt>
                <c:pt idx="146342">
                  <c:v>1.05346E-2</c:v>
                </c:pt>
                <c:pt idx="146343">
                  <c:v>1.08185E-2</c:v>
                </c:pt>
                <c:pt idx="146344">
                  <c:v>1.1095499999999999E-2</c:v>
                </c:pt>
                <c:pt idx="146345">
                  <c:v>1.1365500000000001E-2</c:v>
                </c:pt>
                <c:pt idx="146346">
                  <c:v>1.1628100000000001E-2</c:v>
                </c:pt>
                <c:pt idx="146347">
                  <c:v>1.1883299999999999E-2</c:v>
                </c:pt>
                <c:pt idx="146348">
                  <c:v>1.2130699999999999E-2</c:v>
                </c:pt>
                <c:pt idx="146349">
                  <c:v>1.23701E-2</c:v>
                </c:pt>
                <c:pt idx="146350">
                  <c:v>1.26014E-2</c:v>
                </c:pt>
                <c:pt idx="146351">
                  <c:v>1.28243E-2</c:v>
                </c:pt>
                <c:pt idx="146352">
                  <c:v>1.3038599999999999E-2</c:v>
                </c:pt>
                <c:pt idx="146353">
                  <c:v>1.3244199999999999E-2</c:v>
                </c:pt>
                <c:pt idx="146354">
                  <c:v>1.3440799999999999E-2</c:v>
                </c:pt>
                <c:pt idx="146355">
                  <c:v>1.36282E-2</c:v>
                </c:pt>
                <c:pt idx="146356">
                  <c:v>1.38064E-2</c:v>
                </c:pt>
                <c:pt idx="146357">
                  <c:v>1.3975E-2</c:v>
                </c:pt>
                <c:pt idx="146358">
                  <c:v>1.41339E-2</c:v>
                </c:pt>
                <c:pt idx="146359">
                  <c:v>1.4283000000000001E-2</c:v>
                </c:pt>
                <c:pt idx="146360">
                  <c:v>1.44221E-2</c:v>
                </c:pt>
                <c:pt idx="146361">
                  <c:v>1.4551100000000001E-2</c:v>
                </c:pt>
                <c:pt idx="146362">
                  <c:v>1.4669700000000001E-2</c:v>
                </c:pt>
                <c:pt idx="146363">
                  <c:v>1.47779E-2</c:v>
                </c:pt>
                <c:pt idx="146364">
                  <c:v>1.48755E-2</c:v>
                </c:pt>
                <c:pt idx="146365">
                  <c:v>1.4962400000000001E-2</c:v>
                </c:pt>
                <c:pt idx="146366">
                  <c:v>1.50385E-2</c:v>
                </c:pt>
                <c:pt idx="146367">
                  <c:v>1.5103699999999999E-2</c:v>
                </c:pt>
                <c:pt idx="146368">
                  <c:v>1.5157800000000001E-2</c:v>
                </c:pt>
                <c:pt idx="146369">
                  <c:v>1.52009E-2</c:v>
                </c:pt>
                <c:pt idx="146370">
                  <c:v>1.5232600000000001E-2</c:v>
                </c:pt>
                <c:pt idx="146371">
                  <c:v>1.52531E-2</c:v>
                </c:pt>
                <c:pt idx="146372">
                  <c:v>1.5262299999999999E-2</c:v>
                </c:pt>
                <c:pt idx="146373">
                  <c:v>1.5259999999999999E-2</c:v>
                </c:pt>
                <c:pt idx="146374">
                  <c:v>1.52462E-2</c:v>
                </c:pt>
                <c:pt idx="146375">
                  <c:v>1.52208E-2</c:v>
                </c:pt>
                <c:pt idx="146376">
                  <c:v>1.5184E-2</c:v>
                </c:pt>
                <c:pt idx="146377">
                  <c:v>1.51355E-2</c:v>
                </c:pt>
                <c:pt idx="146378">
                  <c:v>1.5075399999999999E-2</c:v>
                </c:pt>
                <c:pt idx="146379">
                  <c:v>1.50037E-2</c:v>
                </c:pt>
                <c:pt idx="146380">
                  <c:v>1.4920299999999999E-2</c:v>
                </c:pt>
                <c:pt idx="146381">
                  <c:v>1.4825400000000001E-2</c:v>
                </c:pt>
                <c:pt idx="146382">
                  <c:v>1.4718800000000001E-2</c:v>
                </c:pt>
                <c:pt idx="146383">
                  <c:v>1.4600699999999999E-2</c:v>
                </c:pt>
                <c:pt idx="146384">
                  <c:v>1.4471100000000001E-2</c:v>
                </c:pt>
                <c:pt idx="146385">
                  <c:v>1.4330000000000001E-2</c:v>
                </c:pt>
                <c:pt idx="146386">
                  <c:v>1.4177500000000001E-2</c:v>
                </c:pt>
                <c:pt idx="146387">
                  <c:v>1.4013599999999999E-2</c:v>
                </c:pt>
                <c:pt idx="146388">
                  <c:v>1.38385E-2</c:v>
                </c:pt>
                <c:pt idx="146389">
                  <c:v>1.36522E-2</c:v>
                </c:pt>
                <c:pt idx="146390">
                  <c:v>1.3454799999999999E-2</c:v>
                </c:pt>
                <c:pt idx="146391">
                  <c:v>1.32464E-2</c:v>
                </c:pt>
                <c:pt idx="146392">
                  <c:v>1.3027199999999999E-2</c:v>
                </c:pt>
                <c:pt idx="146393">
                  <c:v>1.2797299999999999E-2</c:v>
                </c:pt>
                <c:pt idx="146394">
                  <c:v>1.25568E-2</c:v>
                </c:pt>
                <c:pt idx="146395">
                  <c:v>1.23059E-2</c:v>
                </c:pt>
                <c:pt idx="146396">
                  <c:v>1.2044600000000001E-2</c:v>
                </c:pt>
                <c:pt idx="146397">
                  <c:v>1.17733E-2</c:v>
                </c:pt>
                <c:pt idx="146398">
                  <c:v>1.14921E-2</c:v>
                </c:pt>
                <c:pt idx="146399">
                  <c:v>1.12011E-2</c:v>
                </c:pt>
                <c:pt idx="146400">
                  <c:v>1.09005E-2</c:v>
                </c:pt>
                <c:pt idx="146401">
                  <c:v>1.05906E-2</c:v>
                </c:pt>
                <c:pt idx="146402">
                  <c:v>1.02717E-2</c:v>
                </c:pt>
                <c:pt idx="146403" formatCode="0.00E+00">
                  <c:v>9.9437599999999994E-3</c:v>
                </c:pt>
                <c:pt idx="146404" formatCode="0.00E+00">
                  <c:v>9.6072099999999997E-3</c:v>
                </c:pt>
                <c:pt idx="146405" formatCode="0.00E+00">
                  <c:v>9.2622499999999997E-3</c:v>
                </c:pt>
                <c:pt idx="146406" formatCode="0.00E+00">
                  <c:v>8.9091199999999995E-3</c:v>
                </c:pt>
                <c:pt idx="146407" formatCode="0.00E+00">
                  <c:v>8.5480899999999995E-3</c:v>
                </c:pt>
                <c:pt idx="146408" formatCode="0.00E+00">
                  <c:v>8.1794299999999997E-3</c:v>
                </c:pt>
                <c:pt idx="146409" formatCode="0.00E+00">
                  <c:v>7.8034100000000002E-3</c:v>
                </c:pt>
                <c:pt idx="146410" formatCode="0.00E+00">
                  <c:v>7.4203200000000002E-3</c:v>
                </c:pt>
                <c:pt idx="146411" formatCode="0.00E+00">
                  <c:v>7.0304499999999997E-3</c:v>
                </c:pt>
                <c:pt idx="146412" formatCode="0.00E+00">
                  <c:v>6.6341100000000004E-3</c:v>
                </c:pt>
                <c:pt idx="146413" formatCode="0.00E+00">
                  <c:v>6.2316000000000003E-3</c:v>
                </c:pt>
                <c:pt idx="146414" formatCode="0.00E+00">
                  <c:v>5.8232400000000004E-3</c:v>
                </c:pt>
                <c:pt idx="146415" formatCode="0.00E+00">
                  <c:v>5.4093400000000003E-3</c:v>
                </c:pt>
                <c:pt idx="146416" formatCode="0.00E+00">
                  <c:v>4.9902499999999999E-3</c:v>
                </c:pt>
                <c:pt idx="146417" formatCode="0.00E+00">
                  <c:v>4.5662899999999998E-3</c:v>
                </c:pt>
                <c:pt idx="146418" formatCode="0.00E+00">
                  <c:v>4.1377999999999996E-3</c:v>
                </c:pt>
                <c:pt idx="146419" formatCode="0.00E+00">
                  <c:v>3.7051300000000001E-3</c:v>
                </c:pt>
                <c:pt idx="146420" formatCode="0.00E+00">
                  <c:v>3.2686400000000002E-3</c:v>
                </c:pt>
                <c:pt idx="146421" formatCode="0.00E+00">
                  <c:v>2.8286700000000001E-3</c:v>
                </c:pt>
                <c:pt idx="146422" formatCode="0.00E+00">
                  <c:v>2.3855999999999999E-3</c:v>
                </c:pt>
                <c:pt idx="146423" formatCode="0.00E+00">
                  <c:v>1.9397800000000001E-3</c:v>
                </c:pt>
                <c:pt idx="146424" formatCode="0.00E+00">
                  <c:v>1.4915900000000001E-3</c:v>
                </c:pt>
                <c:pt idx="146425" formatCode="0.00E+00">
                  <c:v>1.0414000000000001E-3</c:v>
                </c:pt>
                <c:pt idx="146426" formatCode="0.00E+00">
                  <c:v>5.8959099999999999E-4</c:v>
                </c:pt>
                <c:pt idx="146427" formatCode="0.00E+00">
                  <c:v>1.36539E-4</c:v>
                </c:pt>
                <c:pt idx="146428" formatCode="0.00E+00">
                  <c:v>-3.1736999999999998E-4</c:v>
                </c:pt>
                <c:pt idx="146429" formatCode="0.00E+00">
                  <c:v>-7.7175200000000001E-4</c:v>
                </c:pt>
                <c:pt idx="146430" formatCode="0.00E+00">
                  <c:v>-1.2262200000000001E-3</c:v>
                </c:pt>
                <c:pt idx="146431" formatCode="0.00E+00">
                  <c:v>-1.68038E-3</c:v>
                </c:pt>
                <c:pt idx="146432" formatCode="0.00E+00">
                  <c:v>-2.13386E-3</c:v>
                </c:pt>
                <c:pt idx="146433" formatCode="0.00E+00">
                  <c:v>-2.5862400000000001E-3</c:v>
                </c:pt>
                <c:pt idx="146434" formatCode="0.00E+00">
                  <c:v>-3.0371500000000002E-3</c:v>
                </c:pt>
                <c:pt idx="146435" formatCode="0.00E+00">
                  <c:v>-3.4862000000000001E-3</c:v>
                </c:pt>
                <c:pt idx="146436" formatCode="0.00E+00">
                  <c:v>-3.9329899999999999E-3</c:v>
                </c:pt>
                <c:pt idx="146437" formatCode="0.00E+00">
                  <c:v>-4.3771299999999999E-3</c:v>
                </c:pt>
                <c:pt idx="146438" formatCode="0.00E+00">
                  <c:v>-4.8182299999999997E-3</c:v>
                </c:pt>
                <c:pt idx="146439" formatCode="0.00E+00">
                  <c:v>-5.2559099999999999E-3</c:v>
                </c:pt>
                <c:pt idx="146440" formatCode="0.00E+00">
                  <c:v>-5.6897800000000002E-3</c:v>
                </c:pt>
                <c:pt idx="146441" formatCode="0.00E+00">
                  <c:v>-6.1194500000000002E-3</c:v>
                </c:pt>
                <c:pt idx="146442" formatCode="0.00E+00">
                  <c:v>-6.5445599999999996E-3</c:v>
                </c:pt>
                <c:pt idx="146443" formatCode="0.00E+00">
                  <c:v>-6.9647099999999998E-3</c:v>
                </c:pt>
                <c:pt idx="146444" formatCode="0.00E+00">
                  <c:v>-7.3795400000000004E-3</c:v>
                </c:pt>
                <c:pt idx="146445" formatCode="0.00E+00">
                  <c:v>-7.7886800000000001E-3</c:v>
                </c:pt>
                <c:pt idx="146446" formatCode="0.00E+00">
                  <c:v>-8.1917599999999993E-3</c:v>
                </c:pt>
                <c:pt idx="146447" formatCode="0.00E+00">
                  <c:v>-8.5884199999999994E-3</c:v>
                </c:pt>
                <c:pt idx="146448" formatCode="0.00E+00">
                  <c:v>-8.9782999999999998E-3</c:v>
                </c:pt>
                <c:pt idx="146449" formatCode="0.00E+00">
                  <c:v>-9.3610599999999992E-3</c:v>
                </c:pt>
                <c:pt idx="146450" formatCode="0.00E+00">
                  <c:v>-9.7363399999999996E-3</c:v>
                </c:pt>
                <c:pt idx="146451">
                  <c:v>-1.01038E-2</c:v>
                </c:pt>
                <c:pt idx="146452">
                  <c:v>-1.0463200000000001E-2</c:v>
                </c:pt>
                <c:pt idx="146453">
                  <c:v>-1.0814000000000001E-2</c:v>
                </c:pt>
                <c:pt idx="146454">
                  <c:v>-1.11561E-2</c:v>
                </c:pt>
                <c:pt idx="146455">
                  <c:v>-1.14891E-2</c:v>
                </c:pt>
                <c:pt idx="146456">
                  <c:v>-1.1812700000000001E-2</c:v>
                </c:pt>
                <c:pt idx="146457">
                  <c:v>-1.21266E-2</c:v>
                </c:pt>
                <c:pt idx="146458">
                  <c:v>-1.24306E-2</c:v>
                </c:pt>
                <c:pt idx="146459">
                  <c:v>-1.2724299999999999E-2</c:v>
                </c:pt>
                <c:pt idx="146460">
                  <c:v>-1.3007400000000001E-2</c:v>
                </c:pt>
                <c:pt idx="146461">
                  <c:v>-1.32798E-2</c:v>
                </c:pt>
                <c:pt idx="146462">
                  <c:v>-1.35412E-2</c:v>
                </c:pt>
                <c:pt idx="146463">
                  <c:v>-1.3791299999999999E-2</c:v>
                </c:pt>
                <c:pt idx="146464">
                  <c:v>-1.40299E-2</c:v>
                </c:pt>
                <c:pt idx="146465">
                  <c:v>-1.42568E-2</c:v>
                </c:pt>
                <c:pt idx="146466">
                  <c:v>-1.44718E-2</c:v>
                </c:pt>
                <c:pt idx="146467">
                  <c:v>-1.4674700000000001E-2</c:v>
                </c:pt>
                <c:pt idx="146468">
                  <c:v>-1.4865400000000001E-2</c:v>
                </c:pt>
                <c:pt idx="146469">
                  <c:v>-1.50435E-2</c:v>
                </c:pt>
                <c:pt idx="146470">
                  <c:v>-1.5209E-2</c:v>
                </c:pt>
                <c:pt idx="146471">
                  <c:v>-1.53618E-2</c:v>
                </c:pt>
                <c:pt idx="146472">
                  <c:v>-1.5501600000000001E-2</c:v>
                </c:pt>
                <c:pt idx="146473">
                  <c:v>-1.5628400000000001E-2</c:v>
                </c:pt>
                <c:pt idx="146474">
                  <c:v>-1.5742099999999998E-2</c:v>
                </c:pt>
                <c:pt idx="146475">
                  <c:v>-1.5842499999999999E-2</c:v>
                </c:pt>
                <c:pt idx="146476">
                  <c:v>-1.5929499999999999E-2</c:v>
                </c:pt>
                <c:pt idx="146477">
                  <c:v>-1.6003199999999999E-2</c:v>
                </c:pt>
                <c:pt idx="146478">
                  <c:v>-1.6063399999999999E-2</c:v>
                </c:pt>
                <c:pt idx="146479">
                  <c:v>-1.6109999999999999E-2</c:v>
                </c:pt>
                <c:pt idx="146480">
                  <c:v>-1.6143100000000001E-2</c:v>
                </c:pt>
                <c:pt idx="146481">
                  <c:v>-1.6162599999999999E-2</c:v>
                </c:pt>
                <c:pt idx="146482">
                  <c:v>-1.6168499999999999E-2</c:v>
                </c:pt>
                <c:pt idx="146483">
                  <c:v>-1.6160799999999999E-2</c:v>
                </c:pt>
                <c:pt idx="146484">
                  <c:v>-1.61396E-2</c:v>
                </c:pt>
                <c:pt idx="146485">
                  <c:v>-1.6104799999999999E-2</c:v>
                </c:pt>
                <c:pt idx="146486">
                  <c:v>-1.6056399999999998E-2</c:v>
                </c:pt>
                <c:pt idx="146487">
                  <c:v>-1.5994700000000001E-2</c:v>
                </c:pt>
                <c:pt idx="146488">
                  <c:v>-1.59195E-2</c:v>
                </c:pt>
                <c:pt idx="146489">
                  <c:v>-1.5831000000000001E-2</c:v>
                </c:pt>
                <c:pt idx="146490">
                  <c:v>-1.5729300000000002E-2</c:v>
                </c:pt>
                <c:pt idx="146491">
                  <c:v>-1.5614400000000001E-2</c:v>
                </c:pt>
                <c:pt idx="146492">
                  <c:v>-1.54866E-2</c:v>
                </c:pt>
                <c:pt idx="146493">
                  <c:v>-1.53458E-2</c:v>
                </c:pt>
                <c:pt idx="146494">
                  <c:v>-1.51924E-2</c:v>
                </c:pt>
                <c:pt idx="146495">
                  <c:v>-1.5026299999999999E-2</c:v>
                </c:pt>
                <c:pt idx="146496">
                  <c:v>-1.4847900000000001E-2</c:v>
                </c:pt>
                <c:pt idx="146497">
                  <c:v>-1.46572E-2</c:v>
                </c:pt>
                <c:pt idx="146498">
                  <c:v>-1.4454399999999999E-2</c:v>
                </c:pt>
                <c:pt idx="146499">
                  <c:v>-1.42398E-2</c:v>
                </c:pt>
                <c:pt idx="146500">
                  <c:v>-1.40135E-2</c:v>
                </c:pt>
                <c:pt idx="146501">
                  <c:v>-1.37758E-2</c:v>
                </c:pt>
                <c:pt idx="146502">
                  <c:v>-1.35268E-2</c:v>
                </c:pt>
                <c:pt idx="146503">
                  <c:v>-1.3266999999999999E-2</c:v>
                </c:pt>
                <c:pt idx="146504">
                  <c:v>-1.29964E-2</c:v>
                </c:pt>
                <c:pt idx="146505">
                  <c:v>-1.2715300000000001E-2</c:v>
                </c:pt>
                <c:pt idx="146506">
                  <c:v>-1.24241E-2</c:v>
                </c:pt>
                <c:pt idx="146507">
                  <c:v>-1.2123E-2</c:v>
                </c:pt>
                <c:pt idx="146508">
                  <c:v>-1.18122E-2</c:v>
                </c:pt>
                <c:pt idx="146509">
                  <c:v>-1.1492199999999999E-2</c:v>
                </c:pt>
                <c:pt idx="146510">
                  <c:v>-1.11631E-2</c:v>
                </c:pt>
                <c:pt idx="146511">
                  <c:v>-1.08253E-2</c:v>
                </c:pt>
                <c:pt idx="146512">
                  <c:v>-1.04791E-2</c:v>
                </c:pt>
                <c:pt idx="146513">
                  <c:v>-1.0124899999999999E-2</c:v>
                </c:pt>
                <c:pt idx="146514" formatCode="0.00E+00">
                  <c:v>-9.7628899999999998E-3</c:v>
                </c:pt>
                <c:pt idx="146515" formatCode="0.00E+00">
                  <c:v>-9.3935300000000006E-3</c:v>
                </c:pt>
                <c:pt idx="146516" formatCode="0.00E+00">
                  <c:v>-9.01712E-3</c:v>
                </c:pt>
                <c:pt idx="146517" formatCode="0.00E+00">
                  <c:v>-8.6340199999999992E-3</c:v>
                </c:pt>
                <c:pt idx="146518" formatCode="0.00E+00">
                  <c:v>-8.2445899999999996E-3</c:v>
                </c:pt>
                <c:pt idx="146519" formatCode="0.00E+00">
                  <c:v>-7.8491800000000007E-3</c:v>
                </c:pt>
                <c:pt idx="146520" formatCode="0.00E+00">
                  <c:v>-7.4481499999999997E-3</c:v>
                </c:pt>
                <c:pt idx="146521" formatCode="0.00E+00">
                  <c:v>-7.0418900000000003E-3</c:v>
                </c:pt>
                <c:pt idx="146522" formatCode="0.00E+00">
                  <c:v>-6.6307500000000004E-3</c:v>
                </c:pt>
                <c:pt idx="146523" formatCode="0.00E+00">
                  <c:v>-6.2151200000000002E-3</c:v>
                </c:pt>
                <c:pt idx="146524" formatCode="0.00E+00">
                  <c:v>-5.7953900000000001E-3</c:v>
                </c:pt>
                <c:pt idx="146525" formatCode="0.00E+00">
                  <c:v>-5.3719199999999996E-3</c:v>
                </c:pt>
                <c:pt idx="146526" formatCode="0.00E+00">
                  <c:v>-4.9451E-3</c:v>
                </c:pt>
                <c:pt idx="146527" formatCode="0.00E+00">
                  <c:v>-4.5153199999999998E-3</c:v>
                </c:pt>
                <c:pt idx="146528" formatCode="0.00E+00">
                  <c:v>-4.08297E-3</c:v>
                </c:pt>
                <c:pt idx="146529" formatCode="0.00E+00">
                  <c:v>-3.6484299999999998E-3</c:v>
                </c:pt>
                <c:pt idx="146530" formatCode="0.00E+00">
                  <c:v>-3.2120999999999999E-3</c:v>
                </c:pt>
                <c:pt idx="146531" formatCode="0.00E+00">
                  <c:v>-2.77436E-3</c:v>
                </c:pt>
                <c:pt idx="146532" formatCode="0.00E+00">
                  <c:v>-2.3355899999999998E-3</c:v>
                </c:pt>
                <c:pt idx="146533" formatCode="0.00E+00">
                  <c:v>-1.8961900000000001E-3</c:v>
                </c:pt>
                <c:pt idx="146534" formatCode="0.00E+00">
                  <c:v>-1.45655E-3</c:v>
                </c:pt>
                <c:pt idx="146535" formatCode="0.00E+00">
                  <c:v>-1.0170400000000001E-3</c:v>
                </c:pt>
                <c:pt idx="146536" formatCode="0.00E+00">
                  <c:v>-5.7805200000000001E-4</c:v>
                </c:pt>
                <c:pt idx="146537" formatCode="0.00E+00">
                  <c:v>-1.3996599999999999E-4</c:v>
                </c:pt>
                <c:pt idx="146538" formatCode="0.00E+00">
                  <c:v>2.9683900000000002E-4</c:v>
                </c:pt>
                <c:pt idx="146539" formatCode="0.00E+00">
                  <c:v>7.3198999999999996E-4</c:v>
                </c:pt>
                <c:pt idx="146540" formatCode="0.00E+00">
                  <c:v>1.16511E-3</c:v>
                </c:pt>
                <c:pt idx="146541" formatCode="0.00E+00">
                  <c:v>1.59585E-3</c:v>
                </c:pt>
                <c:pt idx="146542" formatCode="0.00E+00">
                  <c:v>2.02382E-3</c:v>
                </c:pt>
                <c:pt idx="146543" formatCode="0.00E+00">
                  <c:v>2.44867E-3</c:v>
                </c:pt>
                <c:pt idx="146544" formatCode="0.00E+00">
                  <c:v>2.8700499999999999E-3</c:v>
                </c:pt>
                <c:pt idx="146545" formatCode="0.00E+00">
                  <c:v>3.2876099999999998E-3</c:v>
                </c:pt>
                <c:pt idx="146546" formatCode="0.00E+00">
                  <c:v>3.7009999999999999E-3</c:v>
                </c:pt>
                <c:pt idx="146547" formatCode="0.00E+00">
                  <c:v>4.1098899999999997E-3</c:v>
                </c:pt>
                <c:pt idx="146548" formatCode="0.00E+00">
                  <c:v>4.5139400000000001E-3</c:v>
                </c:pt>
                <c:pt idx="146549" formatCode="0.00E+00">
                  <c:v>4.91283E-3</c:v>
                </c:pt>
                <c:pt idx="146550" formatCode="0.00E+00">
                  <c:v>5.3062300000000003E-3</c:v>
                </c:pt>
                <c:pt idx="146551" formatCode="0.00E+00">
                  <c:v>5.6938400000000004E-3</c:v>
                </c:pt>
                <c:pt idx="146552" formatCode="0.00E+00">
                  <c:v>6.0753500000000002E-3</c:v>
                </c:pt>
                <c:pt idx="146553" formatCode="0.00E+00">
                  <c:v>6.4504699999999998E-3</c:v>
                </c:pt>
                <c:pt idx="146554" formatCode="0.00E+00">
                  <c:v>6.8188900000000002E-3</c:v>
                </c:pt>
                <c:pt idx="146555" formatCode="0.00E+00">
                  <c:v>7.1803400000000003E-3</c:v>
                </c:pt>
                <c:pt idx="146556" formatCode="0.00E+00">
                  <c:v>7.5345500000000001E-3</c:v>
                </c:pt>
                <c:pt idx="146557" formatCode="0.00E+00">
                  <c:v>7.8812499999999994E-3</c:v>
                </c:pt>
                <c:pt idx="146558" formatCode="0.00E+00">
                  <c:v>8.2201800000000005E-3</c:v>
                </c:pt>
                <c:pt idx="146559" formatCode="0.00E+00">
                  <c:v>8.5511000000000007E-3</c:v>
                </c:pt>
                <c:pt idx="146560" formatCode="0.00E+00">
                  <c:v>8.8737599999999996E-3</c:v>
                </c:pt>
                <c:pt idx="146561" formatCode="0.00E+00">
                  <c:v>9.1879300000000004E-3</c:v>
                </c:pt>
                <c:pt idx="146562" formatCode="0.00E+00">
                  <c:v>9.4934000000000008E-3</c:v>
                </c:pt>
                <c:pt idx="146563" formatCode="0.00E+00">
                  <c:v>9.7899600000000003E-3</c:v>
                </c:pt>
                <c:pt idx="146564">
                  <c:v>1.00774E-2</c:v>
                </c:pt>
                <c:pt idx="146565">
                  <c:v>1.03555E-2</c:v>
                </c:pt>
                <c:pt idx="146566">
                  <c:v>1.0624099999999999E-2</c:v>
                </c:pt>
                <c:pt idx="146567">
                  <c:v>1.08831E-2</c:v>
                </c:pt>
                <c:pt idx="146568">
                  <c:v>1.11322E-2</c:v>
                </c:pt>
                <c:pt idx="146569">
                  <c:v>1.13714E-2</c:v>
                </c:pt>
                <c:pt idx="146570">
                  <c:v>1.16004E-2</c:v>
                </c:pt>
                <c:pt idx="146571">
                  <c:v>1.18192E-2</c:v>
                </c:pt>
                <c:pt idx="146572">
                  <c:v>1.2027599999999999E-2</c:v>
                </c:pt>
                <c:pt idx="146573">
                  <c:v>1.22255E-2</c:v>
                </c:pt>
                <c:pt idx="146574">
                  <c:v>1.24128E-2</c:v>
                </c:pt>
                <c:pt idx="146575">
                  <c:v>1.25895E-2</c:v>
                </c:pt>
                <c:pt idx="146576">
                  <c:v>1.2755300000000001E-2</c:v>
                </c:pt>
                <c:pt idx="146577">
                  <c:v>1.2910400000000001E-2</c:v>
                </c:pt>
                <c:pt idx="146578">
                  <c:v>1.30545E-2</c:v>
                </c:pt>
                <c:pt idx="146579">
                  <c:v>1.31877E-2</c:v>
                </c:pt>
                <c:pt idx="146580">
                  <c:v>1.3310000000000001E-2</c:v>
                </c:pt>
                <c:pt idx="146581">
                  <c:v>1.3421199999999999E-2</c:v>
                </c:pt>
                <c:pt idx="146582">
                  <c:v>1.35213E-2</c:v>
                </c:pt>
                <c:pt idx="146583">
                  <c:v>1.3610499999999999E-2</c:v>
                </c:pt>
                <c:pt idx="146584">
                  <c:v>1.36886E-2</c:v>
                </c:pt>
                <c:pt idx="146585">
                  <c:v>1.37556E-2</c:v>
                </c:pt>
                <c:pt idx="146586">
                  <c:v>1.38116E-2</c:v>
                </c:pt>
                <c:pt idx="146587">
                  <c:v>1.38567E-2</c:v>
                </c:pt>
                <c:pt idx="146588">
                  <c:v>1.38908E-2</c:v>
                </c:pt>
                <c:pt idx="146589">
                  <c:v>1.3913999999999999E-2</c:v>
                </c:pt>
                <c:pt idx="146590">
                  <c:v>1.3926300000000001E-2</c:v>
                </c:pt>
                <c:pt idx="146591">
                  <c:v>1.39279E-2</c:v>
                </c:pt>
                <c:pt idx="146592">
                  <c:v>1.3918700000000001E-2</c:v>
                </c:pt>
                <c:pt idx="146593">
                  <c:v>1.38989E-2</c:v>
                </c:pt>
                <c:pt idx="146594">
                  <c:v>1.38686E-2</c:v>
                </c:pt>
                <c:pt idx="146595">
                  <c:v>1.3827900000000001E-2</c:v>
                </c:pt>
                <c:pt idx="146596">
                  <c:v>1.3776800000000001E-2</c:v>
                </c:pt>
                <c:pt idx="146597">
                  <c:v>1.3715400000000001E-2</c:v>
                </c:pt>
                <c:pt idx="146598">
                  <c:v>1.3644E-2</c:v>
                </c:pt>
                <c:pt idx="146599">
                  <c:v>1.3562599999999999E-2</c:v>
                </c:pt>
                <c:pt idx="146600">
                  <c:v>1.34714E-2</c:v>
                </c:pt>
                <c:pt idx="146601">
                  <c:v>1.33705E-2</c:v>
                </c:pt>
                <c:pt idx="146602">
                  <c:v>1.32601E-2</c:v>
                </c:pt>
                <c:pt idx="146603">
                  <c:v>1.3140199999999999E-2</c:v>
                </c:pt>
                <c:pt idx="146604">
                  <c:v>1.3011099999999999E-2</c:v>
                </c:pt>
                <c:pt idx="146605">
                  <c:v>1.2873000000000001E-2</c:v>
                </c:pt>
                <c:pt idx="146606">
                  <c:v>1.2725999999999999E-2</c:v>
                </c:pt>
                <c:pt idx="146607">
                  <c:v>1.25703E-2</c:v>
                </c:pt>
                <c:pt idx="146608">
                  <c:v>1.24061E-2</c:v>
                </c:pt>
                <c:pt idx="146609">
                  <c:v>1.22335E-2</c:v>
                </c:pt>
                <c:pt idx="146610">
                  <c:v>1.2052800000000001E-2</c:v>
                </c:pt>
                <c:pt idx="146611">
                  <c:v>1.18642E-2</c:v>
                </c:pt>
                <c:pt idx="146612">
                  <c:v>1.1667800000000001E-2</c:v>
                </c:pt>
                <c:pt idx="146613">
                  <c:v>1.1463900000000001E-2</c:v>
                </c:pt>
                <c:pt idx="146614">
                  <c:v>1.1252699999999999E-2</c:v>
                </c:pt>
                <c:pt idx="146615">
                  <c:v>1.10344E-2</c:v>
                </c:pt>
                <c:pt idx="146616">
                  <c:v>1.08092E-2</c:v>
                </c:pt>
                <c:pt idx="146617">
                  <c:v>1.0577400000000001E-2</c:v>
                </c:pt>
                <c:pt idx="146618">
                  <c:v>1.03391E-2</c:v>
                </c:pt>
                <c:pt idx="146619">
                  <c:v>1.00946E-2</c:v>
                </c:pt>
                <c:pt idx="146620" formatCode="0.00E+00">
                  <c:v>9.84405E-3</c:v>
                </c:pt>
                <c:pt idx="146621" formatCode="0.00E+00">
                  <c:v>9.5877900000000005E-3</c:v>
                </c:pt>
                <c:pt idx="146622" formatCode="0.00E+00">
                  <c:v>9.3260099999999992E-3</c:v>
                </c:pt>
                <c:pt idx="146623" formatCode="0.00E+00">
                  <c:v>9.0589299999999998E-3</c:v>
                </c:pt>
                <c:pt idx="146624" formatCode="0.00E+00">
                  <c:v>8.7867899999999992E-3</c:v>
                </c:pt>
                <c:pt idx="146625" formatCode="0.00E+00">
                  <c:v>8.5098299999999995E-3</c:v>
                </c:pt>
                <c:pt idx="146626" formatCode="0.00E+00">
                  <c:v>8.2282799999999993E-3</c:v>
                </c:pt>
                <c:pt idx="146627" formatCode="0.00E+00">
                  <c:v>7.9423900000000006E-3</c:v>
                </c:pt>
                <c:pt idx="146628" formatCode="0.00E+00">
                  <c:v>7.6523800000000003E-3</c:v>
                </c:pt>
                <c:pt idx="146629" formatCode="0.00E+00">
                  <c:v>7.3584999999999996E-3</c:v>
                </c:pt>
                <c:pt idx="146630" formatCode="0.00E+00">
                  <c:v>7.0609899999999996E-3</c:v>
                </c:pt>
                <c:pt idx="146631" formatCode="0.00E+00">
                  <c:v>6.7600799999999999E-3</c:v>
                </c:pt>
                <c:pt idx="146632" formatCode="0.00E+00">
                  <c:v>6.4560099999999999E-3</c:v>
                </c:pt>
                <c:pt idx="146633" formatCode="0.00E+00">
                  <c:v>6.1490099999999999E-3</c:v>
                </c:pt>
                <c:pt idx="146634" formatCode="0.00E+00">
                  <c:v>5.8393300000000002E-3</c:v>
                </c:pt>
                <c:pt idx="146635" formatCode="0.00E+00">
                  <c:v>5.5271900000000004E-3</c:v>
                </c:pt>
                <c:pt idx="146636" formatCode="0.00E+00">
                  <c:v>5.2128399999999998E-3</c:v>
                </c:pt>
                <c:pt idx="146637" formatCode="0.00E+00">
                  <c:v>4.8964999999999998E-3</c:v>
                </c:pt>
                <c:pt idx="146638" formatCode="0.00E+00">
                  <c:v>4.5784099999999998E-3</c:v>
                </c:pt>
                <c:pt idx="146639" formatCode="0.00E+00">
                  <c:v>4.2587900000000001E-3</c:v>
                </c:pt>
                <c:pt idx="146640" formatCode="0.00E+00">
                  <c:v>3.9378800000000004E-3</c:v>
                </c:pt>
                <c:pt idx="146641" formatCode="0.00E+00">
                  <c:v>3.6159E-3</c:v>
                </c:pt>
                <c:pt idx="146642" formatCode="0.00E+00">
                  <c:v>3.29306E-3</c:v>
                </c:pt>
                <c:pt idx="146643" formatCode="0.00E+00">
                  <c:v>2.9696100000000001E-3</c:v>
                </c:pt>
                <c:pt idx="146644" formatCode="0.00E+00">
                  <c:v>2.6457400000000002E-3</c:v>
                </c:pt>
                <c:pt idx="146645" formatCode="0.00E+00">
                  <c:v>2.32169E-3</c:v>
                </c:pt>
                <c:pt idx="146646" formatCode="0.00E+00">
                  <c:v>1.9976600000000001E-3</c:v>
                </c:pt>
                <c:pt idx="146647" formatCode="0.00E+00">
                  <c:v>1.67388E-3</c:v>
                </c:pt>
                <c:pt idx="146648" formatCode="0.00E+00">
                  <c:v>1.35053E-3</c:v>
                </c:pt>
                <c:pt idx="146649" formatCode="0.00E+00">
                  <c:v>1.0278399999999999E-3</c:v>
                </c:pt>
                <c:pt idx="146650" formatCode="0.00E+00">
                  <c:v>7.0601099999999999E-4</c:v>
                </c:pt>
                <c:pt idx="146651" formatCode="0.00E+00">
                  <c:v>3.8523399999999998E-4</c:v>
                </c:pt>
                <c:pt idx="146652" formatCode="0.00E+00">
                  <c:v>6.5710599999999994E-5</c:v>
                </c:pt>
                <c:pt idx="146653" formatCode="0.00E+00">
                  <c:v>-2.52365E-4</c:v>
                </c:pt>
                <c:pt idx="146654" formatCode="0.00E+00">
                  <c:v>-5.68803E-4</c:v>
                </c:pt>
                <c:pt idx="146655" formatCode="0.00E+00">
                  <c:v>-8.8341500000000002E-4</c:v>
                </c:pt>
                <c:pt idx="146656" formatCode="0.00E+00">
                  <c:v>-1.1960199999999999E-3</c:v>
                </c:pt>
                <c:pt idx="146657" formatCode="0.00E+00">
                  <c:v>-1.50643E-3</c:v>
                </c:pt>
                <c:pt idx="146658" formatCode="0.00E+00">
                  <c:v>-1.8144700000000001E-3</c:v>
                </c:pt>
                <c:pt idx="146659" formatCode="0.00E+00">
                  <c:v>-2.1199700000000001E-3</c:v>
                </c:pt>
                <c:pt idx="146660" formatCode="0.00E+00">
                  <c:v>-2.4227599999999999E-3</c:v>
                </c:pt>
                <c:pt idx="146661" formatCode="0.00E+00">
                  <c:v>-2.72267E-3</c:v>
                </c:pt>
                <c:pt idx="146662" formatCode="0.00E+00">
                  <c:v>-3.0195399999999998E-3</c:v>
                </c:pt>
                <c:pt idx="146663" formatCode="0.00E+00">
                  <c:v>-3.31321E-3</c:v>
                </c:pt>
                <c:pt idx="146664" formatCode="0.00E+00">
                  <c:v>-3.6035199999999998E-3</c:v>
                </c:pt>
                <c:pt idx="146665" formatCode="0.00E+00">
                  <c:v>-3.8903100000000001E-3</c:v>
                </c:pt>
                <c:pt idx="146666" formatCode="0.00E+00">
                  <c:v>-4.1734500000000004E-3</c:v>
                </c:pt>
                <c:pt idx="146667" formatCode="0.00E+00">
                  <c:v>-4.4527899999999999E-3</c:v>
                </c:pt>
                <c:pt idx="146668" formatCode="0.00E+00">
                  <c:v>-4.7281800000000002E-3</c:v>
                </c:pt>
                <c:pt idx="146669" formatCode="0.00E+00">
                  <c:v>-4.9994799999999997E-3</c:v>
                </c:pt>
                <c:pt idx="146670" formatCode="0.00E+00">
                  <c:v>-5.2665699999999999E-3</c:v>
                </c:pt>
                <c:pt idx="146671" formatCode="0.00E+00">
                  <c:v>-5.5293E-3</c:v>
                </c:pt>
                <c:pt idx="146672" formatCode="0.00E+00">
                  <c:v>-5.7875599999999998E-3</c:v>
                </c:pt>
                <c:pt idx="146673" formatCode="0.00E+00">
                  <c:v>-6.0412199999999999E-3</c:v>
                </c:pt>
                <c:pt idx="146674" formatCode="0.00E+00">
                  <c:v>-6.2901600000000004E-3</c:v>
                </c:pt>
                <c:pt idx="146675" formatCode="0.00E+00">
                  <c:v>-6.5342600000000001E-3</c:v>
                </c:pt>
                <c:pt idx="146676" formatCode="0.00E+00">
                  <c:v>-6.7734099999999997E-3</c:v>
                </c:pt>
                <c:pt idx="146677" formatCode="0.00E+00">
                  <c:v>-7.0074999999999998E-3</c:v>
                </c:pt>
                <c:pt idx="146678" formatCode="0.00E+00">
                  <c:v>-7.2364200000000004E-3</c:v>
                </c:pt>
                <c:pt idx="146679" formatCode="0.00E+00">
                  <c:v>-7.4600700000000001E-3</c:v>
                </c:pt>
                <c:pt idx="146680" formatCode="0.00E+00">
                  <c:v>-7.6783399999999996E-3</c:v>
                </c:pt>
                <c:pt idx="146681" formatCode="0.00E+00">
                  <c:v>-7.8911499999999996E-3</c:v>
                </c:pt>
                <c:pt idx="146682" formatCode="0.00E+00">
                  <c:v>-8.0984000000000004E-3</c:v>
                </c:pt>
                <c:pt idx="146683" formatCode="0.00E+00">
                  <c:v>-8.3000000000000001E-3</c:v>
                </c:pt>
                <c:pt idx="146684" formatCode="0.00E+00">
                  <c:v>-8.4958599999999992E-3</c:v>
                </c:pt>
                <c:pt idx="146685" formatCode="0.00E+00">
                  <c:v>-8.6859099999999998E-3</c:v>
                </c:pt>
                <c:pt idx="146686" formatCode="0.00E+00">
                  <c:v>-8.8700399999999992E-3</c:v>
                </c:pt>
                <c:pt idx="146687" formatCode="0.00E+00">
                  <c:v>-9.0481999999999993E-3</c:v>
                </c:pt>
                <c:pt idx="146688" formatCode="0.00E+00">
                  <c:v>-9.2203100000000007E-3</c:v>
                </c:pt>
                <c:pt idx="146689" formatCode="0.00E+00">
                  <c:v>-9.3862900000000003E-3</c:v>
                </c:pt>
                <c:pt idx="146690" formatCode="0.00E+00">
                  <c:v>-9.5460800000000002E-3</c:v>
                </c:pt>
                <c:pt idx="146691" formatCode="0.00E+00">
                  <c:v>-9.6995999999999992E-3</c:v>
                </c:pt>
                <c:pt idx="146692" formatCode="0.00E+00">
                  <c:v>-9.8468099999999992E-3</c:v>
                </c:pt>
                <c:pt idx="146693" formatCode="0.00E+00">
                  <c:v>-9.9876300000000008E-3</c:v>
                </c:pt>
                <c:pt idx="146694">
                  <c:v>-1.0122000000000001E-2</c:v>
                </c:pt>
                <c:pt idx="146695">
                  <c:v>-1.0249899999999999E-2</c:v>
                </c:pt>
                <c:pt idx="146696">
                  <c:v>-1.03713E-2</c:v>
                </c:pt>
                <c:pt idx="146697">
                  <c:v>-1.0486000000000001E-2</c:v>
                </c:pt>
                <c:pt idx="146698">
                  <c:v>-1.05941E-2</c:v>
                </c:pt>
                <c:pt idx="146699">
                  <c:v>-1.06956E-2</c:v>
                </c:pt>
                <c:pt idx="146700">
                  <c:v>-1.0790299999999999E-2</c:v>
                </c:pt>
                <c:pt idx="146701">
                  <c:v>-1.0878199999999999E-2</c:v>
                </c:pt>
                <c:pt idx="146702">
                  <c:v>-1.0959399999999999E-2</c:v>
                </c:pt>
                <c:pt idx="146703">
                  <c:v>-1.10337E-2</c:v>
                </c:pt>
                <c:pt idx="146704">
                  <c:v>-1.11012E-2</c:v>
                </c:pt>
                <c:pt idx="146705">
                  <c:v>-1.1161799999999999E-2</c:v>
                </c:pt>
                <c:pt idx="146706">
                  <c:v>-1.12155E-2</c:v>
                </c:pt>
                <c:pt idx="146707">
                  <c:v>-1.1262299999999999E-2</c:v>
                </c:pt>
                <c:pt idx="146708">
                  <c:v>-1.1302100000000001E-2</c:v>
                </c:pt>
                <c:pt idx="146709">
                  <c:v>-1.13349E-2</c:v>
                </c:pt>
                <c:pt idx="146710">
                  <c:v>-1.1360800000000001E-2</c:v>
                </c:pt>
                <c:pt idx="146711">
                  <c:v>-1.13796E-2</c:v>
                </c:pt>
                <c:pt idx="146712">
                  <c:v>-1.1391500000000001E-2</c:v>
                </c:pt>
                <c:pt idx="146713">
                  <c:v>-1.1396399999999999E-2</c:v>
                </c:pt>
                <c:pt idx="146714">
                  <c:v>-1.13942E-2</c:v>
                </c:pt>
                <c:pt idx="146715">
                  <c:v>-1.13851E-2</c:v>
                </c:pt>
                <c:pt idx="146716">
                  <c:v>-1.1368899999999999E-2</c:v>
                </c:pt>
                <c:pt idx="146717">
                  <c:v>-1.13458E-2</c:v>
                </c:pt>
                <c:pt idx="146718">
                  <c:v>-1.13156E-2</c:v>
                </c:pt>
                <c:pt idx="146719">
                  <c:v>-1.1278399999999999E-2</c:v>
                </c:pt>
                <c:pt idx="146720">
                  <c:v>-1.1234299999999999E-2</c:v>
                </c:pt>
                <c:pt idx="146721">
                  <c:v>-1.1183200000000001E-2</c:v>
                </c:pt>
                <c:pt idx="146722">
                  <c:v>-1.11252E-2</c:v>
                </c:pt>
                <c:pt idx="146723">
                  <c:v>-1.10603E-2</c:v>
                </c:pt>
                <c:pt idx="146724">
                  <c:v>-1.09885E-2</c:v>
                </c:pt>
                <c:pt idx="146725">
                  <c:v>-1.0909800000000001E-2</c:v>
                </c:pt>
                <c:pt idx="146726">
                  <c:v>-1.08243E-2</c:v>
                </c:pt>
                <c:pt idx="146727">
                  <c:v>-1.0731900000000001E-2</c:v>
                </c:pt>
                <c:pt idx="146728">
                  <c:v>-1.06328E-2</c:v>
                </c:pt>
                <c:pt idx="146729">
                  <c:v>-1.0527E-2</c:v>
                </c:pt>
                <c:pt idx="146730">
                  <c:v>-1.04145E-2</c:v>
                </c:pt>
                <c:pt idx="146731">
                  <c:v>-1.02954E-2</c:v>
                </c:pt>
                <c:pt idx="146732">
                  <c:v>-1.01697E-2</c:v>
                </c:pt>
                <c:pt idx="146733">
                  <c:v>-1.00374E-2</c:v>
                </c:pt>
                <c:pt idx="146734" formatCode="0.00E+00">
                  <c:v>-9.8987199999999997E-3</c:v>
                </c:pt>
                <c:pt idx="146735" formatCode="0.00E+00">
                  <c:v>-9.7535799999999995E-3</c:v>
                </c:pt>
                <c:pt idx="146736" formatCode="0.00E+00">
                  <c:v>-9.6020900000000006E-3</c:v>
                </c:pt>
                <c:pt idx="146737" formatCode="0.00E+00">
                  <c:v>-9.4442999999999992E-3</c:v>
                </c:pt>
                <c:pt idx="146738" formatCode="0.00E+00">
                  <c:v>-9.2803E-3</c:v>
                </c:pt>
                <c:pt idx="146739" formatCode="0.00E+00">
                  <c:v>-9.1101600000000008E-3</c:v>
                </c:pt>
                <c:pt idx="146740" formatCode="0.00E+00">
                  <c:v>-8.9339499999999995E-3</c:v>
                </c:pt>
                <c:pt idx="146741" formatCode="0.00E+00">
                  <c:v>-8.7517500000000008E-3</c:v>
                </c:pt>
                <c:pt idx="146742" formatCode="0.00E+00">
                  <c:v>-8.5636500000000008E-3</c:v>
                </c:pt>
                <c:pt idx="146743" formatCode="0.00E+00">
                  <c:v>-8.3697400000000005E-3</c:v>
                </c:pt>
                <c:pt idx="146744" formatCode="0.00E+00">
                  <c:v>-8.1700999999999996E-3</c:v>
                </c:pt>
                <c:pt idx="146745" formatCode="0.00E+00">
                  <c:v>-7.9648400000000008E-3</c:v>
                </c:pt>
                <c:pt idx="146746" formatCode="0.00E+00">
                  <c:v>-7.7540600000000001E-3</c:v>
                </c:pt>
                <c:pt idx="146747" formatCode="0.00E+00">
                  <c:v>-7.5378499999999996E-3</c:v>
                </c:pt>
                <c:pt idx="146748" formatCode="0.00E+00">
                  <c:v>-7.3163300000000002E-3</c:v>
                </c:pt>
                <c:pt idx="146749" formatCode="0.00E+00">
                  <c:v>-7.0895999999999997E-3</c:v>
                </c:pt>
                <c:pt idx="146750" formatCode="0.00E+00">
                  <c:v>-6.85778E-3</c:v>
                </c:pt>
                <c:pt idx="146751" formatCode="0.00E+00">
                  <c:v>-6.6209900000000002E-3</c:v>
                </c:pt>
                <c:pt idx="146752" formatCode="0.00E+00">
                  <c:v>-6.3793599999999997E-3</c:v>
                </c:pt>
                <c:pt idx="146753" formatCode="0.00E+00">
                  <c:v>-6.1330000000000004E-3</c:v>
                </c:pt>
                <c:pt idx="146754" formatCode="0.00E+00">
                  <c:v>-5.8820599999999997E-3</c:v>
                </c:pt>
                <c:pt idx="146755" formatCode="0.00E+00">
                  <c:v>-5.6266600000000003E-3</c:v>
                </c:pt>
                <c:pt idx="146756" formatCode="0.00E+00">
                  <c:v>-5.3669499999999997E-3</c:v>
                </c:pt>
                <c:pt idx="146757" formatCode="0.00E+00">
                  <c:v>-5.1030600000000004E-3</c:v>
                </c:pt>
                <c:pt idx="146758" formatCode="0.00E+00">
                  <c:v>-4.8351499999999999E-3</c:v>
                </c:pt>
                <c:pt idx="146759" formatCode="0.00E+00">
                  <c:v>-4.5633599999999998E-3</c:v>
                </c:pt>
                <c:pt idx="146760" formatCode="0.00E+00">
                  <c:v>-4.2878500000000002E-3</c:v>
                </c:pt>
                <c:pt idx="146761" formatCode="0.00E+00">
                  <c:v>-4.00877E-3</c:v>
                </c:pt>
                <c:pt idx="146762" formatCode="0.00E+00">
                  <c:v>-3.7263000000000001E-3</c:v>
                </c:pt>
                <c:pt idx="146763" formatCode="0.00E+00">
                  <c:v>-3.4405899999999999E-3</c:v>
                </c:pt>
                <c:pt idx="146764" formatCode="0.00E+00">
                  <c:v>-3.1518100000000001E-3</c:v>
                </c:pt>
                <c:pt idx="146765" formatCode="0.00E+00">
                  <c:v>-2.8601400000000002E-3</c:v>
                </c:pt>
                <c:pt idx="146766" formatCode="0.00E+00">
                  <c:v>-2.5657599999999998E-3</c:v>
                </c:pt>
                <c:pt idx="146767" formatCode="0.00E+00">
                  <c:v>-2.2688399999999998E-3</c:v>
                </c:pt>
                <c:pt idx="146768" formatCode="0.00E+00">
                  <c:v>-1.96956E-3</c:v>
                </c:pt>
                <c:pt idx="146769" formatCode="0.00E+00">
                  <c:v>-1.6681300000000001E-3</c:v>
                </c:pt>
                <c:pt idx="146770" formatCode="0.00E+00">
                  <c:v>-1.36472E-3</c:v>
                </c:pt>
                <c:pt idx="146771" formatCode="0.00E+00">
                  <c:v>-1.0595299999999999E-3</c:v>
                </c:pt>
                <c:pt idx="146772" formatCode="0.00E+00">
                  <c:v>-7.5275799999999996E-4</c:v>
                </c:pt>
                <c:pt idx="146773" formatCode="0.00E+00">
                  <c:v>-4.4460600000000001E-4</c:v>
                </c:pt>
                <c:pt idx="146774" formatCode="0.00E+00">
                  <c:v>-1.3527400000000001E-4</c:v>
                </c:pt>
                <c:pt idx="146775" formatCode="0.00E+00">
                  <c:v>1.75031E-4</c:v>
                </c:pt>
                <c:pt idx="146776" formatCode="0.00E+00">
                  <c:v>4.8609899999999998E-4</c:v>
                </c:pt>
                <c:pt idx="146777" formatCode="0.00E+00">
                  <c:v>7.9772000000000003E-4</c:v>
                </c:pt>
                <c:pt idx="146778" formatCode="0.00E+00">
                  <c:v>1.10968E-3</c:v>
                </c:pt>
                <c:pt idx="146779" formatCode="0.00E+00">
                  <c:v>1.42176E-3</c:v>
                </c:pt>
                <c:pt idx="146780" formatCode="0.00E+00">
                  <c:v>1.73375E-3</c:v>
                </c:pt>
                <c:pt idx="146781" formatCode="0.00E+00">
                  <c:v>2.0454200000000001E-3</c:v>
                </c:pt>
                <c:pt idx="146782" formatCode="0.00E+00">
                  <c:v>2.3565499999999998E-3</c:v>
                </c:pt>
                <c:pt idx="146783" formatCode="0.00E+00">
                  <c:v>2.6669100000000002E-3</c:v>
                </c:pt>
                <c:pt idx="146784" formatCode="0.00E+00">
                  <c:v>2.9762899999999999E-3</c:v>
                </c:pt>
                <c:pt idx="146785" formatCode="0.00E+00">
                  <c:v>3.28445E-3</c:v>
                </c:pt>
                <c:pt idx="146786" formatCode="0.00E+00">
                  <c:v>3.5911599999999999E-3</c:v>
                </c:pt>
                <c:pt idx="146787" formatCode="0.00E+00">
                  <c:v>3.8961999999999998E-3</c:v>
                </c:pt>
                <c:pt idx="146788" formatCode="0.00E+00">
                  <c:v>4.1993300000000003E-3</c:v>
                </c:pt>
                <c:pt idx="146789" formatCode="0.00E+00">
                  <c:v>4.5003300000000003E-3</c:v>
                </c:pt>
                <c:pt idx="146790" formatCode="0.00E+00">
                  <c:v>4.7989599999999997E-3</c:v>
                </c:pt>
                <c:pt idx="146791" formatCode="0.00E+00">
                  <c:v>5.0949799999999998E-3</c:v>
                </c:pt>
                <c:pt idx="146792" formatCode="0.00E+00">
                  <c:v>5.3881700000000003E-3</c:v>
                </c:pt>
                <c:pt idx="146793" formatCode="0.00E+00">
                  <c:v>5.6782899999999999E-3</c:v>
                </c:pt>
                <c:pt idx="146794" formatCode="0.00E+00">
                  <c:v>5.96512E-3</c:v>
                </c:pt>
                <c:pt idx="146795" formatCode="0.00E+00">
                  <c:v>6.2484100000000002E-3</c:v>
                </c:pt>
                <c:pt idx="146796" formatCode="0.00E+00">
                  <c:v>6.5279400000000003E-3</c:v>
                </c:pt>
                <c:pt idx="146797" formatCode="0.00E+00">
                  <c:v>6.8034799999999998E-3</c:v>
                </c:pt>
                <c:pt idx="146798" formatCode="0.00E+00">
                  <c:v>7.07481E-3</c:v>
                </c:pt>
                <c:pt idx="146799" formatCode="0.00E+00">
                  <c:v>7.3416799999999997E-3</c:v>
                </c:pt>
                <c:pt idx="146800" formatCode="0.00E+00">
                  <c:v>7.6038800000000004E-3</c:v>
                </c:pt>
                <c:pt idx="146801" formatCode="0.00E+00">
                  <c:v>7.8611800000000006E-3</c:v>
                </c:pt>
                <c:pt idx="146802" formatCode="0.00E+00">
                  <c:v>8.11336E-3</c:v>
                </c:pt>
                <c:pt idx="146803" formatCode="0.00E+00">
                  <c:v>8.3601999999999999E-3</c:v>
                </c:pt>
                <c:pt idx="146804" formatCode="0.00E+00">
                  <c:v>8.6014899999999998E-3</c:v>
                </c:pt>
                <c:pt idx="146805" formatCode="0.00E+00">
                  <c:v>8.8369999999999994E-3</c:v>
                </c:pt>
                <c:pt idx="146806" formatCode="0.00E+00">
                  <c:v>9.0665299999999997E-3</c:v>
                </c:pt>
                <c:pt idx="146807" formatCode="0.00E+00">
                  <c:v>9.2898600000000005E-3</c:v>
                </c:pt>
                <c:pt idx="146808" formatCode="0.00E+00">
                  <c:v>9.5067999999999993E-3</c:v>
                </c:pt>
                <c:pt idx="146809" formatCode="0.00E+00">
                  <c:v>9.7171400000000008E-3</c:v>
                </c:pt>
                <c:pt idx="146810" formatCode="0.00E+00">
                  <c:v>9.9206799999999994E-3</c:v>
                </c:pt>
                <c:pt idx="146811">
                  <c:v>1.01172E-2</c:v>
                </c:pt>
                <c:pt idx="146812">
                  <c:v>1.0306600000000001E-2</c:v>
                </c:pt>
                <c:pt idx="146813">
                  <c:v>1.0488600000000001E-2</c:v>
                </c:pt>
                <c:pt idx="146814">
                  <c:v>1.06631E-2</c:v>
                </c:pt>
                <c:pt idx="146815">
                  <c:v>1.08299E-2</c:v>
                </c:pt>
                <c:pt idx="146816">
                  <c:v>1.0988700000000001E-2</c:v>
                </c:pt>
                <c:pt idx="146817">
                  <c:v>1.11395E-2</c:v>
                </c:pt>
                <c:pt idx="146818">
                  <c:v>1.1282199999999999E-2</c:v>
                </c:pt>
                <c:pt idx="146819">
                  <c:v>1.14164E-2</c:v>
                </c:pt>
                <c:pt idx="146820">
                  <c:v>1.1542200000000001E-2</c:v>
                </c:pt>
                <c:pt idx="146821">
                  <c:v>1.1659299999999999E-2</c:v>
                </c:pt>
                <c:pt idx="146822">
                  <c:v>1.17676E-2</c:v>
                </c:pt>
                <c:pt idx="146823">
                  <c:v>1.1867000000000001E-2</c:v>
                </c:pt>
                <c:pt idx="146824">
                  <c:v>1.19574E-2</c:v>
                </c:pt>
                <c:pt idx="146825">
                  <c:v>1.20386E-2</c:v>
                </c:pt>
                <c:pt idx="146826">
                  <c:v>1.21107E-2</c:v>
                </c:pt>
                <c:pt idx="146827">
                  <c:v>1.21733E-2</c:v>
                </c:pt>
                <c:pt idx="146828">
                  <c:v>1.2226600000000001E-2</c:v>
                </c:pt>
                <c:pt idx="146829">
                  <c:v>1.22703E-2</c:v>
                </c:pt>
                <c:pt idx="146830">
                  <c:v>1.23044E-2</c:v>
                </c:pt>
                <c:pt idx="146831">
                  <c:v>1.23289E-2</c:v>
                </c:pt>
                <c:pt idx="146832">
                  <c:v>1.2343700000000001E-2</c:v>
                </c:pt>
                <c:pt idx="146833">
                  <c:v>1.2348700000000001E-2</c:v>
                </c:pt>
                <c:pt idx="146834">
                  <c:v>1.23439E-2</c:v>
                </c:pt>
                <c:pt idx="146835">
                  <c:v>1.23293E-2</c:v>
                </c:pt>
                <c:pt idx="146836">
                  <c:v>1.2304799999999999E-2</c:v>
                </c:pt>
                <c:pt idx="146837">
                  <c:v>1.2270400000000001E-2</c:v>
                </c:pt>
                <c:pt idx="146838">
                  <c:v>1.22262E-2</c:v>
                </c:pt>
                <c:pt idx="146839">
                  <c:v>1.2172000000000001E-2</c:v>
                </c:pt>
                <c:pt idx="146840">
                  <c:v>1.2108000000000001E-2</c:v>
                </c:pt>
                <c:pt idx="146841">
                  <c:v>1.2034100000000001E-2</c:v>
                </c:pt>
                <c:pt idx="146842">
                  <c:v>1.1950499999999999E-2</c:v>
                </c:pt>
                <c:pt idx="146843">
                  <c:v>1.1856999999999999E-2</c:v>
                </c:pt>
                <c:pt idx="146844">
                  <c:v>1.17538E-2</c:v>
                </c:pt>
                <c:pt idx="146845">
                  <c:v>1.1640899999999999E-2</c:v>
                </c:pt>
                <c:pt idx="146846">
                  <c:v>1.15184E-2</c:v>
                </c:pt>
                <c:pt idx="146847">
                  <c:v>1.13863E-2</c:v>
                </c:pt>
                <c:pt idx="146848">
                  <c:v>1.1244799999999999E-2</c:v>
                </c:pt>
                <c:pt idx="146849">
                  <c:v>1.10939E-2</c:v>
                </c:pt>
                <c:pt idx="146850">
                  <c:v>1.0933699999999999E-2</c:v>
                </c:pt>
                <c:pt idx="146851">
                  <c:v>1.07644E-2</c:v>
                </c:pt>
                <c:pt idx="146852">
                  <c:v>1.0586099999999999E-2</c:v>
                </c:pt>
                <c:pt idx="146853">
                  <c:v>1.03988E-2</c:v>
                </c:pt>
                <c:pt idx="146854">
                  <c:v>1.02028E-2</c:v>
                </c:pt>
                <c:pt idx="146855" formatCode="0.00E+00">
                  <c:v>9.9981299999999992E-3</c:v>
                </c:pt>
                <c:pt idx="146856" formatCode="0.00E+00">
                  <c:v>9.7850100000000002E-3</c:v>
                </c:pt>
                <c:pt idx="146857" formatCode="0.00E+00">
                  <c:v>9.5635700000000004E-3</c:v>
                </c:pt>
                <c:pt idx="146858" formatCode="0.00E+00">
                  <c:v>9.3340000000000003E-3</c:v>
                </c:pt>
                <c:pt idx="146859" formatCode="0.00E+00">
                  <c:v>9.0964700000000006E-3</c:v>
                </c:pt>
                <c:pt idx="146860" formatCode="0.00E+00">
                  <c:v>8.8511600000000003E-3</c:v>
                </c:pt>
                <c:pt idx="146861" formatCode="0.00E+00">
                  <c:v>8.5982799999999998E-3</c:v>
                </c:pt>
                <c:pt idx="146862" formatCode="0.00E+00">
                  <c:v>8.3380299999999997E-3</c:v>
                </c:pt>
                <c:pt idx="146863" formatCode="0.00E+00">
                  <c:v>8.0706100000000006E-3</c:v>
                </c:pt>
                <c:pt idx="146864" formatCode="0.00E+00">
                  <c:v>7.7962500000000002E-3</c:v>
                </c:pt>
                <c:pt idx="146865" formatCode="0.00E+00">
                  <c:v>7.5151699999999998E-3</c:v>
                </c:pt>
                <c:pt idx="146866" formatCode="0.00E+00">
                  <c:v>7.2275899999999999E-3</c:v>
                </c:pt>
                <c:pt idx="146867" formatCode="0.00E+00">
                  <c:v>6.9337699999999997E-3</c:v>
                </c:pt>
                <c:pt idx="146868" formatCode="0.00E+00">
                  <c:v>6.6339499999999996E-3</c:v>
                </c:pt>
                <c:pt idx="146869" formatCode="0.00E+00">
                  <c:v>6.3283799999999998E-3</c:v>
                </c:pt>
                <c:pt idx="146870" formatCode="0.00E+00">
                  <c:v>6.0173099999999997E-3</c:v>
                </c:pt>
                <c:pt idx="146871" formatCode="0.00E+00">
                  <c:v>5.7010100000000003E-3</c:v>
                </c:pt>
                <c:pt idx="146872" formatCode="0.00E+00">
                  <c:v>5.37975E-3</c:v>
                </c:pt>
                <c:pt idx="146873" formatCode="0.00E+00">
                  <c:v>5.0537999999999998E-3</c:v>
                </c:pt>
                <c:pt idx="146874" formatCode="0.00E+00">
                  <c:v>4.7234499999999997E-3</c:v>
                </c:pt>
                <c:pt idx="146875" formatCode="0.00E+00">
                  <c:v>4.3889799999999998E-3</c:v>
                </c:pt>
                <c:pt idx="146876" formatCode="0.00E+00">
                  <c:v>4.0506800000000001E-3</c:v>
                </c:pt>
                <c:pt idx="146877" formatCode="0.00E+00">
                  <c:v>3.7088400000000001E-3</c:v>
                </c:pt>
                <c:pt idx="146878" formatCode="0.00E+00">
                  <c:v>3.3637599999999999E-3</c:v>
                </c:pt>
                <c:pt idx="146879" formatCode="0.00E+00">
                  <c:v>3.0157399999999998E-3</c:v>
                </c:pt>
                <c:pt idx="146880" formatCode="0.00E+00">
                  <c:v>2.6650900000000002E-3</c:v>
                </c:pt>
                <c:pt idx="146881" formatCode="0.00E+00">
                  <c:v>2.31211E-3</c:v>
                </c:pt>
                <c:pt idx="146882" formatCode="0.00E+00">
                  <c:v>1.9571200000000001E-3</c:v>
                </c:pt>
                <c:pt idx="146883" formatCode="0.00E+00">
                  <c:v>1.60042E-3</c:v>
                </c:pt>
                <c:pt idx="146884" formatCode="0.00E+00">
                  <c:v>1.24234E-3</c:v>
                </c:pt>
                <c:pt idx="146885" formatCode="0.00E+00">
                  <c:v>8.8318200000000004E-4</c:v>
                </c:pt>
                <c:pt idx="146886" formatCode="0.00E+00">
                  <c:v>5.2327299999999999E-4</c:v>
                </c:pt>
                <c:pt idx="146887" formatCode="0.00E+00">
                  <c:v>1.6293199999999999E-4</c:v>
                </c:pt>
                <c:pt idx="146888" formatCode="0.00E+00">
                  <c:v>-1.97522E-4</c:v>
                </c:pt>
                <c:pt idx="146889" formatCode="0.00E+00">
                  <c:v>-5.5776800000000004E-4</c:v>
                </c:pt>
                <c:pt idx="146890" formatCode="0.00E+00">
                  <c:v>-9.1748399999999999E-4</c:v>
                </c:pt>
                <c:pt idx="146891" formatCode="0.00E+00">
                  <c:v>-1.2763500000000001E-3</c:v>
                </c:pt>
                <c:pt idx="146892" formatCode="0.00E+00">
                  <c:v>-1.63405E-3</c:v>
                </c:pt>
                <c:pt idx="146893" formatCode="0.00E+00">
                  <c:v>-1.9902499999999998E-3</c:v>
                </c:pt>
                <c:pt idx="146894" formatCode="0.00E+00">
                  <c:v>-2.3446500000000002E-3</c:v>
                </c:pt>
                <c:pt idx="146895" formatCode="0.00E+00">
                  <c:v>-2.6969199999999998E-3</c:v>
                </c:pt>
                <c:pt idx="146896" formatCode="0.00E+00">
                  <c:v>-3.0467599999999999E-3</c:v>
                </c:pt>
                <c:pt idx="146897" formatCode="0.00E+00">
                  <c:v>-3.39384E-3</c:v>
                </c:pt>
                <c:pt idx="146898" formatCode="0.00E+00">
                  <c:v>-3.73785E-3</c:v>
                </c:pt>
                <c:pt idx="146899" formatCode="0.00E+00">
                  <c:v>-4.0784999999999997E-3</c:v>
                </c:pt>
                <c:pt idx="146900" formatCode="0.00E+00">
                  <c:v>-4.4154700000000003E-3</c:v>
                </c:pt>
                <c:pt idx="146901" formatCode="0.00E+00">
                  <c:v>-4.7484700000000003E-3</c:v>
                </c:pt>
                <c:pt idx="146902" formatCode="0.00E+00">
                  <c:v>-5.0771899999999997E-3</c:v>
                </c:pt>
                <c:pt idx="146903" formatCode="0.00E+00">
                  <c:v>-5.4013500000000001E-3</c:v>
                </c:pt>
                <c:pt idx="146904" formatCode="0.00E+00">
                  <c:v>-5.7206599999999998E-3</c:v>
                </c:pt>
                <c:pt idx="146905" formatCode="0.00E+00">
                  <c:v>-6.0348199999999998E-3</c:v>
                </c:pt>
                <c:pt idx="146906" formatCode="0.00E+00">
                  <c:v>-6.3435699999999998E-3</c:v>
                </c:pt>
                <c:pt idx="146907" formatCode="0.00E+00">
                  <c:v>-6.6466299999999997E-3</c:v>
                </c:pt>
                <c:pt idx="146908" formatCode="0.00E+00">
                  <c:v>-6.9437300000000004E-3</c:v>
                </c:pt>
                <c:pt idx="146909" formatCode="0.00E+00">
                  <c:v>-7.2346099999999998E-3</c:v>
                </c:pt>
                <c:pt idx="146910" formatCode="0.00E+00">
                  <c:v>-7.5190200000000004E-3</c:v>
                </c:pt>
                <c:pt idx="146911" formatCode="0.00E+00">
                  <c:v>-7.7967000000000002E-3</c:v>
                </c:pt>
                <c:pt idx="146912" formatCode="0.00E+00">
                  <c:v>-8.0674000000000006E-3</c:v>
                </c:pt>
                <c:pt idx="146913" formatCode="0.00E+00">
                  <c:v>-8.3309100000000004E-3</c:v>
                </c:pt>
                <c:pt idx="146914" formatCode="0.00E+00">
                  <c:v>-8.5869799999999993E-3</c:v>
                </c:pt>
                <c:pt idx="146915" formatCode="0.00E+00">
                  <c:v>-8.8354000000000002E-3</c:v>
                </c:pt>
                <c:pt idx="146916" formatCode="0.00E+00">
                  <c:v>-9.0759399999999994E-3</c:v>
                </c:pt>
                <c:pt idx="146917" formatCode="0.00E+00">
                  <c:v>-9.3084099999999996E-3</c:v>
                </c:pt>
                <c:pt idx="146918" formatCode="0.00E+00">
                  <c:v>-9.5326100000000004E-3</c:v>
                </c:pt>
                <c:pt idx="146919" formatCode="0.00E+00">
                  <c:v>-9.7483499999999994E-3</c:v>
                </c:pt>
                <c:pt idx="146920" formatCode="0.00E+00">
                  <c:v>-9.9554399999999994E-3</c:v>
                </c:pt>
                <c:pt idx="146921">
                  <c:v>-1.01537E-2</c:v>
                </c:pt>
                <c:pt idx="146922">
                  <c:v>-1.0343E-2</c:v>
                </c:pt>
                <c:pt idx="146923">
                  <c:v>-1.05232E-2</c:v>
                </c:pt>
                <c:pt idx="146924">
                  <c:v>-1.0694E-2</c:v>
                </c:pt>
                <c:pt idx="146925">
                  <c:v>-1.0855500000000001E-2</c:v>
                </c:pt>
                <c:pt idx="146926">
                  <c:v>-1.1007400000000001E-2</c:v>
                </c:pt>
                <c:pt idx="146927">
                  <c:v>-1.11497E-2</c:v>
                </c:pt>
                <c:pt idx="146928">
                  <c:v>-1.12821E-2</c:v>
                </c:pt>
                <c:pt idx="146929">
                  <c:v>-1.14047E-2</c:v>
                </c:pt>
                <c:pt idx="146930">
                  <c:v>-1.1517400000000001E-2</c:v>
                </c:pt>
                <c:pt idx="146931">
                  <c:v>-1.162E-2</c:v>
                </c:pt>
                <c:pt idx="146932">
                  <c:v>-1.1712500000000001E-2</c:v>
                </c:pt>
                <c:pt idx="146933">
                  <c:v>-1.1794799999999999E-2</c:v>
                </c:pt>
                <c:pt idx="146934">
                  <c:v>-1.18669E-2</c:v>
                </c:pt>
                <c:pt idx="146935">
                  <c:v>-1.19288E-2</c:v>
                </c:pt>
                <c:pt idx="146936">
                  <c:v>-1.19804E-2</c:v>
                </c:pt>
                <c:pt idx="146937">
                  <c:v>-1.20216E-2</c:v>
                </c:pt>
                <c:pt idx="146938">
                  <c:v>-1.20526E-2</c:v>
                </c:pt>
                <c:pt idx="146939">
                  <c:v>-1.2073199999999999E-2</c:v>
                </c:pt>
                <c:pt idx="146940">
                  <c:v>-1.20835E-2</c:v>
                </c:pt>
                <c:pt idx="146941">
                  <c:v>-1.20836E-2</c:v>
                </c:pt>
                <c:pt idx="146942">
                  <c:v>-1.20734E-2</c:v>
                </c:pt>
                <c:pt idx="146943">
                  <c:v>-1.20529E-2</c:v>
                </c:pt>
                <c:pt idx="146944">
                  <c:v>-1.20223E-2</c:v>
                </c:pt>
                <c:pt idx="146945">
                  <c:v>-1.19817E-2</c:v>
                </c:pt>
                <c:pt idx="146946">
                  <c:v>-1.1930899999999999E-2</c:v>
                </c:pt>
                <c:pt idx="146947">
                  <c:v>-1.1870199999999999E-2</c:v>
                </c:pt>
                <c:pt idx="146948">
                  <c:v>-1.17997E-2</c:v>
                </c:pt>
                <c:pt idx="146949">
                  <c:v>-1.17193E-2</c:v>
                </c:pt>
                <c:pt idx="146950">
                  <c:v>-1.16293E-2</c:v>
                </c:pt>
                <c:pt idx="146951">
                  <c:v>-1.15298E-2</c:v>
                </c:pt>
                <c:pt idx="146952">
                  <c:v>-1.14208E-2</c:v>
                </c:pt>
                <c:pt idx="146953">
                  <c:v>-1.13025E-2</c:v>
                </c:pt>
                <c:pt idx="146954">
                  <c:v>-1.11751E-2</c:v>
                </c:pt>
                <c:pt idx="146955">
                  <c:v>-1.1038600000000001E-2</c:v>
                </c:pt>
                <c:pt idx="146956">
                  <c:v>-1.08933E-2</c:v>
                </c:pt>
                <c:pt idx="146957">
                  <c:v>-1.07393E-2</c:v>
                </c:pt>
                <c:pt idx="146958">
                  <c:v>-1.0576800000000001E-2</c:v>
                </c:pt>
                <c:pt idx="146959">
                  <c:v>-1.0405899999999999E-2</c:v>
                </c:pt>
                <c:pt idx="146960">
                  <c:v>-1.0226900000000001E-2</c:v>
                </c:pt>
                <c:pt idx="146961">
                  <c:v>-1.0039899999999999E-2</c:v>
                </c:pt>
                <c:pt idx="146962" formatCode="0.00E+00">
                  <c:v>-9.8451500000000004E-3</c:v>
                </c:pt>
                <c:pt idx="146963" formatCode="0.00E+00">
                  <c:v>-9.6428399999999997E-3</c:v>
                </c:pt>
                <c:pt idx="146964" formatCode="0.00E+00">
                  <c:v>-9.4331999999999992E-3</c:v>
                </c:pt>
                <c:pt idx="146965" formatCode="0.00E+00">
                  <c:v>-9.2164299999999994E-3</c:v>
                </c:pt>
                <c:pt idx="146966" formatCode="0.00E+00">
                  <c:v>-8.9927500000000007E-3</c:v>
                </c:pt>
                <c:pt idx="146967" formatCode="0.00E+00">
                  <c:v>-8.76241E-3</c:v>
                </c:pt>
                <c:pt idx="146968" formatCode="0.00E+00">
                  <c:v>-8.5256199999999994E-3</c:v>
                </c:pt>
                <c:pt idx="146969" formatCode="0.00E+00">
                  <c:v>-8.2826400000000008E-3</c:v>
                </c:pt>
                <c:pt idx="146970" formatCode="0.00E+00">
                  <c:v>-8.0336999999999995E-3</c:v>
                </c:pt>
                <c:pt idx="146971" formatCode="0.00E+00">
                  <c:v>-7.77905E-3</c:v>
                </c:pt>
                <c:pt idx="146972" formatCode="0.00E+00">
                  <c:v>-7.51894E-3</c:v>
                </c:pt>
                <c:pt idx="146973" formatCode="0.00E+00">
                  <c:v>-7.2536399999999996E-3</c:v>
                </c:pt>
                <c:pt idx="146974" formatCode="0.00E+00">
                  <c:v>-6.9833999999999999E-3</c:v>
                </c:pt>
                <c:pt idx="146975" formatCode="0.00E+00">
                  <c:v>-6.7084700000000002E-3</c:v>
                </c:pt>
                <c:pt idx="146976" formatCode="0.00E+00">
                  <c:v>-6.4291299999999999E-3</c:v>
                </c:pt>
                <c:pt idx="146977" formatCode="0.00E+00">
                  <c:v>-6.1456499999999999E-3</c:v>
                </c:pt>
                <c:pt idx="146978" formatCode="0.00E+00">
                  <c:v>-5.8582900000000004E-3</c:v>
                </c:pt>
                <c:pt idx="146979" formatCode="0.00E+00">
                  <c:v>-5.5673299999999997E-3</c:v>
                </c:pt>
                <c:pt idx="146980" formatCode="0.00E+00">
                  <c:v>-5.2730299999999997E-3</c:v>
                </c:pt>
                <c:pt idx="146981" formatCode="0.00E+00">
                  <c:v>-4.9756799999999997E-3</c:v>
                </c:pt>
                <c:pt idx="146982" formatCode="0.00E+00">
                  <c:v>-4.6755599999999996E-3</c:v>
                </c:pt>
                <c:pt idx="146983" formatCode="0.00E+00">
                  <c:v>-4.3729199999999998E-3</c:v>
                </c:pt>
                <c:pt idx="146984" formatCode="0.00E+00">
                  <c:v>-4.06807E-3</c:v>
                </c:pt>
                <c:pt idx="146985" formatCode="0.00E+00">
                  <c:v>-3.7612600000000002E-3</c:v>
                </c:pt>
                <c:pt idx="146986" formatCode="0.00E+00">
                  <c:v>-3.4527899999999999E-3</c:v>
                </c:pt>
                <c:pt idx="146987" formatCode="0.00E+00">
                  <c:v>-3.14292E-3</c:v>
                </c:pt>
                <c:pt idx="146988" formatCode="0.00E+00">
                  <c:v>-2.8319299999999999E-3</c:v>
                </c:pt>
                <c:pt idx="146989" formatCode="0.00E+00">
                  <c:v>-2.5201099999999999E-3</c:v>
                </c:pt>
                <c:pt idx="146990" formatCode="0.00E+00">
                  <c:v>-2.2077099999999999E-3</c:v>
                </c:pt>
                <c:pt idx="146991" formatCode="0.00E+00">
                  <c:v>-1.8950200000000001E-3</c:v>
                </c:pt>
                <c:pt idx="146992" formatCode="0.00E+00">
                  <c:v>-1.58231E-3</c:v>
                </c:pt>
                <c:pt idx="146993" formatCode="0.00E+00">
                  <c:v>-1.2698500000000001E-3</c:v>
                </c:pt>
                <c:pt idx="146994" formatCode="0.00E+00">
                  <c:v>-9.57898E-4</c:v>
                </c:pt>
                <c:pt idx="146995" formatCode="0.00E+00">
                  <c:v>-6.4672500000000001E-4</c:v>
                </c:pt>
                <c:pt idx="146996" formatCode="0.00E+00">
                  <c:v>-3.3659100000000002E-4</c:v>
                </c:pt>
                <c:pt idx="146997" formatCode="0.00E+00">
                  <c:v>-2.7754900000000001E-5</c:v>
                </c:pt>
                <c:pt idx="146998" formatCode="0.00E+00">
                  <c:v>2.7952800000000002E-4</c:v>
                </c:pt>
                <c:pt idx="146999" formatCode="0.00E+00">
                  <c:v>5.8500399999999997E-4</c:v>
                </c:pt>
                <c:pt idx="147000" formatCode="0.00E+00">
                  <c:v>8.8842700000000001E-4</c:v>
                </c:pt>
                <c:pt idx="147001" formatCode="0.00E+00">
                  <c:v>1.1895499999999999E-3</c:v>
                </c:pt>
                <c:pt idx="147002" formatCode="0.00E+00">
                  <c:v>1.48814E-3</c:v>
                </c:pt>
                <c:pt idx="147003" formatCode="0.00E+00">
                  <c:v>1.7839500000000001E-3</c:v>
                </c:pt>
                <c:pt idx="147004" formatCode="0.00E+00">
                  <c:v>2.07675E-3</c:v>
                </c:pt>
                <c:pt idx="147005" formatCode="0.00E+00">
                  <c:v>2.3663199999999999E-3</c:v>
                </c:pt>
                <c:pt idx="147006" formatCode="0.00E+00">
                  <c:v>2.6524399999999998E-3</c:v>
                </c:pt>
                <c:pt idx="147007" formatCode="0.00E+00">
                  <c:v>2.93488E-3</c:v>
                </c:pt>
                <c:pt idx="147008" formatCode="0.00E+00">
                  <c:v>3.2134400000000001E-3</c:v>
                </c:pt>
                <c:pt idx="147009" formatCode="0.00E+00">
                  <c:v>3.4878999999999999E-3</c:v>
                </c:pt>
                <c:pt idx="147010" formatCode="0.00E+00">
                  <c:v>3.75808E-3</c:v>
                </c:pt>
                <c:pt idx="147011" formatCode="0.00E+00">
                  <c:v>4.0237600000000004E-3</c:v>
                </c:pt>
                <c:pt idx="147012" formatCode="0.00E+00">
                  <c:v>4.2847700000000002E-3</c:v>
                </c:pt>
                <c:pt idx="147013" formatCode="0.00E+00">
                  <c:v>4.5409200000000004E-3</c:v>
                </c:pt>
                <c:pt idx="147014" formatCode="0.00E+00">
                  <c:v>4.7920300000000001E-3</c:v>
                </c:pt>
                <c:pt idx="147015" formatCode="0.00E+00">
                  <c:v>5.0379300000000004E-3</c:v>
                </c:pt>
                <c:pt idx="147016" formatCode="0.00E+00">
                  <c:v>5.2784599999999996E-3</c:v>
                </c:pt>
                <c:pt idx="147017" formatCode="0.00E+00">
                  <c:v>5.5134499999999996E-3</c:v>
                </c:pt>
                <c:pt idx="147018" formatCode="0.00E+00">
                  <c:v>5.7427600000000004E-3</c:v>
                </c:pt>
                <c:pt idx="147019" formatCode="0.00E+00">
                  <c:v>5.9662300000000003E-3</c:v>
                </c:pt>
                <c:pt idx="147020" formatCode="0.00E+00">
                  <c:v>6.1837300000000001E-3</c:v>
                </c:pt>
                <c:pt idx="147021" formatCode="0.00E+00">
                  <c:v>6.3951199999999998E-3</c:v>
                </c:pt>
                <c:pt idx="147022" formatCode="0.00E+00">
                  <c:v>6.60028E-3</c:v>
                </c:pt>
                <c:pt idx="147023" formatCode="0.00E+00">
                  <c:v>6.7990999999999998E-3</c:v>
                </c:pt>
                <c:pt idx="147024" formatCode="0.00E+00">
                  <c:v>6.9914399999999998E-3</c:v>
                </c:pt>
                <c:pt idx="147025" formatCode="0.00E+00">
                  <c:v>7.1772199999999998E-3</c:v>
                </c:pt>
                <c:pt idx="147026" formatCode="0.00E+00">
                  <c:v>7.3563200000000004E-3</c:v>
                </c:pt>
                <c:pt idx="147027" formatCode="0.00E+00">
                  <c:v>7.5286700000000003E-3</c:v>
                </c:pt>
                <c:pt idx="147028" formatCode="0.00E+00">
                  <c:v>7.6941600000000002E-3</c:v>
                </c:pt>
                <c:pt idx="147029" formatCode="0.00E+00">
                  <c:v>7.8527300000000005E-3</c:v>
                </c:pt>
                <c:pt idx="147030" formatCode="0.00E+00">
                  <c:v>8.0043000000000007E-3</c:v>
                </c:pt>
                <c:pt idx="147031" formatCode="0.00E+00">
                  <c:v>8.1487999999999994E-3</c:v>
                </c:pt>
                <c:pt idx="147032" formatCode="0.00E+00">
                  <c:v>8.2861800000000006E-3</c:v>
                </c:pt>
                <c:pt idx="147033" formatCode="0.00E+00">
                  <c:v>8.4163899999999993E-3</c:v>
                </c:pt>
                <c:pt idx="147034" formatCode="0.00E+00">
                  <c:v>8.5393699999999993E-3</c:v>
                </c:pt>
                <c:pt idx="147035" formatCode="0.00E+00">
                  <c:v>8.6550900000000007E-3</c:v>
                </c:pt>
                <c:pt idx="147036" formatCode="0.00E+00">
                  <c:v>8.7635100000000004E-3</c:v>
                </c:pt>
                <c:pt idx="147037" formatCode="0.00E+00">
                  <c:v>8.8646200000000001E-3</c:v>
                </c:pt>
                <c:pt idx="147038" formatCode="0.00E+00">
                  <c:v>8.9583900000000001E-3</c:v>
                </c:pt>
                <c:pt idx="147039" formatCode="0.00E+00">
                  <c:v>9.0448000000000004E-3</c:v>
                </c:pt>
                <c:pt idx="147040" formatCode="0.00E+00">
                  <c:v>9.1238599999999993E-3</c:v>
                </c:pt>
                <c:pt idx="147041" formatCode="0.00E+00">
                  <c:v>9.1955600000000002E-3</c:v>
                </c:pt>
                <c:pt idx="147042" formatCode="0.00E+00">
                  <c:v>9.2598999999999997E-3</c:v>
                </c:pt>
                <c:pt idx="147043" formatCode="0.00E+00">
                  <c:v>9.3168899999999995E-3</c:v>
                </c:pt>
                <c:pt idx="147044" formatCode="0.00E+00">
                  <c:v>9.3665599999999995E-3</c:v>
                </c:pt>
                <c:pt idx="147045" formatCode="0.00E+00">
                  <c:v>9.4089299999999994E-3</c:v>
                </c:pt>
                <c:pt idx="147046" formatCode="0.00E+00">
                  <c:v>9.4440199999999992E-3</c:v>
                </c:pt>
                <c:pt idx="147047" formatCode="0.00E+00">
                  <c:v>9.4718700000000003E-3</c:v>
                </c:pt>
                <c:pt idx="147048" formatCode="0.00E+00">
                  <c:v>9.4925200000000008E-3</c:v>
                </c:pt>
                <c:pt idx="147049" formatCode="0.00E+00">
                  <c:v>9.5060100000000005E-3</c:v>
                </c:pt>
                <c:pt idx="147050" formatCode="0.00E+00">
                  <c:v>9.5123900000000008E-3</c:v>
                </c:pt>
                <c:pt idx="147051" formatCode="0.00E+00">
                  <c:v>9.5117199999999996E-3</c:v>
                </c:pt>
                <c:pt idx="147052" formatCode="0.00E+00">
                  <c:v>9.50405E-3</c:v>
                </c:pt>
                <c:pt idx="147053" formatCode="0.00E+00">
                  <c:v>9.4894599999999999E-3</c:v>
                </c:pt>
                <c:pt idx="147054" formatCode="0.00E+00">
                  <c:v>9.4680100000000007E-3</c:v>
                </c:pt>
                <c:pt idx="147055" formatCode="0.00E+00">
                  <c:v>9.4397700000000001E-3</c:v>
                </c:pt>
                <c:pt idx="147056" formatCode="0.00E+00">
                  <c:v>9.4048299999999994E-3</c:v>
                </c:pt>
                <c:pt idx="147057" formatCode="0.00E+00">
                  <c:v>9.36326E-3</c:v>
                </c:pt>
                <c:pt idx="147058" formatCode="0.00E+00">
                  <c:v>9.3151499999999995E-3</c:v>
                </c:pt>
                <c:pt idx="147059" formatCode="0.00E+00">
                  <c:v>9.2605900000000008E-3</c:v>
                </c:pt>
                <c:pt idx="147060" formatCode="0.00E+00">
                  <c:v>9.19968E-3</c:v>
                </c:pt>
                <c:pt idx="147061" formatCode="0.00E+00">
                  <c:v>9.1325099999999999E-3</c:v>
                </c:pt>
                <c:pt idx="147062" formatCode="0.00E+00">
                  <c:v>9.05919E-3</c:v>
                </c:pt>
                <c:pt idx="147063" formatCode="0.00E+00">
                  <c:v>8.9798099999999995E-3</c:v>
                </c:pt>
                <c:pt idx="147064" formatCode="0.00E+00">
                  <c:v>8.8944999999999996E-3</c:v>
                </c:pt>
                <c:pt idx="147065" formatCode="0.00E+00">
                  <c:v>8.8033499999999997E-3</c:v>
                </c:pt>
                <c:pt idx="147066" formatCode="0.00E+00">
                  <c:v>8.7064800000000008E-3</c:v>
                </c:pt>
                <c:pt idx="147067" formatCode="0.00E+00">
                  <c:v>8.6040100000000005E-3</c:v>
                </c:pt>
                <c:pt idx="147068" formatCode="0.00E+00">
                  <c:v>8.4960499999999998E-3</c:v>
                </c:pt>
                <c:pt idx="147069" formatCode="0.00E+00">
                  <c:v>8.3827399999999996E-3</c:v>
                </c:pt>
                <c:pt idx="147070" formatCode="0.00E+00">
                  <c:v>8.2641799999999994E-3</c:v>
                </c:pt>
                <c:pt idx="147071" formatCode="0.00E+00">
                  <c:v>8.1405100000000001E-3</c:v>
                </c:pt>
                <c:pt idx="147072" formatCode="0.00E+00">
                  <c:v>8.0118600000000009E-3</c:v>
                </c:pt>
                <c:pt idx="147073" formatCode="0.00E+00">
                  <c:v>7.8783599999999992E-3</c:v>
                </c:pt>
                <c:pt idx="147074" formatCode="0.00E+00">
                  <c:v>7.7401299999999996E-3</c:v>
                </c:pt>
                <c:pt idx="147075" formatCode="0.00E+00">
                  <c:v>7.5973100000000003E-3</c:v>
                </c:pt>
                <c:pt idx="147076" formatCode="0.00E+00">
                  <c:v>7.4500399999999998E-3</c:v>
                </c:pt>
                <c:pt idx="147077" formatCode="0.00E+00">
                  <c:v>7.2984499999999997E-3</c:v>
                </c:pt>
                <c:pt idx="147078" formatCode="0.00E+00">
                  <c:v>7.1426800000000002E-3</c:v>
                </c:pt>
                <c:pt idx="147079" formatCode="0.00E+00">
                  <c:v>6.9828599999999996E-3</c:v>
                </c:pt>
                <c:pt idx="147080" formatCode="0.00E+00">
                  <c:v>6.8191399999999996E-3</c:v>
                </c:pt>
                <c:pt idx="147081" formatCode="0.00E+00">
                  <c:v>6.6516600000000002E-3</c:v>
                </c:pt>
                <c:pt idx="147082" formatCode="0.00E+00">
                  <c:v>6.4805499999999999E-3</c:v>
                </c:pt>
                <c:pt idx="147083" formatCode="0.00E+00">
                  <c:v>6.3059600000000002E-3</c:v>
                </c:pt>
                <c:pt idx="147084" formatCode="0.00E+00">
                  <c:v>6.1280299999999996E-3</c:v>
                </c:pt>
                <c:pt idx="147085" formatCode="0.00E+00">
                  <c:v>5.9469099999999997E-3</c:v>
                </c:pt>
                <c:pt idx="147086" formatCode="0.00E+00">
                  <c:v>5.7627299999999998E-3</c:v>
                </c:pt>
                <c:pt idx="147087" formatCode="0.00E+00">
                  <c:v>5.5756299999999998E-3</c:v>
                </c:pt>
                <c:pt idx="147088" formatCode="0.00E+00">
                  <c:v>5.3857699999999998E-3</c:v>
                </c:pt>
                <c:pt idx="147089" formatCode="0.00E+00">
                  <c:v>5.1932899999999997E-3</c:v>
                </c:pt>
                <c:pt idx="147090" formatCode="0.00E+00">
                  <c:v>4.9983199999999997E-3</c:v>
                </c:pt>
                <c:pt idx="147091" formatCode="0.00E+00">
                  <c:v>4.8009999999999997E-3</c:v>
                </c:pt>
                <c:pt idx="147092" formatCode="0.00E+00">
                  <c:v>4.6014999999999997E-3</c:v>
                </c:pt>
                <c:pt idx="147093" formatCode="0.00E+00">
                  <c:v>4.3999299999999998E-3</c:v>
                </c:pt>
                <c:pt idx="147094" formatCode="0.00E+00">
                  <c:v>4.19645E-3</c:v>
                </c:pt>
                <c:pt idx="147095" formatCode="0.00E+00">
                  <c:v>3.9912000000000003E-3</c:v>
                </c:pt>
                <c:pt idx="147096" formatCode="0.00E+00">
                  <c:v>3.7843099999999999E-3</c:v>
                </c:pt>
                <c:pt idx="147097" formatCode="0.00E+00">
                  <c:v>3.5759300000000002E-3</c:v>
                </c:pt>
                <c:pt idx="147098" formatCode="0.00E+00">
                  <c:v>3.3661899999999998E-3</c:v>
                </c:pt>
                <c:pt idx="147099" formatCode="0.00E+00">
                  <c:v>3.1552400000000001E-3</c:v>
                </c:pt>
                <c:pt idx="147100" formatCode="0.00E+00">
                  <c:v>2.9432099999999999E-3</c:v>
                </c:pt>
                <c:pt idx="147101" formatCode="0.00E+00">
                  <c:v>2.7302400000000001E-3</c:v>
                </c:pt>
                <c:pt idx="147102" formatCode="0.00E+00">
                  <c:v>2.5164599999999999E-3</c:v>
                </c:pt>
                <c:pt idx="147103" formatCode="0.00E+00">
                  <c:v>2.3020100000000002E-3</c:v>
                </c:pt>
                <c:pt idx="147104" formatCode="0.00E+00">
                  <c:v>2.0870200000000002E-3</c:v>
                </c:pt>
                <c:pt idx="147105" formatCode="0.00E+00">
                  <c:v>1.87163E-3</c:v>
                </c:pt>
                <c:pt idx="147106" formatCode="0.00E+00">
                  <c:v>1.6559599999999999E-3</c:v>
                </c:pt>
                <c:pt idx="147107" formatCode="0.00E+00">
                  <c:v>1.4401399999999999E-3</c:v>
                </c:pt>
                <c:pt idx="147108" formatCode="0.00E+00">
                  <c:v>1.2243099999999999E-3</c:v>
                </c:pt>
                <c:pt idx="147109" formatCode="0.00E+00">
                  <c:v>1.0085999999999999E-3</c:v>
                </c:pt>
                <c:pt idx="147110" formatCode="0.00E+00">
                  <c:v>7.9312299999999996E-4</c:v>
                </c:pt>
                <c:pt idx="147111" formatCode="0.00E+00">
                  <c:v>5.7801100000000002E-4</c:v>
                </c:pt>
                <c:pt idx="147112" formatCode="0.00E+00">
                  <c:v>3.6338899999999999E-4</c:v>
                </c:pt>
                <c:pt idx="147113" formatCode="0.00E+00">
                  <c:v>1.4937699999999999E-4</c:v>
                </c:pt>
                <c:pt idx="147114" formatCode="0.00E+00">
                  <c:v>-6.3900999999999997E-5</c:v>
                </c:pt>
                <c:pt idx="147115" formatCode="0.00E+00">
                  <c:v>-2.7632600000000002E-4</c:v>
                </c:pt>
                <c:pt idx="147116" formatCode="0.00E+00">
                  <c:v>-4.8778E-4</c:v>
                </c:pt>
                <c:pt idx="147117" formatCode="0.00E+00">
                  <c:v>-6.9814499999999995E-4</c:v>
                </c:pt>
                <c:pt idx="147118" formatCode="0.00E+00">
                  <c:v>-9.0730499999999996E-4</c:v>
                </c:pt>
                <c:pt idx="147119" formatCode="0.00E+00">
                  <c:v>-1.1151500000000001E-3</c:v>
                </c:pt>
                <c:pt idx="147120" formatCode="0.00E+00">
                  <c:v>-1.3215499999999999E-3</c:v>
                </c:pt>
                <c:pt idx="147121" formatCode="0.00E+00">
                  <c:v>-1.5264199999999999E-3</c:v>
                </c:pt>
                <c:pt idx="147122" formatCode="0.00E+00">
                  <c:v>-1.72963E-3</c:v>
                </c:pt>
                <c:pt idx="147123" formatCode="0.00E+00">
                  <c:v>-1.93107E-3</c:v>
                </c:pt>
                <c:pt idx="147124" formatCode="0.00E+00">
                  <c:v>-2.13065E-3</c:v>
                </c:pt>
                <c:pt idx="147125" formatCode="0.00E+00">
                  <c:v>-2.32825E-3</c:v>
                </c:pt>
                <c:pt idx="147126" formatCode="0.00E+00">
                  <c:v>-2.5237699999999998E-3</c:v>
                </c:pt>
                <c:pt idx="147127" formatCode="0.00E+00">
                  <c:v>-2.7171000000000001E-3</c:v>
                </c:pt>
                <c:pt idx="147128" formatCode="0.00E+00">
                  <c:v>-2.90815E-3</c:v>
                </c:pt>
                <c:pt idx="147129" formatCode="0.00E+00">
                  <c:v>-3.0968100000000002E-3</c:v>
                </c:pt>
                <c:pt idx="147130" formatCode="0.00E+00">
                  <c:v>-3.28299E-3</c:v>
                </c:pt>
                <c:pt idx="147131" formatCode="0.00E+00">
                  <c:v>-3.4665899999999999E-3</c:v>
                </c:pt>
                <c:pt idx="147132" formatCode="0.00E+00">
                  <c:v>-3.6475000000000001E-3</c:v>
                </c:pt>
                <c:pt idx="147133" formatCode="0.00E+00">
                  <c:v>-3.8256499999999999E-3</c:v>
                </c:pt>
                <c:pt idx="147134" formatCode="0.00E+00">
                  <c:v>-4.0009399999999997E-3</c:v>
                </c:pt>
                <c:pt idx="147135" formatCode="0.00E+00">
                  <c:v>-4.1732599999999998E-3</c:v>
                </c:pt>
                <c:pt idx="147136" formatCode="0.00E+00">
                  <c:v>-4.3425499999999997E-3</c:v>
                </c:pt>
                <c:pt idx="147137" formatCode="0.00E+00">
                  <c:v>-4.5086900000000001E-3</c:v>
                </c:pt>
                <c:pt idx="147138" formatCode="0.00E+00">
                  <c:v>-4.6716199999999996E-3</c:v>
                </c:pt>
                <c:pt idx="147139" formatCode="0.00E+00">
                  <c:v>-4.8312399999999997E-3</c:v>
                </c:pt>
                <c:pt idx="147140" formatCode="0.00E+00">
                  <c:v>-4.9874799999999999E-3</c:v>
                </c:pt>
                <c:pt idx="147141" formatCode="0.00E+00">
                  <c:v>-5.1402399999999999E-3</c:v>
                </c:pt>
                <c:pt idx="147142" formatCode="0.00E+00">
                  <c:v>-5.2894400000000003E-3</c:v>
                </c:pt>
                <c:pt idx="147143" formatCode="0.00E+00">
                  <c:v>-5.4350199999999996E-3</c:v>
                </c:pt>
                <c:pt idx="147144" formatCode="0.00E+00">
                  <c:v>-5.5768900000000001E-3</c:v>
                </c:pt>
                <c:pt idx="147145" formatCode="0.00E+00">
                  <c:v>-5.7149699999999998E-3</c:v>
                </c:pt>
                <c:pt idx="147146" formatCode="0.00E+00">
                  <c:v>-5.8491899999999998E-3</c:v>
                </c:pt>
                <c:pt idx="147147" formatCode="0.00E+00">
                  <c:v>-5.9794799999999997E-3</c:v>
                </c:pt>
                <c:pt idx="147148" formatCode="0.00E+00">
                  <c:v>-6.10576E-3</c:v>
                </c:pt>
                <c:pt idx="147149" formatCode="0.00E+00">
                  <c:v>-6.2279800000000001E-3</c:v>
                </c:pt>
                <c:pt idx="147150" formatCode="0.00E+00">
                  <c:v>-6.3460499999999998E-3</c:v>
                </c:pt>
                <c:pt idx="147151" formatCode="0.00E+00">
                  <c:v>-6.4599100000000001E-3</c:v>
                </c:pt>
                <c:pt idx="147152" formatCode="0.00E+00">
                  <c:v>-6.5694999999999998E-3</c:v>
                </c:pt>
                <c:pt idx="147153" formatCode="0.00E+00">
                  <c:v>-6.6747600000000001E-3</c:v>
                </c:pt>
                <c:pt idx="147154" formatCode="0.00E+00">
                  <c:v>-6.7756200000000004E-3</c:v>
                </c:pt>
                <c:pt idx="147155" formatCode="0.00E+00">
                  <c:v>-6.8720300000000003E-3</c:v>
                </c:pt>
                <c:pt idx="147156" formatCode="0.00E+00">
                  <c:v>-6.9639300000000001E-3</c:v>
                </c:pt>
                <c:pt idx="147157" formatCode="0.00E+00">
                  <c:v>-7.0512600000000002E-3</c:v>
                </c:pt>
                <c:pt idx="147158" formatCode="0.00E+00">
                  <c:v>-7.1339699999999999E-3</c:v>
                </c:pt>
                <c:pt idx="147159" formatCode="0.00E+00">
                  <c:v>-7.2120099999999996E-3</c:v>
                </c:pt>
                <c:pt idx="147160" formatCode="0.00E+00">
                  <c:v>-7.2853299999999996E-3</c:v>
                </c:pt>
                <c:pt idx="147161" formatCode="0.00E+00">
                  <c:v>-7.3538800000000001E-3</c:v>
                </c:pt>
                <c:pt idx="147162" formatCode="0.00E+00">
                  <c:v>-7.4176199999999998E-3</c:v>
                </c:pt>
                <c:pt idx="147163" formatCode="0.00E+00">
                  <c:v>-7.4764999999999996E-3</c:v>
                </c:pt>
                <c:pt idx="147164" formatCode="0.00E+00">
                  <c:v>-7.5304899999999999E-3</c:v>
                </c:pt>
                <c:pt idx="147165" formatCode="0.00E+00">
                  <c:v>-7.5795400000000001E-3</c:v>
                </c:pt>
                <c:pt idx="147166" formatCode="0.00E+00">
                  <c:v>-7.6236100000000003E-3</c:v>
                </c:pt>
                <c:pt idx="147167" formatCode="0.00E+00">
                  <c:v>-7.6626799999999998E-3</c:v>
                </c:pt>
                <c:pt idx="147168" formatCode="0.00E+00">
                  <c:v>-7.6967099999999998E-3</c:v>
                </c:pt>
                <c:pt idx="147169" formatCode="0.00E+00">
                  <c:v>-7.7256800000000004E-3</c:v>
                </c:pt>
                <c:pt idx="147170" formatCode="0.00E+00">
                  <c:v>-7.74955E-3</c:v>
                </c:pt>
                <c:pt idx="147171" formatCode="0.00E+00">
                  <c:v>-7.7682899999999997E-3</c:v>
                </c:pt>
                <c:pt idx="147172" formatCode="0.00E+00">
                  <c:v>-7.7818999999999996E-3</c:v>
                </c:pt>
                <c:pt idx="147173" formatCode="0.00E+00">
                  <c:v>-7.7903499999999997E-3</c:v>
                </c:pt>
                <c:pt idx="147174" formatCode="0.00E+00">
                  <c:v>-7.7936200000000002E-3</c:v>
                </c:pt>
                <c:pt idx="147175" formatCode="0.00E+00">
                  <c:v>-7.7917000000000004E-3</c:v>
                </c:pt>
                <c:pt idx="147176" formatCode="0.00E+00">
                  <c:v>-7.7845800000000001E-3</c:v>
                </c:pt>
                <c:pt idx="147177" formatCode="0.00E+00">
                  <c:v>-7.7722499999999996E-3</c:v>
                </c:pt>
                <c:pt idx="147178" formatCode="0.00E+00">
                  <c:v>-7.7546999999999998E-3</c:v>
                </c:pt>
                <c:pt idx="147179" formatCode="0.00E+00">
                  <c:v>-7.7319299999999997E-3</c:v>
                </c:pt>
                <c:pt idx="147180" formatCode="0.00E+00">
                  <c:v>-7.7039500000000002E-3</c:v>
                </c:pt>
                <c:pt idx="147181" formatCode="0.00E+00">
                  <c:v>-7.6707499999999996E-3</c:v>
                </c:pt>
                <c:pt idx="147182" formatCode="0.00E+00">
                  <c:v>-7.6323399999999996E-3</c:v>
                </c:pt>
                <c:pt idx="147183" formatCode="0.00E+00">
                  <c:v>-7.5887400000000001E-3</c:v>
                </c:pt>
                <c:pt idx="147184" formatCode="0.00E+00">
                  <c:v>-7.5399500000000001E-3</c:v>
                </c:pt>
                <c:pt idx="147185" formatCode="0.00E+00">
                  <c:v>-7.4859899999999997E-3</c:v>
                </c:pt>
                <c:pt idx="147186" formatCode="0.00E+00">
                  <c:v>-7.4268800000000003E-3</c:v>
                </c:pt>
                <c:pt idx="147187" formatCode="0.00E+00">
                  <c:v>-7.3626400000000002E-3</c:v>
                </c:pt>
                <c:pt idx="147188" formatCode="0.00E+00">
                  <c:v>-7.2933E-3</c:v>
                </c:pt>
                <c:pt idx="147189" formatCode="0.00E+00">
                  <c:v>-7.2188900000000004E-3</c:v>
                </c:pt>
                <c:pt idx="147190" formatCode="0.00E+00">
                  <c:v>-7.1394400000000004E-3</c:v>
                </c:pt>
                <c:pt idx="147191" formatCode="0.00E+00">
                  <c:v>-7.0549899999999997E-3</c:v>
                </c:pt>
                <c:pt idx="147192" formatCode="0.00E+00">
                  <c:v>-6.9655699999999999E-3</c:v>
                </c:pt>
                <c:pt idx="147193" formatCode="0.00E+00">
                  <c:v>-6.8712299999999999E-3</c:v>
                </c:pt>
                <c:pt idx="147194" formatCode="0.00E+00">
                  <c:v>-6.7720200000000001E-3</c:v>
                </c:pt>
                <c:pt idx="147195" formatCode="0.00E+00">
                  <c:v>-6.6679799999999996E-3</c:v>
                </c:pt>
                <c:pt idx="147196" formatCode="0.00E+00">
                  <c:v>-6.5591699999999996E-3</c:v>
                </c:pt>
                <c:pt idx="147197" formatCode="0.00E+00">
                  <c:v>-6.4456499999999998E-3</c:v>
                </c:pt>
                <c:pt idx="147198" formatCode="0.00E+00">
                  <c:v>-6.3274799999999999E-3</c:v>
                </c:pt>
                <c:pt idx="147199" formatCode="0.00E+00">
                  <c:v>-6.2047300000000003E-3</c:v>
                </c:pt>
                <c:pt idx="147200" formatCode="0.00E+00">
                  <c:v>-6.0774499999999999E-3</c:v>
                </c:pt>
                <c:pt idx="147201" formatCode="0.00E+00">
                  <c:v>-5.9457299999999998E-3</c:v>
                </c:pt>
                <c:pt idx="147202" formatCode="0.00E+00">
                  <c:v>-5.8096299999999997E-3</c:v>
                </c:pt>
                <c:pt idx="147203" formatCode="0.00E+00">
                  <c:v>-5.6692499999999998E-3</c:v>
                </c:pt>
                <c:pt idx="147204" formatCode="0.00E+00">
                  <c:v>-5.5246599999999998E-3</c:v>
                </c:pt>
                <c:pt idx="147205" formatCode="0.00E+00">
                  <c:v>-5.3759400000000001E-3</c:v>
                </c:pt>
                <c:pt idx="147206" formatCode="0.00E+00">
                  <c:v>-5.2231999999999999E-3</c:v>
                </c:pt>
                <c:pt idx="147207" formatCode="0.00E+00">
                  <c:v>-5.0665099999999998E-3</c:v>
                </c:pt>
                <c:pt idx="147208" formatCode="0.00E+00">
                  <c:v>-4.9059899999999998E-3</c:v>
                </c:pt>
                <c:pt idx="147209" formatCode="0.00E+00">
                  <c:v>-4.7417199999999996E-3</c:v>
                </c:pt>
                <c:pt idx="147210" formatCode="0.00E+00">
                  <c:v>-4.5738200000000001E-3</c:v>
                </c:pt>
                <c:pt idx="147211" formatCode="0.00E+00">
                  <c:v>-4.4023999999999999E-3</c:v>
                </c:pt>
                <c:pt idx="147212" formatCode="0.00E+00">
                  <c:v>-4.2275500000000001E-3</c:v>
                </c:pt>
                <c:pt idx="147213" formatCode="0.00E+00">
                  <c:v>-4.0494099999999998E-3</c:v>
                </c:pt>
                <c:pt idx="147214" formatCode="0.00E+00">
                  <c:v>-3.8680799999999999E-3</c:v>
                </c:pt>
                <c:pt idx="147215" formatCode="0.00E+00">
                  <c:v>-3.6836999999999998E-3</c:v>
                </c:pt>
                <c:pt idx="147216" formatCode="0.00E+00">
                  <c:v>-3.4963699999999999E-3</c:v>
                </c:pt>
                <c:pt idx="147217" formatCode="0.00E+00">
                  <c:v>-3.3062399999999998E-3</c:v>
                </c:pt>
                <c:pt idx="147218" formatCode="0.00E+00">
                  <c:v>-3.11342E-3</c:v>
                </c:pt>
                <c:pt idx="147219" formatCode="0.00E+00">
                  <c:v>-2.9180600000000001E-3</c:v>
                </c:pt>
                <c:pt idx="147220" formatCode="0.00E+00">
                  <c:v>-2.7203000000000001E-3</c:v>
                </c:pt>
                <c:pt idx="147221" formatCode="0.00E+00">
                  <c:v>-2.5202699999999998E-3</c:v>
                </c:pt>
                <c:pt idx="147222" formatCode="0.00E+00">
                  <c:v>-2.3181199999999999E-3</c:v>
                </c:pt>
                <c:pt idx="147223" formatCode="0.00E+00">
                  <c:v>-2.1139900000000001E-3</c:v>
                </c:pt>
                <c:pt idx="147224" formatCode="0.00E+00">
                  <c:v>-1.9080099999999999E-3</c:v>
                </c:pt>
                <c:pt idx="147225" formatCode="0.00E+00">
                  <c:v>-1.7003400000000001E-3</c:v>
                </c:pt>
                <c:pt idx="147226" formatCode="0.00E+00">
                  <c:v>-1.4911499999999999E-3</c:v>
                </c:pt>
                <c:pt idx="147227" formatCode="0.00E+00">
                  <c:v>-1.2806199999999999E-3</c:v>
                </c:pt>
                <c:pt idx="147228" formatCode="0.00E+00">
                  <c:v>-1.0689300000000001E-3</c:v>
                </c:pt>
                <c:pt idx="147229" formatCode="0.00E+00">
                  <c:v>-8.5616399999999997E-4</c:v>
                </c:pt>
                <c:pt idx="147230" formatCode="0.00E+00">
                  <c:v>-6.4234399999999999E-4</c:v>
                </c:pt>
                <c:pt idx="147231" formatCode="0.00E+00">
                  <c:v>-4.27446E-4</c:v>
                </c:pt>
                <c:pt idx="147232" formatCode="0.00E+00">
                  <c:v>-2.1150499999999999E-4</c:v>
                </c:pt>
                <c:pt idx="147233" formatCode="0.00E+00">
                  <c:v>5.3078700000000001E-6</c:v>
                </c:pt>
                <c:pt idx="147234" formatCode="0.00E+00">
                  <c:v>2.2268200000000001E-4</c:v>
                </c:pt>
                <c:pt idx="147235" formatCode="0.00E+00">
                  <c:v>4.4025999999999999E-4</c:v>
                </c:pt>
                <c:pt idx="147236" formatCode="0.00E+00">
                  <c:v>6.5771000000000004E-4</c:v>
                </c:pt>
                <c:pt idx="147237" formatCode="0.00E+00">
                  <c:v>8.7473300000000004E-4</c:v>
                </c:pt>
                <c:pt idx="147238" formatCode="0.00E+00">
                  <c:v>1.0910500000000001E-3</c:v>
                </c:pt>
                <c:pt idx="147239" formatCode="0.00E+00">
                  <c:v>1.3063700000000001E-3</c:v>
                </c:pt>
                <c:pt idx="147240" formatCode="0.00E+00">
                  <c:v>1.52045E-3</c:v>
                </c:pt>
                <c:pt idx="147241" formatCode="0.00E+00">
                  <c:v>1.73306E-3</c:v>
                </c:pt>
                <c:pt idx="147242" formatCode="0.00E+00">
                  <c:v>1.9439399999999999E-3</c:v>
                </c:pt>
                <c:pt idx="147243" formatCode="0.00E+00">
                  <c:v>2.15284E-3</c:v>
                </c:pt>
                <c:pt idx="147244" formatCode="0.00E+00">
                  <c:v>2.3594800000000002E-3</c:v>
                </c:pt>
                <c:pt idx="147245" formatCode="0.00E+00">
                  <c:v>2.5637099999999999E-3</c:v>
                </c:pt>
                <c:pt idx="147246" formatCode="0.00E+00">
                  <c:v>2.76538E-3</c:v>
                </c:pt>
                <c:pt idx="147247" formatCode="0.00E+00">
                  <c:v>2.9642599999999998E-3</c:v>
                </c:pt>
                <c:pt idx="147248" formatCode="0.00E+00">
                  <c:v>3.16008E-3</c:v>
                </c:pt>
                <c:pt idx="147249" formatCode="0.00E+00">
                  <c:v>3.3526900000000002E-3</c:v>
                </c:pt>
                <c:pt idx="147250" formatCode="0.00E+00">
                  <c:v>3.5419100000000001E-3</c:v>
                </c:pt>
                <c:pt idx="147251" formatCode="0.00E+00">
                  <c:v>3.7275199999999998E-3</c:v>
                </c:pt>
                <c:pt idx="147252" formatCode="0.00E+00">
                  <c:v>3.9093699999999997E-3</c:v>
                </c:pt>
                <c:pt idx="147253" formatCode="0.00E+00">
                  <c:v>4.08749E-3</c:v>
                </c:pt>
                <c:pt idx="147254" formatCode="0.00E+00">
                  <c:v>4.2619399999999997E-3</c:v>
                </c:pt>
                <c:pt idx="147255" formatCode="0.00E+00">
                  <c:v>4.4325199999999997E-3</c:v>
                </c:pt>
                <c:pt idx="147256" formatCode="0.00E+00">
                  <c:v>4.59897E-3</c:v>
                </c:pt>
                <c:pt idx="147257" formatCode="0.00E+00">
                  <c:v>4.7611600000000004E-3</c:v>
                </c:pt>
                <c:pt idx="147258" formatCode="0.00E+00">
                  <c:v>4.9189500000000001E-3</c:v>
                </c:pt>
                <c:pt idx="147259" formatCode="0.00E+00">
                  <c:v>5.0722700000000003E-3</c:v>
                </c:pt>
                <c:pt idx="147260" formatCode="0.00E+00">
                  <c:v>5.2211499999999999E-3</c:v>
                </c:pt>
                <c:pt idx="147261" formatCode="0.00E+00">
                  <c:v>5.3657000000000002E-3</c:v>
                </c:pt>
                <c:pt idx="147262" formatCode="0.00E+00">
                  <c:v>5.5058499999999996E-3</c:v>
                </c:pt>
                <c:pt idx="147263" formatCode="0.00E+00">
                  <c:v>5.6414200000000003E-3</c:v>
                </c:pt>
                <c:pt idx="147264" formatCode="0.00E+00">
                  <c:v>5.7721400000000003E-3</c:v>
                </c:pt>
                <c:pt idx="147265" formatCode="0.00E+00">
                  <c:v>5.8978900000000003E-3</c:v>
                </c:pt>
                <c:pt idx="147266" formatCode="0.00E+00">
                  <c:v>6.0186399999999996E-3</c:v>
                </c:pt>
                <c:pt idx="147267" formatCode="0.00E+00">
                  <c:v>6.1342699999999998E-3</c:v>
                </c:pt>
                <c:pt idx="147268" formatCode="0.00E+00">
                  <c:v>6.2446200000000002E-3</c:v>
                </c:pt>
                <c:pt idx="147269" formatCode="0.00E+00">
                  <c:v>6.3495799999999996E-3</c:v>
                </c:pt>
                <c:pt idx="147270" formatCode="0.00E+00">
                  <c:v>6.4489600000000001E-3</c:v>
                </c:pt>
                <c:pt idx="147271" formatCode="0.00E+00">
                  <c:v>6.5426E-3</c:v>
                </c:pt>
                <c:pt idx="147272" formatCode="0.00E+00">
                  <c:v>6.6304099999999998E-3</c:v>
                </c:pt>
                <c:pt idx="147273" formatCode="0.00E+00">
                  <c:v>6.7120699999999997E-3</c:v>
                </c:pt>
                <c:pt idx="147274" formatCode="0.00E+00">
                  <c:v>6.7873300000000003E-3</c:v>
                </c:pt>
                <c:pt idx="147275" formatCode="0.00E+00">
                  <c:v>6.8562700000000002E-3</c:v>
                </c:pt>
                <c:pt idx="147276" formatCode="0.00E+00">
                  <c:v>6.9189300000000002E-3</c:v>
                </c:pt>
                <c:pt idx="147277" formatCode="0.00E+00">
                  <c:v>6.9747300000000002E-3</c:v>
                </c:pt>
                <c:pt idx="147278" formatCode="0.00E+00">
                  <c:v>7.0224500000000004E-3</c:v>
                </c:pt>
                <c:pt idx="147279" formatCode="0.00E+00">
                  <c:v>7.0610300000000003E-3</c:v>
                </c:pt>
                <c:pt idx="147280" formatCode="0.00E+00">
                  <c:v>7.0905999999999999E-3</c:v>
                </c:pt>
                <c:pt idx="147281" formatCode="0.00E+00">
                  <c:v>7.1120100000000002E-3</c:v>
                </c:pt>
                <c:pt idx="147282" formatCode="0.00E+00">
                  <c:v>7.1257600000000001E-3</c:v>
                </c:pt>
                <c:pt idx="147283" formatCode="0.00E+00">
                  <c:v>7.1317899999999998E-3</c:v>
                </c:pt>
                <c:pt idx="147284" formatCode="0.00E+00">
                  <c:v>7.1298899999999998E-3</c:v>
                </c:pt>
                <c:pt idx="147285" formatCode="0.00E+00">
                  <c:v>7.1200300000000003E-3</c:v>
                </c:pt>
                <c:pt idx="147286" formatCode="0.00E+00">
                  <c:v>7.1022100000000003E-3</c:v>
                </c:pt>
                <c:pt idx="147287" formatCode="0.00E+00">
                  <c:v>7.0762500000000001E-3</c:v>
                </c:pt>
                <c:pt idx="147288" formatCode="0.00E+00">
                  <c:v>7.04194E-3</c:v>
                </c:pt>
                <c:pt idx="147289" formatCode="0.00E+00">
                  <c:v>6.9991200000000002E-3</c:v>
                </c:pt>
                <c:pt idx="147290" formatCode="0.00E+00">
                  <c:v>6.9475700000000001E-3</c:v>
                </c:pt>
                <c:pt idx="147291" formatCode="0.00E+00">
                  <c:v>6.8868999999999996E-3</c:v>
                </c:pt>
                <c:pt idx="147292" formatCode="0.00E+00">
                  <c:v>6.8165200000000004E-3</c:v>
                </c:pt>
                <c:pt idx="147293" formatCode="0.00E+00">
                  <c:v>6.7358000000000001E-3</c:v>
                </c:pt>
                <c:pt idx="147294" formatCode="0.00E+00">
                  <c:v>6.6441599999999996E-3</c:v>
                </c:pt>
                <c:pt idx="147295" formatCode="0.00E+00">
                  <c:v>6.5411100000000002E-3</c:v>
                </c:pt>
                <c:pt idx="147296" formatCode="0.00E+00">
                  <c:v>6.4260999999999997E-3</c:v>
                </c:pt>
                <c:pt idx="147297" formatCode="0.00E+00">
                  <c:v>6.2985300000000001E-3</c:v>
                </c:pt>
                <c:pt idx="147298" formatCode="0.00E+00">
                  <c:v>6.1579299999999998E-3</c:v>
                </c:pt>
                <c:pt idx="147299" formatCode="0.00E+00">
                  <c:v>6.0042300000000002E-3</c:v>
                </c:pt>
                <c:pt idx="147300" formatCode="0.00E+00">
                  <c:v>5.8377500000000001E-3</c:v>
                </c:pt>
                <c:pt idx="147301" formatCode="0.00E+00">
                  <c:v>5.6586600000000003E-3</c:v>
                </c:pt>
                <c:pt idx="147302" formatCode="0.00E+00">
                  <c:v>5.4664800000000001E-3</c:v>
                </c:pt>
                <c:pt idx="147303" formatCode="0.00E+00">
                  <c:v>5.2600499999999996E-3</c:v>
                </c:pt>
                <c:pt idx="147304" formatCode="0.00E+00">
                  <c:v>5.0381599999999999E-3</c:v>
                </c:pt>
                <c:pt idx="147305" formatCode="0.00E+00">
                  <c:v>4.7999799999999997E-3</c:v>
                </c:pt>
                <c:pt idx="147306" formatCode="0.00E+00">
                  <c:v>4.5450300000000003E-3</c:v>
                </c:pt>
                <c:pt idx="147307" formatCode="0.00E+00">
                  <c:v>4.2730800000000003E-3</c:v>
                </c:pt>
                <c:pt idx="147308" formatCode="0.00E+00">
                  <c:v>3.9843400000000003E-3</c:v>
                </c:pt>
                <c:pt idx="147309" formatCode="0.00E+00">
                  <c:v>3.67965E-3</c:v>
                </c:pt>
                <c:pt idx="147310" formatCode="0.00E+00">
                  <c:v>3.3599300000000001E-3</c:v>
                </c:pt>
                <c:pt idx="147311" formatCode="0.00E+00">
                  <c:v>3.0253200000000002E-3</c:v>
                </c:pt>
                <c:pt idx="147312" formatCode="0.00E+00">
                  <c:v>2.6749999999999999E-3</c:v>
                </c:pt>
                <c:pt idx="147313" formatCode="0.00E+00">
                  <c:v>2.3082900000000002E-3</c:v>
                </c:pt>
                <c:pt idx="147314" formatCode="0.00E+00">
                  <c:v>1.9254599999999999E-3</c:v>
                </c:pt>
                <c:pt idx="147315" formatCode="0.00E+00">
                  <c:v>1.52706E-3</c:v>
                </c:pt>
                <c:pt idx="147316" formatCode="0.00E+00">
                  <c:v>1.11315E-3</c:v>
                </c:pt>
                <c:pt idx="147317" formatCode="0.00E+00">
                  <c:v>6.8372400000000003E-4</c:v>
                </c:pt>
                <c:pt idx="147318" formatCode="0.00E+00">
                  <c:v>2.39354E-4</c:v>
                </c:pt>
                <c:pt idx="147319" formatCode="0.00E+00">
                  <c:v>-2.1879700000000001E-4</c:v>
                </c:pt>
                <c:pt idx="147320" formatCode="0.00E+00">
                  <c:v>-6.8980599999999995E-4</c:v>
                </c:pt>
                <c:pt idx="147321" formatCode="0.00E+00">
                  <c:v>-1.1736299999999999E-3</c:v>
                </c:pt>
                <c:pt idx="147322" formatCode="0.00E+00">
                  <c:v>-1.67073E-3</c:v>
                </c:pt>
                <c:pt idx="147323" formatCode="0.00E+00">
                  <c:v>-2.1814500000000001E-3</c:v>
                </c:pt>
                <c:pt idx="147324" formatCode="0.00E+00">
                  <c:v>-2.7057700000000001E-3</c:v>
                </c:pt>
                <c:pt idx="147325" formatCode="0.00E+00">
                  <c:v>-3.24348E-3</c:v>
                </c:pt>
                <c:pt idx="147326" formatCode="0.00E+00">
                  <c:v>-3.7946299999999998E-3</c:v>
                </c:pt>
                <c:pt idx="147327" formatCode="0.00E+00">
                  <c:v>-4.3598700000000001E-3</c:v>
                </c:pt>
                <c:pt idx="147328" formatCode="0.00E+00">
                  <c:v>-4.9400299999999998E-3</c:v>
                </c:pt>
                <c:pt idx="147329" formatCode="0.00E+00">
                  <c:v>-5.5353099999999999E-3</c:v>
                </c:pt>
                <c:pt idx="147330" formatCode="0.00E+00">
                  <c:v>-6.1453000000000002E-3</c:v>
                </c:pt>
                <c:pt idx="147331" formatCode="0.00E+00">
                  <c:v>-6.7694799999999996E-3</c:v>
                </c:pt>
                <c:pt idx="147332" formatCode="0.00E+00">
                  <c:v>-7.4076300000000001E-3</c:v>
                </c:pt>
                <c:pt idx="147333" formatCode="0.00E+00">
                  <c:v>-8.0598000000000006E-3</c:v>
                </c:pt>
                <c:pt idx="147334" formatCode="0.00E+00">
                  <c:v>-8.7262999999999993E-3</c:v>
                </c:pt>
                <c:pt idx="147335" formatCode="0.00E+00">
                  <c:v>-9.4070300000000003E-3</c:v>
                </c:pt>
                <c:pt idx="147336">
                  <c:v>-1.01014E-2</c:v>
                </c:pt>
                <c:pt idx="147337">
                  <c:v>-1.08094E-2</c:v>
                </c:pt>
                <c:pt idx="147338">
                  <c:v>-1.1531599999999999E-2</c:v>
                </c:pt>
                <c:pt idx="147339">
                  <c:v>-1.2268599999999999E-2</c:v>
                </c:pt>
                <c:pt idx="147340">
                  <c:v>-1.3020800000000001E-2</c:v>
                </c:pt>
                <c:pt idx="147341">
                  <c:v>-1.3788699999999999E-2</c:v>
                </c:pt>
                <c:pt idx="147342">
                  <c:v>-1.45728E-2</c:v>
                </c:pt>
                <c:pt idx="147343">
                  <c:v>-1.5372500000000001E-2</c:v>
                </c:pt>
                <c:pt idx="147344">
                  <c:v>-1.6186800000000001E-2</c:v>
                </c:pt>
                <c:pt idx="147345">
                  <c:v>-1.7015200000000001E-2</c:v>
                </c:pt>
                <c:pt idx="147346">
                  <c:v>-1.7858099999999998E-2</c:v>
                </c:pt>
                <c:pt idx="147347">
                  <c:v>-1.87149E-2</c:v>
                </c:pt>
                <c:pt idx="147348">
                  <c:v>-1.9583799999999998E-2</c:v>
                </c:pt>
                <c:pt idx="147349">
                  <c:v>-2.0463499999999999E-2</c:v>
                </c:pt>
                <c:pt idx="147350">
                  <c:v>-2.13531E-2</c:v>
                </c:pt>
                <c:pt idx="147351">
                  <c:v>-2.22527E-2</c:v>
                </c:pt>
                <c:pt idx="147352">
                  <c:v>-2.31617E-2</c:v>
                </c:pt>
                <c:pt idx="147353">
                  <c:v>-2.4079199999999999E-2</c:v>
                </c:pt>
                <c:pt idx="147354">
                  <c:v>-2.50044E-2</c:v>
                </c:pt>
                <c:pt idx="147355">
                  <c:v>-2.5936799999999999E-2</c:v>
                </c:pt>
                <c:pt idx="147356">
                  <c:v>-2.6875799999999998E-2</c:v>
                </c:pt>
                <c:pt idx="147357">
                  <c:v>-2.7820000000000001E-2</c:v>
                </c:pt>
                <c:pt idx="147358">
                  <c:v>-2.87678E-2</c:v>
                </c:pt>
                <c:pt idx="147359">
                  <c:v>-2.97177E-2</c:v>
                </c:pt>
                <c:pt idx="147360">
                  <c:v>-3.0669100000000001E-2</c:v>
                </c:pt>
                <c:pt idx="147361">
                  <c:v>-3.1621200000000002E-2</c:v>
                </c:pt>
                <c:pt idx="147362">
                  <c:v>-3.2571700000000002E-2</c:v>
                </c:pt>
                <c:pt idx="147363">
                  <c:v>-3.3517900000000003E-2</c:v>
                </c:pt>
                <c:pt idx="147364">
                  <c:v>-3.4458999999999997E-2</c:v>
                </c:pt>
                <c:pt idx="147365">
                  <c:v>-3.5395799999999998E-2</c:v>
                </c:pt>
                <c:pt idx="147366">
                  <c:v>-3.6329899999999998E-2</c:v>
                </c:pt>
                <c:pt idx="147367">
                  <c:v>-3.72602E-2</c:v>
                </c:pt>
                <c:pt idx="147368">
                  <c:v>-3.8183399999999999E-2</c:v>
                </c:pt>
                <c:pt idx="147369">
                  <c:v>-3.9097E-2</c:v>
                </c:pt>
                <c:pt idx="147370">
                  <c:v>-4.0000399999999998E-2</c:v>
                </c:pt>
                <c:pt idx="147371">
                  <c:v>-4.0893499999999999E-2</c:v>
                </c:pt>
                <c:pt idx="147372">
                  <c:v>-4.1774600000000002E-2</c:v>
                </c:pt>
                <c:pt idx="147373">
                  <c:v>-4.2641800000000001E-2</c:v>
                </c:pt>
                <c:pt idx="147374">
                  <c:v>-4.34936E-2</c:v>
                </c:pt>
                <c:pt idx="147375">
                  <c:v>-4.4328899999999997E-2</c:v>
                </c:pt>
                <c:pt idx="147376">
                  <c:v>-4.5146100000000002E-2</c:v>
                </c:pt>
                <c:pt idx="147377">
                  <c:v>-4.5942999999999998E-2</c:v>
                </c:pt>
                <c:pt idx="147378">
                  <c:v>-4.6719200000000002E-2</c:v>
                </c:pt>
                <c:pt idx="147379">
                  <c:v>-4.7475900000000001E-2</c:v>
                </c:pt>
                <c:pt idx="147380">
                  <c:v>-4.8213699999999998E-2</c:v>
                </c:pt>
                <c:pt idx="147381">
                  <c:v>-4.8931000000000002E-2</c:v>
                </c:pt>
                <c:pt idx="147382">
                  <c:v>-4.9625700000000002E-2</c:v>
                </c:pt>
                <c:pt idx="147383">
                  <c:v>-5.0296800000000003E-2</c:v>
                </c:pt>
                <c:pt idx="147384">
                  <c:v>-5.0944000000000003E-2</c:v>
                </c:pt>
                <c:pt idx="147385">
                  <c:v>-5.1567000000000002E-2</c:v>
                </c:pt>
                <c:pt idx="147386">
                  <c:v>-5.2165299999999998E-2</c:v>
                </c:pt>
                <c:pt idx="147387">
                  <c:v>-5.2737399999999997E-2</c:v>
                </c:pt>
                <c:pt idx="147388">
                  <c:v>-5.3281099999999998E-2</c:v>
                </c:pt>
                <c:pt idx="147389">
                  <c:v>-5.3795299999999997E-2</c:v>
                </c:pt>
                <c:pt idx="147390">
                  <c:v>-5.4281500000000003E-2</c:v>
                </c:pt>
                <c:pt idx="147391">
                  <c:v>-5.4741400000000003E-2</c:v>
                </c:pt>
                <c:pt idx="147392">
                  <c:v>-5.5175700000000001E-2</c:v>
                </c:pt>
                <c:pt idx="147393">
                  <c:v>-5.5583500000000001E-2</c:v>
                </c:pt>
                <c:pt idx="147394">
                  <c:v>-5.5964399999999997E-2</c:v>
                </c:pt>
                <c:pt idx="147395">
                  <c:v>-5.6318100000000003E-2</c:v>
                </c:pt>
                <c:pt idx="147396">
                  <c:v>-5.6643399999999997E-2</c:v>
                </c:pt>
                <c:pt idx="147397">
                  <c:v>-5.6938200000000001E-2</c:v>
                </c:pt>
                <c:pt idx="147398">
                  <c:v>-5.7201299999999997E-2</c:v>
                </c:pt>
                <c:pt idx="147399">
                  <c:v>-5.7434100000000002E-2</c:v>
                </c:pt>
                <c:pt idx="147400">
                  <c:v>-5.7639099999999999E-2</c:v>
                </c:pt>
                <c:pt idx="147401">
                  <c:v>-5.7817100000000003E-2</c:v>
                </c:pt>
                <c:pt idx="147402">
                  <c:v>-5.7966700000000003E-2</c:v>
                </c:pt>
                <c:pt idx="147403">
                  <c:v>-5.8087899999999998E-2</c:v>
                </c:pt>
                <c:pt idx="147404">
                  <c:v>-5.8181499999999997E-2</c:v>
                </c:pt>
                <c:pt idx="147405">
                  <c:v>-5.8248000000000001E-2</c:v>
                </c:pt>
                <c:pt idx="147406">
                  <c:v>-5.82861E-2</c:v>
                </c:pt>
                <c:pt idx="147407">
                  <c:v>-5.8295100000000002E-2</c:v>
                </c:pt>
                <c:pt idx="147408">
                  <c:v>-5.8276399999999999E-2</c:v>
                </c:pt>
                <c:pt idx="147409">
                  <c:v>-5.8232800000000001E-2</c:v>
                </c:pt>
                <c:pt idx="147410">
                  <c:v>-5.8166599999999999E-2</c:v>
                </c:pt>
                <c:pt idx="147411">
                  <c:v>-5.8078499999999998E-2</c:v>
                </c:pt>
                <c:pt idx="147412">
                  <c:v>-5.7968499999999999E-2</c:v>
                </c:pt>
                <c:pt idx="147413">
                  <c:v>-5.7837399999999997E-2</c:v>
                </c:pt>
                <c:pt idx="147414">
                  <c:v>-5.7687599999999999E-2</c:v>
                </c:pt>
                <c:pt idx="147415">
                  <c:v>-5.7522999999999998E-2</c:v>
                </c:pt>
                <c:pt idx="147416">
                  <c:v>-5.7345899999999998E-2</c:v>
                </c:pt>
                <c:pt idx="147417">
                  <c:v>-5.7155900000000003E-2</c:v>
                </c:pt>
                <c:pt idx="147418">
                  <c:v>-5.6952099999999999E-2</c:v>
                </c:pt>
                <c:pt idx="147419">
                  <c:v>-5.6735599999999997E-2</c:v>
                </c:pt>
                <c:pt idx="147420">
                  <c:v>-5.6508900000000001E-2</c:v>
                </c:pt>
                <c:pt idx="147421">
                  <c:v>-5.6275100000000002E-2</c:v>
                </c:pt>
                <c:pt idx="147422">
                  <c:v>-5.6036299999999997E-2</c:v>
                </c:pt>
                <c:pt idx="147423">
                  <c:v>-5.5793700000000002E-2</c:v>
                </c:pt>
                <c:pt idx="147424">
                  <c:v>-5.5548399999999998E-2</c:v>
                </c:pt>
                <c:pt idx="147425">
                  <c:v>-5.5301900000000001E-2</c:v>
                </c:pt>
                <c:pt idx="147426">
                  <c:v>-5.5054499999999999E-2</c:v>
                </c:pt>
                <c:pt idx="147427">
                  <c:v>-5.4807700000000001E-2</c:v>
                </c:pt>
                <c:pt idx="147428">
                  <c:v>-5.4565700000000002E-2</c:v>
                </c:pt>
                <c:pt idx="147429">
                  <c:v>-5.4332600000000002E-2</c:v>
                </c:pt>
                <c:pt idx="147430">
                  <c:v>-5.41098E-2</c:v>
                </c:pt>
                <c:pt idx="147431">
                  <c:v>-5.3897399999999998E-2</c:v>
                </c:pt>
                <c:pt idx="147432">
                  <c:v>-5.3697000000000002E-2</c:v>
                </c:pt>
                <c:pt idx="147433">
                  <c:v>-5.3511099999999999E-2</c:v>
                </c:pt>
                <c:pt idx="147434">
                  <c:v>-5.3341E-2</c:v>
                </c:pt>
                <c:pt idx="147435">
                  <c:v>-5.3185999999999997E-2</c:v>
                </c:pt>
                <c:pt idx="147436">
                  <c:v>-5.3045399999999999E-2</c:v>
                </c:pt>
                <c:pt idx="147437">
                  <c:v>-5.2919899999999999E-2</c:v>
                </c:pt>
                <c:pt idx="147438">
                  <c:v>-5.2811400000000001E-2</c:v>
                </c:pt>
                <c:pt idx="147439">
                  <c:v>-5.27223E-2</c:v>
                </c:pt>
                <c:pt idx="147440">
                  <c:v>-5.2655800000000003E-2</c:v>
                </c:pt>
                <c:pt idx="147441">
                  <c:v>-5.2614500000000002E-2</c:v>
                </c:pt>
                <c:pt idx="147442">
                  <c:v>-5.2601200000000001E-2</c:v>
                </c:pt>
                <c:pt idx="147443">
                  <c:v>-5.2617900000000002E-2</c:v>
                </c:pt>
                <c:pt idx="147444">
                  <c:v>-5.2665400000000001E-2</c:v>
                </c:pt>
                <c:pt idx="147445">
                  <c:v>-5.2743100000000001E-2</c:v>
                </c:pt>
                <c:pt idx="147446">
                  <c:v>-5.28502E-2</c:v>
                </c:pt>
                <c:pt idx="147447">
                  <c:v>-5.29875E-2</c:v>
                </c:pt>
                <c:pt idx="147448">
                  <c:v>-5.3155800000000003E-2</c:v>
                </c:pt>
                <c:pt idx="147449">
                  <c:v>-5.33538E-2</c:v>
                </c:pt>
                <c:pt idx="147450">
                  <c:v>-5.3579399999999999E-2</c:v>
                </c:pt>
                <c:pt idx="147451">
                  <c:v>-5.3831999999999998E-2</c:v>
                </c:pt>
                <c:pt idx="147452">
                  <c:v>-5.4114799999999998E-2</c:v>
                </c:pt>
                <c:pt idx="147453">
                  <c:v>-5.4432700000000001E-2</c:v>
                </c:pt>
                <c:pt idx="147454">
                  <c:v>-5.4788999999999997E-2</c:v>
                </c:pt>
                <c:pt idx="147455">
                  <c:v>-5.51841E-2</c:v>
                </c:pt>
                <c:pt idx="147456">
                  <c:v>-5.56175E-2</c:v>
                </c:pt>
                <c:pt idx="147457">
                  <c:v>-5.60902E-2</c:v>
                </c:pt>
                <c:pt idx="147458">
                  <c:v>-5.6603599999999997E-2</c:v>
                </c:pt>
                <c:pt idx="147459">
                  <c:v>-5.7158300000000002E-2</c:v>
                </c:pt>
                <c:pt idx="147460">
                  <c:v>-5.7754199999999999E-2</c:v>
                </c:pt>
                <c:pt idx="147461">
                  <c:v>-5.8391199999999997E-2</c:v>
                </c:pt>
                <c:pt idx="147462">
                  <c:v>-5.9070400000000002E-2</c:v>
                </c:pt>
                <c:pt idx="147463">
                  <c:v>-5.9792199999999997E-2</c:v>
                </c:pt>
                <c:pt idx="147464">
                  <c:v>-6.0555100000000001E-2</c:v>
                </c:pt>
                <c:pt idx="147465">
                  <c:v>-6.1357799999999997E-2</c:v>
                </c:pt>
                <c:pt idx="147466">
                  <c:v>-6.2203300000000003E-2</c:v>
                </c:pt>
                <c:pt idx="147467">
                  <c:v>-6.3095200000000004E-2</c:v>
                </c:pt>
                <c:pt idx="147468">
                  <c:v>-6.4034300000000002E-2</c:v>
                </c:pt>
                <c:pt idx="147469">
                  <c:v>-6.5018000000000006E-2</c:v>
                </c:pt>
                <c:pt idx="147470">
                  <c:v>-6.60438E-2</c:v>
                </c:pt>
                <c:pt idx="147471">
                  <c:v>-6.7111500000000004E-2</c:v>
                </c:pt>
                <c:pt idx="147472">
                  <c:v>-6.8222500000000005E-2</c:v>
                </c:pt>
                <c:pt idx="147473">
                  <c:v>-6.9377499999999995E-2</c:v>
                </c:pt>
                <c:pt idx="147474">
                  <c:v>-7.0574799999999993E-2</c:v>
                </c:pt>
                <c:pt idx="147475">
                  <c:v>-7.1810799999999994E-2</c:v>
                </c:pt>
                <c:pt idx="147476">
                  <c:v>-7.30822E-2</c:v>
                </c:pt>
                <c:pt idx="147477">
                  <c:v>-7.4388099999999999E-2</c:v>
                </c:pt>
                <c:pt idx="147478">
                  <c:v>-7.5728199999999996E-2</c:v>
                </c:pt>
                <c:pt idx="147479">
                  <c:v>-7.7099899999999999E-2</c:v>
                </c:pt>
                <c:pt idx="147480">
                  <c:v>-7.8499299999999994E-2</c:v>
                </c:pt>
                <c:pt idx="147481">
                  <c:v>-7.9924999999999996E-2</c:v>
                </c:pt>
                <c:pt idx="147482">
                  <c:v>-8.1377000000000005E-2</c:v>
                </c:pt>
                <c:pt idx="147483">
                  <c:v>-8.2855100000000001E-2</c:v>
                </c:pt>
                <c:pt idx="147484">
                  <c:v>-8.4357399999999999E-2</c:v>
                </c:pt>
                <c:pt idx="147485">
                  <c:v>-8.5880999999999999E-2</c:v>
                </c:pt>
                <c:pt idx="147486">
                  <c:v>-8.7424500000000002E-2</c:v>
                </c:pt>
                <c:pt idx="147487">
                  <c:v>-8.8988999999999999E-2</c:v>
                </c:pt>
                <c:pt idx="147488">
                  <c:v>-9.0575600000000006E-2</c:v>
                </c:pt>
                <c:pt idx="147489">
                  <c:v>-9.2182600000000003E-2</c:v>
                </c:pt>
                <c:pt idx="147490">
                  <c:v>-9.3807500000000002E-2</c:v>
                </c:pt>
                <c:pt idx="147491">
                  <c:v>-9.5448199999999997E-2</c:v>
                </c:pt>
                <c:pt idx="147492">
                  <c:v>-9.71027E-2</c:v>
                </c:pt>
                <c:pt idx="147493">
                  <c:v>-9.8768900000000007E-2</c:v>
                </c:pt>
                <c:pt idx="147494">
                  <c:v>-0.10044599999999999</c:v>
                </c:pt>
                <c:pt idx="147495">
                  <c:v>-0.102133</c:v>
                </c:pt>
                <c:pt idx="147496">
                  <c:v>-0.10383199999999999</c:v>
                </c:pt>
                <c:pt idx="147497">
                  <c:v>-0.105542</c:v>
                </c:pt>
                <c:pt idx="147498">
                  <c:v>-0.10725700000000001</c:v>
                </c:pt>
                <c:pt idx="147499">
                  <c:v>-0.108972</c:v>
                </c:pt>
                <c:pt idx="147500">
                  <c:v>-0.110683</c:v>
                </c:pt>
                <c:pt idx="147501">
                  <c:v>-0.112386</c:v>
                </c:pt>
                <c:pt idx="147502">
                  <c:v>-0.11408</c:v>
                </c:pt>
                <c:pt idx="147503">
                  <c:v>-0.11576400000000001</c:v>
                </c:pt>
                <c:pt idx="147504">
                  <c:v>-0.117436</c:v>
                </c:pt>
                <c:pt idx="147505">
                  <c:v>-0.119091</c:v>
                </c:pt>
                <c:pt idx="147506">
                  <c:v>-0.120727</c:v>
                </c:pt>
                <c:pt idx="147507">
                  <c:v>-0.12234200000000001</c:v>
                </c:pt>
                <c:pt idx="147508">
                  <c:v>-0.12393700000000001</c:v>
                </c:pt>
                <c:pt idx="147509">
                  <c:v>-0.12550900000000001</c:v>
                </c:pt>
                <c:pt idx="147510">
                  <c:v>-0.127058</c:v>
                </c:pt>
                <c:pt idx="147511">
                  <c:v>-0.128579</c:v>
                </c:pt>
                <c:pt idx="147512">
                  <c:v>-0.13007299999999999</c:v>
                </c:pt>
                <c:pt idx="147513">
                  <c:v>-0.13153500000000001</c:v>
                </c:pt>
                <c:pt idx="147514">
                  <c:v>-0.132962</c:v>
                </c:pt>
                <c:pt idx="147515">
                  <c:v>-0.134356</c:v>
                </c:pt>
                <c:pt idx="147516">
                  <c:v>-0.13572200000000001</c:v>
                </c:pt>
                <c:pt idx="147517">
                  <c:v>-0.13706399999999999</c:v>
                </c:pt>
                <c:pt idx="147518">
                  <c:v>-0.13838</c:v>
                </c:pt>
                <c:pt idx="147519">
                  <c:v>-0.13967199999999999</c:v>
                </c:pt>
                <c:pt idx="147520">
                  <c:v>-0.14094200000000001</c:v>
                </c:pt>
                <c:pt idx="147521">
                  <c:v>-0.14219100000000001</c:v>
                </c:pt>
                <c:pt idx="147522">
                  <c:v>-0.14341599999999999</c:v>
                </c:pt>
                <c:pt idx="147523">
                  <c:v>-0.14461499999999999</c:v>
                </c:pt>
                <c:pt idx="147524">
                  <c:v>-0.145787</c:v>
                </c:pt>
                <c:pt idx="147525">
                  <c:v>-0.14693000000000001</c:v>
                </c:pt>
                <c:pt idx="147526">
                  <c:v>-0.14804500000000001</c:v>
                </c:pt>
                <c:pt idx="147527">
                  <c:v>-0.14913499999999999</c:v>
                </c:pt>
                <c:pt idx="147528">
                  <c:v>-0.150204</c:v>
                </c:pt>
                <c:pt idx="147529">
                  <c:v>-0.151254</c:v>
                </c:pt>
                <c:pt idx="147530">
                  <c:v>-0.15228900000000001</c:v>
                </c:pt>
                <c:pt idx="147531">
                  <c:v>-0.15331</c:v>
                </c:pt>
                <c:pt idx="147532">
                  <c:v>-0.15431300000000001</c:v>
                </c:pt>
                <c:pt idx="147533">
                  <c:v>-0.15529699999999999</c:v>
                </c:pt>
                <c:pt idx="147534">
                  <c:v>-0.15626100000000001</c:v>
                </c:pt>
                <c:pt idx="147535">
                  <c:v>-0.15720700000000001</c:v>
                </c:pt>
                <c:pt idx="147536">
                  <c:v>-0.158136</c:v>
                </c:pt>
                <c:pt idx="147537">
                  <c:v>-0.15904599999999999</c:v>
                </c:pt>
                <c:pt idx="147538">
                  <c:v>-0.159938</c:v>
                </c:pt>
                <c:pt idx="147539">
                  <c:v>-0.16081599999999999</c:v>
                </c:pt>
                <c:pt idx="147540">
                  <c:v>-0.16168299999999999</c:v>
                </c:pt>
                <c:pt idx="147541">
                  <c:v>-0.162546</c:v>
                </c:pt>
                <c:pt idx="147542">
                  <c:v>-0.163406</c:v>
                </c:pt>
                <c:pt idx="147543">
                  <c:v>-0.16426499999999999</c:v>
                </c:pt>
                <c:pt idx="147544">
                  <c:v>-0.165127</c:v>
                </c:pt>
                <c:pt idx="147545">
                  <c:v>-0.165995</c:v>
                </c:pt>
                <c:pt idx="147546">
                  <c:v>-0.16687299999999999</c:v>
                </c:pt>
                <c:pt idx="147547">
                  <c:v>-0.16776199999999999</c:v>
                </c:pt>
                <c:pt idx="147548">
                  <c:v>-0.16866300000000001</c:v>
                </c:pt>
                <c:pt idx="147549">
                  <c:v>-0.169576</c:v>
                </c:pt>
                <c:pt idx="147550">
                  <c:v>-0.17050599999999999</c:v>
                </c:pt>
                <c:pt idx="147551">
                  <c:v>-0.171454</c:v>
                </c:pt>
                <c:pt idx="147552">
                  <c:v>-0.17241999999999999</c:v>
                </c:pt>
                <c:pt idx="147553">
                  <c:v>-0.173404</c:v>
                </c:pt>
                <c:pt idx="147554">
                  <c:v>-0.17441000000000001</c:v>
                </c:pt>
                <c:pt idx="147555">
                  <c:v>-0.17544399999999999</c:v>
                </c:pt>
                <c:pt idx="147556">
                  <c:v>-0.176507</c:v>
                </c:pt>
                <c:pt idx="147557">
                  <c:v>-0.177596</c:v>
                </c:pt>
                <c:pt idx="147558">
                  <c:v>-0.17871200000000001</c:v>
                </c:pt>
                <c:pt idx="147559">
                  <c:v>-0.17985400000000001</c:v>
                </c:pt>
                <c:pt idx="147560">
                  <c:v>-0.18102499999999999</c:v>
                </c:pt>
                <c:pt idx="147561">
                  <c:v>-0.182225</c:v>
                </c:pt>
                <c:pt idx="147562">
                  <c:v>-0.183453</c:v>
                </c:pt>
                <c:pt idx="147563">
                  <c:v>-0.18470900000000001</c:v>
                </c:pt>
                <c:pt idx="147564">
                  <c:v>-0.18599299999999999</c:v>
                </c:pt>
                <c:pt idx="147565">
                  <c:v>-0.187305</c:v>
                </c:pt>
                <c:pt idx="147566">
                  <c:v>-0.188639</c:v>
                </c:pt>
                <c:pt idx="147567">
                  <c:v>-0.18998699999999999</c:v>
                </c:pt>
                <c:pt idx="147568">
                  <c:v>-0.19134699999999999</c:v>
                </c:pt>
                <c:pt idx="147569">
                  <c:v>-0.192717</c:v>
                </c:pt>
                <c:pt idx="147570">
                  <c:v>-0.194101</c:v>
                </c:pt>
                <c:pt idx="147571">
                  <c:v>-0.19550100000000001</c:v>
                </c:pt>
                <c:pt idx="147572">
                  <c:v>-0.19691800000000001</c:v>
                </c:pt>
                <c:pt idx="147573">
                  <c:v>-0.19835</c:v>
                </c:pt>
                <c:pt idx="147574">
                  <c:v>-0.199797</c:v>
                </c:pt>
                <c:pt idx="147575">
                  <c:v>-0.20125999999999999</c:v>
                </c:pt>
                <c:pt idx="147576">
                  <c:v>-0.20274300000000001</c:v>
                </c:pt>
                <c:pt idx="147577">
                  <c:v>-0.20424900000000001</c:v>
                </c:pt>
                <c:pt idx="147578">
                  <c:v>-0.20577500000000001</c:v>
                </c:pt>
                <c:pt idx="147579">
                  <c:v>-0.20732200000000001</c:v>
                </c:pt>
                <c:pt idx="147580">
                  <c:v>-0.20888599999999999</c:v>
                </c:pt>
                <c:pt idx="147581">
                  <c:v>-0.21046599999999999</c:v>
                </c:pt>
                <c:pt idx="147582">
                  <c:v>-0.212065</c:v>
                </c:pt>
                <c:pt idx="147583">
                  <c:v>-0.21368300000000001</c:v>
                </c:pt>
                <c:pt idx="147584">
                  <c:v>-0.21531900000000001</c:v>
                </c:pt>
                <c:pt idx="147585">
                  <c:v>-0.21696799999999999</c:v>
                </c:pt>
                <c:pt idx="147586">
                  <c:v>-0.21862400000000001</c:v>
                </c:pt>
                <c:pt idx="147587">
                  <c:v>-0.22028200000000001</c:v>
                </c:pt>
                <c:pt idx="147588">
                  <c:v>-0.221937</c:v>
                </c:pt>
                <c:pt idx="147589">
                  <c:v>-0.22358500000000001</c:v>
                </c:pt>
                <c:pt idx="147590">
                  <c:v>-0.22522200000000001</c:v>
                </c:pt>
                <c:pt idx="147591">
                  <c:v>-0.22684199999999999</c:v>
                </c:pt>
                <c:pt idx="147592">
                  <c:v>-0.22844500000000001</c:v>
                </c:pt>
                <c:pt idx="147593">
                  <c:v>-0.23002800000000001</c:v>
                </c:pt>
                <c:pt idx="147594">
                  <c:v>-0.23159199999999999</c:v>
                </c:pt>
                <c:pt idx="147595">
                  <c:v>-0.23313500000000001</c:v>
                </c:pt>
                <c:pt idx="147596">
                  <c:v>-0.234655</c:v>
                </c:pt>
                <c:pt idx="147597">
                  <c:v>-0.236148</c:v>
                </c:pt>
                <c:pt idx="147598">
                  <c:v>-0.23760999999999999</c:v>
                </c:pt>
                <c:pt idx="147599">
                  <c:v>-0.239039</c:v>
                </c:pt>
                <c:pt idx="147600">
                  <c:v>-0.24043300000000001</c:v>
                </c:pt>
                <c:pt idx="147601">
                  <c:v>-0.241785</c:v>
                </c:pt>
                <c:pt idx="147602">
                  <c:v>-0.243091</c:v>
                </c:pt>
                <c:pt idx="147603">
                  <c:v>-0.24435299999999999</c:v>
                </c:pt>
                <c:pt idx="147604">
                  <c:v>-0.24557499999999999</c:v>
                </c:pt>
                <c:pt idx="147605">
                  <c:v>-0.24675900000000001</c:v>
                </c:pt>
                <c:pt idx="147606">
                  <c:v>-0.24790799999999999</c:v>
                </c:pt>
                <c:pt idx="147607">
                  <c:v>-0.249026</c:v>
                </c:pt>
                <c:pt idx="147608">
                  <c:v>-0.25011299999999997</c:v>
                </c:pt>
                <c:pt idx="147609">
                  <c:v>-0.25116699999999997</c:v>
                </c:pt>
                <c:pt idx="147610">
                  <c:v>-0.25218299999999999</c:v>
                </c:pt>
                <c:pt idx="147611">
                  <c:v>-0.25315700000000002</c:v>
                </c:pt>
                <c:pt idx="147612">
                  <c:v>-0.25408700000000001</c:v>
                </c:pt>
                <c:pt idx="147613">
                  <c:v>-0.254971</c:v>
                </c:pt>
                <c:pt idx="147614">
                  <c:v>-0.25580900000000001</c:v>
                </c:pt>
                <c:pt idx="147615">
                  <c:v>-0.256606</c:v>
                </c:pt>
                <c:pt idx="147616">
                  <c:v>-0.25736399999999998</c:v>
                </c:pt>
                <c:pt idx="147617">
                  <c:v>-0.25808300000000001</c:v>
                </c:pt>
                <c:pt idx="147618">
                  <c:v>-0.25876100000000002</c:v>
                </c:pt>
                <c:pt idx="147619">
                  <c:v>-0.25939699999999999</c:v>
                </c:pt>
                <c:pt idx="147620">
                  <c:v>-0.259988</c:v>
                </c:pt>
                <c:pt idx="147621">
                  <c:v>-0.26053599999999999</c:v>
                </c:pt>
                <c:pt idx="147622">
                  <c:v>-0.26103999999999999</c:v>
                </c:pt>
                <c:pt idx="147623">
                  <c:v>-0.26150200000000001</c:v>
                </c:pt>
                <c:pt idx="147624">
                  <c:v>-0.26192399999999999</c:v>
                </c:pt>
                <c:pt idx="147625">
                  <c:v>-0.26230799999999999</c:v>
                </c:pt>
                <c:pt idx="147626">
                  <c:v>-0.26265500000000003</c:v>
                </c:pt>
                <c:pt idx="147627">
                  <c:v>-0.26296900000000001</c:v>
                </c:pt>
                <c:pt idx="147628">
                  <c:v>-0.26325500000000002</c:v>
                </c:pt>
                <c:pt idx="147629">
                  <c:v>-0.26351599999999997</c:v>
                </c:pt>
                <c:pt idx="147630">
                  <c:v>-0.26375199999999999</c:v>
                </c:pt>
                <c:pt idx="147631">
                  <c:v>-0.26396500000000001</c:v>
                </c:pt>
                <c:pt idx="147632">
                  <c:v>-0.26415499999999997</c:v>
                </c:pt>
                <c:pt idx="147633">
                  <c:v>-0.26432499999999998</c:v>
                </c:pt>
                <c:pt idx="147634">
                  <c:v>-0.26447700000000002</c:v>
                </c:pt>
                <c:pt idx="147635">
                  <c:v>-0.26461099999999999</c:v>
                </c:pt>
                <c:pt idx="147636">
                  <c:v>-0.26472600000000002</c:v>
                </c:pt>
                <c:pt idx="147637">
                  <c:v>-0.26482099999999997</c:v>
                </c:pt>
                <c:pt idx="147638">
                  <c:v>-0.264903</c:v>
                </c:pt>
                <c:pt idx="147639">
                  <c:v>-0.26497599999999999</c:v>
                </c:pt>
                <c:pt idx="147640">
                  <c:v>-0.265038</c:v>
                </c:pt>
                <c:pt idx="147641">
                  <c:v>-0.26508900000000002</c:v>
                </c:pt>
                <c:pt idx="147642">
                  <c:v>-0.26513599999999998</c:v>
                </c:pt>
                <c:pt idx="147643">
                  <c:v>-0.26518199999999997</c:v>
                </c:pt>
                <c:pt idx="147644">
                  <c:v>-0.26523099999999999</c:v>
                </c:pt>
                <c:pt idx="147645">
                  <c:v>-0.26528299999999999</c:v>
                </c:pt>
                <c:pt idx="147646">
                  <c:v>-0.26533899999999999</c:v>
                </c:pt>
                <c:pt idx="147647">
                  <c:v>-0.26540000000000002</c:v>
                </c:pt>
                <c:pt idx="147648">
                  <c:v>-0.26546399999999998</c:v>
                </c:pt>
                <c:pt idx="147649">
                  <c:v>-0.26553199999999999</c:v>
                </c:pt>
                <c:pt idx="147650">
                  <c:v>-0.26560699999999998</c:v>
                </c:pt>
                <c:pt idx="147651">
                  <c:v>-0.26568999999999998</c:v>
                </c:pt>
                <c:pt idx="147652">
                  <c:v>-0.26578099999999999</c:v>
                </c:pt>
                <c:pt idx="147653">
                  <c:v>-0.265874</c:v>
                </c:pt>
                <c:pt idx="147654">
                  <c:v>-0.265961</c:v>
                </c:pt>
                <c:pt idx="147655">
                  <c:v>-0.26603300000000002</c:v>
                </c:pt>
                <c:pt idx="147656">
                  <c:v>-0.26609100000000002</c:v>
                </c:pt>
                <c:pt idx="147657">
                  <c:v>-0.26613500000000001</c:v>
                </c:pt>
                <c:pt idx="147658">
                  <c:v>-0.26616499999999998</c:v>
                </c:pt>
                <c:pt idx="147659">
                  <c:v>-0.26618399999999998</c:v>
                </c:pt>
                <c:pt idx="147660">
                  <c:v>-0.26619199999999998</c:v>
                </c:pt>
                <c:pt idx="147661">
                  <c:v>-0.26618900000000001</c:v>
                </c:pt>
                <c:pt idx="147662">
                  <c:v>-0.26617800000000003</c:v>
                </c:pt>
                <c:pt idx="147663">
                  <c:v>-0.26616499999999998</c:v>
                </c:pt>
                <c:pt idx="147664">
                  <c:v>-0.26615800000000001</c:v>
                </c:pt>
                <c:pt idx="147665">
                  <c:v>-0.26616000000000001</c:v>
                </c:pt>
                <c:pt idx="147666">
                  <c:v>-0.26617400000000002</c:v>
                </c:pt>
                <c:pt idx="147667">
                  <c:v>-0.26619999999999999</c:v>
                </c:pt>
                <c:pt idx="147668">
                  <c:v>-0.26623799999999997</c:v>
                </c:pt>
                <c:pt idx="147669">
                  <c:v>-0.26628800000000002</c:v>
                </c:pt>
                <c:pt idx="147670">
                  <c:v>-0.26634799999999997</c:v>
                </c:pt>
                <c:pt idx="147671">
                  <c:v>-0.26641700000000001</c:v>
                </c:pt>
                <c:pt idx="147672">
                  <c:v>-0.26649299999999998</c:v>
                </c:pt>
                <c:pt idx="147673">
                  <c:v>-0.26657399999999998</c:v>
                </c:pt>
                <c:pt idx="147674">
                  <c:v>-0.26665499999999998</c:v>
                </c:pt>
                <c:pt idx="147675">
                  <c:v>-0.26672800000000002</c:v>
                </c:pt>
                <c:pt idx="147676">
                  <c:v>-0.26678600000000002</c:v>
                </c:pt>
                <c:pt idx="147677">
                  <c:v>-0.26682</c:v>
                </c:pt>
                <c:pt idx="147678">
                  <c:v>-0.26682400000000001</c:v>
                </c:pt>
                <c:pt idx="147679">
                  <c:v>-0.26679399999999998</c:v>
                </c:pt>
                <c:pt idx="147680">
                  <c:v>-0.26672899999999999</c:v>
                </c:pt>
                <c:pt idx="147681">
                  <c:v>-0.26663500000000001</c:v>
                </c:pt>
                <c:pt idx="147682">
                  <c:v>-0.266513</c:v>
                </c:pt>
                <c:pt idx="147683">
                  <c:v>-0.26636100000000001</c:v>
                </c:pt>
                <c:pt idx="147684">
                  <c:v>-0.26617800000000003</c:v>
                </c:pt>
                <c:pt idx="147685">
                  <c:v>-0.26595999999999997</c:v>
                </c:pt>
                <c:pt idx="147686">
                  <c:v>-0.26570300000000002</c:v>
                </c:pt>
                <c:pt idx="147687">
                  <c:v>-0.265407</c:v>
                </c:pt>
                <c:pt idx="147688">
                  <c:v>-0.265071</c:v>
                </c:pt>
                <c:pt idx="147689">
                  <c:v>-0.26469700000000002</c:v>
                </c:pt>
                <c:pt idx="147690">
                  <c:v>-0.26428400000000002</c:v>
                </c:pt>
                <c:pt idx="147691">
                  <c:v>-0.26383499999999999</c:v>
                </c:pt>
                <c:pt idx="147692">
                  <c:v>-0.26335500000000001</c:v>
                </c:pt>
                <c:pt idx="147693">
                  <c:v>-0.262849</c:v>
                </c:pt>
                <c:pt idx="147694">
                  <c:v>-0.26232</c:v>
                </c:pt>
                <c:pt idx="147695">
                  <c:v>-0.26176899999999997</c:v>
                </c:pt>
                <c:pt idx="147696">
                  <c:v>-0.26119599999999998</c:v>
                </c:pt>
                <c:pt idx="147697">
                  <c:v>-0.26059399999999999</c:v>
                </c:pt>
                <c:pt idx="147698">
                  <c:v>-0.25996000000000002</c:v>
                </c:pt>
                <c:pt idx="147699">
                  <c:v>-0.25929000000000002</c:v>
                </c:pt>
                <c:pt idx="147700">
                  <c:v>-0.25858500000000001</c:v>
                </c:pt>
                <c:pt idx="147701">
                  <c:v>-0.25784699999999999</c:v>
                </c:pt>
                <c:pt idx="147702">
                  <c:v>-0.257075</c:v>
                </c:pt>
                <c:pt idx="147703">
                  <c:v>-0.25626900000000002</c:v>
                </c:pt>
                <c:pt idx="147704">
                  <c:v>-0.25542300000000001</c:v>
                </c:pt>
                <c:pt idx="147705">
                  <c:v>-0.25453300000000001</c:v>
                </c:pt>
                <c:pt idx="147706">
                  <c:v>-0.25359500000000001</c:v>
                </c:pt>
                <c:pt idx="147707">
                  <c:v>-0.25261499999999998</c:v>
                </c:pt>
                <c:pt idx="147708">
                  <c:v>-0.25159599999999999</c:v>
                </c:pt>
                <c:pt idx="147709">
                  <c:v>-0.25054300000000002</c:v>
                </c:pt>
                <c:pt idx="147710">
                  <c:v>-0.24945899999999999</c:v>
                </c:pt>
                <c:pt idx="147711">
                  <c:v>-0.24834899999999999</c:v>
                </c:pt>
                <c:pt idx="147712">
                  <c:v>-0.24721599999999999</c:v>
                </c:pt>
                <c:pt idx="147713">
                  <c:v>-0.246062</c:v>
                </c:pt>
                <c:pt idx="147714">
                  <c:v>-0.24488599999999999</c:v>
                </c:pt>
                <c:pt idx="147715">
                  <c:v>-0.24369299999999999</c:v>
                </c:pt>
                <c:pt idx="147716">
                  <c:v>-0.24248900000000001</c:v>
                </c:pt>
                <c:pt idx="147717">
                  <c:v>-0.24127399999999999</c:v>
                </c:pt>
                <c:pt idx="147718">
                  <c:v>-0.24004600000000001</c:v>
                </c:pt>
                <c:pt idx="147719">
                  <c:v>-0.23880599999999999</c:v>
                </c:pt>
                <c:pt idx="147720">
                  <c:v>-0.23755599999999999</c:v>
                </c:pt>
                <c:pt idx="147721">
                  <c:v>-0.23629700000000001</c:v>
                </c:pt>
                <c:pt idx="147722">
                  <c:v>-0.23503099999999999</c:v>
                </c:pt>
                <c:pt idx="147723">
                  <c:v>-0.23375299999999999</c:v>
                </c:pt>
                <c:pt idx="147724">
                  <c:v>-0.232463</c:v>
                </c:pt>
                <c:pt idx="147725">
                  <c:v>-0.23116300000000001</c:v>
                </c:pt>
                <c:pt idx="147726">
                  <c:v>-0.22985900000000001</c:v>
                </c:pt>
                <c:pt idx="147727">
                  <c:v>-0.22855500000000001</c:v>
                </c:pt>
                <c:pt idx="147728">
                  <c:v>-0.22725200000000001</c:v>
                </c:pt>
                <c:pt idx="147729">
                  <c:v>-0.22595499999999999</c:v>
                </c:pt>
                <c:pt idx="147730">
                  <c:v>-0.22466800000000001</c:v>
                </c:pt>
                <c:pt idx="147731">
                  <c:v>-0.22339300000000001</c:v>
                </c:pt>
                <c:pt idx="147732">
                  <c:v>-0.222131</c:v>
                </c:pt>
                <c:pt idx="147733">
                  <c:v>-0.220883</c:v>
                </c:pt>
                <c:pt idx="147734">
                  <c:v>-0.21965000000000001</c:v>
                </c:pt>
                <c:pt idx="147735">
                  <c:v>-0.21843099999999999</c:v>
                </c:pt>
                <c:pt idx="147736">
                  <c:v>-0.21723200000000001</c:v>
                </c:pt>
                <c:pt idx="147737">
                  <c:v>-0.216057</c:v>
                </c:pt>
                <c:pt idx="147738">
                  <c:v>-0.21490999999999999</c:v>
                </c:pt>
                <c:pt idx="147739">
                  <c:v>-0.21379100000000001</c:v>
                </c:pt>
                <c:pt idx="147740">
                  <c:v>-0.212704</c:v>
                </c:pt>
                <c:pt idx="147741">
                  <c:v>-0.211645</c:v>
                </c:pt>
                <c:pt idx="147742">
                  <c:v>-0.21061099999999999</c:v>
                </c:pt>
                <c:pt idx="147743">
                  <c:v>-0.20960200000000001</c:v>
                </c:pt>
                <c:pt idx="147744">
                  <c:v>-0.208619</c:v>
                </c:pt>
                <c:pt idx="147745">
                  <c:v>-0.20766200000000001</c:v>
                </c:pt>
                <c:pt idx="147746">
                  <c:v>-0.20673</c:v>
                </c:pt>
                <c:pt idx="147747">
                  <c:v>-0.20583000000000001</c:v>
                </c:pt>
                <c:pt idx="147748">
                  <c:v>-0.20496400000000001</c:v>
                </c:pt>
                <c:pt idx="147749">
                  <c:v>-0.20413600000000001</c:v>
                </c:pt>
                <c:pt idx="147750">
                  <c:v>-0.203349</c:v>
                </c:pt>
                <c:pt idx="147751">
                  <c:v>-0.20261100000000001</c:v>
                </c:pt>
                <c:pt idx="147752">
                  <c:v>-0.20193</c:v>
                </c:pt>
                <c:pt idx="147753">
                  <c:v>-0.20131199999999999</c:v>
                </c:pt>
                <c:pt idx="147754">
                  <c:v>-0.20075999999999999</c:v>
                </c:pt>
                <c:pt idx="147755">
                  <c:v>-0.20027200000000001</c:v>
                </c:pt>
                <c:pt idx="147756">
                  <c:v>-0.19984499999999999</c:v>
                </c:pt>
                <c:pt idx="147757">
                  <c:v>-0.19947200000000001</c:v>
                </c:pt>
                <c:pt idx="147758">
                  <c:v>-0.199152</c:v>
                </c:pt>
                <c:pt idx="147759">
                  <c:v>-0.19889100000000001</c:v>
                </c:pt>
                <c:pt idx="147760">
                  <c:v>-0.19869899999999999</c:v>
                </c:pt>
                <c:pt idx="147761">
                  <c:v>-0.19858000000000001</c:v>
                </c:pt>
                <c:pt idx="147762">
                  <c:v>-0.19852700000000001</c:v>
                </c:pt>
                <c:pt idx="147763">
                  <c:v>-0.19852800000000001</c:v>
                </c:pt>
                <c:pt idx="147764">
                  <c:v>-0.198573</c:v>
                </c:pt>
                <c:pt idx="147765">
                  <c:v>-0.198659</c:v>
                </c:pt>
                <c:pt idx="147766">
                  <c:v>-0.19878000000000001</c:v>
                </c:pt>
                <c:pt idx="147767">
                  <c:v>-0.198934</c:v>
                </c:pt>
                <c:pt idx="147768">
                  <c:v>-0.19911999999999999</c:v>
                </c:pt>
                <c:pt idx="147769">
                  <c:v>-0.19934499999999999</c:v>
                </c:pt>
                <c:pt idx="147770">
                  <c:v>-0.19961499999999999</c:v>
                </c:pt>
                <c:pt idx="147771">
                  <c:v>-0.199933</c:v>
                </c:pt>
                <c:pt idx="147772">
                  <c:v>-0.200297</c:v>
                </c:pt>
                <c:pt idx="147773">
                  <c:v>-0.200707</c:v>
                </c:pt>
                <c:pt idx="147774">
                  <c:v>-0.201159</c:v>
                </c:pt>
                <c:pt idx="147775">
                  <c:v>-0.201651</c:v>
                </c:pt>
                <c:pt idx="147776">
                  <c:v>-0.202182</c:v>
                </c:pt>
                <c:pt idx="147777">
                  <c:v>-0.20275299999999999</c:v>
                </c:pt>
                <c:pt idx="147778">
                  <c:v>-0.20336099999999999</c:v>
                </c:pt>
                <c:pt idx="147779">
                  <c:v>-0.20400799999999999</c:v>
                </c:pt>
                <c:pt idx="147780">
                  <c:v>-0.20469699999999999</c:v>
                </c:pt>
                <c:pt idx="147781">
                  <c:v>-0.205429</c:v>
                </c:pt>
                <c:pt idx="147782">
                  <c:v>-0.20619999999999999</c:v>
                </c:pt>
                <c:pt idx="147783">
                  <c:v>-0.207006</c:v>
                </c:pt>
                <c:pt idx="147784">
                  <c:v>-0.207842</c:v>
                </c:pt>
                <c:pt idx="147785">
                  <c:v>-0.20869799999999999</c:v>
                </c:pt>
                <c:pt idx="147786">
                  <c:v>-0.20957100000000001</c:v>
                </c:pt>
                <c:pt idx="147787">
                  <c:v>-0.21046000000000001</c:v>
                </c:pt>
                <c:pt idx="147788">
                  <c:v>-0.211369</c:v>
                </c:pt>
                <c:pt idx="147789">
                  <c:v>-0.21230199999999999</c:v>
                </c:pt>
                <c:pt idx="147790">
                  <c:v>-0.213253</c:v>
                </c:pt>
                <c:pt idx="147791">
                  <c:v>-0.21421399999999999</c:v>
                </c:pt>
                <c:pt idx="147792">
                  <c:v>-0.21517700000000001</c:v>
                </c:pt>
                <c:pt idx="147793">
                  <c:v>-0.21614</c:v>
                </c:pt>
                <c:pt idx="147794">
                  <c:v>-0.21710599999999999</c:v>
                </c:pt>
                <c:pt idx="147795">
                  <c:v>-0.218082</c:v>
                </c:pt>
                <c:pt idx="147796">
                  <c:v>-0.21907099999999999</c:v>
                </c:pt>
                <c:pt idx="147797">
                  <c:v>-0.22006899999999999</c:v>
                </c:pt>
                <c:pt idx="147798">
                  <c:v>-0.221079</c:v>
                </c:pt>
                <c:pt idx="147799">
                  <c:v>-0.22209899999999999</c:v>
                </c:pt>
                <c:pt idx="147800">
                  <c:v>-0.22312599999999999</c:v>
                </c:pt>
                <c:pt idx="147801">
                  <c:v>-0.22415399999999999</c:v>
                </c:pt>
                <c:pt idx="147802">
                  <c:v>-0.22517799999999999</c:v>
                </c:pt>
                <c:pt idx="147803">
                  <c:v>-0.22620299999999999</c:v>
                </c:pt>
                <c:pt idx="147804">
                  <c:v>-0.22722999999999999</c:v>
                </c:pt>
                <c:pt idx="147805">
                  <c:v>-0.22825999999999999</c:v>
                </c:pt>
                <c:pt idx="147806">
                  <c:v>-0.22928699999999999</c:v>
                </c:pt>
                <c:pt idx="147807">
                  <c:v>-0.23030600000000001</c:v>
                </c:pt>
                <c:pt idx="147808">
                  <c:v>-0.23130800000000001</c:v>
                </c:pt>
                <c:pt idx="147809">
                  <c:v>-0.232289</c:v>
                </c:pt>
                <c:pt idx="147810">
                  <c:v>-0.23324700000000001</c:v>
                </c:pt>
                <c:pt idx="147811">
                  <c:v>-0.234183</c:v>
                </c:pt>
                <c:pt idx="147812">
                  <c:v>-0.235099</c:v>
                </c:pt>
                <c:pt idx="147813">
                  <c:v>-0.23599600000000001</c:v>
                </c:pt>
                <c:pt idx="147814">
                  <c:v>-0.236872</c:v>
                </c:pt>
                <c:pt idx="147815">
                  <c:v>-0.23772599999999999</c:v>
                </c:pt>
                <c:pt idx="147816">
                  <c:v>-0.23855699999999999</c:v>
                </c:pt>
                <c:pt idx="147817">
                  <c:v>-0.23936499999999999</c:v>
                </c:pt>
                <c:pt idx="147818">
                  <c:v>-0.240149</c:v>
                </c:pt>
                <c:pt idx="147819">
                  <c:v>-0.24090400000000001</c:v>
                </c:pt>
                <c:pt idx="147820">
                  <c:v>-0.24162600000000001</c:v>
                </c:pt>
                <c:pt idx="147821">
                  <c:v>-0.242317</c:v>
                </c:pt>
                <c:pt idx="147822">
                  <c:v>-0.242978</c:v>
                </c:pt>
                <c:pt idx="147823">
                  <c:v>-0.24361099999999999</c:v>
                </c:pt>
                <c:pt idx="147824">
                  <c:v>-0.24421999999999999</c:v>
                </c:pt>
                <c:pt idx="147825">
                  <c:v>-0.24480099999999999</c:v>
                </c:pt>
                <c:pt idx="147826">
                  <c:v>-0.24535199999999999</c:v>
                </c:pt>
                <c:pt idx="147827">
                  <c:v>-0.245869</c:v>
                </c:pt>
                <c:pt idx="147828">
                  <c:v>-0.24635399999999999</c:v>
                </c:pt>
                <c:pt idx="147829">
                  <c:v>-0.24680299999999999</c:v>
                </c:pt>
                <c:pt idx="147830">
                  <c:v>-0.24721699999999999</c:v>
                </c:pt>
                <c:pt idx="147831">
                  <c:v>-0.24759999999999999</c:v>
                </c:pt>
                <c:pt idx="147832">
                  <c:v>-0.24795300000000001</c:v>
                </c:pt>
                <c:pt idx="147833">
                  <c:v>-0.24827199999999999</c:v>
                </c:pt>
                <c:pt idx="147834">
                  <c:v>-0.24856</c:v>
                </c:pt>
                <c:pt idx="147835">
                  <c:v>-0.24882000000000001</c:v>
                </c:pt>
                <c:pt idx="147836">
                  <c:v>-0.249057</c:v>
                </c:pt>
                <c:pt idx="147837">
                  <c:v>-0.24927199999999999</c:v>
                </c:pt>
                <c:pt idx="147838">
                  <c:v>-0.24946299999999999</c:v>
                </c:pt>
                <c:pt idx="147839">
                  <c:v>-0.24962999999999999</c:v>
                </c:pt>
                <c:pt idx="147840">
                  <c:v>-0.249779</c:v>
                </c:pt>
                <c:pt idx="147841">
                  <c:v>-0.24990799999999999</c:v>
                </c:pt>
                <c:pt idx="147842">
                  <c:v>-0.25001899999999999</c:v>
                </c:pt>
                <c:pt idx="147843">
                  <c:v>-0.250108</c:v>
                </c:pt>
                <c:pt idx="147844">
                  <c:v>-0.25017299999999998</c:v>
                </c:pt>
                <c:pt idx="147845">
                  <c:v>-0.25020900000000001</c:v>
                </c:pt>
                <c:pt idx="147846">
                  <c:v>-0.250218</c:v>
                </c:pt>
                <c:pt idx="147847">
                  <c:v>-0.25020900000000001</c:v>
                </c:pt>
                <c:pt idx="147848">
                  <c:v>-0.25019200000000003</c:v>
                </c:pt>
                <c:pt idx="147849">
                  <c:v>-0.250166</c:v>
                </c:pt>
                <c:pt idx="147850">
                  <c:v>-0.25012400000000001</c:v>
                </c:pt>
                <c:pt idx="147851">
                  <c:v>-0.250056</c:v>
                </c:pt>
                <c:pt idx="147852">
                  <c:v>-0.24996099999999999</c:v>
                </c:pt>
                <c:pt idx="147853">
                  <c:v>-0.24984200000000001</c:v>
                </c:pt>
                <c:pt idx="147854">
                  <c:v>-0.24970000000000001</c:v>
                </c:pt>
                <c:pt idx="147855">
                  <c:v>-0.24953700000000001</c:v>
                </c:pt>
                <c:pt idx="147856">
                  <c:v>-0.249358</c:v>
                </c:pt>
                <c:pt idx="147857">
                  <c:v>-0.24917300000000001</c:v>
                </c:pt>
                <c:pt idx="147858">
                  <c:v>-0.24898600000000001</c:v>
                </c:pt>
                <c:pt idx="147859">
                  <c:v>-0.24879100000000001</c:v>
                </c:pt>
                <c:pt idx="147860">
                  <c:v>-0.24857499999999999</c:v>
                </c:pt>
                <c:pt idx="147861">
                  <c:v>-0.24835099999999999</c:v>
                </c:pt>
                <c:pt idx="147862">
                  <c:v>-0.24813099999999999</c:v>
                </c:pt>
                <c:pt idx="147863">
                  <c:v>-0.24791199999999999</c:v>
                </c:pt>
                <c:pt idx="147864">
                  <c:v>-0.247692</c:v>
                </c:pt>
                <c:pt idx="147865">
                  <c:v>-0.24748100000000001</c:v>
                </c:pt>
                <c:pt idx="147866">
                  <c:v>-0.247279</c:v>
                </c:pt>
                <c:pt idx="147867">
                  <c:v>-0.24709</c:v>
                </c:pt>
                <c:pt idx="147868">
                  <c:v>-0.24691199999999999</c:v>
                </c:pt>
                <c:pt idx="147869">
                  <c:v>-0.24674199999999999</c:v>
                </c:pt>
                <c:pt idx="147870">
                  <c:v>-0.24657899999999999</c:v>
                </c:pt>
                <c:pt idx="147871">
                  <c:v>-0.246421</c:v>
                </c:pt>
                <c:pt idx="147872">
                  <c:v>-0.24626600000000001</c:v>
                </c:pt>
                <c:pt idx="147873">
                  <c:v>-0.246115</c:v>
                </c:pt>
                <c:pt idx="147874">
                  <c:v>-0.24596599999999999</c:v>
                </c:pt>
                <c:pt idx="147875">
                  <c:v>-0.24582000000000001</c:v>
                </c:pt>
                <c:pt idx="147876">
                  <c:v>-0.24568300000000001</c:v>
                </c:pt>
                <c:pt idx="147877">
                  <c:v>-0.245562</c:v>
                </c:pt>
                <c:pt idx="147878">
                  <c:v>-0.24545400000000001</c:v>
                </c:pt>
                <c:pt idx="147879">
                  <c:v>-0.24535599999999999</c:v>
                </c:pt>
                <c:pt idx="147880">
                  <c:v>-0.24526899999999999</c:v>
                </c:pt>
                <c:pt idx="147881">
                  <c:v>-0.245201</c:v>
                </c:pt>
                <c:pt idx="147882">
                  <c:v>-0.24515700000000001</c:v>
                </c:pt>
                <c:pt idx="147883">
                  <c:v>-0.245141</c:v>
                </c:pt>
                <c:pt idx="147884">
                  <c:v>-0.24515300000000001</c:v>
                </c:pt>
                <c:pt idx="147885">
                  <c:v>-0.245194</c:v>
                </c:pt>
                <c:pt idx="147886">
                  <c:v>-0.24526500000000001</c:v>
                </c:pt>
                <c:pt idx="147887">
                  <c:v>-0.245369</c:v>
                </c:pt>
                <c:pt idx="147888">
                  <c:v>-0.2455</c:v>
                </c:pt>
                <c:pt idx="147889">
                  <c:v>-0.24565100000000001</c:v>
                </c:pt>
                <c:pt idx="147890">
                  <c:v>-0.24582200000000001</c:v>
                </c:pt>
                <c:pt idx="147891">
                  <c:v>-0.24601400000000001</c:v>
                </c:pt>
                <c:pt idx="147892">
                  <c:v>-0.246226</c:v>
                </c:pt>
                <c:pt idx="147893">
                  <c:v>-0.24645800000000001</c:v>
                </c:pt>
                <c:pt idx="147894">
                  <c:v>-0.24670500000000001</c:v>
                </c:pt>
                <c:pt idx="147895">
                  <c:v>-0.24695900000000001</c:v>
                </c:pt>
                <c:pt idx="147896">
                  <c:v>-0.24721699999999999</c:v>
                </c:pt>
                <c:pt idx="147897">
                  <c:v>-0.247479</c:v>
                </c:pt>
                <c:pt idx="147898">
                  <c:v>-0.24774599999999999</c:v>
                </c:pt>
                <c:pt idx="147899">
                  <c:v>-0.24801999999999999</c:v>
                </c:pt>
                <c:pt idx="147900">
                  <c:v>-0.248303</c:v>
                </c:pt>
                <c:pt idx="147901">
                  <c:v>-0.24859500000000001</c:v>
                </c:pt>
                <c:pt idx="147902">
                  <c:v>-0.248892</c:v>
                </c:pt>
                <c:pt idx="147903">
                  <c:v>-0.24918999999999999</c:v>
                </c:pt>
                <c:pt idx="147904">
                  <c:v>-0.24948899999999999</c:v>
                </c:pt>
                <c:pt idx="147905">
                  <c:v>-0.24978500000000001</c:v>
                </c:pt>
                <c:pt idx="147906">
                  <c:v>-0.25007200000000002</c:v>
                </c:pt>
                <c:pt idx="147907">
                  <c:v>-0.25034200000000001</c:v>
                </c:pt>
                <c:pt idx="147908">
                  <c:v>-0.25059399999999998</c:v>
                </c:pt>
                <c:pt idx="147909">
                  <c:v>-0.25083</c:v>
                </c:pt>
                <c:pt idx="147910">
                  <c:v>-0.25105100000000002</c:v>
                </c:pt>
                <c:pt idx="147911">
                  <c:v>-0.25125599999999998</c:v>
                </c:pt>
                <c:pt idx="147912">
                  <c:v>-0.251446</c:v>
                </c:pt>
                <c:pt idx="147913">
                  <c:v>-0.25162099999999998</c:v>
                </c:pt>
                <c:pt idx="147914">
                  <c:v>-0.25178200000000001</c:v>
                </c:pt>
                <c:pt idx="147915">
                  <c:v>-0.25192700000000001</c:v>
                </c:pt>
                <c:pt idx="147916">
                  <c:v>-0.252054</c:v>
                </c:pt>
                <c:pt idx="147917">
                  <c:v>-0.252164</c:v>
                </c:pt>
                <c:pt idx="147918">
                  <c:v>-0.25225399999999998</c:v>
                </c:pt>
                <c:pt idx="147919">
                  <c:v>-0.25232199999999999</c:v>
                </c:pt>
                <c:pt idx="147920">
                  <c:v>-0.252361</c:v>
                </c:pt>
                <c:pt idx="147921">
                  <c:v>-0.25236999999999998</c:v>
                </c:pt>
                <c:pt idx="147922">
                  <c:v>-0.25234899999999999</c:v>
                </c:pt>
                <c:pt idx="147923">
                  <c:v>-0.252299</c:v>
                </c:pt>
                <c:pt idx="147924">
                  <c:v>-0.252218</c:v>
                </c:pt>
                <c:pt idx="147925">
                  <c:v>-0.25210300000000002</c:v>
                </c:pt>
                <c:pt idx="147926">
                  <c:v>-0.25194800000000001</c:v>
                </c:pt>
                <c:pt idx="147927">
                  <c:v>-0.251747</c:v>
                </c:pt>
                <c:pt idx="147928">
                  <c:v>-0.251496</c:v>
                </c:pt>
                <c:pt idx="147929">
                  <c:v>-0.251195</c:v>
                </c:pt>
                <c:pt idx="147930">
                  <c:v>-0.25084499999999998</c:v>
                </c:pt>
                <c:pt idx="147931">
                  <c:v>-0.25044699999999998</c:v>
                </c:pt>
                <c:pt idx="147932">
                  <c:v>-0.25</c:v>
                </c:pt>
                <c:pt idx="147933">
                  <c:v>-0.249499</c:v>
                </c:pt>
                <c:pt idx="147934">
                  <c:v>-0.248941</c:v>
                </c:pt>
                <c:pt idx="147935">
                  <c:v>-0.24832599999999999</c:v>
                </c:pt>
                <c:pt idx="147936">
                  <c:v>-0.24765400000000001</c:v>
                </c:pt>
                <c:pt idx="147937">
                  <c:v>-0.246922</c:v>
                </c:pt>
                <c:pt idx="147938">
                  <c:v>-0.24612800000000001</c:v>
                </c:pt>
                <c:pt idx="147939">
                  <c:v>-0.24527299999999999</c:v>
                </c:pt>
                <c:pt idx="147940">
                  <c:v>-0.24435899999999999</c:v>
                </c:pt>
                <c:pt idx="147941">
                  <c:v>-0.24338799999999999</c:v>
                </c:pt>
                <c:pt idx="147942">
                  <c:v>-0.24235899999999999</c:v>
                </c:pt>
                <c:pt idx="147943">
                  <c:v>-0.24127199999999999</c:v>
                </c:pt>
                <c:pt idx="147944">
                  <c:v>-0.24012700000000001</c:v>
                </c:pt>
                <c:pt idx="147945">
                  <c:v>-0.23893400000000001</c:v>
                </c:pt>
                <c:pt idx="147946">
                  <c:v>-0.23768600000000001</c:v>
                </c:pt>
                <c:pt idx="147947">
                  <c:v>-0.236344</c:v>
                </c:pt>
                <c:pt idx="147948">
                  <c:v>-0.23490800000000001</c:v>
                </c:pt>
                <c:pt idx="147949">
                  <c:v>-0.23342199999999999</c:v>
                </c:pt>
                <c:pt idx="147950">
                  <c:v>-0.23189499999999999</c:v>
                </c:pt>
                <c:pt idx="147951">
                  <c:v>-0.23030700000000001</c:v>
                </c:pt>
                <c:pt idx="147952">
                  <c:v>-0.228662</c:v>
                </c:pt>
                <c:pt idx="147953">
                  <c:v>-0.226968</c:v>
                </c:pt>
                <c:pt idx="147954">
                  <c:v>-0.22522700000000001</c:v>
                </c:pt>
                <c:pt idx="147955">
                  <c:v>-0.22343499999999999</c:v>
                </c:pt>
                <c:pt idx="147956">
                  <c:v>-0.22159000000000001</c:v>
                </c:pt>
                <c:pt idx="147957">
                  <c:v>-0.219694</c:v>
                </c:pt>
                <c:pt idx="147958">
                  <c:v>-0.217748</c:v>
                </c:pt>
                <c:pt idx="147959">
                  <c:v>-0.215756</c:v>
                </c:pt>
                <c:pt idx="147960">
                  <c:v>-0.213722</c:v>
                </c:pt>
                <c:pt idx="147961">
                  <c:v>-0.211646</c:v>
                </c:pt>
                <c:pt idx="147962">
                  <c:v>-0.20952999999999999</c:v>
                </c:pt>
                <c:pt idx="147963">
                  <c:v>-0.207375</c:v>
                </c:pt>
                <c:pt idx="147964">
                  <c:v>-0.20519100000000001</c:v>
                </c:pt>
                <c:pt idx="147965">
                  <c:v>-0.202985</c:v>
                </c:pt>
                <c:pt idx="147966">
                  <c:v>-0.200763</c:v>
                </c:pt>
                <c:pt idx="147967">
                  <c:v>-0.19853000000000001</c:v>
                </c:pt>
                <c:pt idx="147968">
                  <c:v>-0.19628899999999999</c:v>
                </c:pt>
                <c:pt idx="147969">
                  <c:v>-0.19404199999999999</c:v>
                </c:pt>
                <c:pt idx="147970">
                  <c:v>-0.19179199999999999</c:v>
                </c:pt>
                <c:pt idx="147971">
                  <c:v>-0.18953999999999999</c:v>
                </c:pt>
                <c:pt idx="147972">
                  <c:v>-0.18728500000000001</c:v>
                </c:pt>
                <c:pt idx="147973">
                  <c:v>-0.185027</c:v>
                </c:pt>
                <c:pt idx="147974">
                  <c:v>-0.18276800000000001</c:v>
                </c:pt>
                <c:pt idx="147975">
                  <c:v>-0.18051300000000001</c:v>
                </c:pt>
                <c:pt idx="147976">
                  <c:v>-0.17826</c:v>
                </c:pt>
                <c:pt idx="147977">
                  <c:v>-0.176009</c:v>
                </c:pt>
                <c:pt idx="147978">
                  <c:v>-0.173762</c:v>
                </c:pt>
                <c:pt idx="147979">
                  <c:v>-0.17152100000000001</c:v>
                </c:pt>
                <c:pt idx="147980">
                  <c:v>-0.16928499999999999</c:v>
                </c:pt>
                <c:pt idx="147981">
                  <c:v>-0.16705600000000001</c:v>
                </c:pt>
                <c:pt idx="147982">
                  <c:v>-0.16483100000000001</c:v>
                </c:pt>
                <c:pt idx="147983">
                  <c:v>-0.16261400000000001</c:v>
                </c:pt>
                <c:pt idx="147984">
                  <c:v>-0.16040499999999999</c:v>
                </c:pt>
                <c:pt idx="147985">
                  <c:v>-0.15820600000000001</c:v>
                </c:pt>
                <c:pt idx="147986">
                  <c:v>-0.15601999999999999</c:v>
                </c:pt>
                <c:pt idx="147987">
                  <c:v>-0.15385099999999999</c:v>
                </c:pt>
                <c:pt idx="147988">
                  <c:v>-0.151701</c:v>
                </c:pt>
                <c:pt idx="147989">
                  <c:v>-0.14957200000000001</c:v>
                </c:pt>
                <c:pt idx="147990">
                  <c:v>-0.14746200000000001</c:v>
                </c:pt>
                <c:pt idx="147991">
                  <c:v>-0.145373</c:v>
                </c:pt>
                <c:pt idx="147992">
                  <c:v>-0.14330499999999999</c:v>
                </c:pt>
                <c:pt idx="147993">
                  <c:v>-0.14125799999999999</c:v>
                </c:pt>
                <c:pt idx="147994">
                  <c:v>-0.13923199999999999</c:v>
                </c:pt>
                <c:pt idx="147995">
                  <c:v>-0.13722699999999999</c:v>
                </c:pt>
                <c:pt idx="147996">
                  <c:v>-0.135243</c:v>
                </c:pt>
                <c:pt idx="147997">
                  <c:v>-0.13328200000000001</c:v>
                </c:pt>
                <c:pt idx="147998">
                  <c:v>-0.13134499999999999</c:v>
                </c:pt>
                <c:pt idx="147999">
                  <c:v>-0.129436</c:v>
                </c:pt>
                <c:pt idx="148000">
                  <c:v>-0.12756000000000001</c:v>
                </c:pt>
                <c:pt idx="148001">
                  <c:v>-0.125721</c:v>
                </c:pt>
                <c:pt idx="148002">
                  <c:v>-0.12392</c:v>
                </c:pt>
                <c:pt idx="148003">
                  <c:v>-0.122156</c:v>
                </c:pt>
                <c:pt idx="148004">
                  <c:v>-0.12043</c:v>
                </c:pt>
                <c:pt idx="148005">
                  <c:v>-0.118742</c:v>
                </c:pt>
                <c:pt idx="148006">
                  <c:v>-0.117091</c:v>
                </c:pt>
                <c:pt idx="148007">
                  <c:v>-0.11547300000000001</c:v>
                </c:pt>
                <c:pt idx="148008">
                  <c:v>-0.113887</c:v>
                </c:pt>
                <c:pt idx="148009">
                  <c:v>-0.112331</c:v>
                </c:pt>
                <c:pt idx="148010">
                  <c:v>-0.110807</c:v>
                </c:pt>
                <c:pt idx="148011">
                  <c:v>-0.109317</c:v>
                </c:pt>
                <c:pt idx="148012">
                  <c:v>-0.107862</c:v>
                </c:pt>
                <c:pt idx="148013">
                  <c:v>-0.10643900000000001</c:v>
                </c:pt>
                <c:pt idx="148014">
                  <c:v>-0.105043</c:v>
                </c:pt>
                <c:pt idx="148015">
                  <c:v>-0.103672</c:v>
                </c:pt>
                <c:pt idx="148016">
                  <c:v>-0.102327</c:v>
                </c:pt>
                <c:pt idx="148017">
                  <c:v>-0.10101400000000001</c:v>
                </c:pt>
                <c:pt idx="148018">
                  <c:v>-9.9737300000000001E-2</c:v>
                </c:pt>
                <c:pt idx="148019">
                  <c:v>-9.85013E-2</c:v>
                </c:pt>
                <c:pt idx="148020">
                  <c:v>-9.7307500000000005E-2</c:v>
                </c:pt>
                <c:pt idx="148021">
                  <c:v>-9.6153299999999997E-2</c:v>
                </c:pt>
                <c:pt idx="148022">
                  <c:v>-9.5036999999999996E-2</c:v>
                </c:pt>
                <c:pt idx="148023">
                  <c:v>-9.3960799999999997E-2</c:v>
                </c:pt>
                <c:pt idx="148024">
                  <c:v>-9.2927099999999999E-2</c:v>
                </c:pt>
                <c:pt idx="148025">
                  <c:v>-9.1937599999999994E-2</c:v>
                </c:pt>
                <c:pt idx="148026">
                  <c:v>-9.0995800000000002E-2</c:v>
                </c:pt>
                <c:pt idx="148027">
                  <c:v>-9.0103500000000003E-2</c:v>
                </c:pt>
                <c:pt idx="148028">
                  <c:v>-8.9259500000000006E-2</c:v>
                </c:pt>
                <c:pt idx="148029">
                  <c:v>-8.8462799999999994E-2</c:v>
                </c:pt>
                <c:pt idx="148030">
                  <c:v>-8.7712100000000001E-2</c:v>
                </c:pt>
                <c:pt idx="148031">
                  <c:v>-8.7006299999999995E-2</c:v>
                </c:pt>
                <c:pt idx="148032">
                  <c:v>-8.6349499999999996E-2</c:v>
                </c:pt>
                <c:pt idx="148033">
                  <c:v>-8.5744600000000004E-2</c:v>
                </c:pt>
                <c:pt idx="148034">
                  <c:v>-8.5168999999999995E-2</c:v>
                </c:pt>
                <c:pt idx="148035">
                  <c:v>-8.4600400000000006E-2</c:v>
                </c:pt>
                <c:pt idx="148036">
                  <c:v>-8.4062799999999993E-2</c:v>
                </c:pt>
                <c:pt idx="148037">
                  <c:v>-8.3577200000000004E-2</c:v>
                </c:pt>
                <c:pt idx="148038">
                  <c:v>-8.3126699999999998E-2</c:v>
                </c:pt>
                <c:pt idx="148039">
                  <c:v>-8.2705299999999995E-2</c:v>
                </c:pt>
                <c:pt idx="148040">
                  <c:v>-8.2323400000000005E-2</c:v>
                </c:pt>
                <c:pt idx="148041">
                  <c:v>-8.1983E-2</c:v>
                </c:pt>
                <c:pt idx="148042">
                  <c:v>-8.1681799999999999E-2</c:v>
                </c:pt>
                <c:pt idx="148043">
                  <c:v>-8.1417400000000001E-2</c:v>
                </c:pt>
                <c:pt idx="148044">
                  <c:v>-8.1188200000000002E-2</c:v>
                </c:pt>
                <c:pt idx="148045">
                  <c:v>-8.0994200000000002E-2</c:v>
                </c:pt>
                <c:pt idx="148046">
                  <c:v>-8.0836900000000003E-2</c:v>
                </c:pt>
                <c:pt idx="148047">
                  <c:v>-8.0717499999999998E-2</c:v>
                </c:pt>
                <c:pt idx="148048">
                  <c:v>-8.0636200000000005E-2</c:v>
                </c:pt>
                <c:pt idx="148049">
                  <c:v>-8.0593999999999999E-2</c:v>
                </c:pt>
                <c:pt idx="148050">
                  <c:v>-8.0592899999999995E-2</c:v>
                </c:pt>
                <c:pt idx="148051">
                  <c:v>-8.0635200000000004E-2</c:v>
                </c:pt>
                <c:pt idx="148052">
                  <c:v>-8.0723199999999995E-2</c:v>
                </c:pt>
                <c:pt idx="148053">
                  <c:v>-8.0859399999999998E-2</c:v>
                </c:pt>
                <c:pt idx="148054">
                  <c:v>-8.1045800000000001E-2</c:v>
                </c:pt>
                <c:pt idx="148055">
                  <c:v>-8.1282599999999997E-2</c:v>
                </c:pt>
                <c:pt idx="148056">
                  <c:v>-8.1567500000000001E-2</c:v>
                </c:pt>
                <c:pt idx="148057">
                  <c:v>-8.1897700000000004E-2</c:v>
                </c:pt>
                <c:pt idx="148058">
                  <c:v>-8.2271499999999997E-2</c:v>
                </c:pt>
                <c:pt idx="148059">
                  <c:v>-8.2687499999999997E-2</c:v>
                </c:pt>
                <c:pt idx="148060">
                  <c:v>-8.3143599999999998E-2</c:v>
                </c:pt>
                <c:pt idx="148061">
                  <c:v>-8.3637600000000006E-2</c:v>
                </c:pt>
                <c:pt idx="148062">
                  <c:v>-8.4168800000000002E-2</c:v>
                </c:pt>
                <c:pt idx="148063">
                  <c:v>-8.4735599999999994E-2</c:v>
                </c:pt>
                <c:pt idx="148064">
                  <c:v>-8.5336200000000001E-2</c:v>
                </c:pt>
                <c:pt idx="148065">
                  <c:v>-8.5969400000000001E-2</c:v>
                </c:pt>
                <c:pt idx="148066">
                  <c:v>-8.6632100000000004E-2</c:v>
                </c:pt>
                <c:pt idx="148067">
                  <c:v>-8.7321200000000002E-2</c:v>
                </c:pt>
                <c:pt idx="148068">
                  <c:v>-8.8035500000000003E-2</c:v>
                </c:pt>
                <c:pt idx="148069">
                  <c:v>-8.8774000000000006E-2</c:v>
                </c:pt>
                <c:pt idx="148070">
                  <c:v>-8.9535400000000001E-2</c:v>
                </c:pt>
                <c:pt idx="148071">
                  <c:v>-9.0319099999999999E-2</c:v>
                </c:pt>
                <c:pt idx="148072">
                  <c:v>-9.1124499999999997E-2</c:v>
                </c:pt>
                <c:pt idx="148073">
                  <c:v>-9.1951199999999997E-2</c:v>
                </c:pt>
                <c:pt idx="148074">
                  <c:v>-9.2798500000000006E-2</c:v>
                </c:pt>
                <c:pt idx="148075">
                  <c:v>-9.3665399999999996E-2</c:v>
                </c:pt>
                <c:pt idx="148076">
                  <c:v>-9.4551499999999997E-2</c:v>
                </c:pt>
                <c:pt idx="148077">
                  <c:v>-9.5455399999999996E-2</c:v>
                </c:pt>
                <c:pt idx="148078">
                  <c:v>-9.63754E-2</c:v>
                </c:pt>
                <c:pt idx="148079">
                  <c:v>-9.7309999999999994E-2</c:v>
                </c:pt>
                <c:pt idx="148080">
                  <c:v>-9.8257899999999995E-2</c:v>
                </c:pt>
                <c:pt idx="148081">
                  <c:v>-9.9217200000000005E-2</c:v>
                </c:pt>
                <c:pt idx="148082">
                  <c:v>-0.100186</c:v>
                </c:pt>
                <c:pt idx="148083">
                  <c:v>-0.10116</c:v>
                </c:pt>
                <c:pt idx="148084">
                  <c:v>-0.10213700000000001</c:v>
                </c:pt>
                <c:pt idx="148085">
                  <c:v>-0.103114</c:v>
                </c:pt>
                <c:pt idx="148086">
                  <c:v>-0.104088</c:v>
                </c:pt>
                <c:pt idx="148087">
                  <c:v>-0.10506</c:v>
                </c:pt>
                <c:pt idx="148088">
                  <c:v>-0.10603</c:v>
                </c:pt>
                <c:pt idx="148089">
                  <c:v>-0.106999</c:v>
                </c:pt>
                <c:pt idx="148090">
                  <c:v>-0.10796500000000001</c:v>
                </c:pt>
                <c:pt idx="148091">
                  <c:v>-0.108927</c:v>
                </c:pt>
                <c:pt idx="148092">
                  <c:v>-0.109884</c:v>
                </c:pt>
                <c:pt idx="148093">
                  <c:v>-0.110833</c:v>
                </c:pt>
                <c:pt idx="148094">
                  <c:v>-0.11176999999999999</c:v>
                </c:pt>
                <c:pt idx="148095">
                  <c:v>-0.112694</c:v>
                </c:pt>
                <c:pt idx="148096">
                  <c:v>-0.11360099999999999</c:v>
                </c:pt>
                <c:pt idx="148097">
                  <c:v>-0.114492</c:v>
                </c:pt>
                <c:pt idx="148098">
                  <c:v>-0.115367</c:v>
                </c:pt>
                <c:pt idx="148099">
                  <c:v>-0.116227</c:v>
                </c:pt>
                <c:pt idx="148100">
                  <c:v>-0.11706999999999999</c:v>
                </c:pt>
                <c:pt idx="148101">
                  <c:v>-0.11788899999999999</c:v>
                </c:pt>
                <c:pt idx="148102">
                  <c:v>-0.11867999999999999</c:v>
                </c:pt>
                <c:pt idx="148103">
                  <c:v>-0.11944200000000001</c:v>
                </c:pt>
                <c:pt idx="148104">
                  <c:v>-0.120175</c:v>
                </c:pt>
                <c:pt idx="148105">
                  <c:v>-0.120879</c:v>
                </c:pt>
                <c:pt idx="148106">
                  <c:v>-0.121554</c:v>
                </c:pt>
                <c:pt idx="148107">
                  <c:v>-0.12220300000000001</c:v>
                </c:pt>
                <c:pt idx="148108">
                  <c:v>-0.122823</c:v>
                </c:pt>
                <c:pt idx="148109">
                  <c:v>-0.123408</c:v>
                </c:pt>
                <c:pt idx="148110">
                  <c:v>-0.123956</c:v>
                </c:pt>
                <c:pt idx="148111">
                  <c:v>-0.12447</c:v>
                </c:pt>
                <c:pt idx="148112">
                  <c:v>-0.12495199999999999</c:v>
                </c:pt>
                <c:pt idx="148113">
                  <c:v>-0.12540399999999999</c:v>
                </c:pt>
                <c:pt idx="148114">
                  <c:v>-0.12582599999999999</c:v>
                </c:pt>
                <c:pt idx="148115">
                  <c:v>-0.12621299999999999</c:v>
                </c:pt>
                <c:pt idx="148116">
                  <c:v>-0.12656400000000001</c:v>
                </c:pt>
                <c:pt idx="148117">
                  <c:v>-0.12687899999999999</c:v>
                </c:pt>
                <c:pt idx="148118">
                  <c:v>-0.12715599999999999</c:v>
                </c:pt>
                <c:pt idx="148119">
                  <c:v>-0.12739300000000001</c:v>
                </c:pt>
                <c:pt idx="148120">
                  <c:v>-0.12759100000000001</c:v>
                </c:pt>
                <c:pt idx="148121">
                  <c:v>-0.127752</c:v>
                </c:pt>
                <c:pt idx="148122">
                  <c:v>-0.12787799999999999</c:v>
                </c:pt>
                <c:pt idx="148123">
                  <c:v>-0.12797</c:v>
                </c:pt>
                <c:pt idx="148124">
                  <c:v>-0.128027</c:v>
                </c:pt>
                <c:pt idx="148125">
                  <c:v>-0.128049</c:v>
                </c:pt>
                <c:pt idx="148126">
                  <c:v>-0.12803600000000001</c:v>
                </c:pt>
                <c:pt idx="148127">
                  <c:v>-0.12798899999999999</c:v>
                </c:pt>
                <c:pt idx="148128">
                  <c:v>-0.12790499999999999</c:v>
                </c:pt>
                <c:pt idx="148129">
                  <c:v>-0.12778300000000001</c:v>
                </c:pt>
                <c:pt idx="148130">
                  <c:v>-0.12762200000000001</c:v>
                </c:pt>
                <c:pt idx="148131">
                  <c:v>-0.12742200000000001</c:v>
                </c:pt>
                <c:pt idx="148132">
                  <c:v>-0.12718299999999999</c:v>
                </c:pt>
                <c:pt idx="148133">
                  <c:v>-0.12690799999999999</c:v>
                </c:pt>
                <c:pt idx="148134">
                  <c:v>-0.12659500000000001</c:v>
                </c:pt>
                <c:pt idx="148135">
                  <c:v>-0.126245</c:v>
                </c:pt>
                <c:pt idx="148136">
                  <c:v>-0.125859</c:v>
                </c:pt>
                <c:pt idx="148137">
                  <c:v>-0.12543699999999999</c:v>
                </c:pt>
                <c:pt idx="148138">
                  <c:v>-0.12497900000000001</c:v>
                </c:pt>
                <c:pt idx="148139">
                  <c:v>-0.124485</c:v>
                </c:pt>
                <c:pt idx="148140">
                  <c:v>-0.123955</c:v>
                </c:pt>
                <c:pt idx="148141">
                  <c:v>-0.12339</c:v>
                </c:pt>
                <c:pt idx="148142">
                  <c:v>-0.122791</c:v>
                </c:pt>
                <c:pt idx="148143">
                  <c:v>-0.122159</c:v>
                </c:pt>
                <c:pt idx="148144">
                  <c:v>-0.121494</c:v>
                </c:pt>
                <c:pt idx="148145">
                  <c:v>-0.120795</c:v>
                </c:pt>
                <c:pt idx="148146">
                  <c:v>-0.12006</c:v>
                </c:pt>
                <c:pt idx="148147">
                  <c:v>-0.11929099999999999</c:v>
                </c:pt>
                <c:pt idx="148148">
                  <c:v>-0.11848599999999999</c:v>
                </c:pt>
                <c:pt idx="148149">
                  <c:v>-0.117648</c:v>
                </c:pt>
                <c:pt idx="148150">
                  <c:v>-0.116776</c:v>
                </c:pt>
                <c:pt idx="148151">
                  <c:v>-0.115871</c:v>
                </c:pt>
                <c:pt idx="148152">
                  <c:v>-0.11493299999999999</c:v>
                </c:pt>
                <c:pt idx="148153">
                  <c:v>-0.113964</c:v>
                </c:pt>
                <c:pt idx="148154">
                  <c:v>-0.11296200000000001</c:v>
                </c:pt>
                <c:pt idx="148155">
                  <c:v>-0.111927</c:v>
                </c:pt>
                <c:pt idx="148156">
                  <c:v>-0.11086</c:v>
                </c:pt>
                <c:pt idx="148157">
                  <c:v>-0.10975799999999999</c:v>
                </c:pt>
                <c:pt idx="148158">
                  <c:v>-0.108623</c:v>
                </c:pt>
                <c:pt idx="148159">
                  <c:v>-0.10745200000000001</c:v>
                </c:pt>
                <c:pt idx="148160">
                  <c:v>-0.106249</c:v>
                </c:pt>
                <c:pt idx="148161">
                  <c:v>-0.105013</c:v>
                </c:pt>
                <c:pt idx="148162">
                  <c:v>-0.10374700000000001</c:v>
                </c:pt>
                <c:pt idx="148163">
                  <c:v>-0.10245</c:v>
                </c:pt>
                <c:pt idx="148164">
                  <c:v>-0.101122</c:v>
                </c:pt>
                <c:pt idx="148165">
                  <c:v>-9.9765099999999995E-2</c:v>
                </c:pt>
                <c:pt idx="148166">
                  <c:v>-9.8378499999999994E-2</c:v>
                </c:pt>
                <c:pt idx="148167">
                  <c:v>-9.6963199999999999E-2</c:v>
                </c:pt>
                <c:pt idx="148168">
                  <c:v>-9.55202E-2</c:v>
                </c:pt>
                <c:pt idx="148169">
                  <c:v>-9.40497E-2</c:v>
                </c:pt>
                <c:pt idx="148170">
                  <c:v>-9.2551800000000004E-2</c:v>
                </c:pt>
                <c:pt idx="148171">
                  <c:v>-9.1026899999999994E-2</c:v>
                </c:pt>
                <c:pt idx="148172">
                  <c:v>-8.9475600000000002E-2</c:v>
                </c:pt>
                <c:pt idx="148173">
                  <c:v>-8.7898299999999999E-2</c:v>
                </c:pt>
                <c:pt idx="148174">
                  <c:v>-8.6295300000000005E-2</c:v>
                </c:pt>
                <c:pt idx="148175">
                  <c:v>-8.4667199999999998E-2</c:v>
                </c:pt>
                <c:pt idx="148176">
                  <c:v>-8.3014400000000002E-2</c:v>
                </c:pt>
                <c:pt idx="148177">
                  <c:v>-8.1337599999999996E-2</c:v>
                </c:pt>
                <c:pt idx="148178">
                  <c:v>-7.9637200000000005E-2</c:v>
                </c:pt>
                <c:pt idx="148179">
                  <c:v>-7.7913899999999994E-2</c:v>
                </c:pt>
                <c:pt idx="148180">
                  <c:v>-7.6166999999999999E-2</c:v>
                </c:pt>
                <c:pt idx="148181">
                  <c:v>-7.4396100000000007E-2</c:v>
                </c:pt>
                <c:pt idx="148182">
                  <c:v>-7.2600999999999999E-2</c:v>
                </c:pt>
                <c:pt idx="148183">
                  <c:v>-7.0781800000000006E-2</c:v>
                </c:pt>
                <c:pt idx="148184">
                  <c:v>-6.8938600000000003E-2</c:v>
                </c:pt>
                <c:pt idx="148185">
                  <c:v>-6.7072300000000001E-2</c:v>
                </c:pt>
                <c:pt idx="148186">
                  <c:v>-6.5184400000000003E-2</c:v>
                </c:pt>
                <c:pt idx="148187">
                  <c:v>-6.3275499999999998E-2</c:v>
                </c:pt>
                <c:pt idx="148188">
                  <c:v>-6.1345299999999998E-2</c:v>
                </c:pt>
                <c:pt idx="148189">
                  <c:v>-5.9393599999999998E-2</c:v>
                </c:pt>
                <c:pt idx="148190">
                  <c:v>-5.7420699999999998E-2</c:v>
                </c:pt>
                <c:pt idx="148191">
                  <c:v>-5.5427700000000003E-2</c:v>
                </c:pt>
                <c:pt idx="148192">
                  <c:v>-5.3415999999999998E-2</c:v>
                </c:pt>
                <c:pt idx="148193">
                  <c:v>-5.1386800000000003E-2</c:v>
                </c:pt>
                <c:pt idx="148194">
                  <c:v>-4.9341200000000002E-2</c:v>
                </c:pt>
                <c:pt idx="148195">
                  <c:v>-4.72804E-2</c:v>
                </c:pt>
                <c:pt idx="148196">
                  <c:v>-4.5205099999999998E-2</c:v>
                </c:pt>
                <c:pt idx="148197">
                  <c:v>-4.3116099999999997E-2</c:v>
                </c:pt>
                <c:pt idx="148198">
                  <c:v>-4.1014299999999997E-2</c:v>
                </c:pt>
                <c:pt idx="148199">
                  <c:v>-3.8900299999999999E-2</c:v>
                </c:pt>
                <c:pt idx="148200">
                  <c:v>-3.6774399999999999E-2</c:v>
                </c:pt>
                <c:pt idx="148201">
                  <c:v>-3.4635899999999997E-2</c:v>
                </c:pt>
                <c:pt idx="148202">
                  <c:v>-3.2484499999999999E-2</c:v>
                </c:pt>
                <c:pt idx="148203">
                  <c:v>-3.0321299999999999E-2</c:v>
                </c:pt>
                <c:pt idx="148204">
                  <c:v>-2.8147800000000001E-2</c:v>
                </c:pt>
                <c:pt idx="148205">
                  <c:v>-2.5964600000000001E-2</c:v>
                </c:pt>
                <c:pt idx="148206">
                  <c:v>-2.3771899999999999E-2</c:v>
                </c:pt>
                <c:pt idx="148207">
                  <c:v>-2.1569899999999999E-2</c:v>
                </c:pt>
                <c:pt idx="148208">
                  <c:v>-1.9359500000000002E-2</c:v>
                </c:pt>
                <c:pt idx="148209">
                  <c:v>-1.7141900000000002E-2</c:v>
                </c:pt>
                <c:pt idx="148210">
                  <c:v>-1.4918000000000001E-2</c:v>
                </c:pt>
                <c:pt idx="148211">
                  <c:v>-1.26888E-2</c:v>
                </c:pt>
                <c:pt idx="148212">
                  <c:v>-1.04551E-2</c:v>
                </c:pt>
                <c:pt idx="148213" formatCode="0.00E+00">
                  <c:v>-8.2180499999999993E-3</c:v>
                </c:pt>
                <c:pt idx="148214" formatCode="0.00E+00">
                  <c:v>-5.9789600000000002E-3</c:v>
                </c:pt>
                <c:pt idx="148215" formatCode="0.00E+00">
                  <c:v>-3.7387499999999999E-3</c:v>
                </c:pt>
                <c:pt idx="148216" formatCode="0.00E+00">
                  <c:v>-1.49821E-3</c:v>
                </c:pt>
                <c:pt idx="148217" formatCode="0.00E+00">
                  <c:v>7.4208200000000003E-4</c:v>
                </c:pt>
                <c:pt idx="148218" formatCode="0.00E+00">
                  <c:v>2.9820699999999999E-3</c:v>
                </c:pt>
                <c:pt idx="148219" formatCode="0.00E+00">
                  <c:v>5.2218500000000001E-3</c:v>
                </c:pt>
                <c:pt idx="148220" formatCode="0.00E+00">
                  <c:v>7.4609699999999999E-3</c:v>
                </c:pt>
                <c:pt idx="148221" formatCode="0.00E+00">
                  <c:v>9.6984700000000007E-3</c:v>
                </c:pt>
                <c:pt idx="148222">
                  <c:v>1.19332E-2</c:v>
                </c:pt>
                <c:pt idx="148223">
                  <c:v>1.4164100000000001E-2</c:v>
                </c:pt>
                <c:pt idx="148224">
                  <c:v>1.6389899999999999E-2</c:v>
                </c:pt>
                <c:pt idx="148225">
                  <c:v>1.8609000000000001E-2</c:v>
                </c:pt>
                <c:pt idx="148226">
                  <c:v>2.0820100000000001E-2</c:v>
                </c:pt>
                <c:pt idx="148227">
                  <c:v>2.3021900000000001E-2</c:v>
                </c:pt>
                <c:pt idx="148228">
                  <c:v>2.5213300000000001E-2</c:v>
                </c:pt>
                <c:pt idx="148229">
                  <c:v>2.7393199999999999E-2</c:v>
                </c:pt>
                <c:pt idx="148230">
                  <c:v>2.9560300000000001E-2</c:v>
                </c:pt>
                <c:pt idx="148231">
                  <c:v>3.17138E-2</c:v>
                </c:pt>
                <c:pt idx="148232">
                  <c:v>3.3852599999999997E-2</c:v>
                </c:pt>
                <c:pt idx="148233">
                  <c:v>3.5975600000000003E-2</c:v>
                </c:pt>
                <c:pt idx="148234">
                  <c:v>3.8082199999999997E-2</c:v>
                </c:pt>
                <c:pt idx="148235">
                  <c:v>4.0171699999999998E-2</c:v>
                </c:pt>
                <c:pt idx="148236">
                  <c:v>4.2243700000000002E-2</c:v>
                </c:pt>
                <c:pt idx="148237">
                  <c:v>4.42969E-2</c:v>
                </c:pt>
                <c:pt idx="148238">
                  <c:v>4.63294E-2</c:v>
                </c:pt>
                <c:pt idx="148239">
                  <c:v>4.8339100000000003E-2</c:v>
                </c:pt>
                <c:pt idx="148240">
                  <c:v>5.0324399999999998E-2</c:v>
                </c:pt>
                <c:pt idx="148241">
                  <c:v>5.2284999999999998E-2</c:v>
                </c:pt>
                <c:pt idx="148242">
                  <c:v>5.4220200000000003E-2</c:v>
                </c:pt>
                <c:pt idx="148243">
                  <c:v>5.6129100000000001E-2</c:v>
                </c:pt>
                <c:pt idx="148244">
                  <c:v>5.8010800000000001E-2</c:v>
                </c:pt>
                <c:pt idx="148245">
                  <c:v>5.9864599999999997E-2</c:v>
                </c:pt>
                <c:pt idx="148246">
                  <c:v>6.1690000000000002E-2</c:v>
                </c:pt>
                <c:pt idx="148247">
                  <c:v>6.3485899999999998E-2</c:v>
                </c:pt>
                <c:pt idx="148248">
                  <c:v>6.5251400000000001E-2</c:v>
                </c:pt>
                <c:pt idx="148249">
                  <c:v>6.6985600000000006E-2</c:v>
                </c:pt>
                <c:pt idx="148250">
                  <c:v>6.8687899999999996E-2</c:v>
                </c:pt>
                <c:pt idx="148251">
                  <c:v>7.0356799999999997E-2</c:v>
                </c:pt>
                <c:pt idx="148252">
                  <c:v>7.1991100000000002E-2</c:v>
                </c:pt>
                <c:pt idx="148253">
                  <c:v>7.3590299999999997E-2</c:v>
                </c:pt>
                <c:pt idx="148254">
                  <c:v>7.5154299999999993E-2</c:v>
                </c:pt>
                <c:pt idx="148255">
                  <c:v>7.6682600000000004E-2</c:v>
                </c:pt>
                <c:pt idx="148256">
                  <c:v>7.8174199999999999E-2</c:v>
                </c:pt>
                <c:pt idx="148257">
                  <c:v>7.9628400000000002E-2</c:v>
                </c:pt>
                <c:pt idx="148258">
                  <c:v>8.10448E-2</c:v>
                </c:pt>
                <c:pt idx="148259">
                  <c:v>8.2422300000000004E-2</c:v>
                </c:pt>
                <c:pt idx="148260">
                  <c:v>8.3759899999999998E-2</c:v>
                </c:pt>
                <c:pt idx="148261">
                  <c:v>8.5056699999999999E-2</c:v>
                </c:pt>
                <c:pt idx="148262">
                  <c:v>8.6311899999999997E-2</c:v>
                </c:pt>
                <c:pt idx="148263">
                  <c:v>8.75248E-2</c:v>
                </c:pt>
                <c:pt idx="148264">
                  <c:v>8.8694700000000001E-2</c:v>
                </c:pt>
                <c:pt idx="148265">
                  <c:v>8.98206E-2</c:v>
                </c:pt>
                <c:pt idx="148266">
                  <c:v>9.0901800000000005E-2</c:v>
                </c:pt>
                <c:pt idx="148267">
                  <c:v>9.1937699999999997E-2</c:v>
                </c:pt>
                <c:pt idx="148268">
                  <c:v>9.2927800000000005E-2</c:v>
                </c:pt>
                <c:pt idx="148269">
                  <c:v>9.3871999999999997E-2</c:v>
                </c:pt>
                <c:pt idx="148270">
                  <c:v>9.4770099999999996E-2</c:v>
                </c:pt>
                <c:pt idx="148271">
                  <c:v>9.5621399999999995E-2</c:v>
                </c:pt>
                <c:pt idx="148272">
                  <c:v>9.6425700000000003E-2</c:v>
                </c:pt>
                <c:pt idx="148273">
                  <c:v>9.7182500000000005E-2</c:v>
                </c:pt>
                <c:pt idx="148274">
                  <c:v>9.7891199999999998E-2</c:v>
                </c:pt>
                <c:pt idx="148275">
                  <c:v>9.85515E-2</c:v>
                </c:pt>
                <c:pt idx="148276">
                  <c:v>9.9163799999999996E-2</c:v>
                </c:pt>
                <c:pt idx="148277">
                  <c:v>9.9728300000000006E-2</c:v>
                </c:pt>
                <c:pt idx="148278">
                  <c:v>0.100245</c:v>
                </c:pt>
                <c:pt idx="148279">
                  <c:v>0.100713</c:v>
                </c:pt>
                <c:pt idx="148280">
                  <c:v>0.101131</c:v>
                </c:pt>
                <c:pt idx="148281">
                  <c:v>0.10150000000000001</c:v>
                </c:pt>
                <c:pt idx="148282">
                  <c:v>0.10181800000000001</c:v>
                </c:pt>
                <c:pt idx="148283">
                  <c:v>0.102085</c:v>
                </c:pt>
                <c:pt idx="148284">
                  <c:v>0.102301</c:v>
                </c:pt>
                <c:pt idx="148285">
                  <c:v>0.102465</c:v>
                </c:pt>
                <c:pt idx="148286">
                  <c:v>0.102578</c:v>
                </c:pt>
                <c:pt idx="148287">
                  <c:v>0.10264</c:v>
                </c:pt>
                <c:pt idx="148288">
                  <c:v>0.10265199999999999</c:v>
                </c:pt>
                <c:pt idx="148289">
                  <c:v>0.102614</c:v>
                </c:pt>
                <c:pt idx="148290">
                  <c:v>0.10252500000000001</c:v>
                </c:pt>
                <c:pt idx="148291">
                  <c:v>0.10238700000000001</c:v>
                </c:pt>
                <c:pt idx="148292">
                  <c:v>0.102201</c:v>
                </c:pt>
                <c:pt idx="148293">
                  <c:v>0.101965</c:v>
                </c:pt>
                <c:pt idx="148294">
                  <c:v>0.10168099999999999</c:v>
                </c:pt>
                <c:pt idx="148295">
                  <c:v>0.10134799999999999</c:v>
                </c:pt>
                <c:pt idx="148296">
                  <c:v>0.100968</c:v>
                </c:pt>
                <c:pt idx="148297">
                  <c:v>0.10054</c:v>
                </c:pt>
                <c:pt idx="148298">
                  <c:v>0.100064</c:v>
                </c:pt>
                <c:pt idx="148299">
                  <c:v>9.9541500000000005E-2</c:v>
                </c:pt>
                <c:pt idx="148300">
                  <c:v>9.8971699999999996E-2</c:v>
                </c:pt>
                <c:pt idx="148301">
                  <c:v>9.8355100000000001E-2</c:v>
                </c:pt>
                <c:pt idx="148302">
                  <c:v>9.7692000000000001E-2</c:v>
                </c:pt>
                <c:pt idx="148303">
                  <c:v>9.6982399999999996E-2</c:v>
                </c:pt>
                <c:pt idx="148304">
                  <c:v>9.6226800000000001E-2</c:v>
                </c:pt>
                <c:pt idx="148305">
                  <c:v>9.5426200000000003E-2</c:v>
                </c:pt>
                <c:pt idx="148306">
                  <c:v>9.4581799999999994E-2</c:v>
                </c:pt>
                <c:pt idx="148307">
                  <c:v>9.3695100000000003E-2</c:v>
                </c:pt>
                <c:pt idx="148308">
                  <c:v>9.2767000000000002E-2</c:v>
                </c:pt>
                <c:pt idx="148309">
                  <c:v>9.1798000000000005E-2</c:v>
                </c:pt>
                <c:pt idx="148310">
                  <c:v>9.0788800000000003E-2</c:v>
                </c:pt>
                <c:pt idx="148311">
                  <c:v>8.974E-2</c:v>
                </c:pt>
                <c:pt idx="148312">
                  <c:v>8.8652099999999998E-2</c:v>
                </c:pt>
                <c:pt idx="148313">
                  <c:v>8.7525599999999995E-2</c:v>
                </c:pt>
                <c:pt idx="148314">
                  <c:v>8.6361300000000002E-2</c:v>
                </c:pt>
                <c:pt idx="148315">
                  <c:v>8.5160200000000005E-2</c:v>
                </c:pt>
                <c:pt idx="148316">
                  <c:v>8.3922800000000006E-2</c:v>
                </c:pt>
                <c:pt idx="148317">
                  <c:v>8.2650000000000001E-2</c:v>
                </c:pt>
                <c:pt idx="148318">
                  <c:v>8.1342899999999996E-2</c:v>
                </c:pt>
                <c:pt idx="148319">
                  <c:v>8.0002400000000001E-2</c:v>
                </c:pt>
                <c:pt idx="148320">
                  <c:v>7.8630000000000005E-2</c:v>
                </c:pt>
                <c:pt idx="148321">
                  <c:v>7.7227199999999996E-2</c:v>
                </c:pt>
                <c:pt idx="148322">
                  <c:v>7.5795799999999997E-2</c:v>
                </c:pt>
                <c:pt idx="148323">
                  <c:v>7.4336899999999997E-2</c:v>
                </c:pt>
                <c:pt idx="148324">
                  <c:v>7.2851899999999997E-2</c:v>
                </c:pt>
                <c:pt idx="148325">
                  <c:v>7.1341799999999997E-2</c:v>
                </c:pt>
                <c:pt idx="148326">
                  <c:v>6.9806800000000002E-2</c:v>
                </c:pt>
                <c:pt idx="148327">
                  <c:v>6.8246500000000002E-2</c:v>
                </c:pt>
                <c:pt idx="148328">
                  <c:v>6.6662100000000002E-2</c:v>
                </c:pt>
                <c:pt idx="148329">
                  <c:v>6.5055399999999999E-2</c:v>
                </c:pt>
                <c:pt idx="148330">
                  <c:v>6.3428399999999996E-2</c:v>
                </c:pt>
                <c:pt idx="148331">
                  <c:v>6.1782799999999999E-2</c:v>
                </c:pt>
                <c:pt idx="148332">
                  <c:v>6.0120199999999999E-2</c:v>
                </c:pt>
                <c:pt idx="148333">
                  <c:v>5.84422E-2</c:v>
                </c:pt>
                <c:pt idx="148334">
                  <c:v>5.6750200000000001E-2</c:v>
                </c:pt>
                <c:pt idx="148335">
                  <c:v>5.5045799999999999E-2</c:v>
                </c:pt>
                <c:pt idx="148336">
                  <c:v>5.3331200000000002E-2</c:v>
                </c:pt>
                <c:pt idx="148337">
                  <c:v>5.1608399999999999E-2</c:v>
                </c:pt>
                <c:pt idx="148338">
                  <c:v>4.9878600000000002E-2</c:v>
                </c:pt>
                <c:pt idx="148339">
                  <c:v>4.8142799999999999E-2</c:v>
                </c:pt>
                <c:pt idx="148340">
                  <c:v>4.64018E-2</c:v>
                </c:pt>
                <c:pt idx="148341">
                  <c:v>4.4657599999999999E-2</c:v>
                </c:pt>
                <c:pt idx="148342">
                  <c:v>4.2912199999999998E-2</c:v>
                </c:pt>
                <c:pt idx="148343">
                  <c:v>4.1167099999999998E-2</c:v>
                </c:pt>
                <c:pt idx="148344">
                  <c:v>3.94242E-2</c:v>
                </c:pt>
                <c:pt idx="148345">
                  <c:v>3.76856E-2</c:v>
                </c:pt>
                <c:pt idx="148346">
                  <c:v>3.5953400000000003E-2</c:v>
                </c:pt>
                <c:pt idx="148347">
                  <c:v>3.4229200000000001E-2</c:v>
                </c:pt>
                <c:pt idx="148348">
                  <c:v>3.2514700000000001E-2</c:v>
                </c:pt>
                <c:pt idx="148349">
                  <c:v>3.0811399999999999E-2</c:v>
                </c:pt>
                <c:pt idx="148350">
                  <c:v>2.9120900000000002E-2</c:v>
                </c:pt>
                <c:pt idx="148351">
                  <c:v>2.7444300000000001E-2</c:v>
                </c:pt>
                <c:pt idx="148352">
                  <c:v>2.5783E-2</c:v>
                </c:pt>
                <c:pt idx="148353">
                  <c:v>2.4138300000000001E-2</c:v>
                </c:pt>
                <c:pt idx="148354">
                  <c:v>2.2511799999999998E-2</c:v>
                </c:pt>
                <c:pt idx="148355">
                  <c:v>2.09055E-2</c:v>
                </c:pt>
                <c:pt idx="148356">
                  <c:v>1.93218E-2</c:v>
                </c:pt>
                <c:pt idx="148357">
                  <c:v>1.77626E-2</c:v>
                </c:pt>
                <c:pt idx="148358">
                  <c:v>1.6230100000000001E-2</c:v>
                </c:pt>
                <c:pt idx="148359">
                  <c:v>1.4726E-2</c:v>
                </c:pt>
                <c:pt idx="148360">
                  <c:v>1.3252E-2</c:v>
                </c:pt>
                <c:pt idx="148361">
                  <c:v>1.1809800000000001E-2</c:v>
                </c:pt>
                <c:pt idx="148362">
                  <c:v>1.04008E-2</c:v>
                </c:pt>
                <c:pt idx="148363" formatCode="0.00E+00">
                  <c:v>9.0271499999999994E-3</c:v>
                </c:pt>
                <c:pt idx="148364" formatCode="0.00E+00">
                  <c:v>7.6909999999999999E-3</c:v>
                </c:pt>
                <c:pt idx="148365" formatCode="0.00E+00">
                  <c:v>6.3945E-3</c:v>
                </c:pt>
                <c:pt idx="148366" formatCode="0.00E+00">
                  <c:v>5.1390400000000001E-3</c:v>
                </c:pt>
                <c:pt idx="148367" formatCode="0.00E+00">
                  <c:v>3.9251199999999998E-3</c:v>
                </c:pt>
                <c:pt idx="148368" formatCode="0.00E+00">
                  <c:v>2.75304E-3</c:v>
                </c:pt>
                <c:pt idx="148369" formatCode="0.00E+00">
                  <c:v>1.62385E-3</c:v>
                </c:pt>
                <c:pt idx="148370" formatCode="0.00E+00">
                  <c:v>5.3905299999999995E-4</c:v>
                </c:pt>
                <c:pt idx="148371" formatCode="0.00E+00">
                  <c:v>-5.0029000000000002E-4</c:v>
                </c:pt>
                <c:pt idx="148372" formatCode="0.00E+00">
                  <c:v>-1.4932000000000001E-3</c:v>
                </c:pt>
                <c:pt idx="148373" formatCode="0.00E+00">
                  <c:v>-2.4378799999999999E-3</c:v>
                </c:pt>
                <c:pt idx="148374" formatCode="0.00E+00">
                  <c:v>-3.33199E-3</c:v>
                </c:pt>
                <c:pt idx="148375" formatCode="0.00E+00">
                  <c:v>-4.1736799999999999E-3</c:v>
                </c:pt>
                <c:pt idx="148376" formatCode="0.00E+00">
                  <c:v>-4.9618300000000004E-3</c:v>
                </c:pt>
                <c:pt idx="148377" formatCode="0.00E+00">
                  <c:v>-5.6953699999999999E-3</c:v>
                </c:pt>
                <c:pt idx="148378" formatCode="0.00E+00">
                  <c:v>-6.3726700000000004E-3</c:v>
                </c:pt>
                <c:pt idx="148379" formatCode="0.00E+00">
                  <c:v>-6.9917299999999998E-3</c:v>
                </c:pt>
                <c:pt idx="148380" formatCode="0.00E+00">
                  <c:v>-7.5508600000000004E-3</c:v>
                </c:pt>
                <c:pt idx="148381" formatCode="0.00E+00">
                  <c:v>-8.0490300000000004E-3</c:v>
                </c:pt>
                <c:pt idx="148382" formatCode="0.00E+00">
                  <c:v>-8.4854000000000006E-3</c:v>
                </c:pt>
                <c:pt idx="148383" formatCode="0.00E+00">
                  <c:v>-8.8586900000000007E-3</c:v>
                </c:pt>
                <c:pt idx="148384" formatCode="0.00E+00">
                  <c:v>-9.1677800000000004E-3</c:v>
                </c:pt>
                <c:pt idx="148385" formatCode="0.00E+00">
                  <c:v>-9.41233E-3</c:v>
                </c:pt>
                <c:pt idx="148386" formatCode="0.00E+00">
                  <c:v>-9.5922500000000001E-3</c:v>
                </c:pt>
                <c:pt idx="148387" formatCode="0.00E+00">
                  <c:v>-9.7070999999999998E-3</c:v>
                </c:pt>
                <c:pt idx="148388" formatCode="0.00E+00">
                  <c:v>-9.7564000000000001E-3</c:v>
                </c:pt>
                <c:pt idx="148389" formatCode="0.00E+00">
                  <c:v>-9.73977E-3</c:v>
                </c:pt>
                <c:pt idx="148390" formatCode="0.00E+00">
                  <c:v>-9.6568699999999997E-3</c:v>
                </c:pt>
                <c:pt idx="148391" formatCode="0.00E+00">
                  <c:v>-9.5074500000000006E-3</c:v>
                </c:pt>
                <c:pt idx="148392" formatCode="0.00E+00">
                  <c:v>-9.2910600000000003E-3</c:v>
                </c:pt>
                <c:pt idx="148393" formatCode="0.00E+00">
                  <c:v>-9.0066599999999997E-3</c:v>
                </c:pt>
                <c:pt idx="148394" formatCode="0.00E+00">
                  <c:v>-8.6528899999999999E-3</c:v>
                </c:pt>
                <c:pt idx="148395" formatCode="0.00E+00">
                  <c:v>-8.2290200000000001E-3</c:v>
                </c:pt>
                <c:pt idx="148396" formatCode="0.00E+00">
                  <c:v>-7.7350400000000003E-3</c:v>
                </c:pt>
                <c:pt idx="148397" formatCode="0.00E+00">
                  <c:v>-7.1709299999999998E-3</c:v>
                </c:pt>
                <c:pt idx="148398" formatCode="0.00E+00">
                  <c:v>-6.5364400000000001E-3</c:v>
                </c:pt>
                <c:pt idx="148399" formatCode="0.00E+00">
                  <c:v>-5.8316799999999997E-3</c:v>
                </c:pt>
                <c:pt idx="148400" formatCode="0.00E+00">
                  <c:v>-5.05712E-3</c:v>
                </c:pt>
                <c:pt idx="148401" formatCode="0.00E+00">
                  <c:v>-4.2131499999999997E-3</c:v>
                </c:pt>
                <c:pt idx="148402" formatCode="0.00E+00">
                  <c:v>-3.30015E-3</c:v>
                </c:pt>
                <c:pt idx="148403" formatCode="0.00E+00">
                  <c:v>-2.31868E-3</c:v>
                </c:pt>
                <c:pt idx="148404" formatCode="0.00E+00">
                  <c:v>-1.2691899999999999E-3</c:v>
                </c:pt>
                <c:pt idx="148405" formatCode="0.00E+00">
                  <c:v>-1.5215699999999999E-4</c:v>
                </c:pt>
                <c:pt idx="148406" formatCode="0.00E+00">
                  <c:v>1.03166E-3</c:v>
                </c:pt>
                <c:pt idx="148407" formatCode="0.00E+00">
                  <c:v>2.2816899999999998E-3</c:v>
                </c:pt>
                <c:pt idx="148408" formatCode="0.00E+00">
                  <c:v>3.5978999999999998E-3</c:v>
                </c:pt>
                <c:pt idx="148409" formatCode="0.00E+00">
                  <c:v>4.9802900000000001E-3</c:v>
                </c:pt>
                <c:pt idx="148410" formatCode="0.00E+00">
                  <c:v>6.42838E-3</c:v>
                </c:pt>
                <c:pt idx="148411" formatCode="0.00E+00">
                  <c:v>7.9416499999999998E-3</c:v>
                </c:pt>
                <c:pt idx="148412" formatCode="0.00E+00">
                  <c:v>9.51953E-3</c:v>
                </c:pt>
                <c:pt idx="148413">
                  <c:v>1.11605E-2</c:v>
                </c:pt>
                <c:pt idx="148414">
                  <c:v>1.28618E-2</c:v>
                </c:pt>
                <c:pt idx="148415">
                  <c:v>1.4621200000000001E-2</c:v>
                </c:pt>
                <c:pt idx="148416">
                  <c:v>1.64376E-2</c:v>
                </c:pt>
                <c:pt idx="148417">
                  <c:v>1.8310400000000001E-2</c:v>
                </c:pt>
                <c:pt idx="148418">
                  <c:v>2.0239E-2</c:v>
                </c:pt>
                <c:pt idx="148419">
                  <c:v>2.2221999999999999E-2</c:v>
                </c:pt>
                <c:pt idx="148420">
                  <c:v>2.42577E-2</c:v>
                </c:pt>
                <c:pt idx="148421">
                  <c:v>2.6344200000000002E-2</c:v>
                </c:pt>
                <c:pt idx="148422">
                  <c:v>2.84797E-2</c:v>
                </c:pt>
                <c:pt idx="148423">
                  <c:v>3.0663300000000001E-2</c:v>
                </c:pt>
                <c:pt idx="148424">
                  <c:v>3.2894199999999998E-2</c:v>
                </c:pt>
                <c:pt idx="148425">
                  <c:v>3.51712E-2</c:v>
                </c:pt>
                <c:pt idx="148426">
                  <c:v>3.74921E-2</c:v>
                </c:pt>
                <c:pt idx="148427">
                  <c:v>3.9854399999999998E-2</c:v>
                </c:pt>
                <c:pt idx="148428">
                  <c:v>4.22557E-2</c:v>
                </c:pt>
                <c:pt idx="148429">
                  <c:v>4.4693700000000003E-2</c:v>
                </c:pt>
                <c:pt idx="148430">
                  <c:v>4.7166300000000001E-2</c:v>
                </c:pt>
                <c:pt idx="148431">
                  <c:v>4.9671E-2</c:v>
                </c:pt>
                <c:pt idx="148432">
                  <c:v>5.22059E-2</c:v>
                </c:pt>
                <c:pt idx="148433">
                  <c:v>5.47693E-2</c:v>
                </c:pt>
                <c:pt idx="148434">
                  <c:v>5.7360099999999997E-2</c:v>
                </c:pt>
                <c:pt idx="148435">
                  <c:v>5.9976599999999998E-2</c:v>
                </c:pt>
                <c:pt idx="148436">
                  <c:v>6.2616699999999997E-2</c:v>
                </c:pt>
                <c:pt idx="148437">
                  <c:v>6.52779E-2</c:v>
                </c:pt>
                <c:pt idx="148438">
                  <c:v>6.7957600000000007E-2</c:v>
                </c:pt>
                <c:pt idx="148439">
                  <c:v>7.0652699999999999E-2</c:v>
                </c:pt>
                <c:pt idx="148440">
                  <c:v>7.3360400000000006E-2</c:v>
                </c:pt>
                <c:pt idx="148441">
                  <c:v>7.6077900000000004E-2</c:v>
                </c:pt>
                <c:pt idx="148442">
                  <c:v>7.8803100000000001E-2</c:v>
                </c:pt>
                <c:pt idx="148443">
                  <c:v>8.1533499999999995E-2</c:v>
                </c:pt>
                <c:pt idx="148444">
                  <c:v>8.4266599999999997E-2</c:v>
                </c:pt>
                <c:pt idx="148445">
                  <c:v>8.7000099999999997E-2</c:v>
                </c:pt>
                <c:pt idx="148446">
                  <c:v>8.9731699999999998E-2</c:v>
                </c:pt>
                <c:pt idx="148447">
                  <c:v>9.2459100000000002E-2</c:v>
                </c:pt>
                <c:pt idx="148448">
                  <c:v>9.5179899999999998E-2</c:v>
                </c:pt>
                <c:pt idx="148449">
                  <c:v>9.7891699999999998E-2</c:v>
                </c:pt>
                <c:pt idx="148450">
                  <c:v>0.100592</c:v>
                </c:pt>
                <c:pt idx="148451">
                  <c:v>0.10327799999999999</c:v>
                </c:pt>
                <c:pt idx="148452">
                  <c:v>0.105949</c:v>
                </c:pt>
                <c:pt idx="148453">
                  <c:v>0.1086</c:v>
                </c:pt>
                <c:pt idx="148454">
                  <c:v>0.11123</c:v>
                </c:pt>
                <c:pt idx="148455">
                  <c:v>0.11383600000000001</c:v>
                </c:pt>
                <c:pt idx="148456">
                  <c:v>0.116413</c:v>
                </c:pt>
                <c:pt idx="148457">
                  <c:v>0.11896</c:v>
                </c:pt>
                <c:pt idx="148458">
                  <c:v>0.121474</c:v>
                </c:pt>
                <c:pt idx="148459">
                  <c:v>0.12395299999999999</c:v>
                </c:pt>
                <c:pt idx="148460">
                  <c:v>0.12639400000000001</c:v>
                </c:pt>
                <c:pt idx="148461">
                  <c:v>0.12879599999999999</c:v>
                </c:pt>
                <c:pt idx="148462">
                  <c:v>0.13115599999999999</c:v>
                </c:pt>
                <c:pt idx="148463">
                  <c:v>0.13347300000000001</c:v>
                </c:pt>
                <c:pt idx="148464">
                  <c:v>0.135744</c:v>
                </c:pt>
                <c:pt idx="148465">
                  <c:v>0.13796600000000001</c:v>
                </c:pt>
                <c:pt idx="148466">
                  <c:v>0.14013900000000001</c:v>
                </c:pt>
                <c:pt idx="148467">
                  <c:v>0.142261</c:v>
                </c:pt>
                <c:pt idx="148468">
                  <c:v>0.14433000000000001</c:v>
                </c:pt>
                <c:pt idx="148469">
                  <c:v>0.146345</c:v>
                </c:pt>
                <c:pt idx="148470">
                  <c:v>0.14830299999999999</c:v>
                </c:pt>
                <c:pt idx="148471">
                  <c:v>0.150202</c:v>
                </c:pt>
                <c:pt idx="148472">
                  <c:v>0.15204200000000001</c:v>
                </c:pt>
                <c:pt idx="148473">
                  <c:v>0.15381700000000001</c:v>
                </c:pt>
                <c:pt idx="148474">
                  <c:v>0.155527</c:v>
                </c:pt>
                <c:pt idx="148475">
                  <c:v>0.157169</c:v>
                </c:pt>
                <c:pt idx="148476">
                  <c:v>0.15874199999999999</c:v>
                </c:pt>
                <c:pt idx="148477">
                  <c:v>0.160244</c:v>
                </c:pt>
                <c:pt idx="148478">
                  <c:v>0.16167599999999999</c:v>
                </c:pt>
                <c:pt idx="148479">
                  <c:v>0.16303400000000001</c:v>
                </c:pt>
                <c:pt idx="148480">
                  <c:v>0.16431899999999999</c:v>
                </c:pt>
                <c:pt idx="148481">
                  <c:v>0.16552800000000001</c:v>
                </c:pt>
                <c:pt idx="148482">
                  <c:v>0.166661</c:v>
                </c:pt>
                <c:pt idx="148483">
                  <c:v>0.167717</c:v>
                </c:pt>
                <c:pt idx="148484">
                  <c:v>0.16869500000000001</c:v>
                </c:pt>
                <c:pt idx="148485">
                  <c:v>0.169595</c:v>
                </c:pt>
                <c:pt idx="148486">
                  <c:v>0.17041600000000001</c:v>
                </c:pt>
                <c:pt idx="148487">
                  <c:v>0.171158</c:v>
                </c:pt>
                <c:pt idx="148488">
                  <c:v>0.17182</c:v>
                </c:pt>
                <c:pt idx="148489">
                  <c:v>0.172403</c:v>
                </c:pt>
                <c:pt idx="148490">
                  <c:v>0.172905</c:v>
                </c:pt>
                <c:pt idx="148491">
                  <c:v>0.17332700000000001</c:v>
                </c:pt>
                <c:pt idx="148492">
                  <c:v>0.17366799999999999</c:v>
                </c:pt>
                <c:pt idx="148493">
                  <c:v>0.173928</c:v>
                </c:pt>
                <c:pt idx="148494">
                  <c:v>0.17410800000000001</c:v>
                </c:pt>
                <c:pt idx="148495">
                  <c:v>0.174206</c:v>
                </c:pt>
                <c:pt idx="148496">
                  <c:v>0.17422499999999999</c:v>
                </c:pt>
                <c:pt idx="148497">
                  <c:v>0.17416300000000001</c:v>
                </c:pt>
                <c:pt idx="148498">
                  <c:v>0.17402200000000001</c:v>
                </c:pt>
                <c:pt idx="148499">
                  <c:v>0.17380100000000001</c:v>
                </c:pt>
                <c:pt idx="148500">
                  <c:v>0.17350299999999999</c:v>
                </c:pt>
                <c:pt idx="148501">
                  <c:v>0.173128</c:v>
                </c:pt>
                <c:pt idx="148502">
                  <c:v>0.172675</c:v>
                </c:pt>
                <c:pt idx="148503">
                  <c:v>0.17214599999999999</c:v>
                </c:pt>
                <c:pt idx="148504">
                  <c:v>0.171541</c:v>
                </c:pt>
                <c:pt idx="148505">
                  <c:v>0.17086200000000001</c:v>
                </c:pt>
                <c:pt idx="148506">
                  <c:v>0.17011000000000001</c:v>
                </c:pt>
                <c:pt idx="148507">
                  <c:v>0.16928599999999999</c:v>
                </c:pt>
                <c:pt idx="148508">
                  <c:v>0.16839000000000001</c:v>
                </c:pt>
                <c:pt idx="148509">
                  <c:v>0.16742399999999999</c:v>
                </c:pt>
                <c:pt idx="148510">
                  <c:v>0.16639000000000001</c:v>
                </c:pt>
                <c:pt idx="148511">
                  <c:v>0.16528899999999999</c:v>
                </c:pt>
                <c:pt idx="148512">
                  <c:v>0.16412399999999999</c:v>
                </c:pt>
                <c:pt idx="148513">
                  <c:v>0.16289699999999999</c:v>
                </c:pt>
                <c:pt idx="148514">
                  <c:v>0.161611</c:v>
                </c:pt>
                <c:pt idx="148515">
                  <c:v>0.16026599999999999</c:v>
                </c:pt>
                <c:pt idx="148516">
                  <c:v>0.158863</c:v>
                </c:pt>
                <c:pt idx="148517">
                  <c:v>0.15740599999999999</c:v>
                </c:pt>
                <c:pt idx="148518">
                  <c:v>0.15589500000000001</c:v>
                </c:pt>
                <c:pt idx="148519">
                  <c:v>0.154331</c:v>
                </c:pt>
                <c:pt idx="148520">
                  <c:v>0.15271799999999999</c:v>
                </c:pt>
                <c:pt idx="148521">
                  <c:v>0.151058</c:v>
                </c:pt>
                <c:pt idx="148522">
                  <c:v>0.14935399999999999</c:v>
                </c:pt>
                <c:pt idx="148523">
                  <c:v>0.14760999999999999</c:v>
                </c:pt>
                <c:pt idx="148524">
                  <c:v>0.14582700000000001</c:v>
                </c:pt>
                <c:pt idx="148525">
                  <c:v>0.144008</c:v>
                </c:pt>
                <c:pt idx="148526">
                  <c:v>0.14215700000000001</c:v>
                </c:pt>
                <c:pt idx="148527">
                  <c:v>0.14027500000000001</c:v>
                </c:pt>
                <c:pt idx="148528">
                  <c:v>0.13836399999999999</c:v>
                </c:pt>
                <c:pt idx="148529">
                  <c:v>0.13642799999999999</c:v>
                </c:pt>
                <c:pt idx="148530">
                  <c:v>0.134468</c:v>
                </c:pt>
                <c:pt idx="148531">
                  <c:v>0.13248799999999999</c:v>
                </c:pt>
                <c:pt idx="148532">
                  <c:v>0.13048999999999999</c:v>
                </c:pt>
                <c:pt idx="148533">
                  <c:v>0.12847500000000001</c:v>
                </c:pt>
                <c:pt idx="148534">
                  <c:v>0.126447</c:v>
                </c:pt>
                <c:pt idx="148535">
                  <c:v>0.124408</c:v>
                </c:pt>
                <c:pt idx="148536">
                  <c:v>0.122361</c:v>
                </c:pt>
                <c:pt idx="148537">
                  <c:v>0.120308</c:v>
                </c:pt>
                <c:pt idx="148538">
                  <c:v>0.118252</c:v>
                </c:pt>
                <c:pt idx="148539">
                  <c:v>0.11619500000000001</c:v>
                </c:pt>
                <c:pt idx="148540">
                  <c:v>0.11414000000000001</c:v>
                </c:pt>
                <c:pt idx="148541">
                  <c:v>0.112091</c:v>
                </c:pt>
                <c:pt idx="148542">
                  <c:v>0.11004800000000001</c:v>
                </c:pt>
                <c:pt idx="148543">
                  <c:v>0.108016</c:v>
                </c:pt>
                <c:pt idx="148544">
                  <c:v>0.10599699999999999</c:v>
                </c:pt>
                <c:pt idx="148545">
                  <c:v>0.103993</c:v>
                </c:pt>
                <c:pt idx="148546">
                  <c:v>0.102008</c:v>
                </c:pt>
                <c:pt idx="148547">
                  <c:v>0.10004200000000001</c:v>
                </c:pt>
                <c:pt idx="148548">
                  <c:v>9.8097400000000001E-2</c:v>
                </c:pt>
                <c:pt idx="148549">
                  <c:v>9.6176800000000007E-2</c:v>
                </c:pt>
                <c:pt idx="148550">
                  <c:v>9.42828E-2</c:v>
                </c:pt>
                <c:pt idx="148551">
                  <c:v>9.2418100000000003E-2</c:v>
                </c:pt>
                <c:pt idx="148552">
                  <c:v>9.0585100000000002E-2</c:v>
                </c:pt>
                <c:pt idx="148553">
                  <c:v>8.8785900000000001E-2</c:v>
                </c:pt>
                <c:pt idx="148554">
                  <c:v>8.7022799999999997E-2</c:v>
                </c:pt>
                <c:pt idx="148555">
                  <c:v>8.5297600000000001E-2</c:v>
                </c:pt>
                <c:pt idx="148556">
                  <c:v>8.3612099999999995E-2</c:v>
                </c:pt>
                <c:pt idx="148557">
                  <c:v>8.1967899999999996E-2</c:v>
                </c:pt>
                <c:pt idx="148558">
                  <c:v>8.0366499999999993E-2</c:v>
                </c:pt>
                <c:pt idx="148559">
                  <c:v>7.8809100000000007E-2</c:v>
                </c:pt>
                <c:pt idx="148560">
                  <c:v>7.7297099999999994E-2</c:v>
                </c:pt>
                <c:pt idx="148561">
                  <c:v>7.5831300000000004E-2</c:v>
                </c:pt>
                <c:pt idx="148562">
                  <c:v>7.4412800000000001E-2</c:v>
                </c:pt>
                <c:pt idx="148563">
                  <c:v>7.3042700000000002E-2</c:v>
                </c:pt>
                <c:pt idx="148564">
                  <c:v>7.1722800000000003E-2</c:v>
                </c:pt>
                <c:pt idx="148565">
                  <c:v>7.0454900000000001E-2</c:v>
                </c:pt>
                <c:pt idx="148566">
                  <c:v>6.9240800000000005E-2</c:v>
                </c:pt>
                <c:pt idx="148567">
                  <c:v>6.8081500000000003E-2</c:v>
                </c:pt>
                <c:pt idx="148568">
                  <c:v>6.6977400000000006E-2</c:v>
                </c:pt>
                <c:pt idx="148569">
                  <c:v>6.5928600000000004E-2</c:v>
                </c:pt>
                <c:pt idx="148570">
                  <c:v>6.4935300000000001E-2</c:v>
                </c:pt>
                <c:pt idx="148571">
                  <c:v>6.3997499999999999E-2</c:v>
                </c:pt>
                <c:pt idx="148572">
                  <c:v>6.3115599999999994E-2</c:v>
                </c:pt>
                <c:pt idx="148573">
                  <c:v>6.2289900000000002E-2</c:v>
                </c:pt>
                <c:pt idx="148574">
                  <c:v>6.1520900000000003E-2</c:v>
                </c:pt>
                <c:pt idx="148575">
                  <c:v>6.0808500000000001E-2</c:v>
                </c:pt>
                <c:pt idx="148576">
                  <c:v>6.0152600000000001E-2</c:v>
                </c:pt>
                <c:pt idx="148577">
                  <c:v>5.9553099999999998E-2</c:v>
                </c:pt>
                <c:pt idx="148578">
                  <c:v>5.9009699999999998E-2</c:v>
                </c:pt>
                <c:pt idx="148579">
                  <c:v>5.8522299999999999E-2</c:v>
                </c:pt>
                <c:pt idx="148580">
                  <c:v>5.8090500000000003E-2</c:v>
                </c:pt>
                <c:pt idx="148581">
                  <c:v>5.7714099999999997E-2</c:v>
                </c:pt>
                <c:pt idx="148582">
                  <c:v>5.7391999999999999E-2</c:v>
                </c:pt>
                <c:pt idx="148583">
                  <c:v>5.7123599999999997E-2</c:v>
                </c:pt>
                <c:pt idx="148584">
                  <c:v>5.6908100000000003E-2</c:v>
                </c:pt>
                <c:pt idx="148585">
                  <c:v>5.6744999999999997E-2</c:v>
                </c:pt>
                <c:pt idx="148586">
                  <c:v>5.66334E-2</c:v>
                </c:pt>
                <c:pt idx="148587">
                  <c:v>5.6572200000000003E-2</c:v>
                </c:pt>
                <c:pt idx="148588">
                  <c:v>5.6560199999999998E-2</c:v>
                </c:pt>
                <c:pt idx="148589">
                  <c:v>5.6596100000000003E-2</c:v>
                </c:pt>
                <c:pt idx="148590">
                  <c:v>5.6678100000000002E-2</c:v>
                </c:pt>
                <c:pt idx="148591">
                  <c:v>5.6804899999999998E-2</c:v>
                </c:pt>
                <c:pt idx="148592">
                  <c:v>5.6975400000000002E-2</c:v>
                </c:pt>
                <c:pt idx="148593">
                  <c:v>5.7188000000000003E-2</c:v>
                </c:pt>
                <c:pt idx="148594">
                  <c:v>5.7440699999999997E-2</c:v>
                </c:pt>
                <c:pt idx="148595">
                  <c:v>5.7731400000000002E-2</c:v>
                </c:pt>
                <c:pt idx="148596">
                  <c:v>5.8058699999999998E-2</c:v>
                </c:pt>
                <c:pt idx="148597">
                  <c:v>5.8421000000000001E-2</c:v>
                </c:pt>
                <c:pt idx="148598">
                  <c:v>5.8816599999999997E-2</c:v>
                </c:pt>
                <c:pt idx="148599">
                  <c:v>5.9243900000000002E-2</c:v>
                </c:pt>
                <c:pt idx="148600">
                  <c:v>5.9701200000000003E-2</c:v>
                </c:pt>
                <c:pt idx="148601">
                  <c:v>6.0186499999999997E-2</c:v>
                </c:pt>
                <c:pt idx="148602">
                  <c:v>6.0697800000000003E-2</c:v>
                </c:pt>
                <c:pt idx="148603">
                  <c:v>6.12329E-2</c:v>
                </c:pt>
                <c:pt idx="148604">
                  <c:v>6.1789999999999998E-2</c:v>
                </c:pt>
                <c:pt idx="148605">
                  <c:v>6.2366999999999999E-2</c:v>
                </c:pt>
                <c:pt idx="148606">
                  <c:v>6.2961900000000001E-2</c:v>
                </c:pt>
                <c:pt idx="148607">
                  <c:v>6.3572400000000001E-2</c:v>
                </c:pt>
                <c:pt idx="148608">
                  <c:v>6.4196400000000001E-2</c:v>
                </c:pt>
                <c:pt idx="148609">
                  <c:v>6.4832000000000001E-2</c:v>
                </c:pt>
                <c:pt idx="148610">
                  <c:v>6.5477499999999994E-2</c:v>
                </c:pt>
                <c:pt idx="148611">
                  <c:v>6.6131099999999998E-2</c:v>
                </c:pt>
                <c:pt idx="148612">
                  <c:v>6.6791199999999995E-2</c:v>
                </c:pt>
                <c:pt idx="148613">
                  <c:v>6.7456100000000005E-2</c:v>
                </c:pt>
                <c:pt idx="148614">
                  <c:v>6.8124000000000004E-2</c:v>
                </c:pt>
                <c:pt idx="148615">
                  <c:v>6.8793000000000007E-2</c:v>
                </c:pt>
                <c:pt idx="148616">
                  <c:v>6.9460900000000006E-2</c:v>
                </c:pt>
                <c:pt idx="148617">
                  <c:v>7.0125599999999996E-2</c:v>
                </c:pt>
                <c:pt idx="148618">
                  <c:v>7.0785299999999995E-2</c:v>
                </c:pt>
                <c:pt idx="148619">
                  <c:v>7.1438100000000004E-2</c:v>
                </c:pt>
                <c:pt idx="148620">
                  <c:v>7.2082099999999996E-2</c:v>
                </c:pt>
                <c:pt idx="148621">
                  <c:v>7.2716100000000006E-2</c:v>
                </c:pt>
                <c:pt idx="148622">
                  <c:v>7.3338700000000007E-2</c:v>
                </c:pt>
                <c:pt idx="148623">
                  <c:v>7.39485E-2</c:v>
                </c:pt>
                <c:pt idx="148624">
                  <c:v>7.4543999999999999E-2</c:v>
                </c:pt>
                <c:pt idx="148625">
                  <c:v>7.5124099999999999E-2</c:v>
                </c:pt>
                <c:pt idx="148626">
                  <c:v>7.5687599999999994E-2</c:v>
                </c:pt>
                <c:pt idx="148627">
                  <c:v>7.6233700000000001E-2</c:v>
                </c:pt>
                <c:pt idx="148628">
                  <c:v>7.6761300000000005E-2</c:v>
                </c:pt>
                <c:pt idx="148629">
                  <c:v>7.7269699999999997E-2</c:v>
                </c:pt>
                <c:pt idx="148630">
                  <c:v>7.7757999999999994E-2</c:v>
                </c:pt>
                <c:pt idx="148631">
                  <c:v>7.8225799999999998E-2</c:v>
                </c:pt>
                <c:pt idx="148632">
                  <c:v>7.8672500000000006E-2</c:v>
                </c:pt>
                <c:pt idx="148633">
                  <c:v>7.9097600000000004E-2</c:v>
                </c:pt>
                <c:pt idx="148634">
                  <c:v>7.9500699999999994E-2</c:v>
                </c:pt>
                <c:pt idx="148635">
                  <c:v>7.9881499999999994E-2</c:v>
                </c:pt>
                <c:pt idx="148636">
                  <c:v>8.0239500000000005E-2</c:v>
                </c:pt>
                <c:pt idx="148637">
                  <c:v>8.0574400000000004E-2</c:v>
                </c:pt>
                <c:pt idx="148638">
                  <c:v>8.0886E-2</c:v>
                </c:pt>
                <c:pt idx="148639">
                  <c:v>8.11746E-2</c:v>
                </c:pt>
                <c:pt idx="148640">
                  <c:v>8.1440600000000002E-2</c:v>
                </c:pt>
                <c:pt idx="148641">
                  <c:v>8.1684599999999996E-2</c:v>
                </c:pt>
                <c:pt idx="148642">
                  <c:v>8.1906800000000002E-2</c:v>
                </c:pt>
                <c:pt idx="148643">
                  <c:v>8.2107799999999995E-2</c:v>
                </c:pt>
                <c:pt idx="148644">
                  <c:v>8.2287899999999997E-2</c:v>
                </c:pt>
                <c:pt idx="148645">
                  <c:v>8.2447699999999999E-2</c:v>
                </c:pt>
                <c:pt idx="148646">
                  <c:v>8.2587900000000006E-2</c:v>
                </c:pt>
                <c:pt idx="148647">
                  <c:v>8.2709199999999997E-2</c:v>
                </c:pt>
                <c:pt idx="148648">
                  <c:v>8.2812399999999994E-2</c:v>
                </c:pt>
                <c:pt idx="148649">
                  <c:v>8.2898299999999994E-2</c:v>
                </c:pt>
                <c:pt idx="148650">
                  <c:v>8.2968200000000006E-2</c:v>
                </c:pt>
                <c:pt idx="148651">
                  <c:v>8.3023399999999997E-2</c:v>
                </c:pt>
                <c:pt idx="148652">
                  <c:v>8.3065200000000006E-2</c:v>
                </c:pt>
                <c:pt idx="148653">
                  <c:v>8.30954E-2</c:v>
                </c:pt>
                <c:pt idx="148654">
                  <c:v>8.3115499999999995E-2</c:v>
                </c:pt>
                <c:pt idx="148655">
                  <c:v>8.3126699999999998E-2</c:v>
                </c:pt>
                <c:pt idx="148656">
                  <c:v>8.3130499999999996E-2</c:v>
                </c:pt>
                <c:pt idx="148657">
                  <c:v>8.3128099999999996E-2</c:v>
                </c:pt>
                <c:pt idx="148658">
                  <c:v>8.3120700000000006E-2</c:v>
                </c:pt>
                <c:pt idx="148659">
                  <c:v>8.31099E-2</c:v>
                </c:pt>
                <c:pt idx="148660">
                  <c:v>8.3097199999999996E-2</c:v>
                </c:pt>
                <c:pt idx="148661">
                  <c:v>8.3084099999999994E-2</c:v>
                </c:pt>
                <c:pt idx="148662">
                  <c:v>8.3071999999999993E-2</c:v>
                </c:pt>
                <c:pt idx="148663">
                  <c:v>8.3062800000000006E-2</c:v>
                </c:pt>
                <c:pt idx="148664">
                  <c:v>8.3058000000000007E-2</c:v>
                </c:pt>
                <c:pt idx="148665">
                  <c:v>8.3059099999999997E-2</c:v>
                </c:pt>
                <c:pt idx="148666">
                  <c:v>8.3067600000000005E-2</c:v>
                </c:pt>
                <c:pt idx="148667">
                  <c:v>8.3085099999999995E-2</c:v>
                </c:pt>
                <c:pt idx="148668">
                  <c:v>8.3113300000000001E-2</c:v>
                </c:pt>
                <c:pt idx="148669">
                  <c:v>8.3154000000000006E-2</c:v>
                </c:pt>
                <c:pt idx="148670">
                  <c:v>8.3208900000000002E-2</c:v>
                </c:pt>
                <c:pt idx="148671">
                  <c:v>8.3279800000000001E-2</c:v>
                </c:pt>
                <c:pt idx="148672">
                  <c:v>8.3368200000000003E-2</c:v>
                </c:pt>
                <c:pt idx="148673">
                  <c:v>8.3475800000000003E-2</c:v>
                </c:pt>
                <c:pt idx="148674">
                  <c:v>8.3603700000000003E-2</c:v>
                </c:pt>
                <c:pt idx="148675">
                  <c:v>8.3753099999999997E-2</c:v>
                </c:pt>
                <c:pt idx="148676">
                  <c:v>8.39255E-2</c:v>
                </c:pt>
                <c:pt idx="148677">
                  <c:v>8.4121899999999999E-2</c:v>
                </c:pt>
                <c:pt idx="148678">
                  <c:v>8.4343600000000005E-2</c:v>
                </c:pt>
                <c:pt idx="148679">
                  <c:v>8.4591299999999994E-2</c:v>
                </c:pt>
                <c:pt idx="148680">
                  <c:v>8.4865999999999997E-2</c:v>
                </c:pt>
                <c:pt idx="148681">
                  <c:v>8.5168400000000005E-2</c:v>
                </c:pt>
                <c:pt idx="148682">
                  <c:v>8.5499199999999997E-2</c:v>
                </c:pt>
                <c:pt idx="148683">
                  <c:v>8.5859099999999994E-2</c:v>
                </c:pt>
                <c:pt idx="148684">
                  <c:v>8.6249000000000006E-2</c:v>
                </c:pt>
                <c:pt idx="148685">
                  <c:v>8.6669499999999997E-2</c:v>
                </c:pt>
                <c:pt idx="148686">
                  <c:v>8.7121100000000007E-2</c:v>
                </c:pt>
                <c:pt idx="148687">
                  <c:v>8.7604299999999996E-2</c:v>
                </c:pt>
                <c:pt idx="148688">
                  <c:v>8.8119400000000001E-2</c:v>
                </c:pt>
                <c:pt idx="148689">
                  <c:v>8.8666599999999998E-2</c:v>
                </c:pt>
                <c:pt idx="148690">
                  <c:v>8.9246199999999998E-2</c:v>
                </c:pt>
                <c:pt idx="148691">
                  <c:v>8.9858099999999996E-2</c:v>
                </c:pt>
                <c:pt idx="148692">
                  <c:v>9.0502299999999994E-2</c:v>
                </c:pt>
                <c:pt idx="148693">
                  <c:v>9.1178400000000007E-2</c:v>
                </c:pt>
                <c:pt idx="148694">
                  <c:v>9.1886300000000004E-2</c:v>
                </c:pt>
                <c:pt idx="148695">
                  <c:v>9.2625600000000002E-2</c:v>
                </c:pt>
                <c:pt idx="148696">
                  <c:v>9.3395800000000001E-2</c:v>
                </c:pt>
                <c:pt idx="148697">
                  <c:v>9.4196299999999997E-2</c:v>
                </c:pt>
                <c:pt idx="148698">
                  <c:v>9.5026799999999995E-2</c:v>
                </c:pt>
                <c:pt idx="148699">
                  <c:v>9.5887E-2</c:v>
                </c:pt>
                <c:pt idx="148700">
                  <c:v>9.6776399999999999E-2</c:v>
                </c:pt>
                <c:pt idx="148701">
                  <c:v>9.7694199999999995E-2</c:v>
                </c:pt>
                <c:pt idx="148702">
                  <c:v>9.8639599999999994E-2</c:v>
                </c:pt>
                <c:pt idx="148703">
                  <c:v>9.9611500000000006E-2</c:v>
                </c:pt>
                <c:pt idx="148704">
                  <c:v>0.100609</c:v>
                </c:pt>
                <c:pt idx="148705">
                  <c:v>0.101631</c:v>
                </c:pt>
                <c:pt idx="148706">
                  <c:v>0.10267800000000001</c:v>
                </c:pt>
                <c:pt idx="148707">
                  <c:v>0.10374700000000001</c:v>
                </c:pt>
                <c:pt idx="148708">
                  <c:v>0.104837</c:v>
                </c:pt>
                <c:pt idx="148709">
                  <c:v>0.105949</c:v>
                </c:pt>
                <c:pt idx="148710">
                  <c:v>0.10707999999999999</c:v>
                </c:pt>
                <c:pt idx="148711">
                  <c:v>0.108228</c:v>
                </c:pt>
                <c:pt idx="148712">
                  <c:v>0.10939400000000001</c:v>
                </c:pt>
                <c:pt idx="148713">
                  <c:v>0.11057599999999999</c:v>
                </c:pt>
                <c:pt idx="148714">
                  <c:v>0.111772</c:v>
                </c:pt>
                <c:pt idx="148715">
                  <c:v>0.112981</c:v>
                </c:pt>
                <c:pt idx="148716">
                  <c:v>0.114202</c:v>
                </c:pt>
                <c:pt idx="148717">
                  <c:v>0.11543399999999999</c:v>
                </c:pt>
                <c:pt idx="148718">
                  <c:v>0.116673</c:v>
                </c:pt>
                <c:pt idx="148719">
                  <c:v>0.117919</c:v>
                </c:pt>
                <c:pt idx="148720">
                  <c:v>0.119169</c:v>
                </c:pt>
                <c:pt idx="148721">
                  <c:v>0.120424</c:v>
                </c:pt>
                <c:pt idx="148722">
                  <c:v>0.12168</c:v>
                </c:pt>
                <c:pt idx="148723">
                  <c:v>0.122937</c:v>
                </c:pt>
                <c:pt idx="148724">
                  <c:v>0.124193</c:v>
                </c:pt>
                <c:pt idx="148725">
                  <c:v>0.125446</c:v>
                </c:pt>
                <c:pt idx="148726">
                  <c:v>0.126694</c:v>
                </c:pt>
                <c:pt idx="148727">
                  <c:v>0.12793499999999999</c:v>
                </c:pt>
                <c:pt idx="148728">
                  <c:v>0.129167</c:v>
                </c:pt>
                <c:pt idx="148729">
                  <c:v>0.13039100000000001</c:v>
                </c:pt>
                <c:pt idx="148730">
                  <c:v>0.131603</c:v>
                </c:pt>
                <c:pt idx="148731">
                  <c:v>0.132802</c:v>
                </c:pt>
                <c:pt idx="148732">
                  <c:v>0.133988</c:v>
                </c:pt>
                <c:pt idx="148733">
                  <c:v>0.135158</c:v>
                </c:pt>
                <c:pt idx="148734">
                  <c:v>0.13631099999999999</c:v>
                </c:pt>
                <c:pt idx="148735">
                  <c:v>0.13744500000000001</c:v>
                </c:pt>
                <c:pt idx="148736">
                  <c:v>0.13855999999999999</c:v>
                </c:pt>
                <c:pt idx="148737">
                  <c:v>0.139655</c:v>
                </c:pt>
                <c:pt idx="148738">
                  <c:v>0.14072899999999999</c:v>
                </c:pt>
                <c:pt idx="148739">
                  <c:v>0.14178099999999999</c:v>
                </c:pt>
                <c:pt idx="148740">
                  <c:v>0.14280999999999999</c:v>
                </c:pt>
                <c:pt idx="148741">
                  <c:v>0.143815</c:v>
                </c:pt>
                <c:pt idx="148742">
                  <c:v>0.14479500000000001</c:v>
                </c:pt>
                <c:pt idx="148743">
                  <c:v>0.14574699999999999</c:v>
                </c:pt>
                <c:pt idx="148744">
                  <c:v>0.14666999999999999</c:v>
                </c:pt>
                <c:pt idx="148745">
                  <c:v>0.147563</c:v>
                </c:pt>
                <c:pt idx="148746">
                  <c:v>0.148425</c:v>
                </c:pt>
                <c:pt idx="148747">
                  <c:v>0.149254</c:v>
                </c:pt>
                <c:pt idx="148748">
                  <c:v>0.15004899999999999</c:v>
                </c:pt>
                <c:pt idx="148749">
                  <c:v>0.150808</c:v>
                </c:pt>
                <c:pt idx="148750">
                  <c:v>0.151531</c:v>
                </c:pt>
                <c:pt idx="148751">
                  <c:v>0.15221699999999999</c:v>
                </c:pt>
                <c:pt idx="148752">
                  <c:v>0.152863</c:v>
                </c:pt>
                <c:pt idx="148753">
                  <c:v>0.15346899999999999</c:v>
                </c:pt>
                <c:pt idx="148754">
                  <c:v>0.154033</c:v>
                </c:pt>
                <c:pt idx="148755">
                  <c:v>0.154554</c:v>
                </c:pt>
                <c:pt idx="148756">
                  <c:v>0.155032</c:v>
                </c:pt>
                <c:pt idx="148757">
                  <c:v>0.15546599999999999</c:v>
                </c:pt>
                <c:pt idx="148758">
                  <c:v>0.15585499999999999</c:v>
                </c:pt>
                <c:pt idx="148759">
                  <c:v>0.156197</c:v>
                </c:pt>
                <c:pt idx="148760">
                  <c:v>0.15649399999999999</c:v>
                </c:pt>
                <c:pt idx="148761">
                  <c:v>0.15674299999999999</c:v>
                </c:pt>
                <c:pt idx="148762">
                  <c:v>0.156943</c:v>
                </c:pt>
                <c:pt idx="148763">
                  <c:v>0.15709400000000001</c:v>
                </c:pt>
                <c:pt idx="148764">
                  <c:v>0.157195</c:v>
                </c:pt>
                <c:pt idx="148765">
                  <c:v>0.157245</c:v>
                </c:pt>
                <c:pt idx="148766">
                  <c:v>0.15724199999999999</c:v>
                </c:pt>
                <c:pt idx="148767">
                  <c:v>0.15718799999999999</c:v>
                </c:pt>
                <c:pt idx="148768">
                  <c:v>0.157079</c:v>
                </c:pt>
                <c:pt idx="148769">
                  <c:v>0.156916</c:v>
                </c:pt>
                <c:pt idx="148770">
                  <c:v>0.156698</c:v>
                </c:pt>
                <c:pt idx="148771">
                  <c:v>0.15642400000000001</c:v>
                </c:pt>
                <c:pt idx="148772">
                  <c:v>0.15609300000000001</c:v>
                </c:pt>
                <c:pt idx="148773">
                  <c:v>0.15570600000000001</c:v>
                </c:pt>
                <c:pt idx="148774">
                  <c:v>0.15526200000000001</c:v>
                </c:pt>
                <c:pt idx="148775">
                  <c:v>0.15475900000000001</c:v>
                </c:pt>
                <c:pt idx="148776">
                  <c:v>0.154198</c:v>
                </c:pt>
                <c:pt idx="148777">
                  <c:v>0.15357799999999999</c:v>
                </c:pt>
                <c:pt idx="148778">
                  <c:v>0.15290000000000001</c:v>
                </c:pt>
                <c:pt idx="148779">
                  <c:v>0.15216199999999999</c:v>
                </c:pt>
                <c:pt idx="148780">
                  <c:v>0.151364</c:v>
                </c:pt>
                <c:pt idx="148781">
                  <c:v>0.150507</c:v>
                </c:pt>
                <c:pt idx="148782">
                  <c:v>0.14959</c:v>
                </c:pt>
                <c:pt idx="148783">
                  <c:v>0.148613</c:v>
                </c:pt>
                <c:pt idx="148784">
                  <c:v>0.14757600000000001</c:v>
                </c:pt>
                <c:pt idx="148785">
                  <c:v>0.146478</c:v>
                </c:pt>
                <c:pt idx="148786">
                  <c:v>0.14532100000000001</c:v>
                </c:pt>
                <c:pt idx="148787">
                  <c:v>0.14410500000000001</c:v>
                </c:pt>
                <c:pt idx="148788">
                  <c:v>0.14283100000000001</c:v>
                </c:pt>
                <c:pt idx="148789">
                  <c:v>0.14149900000000001</c:v>
                </c:pt>
                <c:pt idx="148790">
                  <c:v>0.14010800000000001</c:v>
                </c:pt>
                <c:pt idx="148791">
                  <c:v>0.13866100000000001</c:v>
                </c:pt>
                <c:pt idx="148792">
                  <c:v>0.137158</c:v>
                </c:pt>
                <c:pt idx="148793">
                  <c:v>0.135599</c:v>
                </c:pt>
                <c:pt idx="148794">
                  <c:v>0.13398599999999999</c:v>
                </c:pt>
                <c:pt idx="148795">
                  <c:v>0.13231999999999999</c:v>
                </c:pt>
                <c:pt idx="148796">
                  <c:v>0.13060099999999999</c:v>
                </c:pt>
                <c:pt idx="148797">
                  <c:v>0.128831</c:v>
                </c:pt>
                <c:pt idx="148798">
                  <c:v>0.12701000000000001</c:v>
                </c:pt>
                <c:pt idx="148799">
                  <c:v>0.125141</c:v>
                </c:pt>
                <c:pt idx="148800">
                  <c:v>0.123226</c:v>
                </c:pt>
                <c:pt idx="148801">
                  <c:v>0.121265</c:v>
                </c:pt>
                <c:pt idx="148802">
                  <c:v>0.11926100000000001</c:v>
                </c:pt>
                <c:pt idx="148803">
                  <c:v>0.117216</c:v>
                </c:pt>
                <c:pt idx="148804">
                  <c:v>0.115131</c:v>
                </c:pt>
                <c:pt idx="148805">
                  <c:v>0.113008</c:v>
                </c:pt>
                <c:pt idx="148806">
                  <c:v>0.110847</c:v>
                </c:pt>
                <c:pt idx="148807">
                  <c:v>0.108652</c:v>
                </c:pt>
                <c:pt idx="148808">
                  <c:v>0.106424</c:v>
                </c:pt>
                <c:pt idx="148809">
                  <c:v>0.10416599999999999</c:v>
                </c:pt>
                <c:pt idx="148810">
                  <c:v>0.10188</c:v>
                </c:pt>
                <c:pt idx="148811">
                  <c:v>9.9569900000000003E-2</c:v>
                </c:pt>
                <c:pt idx="148812">
                  <c:v>9.7236400000000001E-2</c:v>
                </c:pt>
                <c:pt idx="148813">
                  <c:v>9.4881300000000002E-2</c:v>
                </c:pt>
                <c:pt idx="148814">
                  <c:v>9.2507300000000001E-2</c:v>
                </c:pt>
                <c:pt idx="148815">
                  <c:v>9.0117299999999997E-2</c:v>
                </c:pt>
                <c:pt idx="148816">
                  <c:v>8.7714100000000003E-2</c:v>
                </c:pt>
                <c:pt idx="148817">
                  <c:v>8.5300600000000004E-2</c:v>
                </c:pt>
                <c:pt idx="148818">
                  <c:v>8.2879700000000001E-2</c:v>
                </c:pt>
                <c:pt idx="148819">
                  <c:v>8.0454499999999998E-2</c:v>
                </c:pt>
                <c:pt idx="148820">
                  <c:v>7.8028E-2</c:v>
                </c:pt>
                <c:pt idx="148821">
                  <c:v>7.5602699999999995E-2</c:v>
                </c:pt>
                <c:pt idx="148822">
                  <c:v>7.3181499999999997E-2</c:v>
                </c:pt>
                <c:pt idx="148823">
                  <c:v>7.0767700000000003E-2</c:v>
                </c:pt>
                <c:pt idx="148824">
                  <c:v>6.8364599999999998E-2</c:v>
                </c:pt>
                <c:pt idx="148825">
                  <c:v>6.5976400000000004E-2</c:v>
                </c:pt>
                <c:pt idx="148826">
                  <c:v>6.3607399999999994E-2</c:v>
                </c:pt>
                <c:pt idx="148827">
                  <c:v>6.12609E-2</c:v>
                </c:pt>
                <c:pt idx="148828">
                  <c:v>5.89388E-2</c:v>
                </c:pt>
                <c:pt idx="148829">
                  <c:v>5.6643399999999997E-2</c:v>
                </c:pt>
                <c:pt idx="148830">
                  <c:v>5.4377300000000003E-2</c:v>
                </c:pt>
                <c:pt idx="148831">
                  <c:v>5.2143299999999997E-2</c:v>
                </c:pt>
                <c:pt idx="148832">
                  <c:v>4.9943599999999998E-2</c:v>
                </c:pt>
                <c:pt idx="148833">
                  <c:v>4.7780499999999997E-2</c:v>
                </c:pt>
                <c:pt idx="148834">
                  <c:v>4.5656599999999999E-2</c:v>
                </c:pt>
                <c:pt idx="148835">
                  <c:v>4.3574399999999999E-2</c:v>
                </c:pt>
                <c:pt idx="148836">
                  <c:v>4.1535900000000001E-2</c:v>
                </c:pt>
                <c:pt idx="148837">
                  <c:v>3.9543300000000003E-2</c:v>
                </c:pt>
                <c:pt idx="148838">
                  <c:v>3.75985E-2</c:v>
                </c:pt>
                <c:pt idx="148839">
                  <c:v>3.57033E-2</c:v>
                </c:pt>
                <c:pt idx="148840">
                  <c:v>3.3859199999999999E-2</c:v>
                </c:pt>
                <c:pt idx="148841">
                  <c:v>3.20673E-2</c:v>
                </c:pt>
                <c:pt idx="148842">
                  <c:v>3.03293E-2</c:v>
                </c:pt>
                <c:pt idx="148843">
                  <c:v>2.8646999999999999E-2</c:v>
                </c:pt>
                <c:pt idx="148844">
                  <c:v>2.70221E-2</c:v>
                </c:pt>
                <c:pt idx="148845">
                  <c:v>2.54559E-2</c:v>
                </c:pt>
                <c:pt idx="148846">
                  <c:v>2.3949499999999999E-2</c:v>
                </c:pt>
                <c:pt idx="148847">
                  <c:v>2.25045E-2</c:v>
                </c:pt>
                <c:pt idx="148848">
                  <c:v>2.1121899999999999E-2</c:v>
                </c:pt>
                <c:pt idx="148849">
                  <c:v>1.9802799999999999E-2</c:v>
                </c:pt>
                <c:pt idx="148850">
                  <c:v>1.8547500000000001E-2</c:v>
                </c:pt>
                <c:pt idx="148851">
                  <c:v>1.7356400000000001E-2</c:v>
                </c:pt>
                <c:pt idx="148852">
                  <c:v>1.6229899999999998E-2</c:v>
                </c:pt>
                <c:pt idx="148853">
                  <c:v>1.51682E-2</c:v>
                </c:pt>
                <c:pt idx="148854">
                  <c:v>1.41713E-2</c:v>
                </c:pt>
                <c:pt idx="148855">
                  <c:v>1.32392E-2</c:v>
                </c:pt>
                <c:pt idx="148856">
                  <c:v>1.2371500000000001E-2</c:v>
                </c:pt>
                <c:pt idx="148857">
                  <c:v>1.15678E-2</c:v>
                </c:pt>
                <c:pt idx="148858">
                  <c:v>1.08276E-2</c:v>
                </c:pt>
                <c:pt idx="148859">
                  <c:v>1.0150299999999999E-2</c:v>
                </c:pt>
                <c:pt idx="148860" formatCode="0.00E+00">
                  <c:v>9.5349600000000003E-3</c:v>
                </c:pt>
                <c:pt idx="148861" formatCode="0.00E+00">
                  <c:v>8.9806799999999996E-3</c:v>
                </c:pt>
                <c:pt idx="148862" formatCode="0.00E+00">
                  <c:v>8.4861699999999995E-3</c:v>
                </c:pt>
                <c:pt idx="148863" formatCode="0.00E+00">
                  <c:v>8.05027E-3</c:v>
                </c:pt>
                <c:pt idx="148864" formatCode="0.00E+00">
                  <c:v>7.6717299999999999E-3</c:v>
                </c:pt>
                <c:pt idx="148865" formatCode="0.00E+00">
                  <c:v>7.34908E-3</c:v>
                </c:pt>
                <c:pt idx="148866" formatCode="0.00E+00">
                  <c:v>7.0806999999999997E-3</c:v>
                </c:pt>
                <c:pt idx="148867" formatCode="0.00E+00">
                  <c:v>6.8649899999999996E-3</c:v>
                </c:pt>
                <c:pt idx="148868" formatCode="0.00E+00">
                  <c:v>6.7003599999999998E-3</c:v>
                </c:pt>
                <c:pt idx="148869" formatCode="0.00E+00">
                  <c:v>6.5850300000000004E-3</c:v>
                </c:pt>
                <c:pt idx="148870" formatCode="0.00E+00">
                  <c:v>6.51704E-3</c:v>
                </c:pt>
                <c:pt idx="148871" formatCode="0.00E+00">
                  <c:v>6.4941499999999997E-3</c:v>
                </c:pt>
                <c:pt idx="148872" formatCode="0.00E+00">
                  <c:v>6.5139300000000002E-3</c:v>
                </c:pt>
                <c:pt idx="148873" formatCode="0.00E+00">
                  <c:v>6.5741699999999998E-3</c:v>
                </c:pt>
                <c:pt idx="148874" formatCode="0.00E+00">
                  <c:v>6.6729800000000002E-3</c:v>
                </c:pt>
                <c:pt idx="148875" formatCode="0.00E+00">
                  <c:v>6.8083500000000003E-3</c:v>
                </c:pt>
                <c:pt idx="148876" formatCode="0.00E+00">
                  <c:v>6.9780700000000003E-3</c:v>
                </c:pt>
                <c:pt idx="148877" formatCode="0.00E+00">
                  <c:v>7.1799100000000003E-3</c:v>
                </c:pt>
                <c:pt idx="148878" formatCode="0.00E+00">
                  <c:v>7.4116399999999997E-3</c:v>
                </c:pt>
                <c:pt idx="148879" formatCode="0.00E+00">
                  <c:v>7.67098E-3</c:v>
                </c:pt>
                <c:pt idx="148880" formatCode="0.00E+00">
                  <c:v>7.9555000000000008E-3</c:v>
                </c:pt>
                <c:pt idx="148881" formatCode="0.00E+00">
                  <c:v>8.2627499999999993E-3</c:v>
                </c:pt>
                <c:pt idx="148882" formatCode="0.00E+00">
                  <c:v>8.5903500000000001E-3</c:v>
                </c:pt>
                <c:pt idx="148883" formatCode="0.00E+00">
                  <c:v>8.9358800000000002E-3</c:v>
                </c:pt>
                <c:pt idx="148884" formatCode="0.00E+00">
                  <c:v>9.2967699999999993E-3</c:v>
                </c:pt>
                <c:pt idx="148885" formatCode="0.00E+00">
                  <c:v>9.6703699999999993E-3</c:v>
                </c:pt>
                <c:pt idx="148886">
                  <c:v>1.00543E-2</c:v>
                </c:pt>
                <c:pt idx="148887">
                  <c:v>1.0446499999999999E-2</c:v>
                </c:pt>
                <c:pt idx="148888">
                  <c:v>1.0844899999999999E-2</c:v>
                </c:pt>
                <c:pt idx="148889">
                  <c:v>1.12476E-2</c:v>
                </c:pt>
                <c:pt idx="148890">
                  <c:v>1.1652300000000001E-2</c:v>
                </c:pt>
                <c:pt idx="148891">
                  <c:v>1.2056900000000001E-2</c:v>
                </c:pt>
                <c:pt idx="148892">
                  <c:v>1.24593E-2</c:v>
                </c:pt>
                <c:pt idx="148893">
                  <c:v>1.2857E-2</c:v>
                </c:pt>
                <c:pt idx="148894">
                  <c:v>1.3248299999999999E-2</c:v>
                </c:pt>
                <c:pt idx="148895">
                  <c:v>1.3631300000000001E-2</c:v>
                </c:pt>
                <c:pt idx="148896">
                  <c:v>1.40045E-2</c:v>
                </c:pt>
                <c:pt idx="148897">
                  <c:v>1.43667E-2</c:v>
                </c:pt>
                <c:pt idx="148898">
                  <c:v>1.47166E-2</c:v>
                </c:pt>
                <c:pt idx="148899">
                  <c:v>1.50525E-2</c:v>
                </c:pt>
                <c:pt idx="148900">
                  <c:v>1.53723E-2</c:v>
                </c:pt>
                <c:pt idx="148901">
                  <c:v>1.56746E-2</c:v>
                </c:pt>
                <c:pt idx="148902">
                  <c:v>1.59586E-2</c:v>
                </c:pt>
                <c:pt idx="148903">
                  <c:v>1.62233E-2</c:v>
                </c:pt>
                <c:pt idx="148904">
                  <c:v>1.6468E-2</c:v>
                </c:pt>
                <c:pt idx="148905">
                  <c:v>1.6691999999999999E-2</c:v>
                </c:pt>
                <c:pt idx="148906">
                  <c:v>1.6894900000000001E-2</c:v>
                </c:pt>
                <c:pt idx="148907">
                  <c:v>1.7076299999999999E-2</c:v>
                </c:pt>
                <c:pt idx="148908">
                  <c:v>1.72357E-2</c:v>
                </c:pt>
                <c:pt idx="148909">
                  <c:v>1.73723E-2</c:v>
                </c:pt>
                <c:pt idx="148910">
                  <c:v>1.74857E-2</c:v>
                </c:pt>
                <c:pt idx="148911">
                  <c:v>1.75762E-2</c:v>
                </c:pt>
                <c:pt idx="148912">
                  <c:v>1.76446E-2</c:v>
                </c:pt>
                <c:pt idx="148913">
                  <c:v>1.76924E-2</c:v>
                </c:pt>
                <c:pt idx="148914">
                  <c:v>1.7720799999999998E-2</c:v>
                </c:pt>
                <c:pt idx="148915">
                  <c:v>1.77293E-2</c:v>
                </c:pt>
                <c:pt idx="148916">
                  <c:v>1.77171E-2</c:v>
                </c:pt>
                <c:pt idx="148917">
                  <c:v>1.7684700000000001E-2</c:v>
                </c:pt>
                <c:pt idx="148918">
                  <c:v>1.7632999999999999E-2</c:v>
                </c:pt>
                <c:pt idx="148919">
                  <c:v>1.75628E-2</c:v>
                </c:pt>
                <c:pt idx="148920">
                  <c:v>1.74746E-2</c:v>
                </c:pt>
                <c:pt idx="148921">
                  <c:v>1.7369300000000001E-2</c:v>
                </c:pt>
                <c:pt idx="148922">
                  <c:v>1.7248099999999999E-2</c:v>
                </c:pt>
                <c:pt idx="148923">
                  <c:v>1.7112100000000002E-2</c:v>
                </c:pt>
                <c:pt idx="148924">
                  <c:v>1.69622E-2</c:v>
                </c:pt>
                <c:pt idx="148925">
                  <c:v>1.6799399999999999E-2</c:v>
                </c:pt>
                <c:pt idx="148926">
                  <c:v>1.6624699999999999E-2</c:v>
                </c:pt>
                <c:pt idx="148927">
                  <c:v>1.6439100000000002E-2</c:v>
                </c:pt>
                <c:pt idx="148928">
                  <c:v>1.6244000000000001E-2</c:v>
                </c:pt>
                <c:pt idx="148929">
                  <c:v>1.6040499999999999E-2</c:v>
                </c:pt>
                <c:pt idx="148930">
                  <c:v>1.58306E-2</c:v>
                </c:pt>
                <c:pt idx="148931">
                  <c:v>1.56159E-2</c:v>
                </c:pt>
                <c:pt idx="148932">
                  <c:v>1.53981E-2</c:v>
                </c:pt>
                <c:pt idx="148933">
                  <c:v>1.5178499999999999E-2</c:v>
                </c:pt>
                <c:pt idx="148934">
                  <c:v>1.4959200000000001E-2</c:v>
                </c:pt>
                <c:pt idx="148935">
                  <c:v>1.47423E-2</c:v>
                </c:pt>
                <c:pt idx="148936">
                  <c:v>1.453E-2</c:v>
                </c:pt>
                <c:pt idx="148937">
                  <c:v>1.4324399999999999E-2</c:v>
                </c:pt>
                <c:pt idx="148938">
                  <c:v>1.41271E-2</c:v>
                </c:pt>
                <c:pt idx="148939">
                  <c:v>1.39401E-2</c:v>
                </c:pt>
                <c:pt idx="148940">
                  <c:v>1.3765400000000001E-2</c:v>
                </c:pt>
                <c:pt idx="148941">
                  <c:v>1.36048E-2</c:v>
                </c:pt>
                <c:pt idx="148942">
                  <c:v>1.34606E-2</c:v>
                </c:pt>
                <c:pt idx="148943">
                  <c:v>1.33346E-2</c:v>
                </c:pt>
                <c:pt idx="148944">
                  <c:v>1.32286E-2</c:v>
                </c:pt>
                <c:pt idx="148945">
                  <c:v>1.3144400000000001E-2</c:v>
                </c:pt>
                <c:pt idx="148946">
                  <c:v>1.3083900000000001E-2</c:v>
                </c:pt>
                <c:pt idx="148947">
                  <c:v>1.30486E-2</c:v>
                </c:pt>
                <c:pt idx="148948">
                  <c:v>1.3040599999999999E-2</c:v>
                </c:pt>
                <c:pt idx="148949">
                  <c:v>1.3061400000000001E-2</c:v>
                </c:pt>
                <c:pt idx="148950">
                  <c:v>1.3112800000000001E-2</c:v>
                </c:pt>
                <c:pt idx="148951">
                  <c:v>1.31965E-2</c:v>
                </c:pt>
                <c:pt idx="148952">
                  <c:v>1.3314100000000001E-2</c:v>
                </c:pt>
                <c:pt idx="148953">
                  <c:v>1.34667E-2</c:v>
                </c:pt>
                <c:pt idx="148954">
                  <c:v>1.36559E-2</c:v>
                </c:pt>
                <c:pt idx="148955">
                  <c:v>1.3883E-2</c:v>
                </c:pt>
                <c:pt idx="148956">
                  <c:v>1.4149500000000001E-2</c:v>
                </c:pt>
                <c:pt idx="148957">
                  <c:v>1.4456500000000001E-2</c:v>
                </c:pt>
                <c:pt idx="148958">
                  <c:v>1.48053E-2</c:v>
                </c:pt>
                <c:pt idx="148959">
                  <c:v>1.5196899999999999E-2</c:v>
                </c:pt>
                <c:pt idx="148960">
                  <c:v>1.5632099999999999E-2</c:v>
                </c:pt>
                <c:pt idx="148961">
                  <c:v>1.61116E-2</c:v>
                </c:pt>
                <c:pt idx="148962">
                  <c:v>1.66363E-2</c:v>
                </c:pt>
                <c:pt idx="148963">
                  <c:v>1.7206900000000001E-2</c:v>
                </c:pt>
                <c:pt idx="148964">
                  <c:v>1.7824300000000001E-2</c:v>
                </c:pt>
                <c:pt idx="148965">
                  <c:v>1.8488999999999998E-2</c:v>
                </c:pt>
                <c:pt idx="148966">
                  <c:v>1.92015E-2</c:v>
                </c:pt>
                <c:pt idx="148967">
                  <c:v>1.9962000000000001E-2</c:v>
                </c:pt>
                <c:pt idx="148968">
                  <c:v>2.07707E-2</c:v>
                </c:pt>
                <c:pt idx="148969">
                  <c:v>2.1627799999999999E-2</c:v>
                </c:pt>
                <c:pt idx="148970">
                  <c:v>2.2533299999999999E-2</c:v>
                </c:pt>
                <c:pt idx="148971">
                  <c:v>2.3487000000000001E-2</c:v>
                </c:pt>
                <c:pt idx="148972">
                  <c:v>2.44885E-2</c:v>
                </c:pt>
                <c:pt idx="148973">
                  <c:v>2.5537799999999999E-2</c:v>
                </c:pt>
                <c:pt idx="148974">
                  <c:v>2.6634399999999999E-2</c:v>
                </c:pt>
                <c:pt idx="148975">
                  <c:v>2.7777799999999998E-2</c:v>
                </c:pt>
                <c:pt idx="148976">
                  <c:v>2.89676E-2</c:v>
                </c:pt>
                <c:pt idx="148977">
                  <c:v>3.0202900000000001E-2</c:v>
                </c:pt>
                <c:pt idx="148978">
                  <c:v>3.1482999999999997E-2</c:v>
                </c:pt>
                <c:pt idx="148979">
                  <c:v>3.2806799999999997E-2</c:v>
                </c:pt>
                <c:pt idx="148980">
                  <c:v>3.4173200000000001E-2</c:v>
                </c:pt>
                <c:pt idx="148981">
                  <c:v>3.55812E-2</c:v>
                </c:pt>
                <c:pt idx="148982">
                  <c:v>3.7029399999999997E-2</c:v>
                </c:pt>
                <c:pt idx="148983">
                  <c:v>3.8516700000000001E-2</c:v>
                </c:pt>
                <c:pt idx="148984">
                  <c:v>4.0041899999999998E-2</c:v>
                </c:pt>
                <c:pt idx="148985">
                  <c:v>4.16037E-2</c:v>
                </c:pt>
                <c:pt idx="148986">
                  <c:v>4.3200500000000003E-2</c:v>
                </c:pt>
                <c:pt idx="148987">
                  <c:v>4.4830200000000001E-2</c:v>
                </c:pt>
                <c:pt idx="148988">
                  <c:v>4.6490900000000002E-2</c:v>
                </c:pt>
                <c:pt idx="148989">
                  <c:v>4.8180500000000001E-2</c:v>
                </c:pt>
                <c:pt idx="148990">
                  <c:v>4.98971E-2</c:v>
                </c:pt>
                <c:pt idx="148991">
                  <c:v>5.16386E-2</c:v>
                </c:pt>
                <c:pt idx="148992">
                  <c:v>5.34028E-2</c:v>
                </c:pt>
                <c:pt idx="148993">
                  <c:v>5.5187199999999999E-2</c:v>
                </c:pt>
                <c:pt idx="148994">
                  <c:v>5.6989600000000001E-2</c:v>
                </c:pt>
                <c:pt idx="148995">
                  <c:v>5.8807499999999999E-2</c:v>
                </c:pt>
                <c:pt idx="148996">
                  <c:v>6.0638299999999999E-2</c:v>
                </c:pt>
                <c:pt idx="148997">
                  <c:v>6.2479199999999999E-2</c:v>
                </c:pt>
                <c:pt idx="148998">
                  <c:v>6.4327499999999996E-2</c:v>
                </c:pt>
                <c:pt idx="148999">
                  <c:v>6.6180500000000003E-2</c:v>
                </c:pt>
                <c:pt idx="149000">
                  <c:v>6.8035700000000005E-2</c:v>
                </c:pt>
                <c:pt idx="149001">
                  <c:v>6.98902E-2</c:v>
                </c:pt>
                <c:pt idx="149002">
                  <c:v>7.1741100000000002E-2</c:v>
                </c:pt>
                <c:pt idx="149003">
                  <c:v>7.3585499999999998E-2</c:v>
                </c:pt>
                <c:pt idx="149004">
                  <c:v>7.5420299999999996E-2</c:v>
                </c:pt>
                <c:pt idx="149005">
                  <c:v>7.7242900000000003E-2</c:v>
                </c:pt>
                <c:pt idx="149006">
                  <c:v>7.9050300000000004E-2</c:v>
                </c:pt>
                <c:pt idx="149007">
                  <c:v>8.0839499999999995E-2</c:v>
                </c:pt>
                <c:pt idx="149008">
                  <c:v>8.2607399999999997E-2</c:v>
                </c:pt>
                <c:pt idx="149009">
                  <c:v>8.4350999999999995E-2</c:v>
                </c:pt>
                <c:pt idx="149010">
                  <c:v>8.6067299999999999E-2</c:v>
                </c:pt>
                <c:pt idx="149011">
                  <c:v>8.7753200000000003E-2</c:v>
                </c:pt>
                <c:pt idx="149012">
                  <c:v>8.9405600000000002E-2</c:v>
                </c:pt>
                <c:pt idx="149013">
                  <c:v>9.1021299999999999E-2</c:v>
                </c:pt>
                <c:pt idx="149014">
                  <c:v>9.2596999999999999E-2</c:v>
                </c:pt>
                <c:pt idx="149015">
                  <c:v>9.4129500000000005E-2</c:v>
                </c:pt>
                <c:pt idx="149016">
                  <c:v>9.5615800000000001E-2</c:v>
                </c:pt>
                <c:pt idx="149017">
                  <c:v>9.7053100000000003E-2</c:v>
                </c:pt>
                <c:pt idx="149018">
                  <c:v>9.8438600000000001E-2</c:v>
                </c:pt>
                <c:pt idx="149019">
                  <c:v>9.9769300000000005E-2</c:v>
                </c:pt>
                <c:pt idx="149020">
                  <c:v>0.10104200000000001</c:v>
                </c:pt>
                <c:pt idx="149021">
                  <c:v>0.102255</c:v>
                </c:pt>
                <c:pt idx="149022">
                  <c:v>0.103405</c:v>
                </c:pt>
                <c:pt idx="149023">
                  <c:v>0.104489</c:v>
                </c:pt>
                <c:pt idx="149024">
                  <c:v>0.105505</c:v>
                </c:pt>
                <c:pt idx="149025">
                  <c:v>0.10645</c:v>
                </c:pt>
                <c:pt idx="149026">
                  <c:v>0.107323</c:v>
                </c:pt>
                <c:pt idx="149027">
                  <c:v>0.10811900000000001</c:v>
                </c:pt>
                <c:pt idx="149028">
                  <c:v>0.108837</c:v>
                </c:pt>
                <c:pt idx="149029">
                  <c:v>0.109475</c:v>
                </c:pt>
                <c:pt idx="149030">
                  <c:v>0.110032</c:v>
                </c:pt>
                <c:pt idx="149031">
                  <c:v>0.110504</c:v>
                </c:pt>
                <c:pt idx="149032">
                  <c:v>0.11089</c:v>
                </c:pt>
                <c:pt idx="149033">
                  <c:v>0.111189</c:v>
                </c:pt>
                <c:pt idx="149034">
                  <c:v>0.111398</c:v>
                </c:pt>
                <c:pt idx="149035">
                  <c:v>0.111516</c:v>
                </c:pt>
                <c:pt idx="149036">
                  <c:v>0.111542</c:v>
                </c:pt>
                <c:pt idx="149037">
                  <c:v>0.111475</c:v>
                </c:pt>
                <c:pt idx="149038">
                  <c:v>0.111313</c:v>
                </c:pt>
                <c:pt idx="149039">
                  <c:v>0.111056</c:v>
                </c:pt>
                <c:pt idx="149040">
                  <c:v>0.11070199999999999</c:v>
                </c:pt>
                <c:pt idx="149041">
                  <c:v>0.11025</c:v>
                </c:pt>
                <c:pt idx="149042">
                  <c:v>0.10970100000000001</c:v>
                </c:pt>
                <c:pt idx="149043">
                  <c:v>0.109052</c:v>
                </c:pt>
                <c:pt idx="149044">
                  <c:v>0.108304</c:v>
                </c:pt>
                <c:pt idx="149045">
                  <c:v>0.107457</c:v>
                </c:pt>
                <c:pt idx="149046">
                  <c:v>0.10650999999999999</c:v>
                </c:pt>
                <c:pt idx="149047">
                  <c:v>0.105463</c:v>
                </c:pt>
                <c:pt idx="149048">
                  <c:v>0.10431600000000001</c:v>
                </c:pt>
                <c:pt idx="149049">
                  <c:v>0.103071</c:v>
                </c:pt>
                <c:pt idx="149050">
                  <c:v>0.101726</c:v>
                </c:pt>
                <c:pt idx="149051">
                  <c:v>0.100283</c:v>
                </c:pt>
                <c:pt idx="149052">
                  <c:v>9.8742999999999997E-2</c:v>
                </c:pt>
                <c:pt idx="149053">
                  <c:v>9.7106399999999995E-2</c:v>
                </c:pt>
                <c:pt idx="149054">
                  <c:v>9.5374500000000001E-2</c:v>
                </c:pt>
                <c:pt idx="149055">
                  <c:v>9.3548500000000007E-2</c:v>
                </c:pt>
                <c:pt idx="149056">
                  <c:v>9.1629600000000005E-2</c:v>
                </c:pt>
                <c:pt idx="149057">
                  <c:v>8.9619099999999993E-2</c:v>
                </c:pt>
                <c:pt idx="149058">
                  <c:v>8.7518600000000002E-2</c:v>
                </c:pt>
                <c:pt idx="149059">
                  <c:v>8.5329699999999994E-2</c:v>
                </c:pt>
                <c:pt idx="149060">
                  <c:v>8.3054199999999995E-2</c:v>
                </c:pt>
                <c:pt idx="149061">
                  <c:v>8.0694199999999994E-2</c:v>
                </c:pt>
                <c:pt idx="149062">
                  <c:v>7.8251600000000004E-2</c:v>
                </c:pt>
                <c:pt idx="149063">
                  <c:v>7.5729000000000005E-2</c:v>
                </c:pt>
                <c:pt idx="149064">
                  <c:v>7.3128499999999999E-2</c:v>
                </c:pt>
                <c:pt idx="149065">
                  <c:v>7.0452600000000004E-2</c:v>
                </c:pt>
                <c:pt idx="149066">
                  <c:v>6.7704E-2</c:v>
                </c:pt>
                <c:pt idx="149067">
                  <c:v>6.4884999999999998E-2</c:v>
                </c:pt>
                <c:pt idx="149068">
                  <c:v>6.1998699999999997E-2</c:v>
                </c:pt>
                <c:pt idx="149069">
                  <c:v>5.9047799999999998E-2</c:v>
                </c:pt>
                <c:pt idx="149070">
                  <c:v>5.60352E-2</c:v>
                </c:pt>
                <c:pt idx="149071">
                  <c:v>5.2963499999999997E-2</c:v>
                </c:pt>
                <c:pt idx="149072">
                  <c:v>4.9835999999999998E-2</c:v>
                </c:pt>
                <c:pt idx="149073">
                  <c:v>4.66559E-2</c:v>
                </c:pt>
                <c:pt idx="149074">
                  <c:v>4.3426399999999997E-2</c:v>
                </c:pt>
                <c:pt idx="149075">
                  <c:v>4.0150999999999999E-2</c:v>
                </c:pt>
                <c:pt idx="149076">
                  <c:v>3.6832900000000002E-2</c:v>
                </c:pt>
                <c:pt idx="149077">
                  <c:v>3.3475499999999998E-2</c:v>
                </c:pt>
                <c:pt idx="149078">
                  <c:v>3.0082500000000002E-2</c:v>
                </c:pt>
                <c:pt idx="149079">
                  <c:v>2.6657299999999998E-2</c:v>
                </c:pt>
                <c:pt idx="149080">
                  <c:v>2.3203700000000001E-2</c:v>
                </c:pt>
                <c:pt idx="149081">
                  <c:v>1.9725300000000001E-2</c:v>
                </c:pt>
                <c:pt idx="149082">
                  <c:v>1.6225900000000001E-2</c:v>
                </c:pt>
                <c:pt idx="149083">
                  <c:v>1.27092E-2</c:v>
                </c:pt>
                <c:pt idx="149084" formatCode="0.00E+00">
                  <c:v>9.1787399999999995E-3</c:v>
                </c:pt>
                <c:pt idx="149085" formatCode="0.00E+00">
                  <c:v>5.6384E-3</c:v>
                </c:pt>
                <c:pt idx="149086" formatCode="0.00E+00">
                  <c:v>2.0920700000000001E-3</c:v>
                </c:pt>
                <c:pt idx="149087" formatCode="0.00E+00">
                  <c:v>-1.45638E-3</c:v>
                </c:pt>
                <c:pt idx="149088" formatCode="0.00E+00">
                  <c:v>-5.0031499999999996E-3</c:v>
                </c:pt>
                <c:pt idx="149089" formatCode="0.00E+00">
                  <c:v>-8.5443700000000008E-3</c:v>
                </c:pt>
                <c:pt idx="149090">
                  <c:v>-1.2076099999999999E-2</c:v>
                </c:pt>
                <c:pt idx="149091">
                  <c:v>-1.55946E-2</c:v>
                </c:pt>
                <c:pt idx="149092">
                  <c:v>-1.90958E-2</c:v>
                </c:pt>
                <c:pt idx="149093">
                  <c:v>-2.2576100000000002E-2</c:v>
                </c:pt>
                <c:pt idx="149094">
                  <c:v>-2.6031599999999998E-2</c:v>
                </c:pt>
                <c:pt idx="149095">
                  <c:v>-2.9458499999999999E-2</c:v>
                </c:pt>
                <c:pt idx="149096">
                  <c:v>-3.2853100000000003E-2</c:v>
                </c:pt>
                <c:pt idx="149097">
                  <c:v>-3.6211500000000001E-2</c:v>
                </c:pt>
                <c:pt idx="149098">
                  <c:v>-3.9530200000000001E-2</c:v>
                </c:pt>
                <c:pt idx="149099">
                  <c:v>-4.28054E-2</c:v>
                </c:pt>
                <c:pt idx="149100">
                  <c:v>-4.6033499999999998E-2</c:v>
                </c:pt>
                <c:pt idx="149101">
                  <c:v>-4.9210999999999998E-2</c:v>
                </c:pt>
                <c:pt idx="149102">
                  <c:v>-5.2334499999999999E-2</c:v>
                </c:pt>
                <c:pt idx="149103">
                  <c:v>-5.5400499999999998E-2</c:v>
                </c:pt>
                <c:pt idx="149104">
                  <c:v>-5.8405800000000001E-2</c:v>
                </c:pt>
                <c:pt idx="149105">
                  <c:v>-6.1346999999999999E-2</c:v>
                </c:pt>
                <c:pt idx="149106">
                  <c:v>-6.4221100000000003E-2</c:v>
                </c:pt>
                <c:pt idx="149107">
                  <c:v>-6.7025000000000001E-2</c:v>
                </c:pt>
                <c:pt idx="149108">
                  <c:v>-6.9755499999999998E-2</c:v>
                </c:pt>
                <c:pt idx="149109">
                  <c:v>-7.2409799999999996E-2</c:v>
                </c:pt>
                <c:pt idx="149110">
                  <c:v>-7.4985200000000002E-2</c:v>
                </c:pt>
                <c:pt idx="149111">
                  <c:v>-7.7479000000000006E-2</c:v>
                </c:pt>
                <c:pt idx="149112">
                  <c:v>-7.9888600000000004E-2</c:v>
                </c:pt>
                <c:pt idx="149113">
                  <c:v>-8.2211400000000004E-2</c:v>
                </c:pt>
                <c:pt idx="149114">
                  <c:v>-8.4445000000000006E-2</c:v>
                </c:pt>
                <c:pt idx="149115">
                  <c:v>-8.6587200000000003E-2</c:v>
                </c:pt>
                <c:pt idx="149116">
                  <c:v>-8.8635800000000001E-2</c:v>
                </c:pt>
                <c:pt idx="149117">
                  <c:v>-9.0588699999999994E-2</c:v>
                </c:pt>
                <c:pt idx="149118">
                  <c:v>-9.2444100000000001E-2</c:v>
                </c:pt>
                <c:pt idx="149119">
                  <c:v>-9.4200099999999995E-2</c:v>
                </c:pt>
                <c:pt idx="149120">
                  <c:v>-9.5855099999999999E-2</c:v>
                </c:pt>
                <c:pt idx="149121">
                  <c:v>-9.7407499999999994E-2</c:v>
                </c:pt>
                <c:pt idx="149122">
                  <c:v>-9.8855899999999997E-2</c:v>
                </c:pt>
                <c:pt idx="149123">
                  <c:v>-0.100199</c:v>
                </c:pt>
                <c:pt idx="149124">
                  <c:v>-0.101436</c:v>
                </c:pt>
                <c:pt idx="149125">
                  <c:v>-0.102565</c:v>
                </c:pt>
                <c:pt idx="149126">
                  <c:v>-0.103586</c:v>
                </c:pt>
                <c:pt idx="149127">
                  <c:v>-0.10449799999999999</c:v>
                </c:pt>
                <c:pt idx="149128">
                  <c:v>-0.1053</c:v>
                </c:pt>
                <c:pt idx="149129">
                  <c:v>-0.105992</c:v>
                </c:pt>
                <c:pt idx="149130">
                  <c:v>-0.106574</c:v>
                </c:pt>
                <c:pt idx="149131">
                  <c:v>-0.107045</c:v>
                </c:pt>
                <c:pt idx="149132">
                  <c:v>-0.107406</c:v>
                </c:pt>
                <c:pt idx="149133">
                  <c:v>-0.107655</c:v>
                </c:pt>
                <c:pt idx="149134">
                  <c:v>-0.107795</c:v>
                </c:pt>
                <c:pt idx="149135">
                  <c:v>-0.107824</c:v>
                </c:pt>
                <c:pt idx="149136">
                  <c:v>-0.10774300000000001</c:v>
                </c:pt>
                <c:pt idx="149137">
                  <c:v>-0.107554</c:v>
                </c:pt>
                <c:pt idx="149138">
                  <c:v>-0.107256</c:v>
                </c:pt>
                <c:pt idx="149139">
                  <c:v>-0.106851</c:v>
                </c:pt>
                <c:pt idx="149140">
                  <c:v>-0.106339</c:v>
                </c:pt>
                <c:pt idx="149141">
                  <c:v>-0.105721</c:v>
                </c:pt>
                <c:pt idx="149142">
                  <c:v>-0.105</c:v>
                </c:pt>
                <c:pt idx="149143">
                  <c:v>-0.104175</c:v>
                </c:pt>
                <c:pt idx="149144">
                  <c:v>-0.10324999999999999</c:v>
                </c:pt>
                <c:pt idx="149145">
                  <c:v>-0.102224</c:v>
                </c:pt>
                <c:pt idx="149146">
                  <c:v>-0.1011</c:v>
                </c:pt>
                <c:pt idx="149147">
                  <c:v>-9.9879999999999997E-2</c:v>
                </c:pt>
                <c:pt idx="149148">
                  <c:v>-9.85655E-2</c:v>
                </c:pt>
                <c:pt idx="149149">
                  <c:v>-9.7158499999999995E-2</c:v>
                </c:pt>
                <c:pt idx="149150">
                  <c:v>-9.5661300000000005E-2</c:v>
                </c:pt>
                <c:pt idx="149151">
                  <c:v>-9.4075900000000004E-2</c:v>
                </c:pt>
                <c:pt idx="149152">
                  <c:v>-9.2404799999999995E-2</c:v>
                </c:pt>
                <c:pt idx="149153">
                  <c:v>-9.0650400000000006E-2</c:v>
                </c:pt>
                <c:pt idx="149154">
                  <c:v>-8.8815099999999994E-2</c:v>
                </c:pt>
                <c:pt idx="149155">
                  <c:v>-8.6901400000000004E-2</c:v>
                </c:pt>
                <c:pt idx="149156">
                  <c:v>-8.4912100000000004E-2</c:v>
                </c:pt>
                <c:pt idx="149157">
                  <c:v>-8.2849999999999993E-2</c:v>
                </c:pt>
                <c:pt idx="149158">
                  <c:v>-8.0717899999999995E-2</c:v>
                </c:pt>
                <c:pt idx="149159">
                  <c:v>-7.8519000000000005E-2</c:v>
                </c:pt>
                <c:pt idx="149160">
                  <c:v>-7.6256099999999993E-2</c:v>
                </c:pt>
                <c:pt idx="149161">
                  <c:v>-7.3932300000000006E-2</c:v>
                </c:pt>
                <c:pt idx="149162">
                  <c:v>-7.1550600000000006E-2</c:v>
                </c:pt>
                <c:pt idx="149163">
                  <c:v>-6.9114300000000004E-2</c:v>
                </c:pt>
                <c:pt idx="149164">
                  <c:v>-6.6626400000000002E-2</c:v>
                </c:pt>
                <c:pt idx="149165">
                  <c:v>-6.40902E-2</c:v>
                </c:pt>
                <c:pt idx="149166">
                  <c:v>-6.1509000000000001E-2</c:v>
                </c:pt>
                <c:pt idx="149167">
                  <c:v>-5.8885899999999998E-2</c:v>
                </c:pt>
                <c:pt idx="149168">
                  <c:v>-5.6224400000000001E-2</c:v>
                </c:pt>
                <c:pt idx="149169">
                  <c:v>-5.3527699999999998E-2</c:v>
                </c:pt>
                <c:pt idx="149170">
                  <c:v>-5.0799200000000003E-2</c:v>
                </c:pt>
                <c:pt idx="149171">
                  <c:v>-4.8042099999999997E-2</c:v>
                </c:pt>
                <c:pt idx="149172">
                  <c:v>-4.5260000000000002E-2</c:v>
                </c:pt>
                <c:pt idx="149173">
                  <c:v>-4.2456000000000001E-2</c:v>
                </c:pt>
                <c:pt idx="149174">
                  <c:v>-3.9633599999999998E-2</c:v>
                </c:pt>
                <c:pt idx="149175">
                  <c:v>-3.6796099999999998E-2</c:v>
                </c:pt>
                <c:pt idx="149176">
                  <c:v>-3.3946700000000003E-2</c:v>
                </c:pt>
                <c:pt idx="149177">
                  <c:v>-3.1088899999999999E-2</c:v>
                </c:pt>
                <c:pt idx="149178">
                  <c:v>-2.8226000000000001E-2</c:v>
                </c:pt>
                <c:pt idx="149179">
                  <c:v>-2.5361000000000002E-2</c:v>
                </c:pt>
                <c:pt idx="149180">
                  <c:v>-2.2497400000000001E-2</c:v>
                </c:pt>
                <c:pt idx="149181">
                  <c:v>-1.9638200000000001E-2</c:v>
                </c:pt>
                <c:pt idx="149182">
                  <c:v>-1.6786599999999999E-2</c:v>
                </c:pt>
                <c:pt idx="149183">
                  <c:v>-1.39457E-2</c:v>
                </c:pt>
                <c:pt idx="149184">
                  <c:v>-1.1118599999999999E-2</c:v>
                </c:pt>
                <c:pt idx="149185" formatCode="0.00E+00">
                  <c:v>-8.3082899999999994E-3</c:v>
                </c:pt>
                <c:pt idx="149186" formatCode="0.00E+00">
                  <c:v>-5.5176899999999996E-3</c:v>
                </c:pt>
                <c:pt idx="149187" formatCode="0.00E+00">
                  <c:v>-2.74968E-3</c:v>
                </c:pt>
                <c:pt idx="149188" formatCode="0.00E+00">
                  <c:v>-7.11101E-6</c:v>
                </c:pt>
                <c:pt idx="149189" formatCode="0.00E+00">
                  <c:v>2.7072699999999999E-3</c:v>
                </c:pt>
                <c:pt idx="149190" formatCode="0.00E+00">
                  <c:v>5.3907800000000004E-3</c:v>
                </c:pt>
                <c:pt idx="149191" formatCode="0.00E+00">
                  <c:v>8.0408000000000007E-3</c:v>
                </c:pt>
                <c:pt idx="149192">
                  <c:v>1.0654800000000001E-2</c:v>
                </c:pt>
                <c:pt idx="149193">
                  <c:v>1.32303E-2</c:v>
                </c:pt>
                <c:pt idx="149194">
                  <c:v>1.5764899999999998E-2</c:v>
                </c:pt>
                <c:pt idx="149195">
                  <c:v>1.8256399999999999E-2</c:v>
                </c:pt>
                <c:pt idx="149196">
                  <c:v>2.0702399999999999E-2</c:v>
                </c:pt>
                <c:pt idx="149197">
                  <c:v>2.3101E-2</c:v>
                </c:pt>
                <c:pt idx="149198">
                  <c:v>2.54501E-2</c:v>
                </c:pt>
                <c:pt idx="149199">
                  <c:v>2.77477E-2</c:v>
                </c:pt>
                <c:pt idx="149200">
                  <c:v>2.9991899999999998E-2</c:v>
                </c:pt>
                <c:pt idx="149201">
                  <c:v>3.21812E-2</c:v>
                </c:pt>
                <c:pt idx="149202">
                  <c:v>3.4313700000000003E-2</c:v>
                </c:pt>
                <c:pt idx="149203">
                  <c:v>3.6387900000000001E-2</c:v>
                </c:pt>
                <c:pt idx="149204">
                  <c:v>3.8402400000000003E-2</c:v>
                </c:pt>
                <c:pt idx="149205">
                  <c:v>4.03559E-2</c:v>
                </c:pt>
                <c:pt idx="149206">
                  <c:v>4.2247E-2</c:v>
                </c:pt>
                <c:pt idx="149207">
                  <c:v>4.4074599999999999E-2</c:v>
                </c:pt>
                <c:pt idx="149208">
                  <c:v>4.5837700000000002E-2</c:v>
                </c:pt>
                <c:pt idx="149209">
                  <c:v>4.7535300000000003E-2</c:v>
                </c:pt>
                <c:pt idx="149210">
                  <c:v>4.9166599999999998E-2</c:v>
                </c:pt>
                <c:pt idx="149211">
                  <c:v>5.0730900000000002E-2</c:v>
                </c:pt>
                <c:pt idx="149212">
                  <c:v>5.22274E-2</c:v>
                </c:pt>
                <c:pt idx="149213">
                  <c:v>5.3655599999999998E-2</c:v>
                </c:pt>
                <c:pt idx="149214">
                  <c:v>5.50152E-2</c:v>
                </c:pt>
                <c:pt idx="149215">
                  <c:v>5.63057E-2</c:v>
                </c:pt>
                <c:pt idx="149216">
                  <c:v>5.7526899999999999E-2</c:v>
                </c:pt>
                <c:pt idx="149217">
                  <c:v>5.86787E-2</c:v>
                </c:pt>
                <c:pt idx="149218">
                  <c:v>5.9761099999999998E-2</c:v>
                </c:pt>
                <c:pt idx="149219">
                  <c:v>6.0773899999999999E-2</c:v>
                </c:pt>
                <c:pt idx="149220">
                  <c:v>6.1717500000000002E-2</c:v>
                </c:pt>
                <c:pt idx="149221">
                  <c:v>6.2591999999999995E-2</c:v>
                </c:pt>
                <c:pt idx="149222">
                  <c:v>6.3397700000000001E-2</c:v>
                </c:pt>
                <c:pt idx="149223">
                  <c:v>6.41351E-2</c:v>
                </c:pt>
                <c:pt idx="149224">
                  <c:v>6.4804600000000004E-2</c:v>
                </c:pt>
                <c:pt idx="149225">
                  <c:v>6.5406900000000004E-2</c:v>
                </c:pt>
                <c:pt idx="149226">
                  <c:v>6.5942500000000001E-2</c:v>
                </c:pt>
                <c:pt idx="149227">
                  <c:v>6.6412200000000005E-2</c:v>
                </c:pt>
                <c:pt idx="149228">
                  <c:v>6.6816899999999999E-2</c:v>
                </c:pt>
                <c:pt idx="149229">
                  <c:v>6.7157300000000003E-2</c:v>
                </c:pt>
                <c:pt idx="149230">
                  <c:v>6.7434499999999994E-2</c:v>
                </c:pt>
                <c:pt idx="149231">
                  <c:v>6.7649500000000001E-2</c:v>
                </c:pt>
                <c:pt idx="149232">
                  <c:v>6.7803299999999997E-2</c:v>
                </c:pt>
                <c:pt idx="149233">
                  <c:v>6.7897200000000005E-2</c:v>
                </c:pt>
                <c:pt idx="149234">
                  <c:v>6.7932300000000001E-2</c:v>
                </c:pt>
                <c:pt idx="149235">
                  <c:v>6.7909899999999995E-2</c:v>
                </c:pt>
                <c:pt idx="149236">
                  <c:v>6.7831299999999997E-2</c:v>
                </c:pt>
                <c:pt idx="149237">
                  <c:v>6.7697900000000005E-2</c:v>
                </c:pt>
                <c:pt idx="149238">
                  <c:v>6.7511000000000002E-2</c:v>
                </c:pt>
                <c:pt idx="149239">
                  <c:v>6.7272200000000004E-2</c:v>
                </c:pt>
                <c:pt idx="149240">
                  <c:v>6.6982899999999998E-2</c:v>
                </c:pt>
                <c:pt idx="149241">
                  <c:v>6.6644700000000001E-2</c:v>
                </c:pt>
                <c:pt idx="149242">
                  <c:v>6.6259200000000004E-2</c:v>
                </c:pt>
                <c:pt idx="149243">
                  <c:v>6.5827800000000006E-2</c:v>
                </c:pt>
                <c:pt idx="149244">
                  <c:v>6.5352300000000002E-2</c:v>
                </c:pt>
                <c:pt idx="149245">
                  <c:v>6.4834299999999997E-2</c:v>
                </c:pt>
                <c:pt idx="149246">
                  <c:v>6.4275399999999996E-2</c:v>
                </c:pt>
                <c:pt idx="149247">
                  <c:v>6.3677399999999995E-2</c:v>
                </c:pt>
                <c:pt idx="149248">
                  <c:v>6.3041799999999995E-2</c:v>
                </c:pt>
                <c:pt idx="149249">
                  <c:v>6.2370399999999999E-2</c:v>
                </c:pt>
                <c:pt idx="149250">
                  <c:v>6.1664999999999998E-2</c:v>
                </c:pt>
                <c:pt idx="149251">
                  <c:v>6.0927099999999998E-2</c:v>
                </c:pt>
                <c:pt idx="149252">
                  <c:v>6.0158499999999997E-2</c:v>
                </c:pt>
                <c:pt idx="149253">
                  <c:v>5.9360900000000001E-2</c:v>
                </c:pt>
                <c:pt idx="149254">
                  <c:v>5.8535999999999998E-2</c:v>
                </c:pt>
                <c:pt idx="149255">
                  <c:v>5.7685500000000001E-2</c:v>
                </c:pt>
                <c:pt idx="149256">
                  <c:v>5.6811E-2</c:v>
                </c:pt>
                <c:pt idx="149257">
                  <c:v>5.5914199999999997E-2</c:v>
                </c:pt>
                <c:pt idx="149258">
                  <c:v>5.49966E-2</c:v>
                </c:pt>
                <c:pt idx="149259">
                  <c:v>5.4059999999999997E-2</c:v>
                </c:pt>
                <c:pt idx="149260">
                  <c:v>5.3105800000000002E-2</c:v>
                </c:pt>
                <c:pt idx="149261">
                  <c:v>5.21357E-2</c:v>
                </c:pt>
                <c:pt idx="149262">
                  <c:v>5.1151099999999998E-2</c:v>
                </c:pt>
                <c:pt idx="149263">
                  <c:v>5.01536E-2</c:v>
                </c:pt>
                <c:pt idx="149264">
                  <c:v>4.9144500000000001E-2</c:v>
                </c:pt>
                <c:pt idx="149265">
                  <c:v>4.8125399999999999E-2</c:v>
                </c:pt>
                <c:pt idx="149266">
                  <c:v>4.7097600000000003E-2</c:v>
                </c:pt>
                <c:pt idx="149267">
                  <c:v>4.60623E-2</c:v>
                </c:pt>
                <c:pt idx="149268">
                  <c:v>4.5020999999999999E-2</c:v>
                </c:pt>
                <c:pt idx="149269">
                  <c:v>4.3974800000000001E-2</c:v>
                </c:pt>
                <c:pt idx="149270">
                  <c:v>4.2924900000000002E-2</c:v>
                </c:pt>
                <c:pt idx="149271">
                  <c:v>4.1872600000000003E-2</c:v>
                </c:pt>
                <c:pt idx="149272">
                  <c:v>4.0818800000000002E-2</c:v>
                </c:pt>
                <c:pt idx="149273">
                  <c:v>3.97647E-2</c:v>
                </c:pt>
                <c:pt idx="149274">
                  <c:v>3.8711200000000001E-2</c:v>
                </c:pt>
                <c:pt idx="149275">
                  <c:v>3.76593E-2</c:v>
                </c:pt>
                <c:pt idx="149276">
                  <c:v>3.6609900000000001E-2</c:v>
                </c:pt>
                <c:pt idx="149277">
                  <c:v>3.5563699999999997E-2</c:v>
                </c:pt>
                <c:pt idx="149278">
                  <c:v>3.45216E-2</c:v>
                </c:pt>
                <c:pt idx="149279">
                  <c:v>3.3484300000000002E-2</c:v>
                </c:pt>
                <c:pt idx="149280">
                  <c:v>3.2452500000000002E-2</c:v>
                </c:pt>
                <c:pt idx="149281">
                  <c:v>3.1426700000000002E-2</c:v>
                </c:pt>
                <c:pt idx="149282">
                  <c:v>3.0407500000000001E-2</c:v>
                </c:pt>
                <c:pt idx="149283">
                  <c:v>2.9395399999999999E-2</c:v>
                </c:pt>
                <c:pt idx="149284">
                  <c:v>2.83909E-2</c:v>
                </c:pt>
                <c:pt idx="149285">
                  <c:v>2.73943E-2</c:v>
                </c:pt>
                <c:pt idx="149286">
                  <c:v>2.64059E-2</c:v>
                </c:pt>
                <c:pt idx="149287">
                  <c:v>2.54261E-2</c:v>
                </c:pt>
                <c:pt idx="149288">
                  <c:v>2.4455000000000001E-2</c:v>
                </c:pt>
                <c:pt idx="149289">
                  <c:v>2.3492800000000001E-2</c:v>
                </c:pt>
                <c:pt idx="149290">
                  <c:v>2.2539699999999999E-2</c:v>
                </c:pt>
                <c:pt idx="149291">
                  <c:v>2.15956E-2</c:v>
                </c:pt>
                <c:pt idx="149292">
                  <c:v>2.0660600000000001E-2</c:v>
                </c:pt>
                <c:pt idx="149293">
                  <c:v>1.9734600000000001E-2</c:v>
                </c:pt>
                <c:pt idx="149294">
                  <c:v>1.88176E-2</c:v>
                </c:pt>
                <c:pt idx="149295">
                  <c:v>1.7909499999999998E-2</c:v>
                </c:pt>
                <c:pt idx="149296">
                  <c:v>1.7009900000000001E-2</c:v>
                </c:pt>
                <c:pt idx="149297">
                  <c:v>1.6118899999999999E-2</c:v>
                </c:pt>
                <c:pt idx="149298">
                  <c:v>1.5236E-2</c:v>
                </c:pt>
                <c:pt idx="149299">
                  <c:v>1.4360899999999999E-2</c:v>
                </c:pt>
                <c:pt idx="149300">
                  <c:v>1.34935E-2</c:v>
                </c:pt>
                <c:pt idx="149301">
                  <c:v>1.2633200000000001E-2</c:v>
                </c:pt>
                <c:pt idx="149302">
                  <c:v>1.1779700000000001E-2</c:v>
                </c:pt>
                <c:pt idx="149303">
                  <c:v>1.09325E-2</c:v>
                </c:pt>
                <c:pt idx="149304">
                  <c:v>1.00912E-2</c:v>
                </c:pt>
                <c:pt idx="149305" formatCode="0.00E+00">
                  <c:v>9.2553800000000006E-3</c:v>
                </c:pt>
                <c:pt idx="149306" formatCode="0.00E+00">
                  <c:v>8.4244200000000002E-3</c:v>
                </c:pt>
                <c:pt idx="149307" formatCode="0.00E+00">
                  <c:v>7.5978199999999999E-3</c:v>
                </c:pt>
                <c:pt idx="149308" formatCode="0.00E+00">
                  <c:v>6.7750600000000003E-3</c:v>
                </c:pt>
                <c:pt idx="149309" formatCode="0.00E+00">
                  <c:v>5.9555600000000004E-3</c:v>
                </c:pt>
                <c:pt idx="149310" formatCode="0.00E+00">
                  <c:v>5.13876E-3</c:v>
                </c:pt>
                <c:pt idx="149311" formatCode="0.00E+00">
                  <c:v>4.3240600000000002E-3</c:v>
                </c:pt>
                <c:pt idx="149312" formatCode="0.00E+00">
                  <c:v>3.51089E-3</c:v>
                </c:pt>
                <c:pt idx="149313" formatCode="0.00E+00">
                  <c:v>2.69863E-3</c:v>
                </c:pt>
                <c:pt idx="149314" formatCode="0.00E+00">
                  <c:v>1.8866899999999999E-3</c:v>
                </c:pt>
                <c:pt idx="149315" formatCode="0.00E+00">
                  <c:v>1.0744699999999999E-3</c:v>
                </c:pt>
                <c:pt idx="149316" formatCode="0.00E+00">
                  <c:v>2.6137000000000003E-4</c:v>
                </c:pt>
                <c:pt idx="149317" formatCode="0.00E+00">
                  <c:v>-5.5319500000000003E-4</c:v>
                </c:pt>
                <c:pt idx="149318" formatCode="0.00E+00">
                  <c:v>-1.36981E-3</c:v>
                </c:pt>
                <c:pt idx="149319" formatCode="0.00E+00">
                  <c:v>-2.1890600000000001E-3</c:v>
                </c:pt>
                <c:pt idx="149320" formatCode="0.00E+00">
                  <c:v>-3.0114899999999999E-3</c:v>
                </c:pt>
                <c:pt idx="149321" formatCode="0.00E+00">
                  <c:v>-3.8376500000000002E-3</c:v>
                </c:pt>
                <c:pt idx="149322" formatCode="0.00E+00">
                  <c:v>-4.6680699999999999E-3</c:v>
                </c:pt>
                <c:pt idx="149323" formatCode="0.00E+00">
                  <c:v>-5.5032500000000003E-3</c:v>
                </c:pt>
                <c:pt idx="149324" formatCode="0.00E+00">
                  <c:v>-6.3436899999999999E-3</c:v>
                </c:pt>
                <c:pt idx="149325" formatCode="0.00E+00">
                  <c:v>-7.1898300000000004E-3</c:v>
                </c:pt>
                <c:pt idx="149326" formatCode="0.00E+00">
                  <c:v>-8.0421099999999999E-3</c:v>
                </c:pt>
                <c:pt idx="149327" formatCode="0.00E+00">
                  <c:v>-8.9009299999999996E-3</c:v>
                </c:pt>
                <c:pt idx="149328" formatCode="0.00E+00">
                  <c:v>-9.7666599999999999E-3</c:v>
                </c:pt>
                <c:pt idx="149329">
                  <c:v>-1.0639600000000001E-2</c:v>
                </c:pt>
                <c:pt idx="149330">
                  <c:v>-1.15202E-2</c:v>
                </c:pt>
                <c:pt idx="149331">
                  <c:v>-1.2408499999999999E-2</c:v>
                </c:pt>
                <c:pt idx="149332">
                  <c:v>-1.33049E-2</c:v>
                </c:pt>
                <c:pt idx="149333">
                  <c:v>-1.42095E-2</c:v>
                </c:pt>
                <c:pt idx="149334">
                  <c:v>-1.5122399999999999E-2</c:v>
                </c:pt>
                <c:pt idx="149335">
                  <c:v>-1.60439E-2</c:v>
                </c:pt>
                <c:pt idx="149336">
                  <c:v>-1.6973800000000001E-2</c:v>
                </c:pt>
                <c:pt idx="149337">
                  <c:v>-1.79122E-2</c:v>
                </c:pt>
                <c:pt idx="149338">
                  <c:v>-1.88592E-2</c:v>
                </c:pt>
                <c:pt idx="149339">
                  <c:v>-1.9814499999999999E-2</c:v>
                </c:pt>
                <c:pt idx="149340">
                  <c:v>-2.0778000000000001E-2</c:v>
                </c:pt>
                <c:pt idx="149341">
                  <c:v>-2.1749600000000001E-2</c:v>
                </c:pt>
                <c:pt idx="149342">
                  <c:v>-2.2728999999999999E-2</c:v>
                </c:pt>
                <c:pt idx="149343">
                  <c:v>-2.3715900000000002E-2</c:v>
                </c:pt>
                <c:pt idx="149344">
                  <c:v>-2.4709999999999999E-2</c:v>
                </c:pt>
                <c:pt idx="149345">
                  <c:v>-2.5710899999999998E-2</c:v>
                </c:pt>
                <c:pt idx="149346">
                  <c:v>-2.6717999999999999E-2</c:v>
                </c:pt>
                <c:pt idx="149347">
                  <c:v>-2.7730999999999999E-2</c:v>
                </c:pt>
                <c:pt idx="149348">
                  <c:v>-2.8749299999999998E-2</c:v>
                </c:pt>
                <c:pt idx="149349">
                  <c:v>-2.9772099999999999E-2</c:v>
                </c:pt>
                <c:pt idx="149350">
                  <c:v>-3.0799E-2</c:v>
                </c:pt>
                <c:pt idx="149351">
                  <c:v>-3.1829200000000002E-2</c:v>
                </c:pt>
                <c:pt idx="149352">
                  <c:v>-3.2861799999999997E-2</c:v>
                </c:pt>
                <c:pt idx="149353">
                  <c:v>-3.3896099999999998E-2</c:v>
                </c:pt>
                <c:pt idx="149354">
                  <c:v>-3.4931299999999998E-2</c:v>
                </c:pt>
                <c:pt idx="149355">
                  <c:v>-3.59663E-2</c:v>
                </c:pt>
                <c:pt idx="149356">
                  <c:v>-3.7000400000000003E-2</c:v>
                </c:pt>
                <c:pt idx="149357">
                  <c:v>-3.8032299999999998E-2</c:v>
                </c:pt>
                <c:pt idx="149358">
                  <c:v>-3.9061199999999997E-2</c:v>
                </c:pt>
                <c:pt idx="149359">
                  <c:v>-4.0085799999999998E-2</c:v>
                </c:pt>
                <c:pt idx="149360">
                  <c:v>-4.1105099999999999E-2</c:v>
                </c:pt>
                <c:pt idx="149361">
                  <c:v>-4.21179E-2</c:v>
                </c:pt>
                <c:pt idx="149362">
                  <c:v>-4.3123000000000002E-2</c:v>
                </c:pt>
                <c:pt idx="149363">
                  <c:v>-4.4119100000000001E-2</c:v>
                </c:pt>
                <c:pt idx="149364">
                  <c:v>-4.51048E-2</c:v>
                </c:pt>
                <c:pt idx="149365">
                  <c:v>-4.6079000000000002E-2</c:v>
                </c:pt>
                <c:pt idx="149366">
                  <c:v>-4.70403E-2</c:v>
                </c:pt>
                <c:pt idx="149367">
                  <c:v>-4.7987200000000001E-2</c:v>
                </c:pt>
                <c:pt idx="149368">
                  <c:v>-4.8918299999999998E-2</c:v>
                </c:pt>
                <c:pt idx="149369">
                  <c:v>-4.9832300000000003E-2</c:v>
                </c:pt>
                <c:pt idx="149370">
                  <c:v>-5.0727700000000001E-2</c:v>
                </c:pt>
                <c:pt idx="149371">
                  <c:v>-5.1603099999999999E-2</c:v>
                </c:pt>
                <c:pt idx="149372">
                  <c:v>-5.2456799999999998E-2</c:v>
                </c:pt>
                <c:pt idx="149373">
                  <c:v>-5.3287500000000002E-2</c:v>
                </c:pt>
                <c:pt idx="149374">
                  <c:v>-5.4093599999999999E-2</c:v>
                </c:pt>
                <c:pt idx="149375">
                  <c:v>-5.4873699999999997E-2</c:v>
                </c:pt>
                <c:pt idx="149376">
                  <c:v>-5.5626099999999998E-2</c:v>
                </c:pt>
                <c:pt idx="149377">
                  <c:v>-5.6349499999999997E-2</c:v>
                </c:pt>
                <c:pt idx="149378">
                  <c:v>-5.7042200000000001E-2</c:v>
                </c:pt>
                <c:pt idx="149379">
                  <c:v>-5.7702700000000003E-2</c:v>
                </c:pt>
                <c:pt idx="149380">
                  <c:v>-5.8329600000000002E-2</c:v>
                </c:pt>
                <c:pt idx="149381">
                  <c:v>-5.8921399999999999E-2</c:v>
                </c:pt>
                <c:pt idx="149382">
                  <c:v>-5.9476500000000002E-2</c:v>
                </c:pt>
                <c:pt idx="149383">
                  <c:v>-5.9993499999999998E-2</c:v>
                </c:pt>
                <c:pt idx="149384">
                  <c:v>-6.0470999999999997E-2</c:v>
                </c:pt>
                <c:pt idx="149385">
                  <c:v>-6.0907500000000003E-2</c:v>
                </c:pt>
                <c:pt idx="149386">
                  <c:v>-6.1301700000000001E-2</c:v>
                </c:pt>
                <c:pt idx="149387">
                  <c:v>-6.1652100000000001E-2</c:v>
                </c:pt>
                <c:pt idx="149388">
                  <c:v>-6.1957499999999999E-2</c:v>
                </c:pt>
                <c:pt idx="149389">
                  <c:v>-6.2216500000000001E-2</c:v>
                </c:pt>
                <c:pt idx="149390">
                  <c:v>-6.2427900000000001E-2</c:v>
                </c:pt>
                <c:pt idx="149391">
                  <c:v>-6.2590400000000004E-2</c:v>
                </c:pt>
                <c:pt idx="149392">
                  <c:v>-6.2702999999999995E-2</c:v>
                </c:pt>
                <c:pt idx="149393">
                  <c:v>-6.2764299999999995E-2</c:v>
                </c:pt>
                <c:pt idx="149394">
                  <c:v>-6.2773399999999993E-2</c:v>
                </c:pt>
                <c:pt idx="149395">
                  <c:v>-6.2729300000000002E-2</c:v>
                </c:pt>
                <c:pt idx="149396">
                  <c:v>-6.2630900000000003E-2</c:v>
                </c:pt>
                <c:pt idx="149397">
                  <c:v>-6.2477400000000002E-2</c:v>
                </c:pt>
                <c:pt idx="149398">
                  <c:v>-6.2267799999999998E-2</c:v>
                </c:pt>
                <c:pt idx="149399">
                  <c:v>-6.2001399999999998E-2</c:v>
                </c:pt>
                <c:pt idx="149400">
                  <c:v>-6.1677500000000003E-2</c:v>
                </c:pt>
                <c:pt idx="149401">
                  <c:v>-6.12954E-2</c:v>
                </c:pt>
                <c:pt idx="149402">
                  <c:v>-6.0854400000000003E-2</c:v>
                </c:pt>
                <c:pt idx="149403">
                  <c:v>-6.0354100000000001E-2</c:v>
                </c:pt>
                <c:pt idx="149404">
                  <c:v>-5.9794100000000003E-2</c:v>
                </c:pt>
                <c:pt idx="149405">
                  <c:v>-5.9173900000000001E-2</c:v>
                </c:pt>
                <c:pt idx="149406">
                  <c:v>-5.8493200000000002E-2</c:v>
                </c:pt>
                <c:pt idx="149407">
                  <c:v>-5.7751900000000002E-2</c:v>
                </c:pt>
                <c:pt idx="149408">
                  <c:v>-5.6949699999999999E-2</c:v>
                </c:pt>
                <c:pt idx="149409">
                  <c:v>-5.6086700000000003E-2</c:v>
                </c:pt>
                <c:pt idx="149410">
                  <c:v>-5.5162799999999998E-2</c:v>
                </c:pt>
                <c:pt idx="149411">
                  <c:v>-5.41781E-2</c:v>
                </c:pt>
                <c:pt idx="149412">
                  <c:v>-5.3132899999999997E-2</c:v>
                </c:pt>
                <c:pt idx="149413">
                  <c:v>-5.2027400000000001E-2</c:v>
                </c:pt>
                <c:pt idx="149414">
                  <c:v>-5.0861900000000002E-2</c:v>
                </c:pt>
                <c:pt idx="149415">
                  <c:v>-4.9637000000000001E-2</c:v>
                </c:pt>
                <c:pt idx="149416">
                  <c:v>-4.8353100000000003E-2</c:v>
                </c:pt>
                <c:pt idx="149417">
                  <c:v>-4.7010900000000001E-2</c:v>
                </c:pt>
                <c:pt idx="149418">
                  <c:v>-4.5611100000000002E-2</c:v>
                </c:pt>
                <c:pt idx="149419">
                  <c:v>-4.4154400000000003E-2</c:v>
                </c:pt>
                <c:pt idx="149420">
                  <c:v>-4.2641800000000001E-2</c:v>
                </c:pt>
                <c:pt idx="149421">
                  <c:v>-4.1074199999999998E-2</c:v>
                </c:pt>
                <c:pt idx="149422">
                  <c:v>-3.94527E-2</c:v>
                </c:pt>
                <c:pt idx="149423">
                  <c:v>-3.7778399999999997E-2</c:v>
                </c:pt>
                <c:pt idx="149424">
                  <c:v>-3.6052500000000001E-2</c:v>
                </c:pt>
                <c:pt idx="149425">
                  <c:v>-3.4276399999999999E-2</c:v>
                </c:pt>
                <c:pt idx="149426">
                  <c:v>-3.2451500000000001E-2</c:v>
                </c:pt>
                <c:pt idx="149427">
                  <c:v>-3.0579100000000001E-2</c:v>
                </c:pt>
                <c:pt idx="149428">
                  <c:v>-2.86609E-2</c:v>
                </c:pt>
                <c:pt idx="149429">
                  <c:v>-2.6698599999999999E-2</c:v>
                </c:pt>
                <c:pt idx="149430">
                  <c:v>-2.4693699999999999E-2</c:v>
                </c:pt>
                <c:pt idx="149431">
                  <c:v>-2.26482E-2</c:v>
                </c:pt>
                <c:pt idx="149432">
                  <c:v>-2.05638E-2</c:v>
                </c:pt>
                <c:pt idx="149433">
                  <c:v>-1.8442500000000001E-2</c:v>
                </c:pt>
                <c:pt idx="149434">
                  <c:v>-1.62863E-2</c:v>
                </c:pt>
                <c:pt idx="149435">
                  <c:v>-1.40973E-2</c:v>
                </c:pt>
                <c:pt idx="149436">
                  <c:v>-1.18776E-2</c:v>
                </c:pt>
                <c:pt idx="149437" formatCode="0.00E+00">
                  <c:v>-9.6293100000000003E-3</c:v>
                </c:pt>
                <c:pt idx="149438" formatCode="0.00E+00">
                  <c:v>-7.3548099999999998E-3</c:v>
                </c:pt>
                <c:pt idx="149439" formatCode="0.00E+00">
                  <c:v>-5.0563600000000002E-3</c:v>
                </c:pt>
                <c:pt idx="149440" formatCode="0.00E+00">
                  <c:v>-2.7363299999999999E-3</c:v>
                </c:pt>
                <c:pt idx="149441" formatCode="0.00E+00">
                  <c:v>-3.9713900000000002E-4</c:v>
                </c:pt>
                <c:pt idx="149442" formatCode="0.00E+00">
                  <c:v>1.9587599999999999E-3</c:v>
                </c:pt>
                <c:pt idx="149443" formatCode="0.00E+00">
                  <c:v>4.3288500000000004E-3</c:v>
                </c:pt>
                <c:pt idx="149444" formatCode="0.00E+00">
                  <c:v>6.7105899999999998E-3</c:v>
                </c:pt>
                <c:pt idx="149445" formatCode="0.00E+00">
                  <c:v>9.1014000000000008E-3</c:v>
                </c:pt>
                <c:pt idx="149446">
                  <c:v>1.1498599999999999E-2</c:v>
                </c:pt>
                <c:pt idx="149447">
                  <c:v>1.3899699999999999E-2</c:v>
                </c:pt>
                <c:pt idx="149448">
                  <c:v>1.6301800000000002E-2</c:v>
                </c:pt>
                <c:pt idx="149449">
                  <c:v>1.8702400000000001E-2</c:v>
                </c:pt>
                <c:pt idx="149450">
                  <c:v>2.1098599999999999E-2</c:v>
                </c:pt>
                <c:pt idx="149451">
                  <c:v>2.34878E-2</c:v>
                </c:pt>
                <c:pt idx="149452">
                  <c:v>2.58672E-2</c:v>
                </c:pt>
                <c:pt idx="149453">
                  <c:v>2.8233999999999999E-2</c:v>
                </c:pt>
                <c:pt idx="149454">
                  <c:v>3.0585500000000002E-2</c:v>
                </c:pt>
                <c:pt idx="149455">
                  <c:v>3.2918999999999997E-2</c:v>
                </c:pt>
                <c:pt idx="149456">
                  <c:v>3.5231600000000002E-2</c:v>
                </c:pt>
                <c:pt idx="149457">
                  <c:v>3.7520600000000001E-2</c:v>
                </c:pt>
                <c:pt idx="149458">
                  <c:v>3.9783199999999998E-2</c:v>
                </c:pt>
                <c:pt idx="149459">
                  <c:v>4.20168E-2</c:v>
                </c:pt>
                <c:pt idx="149460">
                  <c:v>4.42187E-2</c:v>
                </c:pt>
                <c:pt idx="149461">
                  <c:v>4.63861E-2</c:v>
                </c:pt>
                <c:pt idx="149462">
                  <c:v>4.8516400000000001E-2</c:v>
                </c:pt>
                <c:pt idx="149463">
                  <c:v>5.0606999999999999E-2</c:v>
                </c:pt>
                <c:pt idx="149464">
                  <c:v>5.2655300000000002E-2</c:v>
                </c:pt>
                <c:pt idx="149465">
                  <c:v>5.4658699999999998E-2</c:v>
                </c:pt>
                <c:pt idx="149466">
                  <c:v>5.66148E-2</c:v>
                </c:pt>
                <c:pt idx="149467">
                  <c:v>5.8520999999999997E-2</c:v>
                </c:pt>
                <c:pt idx="149468">
                  <c:v>6.0374999999999998E-2</c:v>
                </c:pt>
                <c:pt idx="149469">
                  <c:v>6.2174500000000001E-2</c:v>
                </c:pt>
                <c:pt idx="149470">
                  <c:v>6.3917100000000004E-2</c:v>
                </c:pt>
                <c:pt idx="149471">
                  <c:v>6.5600599999999995E-2</c:v>
                </c:pt>
                <c:pt idx="149472">
                  <c:v>6.7222799999999999E-2</c:v>
                </c:pt>
                <c:pt idx="149473">
                  <c:v>6.8781599999999998E-2</c:v>
                </c:pt>
                <c:pt idx="149474">
                  <c:v>7.0275000000000004E-2</c:v>
                </c:pt>
                <c:pt idx="149475">
                  <c:v>7.1701000000000001E-2</c:v>
                </c:pt>
                <c:pt idx="149476">
                  <c:v>7.3057800000000006E-2</c:v>
                </c:pt>
                <c:pt idx="149477">
                  <c:v>7.4343599999999996E-2</c:v>
                </c:pt>
                <c:pt idx="149478">
                  <c:v>7.5556600000000002E-2</c:v>
                </c:pt>
                <c:pt idx="149479">
                  <c:v>7.6695200000000005E-2</c:v>
                </c:pt>
                <c:pt idx="149480">
                  <c:v>7.7757900000000005E-2</c:v>
                </c:pt>
                <c:pt idx="149481">
                  <c:v>7.8743300000000002E-2</c:v>
                </c:pt>
                <c:pt idx="149482">
                  <c:v>7.9649899999999996E-2</c:v>
                </c:pt>
                <c:pt idx="149483">
                  <c:v>8.0476500000000006E-2</c:v>
                </c:pt>
                <c:pt idx="149484">
                  <c:v>8.12219E-2</c:v>
                </c:pt>
                <c:pt idx="149485">
                  <c:v>8.1885200000000005E-2</c:v>
                </c:pt>
                <c:pt idx="149486">
                  <c:v>8.2465300000000005E-2</c:v>
                </c:pt>
                <c:pt idx="149487">
                  <c:v>8.2961300000000002E-2</c:v>
                </c:pt>
                <c:pt idx="149488">
                  <c:v>8.3372500000000002E-2</c:v>
                </c:pt>
                <c:pt idx="149489">
                  <c:v>8.3698300000000003E-2</c:v>
                </c:pt>
                <c:pt idx="149490">
                  <c:v>8.3938200000000004E-2</c:v>
                </c:pt>
                <c:pt idx="149491">
                  <c:v>8.4091600000000002E-2</c:v>
                </c:pt>
                <c:pt idx="149492">
                  <c:v>8.4158300000000005E-2</c:v>
                </c:pt>
                <c:pt idx="149493">
                  <c:v>8.4138000000000004E-2</c:v>
                </c:pt>
                <c:pt idx="149494">
                  <c:v>8.4030599999999997E-2</c:v>
                </c:pt>
                <c:pt idx="149495">
                  <c:v>8.38362E-2</c:v>
                </c:pt>
                <c:pt idx="149496">
                  <c:v>8.3554900000000001E-2</c:v>
                </c:pt>
                <c:pt idx="149497">
                  <c:v>8.3186800000000005E-2</c:v>
                </c:pt>
                <c:pt idx="149498">
                  <c:v>8.2732299999999995E-2</c:v>
                </c:pt>
                <c:pt idx="149499">
                  <c:v>8.2191899999999998E-2</c:v>
                </c:pt>
                <c:pt idx="149500">
                  <c:v>8.1566100000000002E-2</c:v>
                </c:pt>
                <c:pt idx="149501">
                  <c:v>8.08556E-2</c:v>
                </c:pt>
                <c:pt idx="149502">
                  <c:v>8.0061099999999996E-2</c:v>
                </c:pt>
                <c:pt idx="149503">
                  <c:v>7.9183600000000007E-2</c:v>
                </c:pt>
                <c:pt idx="149504">
                  <c:v>7.8223899999999999E-2</c:v>
                </c:pt>
                <c:pt idx="149505">
                  <c:v>7.7183199999999993E-2</c:v>
                </c:pt>
                <c:pt idx="149506">
                  <c:v>7.6062699999999997E-2</c:v>
                </c:pt>
                <c:pt idx="149507">
                  <c:v>7.4863700000000005E-2</c:v>
                </c:pt>
                <c:pt idx="149508">
                  <c:v>7.35875E-2</c:v>
                </c:pt>
                <c:pt idx="149509">
                  <c:v>7.22357E-2</c:v>
                </c:pt>
                <c:pt idx="149510">
                  <c:v>7.0809800000000006E-2</c:v>
                </c:pt>
                <c:pt idx="149511">
                  <c:v>6.9311499999999998E-2</c:v>
                </c:pt>
                <c:pt idx="149512">
                  <c:v>6.77426E-2</c:v>
                </c:pt>
                <c:pt idx="149513">
                  <c:v>6.6104899999999994E-2</c:v>
                </c:pt>
                <c:pt idx="149514">
                  <c:v>6.4400399999999997E-2</c:v>
                </c:pt>
                <c:pt idx="149515">
                  <c:v>6.2631099999999995E-2</c:v>
                </c:pt>
                <c:pt idx="149516">
                  <c:v>6.0799100000000002E-2</c:v>
                </c:pt>
                <c:pt idx="149517">
                  <c:v>5.8906600000000003E-2</c:v>
                </c:pt>
                <c:pt idx="149518">
                  <c:v>5.6955899999999997E-2</c:v>
                </c:pt>
                <c:pt idx="149519">
                  <c:v>5.4949199999999997E-2</c:v>
                </c:pt>
                <c:pt idx="149520">
                  <c:v>5.2888999999999999E-2</c:v>
                </c:pt>
                <c:pt idx="149521">
                  <c:v>5.0777799999999998E-2</c:v>
                </c:pt>
                <c:pt idx="149522">
                  <c:v>4.8618000000000001E-2</c:v>
                </c:pt>
                <c:pt idx="149523">
                  <c:v>4.6412200000000001E-2</c:v>
                </c:pt>
                <c:pt idx="149524">
                  <c:v>4.41632E-2</c:v>
                </c:pt>
                <c:pt idx="149525">
                  <c:v>4.1873399999999998E-2</c:v>
                </c:pt>
                <c:pt idx="149526">
                  <c:v>3.9545799999999999E-2</c:v>
                </c:pt>
                <c:pt idx="149527">
                  <c:v>3.7183000000000001E-2</c:v>
                </c:pt>
                <c:pt idx="149528">
                  <c:v>3.4787899999999997E-2</c:v>
                </c:pt>
                <c:pt idx="149529">
                  <c:v>3.2363299999999998E-2</c:v>
                </c:pt>
                <c:pt idx="149530">
                  <c:v>2.99121E-2</c:v>
                </c:pt>
                <c:pt idx="149531">
                  <c:v>2.7437099999999999E-2</c:v>
                </c:pt>
                <c:pt idx="149532">
                  <c:v>2.4941399999999999E-2</c:v>
                </c:pt>
                <c:pt idx="149533">
                  <c:v>2.2427800000000001E-2</c:v>
                </c:pt>
                <c:pt idx="149534">
                  <c:v>1.9899400000000001E-2</c:v>
                </c:pt>
                <c:pt idx="149535">
                  <c:v>1.7358999999999999E-2</c:v>
                </c:pt>
                <c:pt idx="149536">
                  <c:v>1.48097E-2</c:v>
                </c:pt>
                <c:pt idx="149537">
                  <c:v>1.22544E-2</c:v>
                </c:pt>
                <c:pt idx="149538" formatCode="0.00E+00">
                  <c:v>9.6960199999999996E-3</c:v>
                </c:pt>
                <c:pt idx="149539" formatCode="0.00E+00">
                  <c:v>7.1376399999999998E-3</c:v>
                </c:pt>
                <c:pt idx="149540" formatCode="0.00E+00">
                  <c:v>4.58217E-3</c:v>
                </c:pt>
                <c:pt idx="149541" formatCode="0.00E+00">
                  <c:v>2.0325500000000002E-3</c:v>
                </c:pt>
                <c:pt idx="149542" formatCode="0.00E+00">
                  <c:v>-5.0831800000000001E-4</c:v>
                </c:pt>
                <c:pt idx="149543" formatCode="0.00E+00">
                  <c:v>-3.0375200000000002E-3</c:v>
                </c:pt>
                <c:pt idx="149544" formatCode="0.00E+00">
                  <c:v>-5.5522000000000002E-3</c:v>
                </c:pt>
                <c:pt idx="149545" formatCode="0.00E+00">
                  <c:v>-8.0494999999999994E-3</c:v>
                </c:pt>
                <c:pt idx="149546">
                  <c:v>-1.0526600000000001E-2</c:v>
                </c:pt>
                <c:pt idx="149547">
                  <c:v>-1.2980800000000001E-2</c:v>
                </c:pt>
                <c:pt idx="149548">
                  <c:v>-1.5409300000000001E-2</c:v>
                </c:pt>
                <c:pt idx="149549">
                  <c:v>-1.7809499999999999E-2</c:v>
                </c:pt>
                <c:pt idx="149550">
                  <c:v>-2.0178700000000001E-2</c:v>
                </c:pt>
                <c:pt idx="149551">
                  <c:v>-2.25144E-2</c:v>
                </c:pt>
                <c:pt idx="149552">
                  <c:v>-2.4813999999999999E-2</c:v>
                </c:pt>
                <c:pt idx="149553">
                  <c:v>-2.7074999999999998E-2</c:v>
                </c:pt>
                <c:pt idx="149554">
                  <c:v>-2.92952E-2</c:v>
                </c:pt>
                <c:pt idx="149555">
                  <c:v>-3.1472E-2</c:v>
                </c:pt>
                <c:pt idx="149556">
                  <c:v>-3.3603300000000003E-2</c:v>
                </c:pt>
                <c:pt idx="149557">
                  <c:v>-3.5686900000000001E-2</c:v>
                </c:pt>
                <c:pt idx="149558">
                  <c:v>-3.7720700000000003E-2</c:v>
                </c:pt>
                <c:pt idx="149559">
                  <c:v>-3.9702500000000002E-2</c:v>
                </c:pt>
                <c:pt idx="149560">
                  <c:v>-4.1630500000000001E-2</c:v>
                </c:pt>
                <c:pt idx="149561">
                  <c:v>-4.3502800000000001E-2</c:v>
                </c:pt>
                <c:pt idx="149562">
                  <c:v>-4.5317499999999997E-2</c:v>
                </c:pt>
                <c:pt idx="149563">
                  <c:v>-4.7072999999999997E-2</c:v>
                </c:pt>
                <c:pt idx="149564">
                  <c:v>-4.8767499999999998E-2</c:v>
                </c:pt>
                <c:pt idx="149565">
                  <c:v>-5.0399699999999999E-2</c:v>
                </c:pt>
                <c:pt idx="149566">
                  <c:v>-5.1968E-2</c:v>
                </c:pt>
                <c:pt idx="149567">
                  <c:v>-5.3471100000000001E-2</c:v>
                </c:pt>
                <c:pt idx="149568">
                  <c:v>-5.4907699999999997E-2</c:v>
                </c:pt>
                <c:pt idx="149569">
                  <c:v>-5.6276699999999999E-2</c:v>
                </c:pt>
                <c:pt idx="149570">
                  <c:v>-5.7577000000000003E-2</c:v>
                </c:pt>
                <c:pt idx="149571">
                  <c:v>-5.8807499999999999E-2</c:v>
                </c:pt>
                <c:pt idx="149572">
                  <c:v>-5.9967600000000003E-2</c:v>
                </c:pt>
                <c:pt idx="149573">
                  <c:v>-6.1056300000000001E-2</c:v>
                </c:pt>
                <c:pt idx="149574">
                  <c:v>-6.2073000000000003E-2</c:v>
                </c:pt>
                <c:pt idx="149575">
                  <c:v>-6.3017100000000006E-2</c:v>
                </c:pt>
                <c:pt idx="149576">
                  <c:v>-6.3888100000000003E-2</c:v>
                </c:pt>
                <c:pt idx="149577">
                  <c:v>-6.4685800000000002E-2</c:v>
                </c:pt>
                <c:pt idx="149578">
                  <c:v>-6.5409599999999998E-2</c:v>
                </c:pt>
                <c:pt idx="149579">
                  <c:v>-6.6059599999999996E-2</c:v>
                </c:pt>
                <c:pt idx="149580">
                  <c:v>-6.6635700000000006E-2</c:v>
                </c:pt>
                <c:pt idx="149581">
                  <c:v>-6.7137699999999995E-2</c:v>
                </c:pt>
                <c:pt idx="149582">
                  <c:v>-6.7565899999999998E-2</c:v>
                </c:pt>
                <c:pt idx="149583">
                  <c:v>-6.7920400000000006E-2</c:v>
                </c:pt>
                <c:pt idx="149584">
                  <c:v>-6.8201600000000001E-2</c:v>
                </c:pt>
                <c:pt idx="149585">
                  <c:v>-6.8409899999999996E-2</c:v>
                </c:pt>
                <c:pt idx="149586">
                  <c:v>-6.8545599999999998E-2</c:v>
                </c:pt>
                <c:pt idx="149587">
                  <c:v>-6.8609500000000004E-2</c:v>
                </c:pt>
                <c:pt idx="149588">
                  <c:v>-6.8602200000000002E-2</c:v>
                </c:pt>
                <c:pt idx="149589">
                  <c:v>-6.8524399999999999E-2</c:v>
                </c:pt>
                <c:pt idx="149590">
                  <c:v>-6.8376999999999993E-2</c:v>
                </c:pt>
                <c:pt idx="149591">
                  <c:v>-6.8160999999999999E-2</c:v>
                </c:pt>
                <c:pt idx="149592">
                  <c:v>-6.7877199999999999E-2</c:v>
                </c:pt>
                <c:pt idx="149593">
                  <c:v>-6.7526799999999998E-2</c:v>
                </c:pt>
                <c:pt idx="149594">
                  <c:v>-6.7111000000000004E-2</c:v>
                </c:pt>
                <c:pt idx="149595">
                  <c:v>-6.6630999999999996E-2</c:v>
                </c:pt>
                <c:pt idx="149596">
                  <c:v>-6.6088099999999997E-2</c:v>
                </c:pt>
                <c:pt idx="149597">
                  <c:v>-6.5483700000000006E-2</c:v>
                </c:pt>
                <c:pt idx="149598">
                  <c:v>-6.4819299999999996E-2</c:v>
                </c:pt>
                <c:pt idx="149599">
                  <c:v>-6.4096299999999995E-2</c:v>
                </c:pt>
                <c:pt idx="149600">
                  <c:v>-6.3316300000000006E-2</c:v>
                </c:pt>
                <c:pt idx="149601">
                  <c:v>-6.2480899999999999E-2</c:v>
                </c:pt>
                <c:pt idx="149602">
                  <c:v>-6.1591899999999998E-2</c:v>
                </c:pt>
                <c:pt idx="149603">
                  <c:v>-6.0650999999999997E-2</c:v>
                </c:pt>
                <c:pt idx="149604">
                  <c:v>-5.9659900000000002E-2</c:v>
                </c:pt>
                <c:pt idx="149605">
                  <c:v>-5.8620499999999999E-2</c:v>
                </c:pt>
                <c:pt idx="149606">
                  <c:v>-5.7534700000000001E-2</c:v>
                </c:pt>
                <c:pt idx="149607">
                  <c:v>-5.6404299999999997E-2</c:v>
                </c:pt>
                <c:pt idx="149608">
                  <c:v>-5.5231299999999997E-2</c:v>
                </c:pt>
                <c:pt idx="149609">
                  <c:v>-5.4017799999999998E-2</c:v>
                </c:pt>
                <c:pt idx="149610">
                  <c:v>-5.2765600000000003E-2</c:v>
                </c:pt>
                <c:pt idx="149611">
                  <c:v>-5.1476899999999999E-2</c:v>
                </c:pt>
                <c:pt idx="149612">
                  <c:v>-5.0153700000000002E-2</c:v>
                </c:pt>
                <c:pt idx="149613">
                  <c:v>-4.8798000000000001E-2</c:v>
                </c:pt>
                <c:pt idx="149614">
                  <c:v>-4.7412000000000003E-2</c:v>
                </c:pt>
                <c:pt idx="149615">
                  <c:v>-4.5997799999999998E-2</c:v>
                </c:pt>
                <c:pt idx="149616">
                  <c:v>-4.45575E-2</c:v>
                </c:pt>
                <c:pt idx="149617">
                  <c:v>-4.3093100000000002E-2</c:v>
                </c:pt>
                <c:pt idx="149618">
                  <c:v>-4.1606900000000002E-2</c:v>
                </c:pt>
                <c:pt idx="149619">
                  <c:v>-4.0100900000000002E-2</c:v>
                </c:pt>
                <c:pt idx="149620">
                  <c:v>-3.8577199999999999E-2</c:v>
                </c:pt>
                <c:pt idx="149621">
                  <c:v>-3.7038000000000001E-2</c:v>
                </c:pt>
                <c:pt idx="149622">
                  <c:v>-3.5485299999999997E-2</c:v>
                </c:pt>
                <c:pt idx="149623">
                  <c:v>-3.3921199999999999E-2</c:v>
                </c:pt>
                <c:pt idx="149624">
                  <c:v>-3.23477E-2</c:v>
                </c:pt>
                <c:pt idx="149625">
                  <c:v>-3.0766999999999999E-2</c:v>
                </c:pt>
                <c:pt idx="149626">
                  <c:v>-2.9180999999999999E-2</c:v>
                </c:pt>
                <c:pt idx="149627">
                  <c:v>-2.75917E-2</c:v>
                </c:pt>
                <c:pt idx="149628">
                  <c:v>-2.6001E-2</c:v>
                </c:pt>
                <c:pt idx="149629">
                  <c:v>-2.4410999999999999E-2</c:v>
                </c:pt>
                <c:pt idx="149630">
                  <c:v>-2.2823400000000001E-2</c:v>
                </c:pt>
                <c:pt idx="149631">
                  <c:v>-2.1240100000000001E-2</c:v>
                </c:pt>
                <c:pt idx="149632">
                  <c:v>-1.9663E-2</c:v>
                </c:pt>
                <c:pt idx="149633">
                  <c:v>-1.80938E-2</c:v>
                </c:pt>
                <c:pt idx="149634">
                  <c:v>-1.6534299999999998E-2</c:v>
                </c:pt>
                <c:pt idx="149635">
                  <c:v>-1.4985999999999999E-2</c:v>
                </c:pt>
                <c:pt idx="149636">
                  <c:v>-1.3450800000000001E-2</c:v>
                </c:pt>
                <c:pt idx="149637">
                  <c:v>-1.193E-2</c:v>
                </c:pt>
                <c:pt idx="149638">
                  <c:v>-1.04253E-2</c:v>
                </c:pt>
                <c:pt idx="149639" formatCode="0.00E+00">
                  <c:v>-8.9380899999999992E-3</c:v>
                </c:pt>
                <c:pt idx="149640" formatCode="0.00E+00">
                  <c:v>-7.4698300000000002E-3</c:v>
                </c:pt>
                <c:pt idx="149641" formatCode="0.00E+00">
                  <c:v>-6.0218700000000003E-3</c:v>
                </c:pt>
                <c:pt idx="149642" formatCode="0.00E+00">
                  <c:v>-4.5954899999999998E-3</c:v>
                </c:pt>
                <c:pt idx="149643" formatCode="0.00E+00">
                  <c:v>-3.1919299999999999E-3</c:v>
                </c:pt>
                <c:pt idx="149644" formatCode="0.00E+00">
                  <c:v>-1.81237E-3</c:v>
                </c:pt>
                <c:pt idx="149645" formatCode="0.00E+00">
                  <c:v>-4.5792000000000001E-4</c:v>
                </c:pt>
                <c:pt idx="149646" formatCode="0.00E+00">
                  <c:v>8.7037099999999999E-4</c:v>
                </c:pt>
                <c:pt idx="149647" formatCode="0.00E+00">
                  <c:v>2.1715200000000001E-3</c:v>
                </c:pt>
                <c:pt idx="149648" formatCode="0.00E+00">
                  <c:v>3.4446099999999999E-3</c:v>
                </c:pt>
                <c:pt idx="149649" formatCode="0.00E+00">
                  <c:v>4.68879E-3</c:v>
                </c:pt>
                <c:pt idx="149650" formatCode="0.00E+00">
                  <c:v>5.9032700000000004E-3</c:v>
                </c:pt>
                <c:pt idx="149651" formatCode="0.00E+00">
                  <c:v>7.0873200000000003E-3</c:v>
                </c:pt>
                <c:pt idx="149652" formatCode="0.00E+00">
                  <c:v>8.2403000000000007E-3</c:v>
                </c:pt>
                <c:pt idx="149653" formatCode="0.00E+00">
                  <c:v>9.3616199999999993E-3</c:v>
                </c:pt>
                <c:pt idx="149654">
                  <c:v>1.04507E-2</c:v>
                </c:pt>
                <c:pt idx="149655">
                  <c:v>1.15072E-2</c:v>
                </c:pt>
                <c:pt idx="149656">
                  <c:v>1.2530700000000001E-2</c:v>
                </c:pt>
                <c:pt idx="149657">
                  <c:v>1.3520799999999999E-2</c:v>
                </c:pt>
                <c:pt idx="149658">
                  <c:v>1.44773E-2</c:v>
                </c:pt>
                <c:pt idx="149659">
                  <c:v>1.5399899999999999E-2</c:v>
                </c:pt>
                <c:pt idx="149660">
                  <c:v>1.62886E-2</c:v>
                </c:pt>
                <c:pt idx="149661">
                  <c:v>1.71433E-2</c:v>
                </c:pt>
                <c:pt idx="149662">
                  <c:v>1.7964000000000001E-2</c:v>
                </c:pt>
                <c:pt idx="149663">
                  <c:v>1.8750699999999999E-2</c:v>
                </c:pt>
                <c:pt idx="149664">
                  <c:v>1.95035E-2</c:v>
                </c:pt>
                <c:pt idx="149665">
                  <c:v>2.02226E-2</c:v>
                </c:pt>
                <c:pt idx="149666">
                  <c:v>2.0908199999999998E-2</c:v>
                </c:pt>
                <c:pt idx="149667">
                  <c:v>2.15605E-2</c:v>
                </c:pt>
                <c:pt idx="149668">
                  <c:v>2.2179999999999998E-2</c:v>
                </c:pt>
                <c:pt idx="149669">
                  <c:v>2.2766999999999999E-2</c:v>
                </c:pt>
                <c:pt idx="149670">
                  <c:v>2.33219E-2</c:v>
                </c:pt>
                <c:pt idx="149671">
                  <c:v>2.3845100000000001E-2</c:v>
                </c:pt>
                <c:pt idx="149672">
                  <c:v>2.4337299999999999E-2</c:v>
                </c:pt>
                <c:pt idx="149673">
                  <c:v>2.4799000000000002E-2</c:v>
                </c:pt>
                <c:pt idx="149674">
                  <c:v>2.5230699999999998E-2</c:v>
                </c:pt>
                <c:pt idx="149675">
                  <c:v>2.5633099999999999E-2</c:v>
                </c:pt>
                <c:pt idx="149676">
                  <c:v>2.6006899999999999E-2</c:v>
                </c:pt>
                <c:pt idx="149677">
                  <c:v>2.6352799999999999E-2</c:v>
                </c:pt>
                <c:pt idx="149678">
                  <c:v>2.6671500000000001E-2</c:v>
                </c:pt>
                <c:pt idx="149679">
                  <c:v>2.69638E-2</c:v>
                </c:pt>
                <c:pt idx="149680">
                  <c:v>2.7230600000000001E-2</c:v>
                </c:pt>
                <c:pt idx="149681">
                  <c:v>2.74726E-2</c:v>
                </c:pt>
                <c:pt idx="149682">
                  <c:v>2.7690699999999999E-2</c:v>
                </c:pt>
                <c:pt idx="149683">
                  <c:v>2.7885799999999999E-2</c:v>
                </c:pt>
                <c:pt idx="149684">
                  <c:v>2.80586E-2</c:v>
                </c:pt>
                <c:pt idx="149685">
                  <c:v>2.8210300000000001E-2</c:v>
                </c:pt>
                <c:pt idx="149686">
                  <c:v>2.8341600000000002E-2</c:v>
                </c:pt>
                <c:pt idx="149687">
                  <c:v>2.84534E-2</c:v>
                </c:pt>
                <c:pt idx="149688">
                  <c:v>2.8546800000000001E-2</c:v>
                </c:pt>
                <c:pt idx="149689">
                  <c:v>2.8622600000000002E-2</c:v>
                </c:pt>
                <c:pt idx="149690">
                  <c:v>2.86818E-2</c:v>
                </c:pt>
                <c:pt idx="149691">
                  <c:v>2.8725299999999999E-2</c:v>
                </c:pt>
                <c:pt idx="149692">
                  <c:v>2.8753999999999998E-2</c:v>
                </c:pt>
                <c:pt idx="149693">
                  <c:v>2.8768999999999999E-2</c:v>
                </c:pt>
                <c:pt idx="149694">
                  <c:v>2.8771100000000001E-2</c:v>
                </c:pt>
                <c:pt idx="149695">
                  <c:v>2.8761100000000001E-2</c:v>
                </c:pt>
                <c:pt idx="149696">
                  <c:v>2.87402E-2</c:v>
                </c:pt>
                <c:pt idx="149697">
                  <c:v>2.8708999999999998E-2</c:v>
                </c:pt>
                <c:pt idx="149698">
                  <c:v>2.86685E-2</c:v>
                </c:pt>
                <c:pt idx="149699">
                  <c:v>2.8619599999999999E-2</c:v>
                </c:pt>
                <c:pt idx="149700">
                  <c:v>2.8563100000000001E-2</c:v>
                </c:pt>
                <c:pt idx="149701">
                  <c:v>2.8499799999999999E-2</c:v>
                </c:pt>
                <c:pt idx="149702">
                  <c:v>2.8430500000000001E-2</c:v>
                </c:pt>
                <c:pt idx="149703">
                  <c:v>2.83559E-2</c:v>
                </c:pt>
                <c:pt idx="149704">
                  <c:v>2.8276900000000001E-2</c:v>
                </c:pt>
                <c:pt idx="149705">
                  <c:v>2.8194E-2</c:v>
                </c:pt>
                <c:pt idx="149706">
                  <c:v>2.81081E-2</c:v>
                </c:pt>
                <c:pt idx="149707">
                  <c:v>2.8019700000000002E-2</c:v>
                </c:pt>
                <c:pt idx="149708">
                  <c:v>2.79294E-2</c:v>
                </c:pt>
                <c:pt idx="149709">
                  <c:v>2.7837899999999999E-2</c:v>
                </c:pt>
                <c:pt idx="149710">
                  <c:v>2.7745599999999999E-2</c:v>
                </c:pt>
                <c:pt idx="149711">
                  <c:v>2.7653199999999999E-2</c:v>
                </c:pt>
                <c:pt idx="149712">
                  <c:v>2.7560999999999999E-2</c:v>
                </c:pt>
                <c:pt idx="149713">
                  <c:v>2.7469400000000001E-2</c:v>
                </c:pt>
                <c:pt idx="149714">
                  <c:v>2.7379000000000001E-2</c:v>
                </c:pt>
                <c:pt idx="149715">
                  <c:v>2.7289899999999999E-2</c:v>
                </c:pt>
                <c:pt idx="149716">
                  <c:v>2.72026E-2</c:v>
                </c:pt>
                <c:pt idx="149717">
                  <c:v>2.71173E-2</c:v>
                </c:pt>
                <c:pt idx="149718">
                  <c:v>2.7034200000000001E-2</c:v>
                </c:pt>
                <c:pt idx="149719">
                  <c:v>2.6953399999999999E-2</c:v>
                </c:pt>
                <c:pt idx="149720">
                  <c:v>2.6875199999999998E-2</c:v>
                </c:pt>
                <c:pt idx="149721">
                  <c:v>2.6799699999999999E-2</c:v>
                </c:pt>
                <c:pt idx="149722">
                  <c:v>2.6726799999999998E-2</c:v>
                </c:pt>
                <c:pt idx="149723">
                  <c:v>2.6656599999999999E-2</c:v>
                </c:pt>
                <c:pt idx="149724">
                  <c:v>2.6589000000000002E-2</c:v>
                </c:pt>
                <c:pt idx="149725">
                  <c:v>2.6524099999999998E-2</c:v>
                </c:pt>
                <c:pt idx="149726">
                  <c:v>2.6461499999999999E-2</c:v>
                </c:pt>
                <c:pt idx="149727">
                  <c:v>2.6401299999999999E-2</c:v>
                </c:pt>
                <c:pt idx="149728">
                  <c:v>2.6343200000000001E-2</c:v>
                </c:pt>
                <c:pt idx="149729">
                  <c:v>2.6287000000000001E-2</c:v>
                </c:pt>
                <c:pt idx="149730">
                  <c:v>2.6232399999999999E-2</c:v>
                </c:pt>
                <c:pt idx="149731">
                  <c:v>2.6179000000000001E-2</c:v>
                </c:pt>
                <c:pt idx="149732">
                  <c:v>2.61265E-2</c:v>
                </c:pt>
                <c:pt idx="149733">
                  <c:v>2.60746E-2</c:v>
                </c:pt>
                <c:pt idx="149734">
                  <c:v>2.6022799999999999E-2</c:v>
                </c:pt>
                <c:pt idx="149735">
                  <c:v>2.59706E-2</c:v>
                </c:pt>
                <c:pt idx="149736">
                  <c:v>2.59175E-2</c:v>
                </c:pt>
                <c:pt idx="149737">
                  <c:v>2.58631E-2</c:v>
                </c:pt>
                <c:pt idx="149738">
                  <c:v>2.5806800000000001E-2</c:v>
                </c:pt>
                <c:pt idx="149739">
                  <c:v>2.5748E-2</c:v>
                </c:pt>
                <c:pt idx="149740">
                  <c:v>2.56861E-2</c:v>
                </c:pt>
                <c:pt idx="149741">
                  <c:v>2.5620500000000001E-2</c:v>
                </c:pt>
                <c:pt idx="149742">
                  <c:v>2.5550400000000001E-2</c:v>
                </c:pt>
                <c:pt idx="149743">
                  <c:v>2.5475399999999999E-2</c:v>
                </c:pt>
                <c:pt idx="149744">
                  <c:v>2.53945E-2</c:v>
                </c:pt>
                <c:pt idx="149745">
                  <c:v>2.5307300000000001E-2</c:v>
                </c:pt>
                <c:pt idx="149746">
                  <c:v>2.52128E-2</c:v>
                </c:pt>
                <c:pt idx="149747">
                  <c:v>2.5110500000000001E-2</c:v>
                </c:pt>
                <c:pt idx="149748">
                  <c:v>2.4999500000000001E-2</c:v>
                </c:pt>
                <c:pt idx="149749">
                  <c:v>2.4878999999999998E-2</c:v>
                </c:pt>
                <c:pt idx="149750">
                  <c:v>2.47485E-2</c:v>
                </c:pt>
                <c:pt idx="149751">
                  <c:v>2.4606900000000001E-2</c:v>
                </c:pt>
                <c:pt idx="149752">
                  <c:v>2.4453699999999998E-2</c:v>
                </c:pt>
                <c:pt idx="149753">
                  <c:v>2.4288000000000001E-2</c:v>
                </c:pt>
                <c:pt idx="149754">
                  <c:v>2.4109100000000001E-2</c:v>
                </c:pt>
                <c:pt idx="149755">
                  <c:v>2.3916099999999999E-2</c:v>
                </c:pt>
                <c:pt idx="149756">
                  <c:v>2.3708400000000001E-2</c:v>
                </c:pt>
                <c:pt idx="149757">
                  <c:v>2.3485300000000001E-2</c:v>
                </c:pt>
                <c:pt idx="149758">
                  <c:v>2.32459E-2</c:v>
                </c:pt>
                <c:pt idx="149759">
                  <c:v>2.29895E-2</c:v>
                </c:pt>
                <c:pt idx="149760">
                  <c:v>2.2715599999999999E-2</c:v>
                </c:pt>
                <c:pt idx="149761">
                  <c:v>2.24233E-2</c:v>
                </c:pt>
                <c:pt idx="149762">
                  <c:v>2.21119E-2</c:v>
                </c:pt>
                <c:pt idx="149763">
                  <c:v>2.1780999999999998E-2</c:v>
                </c:pt>
                <c:pt idx="149764">
                  <c:v>2.1429799999999999E-2</c:v>
                </c:pt>
                <c:pt idx="149765">
                  <c:v>2.1057800000000002E-2</c:v>
                </c:pt>
                <c:pt idx="149766">
                  <c:v>2.06643E-2</c:v>
                </c:pt>
                <c:pt idx="149767">
                  <c:v>2.02489E-2</c:v>
                </c:pt>
                <c:pt idx="149768">
                  <c:v>1.9811100000000002E-2</c:v>
                </c:pt>
                <c:pt idx="149769">
                  <c:v>1.93504E-2</c:v>
                </c:pt>
                <c:pt idx="149770">
                  <c:v>1.8866299999999999E-2</c:v>
                </c:pt>
                <c:pt idx="149771">
                  <c:v>1.83585E-2</c:v>
                </c:pt>
                <c:pt idx="149772">
                  <c:v>1.7826600000000001E-2</c:v>
                </c:pt>
                <c:pt idx="149773">
                  <c:v>1.7270400000000002E-2</c:v>
                </c:pt>
                <c:pt idx="149774">
                  <c:v>1.6689499999999999E-2</c:v>
                </c:pt>
                <c:pt idx="149775">
                  <c:v>1.6083699999999999E-2</c:v>
                </c:pt>
                <c:pt idx="149776">
                  <c:v>1.5452799999999999E-2</c:v>
                </c:pt>
                <c:pt idx="149777">
                  <c:v>1.4796699999999999E-2</c:v>
                </c:pt>
                <c:pt idx="149778">
                  <c:v>1.41154E-2</c:v>
                </c:pt>
                <c:pt idx="149779">
                  <c:v>1.3408700000000001E-2</c:v>
                </c:pt>
                <c:pt idx="149780">
                  <c:v>1.26768E-2</c:v>
                </c:pt>
                <c:pt idx="149781">
                  <c:v>1.1919600000000001E-2</c:v>
                </c:pt>
                <c:pt idx="149782">
                  <c:v>1.1137299999999999E-2</c:v>
                </c:pt>
                <c:pt idx="149783">
                  <c:v>1.0330000000000001E-2</c:v>
                </c:pt>
                <c:pt idx="149784" formatCode="0.00E+00">
                  <c:v>9.4979999999999995E-3</c:v>
                </c:pt>
                <c:pt idx="149785" formatCode="0.00E+00">
                  <c:v>8.6415599999999995E-3</c:v>
                </c:pt>
                <c:pt idx="149786" formatCode="0.00E+00">
                  <c:v>7.7609799999999998E-3</c:v>
                </c:pt>
                <c:pt idx="149787" formatCode="0.00E+00">
                  <c:v>6.8566699999999996E-3</c:v>
                </c:pt>
                <c:pt idx="149788" formatCode="0.00E+00">
                  <c:v>5.9290499999999999E-3</c:v>
                </c:pt>
                <c:pt idx="149789" formatCode="0.00E+00">
                  <c:v>4.9786199999999996E-3</c:v>
                </c:pt>
                <c:pt idx="149790" formatCode="0.00E+00">
                  <c:v>4.0059199999999996E-3</c:v>
                </c:pt>
                <c:pt idx="149791" formatCode="0.00E+00">
                  <c:v>3.01155E-3</c:v>
                </c:pt>
                <c:pt idx="149792" formatCode="0.00E+00">
                  <c:v>1.9961699999999998E-3</c:v>
                </c:pt>
                <c:pt idx="149793" formatCode="0.00E+00">
                  <c:v>9.6048399999999995E-4</c:v>
                </c:pt>
                <c:pt idx="149794" formatCode="0.00E+00">
                  <c:v>-9.4749700000000005E-5</c:v>
                </c:pt>
                <c:pt idx="149795" formatCode="0.00E+00">
                  <c:v>-1.16872E-3</c:v>
                </c:pt>
                <c:pt idx="149796" formatCode="0.00E+00">
                  <c:v>-2.26056E-3</c:v>
                </c:pt>
                <c:pt idx="149797" formatCode="0.00E+00">
                  <c:v>-3.3693500000000001E-3</c:v>
                </c:pt>
                <c:pt idx="149798" formatCode="0.00E+00">
                  <c:v>-4.4941399999999998E-3</c:v>
                </c:pt>
                <c:pt idx="149799" formatCode="0.00E+00">
                  <c:v>-5.6338999999999998E-3</c:v>
                </c:pt>
                <c:pt idx="149800" formatCode="0.00E+00">
                  <c:v>-6.7875899999999996E-3</c:v>
                </c:pt>
                <c:pt idx="149801" formatCode="0.00E+00">
                  <c:v>-7.9540800000000005E-3</c:v>
                </c:pt>
                <c:pt idx="149802" formatCode="0.00E+00">
                  <c:v>-9.1322299999999999E-3</c:v>
                </c:pt>
                <c:pt idx="149803">
                  <c:v>-1.03208E-2</c:v>
                </c:pt>
                <c:pt idx="149804">
                  <c:v>-1.15187E-2</c:v>
                </c:pt>
                <c:pt idx="149805">
                  <c:v>-1.27245E-2</c:v>
                </c:pt>
                <c:pt idx="149806">
                  <c:v>-1.39369E-2</c:v>
                </c:pt>
                <c:pt idx="149807">
                  <c:v>-1.5154600000000001E-2</c:v>
                </c:pt>
                <c:pt idx="149808">
                  <c:v>-1.63762E-2</c:v>
                </c:pt>
                <c:pt idx="149809">
                  <c:v>-1.76002E-2</c:v>
                </c:pt>
                <c:pt idx="149810">
                  <c:v>-1.88253E-2</c:v>
                </c:pt>
                <c:pt idx="149811">
                  <c:v>-2.0049899999999999E-2</c:v>
                </c:pt>
                <c:pt idx="149812">
                  <c:v>-2.12725E-2</c:v>
                </c:pt>
                <c:pt idx="149813">
                  <c:v>-2.24916E-2</c:v>
                </c:pt>
                <c:pt idx="149814">
                  <c:v>-2.37057E-2</c:v>
                </c:pt>
                <c:pt idx="149815">
                  <c:v>-2.4913100000000001E-2</c:v>
                </c:pt>
                <c:pt idx="149816">
                  <c:v>-2.6112300000000001E-2</c:v>
                </c:pt>
                <c:pt idx="149817">
                  <c:v>-2.7301700000000002E-2</c:v>
                </c:pt>
                <c:pt idx="149818">
                  <c:v>-2.84797E-2</c:v>
                </c:pt>
                <c:pt idx="149819">
                  <c:v>-2.96446E-2</c:v>
                </c:pt>
                <c:pt idx="149820">
                  <c:v>-3.0794800000000001E-2</c:v>
                </c:pt>
                <c:pt idx="149821">
                  <c:v>-3.19288E-2</c:v>
                </c:pt>
                <c:pt idx="149822">
                  <c:v>-3.3044700000000003E-2</c:v>
                </c:pt>
                <c:pt idx="149823">
                  <c:v>-3.4141100000000001E-2</c:v>
                </c:pt>
                <c:pt idx="149824">
                  <c:v>-3.5216299999999999E-2</c:v>
                </c:pt>
                <c:pt idx="149825">
                  <c:v>-3.6268599999999998E-2</c:v>
                </c:pt>
                <c:pt idx="149826">
                  <c:v>-3.7296500000000003E-2</c:v>
                </c:pt>
                <c:pt idx="149827">
                  <c:v>-3.8298400000000003E-2</c:v>
                </c:pt>
                <c:pt idx="149828">
                  <c:v>-3.9272599999999998E-2</c:v>
                </c:pt>
                <c:pt idx="149829">
                  <c:v>-4.0217700000000002E-2</c:v>
                </c:pt>
                <c:pt idx="149830">
                  <c:v>-4.1132000000000002E-2</c:v>
                </c:pt>
                <c:pt idx="149831">
                  <c:v>-4.2014099999999999E-2</c:v>
                </c:pt>
                <c:pt idx="149832">
                  <c:v>-4.2862499999999998E-2</c:v>
                </c:pt>
                <c:pt idx="149833">
                  <c:v>-4.3675699999999998E-2</c:v>
                </c:pt>
                <c:pt idx="149834">
                  <c:v>-4.44523E-2</c:v>
                </c:pt>
                <c:pt idx="149835">
                  <c:v>-4.5190899999999999E-2</c:v>
                </c:pt>
                <c:pt idx="149836">
                  <c:v>-4.5890199999999999E-2</c:v>
                </c:pt>
                <c:pt idx="149837">
                  <c:v>-4.6548699999999998E-2</c:v>
                </c:pt>
                <c:pt idx="149838">
                  <c:v>-4.7165400000000003E-2</c:v>
                </c:pt>
                <c:pt idx="149839">
                  <c:v>-4.7738799999999998E-2</c:v>
                </c:pt>
                <c:pt idx="149840">
                  <c:v>-4.8267999999999998E-2</c:v>
                </c:pt>
                <c:pt idx="149841">
                  <c:v>-4.8751599999999999E-2</c:v>
                </c:pt>
                <c:pt idx="149842">
                  <c:v>-4.9188799999999998E-2</c:v>
                </c:pt>
                <c:pt idx="149843">
                  <c:v>-4.9578299999999999E-2</c:v>
                </c:pt>
                <c:pt idx="149844">
                  <c:v>-4.99193E-2</c:v>
                </c:pt>
                <c:pt idx="149845">
                  <c:v>-5.0210900000000003E-2</c:v>
                </c:pt>
                <c:pt idx="149846">
                  <c:v>-5.0452200000000003E-2</c:v>
                </c:pt>
                <c:pt idx="149847">
                  <c:v>-5.06425E-2</c:v>
                </c:pt>
                <c:pt idx="149848">
                  <c:v>-5.0781E-2</c:v>
                </c:pt>
                <c:pt idx="149849">
                  <c:v>-5.0867000000000002E-2</c:v>
                </c:pt>
                <c:pt idx="149850">
                  <c:v>-5.0900000000000001E-2</c:v>
                </c:pt>
                <c:pt idx="149851">
                  <c:v>-5.0879500000000001E-2</c:v>
                </c:pt>
                <c:pt idx="149852">
                  <c:v>-5.0805000000000003E-2</c:v>
                </c:pt>
                <c:pt idx="149853">
                  <c:v>-5.0676100000000002E-2</c:v>
                </c:pt>
                <c:pt idx="149854">
                  <c:v>-5.0492599999999999E-2</c:v>
                </c:pt>
                <c:pt idx="149855">
                  <c:v>-5.0254199999999999E-2</c:v>
                </c:pt>
                <c:pt idx="149856">
                  <c:v>-4.9960699999999997E-2</c:v>
                </c:pt>
                <c:pt idx="149857">
                  <c:v>-4.9612099999999999E-2</c:v>
                </c:pt>
                <c:pt idx="149858">
                  <c:v>-4.9208399999999999E-2</c:v>
                </c:pt>
                <c:pt idx="149859">
                  <c:v>-4.87497E-2</c:v>
                </c:pt>
                <c:pt idx="149860">
                  <c:v>-4.8236000000000001E-2</c:v>
                </c:pt>
                <c:pt idx="149861">
                  <c:v>-4.76677E-2</c:v>
                </c:pt>
                <c:pt idx="149862">
                  <c:v>-4.7044999999999997E-2</c:v>
                </c:pt>
                <c:pt idx="149863">
                  <c:v>-4.6368300000000001E-2</c:v>
                </c:pt>
                <c:pt idx="149864">
                  <c:v>-4.5638100000000001E-2</c:v>
                </c:pt>
                <c:pt idx="149865">
                  <c:v>-4.48548E-2</c:v>
                </c:pt>
                <c:pt idx="149866">
                  <c:v>-4.4019200000000001E-2</c:v>
                </c:pt>
                <c:pt idx="149867">
                  <c:v>-4.3131900000000001E-2</c:v>
                </c:pt>
                <c:pt idx="149868">
                  <c:v>-4.2193700000000001E-2</c:v>
                </c:pt>
                <c:pt idx="149869">
                  <c:v>-4.1205400000000003E-2</c:v>
                </c:pt>
                <c:pt idx="149870">
                  <c:v>-4.0167899999999999E-2</c:v>
                </c:pt>
                <c:pt idx="149871">
                  <c:v>-3.9082199999999997E-2</c:v>
                </c:pt>
                <c:pt idx="149872">
                  <c:v>-3.7949299999999998E-2</c:v>
                </c:pt>
                <c:pt idx="149873">
                  <c:v>-3.6770499999999998E-2</c:v>
                </c:pt>
                <c:pt idx="149874">
                  <c:v>-3.5546899999999999E-2</c:v>
                </c:pt>
                <c:pt idx="149875">
                  <c:v>-3.4279700000000003E-2</c:v>
                </c:pt>
                <c:pt idx="149876">
                  <c:v>-3.2970300000000001E-2</c:v>
                </c:pt>
                <c:pt idx="149877">
                  <c:v>-3.1620099999999998E-2</c:v>
                </c:pt>
                <c:pt idx="149878">
                  <c:v>-3.02306E-2</c:v>
                </c:pt>
                <c:pt idx="149879">
                  <c:v>-2.8803200000000001E-2</c:v>
                </c:pt>
                <c:pt idx="149880">
                  <c:v>-2.7339599999999999E-2</c:v>
                </c:pt>
                <c:pt idx="149881">
                  <c:v>-2.58414E-2</c:v>
                </c:pt>
                <c:pt idx="149882">
                  <c:v>-2.43103E-2</c:v>
                </c:pt>
                <c:pt idx="149883">
                  <c:v>-2.2748000000000001E-2</c:v>
                </c:pt>
                <c:pt idx="149884">
                  <c:v>-2.1156299999999999E-2</c:v>
                </c:pt>
                <c:pt idx="149885">
                  <c:v>-1.9537100000000002E-2</c:v>
                </c:pt>
                <c:pt idx="149886">
                  <c:v>-1.78922E-2</c:v>
                </c:pt>
                <c:pt idx="149887">
                  <c:v>-1.6223700000000001E-2</c:v>
                </c:pt>
                <c:pt idx="149888">
                  <c:v>-1.45334E-2</c:v>
                </c:pt>
                <c:pt idx="149889">
                  <c:v>-1.28234E-2</c:v>
                </c:pt>
                <c:pt idx="149890">
                  <c:v>-1.1095600000000001E-2</c:v>
                </c:pt>
                <c:pt idx="149891" formatCode="0.00E+00">
                  <c:v>-9.3522699999999993E-3</c:v>
                </c:pt>
                <c:pt idx="149892" formatCode="0.00E+00">
                  <c:v>-7.5954000000000004E-3</c:v>
                </c:pt>
                <c:pt idx="149893" formatCode="0.00E+00">
                  <c:v>-5.8271399999999998E-3</c:v>
                </c:pt>
                <c:pt idx="149894" formatCode="0.00E+00">
                  <c:v>-4.0496300000000002E-3</c:v>
                </c:pt>
                <c:pt idx="149895" formatCode="0.00E+00">
                  <c:v>-2.2650399999999998E-3</c:v>
                </c:pt>
                <c:pt idx="149896" formatCode="0.00E+00">
                  <c:v>-4.75561E-4</c:v>
                </c:pt>
                <c:pt idx="149897" formatCode="0.00E+00">
                  <c:v>1.3166199999999999E-3</c:v>
                </c:pt>
                <c:pt idx="149898" formatCode="0.00E+00">
                  <c:v>3.1092899999999998E-3</c:v>
                </c:pt>
                <c:pt idx="149899" formatCode="0.00E+00">
                  <c:v>4.9002400000000002E-3</c:v>
                </c:pt>
                <c:pt idx="149900" formatCode="0.00E+00">
                  <c:v>6.6872600000000004E-3</c:v>
                </c:pt>
                <c:pt idx="149901" formatCode="0.00E+00">
                  <c:v>8.4681300000000008E-3</c:v>
                </c:pt>
                <c:pt idx="149902">
                  <c:v>1.0240600000000001E-2</c:v>
                </c:pt>
                <c:pt idx="149903">
                  <c:v>1.20026E-2</c:v>
                </c:pt>
                <c:pt idx="149904">
                  <c:v>1.37517E-2</c:v>
                </c:pt>
                <c:pt idx="149905">
                  <c:v>1.5486E-2</c:v>
                </c:pt>
                <c:pt idx="149906">
                  <c:v>1.7203099999999999E-2</c:v>
                </c:pt>
                <c:pt idx="149907">
                  <c:v>1.8901000000000001E-2</c:v>
                </c:pt>
                <c:pt idx="149908">
                  <c:v>2.0577499999999999E-2</c:v>
                </c:pt>
                <c:pt idx="149909">
                  <c:v>2.22305E-2</c:v>
                </c:pt>
                <c:pt idx="149910">
                  <c:v>2.3858000000000001E-2</c:v>
                </c:pt>
                <c:pt idx="149911">
                  <c:v>2.5457899999999999E-2</c:v>
                </c:pt>
                <c:pt idx="149912">
                  <c:v>2.7028199999999999E-2</c:v>
                </c:pt>
                <c:pt idx="149913">
                  <c:v>2.8566999999999999E-2</c:v>
                </c:pt>
                <c:pt idx="149914">
                  <c:v>3.00723E-2</c:v>
                </c:pt>
                <c:pt idx="149915">
                  <c:v>3.1542300000000002E-2</c:v>
                </c:pt>
                <c:pt idx="149916">
                  <c:v>3.2975200000000003E-2</c:v>
                </c:pt>
                <c:pt idx="149917">
                  <c:v>3.43691E-2</c:v>
                </c:pt>
                <c:pt idx="149918">
                  <c:v>3.5722299999999998E-2</c:v>
                </c:pt>
                <c:pt idx="149919">
                  <c:v>3.7033099999999999E-2</c:v>
                </c:pt>
                <c:pt idx="149920">
                  <c:v>3.8300000000000001E-2</c:v>
                </c:pt>
                <c:pt idx="149921">
                  <c:v>3.9521399999999998E-2</c:v>
                </c:pt>
                <c:pt idx="149922">
                  <c:v>4.0695799999999997E-2</c:v>
                </c:pt>
                <c:pt idx="149923">
                  <c:v>4.1821700000000003E-2</c:v>
                </c:pt>
                <c:pt idx="149924">
                  <c:v>4.28978E-2</c:v>
                </c:pt>
                <c:pt idx="149925">
                  <c:v>4.3922900000000001E-2</c:v>
                </c:pt>
                <c:pt idx="149926">
                  <c:v>4.4895600000000001E-2</c:v>
                </c:pt>
                <c:pt idx="149927">
                  <c:v>4.5814800000000003E-2</c:v>
                </c:pt>
                <c:pt idx="149928">
                  <c:v>4.6679499999999999E-2</c:v>
                </c:pt>
                <c:pt idx="149929">
                  <c:v>4.7488599999999999E-2</c:v>
                </c:pt>
                <c:pt idx="149930">
                  <c:v>4.8241199999999998E-2</c:v>
                </c:pt>
                <c:pt idx="149931">
                  <c:v>4.8936500000000001E-2</c:v>
                </c:pt>
                <c:pt idx="149932">
                  <c:v>4.9573699999999998E-2</c:v>
                </c:pt>
                <c:pt idx="149933">
                  <c:v>5.0152099999999998E-2</c:v>
                </c:pt>
                <c:pt idx="149934">
                  <c:v>5.0671099999999997E-2</c:v>
                </c:pt>
                <c:pt idx="149935">
                  <c:v>5.1130200000000001E-2</c:v>
                </c:pt>
                <c:pt idx="149936">
                  <c:v>5.1528999999999998E-2</c:v>
                </c:pt>
                <c:pt idx="149937">
                  <c:v>5.1867000000000003E-2</c:v>
                </c:pt>
                <c:pt idx="149938">
                  <c:v>5.2144000000000003E-2</c:v>
                </c:pt>
                <c:pt idx="149939">
                  <c:v>5.2359900000000001E-2</c:v>
                </c:pt>
                <c:pt idx="149940">
                  <c:v>5.2514499999999999E-2</c:v>
                </c:pt>
                <c:pt idx="149941">
                  <c:v>5.2607800000000003E-2</c:v>
                </c:pt>
                <c:pt idx="149942">
                  <c:v>5.26398E-2</c:v>
                </c:pt>
                <c:pt idx="149943">
                  <c:v>5.2610799999999999E-2</c:v>
                </c:pt>
                <c:pt idx="149944">
                  <c:v>5.2520900000000002E-2</c:v>
                </c:pt>
                <c:pt idx="149945">
                  <c:v>5.23705E-2</c:v>
                </c:pt>
                <c:pt idx="149946">
                  <c:v>5.2159999999999998E-2</c:v>
                </c:pt>
                <c:pt idx="149947">
                  <c:v>5.18898E-2</c:v>
                </c:pt>
                <c:pt idx="149948">
                  <c:v>5.1560500000000002E-2</c:v>
                </c:pt>
                <c:pt idx="149949">
                  <c:v>5.1172799999999997E-2</c:v>
                </c:pt>
                <c:pt idx="149950">
                  <c:v>5.0727399999999999E-2</c:v>
                </c:pt>
                <c:pt idx="149951">
                  <c:v>5.0225100000000002E-2</c:v>
                </c:pt>
                <c:pt idx="149952">
                  <c:v>4.9666799999999997E-2</c:v>
                </c:pt>
                <c:pt idx="149953">
                  <c:v>4.9053399999999997E-2</c:v>
                </c:pt>
                <c:pt idx="149954">
                  <c:v>4.8385900000000003E-2</c:v>
                </c:pt>
                <c:pt idx="149955">
                  <c:v>4.76655E-2</c:v>
                </c:pt>
                <c:pt idx="149956">
                  <c:v>4.6893299999999999E-2</c:v>
                </c:pt>
                <c:pt idx="149957">
                  <c:v>4.6070600000000003E-2</c:v>
                </c:pt>
                <c:pt idx="149958">
                  <c:v>4.5198700000000001E-2</c:v>
                </c:pt>
                <c:pt idx="149959">
                  <c:v>4.42788E-2</c:v>
                </c:pt>
                <c:pt idx="149960">
                  <c:v>4.33126E-2</c:v>
                </c:pt>
                <c:pt idx="149961">
                  <c:v>4.2301400000000003E-2</c:v>
                </c:pt>
                <c:pt idx="149962">
                  <c:v>4.12468E-2</c:v>
                </c:pt>
                <c:pt idx="149963">
                  <c:v>4.0150499999999999E-2</c:v>
                </c:pt>
                <c:pt idx="149964">
                  <c:v>3.9014E-2</c:v>
                </c:pt>
                <c:pt idx="149965">
                  <c:v>3.7838999999999998E-2</c:v>
                </c:pt>
                <c:pt idx="149966">
                  <c:v>3.6627399999999997E-2</c:v>
                </c:pt>
                <c:pt idx="149967">
                  <c:v>3.5380799999999997E-2</c:v>
                </c:pt>
                <c:pt idx="149968">
                  <c:v>3.4101199999999998E-2</c:v>
                </c:pt>
                <c:pt idx="149969">
                  <c:v>3.2790399999999997E-2</c:v>
                </c:pt>
                <c:pt idx="149970">
                  <c:v>3.1450400000000003E-2</c:v>
                </c:pt>
                <c:pt idx="149971">
                  <c:v>3.0082999999999999E-2</c:v>
                </c:pt>
                <c:pt idx="149972">
                  <c:v>2.8690199999999999E-2</c:v>
                </c:pt>
                <c:pt idx="149973">
                  <c:v>2.7274E-2</c:v>
                </c:pt>
                <c:pt idx="149974">
                  <c:v>2.5836499999999998E-2</c:v>
                </c:pt>
                <c:pt idx="149975">
                  <c:v>2.4379600000000001E-2</c:v>
                </c:pt>
                <c:pt idx="149976">
                  <c:v>2.2905499999999999E-2</c:v>
                </c:pt>
                <c:pt idx="149977">
                  <c:v>2.14162E-2</c:v>
                </c:pt>
                <c:pt idx="149978">
                  <c:v>1.9913699999999999E-2</c:v>
                </c:pt>
                <c:pt idx="149979">
                  <c:v>1.8400099999999999E-2</c:v>
                </c:pt>
                <c:pt idx="149980">
                  <c:v>1.68776E-2</c:v>
                </c:pt>
                <c:pt idx="149981">
                  <c:v>1.53483E-2</c:v>
                </c:pt>
                <c:pt idx="149982">
                  <c:v>1.3814099999999999E-2</c:v>
                </c:pt>
                <c:pt idx="149983">
                  <c:v>1.22772E-2</c:v>
                </c:pt>
                <c:pt idx="149984">
                  <c:v>1.07396E-2</c:v>
                </c:pt>
                <c:pt idx="149985" formatCode="0.00E+00">
                  <c:v>9.2034200000000004E-3</c:v>
                </c:pt>
                <c:pt idx="149986" formatCode="0.00E+00">
                  <c:v>7.67069E-3</c:v>
                </c:pt>
                <c:pt idx="149987" formatCode="0.00E+00">
                  <c:v>6.1434100000000002E-3</c:v>
                </c:pt>
                <c:pt idx="149988" formatCode="0.00E+00">
                  <c:v>4.6236000000000003E-3</c:v>
                </c:pt>
                <c:pt idx="149989" formatCode="0.00E+00">
                  <c:v>3.1132099999999999E-3</c:v>
                </c:pt>
                <c:pt idx="149990" formatCode="0.00E+00">
                  <c:v>1.6142000000000001E-3</c:v>
                </c:pt>
                <c:pt idx="149991" formatCode="0.00E+00">
                  <c:v>1.28489E-4</c:v>
                </c:pt>
                <c:pt idx="149992" formatCode="0.00E+00">
                  <c:v>-1.34205E-3</c:v>
                </c:pt>
                <c:pt idx="149993" formatCode="0.00E+00">
                  <c:v>-2.7955599999999999E-3</c:v>
                </c:pt>
                <c:pt idx="149994" formatCode="0.00E+00">
                  <c:v>-4.2302399999999997E-3</c:v>
                </c:pt>
                <c:pt idx="149995" formatCode="0.00E+00">
                  <c:v>-5.6443200000000004E-3</c:v>
                </c:pt>
                <c:pt idx="149996" formatCode="0.00E+00">
                  <c:v>-7.0360700000000002E-3</c:v>
                </c:pt>
                <c:pt idx="149997" formatCode="0.00E+00">
                  <c:v>-8.4038299999999993E-3</c:v>
                </c:pt>
                <c:pt idx="149998" formatCode="0.00E+00">
                  <c:v>-9.7459599999999997E-3</c:v>
                </c:pt>
                <c:pt idx="149999">
                  <c:v>-1.10609E-2</c:v>
                </c:pt>
                <c:pt idx="150000">
                  <c:v>-1.23471E-2</c:v>
                </c:pt>
                <c:pt idx="150001">
                  <c:v>-1.36031E-2</c:v>
                </c:pt>
                <c:pt idx="150002">
                  <c:v>-1.48275E-2</c:v>
                </c:pt>
                <c:pt idx="150003">
                  <c:v>-1.6018899999999999E-2</c:v>
                </c:pt>
                <c:pt idx="150004">
                  <c:v>-1.7176E-2</c:v>
                </c:pt>
                <c:pt idx="150005">
                  <c:v>-1.82977E-2</c:v>
                </c:pt>
                <c:pt idx="150006">
                  <c:v>-1.9382699999999999E-2</c:v>
                </c:pt>
                <c:pt idx="150007">
                  <c:v>-2.043E-2</c:v>
                </c:pt>
                <c:pt idx="150008">
                  <c:v>-2.1438499999999999E-2</c:v>
                </c:pt>
                <c:pt idx="150009">
                  <c:v>-2.2407199999999999E-2</c:v>
                </c:pt>
                <c:pt idx="150010">
                  <c:v>-2.33353E-2</c:v>
                </c:pt>
                <c:pt idx="150011">
                  <c:v>-2.4221900000000001E-2</c:v>
                </c:pt>
                <c:pt idx="150012">
                  <c:v>-2.50662E-2</c:v>
                </c:pt>
                <c:pt idx="150013">
                  <c:v>-2.58677E-2</c:v>
                </c:pt>
                <c:pt idx="150014">
                  <c:v>-2.6625599999999999E-2</c:v>
                </c:pt>
                <c:pt idx="150015">
                  <c:v>-2.73394E-2</c:v>
                </c:pt>
                <c:pt idx="150016">
                  <c:v>-2.8008700000000001E-2</c:v>
                </c:pt>
                <c:pt idx="150017">
                  <c:v>-2.8632999999999999E-2</c:v>
                </c:pt>
                <c:pt idx="150018">
                  <c:v>-2.9212100000000001E-2</c:v>
                </c:pt>
                <c:pt idx="150019">
                  <c:v>-2.97457E-2</c:v>
                </c:pt>
                <c:pt idx="150020">
                  <c:v>-3.0233599999999999E-2</c:v>
                </c:pt>
                <c:pt idx="150021">
                  <c:v>-3.06757E-2</c:v>
                </c:pt>
                <c:pt idx="150022">
                  <c:v>-3.1071999999999999E-2</c:v>
                </c:pt>
                <c:pt idx="150023">
                  <c:v>-3.1422499999999999E-2</c:v>
                </c:pt>
                <c:pt idx="150024">
                  <c:v>-3.1727400000000003E-2</c:v>
                </c:pt>
                <c:pt idx="150025">
                  <c:v>-3.19867E-2</c:v>
                </c:pt>
                <c:pt idx="150026">
                  <c:v>-3.2200899999999998E-2</c:v>
                </c:pt>
                <c:pt idx="150027">
                  <c:v>-3.2370099999999999E-2</c:v>
                </c:pt>
                <c:pt idx="150028">
                  <c:v>-3.2494799999999997E-2</c:v>
                </c:pt>
                <c:pt idx="150029">
                  <c:v>-3.25755E-2</c:v>
                </c:pt>
                <c:pt idx="150030">
                  <c:v>-3.2612599999999999E-2</c:v>
                </c:pt>
                <c:pt idx="150031">
                  <c:v>-3.2606799999999998E-2</c:v>
                </c:pt>
                <c:pt idx="150032">
                  <c:v>-3.2558700000000003E-2</c:v>
                </c:pt>
                <c:pt idx="150033">
                  <c:v>-3.2468900000000002E-2</c:v>
                </c:pt>
                <c:pt idx="150034">
                  <c:v>-3.23383E-2</c:v>
                </c:pt>
                <c:pt idx="150035">
                  <c:v>-3.21677E-2</c:v>
                </c:pt>
                <c:pt idx="150036">
                  <c:v>-3.1958E-2</c:v>
                </c:pt>
                <c:pt idx="150037">
                  <c:v>-3.1710000000000002E-2</c:v>
                </c:pt>
                <c:pt idx="150038">
                  <c:v>-3.1424800000000003E-2</c:v>
                </c:pt>
                <c:pt idx="150039">
                  <c:v>-3.11034E-2</c:v>
                </c:pt>
                <c:pt idx="150040">
                  <c:v>-3.0746900000000001E-2</c:v>
                </c:pt>
                <c:pt idx="150041">
                  <c:v>-3.0356399999999999E-2</c:v>
                </c:pt>
                <c:pt idx="150042">
                  <c:v>-2.9933100000000001E-2</c:v>
                </c:pt>
                <c:pt idx="150043">
                  <c:v>-2.94781E-2</c:v>
                </c:pt>
                <c:pt idx="150044">
                  <c:v>-2.8992799999999999E-2</c:v>
                </c:pt>
                <c:pt idx="150045">
                  <c:v>-2.8478300000000002E-2</c:v>
                </c:pt>
                <c:pt idx="150046">
                  <c:v>-2.7935999999999999E-2</c:v>
                </c:pt>
                <c:pt idx="150047">
                  <c:v>-2.7367300000000001E-2</c:v>
                </c:pt>
                <c:pt idx="150048">
                  <c:v>-2.6773499999999999E-2</c:v>
                </c:pt>
                <c:pt idx="150049">
                  <c:v>-2.6155999999999999E-2</c:v>
                </c:pt>
                <c:pt idx="150050">
                  <c:v>-2.55161E-2</c:v>
                </c:pt>
                <c:pt idx="150051">
                  <c:v>-2.4855499999999999E-2</c:v>
                </c:pt>
                <c:pt idx="150052">
                  <c:v>-2.41754E-2</c:v>
                </c:pt>
                <c:pt idx="150053">
                  <c:v>-2.3477399999999999E-2</c:v>
                </c:pt>
                <c:pt idx="150054">
                  <c:v>-2.2762899999999999E-2</c:v>
                </c:pt>
                <c:pt idx="150055">
                  <c:v>-2.2033400000000002E-2</c:v>
                </c:pt>
                <c:pt idx="150056">
                  <c:v>-2.12905E-2</c:v>
                </c:pt>
                <c:pt idx="150057">
                  <c:v>-2.0535500000000002E-2</c:v>
                </c:pt>
                <c:pt idx="150058">
                  <c:v>-1.9769999999999999E-2</c:v>
                </c:pt>
                <c:pt idx="150059">
                  <c:v>-1.8995499999999998E-2</c:v>
                </c:pt>
                <c:pt idx="150060">
                  <c:v>-1.8213500000000001E-2</c:v>
                </c:pt>
                <c:pt idx="150061">
                  <c:v>-1.7425400000000001E-2</c:v>
                </c:pt>
                <c:pt idx="150062">
                  <c:v>-1.66327E-2</c:v>
                </c:pt>
                <c:pt idx="150063">
                  <c:v>-1.5836900000000001E-2</c:v>
                </c:pt>
                <c:pt idx="150064">
                  <c:v>-1.50394E-2</c:v>
                </c:pt>
                <c:pt idx="150065">
                  <c:v>-1.42416E-2</c:v>
                </c:pt>
                <c:pt idx="150066">
                  <c:v>-1.3444899999999999E-2</c:v>
                </c:pt>
                <c:pt idx="150067">
                  <c:v>-1.26508E-2</c:v>
                </c:pt>
                <c:pt idx="150068">
                  <c:v>-1.18605E-2</c:v>
                </c:pt>
                <c:pt idx="150069">
                  <c:v>-1.1075399999999999E-2</c:v>
                </c:pt>
                <c:pt idx="150070">
                  <c:v>-1.02968E-2</c:v>
                </c:pt>
                <c:pt idx="150071" formatCode="0.00E+00">
                  <c:v>-9.5259799999999999E-3</c:v>
                </c:pt>
                <c:pt idx="150072" formatCode="0.00E+00">
                  <c:v>-8.7641300000000002E-3</c:v>
                </c:pt>
                <c:pt idx="150073" formatCode="0.00E+00">
                  <c:v>-8.0124600000000008E-3</c:v>
                </c:pt>
                <c:pt idx="150074" formatCode="0.00E+00">
                  <c:v>-7.2721399999999999E-3</c:v>
                </c:pt>
                <c:pt idx="150075" formatCode="0.00E+00">
                  <c:v>-6.5442800000000004E-3</c:v>
                </c:pt>
                <c:pt idx="150076" formatCode="0.00E+00">
                  <c:v>-5.8299700000000003E-3</c:v>
                </c:pt>
                <c:pt idx="150077" formatCode="0.00E+00">
                  <c:v>-5.1302400000000003E-3</c:v>
                </c:pt>
                <c:pt idx="150078" formatCode="0.00E+00">
                  <c:v>-4.4460899999999998E-3</c:v>
                </c:pt>
                <c:pt idx="150079" formatCode="0.00E+00">
                  <c:v>-3.7784699999999999E-3</c:v>
                </c:pt>
                <c:pt idx="150080" formatCode="0.00E+00">
                  <c:v>-3.1282699999999998E-3</c:v>
                </c:pt>
                <c:pt idx="150081" formatCode="0.00E+00">
                  <c:v>-2.4963400000000001E-3</c:v>
                </c:pt>
                <c:pt idx="150082" formatCode="0.00E+00">
                  <c:v>-1.88349E-3</c:v>
                </c:pt>
                <c:pt idx="150083" formatCode="0.00E+00">
                  <c:v>-1.2904699999999999E-3</c:v>
                </c:pt>
                <c:pt idx="150084" formatCode="0.00E+00">
                  <c:v>-7.1797899999999999E-4</c:v>
                </c:pt>
                <c:pt idx="150085" formatCode="0.00E+00">
                  <c:v>-1.66665E-4</c:v>
                </c:pt>
                <c:pt idx="150086" formatCode="0.00E+00">
                  <c:v>3.6287899999999998E-4</c:v>
                </c:pt>
                <c:pt idx="150087" formatCode="0.00E+00">
                  <c:v>8.7011200000000003E-4</c:v>
                </c:pt>
                <c:pt idx="150088" formatCode="0.00E+00">
                  <c:v>1.3545499999999999E-3</c:v>
                </c:pt>
                <c:pt idx="150089" formatCode="0.00E+00">
                  <c:v>1.81576E-3</c:v>
                </c:pt>
                <c:pt idx="150090" formatCode="0.00E+00">
                  <c:v>2.2533599999999998E-3</c:v>
                </c:pt>
                <c:pt idx="150091" formatCode="0.00E+00">
                  <c:v>2.6670499999999998E-3</c:v>
                </c:pt>
                <c:pt idx="150092" formatCode="0.00E+00">
                  <c:v>3.05654E-3</c:v>
                </c:pt>
                <c:pt idx="150093" formatCode="0.00E+00">
                  <c:v>3.42165E-3</c:v>
                </c:pt>
                <c:pt idx="150094" formatCode="0.00E+00">
                  <c:v>3.7621999999999998E-3</c:v>
                </c:pt>
                <c:pt idx="150095" formatCode="0.00E+00">
                  <c:v>4.0781100000000002E-3</c:v>
                </c:pt>
                <c:pt idx="150096" formatCode="0.00E+00">
                  <c:v>4.3693200000000003E-3</c:v>
                </c:pt>
                <c:pt idx="150097" formatCode="0.00E+00">
                  <c:v>4.6358700000000003E-3</c:v>
                </c:pt>
                <c:pt idx="150098" formatCode="0.00E+00">
                  <c:v>4.8777999999999998E-3</c:v>
                </c:pt>
                <c:pt idx="150099" formatCode="0.00E+00">
                  <c:v>5.09524E-3</c:v>
                </c:pt>
                <c:pt idx="150100" formatCode="0.00E+00">
                  <c:v>5.2883699999999997E-3</c:v>
                </c:pt>
                <c:pt idx="150101" formatCode="0.00E+00">
                  <c:v>5.4574100000000002E-3</c:v>
                </c:pt>
                <c:pt idx="150102" formatCode="0.00E+00">
                  <c:v>5.6026299999999999E-3</c:v>
                </c:pt>
                <c:pt idx="150103" formatCode="0.00E+00">
                  <c:v>5.7243600000000004E-3</c:v>
                </c:pt>
                <c:pt idx="150104" formatCode="0.00E+00">
                  <c:v>5.8229900000000001E-3</c:v>
                </c:pt>
                <c:pt idx="150105" formatCode="0.00E+00">
                  <c:v>5.8989200000000002E-3</c:v>
                </c:pt>
                <c:pt idx="150106" formatCode="0.00E+00">
                  <c:v>5.9526300000000004E-3</c:v>
                </c:pt>
                <c:pt idx="150107" formatCode="0.00E+00">
                  <c:v>5.9846400000000003E-3</c:v>
                </c:pt>
                <c:pt idx="150108" formatCode="0.00E+00">
                  <c:v>5.9955E-3</c:v>
                </c:pt>
                <c:pt idx="150109" formatCode="0.00E+00">
                  <c:v>5.9858200000000002E-3</c:v>
                </c:pt>
                <c:pt idx="150110" formatCode="0.00E+00">
                  <c:v>5.9562399999999998E-3</c:v>
                </c:pt>
                <c:pt idx="150111" formatCode="0.00E+00">
                  <c:v>5.9074399999999999E-3</c:v>
                </c:pt>
                <c:pt idx="150112" formatCode="0.00E+00">
                  <c:v>5.8401399999999997E-3</c:v>
                </c:pt>
                <c:pt idx="150113" formatCode="0.00E+00">
                  <c:v>5.75509E-3</c:v>
                </c:pt>
                <c:pt idx="150114" formatCode="0.00E+00">
                  <c:v>5.6530800000000004E-3</c:v>
                </c:pt>
                <c:pt idx="150115" formatCode="0.00E+00">
                  <c:v>5.5349300000000004E-3</c:v>
                </c:pt>
                <c:pt idx="150116" formatCode="0.00E+00">
                  <c:v>5.4014800000000002E-3</c:v>
                </c:pt>
                <c:pt idx="150117" formatCode="0.00E+00">
                  <c:v>5.2536299999999996E-3</c:v>
                </c:pt>
                <c:pt idx="150118" formatCode="0.00E+00">
                  <c:v>5.0922500000000004E-3</c:v>
                </c:pt>
                <c:pt idx="150119" formatCode="0.00E+00">
                  <c:v>4.9182899999999996E-3</c:v>
                </c:pt>
                <c:pt idx="150120" formatCode="0.00E+00">
                  <c:v>4.7326900000000003E-3</c:v>
                </c:pt>
                <c:pt idx="150121" formatCode="0.00E+00">
                  <c:v>4.5364100000000003E-3</c:v>
                </c:pt>
                <c:pt idx="150122" formatCode="0.00E+00">
                  <c:v>4.3304299999999997E-3</c:v>
                </c:pt>
                <c:pt idx="150123" formatCode="0.00E+00">
                  <c:v>4.1157700000000004E-3</c:v>
                </c:pt>
                <c:pt idx="150124" formatCode="0.00E+00">
                  <c:v>3.8934099999999999E-3</c:v>
                </c:pt>
                <c:pt idx="150125" formatCode="0.00E+00">
                  <c:v>3.66439E-3</c:v>
                </c:pt>
                <c:pt idx="150126" formatCode="0.00E+00">
                  <c:v>3.4297199999999998E-3</c:v>
                </c:pt>
                <c:pt idx="150127" formatCode="0.00E+00">
                  <c:v>3.1904500000000001E-3</c:v>
                </c:pt>
                <c:pt idx="150128" formatCode="0.00E+00">
                  <c:v>2.9475999999999999E-3</c:v>
                </c:pt>
                <c:pt idx="150129" formatCode="0.00E+00">
                  <c:v>2.70222E-3</c:v>
                </c:pt>
                <c:pt idx="150130" formatCode="0.00E+00">
                  <c:v>2.4553399999999999E-3</c:v>
                </c:pt>
                <c:pt idx="150131" formatCode="0.00E+00">
                  <c:v>2.20798E-3</c:v>
                </c:pt>
                <c:pt idx="150132" formatCode="0.00E+00">
                  <c:v>1.9611899999999998E-3</c:v>
                </c:pt>
                <c:pt idx="150133" formatCode="0.00E+00">
                  <c:v>1.7159600000000001E-3</c:v>
                </c:pt>
                <c:pt idx="150134" formatCode="0.00E+00">
                  <c:v>1.4733000000000001E-3</c:v>
                </c:pt>
                <c:pt idx="150135" formatCode="0.00E+00">
                  <c:v>1.2342200000000001E-3</c:v>
                </c:pt>
                <c:pt idx="150136" formatCode="0.00E+00">
                  <c:v>9.99682E-4</c:v>
                </c:pt>
                <c:pt idx="150137" formatCode="0.00E+00">
                  <c:v>7.7065300000000005E-4</c:v>
                </c:pt>
                <c:pt idx="150138" formatCode="0.00E+00">
                  <c:v>5.4807300000000005E-4</c:v>
                </c:pt>
                <c:pt idx="150139" formatCode="0.00E+00">
                  <c:v>3.3286200000000001E-4</c:v>
                </c:pt>
                <c:pt idx="150140" formatCode="0.00E+00">
                  <c:v>1.2591600000000001E-4</c:v>
                </c:pt>
                <c:pt idx="150141" formatCode="0.00E+00">
                  <c:v>-7.1891500000000001E-5</c:v>
                </c:pt>
                <c:pt idx="150142" formatCode="0.00E+00">
                  <c:v>-2.5971700000000002E-4</c:v>
                </c:pt>
                <c:pt idx="150143" formatCode="0.00E+00">
                  <c:v>-4.3674600000000001E-4</c:v>
                </c:pt>
                <c:pt idx="150144" formatCode="0.00E+00">
                  <c:v>-6.0219400000000001E-4</c:v>
                </c:pt>
                <c:pt idx="150145" formatCode="0.00E+00">
                  <c:v>-7.5530699999999998E-4</c:v>
                </c:pt>
                <c:pt idx="150146" formatCode="0.00E+00">
                  <c:v>-8.9536900000000003E-4</c:v>
                </c:pt>
                <c:pt idx="150147" formatCode="0.00E+00">
                  <c:v>-1.0217E-3</c:v>
                </c:pt>
                <c:pt idx="150148" formatCode="0.00E+00">
                  <c:v>-1.1336499999999999E-3</c:v>
                </c:pt>
                <c:pt idx="150149" formatCode="0.00E+00">
                  <c:v>-1.23061E-3</c:v>
                </c:pt>
                <c:pt idx="150150" formatCode="0.00E+00">
                  <c:v>-1.3120199999999999E-3</c:v>
                </c:pt>
                <c:pt idx="150151" formatCode="0.00E+00">
                  <c:v>-1.3773500000000001E-3</c:v>
                </c:pt>
                <c:pt idx="150152" formatCode="0.00E+00">
                  <c:v>-1.4261199999999999E-3</c:v>
                </c:pt>
                <c:pt idx="150153" formatCode="0.00E+00">
                  <c:v>-1.4578900000000001E-3</c:v>
                </c:pt>
                <c:pt idx="150154" formatCode="0.00E+00">
                  <c:v>-1.4722699999999999E-3</c:v>
                </c:pt>
                <c:pt idx="150155" formatCode="0.00E+00">
                  <c:v>-1.4689E-3</c:v>
                </c:pt>
                <c:pt idx="150156" formatCode="0.00E+00">
                  <c:v>-1.44747E-3</c:v>
                </c:pt>
                <c:pt idx="150157" formatCode="0.00E+00">
                  <c:v>-1.40774E-3</c:v>
                </c:pt>
                <c:pt idx="150158" formatCode="0.00E+00">
                  <c:v>-1.3494900000000001E-3</c:v>
                </c:pt>
                <c:pt idx="150159" formatCode="0.00E+00">
                  <c:v>-1.2725499999999999E-3</c:v>
                </c:pt>
                <c:pt idx="150160" formatCode="0.00E+00">
                  <c:v>-1.1768200000000001E-3</c:v>
                </c:pt>
                <c:pt idx="150161" formatCode="0.00E+00">
                  <c:v>-1.0622299999999999E-3</c:v>
                </c:pt>
                <c:pt idx="150162" formatCode="0.00E+00">
                  <c:v>-9.2875300000000004E-4</c:v>
                </c:pt>
                <c:pt idx="150163" formatCode="0.00E+00">
                  <c:v>-7.7642900000000003E-4</c:v>
                </c:pt>
                <c:pt idx="150164" formatCode="0.00E+00">
                  <c:v>-6.0533600000000005E-4</c:v>
                </c:pt>
                <c:pt idx="150165" formatCode="0.00E+00">
                  <c:v>-4.1560300000000001E-4</c:v>
                </c:pt>
                <c:pt idx="150166" formatCode="0.00E+00">
                  <c:v>-2.0740600000000001E-4</c:v>
                </c:pt>
                <c:pt idx="150167" formatCode="0.00E+00">
                  <c:v>1.9028499999999999E-5</c:v>
                </c:pt>
                <c:pt idx="150168" formatCode="0.00E+00">
                  <c:v>2.6342899999999997E-4</c:v>
                </c:pt>
                <c:pt idx="150169" formatCode="0.00E+00">
                  <c:v>5.2547399999999995E-4</c:v>
                </c:pt>
                <c:pt idx="150170" formatCode="0.00E+00">
                  <c:v>8.0479900000000003E-4</c:v>
                </c:pt>
                <c:pt idx="150171" formatCode="0.00E+00">
                  <c:v>1.10099E-3</c:v>
                </c:pt>
                <c:pt idx="150172" formatCode="0.00E+00">
                  <c:v>1.4135899999999999E-3</c:v>
                </c:pt>
                <c:pt idx="150173" formatCode="0.00E+00">
                  <c:v>1.74209E-3</c:v>
                </c:pt>
                <c:pt idx="150174" formatCode="0.00E+00">
                  <c:v>2.08596E-3</c:v>
                </c:pt>
                <c:pt idx="150175" formatCode="0.00E+00">
                  <c:v>2.4445999999999999E-3</c:v>
                </c:pt>
                <c:pt idx="150176" formatCode="0.00E+00">
                  <c:v>2.8173899999999999E-3</c:v>
                </c:pt>
                <c:pt idx="150177" formatCode="0.00E+00">
                  <c:v>3.2036500000000002E-3</c:v>
                </c:pt>
                <c:pt idx="150178" formatCode="0.00E+00">
                  <c:v>3.60269E-3</c:v>
                </c:pt>
                <c:pt idx="150179" formatCode="0.00E+00">
                  <c:v>4.01375E-3</c:v>
                </c:pt>
                <c:pt idx="150180" formatCode="0.00E+00">
                  <c:v>4.4360600000000004E-3</c:v>
                </c:pt>
                <c:pt idx="150181" formatCode="0.00E+00">
                  <c:v>4.8688000000000004E-3</c:v>
                </c:pt>
                <c:pt idx="150182" formatCode="0.00E+00">
                  <c:v>5.3111299999999998E-3</c:v>
                </c:pt>
                <c:pt idx="150183" formatCode="0.00E+00">
                  <c:v>5.7621699999999996E-3</c:v>
                </c:pt>
                <c:pt idx="150184" formatCode="0.00E+00">
                  <c:v>6.2210199999999998E-3</c:v>
                </c:pt>
                <c:pt idx="150185" formatCode="0.00E+00">
                  <c:v>6.68674E-3</c:v>
                </c:pt>
                <c:pt idx="150186" formatCode="0.00E+00">
                  <c:v>7.1583699999999998E-3</c:v>
                </c:pt>
                <c:pt idx="150187" formatCode="0.00E+00">
                  <c:v>7.6349399999999998E-3</c:v>
                </c:pt>
                <c:pt idx="150188" formatCode="0.00E+00">
                  <c:v>8.1154399999999998E-3</c:v>
                </c:pt>
                <c:pt idx="150189" formatCode="0.00E+00">
                  <c:v>8.5988499999999999E-3</c:v>
                </c:pt>
                <c:pt idx="150190" formatCode="0.00E+00">
                  <c:v>9.0841199999999993E-3</c:v>
                </c:pt>
                <c:pt idx="150191" formatCode="0.00E+00">
                  <c:v>9.5701999999999992E-3</c:v>
                </c:pt>
                <c:pt idx="150192">
                  <c:v>1.0056000000000001E-2</c:v>
                </c:pt>
                <c:pt idx="150193">
                  <c:v>1.05405E-2</c:v>
                </c:pt>
                <c:pt idx="150194">
                  <c:v>1.10226E-2</c:v>
                </c:pt>
                <c:pt idx="150195">
                  <c:v>1.15012E-2</c:v>
                </c:pt>
                <c:pt idx="150196">
                  <c:v>1.1975100000000001E-2</c:v>
                </c:pt>
                <c:pt idx="150197">
                  <c:v>1.2443299999999999E-2</c:v>
                </c:pt>
                <c:pt idx="150198">
                  <c:v>1.29047E-2</c:v>
                </c:pt>
                <c:pt idx="150199">
                  <c:v>1.3358200000000001E-2</c:v>
                </c:pt>
                <c:pt idx="150200">
                  <c:v>1.3802699999999999E-2</c:v>
                </c:pt>
                <c:pt idx="150201">
                  <c:v>1.4237100000000001E-2</c:v>
                </c:pt>
                <c:pt idx="150202">
                  <c:v>1.4660299999999999E-2</c:v>
                </c:pt>
                <c:pt idx="150203">
                  <c:v>1.5071299999999999E-2</c:v>
                </c:pt>
                <c:pt idx="150204">
                  <c:v>1.5468900000000001E-2</c:v>
                </c:pt>
                <c:pt idx="150205">
                  <c:v>1.58523E-2</c:v>
                </c:pt>
                <c:pt idx="150206">
                  <c:v>1.62203E-2</c:v>
                </c:pt>
                <c:pt idx="150207">
                  <c:v>1.6572E-2</c:v>
                </c:pt>
                <c:pt idx="150208">
                  <c:v>1.6906299999999999E-2</c:v>
                </c:pt>
                <c:pt idx="150209">
                  <c:v>1.7222399999999999E-2</c:v>
                </c:pt>
                <c:pt idx="150210">
                  <c:v>1.7519300000000002E-2</c:v>
                </c:pt>
                <c:pt idx="150211">
                  <c:v>1.7796099999999999E-2</c:v>
                </c:pt>
                <c:pt idx="150212">
                  <c:v>1.8051999999999999E-2</c:v>
                </c:pt>
                <c:pt idx="150213">
                  <c:v>1.8286E-2</c:v>
                </c:pt>
                <c:pt idx="150214">
                  <c:v>1.84975E-2</c:v>
                </c:pt>
                <c:pt idx="150215">
                  <c:v>1.86856E-2</c:v>
                </c:pt>
                <c:pt idx="150216">
                  <c:v>1.8849600000000001E-2</c:v>
                </c:pt>
                <c:pt idx="150217">
                  <c:v>1.89889E-2</c:v>
                </c:pt>
                <c:pt idx="150218">
                  <c:v>1.91027E-2</c:v>
                </c:pt>
                <c:pt idx="150219">
                  <c:v>1.9190499999999999E-2</c:v>
                </c:pt>
                <c:pt idx="150220">
                  <c:v>1.9251799999999999E-2</c:v>
                </c:pt>
                <c:pt idx="150221">
                  <c:v>1.9285900000000002E-2</c:v>
                </c:pt>
                <c:pt idx="150222">
                  <c:v>1.9292500000000001E-2</c:v>
                </c:pt>
                <c:pt idx="150223">
                  <c:v>1.9271099999999999E-2</c:v>
                </c:pt>
                <c:pt idx="150224">
                  <c:v>1.92214E-2</c:v>
                </c:pt>
                <c:pt idx="150225">
                  <c:v>1.9142900000000001E-2</c:v>
                </c:pt>
                <c:pt idx="150226">
                  <c:v>1.90355E-2</c:v>
                </c:pt>
                <c:pt idx="150227">
                  <c:v>1.88989E-2</c:v>
                </c:pt>
                <c:pt idx="150228">
                  <c:v>1.8733E-2</c:v>
                </c:pt>
                <c:pt idx="150229">
                  <c:v>1.8537600000000001E-2</c:v>
                </c:pt>
                <c:pt idx="150230">
                  <c:v>1.8312700000000001E-2</c:v>
                </c:pt>
                <c:pt idx="150231">
                  <c:v>1.80582E-2</c:v>
                </c:pt>
                <c:pt idx="150232">
                  <c:v>1.77742E-2</c:v>
                </c:pt>
                <c:pt idx="150233">
                  <c:v>1.7460799999999999E-2</c:v>
                </c:pt>
                <c:pt idx="150234">
                  <c:v>1.71182E-2</c:v>
                </c:pt>
                <c:pt idx="150235">
                  <c:v>1.6746500000000001E-2</c:v>
                </c:pt>
                <c:pt idx="150236">
                  <c:v>1.6345999999999999E-2</c:v>
                </c:pt>
                <c:pt idx="150237">
                  <c:v>1.5917000000000001E-2</c:v>
                </c:pt>
                <c:pt idx="150238">
                  <c:v>1.54599E-2</c:v>
                </c:pt>
                <c:pt idx="150239">
                  <c:v>1.4975199999999999E-2</c:v>
                </c:pt>
                <c:pt idx="150240">
                  <c:v>1.4463200000000001E-2</c:v>
                </c:pt>
                <c:pt idx="150241">
                  <c:v>1.3924600000000001E-2</c:v>
                </c:pt>
                <c:pt idx="150242">
                  <c:v>1.33598E-2</c:v>
                </c:pt>
                <c:pt idx="150243">
                  <c:v>1.27695E-2</c:v>
                </c:pt>
                <c:pt idx="150244">
                  <c:v>1.21545E-2</c:v>
                </c:pt>
                <c:pt idx="150245">
                  <c:v>1.15154E-2</c:v>
                </c:pt>
                <c:pt idx="150246">
                  <c:v>1.08529E-2</c:v>
                </c:pt>
                <c:pt idx="150247">
                  <c:v>1.0168E-2</c:v>
                </c:pt>
                <c:pt idx="150248" formatCode="0.00E+00">
                  <c:v>9.4615399999999992E-3</c:v>
                </c:pt>
                <c:pt idx="150249" formatCode="0.00E+00">
                  <c:v>8.7343400000000002E-3</c:v>
                </c:pt>
                <c:pt idx="150250" formatCode="0.00E+00">
                  <c:v>7.9874200000000003E-3</c:v>
                </c:pt>
                <c:pt idx="150251" formatCode="0.00E+00">
                  <c:v>7.2217599999999998E-3</c:v>
                </c:pt>
                <c:pt idx="150252" formatCode="0.00E+00">
                  <c:v>6.4384000000000004E-3</c:v>
                </c:pt>
                <c:pt idx="150253" formatCode="0.00E+00">
                  <c:v>5.6384199999999999E-3</c:v>
                </c:pt>
                <c:pt idx="150254" formatCode="0.00E+00">
                  <c:v>4.8229299999999996E-3</c:v>
                </c:pt>
                <c:pt idx="150255" formatCode="0.00E+00">
                  <c:v>3.9930800000000004E-3</c:v>
                </c:pt>
                <c:pt idx="150256" formatCode="0.00E+00">
                  <c:v>3.1500600000000001E-3</c:v>
                </c:pt>
                <c:pt idx="150257" formatCode="0.00E+00">
                  <c:v>2.2950599999999998E-3</c:v>
                </c:pt>
                <c:pt idx="150258" formatCode="0.00E+00">
                  <c:v>1.4293299999999999E-3</c:v>
                </c:pt>
                <c:pt idx="150259" formatCode="0.00E+00">
                  <c:v>5.5414899999999998E-4</c:v>
                </c:pt>
                <c:pt idx="150260" formatCode="0.00E+00">
                  <c:v>-3.2920300000000003E-4</c:v>
                </c:pt>
                <c:pt idx="150261" formatCode="0.00E+00">
                  <c:v>-1.21941E-3</c:v>
                </c:pt>
                <c:pt idx="150262" formatCode="0.00E+00">
                  <c:v>-2.1151299999999998E-3</c:v>
                </c:pt>
                <c:pt idx="150263" formatCode="0.00E+00">
                  <c:v>-3.0150099999999998E-3</c:v>
                </c:pt>
                <c:pt idx="150264" formatCode="0.00E+00">
                  <c:v>-3.9176799999999998E-3</c:v>
                </c:pt>
                <c:pt idx="150265" formatCode="0.00E+00">
                  <c:v>-4.8217599999999996E-3</c:v>
                </c:pt>
                <c:pt idx="150266" formatCode="0.00E+00">
                  <c:v>-5.7258600000000002E-3</c:v>
                </c:pt>
                <c:pt idx="150267" formatCode="0.00E+00">
                  <c:v>-6.6285600000000004E-3</c:v>
                </c:pt>
                <c:pt idx="150268" formatCode="0.00E+00">
                  <c:v>-7.5284699999999998E-3</c:v>
                </c:pt>
                <c:pt idx="150269" formatCode="0.00E+00">
                  <c:v>-8.42416E-3</c:v>
                </c:pt>
                <c:pt idx="150270" formatCode="0.00E+00">
                  <c:v>-9.3142199999999998E-3</c:v>
                </c:pt>
                <c:pt idx="150271">
                  <c:v>-1.01972E-2</c:v>
                </c:pt>
                <c:pt idx="150272">
                  <c:v>-1.10718E-2</c:v>
                </c:pt>
                <c:pt idx="150273">
                  <c:v>-1.1936499999999999E-2</c:v>
                </c:pt>
                <c:pt idx="150274">
                  <c:v>-1.27899E-2</c:v>
                </c:pt>
                <c:pt idx="150275">
                  <c:v>-1.3630700000000001E-2</c:v>
                </c:pt>
                <c:pt idx="150276">
                  <c:v>-1.44575E-2</c:v>
                </c:pt>
                <c:pt idx="150277">
                  <c:v>-1.52689E-2</c:v>
                </c:pt>
                <c:pt idx="150278">
                  <c:v>-1.6063500000000001E-2</c:v>
                </c:pt>
                <c:pt idx="150279">
                  <c:v>-1.68402E-2</c:v>
                </c:pt>
                <c:pt idx="150280">
                  <c:v>-1.7597499999999999E-2</c:v>
                </c:pt>
                <c:pt idx="150281">
                  <c:v>-1.8334199999999998E-2</c:v>
                </c:pt>
                <c:pt idx="150282">
                  <c:v>-1.9049E-2</c:v>
                </c:pt>
                <c:pt idx="150283">
                  <c:v>-1.9740799999999999E-2</c:v>
                </c:pt>
                <c:pt idx="150284">
                  <c:v>-2.04084E-2</c:v>
                </c:pt>
                <c:pt idx="150285">
                  <c:v>-2.10505E-2</c:v>
                </c:pt>
                <c:pt idx="150286">
                  <c:v>-2.16662E-2</c:v>
                </c:pt>
                <c:pt idx="150287">
                  <c:v>-2.2254199999999998E-2</c:v>
                </c:pt>
                <c:pt idx="150288">
                  <c:v>-2.2813699999999999E-2</c:v>
                </c:pt>
                <c:pt idx="150289">
                  <c:v>-2.33435E-2</c:v>
                </c:pt>
                <c:pt idx="150290">
                  <c:v>-2.3842800000000001E-2</c:v>
                </c:pt>
                <c:pt idx="150291">
                  <c:v>-2.4310600000000002E-2</c:v>
                </c:pt>
                <c:pt idx="150292">
                  <c:v>-2.4746199999999999E-2</c:v>
                </c:pt>
                <c:pt idx="150293">
                  <c:v>-2.51486E-2</c:v>
                </c:pt>
                <c:pt idx="150294">
                  <c:v>-2.5517100000000001E-2</c:v>
                </c:pt>
                <c:pt idx="150295">
                  <c:v>-2.5850999999999999E-2</c:v>
                </c:pt>
                <c:pt idx="150296">
                  <c:v>-2.6149700000000001E-2</c:v>
                </c:pt>
                <c:pt idx="150297">
                  <c:v>-2.6412600000000001E-2</c:v>
                </c:pt>
                <c:pt idx="150298">
                  <c:v>-2.6639199999999998E-2</c:v>
                </c:pt>
                <c:pt idx="150299">
                  <c:v>-2.6828899999999999E-2</c:v>
                </c:pt>
                <c:pt idx="150300">
                  <c:v>-2.69813E-2</c:v>
                </c:pt>
                <c:pt idx="150301">
                  <c:v>-2.7096100000000001E-2</c:v>
                </c:pt>
                <c:pt idx="150302">
                  <c:v>-2.71729E-2</c:v>
                </c:pt>
                <c:pt idx="150303">
                  <c:v>-2.72115E-2</c:v>
                </c:pt>
                <c:pt idx="150304">
                  <c:v>-2.7211800000000001E-2</c:v>
                </c:pt>
                <c:pt idx="150305">
                  <c:v>-2.7173599999999999E-2</c:v>
                </c:pt>
                <c:pt idx="150306">
                  <c:v>-2.7096800000000001E-2</c:v>
                </c:pt>
                <c:pt idx="150307">
                  <c:v>-2.6981499999999999E-2</c:v>
                </c:pt>
                <c:pt idx="150308">
                  <c:v>-2.68276E-2</c:v>
                </c:pt>
                <c:pt idx="150309">
                  <c:v>-2.66354E-2</c:v>
                </c:pt>
                <c:pt idx="150310">
                  <c:v>-2.6405000000000001E-2</c:v>
                </c:pt>
                <c:pt idx="150311">
                  <c:v>-2.6136699999999999E-2</c:v>
                </c:pt>
                <c:pt idx="150312">
                  <c:v>-2.5830700000000002E-2</c:v>
                </c:pt>
                <c:pt idx="150313">
                  <c:v>-2.54875E-2</c:v>
                </c:pt>
                <c:pt idx="150314">
                  <c:v>-2.5107399999999998E-2</c:v>
                </c:pt>
                <c:pt idx="150315">
                  <c:v>-2.4691100000000001E-2</c:v>
                </c:pt>
                <c:pt idx="150316">
                  <c:v>-2.4238900000000001E-2</c:v>
                </c:pt>
                <c:pt idx="150317">
                  <c:v>-2.3751600000000001E-2</c:v>
                </c:pt>
                <c:pt idx="150318">
                  <c:v>-2.3229799999999998E-2</c:v>
                </c:pt>
                <c:pt idx="150319">
                  <c:v>-2.2674300000000001E-2</c:v>
                </c:pt>
                <c:pt idx="150320">
                  <c:v>-2.20857E-2</c:v>
                </c:pt>
                <c:pt idx="150321">
                  <c:v>-2.1465100000000001E-2</c:v>
                </c:pt>
                <c:pt idx="150322">
                  <c:v>-2.0813100000000001E-2</c:v>
                </c:pt>
                <c:pt idx="150323">
                  <c:v>-2.01309E-2</c:v>
                </c:pt>
                <c:pt idx="150324">
                  <c:v>-1.94194E-2</c:v>
                </c:pt>
                <c:pt idx="150325">
                  <c:v>-1.8679600000000001E-2</c:v>
                </c:pt>
                <c:pt idx="150326">
                  <c:v>-1.7912600000000001E-2</c:v>
                </c:pt>
                <c:pt idx="150327">
                  <c:v>-1.7119599999999999E-2</c:v>
                </c:pt>
                <c:pt idx="150328">
                  <c:v>-1.6301699999999999E-2</c:v>
                </c:pt>
                <c:pt idx="150329">
                  <c:v>-1.54602E-2</c:v>
                </c:pt>
                <c:pt idx="150330">
                  <c:v>-1.45963E-2</c:v>
                </c:pt>
                <c:pt idx="150331">
                  <c:v>-1.3711299999999999E-2</c:v>
                </c:pt>
                <c:pt idx="150332">
                  <c:v>-1.28066E-2</c:v>
                </c:pt>
                <c:pt idx="150333">
                  <c:v>-1.1883599999999999E-2</c:v>
                </c:pt>
                <c:pt idx="150334">
                  <c:v>-1.09435E-2</c:v>
                </c:pt>
                <c:pt idx="150335" formatCode="0.00E+00">
                  <c:v>-9.9879900000000004E-3</c:v>
                </c:pt>
                <c:pt idx="150336" formatCode="0.00E+00">
                  <c:v>-9.0183599999999996E-3</c:v>
                </c:pt>
                <c:pt idx="150337" formatCode="0.00E+00">
                  <c:v>-8.0361400000000006E-3</c:v>
                </c:pt>
                <c:pt idx="150338" formatCode="0.00E+00">
                  <c:v>-7.0428399999999999E-3</c:v>
                </c:pt>
                <c:pt idx="150339" formatCode="0.00E+00">
                  <c:v>-6.0399700000000004E-3</c:v>
                </c:pt>
                <c:pt idx="150340" formatCode="0.00E+00">
                  <c:v>-5.02908E-3</c:v>
                </c:pt>
                <c:pt idx="150341" formatCode="0.00E+00">
                  <c:v>-4.0117199999999999E-3</c:v>
                </c:pt>
                <c:pt idx="150342" formatCode="0.00E+00">
                  <c:v>-2.9894600000000002E-3</c:v>
                </c:pt>
                <c:pt idx="150343" formatCode="0.00E+00">
                  <c:v>-1.9638799999999999E-3</c:v>
                </c:pt>
                <c:pt idx="150344" formatCode="0.00E+00">
                  <c:v>-9.3656700000000002E-4</c:v>
                </c:pt>
                <c:pt idx="150345" formatCode="0.00E+00">
                  <c:v>9.0898900000000005E-5</c:v>
                </c:pt>
                <c:pt idx="150346" formatCode="0.00E+00">
                  <c:v>1.11692E-3</c:v>
                </c:pt>
                <c:pt idx="150347" formatCode="0.00E+00">
                  <c:v>2.13992E-3</c:v>
                </c:pt>
                <c:pt idx="150348" formatCode="0.00E+00">
                  <c:v>3.1583100000000001E-3</c:v>
                </c:pt>
                <c:pt idx="150349" formatCode="0.00E+00">
                  <c:v>4.1704999999999997E-3</c:v>
                </c:pt>
                <c:pt idx="150350" formatCode="0.00E+00">
                  <c:v>5.1749300000000003E-3</c:v>
                </c:pt>
                <c:pt idx="150351" formatCode="0.00E+00">
                  <c:v>6.1700399999999999E-3</c:v>
                </c:pt>
                <c:pt idx="150352" formatCode="0.00E+00">
                  <c:v>7.1542899999999998E-3</c:v>
                </c:pt>
                <c:pt idx="150353" formatCode="0.00E+00">
                  <c:v>8.1261500000000004E-3</c:v>
                </c:pt>
                <c:pt idx="150354" formatCode="0.00E+00">
                  <c:v>9.0841099999999994E-3</c:v>
                </c:pt>
                <c:pt idx="150355">
                  <c:v>1.00267E-2</c:v>
                </c:pt>
                <c:pt idx="150356">
                  <c:v>1.0952399999999999E-2</c:v>
                </c:pt>
                <c:pt idx="150357">
                  <c:v>1.18599E-2</c:v>
                </c:pt>
                <c:pt idx="150358">
                  <c:v>1.27476E-2</c:v>
                </c:pt>
                <c:pt idx="150359">
                  <c:v>1.3614299999999999E-2</c:v>
                </c:pt>
                <c:pt idx="150360">
                  <c:v>1.44586E-2</c:v>
                </c:pt>
                <c:pt idx="150361">
                  <c:v>1.52792E-2</c:v>
                </c:pt>
                <c:pt idx="150362">
                  <c:v>1.60748E-2</c:v>
                </c:pt>
                <c:pt idx="150363">
                  <c:v>1.68442E-2</c:v>
                </c:pt>
                <c:pt idx="150364">
                  <c:v>1.7586299999999999E-2</c:v>
                </c:pt>
                <c:pt idx="150365">
                  <c:v>1.8299800000000001E-2</c:v>
                </c:pt>
                <c:pt idx="150366">
                  <c:v>1.89836E-2</c:v>
                </c:pt>
                <c:pt idx="150367">
                  <c:v>1.9636799999999999E-2</c:v>
                </c:pt>
                <c:pt idx="150368">
                  <c:v>2.0258399999999999E-2</c:v>
                </c:pt>
                <c:pt idx="150369">
                  <c:v>2.0847299999999999E-2</c:v>
                </c:pt>
                <c:pt idx="150370">
                  <c:v>2.14027E-2</c:v>
                </c:pt>
                <c:pt idx="150371">
                  <c:v>2.19238E-2</c:v>
                </c:pt>
                <c:pt idx="150372">
                  <c:v>2.2409700000000001E-2</c:v>
                </c:pt>
                <c:pt idx="150373">
                  <c:v>2.28598E-2</c:v>
                </c:pt>
                <c:pt idx="150374">
                  <c:v>2.32734E-2</c:v>
                </c:pt>
                <c:pt idx="150375">
                  <c:v>2.3649799999999999E-2</c:v>
                </c:pt>
                <c:pt idx="150376">
                  <c:v>2.3988599999999999E-2</c:v>
                </c:pt>
                <c:pt idx="150377">
                  <c:v>2.4289100000000001E-2</c:v>
                </c:pt>
                <c:pt idx="150378">
                  <c:v>2.4551099999999999E-2</c:v>
                </c:pt>
                <c:pt idx="150379">
                  <c:v>2.47742E-2</c:v>
                </c:pt>
                <c:pt idx="150380">
                  <c:v>2.4958000000000001E-2</c:v>
                </c:pt>
                <c:pt idx="150381">
                  <c:v>2.5102300000000001E-2</c:v>
                </c:pt>
                <c:pt idx="150382">
                  <c:v>2.5206900000000001E-2</c:v>
                </c:pt>
                <c:pt idx="150383">
                  <c:v>2.5271700000000001E-2</c:v>
                </c:pt>
                <c:pt idx="150384">
                  <c:v>2.5296800000000001E-2</c:v>
                </c:pt>
                <c:pt idx="150385">
                  <c:v>2.5281999999999999E-2</c:v>
                </c:pt>
                <c:pt idx="150386">
                  <c:v>2.5227599999999999E-2</c:v>
                </c:pt>
                <c:pt idx="150387">
                  <c:v>2.5133599999999999E-2</c:v>
                </c:pt>
                <c:pt idx="150388">
                  <c:v>2.50002E-2</c:v>
                </c:pt>
                <c:pt idx="150389">
                  <c:v>2.4827800000000001E-2</c:v>
                </c:pt>
                <c:pt idx="150390">
                  <c:v>2.4616699999999998E-2</c:v>
                </c:pt>
                <c:pt idx="150391">
                  <c:v>2.4367199999999999E-2</c:v>
                </c:pt>
                <c:pt idx="150392">
                  <c:v>2.4079900000000001E-2</c:v>
                </c:pt>
                <c:pt idx="150393">
                  <c:v>2.37553E-2</c:v>
                </c:pt>
                <c:pt idx="150394">
                  <c:v>2.3393899999999999E-2</c:v>
                </c:pt>
                <c:pt idx="150395">
                  <c:v>2.29964E-2</c:v>
                </c:pt>
                <c:pt idx="150396">
                  <c:v>2.25635E-2</c:v>
                </c:pt>
                <c:pt idx="150397">
                  <c:v>2.2096000000000001E-2</c:v>
                </c:pt>
                <c:pt idx="150398">
                  <c:v>2.1594700000000001E-2</c:v>
                </c:pt>
                <c:pt idx="150399">
                  <c:v>2.10604E-2</c:v>
                </c:pt>
                <c:pt idx="150400">
                  <c:v>2.0494100000000001E-2</c:v>
                </c:pt>
                <c:pt idx="150401">
                  <c:v>1.98967E-2</c:v>
                </c:pt>
                <c:pt idx="150402">
                  <c:v>1.92693E-2</c:v>
                </c:pt>
                <c:pt idx="150403">
                  <c:v>1.8613000000000001E-2</c:v>
                </c:pt>
                <c:pt idx="150404">
                  <c:v>1.7928800000000002E-2</c:v>
                </c:pt>
                <c:pt idx="150405">
                  <c:v>1.7217900000000001E-2</c:v>
                </c:pt>
                <c:pt idx="150406">
                  <c:v>1.6481599999999999E-2</c:v>
                </c:pt>
                <c:pt idx="150407">
                  <c:v>1.5720999999999999E-2</c:v>
                </c:pt>
                <c:pt idx="150408">
                  <c:v>1.49374E-2</c:v>
                </c:pt>
                <c:pt idx="150409">
                  <c:v>1.4132199999999999E-2</c:v>
                </c:pt>
                <c:pt idx="150410">
                  <c:v>1.3306699999999999E-2</c:v>
                </c:pt>
                <c:pt idx="150411">
                  <c:v>1.2462300000000001E-2</c:v>
                </c:pt>
                <c:pt idx="150412">
                  <c:v>1.16004E-2</c:v>
                </c:pt>
                <c:pt idx="150413">
                  <c:v>1.0722499999999999E-2</c:v>
                </c:pt>
                <c:pt idx="150414" formatCode="0.00E+00">
                  <c:v>9.8298900000000008E-3</c:v>
                </c:pt>
                <c:pt idx="150415" formatCode="0.00E+00">
                  <c:v>8.9241900000000002E-3</c:v>
                </c:pt>
                <c:pt idx="150416" formatCode="0.00E+00">
                  <c:v>8.0068599999999993E-3</c:v>
                </c:pt>
                <c:pt idx="150417" formatCode="0.00E+00">
                  <c:v>7.0794300000000003E-3</c:v>
                </c:pt>
                <c:pt idx="150418" formatCode="0.00E+00">
                  <c:v>6.1434200000000001E-3</c:v>
                </c:pt>
                <c:pt idx="150419" formatCode="0.00E+00">
                  <c:v>5.2003800000000001E-3</c:v>
                </c:pt>
                <c:pt idx="150420" formatCode="0.00E+00">
                  <c:v>4.2518599999999997E-3</c:v>
                </c:pt>
                <c:pt idx="150421" formatCode="0.00E+00">
                  <c:v>3.29942E-3</c:v>
                </c:pt>
                <c:pt idx="150422" formatCode="0.00E+00">
                  <c:v>2.3446299999999999E-3</c:v>
                </c:pt>
                <c:pt idx="150423" formatCode="0.00E+00">
                  <c:v>1.38904E-3</c:v>
                </c:pt>
                <c:pt idx="150424" formatCode="0.00E+00">
                  <c:v>4.3421900000000001E-4</c:v>
                </c:pt>
                <c:pt idx="150425" formatCode="0.00E+00">
                  <c:v>-5.1827399999999999E-4</c:v>
                </c:pt>
                <c:pt idx="150426" formatCode="0.00E+00">
                  <c:v>-1.46689E-3</c:v>
                </c:pt>
                <c:pt idx="150427" formatCode="0.00E+00">
                  <c:v>-2.4100800000000002E-3</c:v>
                </c:pt>
                <c:pt idx="150428" formatCode="0.00E+00">
                  <c:v>-3.3463199999999999E-3</c:v>
                </c:pt>
                <c:pt idx="150429" formatCode="0.00E+00">
                  <c:v>-4.2740800000000004E-3</c:v>
                </c:pt>
                <c:pt idx="150430" formatCode="0.00E+00">
                  <c:v>-5.1918800000000003E-3</c:v>
                </c:pt>
                <c:pt idx="150431" formatCode="0.00E+00">
                  <c:v>-6.0982199999999997E-3</c:v>
                </c:pt>
                <c:pt idx="150432" formatCode="0.00E+00">
                  <c:v>-6.9916500000000003E-3</c:v>
                </c:pt>
                <c:pt idx="150433" formatCode="0.00E+00">
                  <c:v>-7.8707399999999993E-3</c:v>
                </c:pt>
                <c:pt idx="150434" formatCode="0.00E+00">
                  <c:v>-8.73407E-3</c:v>
                </c:pt>
                <c:pt idx="150435" formatCode="0.00E+00">
                  <c:v>-9.5802600000000002E-3</c:v>
                </c:pt>
                <c:pt idx="150436">
                  <c:v>-1.0408000000000001E-2</c:v>
                </c:pt>
                <c:pt idx="150437">
                  <c:v>-1.1215899999999999E-2</c:v>
                </c:pt>
                <c:pt idx="150438">
                  <c:v>-1.20027E-2</c:v>
                </c:pt>
                <c:pt idx="150439">
                  <c:v>-1.2767199999999999E-2</c:v>
                </c:pt>
                <c:pt idx="150440">
                  <c:v>-1.35081E-2</c:v>
                </c:pt>
                <c:pt idx="150441">
                  <c:v>-1.42244E-2</c:v>
                </c:pt>
                <c:pt idx="150442">
                  <c:v>-1.49149E-2</c:v>
                </c:pt>
                <c:pt idx="150443">
                  <c:v>-1.5578399999999999E-2</c:v>
                </c:pt>
                <c:pt idx="150444">
                  <c:v>-1.6214099999999999E-2</c:v>
                </c:pt>
                <c:pt idx="150445">
                  <c:v>-1.68208E-2</c:v>
                </c:pt>
                <c:pt idx="150446">
                  <c:v>-1.7397699999999999E-2</c:v>
                </c:pt>
                <c:pt idx="150447">
                  <c:v>-1.7944000000000002E-2</c:v>
                </c:pt>
                <c:pt idx="150448">
                  <c:v>-1.8458599999999999E-2</c:v>
                </c:pt>
                <c:pt idx="150449">
                  <c:v>-1.8941E-2</c:v>
                </c:pt>
                <c:pt idx="150450">
                  <c:v>-1.9390399999999999E-2</c:v>
                </c:pt>
                <c:pt idx="150451">
                  <c:v>-1.98061E-2</c:v>
                </c:pt>
                <c:pt idx="150452">
                  <c:v>-2.0187500000000001E-2</c:v>
                </c:pt>
                <c:pt idx="150453">
                  <c:v>-2.0534E-2</c:v>
                </c:pt>
                <c:pt idx="150454">
                  <c:v>-2.0845300000000001E-2</c:v>
                </c:pt>
                <c:pt idx="150455">
                  <c:v>-2.1120799999999999E-2</c:v>
                </c:pt>
                <c:pt idx="150456">
                  <c:v>-2.1360199999999999E-2</c:v>
                </c:pt>
                <c:pt idx="150457">
                  <c:v>-2.1563200000000001E-2</c:v>
                </c:pt>
                <c:pt idx="150458">
                  <c:v>-2.1729499999999999E-2</c:v>
                </c:pt>
                <c:pt idx="150459">
                  <c:v>-2.1859E-2</c:v>
                </c:pt>
                <c:pt idx="150460">
                  <c:v>-2.1951499999999999E-2</c:v>
                </c:pt>
                <c:pt idx="150461">
                  <c:v>-2.2006999999999999E-2</c:v>
                </c:pt>
                <c:pt idx="150462">
                  <c:v>-2.20255E-2</c:v>
                </c:pt>
                <c:pt idx="150463">
                  <c:v>-2.2007100000000002E-2</c:v>
                </c:pt>
                <c:pt idx="150464">
                  <c:v>-2.19518E-2</c:v>
                </c:pt>
                <c:pt idx="150465">
                  <c:v>-2.1859799999999999E-2</c:v>
                </c:pt>
                <c:pt idx="150466">
                  <c:v>-2.1731500000000001E-2</c:v>
                </c:pt>
                <c:pt idx="150467">
                  <c:v>-2.1567099999999999E-2</c:v>
                </c:pt>
                <c:pt idx="150468">
                  <c:v>-2.1366900000000001E-2</c:v>
                </c:pt>
                <c:pt idx="150469">
                  <c:v>-2.1131500000000001E-2</c:v>
                </c:pt>
                <c:pt idx="150470">
                  <c:v>-2.08612E-2</c:v>
                </c:pt>
                <c:pt idx="150471">
                  <c:v>-2.0556600000000001E-2</c:v>
                </c:pt>
                <c:pt idx="150472">
                  <c:v>-2.0218400000000001E-2</c:v>
                </c:pt>
                <c:pt idx="150473">
                  <c:v>-1.9847099999999999E-2</c:v>
                </c:pt>
                <c:pt idx="150474">
                  <c:v>-1.94434E-2</c:v>
                </c:pt>
                <c:pt idx="150475">
                  <c:v>-1.9008199999999999E-2</c:v>
                </c:pt>
                <c:pt idx="150476">
                  <c:v>-1.8542199999999998E-2</c:v>
                </c:pt>
                <c:pt idx="150477">
                  <c:v>-1.8046300000000001E-2</c:v>
                </c:pt>
                <c:pt idx="150478">
                  <c:v>-1.75213E-2</c:v>
                </c:pt>
                <c:pt idx="150479">
                  <c:v>-1.6968199999999999E-2</c:v>
                </c:pt>
                <c:pt idx="150480">
                  <c:v>-1.6388099999999999E-2</c:v>
                </c:pt>
                <c:pt idx="150481">
                  <c:v>-1.5781900000000001E-2</c:v>
                </c:pt>
                <c:pt idx="150482">
                  <c:v>-1.51507E-2</c:v>
                </c:pt>
                <c:pt idx="150483">
                  <c:v>-1.4495600000000001E-2</c:v>
                </c:pt>
                <c:pt idx="150484">
                  <c:v>-1.38178E-2</c:v>
                </c:pt>
                <c:pt idx="150485">
                  <c:v>-1.31185E-2</c:v>
                </c:pt>
                <c:pt idx="150486">
                  <c:v>-1.23988E-2</c:v>
                </c:pt>
                <c:pt idx="150487">
                  <c:v>-1.16601E-2</c:v>
                </c:pt>
                <c:pt idx="150488">
                  <c:v>-1.09035E-2</c:v>
                </c:pt>
                <c:pt idx="150489">
                  <c:v>-1.0130399999999999E-2</c:v>
                </c:pt>
                <c:pt idx="150490" formatCode="0.00E+00">
                  <c:v>-9.3421800000000003E-3</c:v>
                </c:pt>
                <c:pt idx="150491" formatCode="0.00E+00">
                  <c:v>-8.5400800000000002E-3</c:v>
                </c:pt>
                <c:pt idx="150492" formatCode="0.00E+00">
                  <c:v>-7.7254999999999997E-3</c:v>
                </c:pt>
                <c:pt idx="150493" formatCode="0.00E+00">
                  <c:v>-6.89983E-3</c:v>
                </c:pt>
                <c:pt idx="150494" formatCode="0.00E+00">
                  <c:v>-6.0644499999999999E-3</c:v>
                </c:pt>
                <c:pt idx="150495" formatCode="0.00E+00">
                  <c:v>-5.2207699999999996E-3</c:v>
                </c:pt>
                <c:pt idx="150496" formatCode="0.00E+00">
                  <c:v>-4.3702100000000002E-3</c:v>
                </c:pt>
                <c:pt idx="150497" formatCode="0.00E+00">
                  <c:v>-3.5141899999999999E-3</c:v>
                </c:pt>
                <c:pt idx="150498" formatCode="0.00E+00">
                  <c:v>-2.6541400000000001E-3</c:v>
                </c:pt>
                <c:pt idx="150499" formatCode="0.00E+00">
                  <c:v>-1.79148E-3</c:v>
                </c:pt>
                <c:pt idx="150500" formatCode="0.00E+00">
                  <c:v>-9.2764400000000004E-4</c:v>
                </c:pt>
                <c:pt idx="150501" formatCode="0.00E+00">
                  <c:v>-6.4060399999999994E-5</c:v>
                </c:pt>
                <c:pt idx="150502" formatCode="0.00E+00">
                  <c:v>7.9785200000000004E-4</c:v>
                </c:pt>
                <c:pt idx="150503" formatCode="0.00E+00">
                  <c:v>1.65668E-3</c:v>
                </c:pt>
                <c:pt idx="150504" formatCode="0.00E+00">
                  <c:v>2.5110200000000001E-3</c:v>
                </c:pt>
                <c:pt idx="150505" formatCode="0.00E+00">
                  <c:v>3.3594800000000002E-3</c:v>
                </c:pt>
                <c:pt idx="150506" formatCode="0.00E+00">
                  <c:v>4.20069E-3</c:v>
                </c:pt>
                <c:pt idx="150507" formatCode="0.00E+00">
                  <c:v>5.0332900000000002E-3</c:v>
                </c:pt>
                <c:pt idx="150508" formatCode="0.00E+00">
                  <c:v>5.8559299999999996E-3</c:v>
                </c:pt>
                <c:pt idx="150509" formatCode="0.00E+00">
                  <c:v>6.6673000000000001E-3</c:v>
                </c:pt>
                <c:pt idx="150510" formatCode="0.00E+00">
                  <c:v>7.4660999999999998E-3</c:v>
                </c:pt>
                <c:pt idx="150511" formatCode="0.00E+00">
                  <c:v>8.2510599999999993E-3</c:v>
                </c:pt>
                <c:pt idx="150512" formatCode="0.00E+00">
                  <c:v>9.0209399999999999E-3</c:v>
                </c:pt>
                <c:pt idx="150513" formatCode="0.00E+00">
                  <c:v>9.77454E-3</c:v>
                </c:pt>
                <c:pt idx="150514">
                  <c:v>1.05107E-2</c:v>
                </c:pt>
                <c:pt idx="150515">
                  <c:v>1.1228200000000001E-2</c:v>
                </c:pt>
                <c:pt idx="150516">
                  <c:v>1.19259E-2</c:v>
                </c:pt>
                <c:pt idx="150517">
                  <c:v>1.26029E-2</c:v>
                </c:pt>
                <c:pt idx="150518">
                  <c:v>1.3258000000000001E-2</c:v>
                </c:pt>
                <c:pt idx="150519">
                  <c:v>1.38903E-2</c:v>
                </c:pt>
                <c:pt idx="150520">
                  <c:v>1.4498799999999999E-2</c:v>
                </c:pt>
                <c:pt idx="150521">
                  <c:v>1.50826E-2</c:v>
                </c:pt>
                <c:pt idx="150522">
                  <c:v>1.56408E-2</c:v>
                </c:pt>
                <c:pt idx="150523">
                  <c:v>1.6172700000000002E-2</c:v>
                </c:pt>
                <c:pt idx="150524">
                  <c:v>1.6677399999999998E-2</c:v>
                </c:pt>
                <c:pt idx="150525">
                  <c:v>1.7154200000000001E-2</c:v>
                </c:pt>
                <c:pt idx="150526">
                  <c:v>1.76025E-2</c:v>
                </c:pt>
                <c:pt idx="150527">
                  <c:v>1.8021599999999999E-2</c:v>
                </c:pt>
                <c:pt idx="150528">
                  <c:v>1.8410900000000001E-2</c:v>
                </c:pt>
                <c:pt idx="150529">
                  <c:v>1.8769999999999998E-2</c:v>
                </c:pt>
                <c:pt idx="150530">
                  <c:v>1.9098400000000001E-2</c:v>
                </c:pt>
                <c:pt idx="150531">
                  <c:v>1.9395699999999998E-2</c:v>
                </c:pt>
                <c:pt idx="150532">
                  <c:v>1.9661399999999999E-2</c:v>
                </c:pt>
                <c:pt idx="150533">
                  <c:v>1.9895300000000001E-2</c:v>
                </c:pt>
                <c:pt idx="150534">
                  <c:v>2.0097199999999999E-2</c:v>
                </c:pt>
                <c:pt idx="150535">
                  <c:v>2.0266800000000001E-2</c:v>
                </c:pt>
                <c:pt idx="150536">
                  <c:v>2.0404100000000001E-2</c:v>
                </c:pt>
                <c:pt idx="150537">
                  <c:v>2.05089E-2</c:v>
                </c:pt>
                <c:pt idx="150538">
                  <c:v>2.0581100000000001E-2</c:v>
                </c:pt>
                <c:pt idx="150539">
                  <c:v>2.0620900000000001E-2</c:v>
                </c:pt>
                <c:pt idx="150540">
                  <c:v>2.0628299999999999E-2</c:v>
                </c:pt>
                <c:pt idx="150541">
                  <c:v>2.0603400000000001E-2</c:v>
                </c:pt>
                <c:pt idx="150542">
                  <c:v>2.0546499999999999E-2</c:v>
                </c:pt>
                <c:pt idx="150543">
                  <c:v>2.0457699999999999E-2</c:v>
                </c:pt>
                <c:pt idx="150544">
                  <c:v>2.0337299999999999E-2</c:v>
                </c:pt>
                <c:pt idx="150545">
                  <c:v>2.0185700000000001E-2</c:v>
                </c:pt>
                <c:pt idx="150546">
                  <c:v>2.0003400000000001E-2</c:v>
                </c:pt>
                <c:pt idx="150547">
                  <c:v>1.9790599999999998E-2</c:v>
                </c:pt>
                <c:pt idx="150548">
                  <c:v>1.9547999999999999E-2</c:v>
                </c:pt>
                <c:pt idx="150549">
                  <c:v>1.9276000000000001E-2</c:v>
                </c:pt>
                <c:pt idx="150550">
                  <c:v>1.89753E-2</c:v>
                </c:pt>
                <c:pt idx="150551">
                  <c:v>1.86465E-2</c:v>
                </c:pt>
                <c:pt idx="150552">
                  <c:v>1.82902E-2</c:v>
                </c:pt>
                <c:pt idx="150553">
                  <c:v>1.7907200000000002E-2</c:v>
                </c:pt>
                <c:pt idx="150554">
                  <c:v>1.7498199999999998E-2</c:v>
                </c:pt>
                <c:pt idx="150555">
                  <c:v>1.7064099999999999E-2</c:v>
                </c:pt>
                <c:pt idx="150556">
                  <c:v>1.6605600000000002E-2</c:v>
                </c:pt>
                <c:pt idx="150557">
                  <c:v>1.6123700000000001E-2</c:v>
                </c:pt>
                <c:pt idx="150558">
                  <c:v>1.5619299999999999E-2</c:v>
                </c:pt>
                <c:pt idx="150559">
                  <c:v>1.5093199999999999E-2</c:v>
                </c:pt>
                <c:pt idx="150560">
                  <c:v>1.45466E-2</c:v>
                </c:pt>
                <c:pt idx="150561">
                  <c:v>1.3980299999999999E-2</c:v>
                </c:pt>
                <c:pt idx="150562">
                  <c:v>1.33954E-2</c:v>
                </c:pt>
                <c:pt idx="150563">
                  <c:v>1.2793000000000001E-2</c:v>
                </c:pt>
                <c:pt idx="150564">
                  <c:v>1.21742E-2</c:v>
                </c:pt>
                <c:pt idx="150565">
                  <c:v>1.154E-2</c:v>
                </c:pt>
                <c:pt idx="150566">
                  <c:v>1.08916E-2</c:v>
                </c:pt>
                <c:pt idx="150567">
                  <c:v>1.0230100000000001E-2</c:v>
                </c:pt>
                <c:pt idx="150568" formatCode="0.00E+00">
                  <c:v>9.5566799999999997E-3</c:v>
                </c:pt>
                <c:pt idx="150569" formatCode="0.00E+00">
                  <c:v>8.8725000000000002E-3</c:v>
                </c:pt>
                <c:pt idx="150570" formatCode="0.00E+00">
                  <c:v>8.1787500000000003E-3</c:v>
                </c:pt>
                <c:pt idx="150571" formatCode="0.00E+00">
                  <c:v>7.4766099999999999E-3</c:v>
                </c:pt>
                <c:pt idx="150572" formatCode="0.00E+00">
                  <c:v>6.7672699999999997E-3</c:v>
                </c:pt>
                <c:pt idx="150573" formatCode="0.00E+00">
                  <c:v>6.0519500000000004E-3</c:v>
                </c:pt>
                <c:pt idx="150574" formatCode="0.00E+00">
                  <c:v>5.33184E-3</c:v>
                </c:pt>
                <c:pt idx="150575" formatCode="0.00E+00">
                  <c:v>4.6081500000000001E-3</c:v>
                </c:pt>
                <c:pt idx="150576" formatCode="0.00E+00">
                  <c:v>3.8820700000000001E-3</c:v>
                </c:pt>
                <c:pt idx="150577" formatCode="0.00E+00">
                  <c:v>3.15482E-3</c:v>
                </c:pt>
                <c:pt idx="150578" formatCode="0.00E+00">
                  <c:v>2.4275899999999999E-3</c:v>
                </c:pt>
                <c:pt idx="150579" formatCode="0.00E+00">
                  <c:v>1.70156E-3</c:v>
                </c:pt>
                <c:pt idx="150580" formatCode="0.00E+00">
                  <c:v>9.7790399999999993E-4</c:v>
                </c:pt>
                <c:pt idx="150581" formatCode="0.00E+00">
                  <c:v>2.5779299999999998E-4</c:v>
                </c:pt>
                <c:pt idx="150582" formatCode="0.00E+00">
                  <c:v>-4.5762400000000001E-4</c:v>
                </c:pt>
                <c:pt idx="150583" formatCode="0.00E+00">
                  <c:v>-1.1672099999999999E-3</c:v>
                </c:pt>
                <c:pt idx="150584" formatCode="0.00E+00">
                  <c:v>-1.8698600000000001E-3</c:v>
                </c:pt>
                <c:pt idx="150585" formatCode="0.00E+00">
                  <c:v>-2.5644600000000002E-3</c:v>
                </c:pt>
                <c:pt idx="150586" formatCode="0.00E+00">
                  <c:v>-3.2499400000000002E-3</c:v>
                </c:pt>
                <c:pt idx="150587" formatCode="0.00E+00">
                  <c:v>-3.92524E-3</c:v>
                </c:pt>
                <c:pt idx="150588" formatCode="0.00E+00">
                  <c:v>-4.5893499999999999E-3</c:v>
                </c:pt>
                <c:pt idx="150589" formatCode="0.00E+00">
                  <c:v>-5.2412600000000002E-3</c:v>
                </c:pt>
                <c:pt idx="150590" formatCode="0.00E+00">
                  <c:v>-5.8799899999999999E-3</c:v>
                </c:pt>
                <c:pt idx="150591" formatCode="0.00E+00">
                  <c:v>-6.5046100000000001E-3</c:v>
                </c:pt>
                <c:pt idx="150592" formatCode="0.00E+00">
                  <c:v>-7.1142000000000002E-3</c:v>
                </c:pt>
                <c:pt idx="150593" formatCode="0.00E+00">
                  <c:v>-7.7078800000000003E-3</c:v>
                </c:pt>
                <c:pt idx="150594" formatCode="0.00E+00">
                  <c:v>-8.2848100000000001E-3</c:v>
                </c:pt>
                <c:pt idx="150595" formatCode="0.00E+00">
                  <c:v>-8.84419E-3</c:v>
                </c:pt>
                <c:pt idx="150596" formatCode="0.00E+00">
                  <c:v>-9.3852299999999996E-3</c:v>
                </c:pt>
                <c:pt idx="150597" formatCode="0.00E+00">
                  <c:v>-9.9072099999999996E-3</c:v>
                </c:pt>
                <c:pt idx="150598">
                  <c:v>-1.0409399999999999E-2</c:v>
                </c:pt>
                <c:pt idx="150599">
                  <c:v>-1.08912E-2</c:v>
                </c:pt>
                <c:pt idx="150600">
                  <c:v>-1.1351999999999999E-2</c:v>
                </c:pt>
                <c:pt idx="150601">
                  <c:v>-1.17912E-2</c:v>
                </c:pt>
                <c:pt idx="150602">
                  <c:v>-1.22083E-2</c:v>
                </c:pt>
                <c:pt idx="150603">
                  <c:v>-1.26027E-2</c:v>
                </c:pt>
                <c:pt idx="150604">
                  <c:v>-1.2974100000000001E-2</c:v>
                </c:pt>
                <c:pt idx="150605">
                  <c:v>-1.33221E-2</c:v>
                </c:pt>
                <c:pt idx="150606">
                  <c:v>-1.36463E-2</c:v>
                </c:pt>
                <c:pt idx="150607">
                  <c:v>-1.39463E-2</c:v>
                </c:pt>
                <c:pt idx="150608">
                  <c:v>-1.4222E-2</c:v>
                </c:pt>
                <c:pt idx="150609">
                  <c:v>-1.4473099999999999E-2</c:v>
                </c:pt>
                <c:pt idx="150610">
                  <c:v>-1.4699500000000001E-2</c:v>
                </c:pt>
                <c:pt idx="150611">
                  <c:v>-1.4900999999999999E-2</c:v>
                </c:pt>
                <c:pt idx="150612">
                  <c:v>-1.50776E-2</c:v>
                </c:pt>
                <c:pt idx="150613">
                  <c:v>-1.52292E-2</c:v>
                </c:pt>
                <c:pt idx="150614">
                  <c:v>-1.53559E-2</c:v>
                </c:pt>
                <c:pt idx="150615">
                  <c:v>-1.54576E-2</c:v>
                </c:pt>
                <c:pt idx="150616">
                  <c:v>-1.5534600000000001E-2</c:v>
                </c:pt>
                <c:pt idx="150617">
                  <c:v>-1.5587E-2</c:v>
                </c:pt>
                <c:pt idx="150618">
                  <c:v>-1.5614899999999999E-2</c:v>
                </c:pt>
                <c:pt idx="150619">
                  <c:v>-1.56186E-2</c:v>
                </c:pt>
                <c:pt idx="150620">
                  <c:v>-1.5598300000000001E-2</c:v>
                </c:pt>
                <c:pt idx="150621">
                  <c:v>-1.5554500000000001E-2</c:v>
                </c:pt>
                <c:pt idx="150622">
                  <c:v>-1.54875E-2</c:v>
                </c:pt>
                <c:pt idx="150623">
                  <c:v>-1.5397599999999999E-2</c:v>
                </c:pt>
                <c:pt idx="150624">
                  <c:v>-1.52853E-2</c:v>
                </c:pt>
                <c:pt idx="150625">
                  <c:v>-1.5151100000000001E-2</c:v>
                </c:pt>
                <c:pt idx="150626">
                  <c:v>-1.49955E-2</c:v>
                </c:pt>
                <c:pt idx="150627">
                  <c:v>-1.48191E-2</c:v>
                </c:pt>
                <c:pt idx="150628">
                  <c:v>-1.4622400000000001E-2</c:v>
                </c:pt>
                <c:pt idx="150629">
                  <c:v>-1.44061E-2</c:v>
                </c:pt>
                <c:pt idx="150630">
                  <c:v>-1.4170800000000001E-2</c:v>
                </c:pt>
                <c:pt idx="150631">
                  <c:v>-1.3917199999999999E-2</c:v>
                </c:pt>
                <c:pt idx="150632">
                  <c:v>-1.3646E-2</c:v>
                </c:pt>
                <c:pt idx="150633">
                  <c:v>-1.3357900000000001E-2</c:v>
                </c:pt>
                <c:pt idx="150634">
                  <c:v>-1.30537E-2</c:v>
                </c:pt>
                <c:pt idx="150635">
                  <c:v>-1.2734199999999999E-2</c:v>
                </c:pt>
                <c:pt idx="150636">
                  <c:v>-1.24002E-2</c:v>
                </c:pt>
                <c:pt idx="150637">
                  <c:v>-1.2052500000000001E-2</c:v>
                </c:pt>
                <c:pt idx="150638">
                  <c:v>-1.1691999999999999E-2</c:v>
                </c:pt>
                <c:pt idx="150639">
                  <c:v>-1.13195E-2</c:v>
                </c:pt>
                <c:pt idx="150640">
                  <c:v>-1.09359E-2</c:v>
                </c:pt>
                <c:pt idx="150641">
                  <c:v>-1.05421E-2</c:v>
                </c:pt>
                <c:pt idx="150642">
                  <c:v>-1.0138899999999999E-2</c:v>
                </c:pt>
                <c:pt idx="150643" formatCode="0.00E+00">
                  <c:v>-9.7274100000000006E-3</c:v>
                </c:pt>
                <c:pt idx="150644" formatCode="0.00E+00">
                  <c:v>-9.3083999999999997E-3</c:v>
                </c:pt>
                <c:pt idx="150645" formatCode="0.00E+00">
                  <c:v>-8.8828399999999995E-3</c:v>
                </c:pt>
                <c:pt idx="150646" formatCode="0.00E+00">
                  <c:v>-8.4516499999999998E-3</c:v>
                </c:pt>
                <c:pt idx="150647" formatCode="0.00E+00">
                  <c:v>-8.0157700000000002E-3</c:v>
                </c:pt>
                <c:pt idx="150648" formatCode="0.00E+00">
                  <c:v>-7.5761200000000004E-3</c:v>
                </c:pt>
                <c:pt idx="150649" formatCode="0.00E+00">
                  <c:v>-7.1336300000000002E-3</c:v>
                </c:pt>
                <c:pt idx="150650" formatCode="0.00E+00">
                  <c:v>-6.68923E-3</c:v>
                </c:pt>
                <c:pt idx="150651" formatCode="0.00E+00">
                  <c:v>-6.2438399999999996E-3</c:v>
                </c:pt>
                <c:pt idx="150652" formatCode="0.00E+00">
                  <c:v>-5.7983699999999997E-3</c:v>
                </c:pt>
                <c:pt idx="150653" formatCode="0.00E+00">
                  <c:v>-5.3537200000000002E-3</c:v>
                </c:pt>
                <c:pt idx="150654" formatCode="0.00E+00">
                  <c:v>-4.91078E-3</c:v>
                </c:pt>
                <c:pt idx="150655" formatCode="0.00E+00">
                  <c:v>-4.4704499999999999E-3</c:v>
                </c:pt>
                <c:pt idx="150656" formatCode="0.00E+00">
                  <c:v>-4.0335700000000002E-3</c:v>
                </c:pt>
                <c:pt idx="150657" formatCode="0.00E+00">
                  <c:v>-3.601E-3</c:v>
                </c:pt>
                <c:pt idx="150658" formatCode="0.00E+00">
                  <c:v>-3.1735800000000001E-3</c:v>
                </c:pt>
                <c:pt idx="150659" formatCode="0.00E+00">
                  <c:v>-2.7521199999999998E-3</c:v>
                </c:pt>
                <c:pt idx="150660" formatCode="0.00E+00">
                  <c:v>-2.3373999999999999E-3</c:v>
                </c:pt>
                <c:pt idx="150661" formatCode="0.00E+00">
                  <c:v>-1.9302E-3</c:v>
                </c:pt>
                <c:pt idx="150662" formatCode="0.00E+00">
                  <c:v>-1.5312699999999999E-3</c:v>
                </c:pt>
                <c:pt idx="150663" formatCode="0.00E+00">
                  <c:v>-1.1413300000000001E-3</c:v>
                </c:pt>
                <c:pt idx="150664" formatCode="0.00E+00">
                  <c:v>-7.6106199999999996E-4</c:v>
                </c:pt>
                <c:pt idx="150665" formatCode="0.00E+00">
                  <c:v>-3.91147E-4</c:v>
                </c:pt>
                <c:pt idx="150666" formatCode="0.00E+00">
                  <c:v>-3.2217900000000002E-5</c:v>
                </c:pt>
                <c:pt idx="150667" formatCode="0.00E+00">
                  <c:v>3.15116E-4</c:v>
                </c:pt>
                <c:pt idx="150668" formatCode="0.00E+00">
                  <c:v>6.5027900000000003E-4</c:v>
                </c:pt>
                <c:pt idx="150669" formatCode="0.00E+00">
                  <c:v>9.7272600000000004E-4</c:v>
                </c:pt>
                <c:pt idx="150670" formatCode="0.00E+00">
                  <c:v>1.28195E-3</c:v>
                </c:pt>
                <c:pt idx="150671" formatCode="0.00E+00">
                  <c:v>1.5774599999999999E-3</c:v>
                </c:pt>
                <c:pt idx="150672" formatCode="0.00E+00">
                  <c:v>1.8588299999999999E-3</c:v>
                </c:pt>
                <c:pt idx="150673" formatCode="0.00E+00">
                  <c:v>2.1256500000000002E-3</c:v>
                </c:pt>
                <c:pt idx="150674" formatCode="0.00E+00">
                  <c:v>2.37755E-3</c:v>
                </c:pt>
                <c:pt idx="150675" formatCode="0.00E+00">
                  <c:v>2.6142000000000001E-3</c:v>
                </c:pt>
                <c:pt idx="150676" formatCode="0.00E+00">
                  <c:v>2.8352899999999999E-3</c:v>
                </c:pt>
                <c:pt idx="150677" formatCode="0.00E+00">
                  <c:v>3.0405800000000002E-3</c:v>
                </c:pt>
                <c:pt idx="150678" formatCode="0.00E+00">
                  <c:v>3.2298499999999998E-3</c:v>
                </c:pt>
                <c:pt idx="150679" formatCode="0.00E+00">
                  <c:v>3.4029099999999999E-3</c:v>
                </c:pt>
                <c:pt idx="150680" formatCode="0.00E+00">
                  <c:v>3.5596299999999998E-3</c:v>
                </c:pt>
                <c:pt idx="150681" formatCode="0.00E+00">
                  <c:v>3.6998999999999999E-3</c:v>
                </c:pt>
                <c:pt idx="150682" formatCode="0.00E+00">
                  <c:v>3.8236699999999999E-3</c:v>
                </c:pt>
                <c:pt idx="150683" formatCode="0.00E+00">
                  <c:v>3.9309000000000002E-3</c:v>
                </c:pt>
                <c:pt idx="150684" formatCode="0.00E+00">
                  <c:v>4.0216100000000001E-3</c:v>
                </c:pt>
                <c:pt idx="150685" formatCode="0.00E+00">
                  <c:v>4.0958699999999997E-3</c:v>
                </c:pt>
                <c:pt idx="150686" formatCode="0.00E+00">
                  <c:v>4.1537600000000003E-3</c:v>
                </c:pt>
                <c:pt idx="150687" formatCode="0.00E+00">
                  <c:v>4.1954100000000001E-3</c:v>
                </c:pt>
                <c:pt idx="150688" formatCode="0.00E+00">
                  <c:v>4.22099E-3</c:v>
                </c:pt>
                <c:pt idx="150689" formatCode="0.00E+00">
                  <c:v>4.2307200000000003E-3</c:v>
                </c:pt>
                <c:pt idx="150690" formatCode="0.00E+00">
                  <c:v>4.2248199999999998E-3</c:v>
                </c:pt>
                <c:pt idx="150691" formatCode="0.00E+00">
                  <c:v>4.2036E-3</c:v>
                </c:pt>
                <c:pt idx="150692" formatCode="0.00E+00">
                  <c:v>4.1673500000000002E-3</c:v>
                </c:pt>
                <c:pt idx="150693" formatCode="0.00E+00">
                  <c:v>4.1164299999999999E-3</c:v>
                </c:pt>
                <c:pt idx="150694" formatCode="0.00E+00">
                  <c:v>4.0512300000000003E-3</c:v>
                </c:pt>
                <c:pt idx="150695" formatCode="0.00E+00">
                  <c:v>3.9721499999999998E-3</c:v>
                </c:pt>
                <c:pt idx="150696" formatCode="0.00E+00">
                  <c:v>3.8796600000000001E-3</c:v>
                </c:pt>
                <c:pt idx="150697" formatCode="0.00E+00">
                  <c:v>3.7742299999999999E-3</c:v>
                </c:pt>
                <c:pt idx="150698" formatCode="0.00E+00">
                  <c:v>3.65636E-3</c:v>
                </c:pt>
                <c:pt idx="150699" formatCode="0.00E+00">
                  <c:v>3.5266099999999999E-3</c:v>
                </c:pt>
                <c:pt idx="150700" formatCode="0.00E+00">
                  <c:v>3.3855299999999999E-3</c:v>
                </c:pt>
                <c:pt idx="150701" formatCode="0.00E+00">
                  <c:v>3.2337199999999998E-3</c:v>
                </c:pt>
                <c:pt idx="150702" formatCode="0.00E+00">
                  <c:v>3.07179E-3</c:v>
                </c:pt>
                <c:pt idx="150703" formatCode="0.00E+00">
                  <c:v>2.9003800000000001E-3</c:v>
                </c:pt>
                <c:pt idx="150704" formatCode="0.00E+00">
                  <c:v>2.7201600000000001E-3</c:v>
                </c:pt>
                <c:pt idx="150705" formatCode="0.00E+00">
                  <c:v>2.5318200000000002E-3</c:v>
                </c:pt>
                <c:pt idx="150706" formatCode="0.00E+00">
                  <c:v>2.3360400000000002E-3</c:v>
                </c:pt>
                <c:pt idx="150707" formatCode="0.00E+00">
                  <c:v>2.1335600000000001E-3</c:v>
                </c:pt>
                <c:pt idx="150708" formatCode="0.00E+00">
                  <c:v>1.9251100000000001E-3</c:v>
                </c:pt>
                <c:pt idx="150709" formatCode="0.00E+00">
                  <c:v>1.7114299999999999E-3</c:v>
                </c:pt>
                <c:pt idx="150710" formatCode="0.00E+00">
                  <c:v>1.4932999999999999E-3</c:v>
                </c:pt>
                <c:pt idx="150711" formatCode="0.00E+00">
                  <c:v>1.27148E-3</c:v>
                </c:pt>
                <c:pt idx="150712" formatCode="0.00E+00">
                  <c:v>1.0467600000000001E-3</c:v>
                </c:pt>
                <c:pt idx="150713" formatCode="0.00E+00">
                  <c:v>8.1992499999999999E-4</c:v>
                </c:pt>
                <c:pt idx="150714" formatCode="0.00E+00">
                  <c:v>5.9177800000000005E-4</c:v>
                </c:pt>
                <c:pt idx="150715" formatCode="0.00E+00">
                  <c:v>3.6311600000000002E-4</c:v>
                </c:pt>
                <c:pt idx="150716" formatCode="0.00E+00">
                  <c:v>1.3474400000000001E-4</c:v>
                </c:pt>
                <c:pt idx="150717" formatCode="0.00E+00">
                  <c:v>-9.2536199999999997E-5</c:v>
                </c:pt>
                <c:pt idx="150718" formatCode="0.00E+00">
                  <c:v>-3.1792099999999998E-4</c:v>
                </c:pt>
                <c:pt idx="150719" formatCode="0.00E+00">
                  <c:v>-5.4060999999999996E-4</c:v>
                </c:pt>
                <c:pt idx="150720" formatCode="0.00E+00">
                  <c:v>-7.5980799999999995E-4</c:v>
                </c:pt>
                <c:pt idx="150721" formatCode="0.00E+00">
                  <c:v>-9.7472800000000001E-4</c:v>
                </c:pt>
                <c:pt idx="150722" formatCode="0.00E+00">
                  <c:v>-1.1845899999999999E-3</c:v>
                </c:pt>
                <c:pt idx="150723" formatCode="0.00E+00">
                  <c:v>-1.3886199999999999E-3</c:v>
                </c:pt>
                <c:pt idx="150724" formatCode="0.00E+00">
                  <c:v>-1.58606E-3</c:v>
                </c:pt>
                <c:pt idx="150725" formatCode="0.00E+00">
                  <c:v>-1.7761599999999999E-3</c:v>
                </c:pt>
                <c:pt idx="150726" formatCode="0.00E+00">
                  <c:v>-1.9581999999999998E-3</c:v>
                </c:pt>
                <c:pt idx="150727" formatCode="0.00E+00">
                  <c:v>-2.13145E-3</c:v>
                </c:pt>
                <c:pt idx="150728" formatCode="0.00E+00">
                  <c:v>-2.2952300000000001E-3</c:v>
                </c:pt>
                <c:pt idx="150729" formatCode="0.00E+00">
                  <c:v>-2.4488499999999998E-3</c:v>
                </c:pt>
                <c:pt idx="150730" formatCode="0.00E+00">
                  <c:v>-2.59166E-3</c:v>
                </c:pt>
                <c:pt idx="150731" formatCode="0.00E+00">
                  <c:v>-2.72302E-3</c:v>
                </c:pt>
                <c:pt idx="150732" formatCode="0.00E+00">
                  <c:v>-2.8423300000000001E-3</c:v>
                </c:pt>
                <c:pt idx="150733" formatCode="0.00E+00">
                  <c:v>-2.9489999999999998E-3</c:v>
                </c:pt>
                <c:pt idx="150734" formatCode="0.00E+00">
                  <c:v>-3.0424800000000002E-3</c:v>
                </c:pt>
                <c:pt idx="150735" formatCode="0.00E+00">
                  <c:v>-3.1222400000000001E-3</c:v>
                </c:pt>
                <c:pt idx="150736" formatCode="0.00E+00">
                  <c:v>-3.1877799999999999E-3</c:v>
                </c:pt>
                <c:pt idx="150737" formatCode="0.00E+00">
                  <c:v>-3.2386200000000002E-3</c:v>
                </c:pt>
                <c:pt idx="150738" formatCode="0.00E+00">
                  <c:v>-3.2743400000000001E-3</c:v>
                </c:pt>
                <c:pt idx="150739" formatCode="0.00E+00">
                  <c:v>-3.29452E-3</c:v>
                </c:pt>
                <c:pt idx="150740" formatCode="0.00E+00">
                  <c:v>-3.2988100000000001E-3</c:v>
                </c:pt>
                <c:pt idx="150741" formatCode="0.00E+00">
                  <c:v>-3.28685E-3</c:v>
                </c:pt>
                <c:pt idx="150742" formatCode="0.00E+00">
                  <c:v>-3.2583600000000001E-3</c:v>
                </c:pt>
                <c:pt idx="150743" formatCode="0.00E+00">
                  <c:v>-3.2130700000000002E-3</c:v>
                </c:pt>
                <c:pt idx="150744" formatCode="0.00E+00">
                  <c:v>-3.1507499999999999E-3</c:v>
                </c:pt>
                <c:pt idx="150745" formatCode="0.00E+00">
                  <c:v>-3.0712199999999999E-3</c:v>
                </c:pt>
                <c:pt idx="150746" formatCode="0.00E+00">
                  <c:v>-2.9743199999999999E-3</c:v>
                </c:pt>
                <c:pt idx="150747" formatCode="0.00E+00">
                  <c:v>-2.8599400000000001E-3</c:v>
                </c:pt>
                <c:pt idx="150748" formatCode="0.00E+00">
                  <c:v>-2.7280199999999998E-3</c:v>
                </c:pt>
                <c:pt idx="150749" formatCode="0.00E+00">
                  <c:v>-2.57851E-3</c:v>
                </c:pt>
                <c:pt idx="150750" formatCode="0.00E+00">
                  <c:v>-2.4114399999999999E-3</c:v>
                </c:pt>
                <c:pt idx="150751" formatCode="0.00E+00">
                  <c:v>-2.2268399999999999E-3</c:v>
                </c:pt>
                <c:pt idx="150752" formatCode="0.00E+00">
                  <c:v>-2.0248000000000002E-3</c:v>
                </c:pt>
                <c:pt idx="150753" formatCode="0.00E+00">
                  <c:v>-1.8054600000000001E-3</c:v>
                </c:pt>
                <c:pt idx="150754" formatCode="0.00E+00">
                  <c:v>-1.56898E-3</c:v>
                </c:pt>
                <c:pt idx="150755" formatCode="0.00E+00">
                  <c:v>-1.3155700000000001E-3</c:v>
                </c:pt>
                <c:pt idx="150756" formatCode="0.00E+00">
                  <c:v>-1.04549E-3</c:v>
                </c:pt>
                <c:pt idx="150757" formatCode="0.00E+00">
                  <c:v>-7.5902599999999999E-4</c:v>
                </c:pt>
                <c:pt idx="150758" formatCode="0.00E+00">
                  <c:v>-4.5650299999999998E-4</c:v>
                </c:pt>
                <c:pt idx="150759" formatCode="0.00E+00">
                  <c:v>-1.38293E-4</c:v>
                </c:pt>
                <c:pt idx="150760" formatCode="0.00E+00">
                  <c:v>1.9519599999999999E-4</c:v>
                </c:pt>
                <c:pt idx="150761" formatCode="0.00E+00">
                  <c:v>5.4352000000000003E-4</c:v>
                </c:pt>
                <c:pt idx="150762" formatCode="0.00E+00">
                  <c:v>9.0619400000000003E-4</c:v>
                </c:pt>
                <c:pt idx="150763" formatCode="0.00E+00">
                  <c:v>1.2826999999999999E-3</c:v>
                </c:pt>
                <c:pt idx="150764" formatCode="0.00E+00">
                  <c:v>1.6724800000000001E-3</c:v>
                </c:pt>
                <c:pt idx="150765" formatCode="0.00E+00">
                  <c:v>2.0749499999999999E-3</c:v>
                </c:pt>
                <c:pt idx="150766" formatCode="0.00E+00">
                  <c:v>2.4894700000000001E-3</c:v>
                </c:pt>
                <c:pt idx="150767" formatCode="0.00E+00">
                  <c:v>2.9153999999999998E-3</c:v>
                </c:pt>
                <c:pt idx="150768" formatCode="0.00E+00">
                  <c:v>3.3520400000000001E-3</c:v>
                </c:pt>
                <c:pt idx="150769" formatCode="0.00E+00">
                  <c:v>3.7986600000000001E-3</c:v>
                </c:pt>
                <c:pt idx="150770" formatCode="0.00E+00">
                  <c:v>4.2545300000000003E-3</c:v>
                </c:pt>
                <c:pt idx="150771" formatCode="0.00E+00">
                  <c:v>4.7188600000000001E-3</c:v>
                </c:pt>
                <c:pt idx="150772" formatCode="0.00E+00">
                  <c:v>5.1908400000000004E-3</c:v>
                </c:pt>
                <c:pt idx="150773" formatCode="0.00E+00">
                  <c:v>5.66965E-3</c:v>
                </c:pt>
                <c:pt idx="150774" formatCode="0.00E+00">
                  <c:v>6.1544199999999999E-3</c:v>
                </c:pt>
                <c:pt idx="150775" formatCode="0.00E+00">
                  <c:v>6.6442699999999999E-3</c:v>
                </c:pt>
                <c:pt idx="150776" formatCode="0.00E+00">
                  <c:v>7.1383100000000001E-3</c:v>
                </c:pt>
                <c:pt idx="150777" formatCode="0.00E+00">
                  <c:v>7.6356200000000001E-3</c:v>
                </c:pt>
                <c:pt idx="150778" formatCode="0.00E+00">
                  <c:v>8.1352600000000001E-3</c:v>
                </c:pt>
                <c:pt idx="150779" formatCode="0.00E+00">
                  <c:v>8.6362699999999997E-3</c:v>
                </c:pt>
                <c:pt idx="150780" formatCode="0.00E+00">
                  <c:v>9.1376900000000004E-3</c:v>
                </c:pt>
                <c:pt idx="150781" formatCode="0.00E+00">
                  <c:v>9.6385299999999993E-3</c:v>
                </c:pt>
                <c:pt idx="150782">
                  <c:v>1.0137800000000001E-2</c:v>
                </c:pt>
                <c:pt idx="150783">
                  <c:v>1.06345E-2</c:v>
                </c:pt>
                <c:pt idx="150784">
                  <c:v>1.11276E-2</c:v>
                </c:pt>
                <c:pt idx="150785">
                  <c:v>1.1616100000000001E-2</c:v>
                </c:pt>
                <c:pt idx="150786">
                  <c:v>1.2099E-2</c:v>
                </c:pt>
                <c:pt idx="150787">
                  <c:v>1.2575299999999999E-2</c:v>
                </c:pt>
                <c:pt idx="150788">
                  <c:v>1.3043900000000001E-2</c:v>
                </c:pt>
                <c:pt idx="150789">
                  <c:v>1.35038E-2</c:v>
                </c:pt>
                <c:pt idx="150790">
                  <c:v>1.3953999999999999E-2</c:v>
                </c:pt>
                <c:pt idx="150791">
                  <c:v>1.4393599999999999E-2</c:v>
                </c:pt>
                <c:pt idx="150792">
                  <c:v>1.48214E-2</c:v>
                </c:pt>
                <c:pt idx="150793">
                  <c:v>1.52365E-2</c:v>
                </c:pt>
                <c:pt idx="150794">
                  <c:v>1.5637999999999999E-2</c:v>
                </c:pt>
                <c:pt idx="150795">
                  <c:v>1.6024799999999999E-2</c:v>
                </c:pt>
                <c:pt idx="150796">
                  <c:v>1.6396000000000001E-2</c:v>
                </c:pt>
                <c:pt idx="150797">
                  <c:v>1.67507E-2</c:v>
                </c:pt>
                <c:pt idx="150798">
                  <c:v>1.70879E-2</c:v>
                </c:pt>
                <c:pt idx="150799">
                  <c:v>1.74068E-2</c:v>
                </c:pt>
                <c:pt idx="150800">
                  <c:v>1.77065E-2</c:v>
                </c:pt>
                <c:pt idx="150801">
                  <c:v>1.7986200000000001E-2</c:v>
                </c:pt>
                <c:pt idx="150802">
                  <c:v>1.8245000000000001E-2</c:v>
                </c:pt>
                <c:pt idx="150803">
                  <c:v>1.8481999999999998E-2</c:v>
                </c:pt>
                <c:pt idx="150804">
                  <c:v>1.86967E-2</c:v>
                </c:pt>
                <c:pt idx="150805">
                  <c:v>1.8888200000000001E-2</c:v>
                </c:pt>
                <c:pt idx="150806">
                  <c:v>1.9055800000000001E-2</c:v>
                </c:pt>
                <c:pt idx="150807">
                  <c:v>1.9198900000000001E-2</c:v>
                </c:pt>
                <c:pt idx="150808">
                  <c:v>1.9316799999999999E-2</c:v>
                </c:pt>
                <c:pt idx="150809">
                  <c:v>1.9408999999999999E-2</c:v>
                </c:pt>
                <c:pt idx="150810">
                  <c:v>1.94748E-2</c:v>
                </c:pt>
                <c:pt idx="150811">
                  <c:v>1.9513800000000001E-2</c:v>
                </c:pt>
                <c:pt idx="150812">
                  <c:v>1.9525500000000001E-2</c:v>
                </c:pt>
                <c:pt idx="150813">
                  <c:v>1.95094E-2</c:v>
                </c:pt>
                <c:pt idx="150814">
                  <c:v>1.9465199999999998E-2</c:v>
                </c:pt>
                <c:pt idx="150815">
                  <c:v>1.93925E-2</c:v>
                </c:pt>
                <c:pt idx="150816">
                  <c:v>1.9290999999999999E-2</c:v>
                </c:pt>
                <c:pt idx="150817">
                  <c:v>1.91605E-2</c:v>
                </c:pt>
                <c:pt idx="150818">
                  <c:v>1.9000699999999999E-2</c:v>
                </c:pt>
                <c:pt idx="150819">
                  <c:v>1.8811499999999998E-2</c:v>
                </c:pt>
                <c:pt idx="150820">
                  <c:v>1.85928E-2</c:v>
                </c:pt>
                <c:pt idx="150821">
                  <c:v>1.83444E-2</c:v>
                </c:pt>
                <c:pt idx="150822">
                  <c:v>1.80664E-2</c:v>
                </c:pt>
                <c:pt idx="150823">
                  <c:v>1.7758800000000002E-2</c:v>
                </c:pt>
                <c:pt idx="150824">
                  <c:v>1.7421599999999999E-2</c:v>
                </c:pt>
                <c:pt idx="150825">
                  <c:v>1.70551E-2</c:v>
                </c:pt>
                <c:pt idx="150826">
                  <c:v>1.6659299999999998E-2</c:v>
                </c:pt>
                <c:pt idx="150827">
                  <c:v>1.6234599999999998E-2</c:v>
                </c:pt>
                <c:pt idx="150828">
                  <c:v>1.5781099999999999E-2</c:v>
                </c:pt>
                <c:pt idx="150829">
                  <c:v>1.52991E-2</c:v>
                </c:pt>
                <c:pt idx="150830">
                  <c:v>1.4789200000000001E-2</c:v>
                </c:pt>
                <c:pt idx="150831">
                  <c:v>1.42516E-2</c:v>
                </c:pt>
                <c:pt idx="150832">
                  <c:v>1.36869E-2</c:v>
                </c:pt>
                <c:pt idx="150833">
                  <c:v>1.3095600000000001E-2</c:v>
                </c:pt>
                <c:pt idx="150834">
                  <c:v>1.24782E-2</c:v>
                </c:pt>
                <c:pt idx="150835">
                  <c:v>1.1835399999999999E-2</c:v>
                </c:pt>
                <c:pt idx="150836">
                  <c:v>1.1167699999999999E-2</c:v>
                </c:pt>
                <c:pt idx="150837">
                  <c:v>1.0475999999999999E-2</c:v>
                </c:pt>
                <c:pt idx="150838" formatCode="0.00E+00">
                  <c:v>9.7608599999999997E-3</c:v>
                </c:pt>
                <c:pt idx="150839" formatCode="0.00E+00">
                  <c:v>9.0232000000000003E-3</c:v>
                </c:pt>
                <c:pt idx="150840" formatCode="0.00E+00">
                  <c:v>8.2638E-3</c:v>
                </c:pt>
                <c:pt idx="150841" formatCode="0.00E+00">
                  <c:v>7.4835300000000004E-3</c:v>
                </c:pt>
                <c:pt idx="150842" formatCode="0.00E+00">
                  <c:v>6.6833200000000004E-3</c:v>
                </c:pt>
                <c:pt idx="150843" formatCode="0.00E+00">
                  <c:v>5.8640899999999998E-3</c:v>
                </c:pt>
                <c:pt idx="150844" formatCode="0.00E+00">
                  <c:v>5.0268500000000002E-3</c:v>
                </c:pt>
                <c:pt idx="150845" formatCode="0.00E+00">
                  <c:v>4.1726100000000002E-3</c:v>
                </c:pt>
                <c:pt idx="150846" formatCode="0.00E+00">
                  <c:v>3.3024199999999999E-3</c:v>
                </c:pt>
                <c:pt idx="150847" formatCode="0.00E+00">
                  <c:v>2.4173799999999998E-3</c:v>
                </c:pt>
                <c:pt idx="150848" formatCode="0.00E+00">
                  <c:v>1.5185999999999999E-3</c:v>
                </c:pt>
                <c:pt idx="150849" formatCode="0.00E+00">
                  <c:v>6.0723099999999996E-4</c:v>
                </c:pt>
                <c:pt idx="150850" formatCode="0.00E+00">
                  <c:v>-3.1555199999999998E-4</c:v>
                </c:pt>
                <c:pt idx="150851" formatCode="0.00E+00">
                  <c:v>-1.24855E-3</c:v>
                </c:pt>
                <c:pt idx="150852" formatCode="0.00E+00">
                  <c:v>-2.19053E-3</c:v>
                </c:pt>
                <c:pt idx="150853" formatCode="0.00E+00">
                  <c:v>-3.1402499999999998E-3</c:v>
                </c:pt>
                <c:pt idx="150854" formatCode="0.00E+00">
                  <c:v>-4.0964399999999998E-3</c:v>
                </c:pt>
                <c:pt idx="150855" formatCode="0.00E+00">
                  <c:v>-5.0578100000000003E-3</c:v>
                </c:pt>
                <c:pt idx="150856" formatCode="0.00E+00">
                  <c:v>-6.0230700000000002E-3</c:v>
                </c:pt>
                <c:pt idx="150857" formatCode="0.00E+00">
                  <c:v>-6.9908899999999996E-3</c:v>
                </c:pt>
                <c:pt idx="150858" formatCode="0.00E+00">
                  <c:v>-7.9599400000000004E-3</c:v>
                </c:pt>
                <c:pt idx="150859" formatCode="0.00E+00">
                  <c:v>-8.9288900000000001E-3</c:v>
                </c:pt>
                <c:pt idx="150860" formatCode="0.00E+00">
                  <c:v>-9.8963899999999997E-3</c:v>
                </c:pt>
                <c:pt idx="150861">
                  <c:v>-1.08611E-2</c:v>
                </c:pt>
                <c:pt idx="150862">
                  <c:v>-1.18216E-2</c:v>
                </c:pt>
                <c:pt idx="150863">
                  <c:v>-1.2776600000000001E-2</c:v>
                </c:pt>
                <c:pt idx="150864">
                  <c:v>-1.3724699999999999E-2</c:v>
                </c:pt>
                <c:pt idx="150865">
                  <c:v>-1.46645E-2</c:v>
                </c:pt>
                <c:pt idx="150866">
                  <c:v>-1.5594800000000001E-2</c:v>
                </c:pt>
                <c:pt idx="150867">
                  <c:v>-1.65141E-2</c:v>
                </c:pt>
                <c:pt idx="150868">
                  <c:v>-1.7421200000000001E-2</c:v>
                </c:pt>
                <c:pt idx="150869">
                  <c:v>-1.83146E-2</c:v>
                </c:pt>
                <c:pt idx="150870">
                  <c:v>-1.9193100000000001E-2</c:v>
                </c:pt>
                <c:pt idx="150871">
                  <c:v>-2.0055400000000001E-2</c:v>
                </c:pt>
                <c:pt idx="150872">
                  <c:v>-2.0900100000000001E-2</c:v>
                </c:pt>
                <c:pt idx="150873">
                  <c:v>-2.1726100000000002E-2</c:v>
                </c:pt>
                <c:pt idx="150874">
                  <c:v>-2.2532099999999999E-2</c:v>
                </c:pt>
                <c:pt idx="150875">
                  <c:v>-2.3316900000000002E-2</c:v>
                </c:pt>
                <c:pt idx="150876">
                  <c:v>-2.4079300000000001E-2</c:v>
                </c:pt>
                <c:pt idx="150877">
                  <c:v>-2.4818099999999999E-2</c:v>
                </c:pt>
                <c:pt idx="150878">
                  <c:v>-2.5532099999999999E-2</c:v>
                </c:pt>
                <c:pt idx="150879">
                  <c:v>-2.6220299999999998E-2</c:v>
                </c:pt>
                <c:pt idx="150880">
                  <c:v>-2.6881599999999999E-2</c:v>
                </c:pt>
                <c:pt idx="150881">
                  <c:v>-2.7515000000000001E-2</c:v>
                </c:pt>
                <c:pt idx="150882">
                  <c:v>-2.8119499999999999E-2</c:v>
                </c:pt>
                <c:pt idx="150883">
                  <c:v>-2.8694000000000001E-2</c:v>
                </c:pt>
                <c:pt idx="150884">
                  <c:v>-2.9237699999999998E-2</c:v>
                </c:pt>
                <c:pt idx="150885">
                  <c:v>-2.9749600000000001E-2</c:v>
                </c:pt>
                <c:pt idx="150886">
                  <c:v>-3.0228999999999999E-2</c:v>
                </c:pt>
                <c:pt idx="150887">
                  <c:v>-3.06751E-2</c:v>
                </c:pt>
                <c:pt idx="150888">
                  <c:v>-3.1087E-2</c:v>
                </c:pt>
                <c:pt idx="150889">
                  <c:v>-3.1464100000000002E-2</c:v>
                </c:pt>
                <c:pt idx="150890">
                  <c:v>-3.1805699999999999E-2</c:v>
                </c:pt>
                <c:pt idx="150891">
                  <c:v>-3.2111199999999999E-2</c:v>
                </c:pt>
                <c:pt idx="150892">
                  <c:v>-3.2379999999999999E-2</c:v>
                </c:pt>
                <c:pt idx="150893">
                  <c:v>-3.2611599999999998E-2</c:v>
                </c:pt>
                <c:pt idx="150894">
                  <c:v>-3.2805599999999997E-2</c:v>
                </c:pt>
                <c:pt idx="150895">
                  <c:v>-3.2961499999999998E-2</c:v>
                </c:pt>
                <c:pt idx="150896">
                  <c:v>-3.3078999999999997E-2</c:v>
                </c:pt>
                <c:pt idx="150897">
                  <c:v>-3.3157800000000001E-2</c:v>
                </c:pt>
                <c:pt idx="150898">
                  <c:v>-3.3197600000000001E-2</c:v>
                </c:pt>
                <c:pt idx="150899">
                  <c:v>-3.3198199999999997E-2</c:v>
                </c:pt>
                <c:pt idx="150900">
                  <c:v>-3.3159599999999997E-2</c:v>
                </c:pt>
                <c:pt idx="150901">
                  <c:v>-3.30815E-2</c:v>
                </c:pt>
                <c:pt idx="150902">
                  <c:v>-3.2964E-2</c:v>
                </c:pt>
                <c:pt idx="150903">
                  <c:v>-3.2807099999999999E-2</c:v>
                </c:pt>
                <c:pt idx="150904">
                  <c:v>-3.2610800000000002E-2</c:v>
                </c:pt>
                <c:pt idx="150905">
                  <c:v>-3.2375399999999999E-2</c:v>
                </c:pt>
                <c:pt idx="150906">
                  <c:v>-3.2100900000000002E-2</c:v>
                </c:pt>
                <c:pt idx="150907">
                  <c:v>-3.1787700000000002E-2</c:v>
                </c:pt>
                <c:pt idx="150908">
                  <c:v>-3.1435999999999999E-2</c:v>
                </c:pt>
                <c:pt idx="150909">
                  <c:v>-3.1046199999999999E-2</c:v>
                </c:pt>
                <c:pt idx="150910">
                  <c:v>-3.0618699999999999E-2</c:v>
                </c:pt>
                <c:pt idx="150911">
                  <c:v>-3.0153900000000001E-2</c:v>
                </c:pt>
                <c:pt idx="150912">
                  <c:v>-2.9652399999999999E-2</c:v>
                </c:pt>
                <c:pt idx="150913">
                  <c:v>-2.91147E-2</c:v>
                </c:pt>
                <c:pt idx="150914">
                  <c:v>-2.8541400000000001E-2</c:v>
                </c:pt>
                <c:pt idx="150915">
                  <c:v>-2.7933300000000001E-2</c:v>
                </c:pt>
                <c:pt idx="150916">
                  <c:v>-2.72909E-2</c:v>
                </c:pt>
                <c:pt idx="150917">
                  <c:v>-2.6615099999999999E-2</c:v>
                </c:pt>
                <c:pt idx="150918">
                  <c:v>-2.5906599999999998E-2</c:v>
                </c:pt>
                <c:pt idx="150919">
                  <c:v>-2.5166399999999998E-2</c:v>
                </c:pt>
                <c:pt idx="150920">
                  <c:v>-2.4395300000000002E-2</c:v>
                </c:pt>
                <c:pt idx="150921">
                  <c:v>-2.3594199999999999E-2</c:v>
                </c:pt>
                <c:pt idx="150922">
                  <c:v>-2.2764199999999998E-2</c:v>
                </c:pt>
                <c:pt idx="150923">
                  <c:v>-2.1906200000000001E-2</c:v>
                </c:pt>
                <c:pt idx="150924">
                  <c:v>-2.1021399999999999E-2</c:v>
                </c:pt>
                <c:pt idx="150925">
                  <c:v>-2.0110699999999999E-2</c:v>
                </c:pt>
                <c:pt idx="150926">
                  <c:v>-1.9175399999999999E-2</c:v>
                </c:pt>
                <c:pt idx="150927">
                  <c:v>-1.8216599999999999E-2</c:v>
                </c:pt>
                <c:pt idx="150928">
                  <c:v>-1.7235400000000001E-2</c:v>
                </c:pt>
                <c:pt idx="150929">
                  <c:v>-1.62332E-2</c:v>
                </c:pt>
                <c:pt idx="150930">
                  <c:v>-1.5211199999999999E-2</c:v>
                </c:pt>
                <c:pt idx="150931">
                  <c:v>-1.41706E-2</c:v>
                </c:pt>
                <c:pt idx="150932">
                  <c:v>-1.31127E-2</c:v>
                </c:pt>
                <c:pt idx="150933">
                  <c:v>-1.20389E-2</c:v>
                </c:pt>
                <c:pt idx="150934">
                  <c:v>-1.09506E-2</c:v>
                </c:pt>
                <c:pt idx="150935" formatCode="0.00E+00">
                  <c:v>-9.8490399999999999E-3</c:v>
                </c:pt>
                <c:pt idx="150936" formatCode="0.00E+00">
                  <c:v>-8.7356499999999993E-3</c:v>
                </c:pt>
                <c:pt idx="150937" formatCode="0.00E+00">
                  <c:v>-7.61183E-3</c:v>
                </c:pt>
                <c:pt idx="150938" formatCode="0.00E+00">
                  <c:v>-6.4789799999999996E-3</c:v>
                </c:pt>
                <c:pt idx="150939" formatCode="0.00E+00">
                  <c:v>-5.3385200000000002E-3</c:v>
                </c:pt>
                <c:pt idx="150940" formatCode="0.00E+00">
                  <c:v>-4.1918700000000003E-3</c:v>
                </c:pt>
                <c:pt idx="150941" formatCode="0.00E+00">
                  <c:v>-3.04047E-3</c:v>
                </c:pt>
                <c:pt idx="150942" formatCode="0.00E+00">
                  <c:v>-1.88576E-3</c:v>
                </c:pt>
                <c:pt idx="150943" formatCode="0.00E+00">
                  <c:v>-7.2915499999999999E-4</c:v>
                </c:pt>
                <c:pt idx="150944" formatCode="0.00E+00">
                  <c:v>4.2789299999999999E-4</c:v>
                </c:pt>
                <c:pt idx="150945" formatCode="0.00E+00">
                  <c:v>1.58395E-3</c:v>
                </c:pt>
                <c:pt idx="150946" formatCode="0.00E+00">
                  <c:v>2.7376000000000002E-3</c:v>
                </c:pt>
                <c:pt idx="150947" formatCode="0.00E+00">
                  <c:v>3.88741E-3</c:v>
                </c:pt>
                <c:pt idx="150948" formatCode="0.00E+00">
                  <c:v>5.0319700000000002E-3</c:v>
                </c:pt>
                <c:pt idx="150949" formatCode="0.00E+00">
                  <c:v>6.16988E-3</c:v>
                </c:pt>
                <c:pt idx="150950" formatCode="0.00E+00">
                  <c:v>7.2997499999999998E-3</c:v>
                </c:pt>
                <c:pt idx="150951" formatCode="0.00E+00">
                  <c:v>8.4201999999999992E-3</c:v>
                </c:pt>
                <c:pt idx="150952" formatCode="0.00E+00">
                  <c:v>9.5298799999999993E-3</c:v>
                </c:pt>
                <c:pt idx="150953">
                  <c:v>1.06274E-2</c:v>
                </c:pt>
                <c:pt idx="150954">
                  <c:v>1.1711600000000001E-2</c:v>
                </c:pt>
                <c:pt idx="150955">
                  <c:v>1.2781000000000001E-2</c:v>
                </c:pt>
                <c:pt idx="150956">
                  <c:v>1.38344E-2</c:v>
                </c:pt>
                <c:pt idx="150957">
                  <c:v>1.4870599999999999E-2</c:v>
                </c:pt>
                <c:pt idx="150958">
                  <c:v>1.5888300000000001E-2</c:v>
                </c:pt>
                <c:pt idx="150959">
                  <c:v>1.6886399999999999E-2</c:v>
                </c:pt>
                <c:pt idx="150960">
                  <c:v>1.78637E-2</c:v>
                </c:pt>
                <c:pt idx="150961">
                  <c:v>1.8818999999999999E-2</c:v>
                </c:pt>
                <c:pt idx="150962">
                  <c:v>1.9751399999999999E-2</c:v>
                </c:pt>
                <c:pt idx="150963">
                  <c:v>2.06597E-2</c:v>
                </c:pt>
                <c:pt idx="150964">
                  <c:v>2.15429E-2</c:v>
                </c:pt>
                <c:pt idx="150965">
                  <c:v>2.2400099999999999E-2</c:v>
                </c:pt>
                <c:pt idx="150966">
                  <c:v>2.3230199999999999E-2</c:v>
                </c:pt>
                <c:pt idx="150967">
                  <c:v>2.4032499999999998E-2</c:v>
                </c:pt>
                <c:pt idx="150968">
                  <c:v>2.4806000000000002E-2</c:v>
                </c:pt>
                <c:pt idx="150969">
                  <c:v>2.555E-2</c:v>
                </c:pt>
                <c:pt idx="150970">
                  <c:v>2.6263600000000002E-2</c:v>
                </c:pt>
                <c:pt idx="150971">
                  <c:v>2.69462E-2</c:v>
                </c:pt>
                <c:pt idx="150972">
                  <c:v>2.7597099999999999E-2</c:v>
                </c:pt>
                <c:pt idx="150973">
                  <c:v>2.82156E-2</c:v>
                </c:pt>
                <c:pt idx="150974">
                  <c:v>2.8801199999999999E-2</c:v>
                </c:pt>
                <c:pt idx="150975">
                  <c:v>2.9353299999999999E-2</c:v>
                </c:pt>
                <c:pt idx="150976">
                  <c:v>2.9871499999999999E-2</c:v>
                </c:pt>
                <c:pt idx="150977">
                  <c:v>3.0355199999999999E-2</c:v>
                </c:pt>
                <c:pt idx="150978">
                  <c:v>3.08042E-2</c:v>
                </c:pt>
                <c:pt idx="150979">
                  <c:v>3.1217999999999999E-2</c:v>
                </c:pt>
                <c:pt idx="150980">
                  <c:v>3.15965E-2</c:v>
                </c:pt>
                <c:pt idx="150981">
                  <c:v>3.1939200000000001E-2</c:v>
                </c:pt>
                <c:pt idx="150982">
                  <c:v>3.2246200000000003E-2</c:v>
                </c:pt>
                <c:pt idx="150983">
                  <c:v>3.25171E-2</c:v>
                </c:pt>
                <c:pt idx="150984">
                  <c:v>3.2752000000000003E-2</c:v>
                </c:pt>
                <c:pt idx="150985">
                  <c:v>3.2950699999999999E-2</c:v>
                </c:pt>
                <c:pt idx="150986">
                  <c:v>3.3113299999999998E-2</c:v>
                </c:pt>
                <c:pt idx="150987">
                  <c:v>3.3239900000000003E-2</c:v>
                </c:pt>
                <c:pt idx="150988">
                  <c:v>3.3330499999999999E-2</c:v>
                </c:pt>
                <c:pt idx="150989">
                  <c:v>3.33853E-2</c:v>
                </c:pt>
                <c:pt idx="150990">
                  <c:v>3.3404499999999997E-2</c:v>
                </c:pt>
                <c:pt idx="150991">
                  <c:v>3.3388399999999999E-2</c:v>
                </c:pt>
                <c:pt idx="150992">
                  <c:v>3.3337100000000001E-2</c:v>
                </c:pt>
                <c:pt idx="150993">
                  <c:v>3.3251200000000002E-2</c:v>
                </c:pt>
                <c:pt idx="150994">
                  <c:v>3.3130899999999998E-2</c:v>
                </c:pt>
                <c:pt idx="150995">
                  <c:v>3.2976600000000002E-2</c:v>
                </c:pt>
                <c:pt idx="150996">
                  <c:v>3.2788900000000003E-2</c:v>
                </c:pt>
                <c:pt idx="150997">
                  <c:v>3.2568199999999999E-2</c:v>
                </c:pt>
                <c:pt idx="150998">
                  <c:v>3.2315200000000002E-2</c:v>
                </c:pt>
                <c:pt idx="150999">
                  <c:v>3.2030299999999998E-2</c:v>
                </c:pt>
                <c:pt idx="151000">
                  <c:v>3.1714100000000002E-2</c:v>
                </c:pt>
                <c:pt idx="151001">
                  <c:v>3.13675E-2</c:v>
                </c:pt>
                <c:pt idx="151002">
                  <c:v>3.0991000000000001E-2</c:v>
                </c:pt>
                <c:pt idx="151003">
                  <c:v>3.0585299999999999E-2</c:v>
                </c:pt>
                <c:pt idx="151004">
                  <c:v>3.0151299999999999E-2</c:v>
                </c:pt>
                <c:pt idx="151005">
                  <c:v>2.9689699999999999E-2</c:v>
                </c:pt>
                <c:pt idx="151006">
                  <c:v>2.9201399999999999E-2</c:v>
                </c:pt>
                <c:pt idx="151007">
                  <c:v>2.86872E-2</c:v>
                </c:pt>
                <c:pt idx="151008">
                  <c:v>2.81479E-2</c:v>
                </c:pt>
                <c:pt idx="151009">
                  <c:v>2.7584500000000001E-2</c:v>
                </c:pt>
                <c:pt idx="151010">
                  <c:v>2.6997799999999999E-2</c:v>
                </c:pt>
                <c:pt idx="151011">
                  <c:v>2.63889E-2</c:v>
                </c:pt>
                <c:pt idx="151012">
                  <c:v>2.5758699999999999E-2</c:v>
                </c:pt>
                <c:pt idx="151013">
                  <c:v>2.5108100000000001E-2</c:v>
                </c:pt>
                <c:pt idx="151014">
                  <c:v>2.44382E-2</c:v>
                </c:pt>
                <c:pt idx="151015">
                  <c:v>2.375E-2</c:v>
                </c:pt>
                <c:pt idx="151016">
                  <c:v>2.3044499999999999E-2</c:v>
                </c:pt>
                <c:pt idx="151017">
                  <c:v>2.2322700000000001E-2</c:v>
                </c:pt>
                <c:pt idx="151018">
                  <c:v>2.15856E-2</c:v>
                </c:pt>
                <c:pt idx="151019">
                  <c:v>2.0834399999999999E-2</c:v>
                </c:pt>
                <c:pt idx="151020">
                  <c:v>2.0070000000000001E-2</c:v>
                </c:pt>
                <c:pt idx="151021">
                  <c:v>1.9293600000000001E-2</c:v>
                </c:pt>
                <c:pt idx="151022">
                  <c:v>1.85062E-2</c:v>
                </c:pt>
                <c:pt idx="151023">
                  <c:v>1.77088E-2</c:v>
                </c:pt>
                <c:pt idx="151024">
                  <c:v>1.6902500000000001E-2</c:v>
                </c:pt>
                <c:pt idx="151025">
                  <c:v>1.6088399999999999E-2</c:v>
                </c:pt>
                <c:pt idx="151026">
                  <c:v>1.5267599999999999E-2</c:v>
                </c:pt>
                <c:pt idx="151027">
                  <c:v>1.4441000000000001E-2</c:v>
                </c:pt>
                <c:pt idx="151028">
                  <c:v>1.3609700000000001E-2</c:v>
                </c:pt>
                <c:pt idx="151029">
                  <c:v>1.2774799999999999E-2</c:v>
                </c:pt>
                <c:pt idx="151030">
                  <c:v>1.19373E-2</c:v>
                </c:pt>
                <c:pt idx="151031">
                  <c:v>1.10981E-2</c:v>
                </c:pt>
                <c:pt idx="151032">
                  <c:v>1.02583E-2</c:v>
                </c:pt>
                <c:pt idx="151033" formatCode="0.00E+00">
                  <c:v>9.4187799999999999E-3</c:v>
                </c:pt>
                <c:pt idx="151034" formatCode="0.00E+00">
                  <c:v>8.5806100000000007E-3</c:v>
                </c:pt>
                <c:pt idx="151035" formatCode="0.00E+00">
                  <c:v>7.7447000000000002E-3</c:v>
                </c:pt>
                <c:pt idx="151036" formatCode="0.00E+00">
                  <c:v>6.91195E-3</c:v>
                </c:pt>
                <c:pt idx="151037" formatCode="0.00E+00">
                  <c:v>6.0832799999999999E-3</c:v>
                </c:pt>
                <c:pt idx="151038" formatCode="0.00E+00">
                  <c:v>5.2595699999999999E-3</c:v>
                </c:pt>
                <c:pt idx="151039" formatCode="0.00E+00">
                  <c:v>4.4416899999999999E-3</c:v>
                </c:pt>
                <c:pt idx="151040" formatCode="0.00E+00">
                  <c:v>3.6304499999999999E-3</c:v>
                </c:pt>
                <c:pt idx="151041" formatCode="0.00E+00">
                  <c:v>2.8266799999999998E-3</c:v>
                </c:pt>
                <c:pt idx="151042" formatCode="0.00E+00">
                  <c:v>2.0311600000000002E-3</c:v>
                </c:pt>
                <c:pt idx="151043" formatCode="0.00E+00">
                  <c:v>1.2446499999999999E-3</c:v>
                </c:pt>
                <c:pt idx="151044" formatCode="0.00E+00">
                  <c:v>4.67873E-4</c:v>
                </c:pt>
                <c:pt idx="151045" formatCode="0.00E+00">
                  <c:v>-2.9846700000000001E-4</c:v>
                </c:pt>
                <c:pt idx="151046" formatCode="0.00E+00">
                  <c:v>-1.0537000000000001E-3</c:v>
                </c:pt>
                <c:pt idx="151047" formatCode="0.00E+00">
                  <c:v>-1.79718E-3</c:v>
                </c:pt>
                <c:pt idx="151048" formatCode="0.00E+00">
                  <c:v>-2.5282899999999999E-3</c:v>
                </c:pt>
                <c:pt idx="151049" formatCode="0.00E+00">
                  <c:v>-3.24647E-3</c:v>
                </c:pt>
                <c:pt idx="151050" formatCode="0.00E+00">
                  <c:v>-3.9511499999999996E-3</c:v>
                </c:pt>
                <c:pt idx="151051" formatCode="0.00E+00">
                  <c:v>-4.6418299999999996E-3</c:v>
                </c:pt>
                <c:pt idx="151052" formatCode="0.00E+00">
                  <c:v>-5.3180199999999997E-3</c:v>
                </c:pt>
                <c:pt idx="151053" formatCode="0.00E+00">
                  <c:v>-5.9792600000000001E-3</c:v>
                </c:pt>
                <c:pt idx="151054" formatCode="0.00E+00">
                  <c:v>-6.6251399999999998E-3</c:v>
                </c:pt>
                <c:pt idx="151055" formatCode="0.00E+00">
                  <c:v>-7.2552800000000002E-3</c:v>
                </c:pt>
                <c:pt idx="151056" formatCode="0.00E+00">
                  <c:v>-7.8693300000000008E-3</c:v>
                </c:pt>
                <c:pt idx="151057" formatCode="0.00E+00">
                  <c:v>-8.4669500000000009E-3</c:v>
                </c:pt>
                <c:pt idx="151058" formatCode="0.00E+00">
                  <c:v>-9.0478799999999995E-3</c:v>
                </c:pt>
                <c:pt idx="151059" formatCode="0.00E+00">
                  <c:v>-9.6118499999999999E-3</c:v>
                </c:pt>
                <c:pt idx="151060">
                  <c:v>-1.01587E-2</c:v>
                </c:pt>
                <c:pt idx="151061">
                  <c:v>-1.0688100000000001E-2</c:v>
                </c:pt>
                <c:pt idx="151062">
                  <c:v>-1.12E-2</c:v>
                </c:pt>
                <c:pt idx="151063">
                  <c:v>-1.1694299999999999E-2</c:v>
                </c:pt>
                <c:pt idx="151064">
                  <c:v>-1.21709E-2</c:v>
                </c:pt>
                <c:pt idx="151065">
                  <c:v>-1.2629700000000001E-2</c:v>
                </c:pt>
                <c:pt idx="151066">
                  <c:v>-1.3070699999999999E-2</c:v>
                </c:pt>
                <c:pt idx="151067">
                  <c:v>-1.34938E-2</c:v>
                </c:pt>
                <c:pt idx="151068">
                  <c:v>-1.38992E-2</c:v>
                </c:pt>
                <c:pt idx="151069">
                  <c:v>-1.42869E-2</c:v>
                </c:pt>
                <c:pt idx="151070">
                  <c:v>-1.46569E-2</c:v>
                </c:pt>
                <c:pt idx="151071">
                  <c:v>-1.50095E-2</c:v>
                </c:pt>
                <c:pt idx="151072">
                  <c:v>-1.53446E-2</c:v>
                </c:pt>
                <c:pt idx="151073">
                  <c:v>-1.5662599999999999E-2</c:v>
                </c:pt>
                <c:pt idx="151074">
                  <c:v>-1.5963499999999999E-2</c:v>
                </c:pt>
                <c:pt idx="151075">
                  <c:v>-1.62477E-2</c:v>
                </c:pt>
                <c:pt idx="151076">
                  <c:v>-1.65153E-2</c:v>
                </c:pt>
                <c:pt idx="151077">
                  <c:v>-1.67666E-2</c:v>
                </c:pt>
                <c:pt idx="151078">
                  <c:v>-1.70019E-2</c:v>
                </c:pt>
                <c:pt idx="151079">
                  <c:v>-1.7221500000000001E-2</c:v>
                </c:pt>
                <c:pt idx="151080">
                  <c:v>-1.7425699999999999E-2</c:v>
                </c:pt>
                <c:pt idx="151081">
                  <c:v>-1.76148E-2</c:v>
                </c:pt>
                <c:pt idx="151082">
                  <c:v>-1.7789300000000001E-2</c:v>
                </c:pt>
                <c:pt idx="151083">
                  <c:v>-1.7949400000000001E-2</c:v>
                </c:pt>
                <c:pt idx="151084">
                  <c:v>-1.80956E-2</c:v>
                </c:pt>
                <c:pt idx="151085">
                  <c:v>-1.82282E-2</c:v>
                </c:pt>
                <c:pt idx="151086">
                  <c:v>-1.8347700000000002E-2</c:v>
                </c:pt>
                <c:pt idx="151087">
                  <c:v>-1.8454499999999999E-2</c:v>
                </c:pt>
                <c:pt idx="151088">
                  <c:v>-1.85489E-2</c:v>
                </c:pt>
                <c:pt idx="151089">
                  <c:v>-1.8631499999999999E-2</c:v>
                </c:pt>
                <c:pt idx="151090">
                  <c:v>-1.8702699999999999E-2</c:v>
                </c:pt>
                <c:pt idx="151091">
                  <c:v>-1.8762899999999999E-2</c:v>
                </c:pt>
                <c:pt idx="151092">
                  <c:v>-1.8812499999999999E-2</c:v>
                </c:pt>
                <c:pt idx="151093">
                  <c:v>-1.8852000000000001E-2</c:v>
                </c:pt>
                <c:pt idx="151094">
                  <c:v>-1.88819E-2</c:v>
                </c:pt>
                <c:pt idx="151095">
                  <c:v>-1.8902700000000001E-2</c:v>
                </c:pt>
                <c:pt idx="151096">
                  <c:v>-1.89147E-2</c:v>
                </c:pt>
                <c:pt idx="151097">
                  <c:v>-1.8918399999999998E-2</c:v>
                </c:pt>
                <c:pt idx="151098">
                  <c:v>-1.8914199999999999E-2</c:v>
                </c:pt>
                <c:pt idx="151099">
                  <c:v>-1.8902700000000001E-2</c:v>
                </c:pt>
                <c:pt idx="151100">
                  <c:v>-1.88842E-2</c:v>
                </c:pt>
                <c:pt idx="151101">
                  <c:v>-1.88591E-2</c:v>
                </c:pt>
                <c:pt idx="151102">
                  <c:v>-1.8827900000000002E-2</c:v>
                </c:pt>
                <c:pt idx="151103">
                  <c:v>-1.8790999999999999E-2</c:v>
                </c:pt>
                <c:pt idx="151104">
                  <c:v>-1.8748799999999999E-2</c:v>
                </c:pt>
                <c:pt idx="151105">
                  <c:v>-1.8701599999999999E-2</c:v>
                </c:pt>
                <c:pt idx="151106">
                  <c:v>-1.8649900000000001E-2</c:v>
                </c:pt>
                <c:pt idx="151107">
                  <c:v>-1.85939E-2</c:v>
                </c:pt>
                <c:pt idx="151108">
                  <c:v>-1.8534100000000001E-2</c:v>
                </c:pt>
                <c:pt idx="151109">
                  <c:v>-1.8470799999999999E-2</c:v>
                </c:pt>
                <c:pt idx="151110">
                  <c:v>-1.8404299999999998E-2</c:v>
                </c:pt>
                <c:pt idx="151111">
                  <c:v>-1.8334900000000001E-2</c:v>
                </c:pt>
                <c:pt idx="151112">
                  <c:v>-1.8262899999999999E-2</c:v>
                </c:pt>
                <c:pt idx="151113">
                  <c:v>-1.81885E-2</c:v>
                </c:pt>
                <c:pt idx="151114">
                  <c:v>-1.81119E-2</c:v>
                </c:pt>
                <c:pt idx="151115">
                  <c:v>-1.8033500000000001E-2</c:v>
                </c:pt>
                <c:pt idx="151116">
                  <c:v>-1.7953500000000001E-2</c:v>
                </c:pt>
                <c:pt idx="151117">
                  <c:v>-1.78719E-2</c:v>
                </c:pt>
                <c:pt idx="151118">
                  <c:v>-1.7788999999999999E-2</c:v>
                </c:pt>
                <c:pt idx="151119">
                  <c:v>-1.7704899999999999E-2</c:v>
                </c:pt>
                <c:pt idx="151120">
                  <c:v>-1.7619699999999999E-2</c:v>
                </c:pt>
                <c:pt idx="151121">
                  <c:v>-1.75336E-2</c:v>
                </c:pt>
                <c:pt idx="151122">
                  <c:v>-1.74466E-2</c:v>
                </c:pt>
                <c:pt idx="151123">
                  <c:v>-1.7358800000000001E-2</c:v>
                </c:pt>
                <c:pt idx="151124">
                  <c:v>-1.7270199999999999E-2</c:v>
                </c:pt>
                <c:pt idx="151125">
                  <c:v>-1.7180899999999999E-2</c:v>
                </c:pt>
                <c:pt idx="151126">
                  <c:v>-1.70908E-2</c:v>
                </c:pt>
                <c:pt idx="151127">
                  <c:v>-1.6999899999999998E-2</c:v>
                </c:pt>
                <c:pt idx="151128">
                  <c:v>-1.6908099999999999E-2</c:v>
                </c:pt>
                <c:pt idx="151129">
                  <c:v>-1.6815500000000001E-2</c:v>
                </c:pt>
                <c:pt idx="151130">
                  <c:v>-1.6721799999999998E-2</c:v>
                </c:pt>
                <c:pt idx="151131">
                  <c:v>-1.6626999999999999E-2</c:v>
                </c:pt>
                <c:pt idx="151132">
                  <c:v>-1.6531000000000001E-2</c:v>
                </c:pt>
                <c:pt idx="151133">
                  <c:v>-1.64335E-2</c:v>
                </c:pt>
                <c:pt idx="151134">
                  <c:v>-1.6334499999999998E-2</c:v>
                </c:pt>
                <c:pt idx="151135">
                  <c:v>-1.62337E-2</c:v>
                </c:pt>
                <c:pt idx="151136">
                  <c:v>-1.61309E-2</c:v>
                </c:pt>
                <c:pt idx="151137">
                  <c:v>-1.6025999999999999E-2</c:v>
                </c:pt>
                <c:pt idx="151138">
                  <c:v>-1.5918600000000001E-2</c:v>
                </c:pt>
                <c:pt idx="151139">
                  <c:v>-1.58085E-2</c:v>
                </c:pt>
                <c:pt idx="151140">
                  <c:v>-1.5695400000000002E-2</c:v>
                </c:pt>
                <c:pt idx="151141">
                  <c:v>-1.55791E-2</c:v>
                </c:pt>
                <c:pt idx="151142">
                  <c:v>-1.5459199999999999E-2</c:v>
                </c:pt>
                <c:pt idx="151143">
                  <c:v>-1.5335400000000001E-2</c:v>
                </c:pt>
                <c:pt idx="151144">
                  <c:v>-1.5207399999999999E-2</c:v>
                </c:pt>
                <c:pt idx="151145">
                  <c:v>-1.5074799999999999E-2</c:v>
                </c:pt>
                <c:pt idx="151146">
                  <c:v>-1.49374E-2</c:v>
                </c:pt>
                <c:pt idx="151147">
                  <c:v>-1.4794699999999999E-2</c:v>
                </c:pt>
                <c:pt idx="151148">
                  <c:v>-1.46464E-2</c:v>
                </c:pt>
                <c:pt idx="151149">
                  <c:v>-1.4492100000000001E-2</c:v>
                </c:pt>
                <c:pt idx="151150">
                  <c:v>-1.43315E-2</c:v>
                </c:pt>
                <c:pt idx="151151">
                  <c:v>-1.4164100000000001E-2</c:v>
                </c:pt>
                <c:pt idx="151152">
                  <c:v>-1.39896E-2</c:v>
                </c:pt>
                <c:pt idx="151153">
                  <c:v>-1.38075E-2</c:v>
                </c:pt>
                <c:pt idx="151154">
                  <c:v>-1.3617600000000001E-2</c:v>
                </c:pt>
                <c:pt idx="151155">
                  <c:v>-1.34194E-2</c:v>
                </c:pt>
                <c:pt idx="151156">
                  <c:v>-1.32125E-2</c:v>
                </c:pt>
                <c:pt idx="151157">
                  <c:v>-1.2996600000000001E-2</c:v>
                </c:pt>
                <c:pt idx="151158">
                  <c:v>-1.27712E-2</c:v>
                </c:pt>
                <c:pt idx="151159">
                  <c:v>-1.25361E-2</c:v>
                </c:pt>
                <c:pt idx="151160">
                  <c:v>-1.22907E-2</c:v>
                </c:pt>
                <c:pt idx="151161">
                  <c:v>-1.2034899999999999E-2</c:v>
                </c:pt>
                <c:pt idx="151162">
                  <c:v>-1.1768199999999999E-2</c:v>
                </c:pt>
                <c:pt idx="151163">
                  <c:v>-1.14903E-2</c:v>
                </c:pt>
                <c:pt idx="151164">
                  <c:v>-1.12009E-2</c:v>
                </c:pt>
                <c:pt idx="151165">
                  <c:v>-1.0899600000000001E-2</c:v>
                </c:pt>
                <c:pt idx="151166">
                  <c:v>-1.05862E-2</c:v>
                </c:pt>
                <c:pt idx="151167">
                  <c:v>-1.02603E-2</c:v>
                </c:pt>
                <c:pt idx="151168" formatCode="0.00E+00">
                  <c:v>-9.92176E-3</c:v>
                </c:pt>
                <c:pt idx="151169" formatCode="0.00E+00">
                  <c:v>-9.5702700000000005E-3</c:v>
                </c:pt>
                <c:pt idx="151170" formatCode="0.00E+00">
                  <c:v>-9.2055999999999995E-3</c:v>
                </c:pt>
                <c:pt idx="151171" formatCode="0.00E+00">
                  <c:v>-8.82755E-3</c:v>
                </c:pt>
                <c:pt idx="151172" formatCode="0.00E+00">
                  <c:v>-8.4359099999999996E-3</c:v>
                </c:pt>
                <c:pt idx="151173" formatCode="0.00E+00">
                  <c:v>-8.0305299999999993E-3</c:v>
                </c:pt>
                <c:pt idx="151174" formatCode="0.00E+00">
                  <c:v>-7.61125E-3</c:v>
                </c:pt>
                <c:pt idx="151175" formatCode="0.00E+00">
                  <c:v>-7.1779399999999998E-3</c:v>
                </c:pt>
                <c:pt idx="151176" formatCode="0.00E+00">
                  <c:v>-6.7305100000000003E-3</c:v>
                </c:pt>
                <c:pt idx="151177" formatCode="0.00E+00">
                  <c:v>-6.2688900000000001E-3</c:v>
                </c:pt>
                <c:pt idx="151178" formatCode="0.00E+00">
                  <c:v>-5.7930100000000003E-3</c:v>
                </c:pt>
                <c:pt idx="151179" formatCode="0.00E+00">
                  <c:v>-5.3028700000000003E-3</c:v>
                </c:pt>
                <c:pt idx="151180" formatCode="0.00E+00">
                  <c:v>-4.7984600000000001E-3</c:v>
                </c:pt>
                <c:pt idx="151181" formatCode="0.00E+00">
                  <c:v>-4.2798300000000001E-3</c:v>
                </c:pt>
                <c:pt idx="151182" formatCode="0.00E+00">
                  <c:v>-3.7470200000000002E-3</c:v>
                </c:pt>
                <c:pt idx="151183" formatCode="0.00E+00">
                  <c:v>-3.2001400000000002E-3</c:v>
                </c:pt>
                <c:pt idx="151184" formatCode="0.00E+00">
                  <c:v>-2.6392899999999999E-3</c:v>
                </c:pt>
                <c:pt idx="151185" formatCode="0.00E+00">
                  <c:v>-2.06464E-3</c:v>
                </c:pt>
                <c:pt idx="151186" formatCode="0.00E+00">
                  <c:v>-1.4763599999999999E-3</c:v>
                </c:pt>
                <c:pt idx="151187" formatCode="0.00E+00">
                  <c:v>-8.7467000000000003E-4</c:v>
                </c:pt>
                <c:pt idx="151188" formatCode="0.00E+00">
                  <c:v>-2.5980399999999998E-4</c:v>
                </c:pt>
                <c:pt idx="151189" formatCode="0.00E+00">
                  <c:v>3.6796300000000001E-4</c:v>
                </c:pt>
                <c:pt idx="151190" formatCode="0.00E+00">
                  <c:v>1.00832E-3</c:v>
                </c:pt>
                <c:pt idx="151191" formatCode="0.00E+00">
                  <c:v>1.6609400000000001E-3</c:v>
                </c:pt>
                <c:pt idx="151192" formatCode="0.00E+00">
                  <c:v>2.3254500000000002E-3</c:v>
                </c:pt>
                <c:pt idx="151193" formatCode="0.00E+00">
                  <c:v>3.0014500000000001E-3</c:v>
                </c:pt>
                <c:pt idx="151194" formatCode="0.00E+00">
                  <c:v>3.6885099999999999E-3</c:v>
                </c:pt>
                <c:pt idx="151195" formatCode="0.00E+00">
                  <c:v>4.38617E-3</c:v>
                </c:pt>
                <c:pt idx="151196" formatCode="0.00E+00">
                  <c:v>5.0939399999999999E-3</c:v>
                </c:pt>
                <c:pt idx="151197" formatCode="0.00E+00">
                  <c:v>5.8112900000000002E-3</c:v>
                </c:pt>
                <c:pt idx="151198" formatCode="0.00E+00">
                  <c:v>6.5376799999999997E-3</c:v>
                </c:pt>
                <c:pt idx="151199" formatCode="0.00E+00">
                  <c:v>7.2725200000000002E-3</c:v>
                </c:pt>
                <c:pt idx="151200" formatCode="0.00E+00">
                  <c:v>8.0151900000000002E-3</c:v>
                </c:pt>
                <c:pt idx="151201" formatCode="0.00E+00">
                  <c:v>8.7650699999999998E-3</c:v>
                </c:pt>
                <c:pt idx="151202" formatCode="0.00E+00">
                  <c:v>9.5214700000000006E-3</c:v>
                </c:pt>
                <c:pt idx="151203">
                  <c:v>1.02837E-2</c:v>
                </c:pt>
                <c:pt idx="151204">
                  <c:v>1.1051099999999999E-2</c:v>
                </c:pt>
                <c:pt idx="151205">
                  <c:v>1.18228E-2</c:v>
                </c:pt>
                <c:pt idx="151206">
                  <c:v>1.2598099999999999E-2</c:v>
                </c:pt>
                <c:pt idx="151207">
                  <c:v>1.33762E-2</c:v>
                </c:pt>
                <c:pt idx="151208">
                  <c:v>1.41563E-2</c:v>
                </c:pt>
                <c:pt idx="151209">
                  <c:v>1.4937499999999999E-2</c:v>
                </c:pt>
                <c:pt idx="151210">
                  <c:v>1.57191E-2</c:v>
                </c:pt>
                <c:pt idx="151211">
                  <c:v>1.6500000000000001E-2</c:v>
                </c:pt>
                <c:pt idx="151212">
                  <c:v>1.7279300000000001E-2</c:v>
                </c:pt>
                <c:pt idx="151213">
                  <c:v>1.8056300000000001E-2</c:v>
                </c:pt>
                <c:pt idx="151214">
                  <c:v>1.88299E-2</c:v>
                </c:pt>
                <c:pt idx="151215">
                  <c:v>1.9599200000000001E-2</c:v>
                </c:pt>
                <c:pt idx="151216">
                  <c:v>2.0363300000000001E-2</c:v>
                </c:pt>
                <c:pt idx="151217">
                  <c:v>2.11211E-2</c:v>
                </c:pt>
                <c:pt idx="151218">
                  <c:v>2.1871600000000001E-2</c:v>
                </c:pt>
                <c:pt idx="151219">
                  <c:v>2.2613999999999999E-2</c:v>
                </c:pt>
                <c:pt idx="151220">
                  <c:v>2.3347099999999999E-2</c:v>
                </c:pt>
                <c:pt idx="151221">
                  <c:v>2.4070000000000001E-2</c:v>
                </c:pt>
                <c:pt idx="151222">
                  <c:v>2.4781600000000001E-2</c:v>
                </c:pt>
                <c:pt idx="151223">
                  <c:v>2.5481E-2</c:v>
                </c:pt>
                <c:pt idx="151224">
                  <c:v>2.6167200000000002E-2</c:v>
                </c:pt>
                <c:pt idx="151225">
                  <c:v>2.6838999999999998E-2</c:v>
                </c:pt>
                <c:pt idx="151226">
                  <c:v>2.7495599999999999E-2</c:v>
                </c:pt>
                <c:pt idx="151227">
                  <c:v>2.8135799999999999E-2</c:v>
                </c:pt>
                <c:pt idx="151228">
                  <c:v>2.8758700000000002E-2</c:v>
                </c:pt>
                <c:pt idx="151229">
                  <c:v>2.9363299999999998E-2</c:v>
                </c:pt>
                <c:pt idx="151230">
                  <c:v>2.9948599999999999E-2</c:v>
                </c:pt>
                <c:pt idx="151231">
                  <c:v>3.0513599999999998E-2</c:v>
                </c:pt>
                <c:pt idx="151232">
                  <c:v>3.1057399999999999E-2</c:v>
                </c:pt>
                <c:pt idx="151233">
                  <c:v>3.15789E-2</c:v>
                </c:pt>
                <c:pt idx="151234">
                  <c:v>3.2077399999999999E-2</c:v>
                </c:pt>
                <c:pt idx="151235">
                  <c:v>3.2551700000000003E-2</c:v>
                </c:pt>
                <c:pt idx="151236">
                  <c:v>3.3001099999999998E-2</c:v>
                </c:pt>
                <c:pt idx="151237">
                  <c:v>3.3424700000000002E-2</c:v>
                </c:pt>
                <c:pt idx="151238">
                  <c:v>3.3821499999999997E-2</c:v>
                </c:pt>
                <c:pt idx="151239">
                  <c:v>3.41908E-2</c:v>
                </c:pt>
                <c:pt idx="151240">
                  <c:v>3.4531699999999999E-2</c:v>
                </c:pt>
                <c:pt idx="151241">
                  <c:v>3.4843499999999999E-2</c:v>
                </c:pt>
                <c:pt idx="151242">
                  <c:v>3.5125299999999998E-2</c:v>
                </c:pt>
                <c:pt idx="151243">
                  <c:v>3.5376600000000001E-2</c:v>
                </c:pt>
                <c:pt idx="151244">
                  <c:v>3.5596500000000003E-2</c:v>
                </c:pt>
                <c:pt idx="151245">
                  <c:v>3.5784400000000001E-2</c:v>
                </c:pt>
                <c:pt idx="151246">
                  <c:v>3.5939699999999998E-2</c:v>
                </c:pt>
                <c:pt idx="151247">
                  <c:v>3.6061799999999998E-2</c:v>
                </c:pt>
                <c:pt idx="151248">
                  <c:v>3.6150000000000002E-2</c:v>
                </c:pt>
                <c:pt idx="151249">
                  <c:v>3.6204E-2</c:v>
                </c:pt>
                <c:pt idx="151250">
                  <c:v>3.6223199999999997E-2</c:v>
                </c:pt>
                <c:pt idx="151251">
                  <c:v>3.6207099999999999E-2</c:v>
                </c:pt>
                <c:pt idx="151252">
                  <c:v>3.6155399999999997E-2</c:v>
                </c:pt>
                <c:pt idx="151253">
                  <c:v>3.6067700000000001E-2</c:v>
                </c:pt>
                <c:pt idx="151254">
                  <c:v>3.5943599999999999E-2</c:v>
                </c:pt>
                <c:pt idx="151255">
                  <c:v>3.5783000000000002E-2</c:v>
                </c:pt>
                <c:pt idx="151256">
                  <c:v>3.5585499999999999E-2</c:v>
                </c:pt>
                <c:pt idx="151257">
                  <c:v>3.5351100000000003E-2</c:v>
                </c:pt>
                <c:pt idx="151258">
                  <c:v>3.5079399999999997E-2</c:v>
                </c:pt>
                <c:pt idx="151259">
                  <c:v>3.4770599999999999E-2</c:v>
                </c:pt>
                <c:pt idx="151260">
                  <c:v>3.4424400000000001E-2</c:v>
                </c:pt>
                <c:pt idx="151261">
                  <c:v>3.4040899999999999E-2</c:v>
                </c:pt>
                <c:pt idx="151262">
                  <c:v>3.3620200000000003E-2</c:v>
                </c:pt>
                <c:pt idx="151263">
                  <c:v>3.3162400000000002E-2</c:v>
                </c:pt>
                <c:pt idx="151264">
                  <c:v>3.2667500000000002E-2</c:v>
                </c:pt>
                <c:pt idx="151265">
                  <c:v>3.2135900000000002E-2</c:v>
                </c:pt>
                <c:pt idx="151266">
                  <c:v>3.1567699999999997E-2</c:v>
                </c:pt>
                <c:pt idx="151267">
                  <c:v>3.09632E-2</c:v>
                </c:pt>
                <c:pt idx="151268">
                  <c:v>3.03228E-2</c:v>
                </c:pt>
                <c:pt idx="151269">
                  <c:v>2.96469E-2</c:v>
                </c:pt>
                <c:pt idx="151270">
                  <c:v>2.8935900000000001E-2</c:v>
                </c:pt>
                <c:pt idx="151271">
                  <c:v>2.8190300000000001E-2</c:v>
                </c:pt>
                <c:pt idx="151272">
                  <c:v>2.74107E-2</c:v>
                </c:pt>
                <c:pt idx="151273">
                  <c:v>2.6597599999999999E-2</c:v>
                </c:pt>
                <c:pt idx="151274">
                  <c:v>2.5751699999999999E-2</c:v>
                </c:pt>
                <c:pt idx="151275">
                  <c:v>2.4873599999999999E-2</c:v>
                </c:pt>
                <c:pt idx="151276">
                  <c:v>2.3964099999999999E-2</c:v>
                </c:pt>
                <c:pt idx="151277">
                  <c:v>2.30239E-2</c:v>
                </c:pt>
                <c:pt idx="151278">
                  <c:v>2.2053900000000001E-2</c:v>
                </c:pt>
                <c:pt idx="151279">
                  <c:v>2.1054900000000001E-2</c:v>
                </c:pt>
                <c:pt idx="151280">
                  <c:v>2.0027799999999998E-2</c:v>
                </c:pt>
                <c:pt idx="151281">
                  <c:v>1.89736E-2</c:v>
                </c:pt>
                <c:pt idx="151282">
                  <c:v>1.7893300000000001E-2</c:v>
                </c:pt>
                <c:pt idx="151283">
                  <c:v>1.6787900000000001E-2</c:v>
                </c:pt>
                <c:pt idx="151284">
                  <c:v>1.5658399999999999E-2</c:v>
                </c:pt>
                <c:pt idx="151285">
                  <c:v>1.4506E-2</c:v>
                </c:pt>
                <c:pt idx="151286">
                  <c:v>1.33317E-2</c:v>
                </c:pt>
                <c:pt idx="151287">
                  <c:v>1.2136900000000001E-2</c:v>
                </c:pt>
                <c:pt idx="151288">
                  <c:v>1.0922599999999999E-2</c:v>
                </c:pt>
                <c:pt idx="151289" formatCode="0.00E+00">
                  <c:v>9.6901000000000001E-3</c:v>
                </c:pt>
                <c:pt idx="151290" formatCode="0.00E+00">
                  <c:v>8.4407100000000006E-3</c:v>
                </c:pt>
                <c:pt idx="151291" formatCode="0.00E+00">
                  <c:v>7.1757000000000001E-3</c:v>
                </c:pt>
                <c:pt idx="151292" formatCode="0.00E+00">
                  <c:v>5.8964000000000004E-3</c:v>
                </c:pt>
                <c:pt idx="151293" formatCode="0.00E+00">
                  <c:v>4.6041600000000004E-3</c:v>
                </c:pt>
                <c:pt idx="151294" formatCode="0.00E+00">
                  <c:v>3.3003500000000001E-3</c:v>
                </c:pt>
                <c:pt idx="151295" formatCode="0.00E+00">
                  <c:v>1.9863799999999998E-3</c:v>
                </c:pt>
                <c:pt idx="151296" formatCode="0.00E+00">
                  <c:v>6.6364500000000003E-4</c:v>
                </c:pt>
                <c:pt idx="151297" formatCode="0.00E+00">
                  <c:v>-6.6640700000000005E-4</c:v>
                </c:pt>
                <c:pt idx="151298" formatCode="0.00E+00">
                  <c:v>-2.0023300000000001E-3</c:v>
                </c:pt>
                <c:pt idx="151299" formatCode="0.00E+00">
                  <c:v>-3.3426599999999999E-3</c:v>
                </c:pt>
                <c:pt idx="151300" formatCode="0.00E+00">
                  <c:v>-4.6859099999999997E-3</c:v>
                </c:pt>
                <c:pt idx="151301" formatCode="0.00E+00">
                  <c:v>-6.0305999999999997E-3</c:v>
                </c:pt>
                <c:pt idx="151302" formatCode="0.00E+00">
                  <c:v>-7.37523E-3</c:v>
                </c:pt>
                <c:pt idx="151303" formatCode="0.00E+00">
                  <c:v>-8.7183099999999999E-3</c:v>
                </c:pt>
                <c:pt idx="151304">
                  <c:v>-1.0058299999999999E-2</c:v>
                </c:pt>
                <c:pt idx="151305">
                  <c:v>-1.13937E-2</c:v>
                </c:pt>
                <c:pt idx="151306">
                  <c:v>-1.2723099999999999E-2</c:v>
                </c:pt>
                <c:pt idx="151307">
                  <c:v>-1.40448E-2</c:v>
                </c:pt>
                <c:pt idx="151308">
                  <c:v>-1.53574E-2</c:v>
                </c:pt>
                <c:pt idx="151309">
                  <c:v>-1.6659500000000001E-2</c:v>
                </c:pt>
                <c:pt idx="151310">
                  <c:v>-1.7949400000000001E-2</c:v>
                </c:pt>
                <c:pt idx="151311">
                  <c:v>-1.9225800000000001E-2</c:v>
                </c:pt>
                <c:pt idx="151312">
                  <c:v>-2.0487100000000001E-2</c:v>
                </c:pt>
                <c:pt idx="151313">
                  <c:v>-2.1731899999999998E-2</c:v>
                </c:pt>
                <c:pt idx="151314">
                  <c:v>-2.2958699999999999E-2</c:v>
                </c:pt>
                <c:pt idx="151315">
                  <c:v>-2.4166199999999999E-2</c:v>
                </c:pt>
                <c:pt idx="151316">
                  <c:v>-2.5353000000000001E-2</c:v>
                </c:pt>
                <c:pt idx="151317">
                  <c:v>-2.6517499999999999E-2</c:v>
                </c:pt>
                <c:pt idx="151318">
                  <c:v>-2.7658599999999998E-2</c:v>
                </c:pt>
                <c:pt idx="151319">
                  <c:v>-2.8774899999999999E-2</c:v>
                </c:pt>
                <c:pt idx="151320">
                  <c:v>-2.9864999999999999E-2</c:v>
                </c:pt>
                <c:pt idx="151321">
                  <c:v>-3.09276E-2</c:v>
                </c:pt>
                <c:pt idx="151322">
                  <c:v>-3.19616E-2</c:v>
                </c:pt>
                <c:pt idx="151323">
                  <c:v>-3.2965800000000003E-2</c:v>
                </c:pt>
                <c:pt idx="151324">
                  <c:v>-3.3938900000000001E-2</c:v>
                </c:pt>
                <c:pt idx="151325">
                  <c:v>-3.4879800000000002E-2</c:v>
                </c:pt>
                <c:pt idx="151326">
                  <c:v>-3.5787399999999997E-2</c:v>
                </c:pt>
                <c:pt idx="151327">
                  <c:v>-3.6660600000000002E-2</c:v>
                </c:pt>
                <c:pt idx="151328">
                  <c:v>-3.7498499999999997E-2</c:v>
                </c:pt>
                <c:pt idx="151329">
                  <c:v>-3.8300000000000001E-2</c:v>
                </c:pt>
                <c:pt idx="151330">
                  <c:v>-3.90642E-2</c:v>
                </c:pt>
                <c:pt idx="151331">
                  <c:v>-3.9790199999999998E-2</c:v>
                </c:pt>
                <c:pt idx="151332">
                  <c:v>-4.0477100000000002E-2</c:v>
                </c:pt>
                <c:pt idx="151333">
                  <c:v>-4.11242E-2</c:v>
                </c:pt>
                <c:pt idx="151334">
                  <c:v>-4.1730700000000003E-2</c:v>
                </c:pt>
                <c:pt idx="151335">
                  <c:v>-4.2295899999999997E-2</c:v>
                </c:pt>
                <c:pt idx="151336">
                  <c:v>-4.2819099999999999E-2</c:v>
                </c:pt>
                <c:pt idx="151337">
                  <c:v>-4.3299799999999999E-2</c:v>
                </c:pt>
                <c:pt idx="151338">
                  <c:v>-4.37373E-2</c:v>
                </c:pt>
                <c:pt idx="151339">
                  <c:v>-4.4131299999999998E-2</c:v>
                </c:pt>
                <c:pt idx="151340">
                  <c:v>-4.4481100000000003E-2</c:v>
                </c:pt>
                <c:pt idx="151341">
                  <c:v>-4.47865E-2</c:v>
                </c:pt>
                <c:pt idx="151342">
                  <c:v>-4.50471E-2</c:v>
                </c:pt>
                <c:pt idx="151343">
                  <c:v>-4.52626E-2</c:v>
                </c:pt>
                <c:pt idx="151344">
                  <c:v>-4.5432899999999998E-2</c:v>
                </c:pt>
                <c:pt idx="151345">
                  <c:v>-4.5557599999999997E-2</c:v>
                </c:pt>
                <c:pt idx="151346">
                  <c:v>-4.5636700000000002E-2</c:v>
                </c:pt>
                <c:pt idx="151347">
                  <c:v>-4.5670099999999998E-2</c:v>
                </c:pt>
                <c:pt idx="151348">
                  <c:v>-4.5657900000000001E-2</c:v>
                </c:pt>
                <c:pt idx="151349">
                  <c:v>-4.5600000000000002E-2</c:v>
                </c:pt>
                <c:pt idx="151350">
                  <c:v>-4.5496599999999998E-2</c:v>
                </c:pt>
                <c:pt idx="151351">
                  <c:v>-4.5347800000000001E-2</c:v>
                </c:pt>
                <c:pt idx="151352">
                  <c:v>-4.5153899999999997E-2</c:v>
                </c:pt>
                <c:pt idx="151353">
                  <c:v>-4.4914999999999997E-2</c:v>
                </c:pt>
                <c:pt idx="151354">
                  <c:v>-4.46316E-2</c:v>
                </c:pt>
                <c:pt idx="151355">
                  <c:v>-4.43039E-2</c:v>
                </c:pt>
                <c:pt idx="151356">
                  <c:v>-4.3932499999999999E-2</c:v>
                </c:pt>
                <c:pt idx="151357">
                  <c:v>-4.3517800000000002E-2</c:v>
                </c:pt>
                <c:pt idx="151358">
                  <c:v>-4.3060300000000003E-2</c:v>
                </c:pt>
                <c:pt idx="151359">
                  <c:v>-4.2560599999999997E-2</c:v>
                </c:pt>
                <c:pt idx="151360">
                  <c:v>-4.2019300000000002E-2</c:v>
                </c:pt>
                <c:pt idx="151361">
                  <c:v>-4.1437099999999998E-2</c:v>
                </c:pt>
                <c:pt idx="151362">
                  <c:v>-4.0814700000000002E-2</c:v>
                </c:pt>
                <c:pt idx="151363">
                  <c:v>-4.0152899999999998E-2</c:v>
                </c:pt>
                <c:pt idx="151364">
                  <c:v>-3.9452599999999997E-2</c:v>
                </c:pt>
                <c:pt idx="151365">
                  <c:v>-3.8714499999999999E-2</c:v>
                </c:pt>
                <c:pt idx="151366">
                  <c:v>-3.7939599999999997E-2</c:v>
                </c:pt>
                <c:pt idx="151367">
                  <c:v>-3.7128800000000003E-2</c:v>
                </c:pt>
                <c:pt idx="151368">
                  <c:v>-3.6283099999999999E-2</c:v>
                </c:pt>
                <c:pt idx="151369">
                  <c:v>-3.5403499999999997E-2</c:v>
                </c:pt>
                <c:pt idx="151370">
                  <c:v>-3.4491099999999997E-2</c:v>
                </c:pt>
                <c:pt idx="151371">
                  <c:v>-3.3546899999999998E-2</c:v>
                </c:pt>
                <c:pt idx="151372">
                  <c:v>-3.2572200000000003E-2</c:v>
                </c:pt>
                <c:pt idx="151373">
                  <c:v>-3.1567999999999999E-2</c:v>
                </c:pt>
                <c:pt idx="151374">
                  <c:v>-3.05356E-2</c:v>
                </c:pt>
                <c:pt idx="151375">
                  <c:v>-2.9476100000000002E-2</c:v>
                </c:pt>
                <c:pt idx="151376">
                  <c:v>-2.83909E-2</c:v>
                </c:pt>
                <c:pt idx="151377">
                  <c:v>-2.7281099999999999E-2</c:v>
                </c:pt>
                <c:pt idx="151378">
                  <c:v>-2.61482E-2</c:v>
                </c:pt>
                <c:pt idx="151379">
                  <c:v>-2.49933E-2</c:v>
                </c:pt>
                <c:pt idx="151380">
                  <c:v>-2.38178E-2</c:v>
                </c:pt>
                <c:pt idx="151381">
                  <c:v>-2.26232E-2</c:v>
                </c:pt>
                <c:pt idx="151382">
                  <c:v>-2.1410700000000001E-2</c:v>
                </c:pt>
                <c:pt idx="151383">
                  <c:v>-2.01818E-2</c:v>
                </c:pt>
                <c:pt idx="151384">
                  <c:v>-1.8937800000000001E-2</c:v>
                </c:pt>
                <c:pt idx="151385">
                  <c:v>-1.7680100000000001E-2</c:v>
                </c:pt>
                <c:pt idx="151386">
                  <c:v>-1.64102E-2</c:v>
                </c:pt>
                <c:pt idx="151387">
                  <c:v>-1.5129500000000001E-2</c:v>
                </c:pt>
                <c:pt idx="151388">
                  <c:v>-1.38394E-2</c:v>
                </c:pt>
                <c:pt idx="151389">
                  <c:v>-1.2541399999999999E-2</c:v>
                </c:pt>
                <c:pt idx="151390">
                  <c:v>-1.12368E-2</c:v>
                </c:pt>
                <c:pt idx="151391" formatCode="0.00E+00">
                  <c:v>-9.9271499999999992E-3</c:v>
                </c:pt>
                <c:pt idx="151392" formatCode="0.00E+00">
                  <c:v>-8.6138099999999995E-3</c:v>
                </c:pt>
                <c:pt idx="151393" formatCode="0.00E+00">
                  <c:v>-7.2982100000000003E-3</c:v>
                </c:pt>
                <c:pt idx="151394" formatCode="0.00E+00">
                  <c:v>-5.98177E-3</c:v>
                </c:pt>
                <c:pt idx="151395" formatCode="0.00E+00">
                  <c:v>-4.6658999999999997E-3</c:v>
                </c:pt>
                <c:pt idx="151396" formatCode="0.00E+00">
                  <c:v>-3.35199E-3</c:v>
                </c:pt>
                <c:pt idx="151397" formatCode="0.00E+00">
                  <c:v>-2.04141E-3</c:v>
                </c:pt>
                <c:pt idx="151398" formatCode="0.00E+00">
                  <c:v>-7.3554299999999996E-4</c:v>
                </c:pt>
                <c:pt idx="151399" formatCode="0.00E+00">
                  <c:v>5.6426499999999999E-4</c:v>
                </c:pt>
                <c:pt idx="151400" formatCode="0.00E+00">
                  <c:v>1.8566800000000001E-3</c:v>
                </c:pt>
                <c:pt idx="151401" formatCode="0.00E+00">
                  <c:v>3.1403799999999999E-3</c:v>
                </c:pt>
                <c:pt idx="151402" formatCode="0.00E+00">
                  <c:v>4.4140899999999999E-3</c:v>
                </c:pt>
                <c:pt idx="151403" formatCode="0.00E+00">
                  <c:v>5.6765100000000001E-3</c:v>
                </c:pt>
                <c:pt idx="151404" formatCode="0.00E+00">
                  <c:v>6.92642E-3</c:v>
                </c:pt>
                <c:pt idx="151405" formatCode="0.00E+00">
                  <c:v>8.1625699999999992E-3</c:v>
                </c:pt>
                <c:pt idx="151406" formatCode="0.00E+00">
                  <c:v>9.3837899999999995E-3</c:v>
                </c:pt>
                <c:pt idx="151407">
                  <c:v>1.05889E-2</c:v>
                </c:pt>
                <c:pt idx="151408">
                  <c:v>1.1776699999999999E-2</c:v>
                </c:pt>
                <c:pt idx="151409">
                  <c:v>1.29462E-2</c:v>
                </c:pt>
                <c:pt idx="151410">
                  <c:v>1.4096300000000001E-2</c:v>
                </c:pt>
                <c:pt idx="151411">
                  <c:v>1.5225900000000001E-2</c:v>
                </c:pt>
                <c:pt idx="151412">
                  <c:v>1.6334000000000001E-2</c:v>
                </c:pt>
                <c:pt idx="151413">
                  <c:v>1.74197E-2</c:v>
                </c:pt>
                <c:pt idx="151414">
                  <c:v>1.8481899999999999E-2</c:v>
                </c:pt>
                <c:pt idx="151415">
                  <c:v>1.95199E-2</c:v>
                </c:pt>
                <c:pt idx="151416">
                  <c:v>2.0532700000000001E-2</c:v>
                </c:pt>
                <c:pt idx="151417">
                  <c:v>2.15196E-2</c:v>
                </c:pt>
                <c:pt idx="151418">
                  <c:v>2.2479599999999999E-2</c:v>
                </c:pt>
                <c:pt idx="151419">
                  <c:v>2.3412200000000001E-2</c:v>
                </c:pt>
                <c:pt idx="151420">
                  <c:v>2.4316600000000001E-2</c:v>
                </c:pt>
                <c:pt idx="151421">
                  <c:v>2.5192099999999999E-2</c:v>
                </c:pt>
                <c:pt idx="151422">
                  <c:v>2.6038100000000002E-2</c:v>
                </c:pt>
                <c:pt idx="151423">
                  <c:v>2.6854099999999999E-2</c:v>
                </c:pt>
                <c:pt idx="151424">
                  <c:v>2.7639400000000001E-2</c:v>
                </c:pt>
                <c:pt idx="151425">
                  <c:v>2.8393700000000001E-2</c:v>
                </c:pt>
                <c:pt idx="151426">
                  <c:v>2.91165E-2</c:v>
                </c:pt>
                <c:pt idx="151427">
                  <c:v>2.9807299999999998E-2</c:v>
                </c:pt>
                <c:pt idx="151428">
                  <c:v>3.0465699999999998E-2</c:v>
                </c:pt>
                <c:pt idx="151429">
                  <c:v>3.10916E-2</c:v>
                </c:pt>
                <c:pt idx="151430">
                  <c:v>3.16846E-2</c:v>
                </c:pt>
                <c:pt idx="151431">
                  <c:v>3.2244399999999999E-2</c:v>
                </c:pt>
                <c:pt idx="151432">
                  <c:v>3.2770899999999999E-2</c:v>
                </c:pt>
                <c:pt idx="151433">
                  <c:v>3.3263899999999999E-2</c:v>
                </c:pt>
                <c:pt idx="151434">
                  <c:v>3.3723299999999998E-2</c:v>
                </c:pt>
                <c:pt idx="151435">
                  <c:v>3.4149100000000002E-2</c:v>
                </c:pt>
                <c:pt idx="151436">
                  <c:v>3.4541200000000001E-2</c:v>
                </c:pt>
                <c:pt idx="151437">
                  <c:v>3.4899699999999999E-2</c:v>
                </c:pt>
                <c:pt idx="151438">
                  <c:v>3.5224499999999999E-2</c:v>
                </c:pt>
                <c:pt idx="151439">
                  <c:v>3.55158E-2</c:v>
                </c:pt>
                <c:pt idx="151440">
                  <c:v>3.5773800000000001E-2</c:v>
                </c:pt>
                <c:pt idx="151441">
                  <c:v>3.5998599999999999E-2</c:v>
                </c:pt>
                <c:pt idx="151442">
                  <c:v>3.6190300000000002E-2</c:v>
                </c:pt>
                <c:pt idx="151443">
                  <c:v>3.6349300000000001E-2</c:v>
                </c:pt>
                <c:pt idx="151444">
                  <c:v>3.6475899999999999E-2</c:v>
                </c:pt>
                <c:pt idx="151445">
                  <c:v>3.65703E-2</c:v>
                </c:pt>
                <c:pt idx="151446">
                  <c:v>3.6632900000000003E-2</c:v>
                </c:pt>
                <c:pt idx="151447">
                  <c:v>3.6664000000000002E-2</c:v>
                </c:pt>
                <c:pt idx="151448">
                  <c:v>3.6664200000000001E-2</c:v>
                </c:pt>
                <c:pt idx="151449">
                  <c:v>3.6633699999999998E-2</c:v>
                </c:pt>
                <c:pt idx="151450">
                  <c:v>3.65732E-2</c:v>
                </c:pt>
                <c:pt idx="151451">
                  <c:v>3.6483099999999997E-2</c:v>
                </c:pt>
                <c:pt idx="151452">
                  <c:v>3.6363800000000002E-2</c:v>
                </c:pt>
                <c:pt idx="151453">
                  <c:v>3.6216100000000001E-2</c:v>
                </c:pt>
                <c:pt idx="151454">
                  <c:v>3.60404E-2</c:v>
                </c:pt>
                <c:pt idx="151455">
                  <c:v>3.5837300000000002E-2</c:v>
                </c:pt>
                <c:pt idx="151456">
                  <c:v>3.56075E-2</c:v>
                </c:pt>
                <c:pt idx="151457">
                  <c:v>3.5351599999999997E-2</c:v>
                </c:pt>
                <c:pt idx="151458">
                  <c:v>3.5070299999999999E-2</c:v>
                </c:pt>
                <c:pt idx="151459">
                  <c:v>3.4764200000000002E-2</c:v>
                </c:pt>
                <c:pt idx="151460">
                  <c:v>3.4434100000000002E-2</c:v>
                </c:pt>
                <c:pt idx="151461">
                  <c:v>3.40805E-2</c:v>
                </c:pt>
                <c:pt idx="151462">
                  <c:v>3.37043E-2</c:v>
                </c:pt>
                <c:pt idx="151463">
                  <c:v>3.3306200000000001E-2</c:v>
                </c:pt>
                <c:pt idx="151464">
                  <c:v>3.2887E-2</c:v>
                </c:pt>
                <c:pt idx="151465">
                  <c:v>3.2447299999999998E-2</c:v>
                </c:pt>
                <c:pt idx="151466">
                  <c:v>3.19879E-2</c:v>
                </c:pt>
                <c:pt idx="151467">
                  <c:v>3.1509700000000002E-2</c:v>
                </c:pt>
                <c:pt idx="151468">
                  <c:v>3.1013300000000001E-2</c:v>
                </c:pt>
                <c:pt idx="151469">
                  <c:v>3.0499600000000002E-2</c:v>
                </c:pt>
                <c:pt idx="151470">
                  <c:v>2.9969300000000001E-2</c:v>
                </c:pt>
                <c:pt idx="151471">
                  <c:v>2.94232E-2</c:v>
                </c:pt>
                <c:pt idx="151472">
                  <c:v>2.8862100000000002E-2</c:v>
                </c:pt>
                <c:pt idx="151473">
                  <c:v>2.8286800000000001E-2</c:v>
                </c:pt>
                <c:pt idx="151474">
                  <c:v>2.7698E-2</c:v>
                </c:pt>
                <c:pt idx="151475">
                  <c:v>2.7096599999999998E-2</c:v>
                </c:pt>
                <c:pt idx="151476">
                  <c:v>2.6483199999999998E-2</c:v>
                </c:pt>
                <c:pt idx="151477">
                  <c:v>2.5858599999999999E-2</c:v>
                </c:pt>
                <c:pt idx="151478">
                  <c:v>2.5223599999999999E-2</c:v>
                </c:pt>
                <c:pt idx="151479">
                  <c:v>2.4579E-2</c:v>
                </c:pt>
                <c:pt idx="151480">
                  <c:v>2.3925499999999999E-2</c:v>
                </c:pt>
                <c:pt idx="151481">
                  <c:v>2.3263699999999998E-2</c:v>
                </c:pt>
                <c:pt idx="151482">
                  <c:v>2.2594400000000001E-2</c:v>
                </c:pt>
                <c:pt idx="151483">
                  <c:v>2.1918400000000001E-2</c:v>
                </c:pt>
                <c:pt idx="151484">
                  <c:v>2.12363E-2</c:v>
                </c:pt>
                <c:pt idx="151485">
                  <c:v>2.05487E-2</c:v>
                </c:pt>
                <c:pt idx="151486">
                  <c:v>1.98563E-2</c:v>
                </c:pt>
                <c:pt idx="151487">
                  <c:v>1.9159900000000001E-2</c:v>
                </c:pt>
                <c:pt idx="151488">
                  <c:v>1.8459900000000001E-2</c:v>
                </c:pt>
                <c:pt idx="151489">
                  <c:v>1.7756999999999998E-2</c:v>
                </c:pt>
                <c:pt idx="151490">
                  <c:v>1.7051799999999999E-2</c:v>
                </c:pt>
                <c:pt idx="151491">
                  <c:v>1.6344899999999999E-2</c:v>
                </c:pt>
                <c:pt idx="151492">
                  <c:v>1.5636899999999999E-2</c:v>
                </c:pt>
                <c:pt idx="151493">
                  <c:v>1.4928200000000001E-2</c:v>
                </c:pt>
                <c:pt idx="151494">
                  <c:v>1.4219300000000001E-2</c:v>
                </c:pt>
                <c:pt idx="151495">
                  <c:v>1.3510899999999999E-2</c:v>
                </c:pt>
                <c:pt idx="151496">
                  <c:v>1.28033E-2</c:v>
                </c:pt>
                <c:pt idx="151497">
                  <c:v>1.2097E-2</c:v>
                </c:pt>
                <c:pt idx="151498">
                  <c:v>1.13924E-2</c:v>
                </c:pt>
                <c:pt idx="151499">
                  <c:v>1.069E-2</c:v>
                </c:pt>
                <c:pt idx="151500" formatCode="0.00E+00">
                  <c:v>9.9901499999999997E-3</c:v>
                </c:pt>
                <c:pt idx="151501" formatCode="0.00E+00">
                  <c:v>9.2931999999999997E-3</c:v>
                </c:pt>
                <c:pt idx="151502" formatCode="0.00E+00">
                  <c:v>8.5995199999999994E-3</c:v>
                </c:pt>
                <c:pt idx="151503" formatCode="0.00E+00">
                  <c:v>7.9094300000000003E-3</c:v>
                </c:pt>
                <c:pt idx="151504" formatCode="0.00E+00">
                  <c:v>7.2232399999999997E-3</c:v>
                </c:pt>
                <c:pt idx="151505" formatCode="0.00E+00">
                  <c:v>6.5412400000000002E-3</c:v>
                </c:pt>
                <c:pt idx="151506" formatCode="0.00E+00">
                  <c:v>5.8636900000000004E-3</c:v>
                </c:pt>
                <c:pt idx="151507" formatCode="0.00E+00">
                  <c:v>5.1908400000000004E-3</c:v>
                </c:pt>
                <c:pt idx="151508" formatCode="0.00E+00">
                  <c:v>4.5229199999999997E-3</c:v>
                </c:pt>
                <c:pt idx="151509" formatCode="0.00E+00">
                  <c:v>3.8601199999999999E-3</c:v>
                </c:pt>
                <c:pt idx="151510" formatCode="0.00E+00">
                  <c:v>3.20265E-3</c:v>
                </c:pt>
                <c:pt idx="151511" formatCode="0.00E+00">
                  <c:v>2.5506499999999998E-3</c:v>
                </c:pt>
                <c:pt idx="151512" formatCode="0.00E+00">
                  <c:v>1.9042799999999999E-3</c:v>
                </c:pt>
                <c:pt idx="151513" formatCode="0.00E+00">
                  <c:v>1.2636800000000001E-3</c:v>
                </c:pt>
                <c:pt idx="151514" formatCode="0.00E+00">
                  <c:v>6.28945E-4</c:v>
                </c:pt>
                <c:pt idx="151515" formatCode="0.00E+00">
                  <c:v>1.8218300000000001E-7</c:v>
                </c:pt>
                <c:pt idx="151516" formatCode="0.00E+00">
                  <c:v>-6.2253199999999997E-4</c:v>
                </c:pt>
                <c:pt idx="151517" formatCode="0.00E+00">
                  <c:v>-1.23913E-3</c:v>
                </c:pt>
                <c:pt idx="151518" formatCode="0.00E+00">
                  <c:v>-1.84958E-3</c:v>
                </c:pt>
                <c:pt idx="151519" formatCode="0.00E+00">
                  <c:v>-2.4538199999999998E-3</c:v>
                </c:pt>
                <c:pt idx="151520" formatCode="0.00E+00">
                  <c:v>-3.05185E-3</c:v>
                </c:pt>
                <c:pt idx="151521" formatCode="0.00E+00">
                  <c:v>-3.64366E-3</c:v>
                </c:pt>
                <c:pt idx="151522" formatCode="0.00E+00">
                  <c:v>-4.2292600000000003E-3</c:v>
                </c:pt>
                <c:pt idx="151523" formatCode="0.00E+00">
                  <c:v>-4.8086500000000003E-3</c:v>
                </c:pt>
                <c:pt idx="151524" formatCode="0.00E+00">
                  <c:v>-5.3818599999999996E-3</c:v>
                </c:pt>
                <c:pt idx="151525" formatCode="0.00E+00">
                  <c:v>-5.9489399999999998E-3</c:v>
                </c:pt>
                <c:pt idx="151526" formatCode="0.00E+00">
                  <c:v>-6.5099199999999998E-3</c:v>
                </c:pt>
                <c:pt idx="151527" formatCode="0.00E+00">
                  <c:v>-7.0648600000000001E-3</c:v>
                </c:pt>
                <c:pt idx="151528" formatCode="0.00E+00">
                  <c:v>-7.6138200000000003E-3</c:v>
                </c:pt>
                <c:pt idx="151529" formatCode="0.00E+00">
                  <c:v>-8.1568600000000002E-3</c:v>
                </c:pt>
                <c:pt idx="151530" formatCode="0.00E+00">
                  <c:v>-8.69406E-3</c:v>
                </c:pt>
                <c:pt idx="151531" formatCode="0.00E+00">
                  <c:v>-9.2254799999999994E-3</c:v>
                </c:pt>
                <c:pt idx="151532" formatCode="0.00E+00">
                  <c:v>-9.7512199999999997E-3</c:v>
                </c:pt>
                <c:pt idx="151533">
                  <c:v>-1.0271300000000001E-2</c:v>
                </c:pt>
                <c:pt idx="151534">
                  <c:v>-1.0785899999999999E-2</c:v>
                </c:pt>
                <c:pt idx="151535">
                  <c:v>-1.1295100000000001E-2</c:v>
                </c:pt>
                <c:pt idx="151536">
                  <c:v>-1.1798899999999999E-2</c:v>
                </c:pt>
                <c:pt idx="151537">
                  <c:v>-1.22974E-2</c:v>
                </c:pt>
                <c:pt idx="151538">
                  <c:v>-1.27908E-2</c:v>
                </c:pt>
                <c:pt idx="151539">
                  <c:v>-1.3278999999999999E-2</c:v>
                </c:pt>
                <c:pt idx="151540">
                  <c:v>-1.3762099999999999E-2</c:v>
                </c:pt>
                <c:pt idx="151541">
                  <c:v>-1.4240299999999999E-2</c:v>
                </c:pt>
                <c:pt idx="151542">
                  <c:v>-1.47136E-2</c:v>
                </c:pt>
                <c:pt idx="151543">
                  <c:v>-1.5181999999999999E-2</c:v>
                </c:pt>
                <c:pt idx="151544">
                  <c:v>-1.5645599999999999E-2</c:v>
                </c:pt>
                <c:pt idx="151545">
                  <c:v>-1.6104500000000001E-2</c:v>
                </c:pt>
                <c:pt idx="151546">
                  <c:v>-1.6558699999999999E-2</c:v>
                </c:pt>
                <c:pt idx="151547">
                  <c:v>-1.7008100000000002E-2</c:v>
                </c:pt>
                <c:pt idx="151548">
                  <c:v>-1.74529E-2</c:v>
                </c:pt>
                <c:pt idx="151549">
                  <c:v>-1.78929E-2</c:v>
                </c:pt>
                <c:pt idx="151550">
                  <c:v>-1.8328299999999999E-2</c:v>
                </c:pt>
                <c:pt idx="151551">
                  <c:v>-1.8759000000000001E-2</c:v>
                </c:pt>
                <c:pt idx="151552">
                  <c:v>-1.9185000000000001E-2</c:v>
                </c:pt>
                <c:pt idx="151553">
                  <c:v>-1.9606200000000001E-2</c:v>
                </c:pt>
                <c:pt idx="151554">
                  <c:v>-2.0022600000000002E-2</c:v>
                </c:pt>
                <c:pt idx="151555">
                  <c:v>-2.04341E-2</c:v>
                </c:pt>
                <c:pt idx="151556">
                  <c:v>-2.0840600000000001E-2</c:v>
                </c:pt>
                <c:pt idx="151557">
                  <c:v>-2.12421E-2</c:v>
                </c:pt>
                <c:pt idx="151558">
                  <c:v>-2.1638299999999999E-2</c:v>
                </c:pt>
                <c:pt idx="151559">
                  <c:v>-2.2029300000000002E-2</c:v>
                </c:pt>
                <c:pt idx="151560">
                  <c:v>-2.2414799999999999E-2</c:v>
                </c:pt>
                <c:pt idx="151561">
                  <c:v>-2.2794700000000001E-2</c:v>
                </c:pt>
                <c:pt idx="151562">
                  <c:v>-2.3168899999999999E-2</c:v>
                </c:pt>
                <c:pt idx="151563">
                  <c:v>-2.3536999999999999E-2</c:v>
                </c:pt>
                <c:pt idx="151564">
                  <c:v>-2.38991E-2</c:v>
                </c:pt>
                <c:pt idx="151565">
                  <c:v>-2.4254700000000001E-2</c:v>
                </c:pt>
                <c:pt idx="151566">
                  <c:v>-2.4603699999999999E-2</c:v>
                </c:pt>
                <c:pt idx="151567">
                  <c:v>-2.49459E-2</c:v>
                </c:pt>
                <c:pt idx="151568">
                  <c:v>-2.5281000000000001E-2</c:v>
                </c:pt>
                <c:pt idx="151569">
                  <c:v>-2.5608599999999999E-2</c:v>
                </c:pt>
                <c:pt idx="151570">
                  <c:v>-2.59286E-2</c:v>
                </c:pt>
                <c:pt idx="151571">
                  <c:v>-2.6240599999999999E-2</c:v>
                </c:pt>
                <c:pt idx="151572">
                  <c:v>-2.65443E-2</c:v>
                </c:pt>
                <c:pt idx="151573">
                  <c:v>-2.68393E-2</c:v>
                </c:pt>
                <c:pt idx="151574">
                  <c:v>-2.7125400000000001E-2</c:v>
                </c:pt>
                <c:pt idx="151575">
                  <c:v>-2.7402099999999999E-2</c:v>
                </c:pt>
                <c:pt idx="151576">
                  <c:v>-2.7669099999999999E-2</c:v>
                </c:pt>
                <c:pt idx="151577">
                  <c:v>-2.79259E-2</c:v>
                </c:pt>
                <c:pt idx="151578">
                  <c:v>-2.8172300000000001E-2</c:v>
                </c:pt>
                <c:pt idx="151579">
                  <c:v>-2.84078E-2</c:v>
                </c:pt>
                <c:pt idx="151580">
                  <c:v>-2.8632000000000001E-2</c:v>
                </c:pt>
                <c:pt idx="151581">
                  <c:v>-2.8844499999999999E-2</c:v>
                </c:pt>
                <c:pt idx="151582">
                  <c:v>-2.9044799999999999E-2</c:v>
                </c:pt>
                <c:pt idx="151583">
                  <c:v>-2.9232500000000002E-2</c:v>
                </c:pt>
                <c:pt idx="151584">
                  <c:v>-2.9407099999999999E-2</c:v>
                </c:pt>
                <c:pt idx="151585">
                  <c:v>-2.9568299999999999E-2</c:v>
                </c:pt>
                <c:pt idx="151586">
                  <c:v>-2.9715600000000002E-2</c:v>
                </c:pt>
                <c:pt idx="151587">
                  <c:v>-2.9848400000000001E-2</c:v>
                </c:pt>
                <c:pt idx="151588">
                  <c:v>-2.99665E-2</c:v>
                </c:pt>
                <c:pt idx="151589">
                  <c:v>-3.0069100000000001E-2</c:v>
                </c:pt>
                <c:pt idx="151590">
                  <c:v>-3.0156100000000002E-2</c:v>
                </c:pt>
                <c:pt idx="151591">
                  <c:v>-3.0226699999999999E-2</c:v>
                </c:pt>
                <c:pt idx="151592">
                  <c:v>-3.0280700000000001E-2</c:v>
                </c:pt>
                <c:pt idx="151593">
                  <c:v>-3.03176E-2</c:v>
                </c:pt>
                <c:pt idx="151594">
                  <c:v>-3.0336800000000001E-2</c:v>
                </c:pt>
                <c:pt idx="151595">
                  <c:v>-3.0338E-2</c:v>
                </c:pt>
                <c:pt idx="151596">
                  <c:v>-3.03206E-2</c:v>
                </c:pt>
                <c:pt idx="151597">
                  <c:v>-3.02844E-2</c:v>
                </c:pt>
                <c:pt idx="151598">
                  <c:v>-3.0228700000000001E-2</c:v>
                </c:pt>
                <c:pt idx="151599">
                  <c:v>-3.0153300000000001E-2</c:v>
                </c:pt>
                <c:pt idx="151600">
                  <c:v>-3.00577E-2</c:v>
                </c:pt>
                <c:pt idx="151601">
                  <c:v>-2.9941499999999999E-2</c:v>
                </c:pt>
                <c:pt idx="151602">
                  <c:v>-2.9804299999999999E-2</c:v>
                </c:pt>
                <c:pt idx="151603">
                  <c:v>-2.9645700000000001E-2</c:v>
                </c:pt>
                <c:pt idx="151604">
                  <c:v>-2.9465499999999999E-2</c:v>
                </c:pt>
                <c:pt idx="151605">
                  <c:v>-2.92631E-2</c:v>
                </c:pt>
                <c:pt idx="151606">
                  <c:v>-2.9038399999999999E-2</c:v>
                </c:pt>
                <c:pt idx="151607">
                  <c:v>-2.8791000000000001E-2</c:v>
                </c:pt>
                <c:pt idx="151608">
                  <c:v>-2.85207E-2</c:v>
                </c:pt>
                <c:pt idx="151609">
                  <c:v>-2.8227100000000001E-2</c:v>
                </c:pt>
                <c:pt idx="151610">
                  <c:v>-2.7909900000000001E-2</c:v>
                </c:pt>
                <c:pt idx="151611">
                  <c:v>-2.7569099999999999E-2</c:v>
                </c:pt>
                <c:pt idx="151612">
                  <c:v>-2.72044E-2</c:v>
                </c:pt>
                <c:pt idx="151613">
                  <c:v>-2.6815499999999999E-2</c:v>
                </c:pt>
                <c:pt idx="151614">
                  <c:v>-2.6402399999999999E-2</c:v>
                </c:pt>
                <c:pt idx="151615">
                  <c:v>-2.5964899999999999E-2</c:v>
                </c:pt>
                <c:pt idx="151616">
                  <c:v>-2.5503000000000001E-2</c:v>
                </c:pt>
                <c:pt idx="151617">
                  <c:v>-2.5016500000000001E-2</c:v>
                </c:pt>
                <c:pt idx="151618">
                  <c:v>-2.45054E-2</c:v>
                </c:pt>
                <c:pt idx="151619">
                  <c:v>-2.3969600000000001E-2</c:v>
                </c:pt>
                <c:pt idx="151620">
                  <c:v>-2.3409300000000001E-2</c:v>
                </c:pt>
                <c:pt idx="151621">
                  <c:v>-2.2824400000000002E-2</c:v>
                </c:pt>
                <c:pt idx="151622">
                  <c:v>-2.2214999999999999E-2</c:v>
                </c:pt>
                <c:pt idx="151623">
                  <c:v>-2.1581300000000001E-2</c:v>
                </c:pt>
                <c:pt idx="151624">
                  <c:v>-2.0923299999999999E-2</c:v>
                </c:pt>
                <c:pt idx="151625">
                  <c:v>-2.0241200000000001E-2</c:v>
                </c:pt>
                <c:pt idx="151626">
                  <c:v>-1.9535299999999998E-2</c:v>
                </c:pt>
                <c:pt idx="151627">
                  <c:v>-1.8805800000000001E-2</c:v>
                </c:pt>
                <c:pt idx="151628">
                  <c:v>-1.80529E-2</c:v>
                </c:pt>
                <c:pt idx="151629">
                  <c:v>-1.7276900000000001E-2</c:v>
                </c:pt>
                <c:pt idx="151630">
                  <c:v>-1.6478300000000001E-2</c:v>
                </c:pt>
                <c:pt idx="151631">
                  <c:v>-1.5657299999999999E-2</c:v>
                </c:pt>
                <c:pt idx="151632">
                  <c:v>-1.48144E-2</c:v>
                </c:pt>
                <c:pt idx="151633">
                  <c:v>-1.3950000000000001E-2</c:v>
                </c:pt>
                <c:pt idx="151634">
                  <c:v>-1.3064600000000001E-2</c:v>
                </c:pt>
                <c:pt idx="151635">
                  <c:v>-1.21587E-2</c:v>
                </c:pt>
                <c:pt idx="151636">
                  <c:v>-1.1232799999999999E-2</c:v>
                </c:pt>
                <c:pt idx="151637">
                  <c:v>-1.0287599999999999E-2</c:v>
                </c:pt>
                <c:pt idx="151638" formatCode="0.00E+00">
                  <c:v>-9.3236800000000009E-3</c:v>
                </c:pt>
                <c:pt idx="151639" formatCode="0.00E+00">
                  <c:v>-8.3416099999999993E-3</c:v>
                </c:pt>
                <c:pt idx="151640" formatCode="0.00E+00">
                  <c:v>-7.3421199999999997E-3</c:v>
                </c:pt>
                <c:pt idx="151641" formatCode="0.00E+00">
                  <c:v>-6.3259199999999996E-3</c:v>
                </c:pt>
                <c:pt idx="151642" formatCode="0.00E+00">
                  <c:v>-5.2937599999999998E-3</c:v>
                </c:pt>
                <c:pt idx="151643" formatCode="0.00E+00">
                  <c:v>-4.2464E-3</c:v>
                </c:pt>
                <c:pt idx="151644" formatCode="0.00E+00">
                  <c:v>-3.1846600000000002E-3</c:v>
                </c:pt>
                <c:pt idx="151645" formatCode="0.00E+00">
                  <c:v>-2.1093800000000001E-3</c:v>
                </c:pt>
                <c:pt idx="151646" formatCode="0.00E+00">
                  <c:v>-1.0214200000000001E-3</c:v>
                </c:pt>
                <c:pt idx="151647" formatCode="0.00E+00">
                  <c:v>7.8318000000000005E-5</c:v>
                </c:pt>
                <c:pt idx="151648" formatCode="0.00E+00">
                  <c:v>1.1889100000000001E-3</c:v>
                </c:pt>
                <c:pt idx="151649" formatCode="0.00E+00">
                  <c:v>2.3094000000000001E-3</c:v>
                </c:pt>
                <c:pt idx="151650" formatCode="0.00E+00">
                  <c:v>3.43881E-3</c:v>
                </c:pt>
                <c:pt idx="151651" formatCode="0.00E+00">
                  <c:v>4.5761500000000002E-3</c:v>
                </c:pt>
                <c:pt idx="151652" formatCode="0.00E+00">
                  <c:v>5.7203699999999998E-3</c:v>
                </c:pt>
                <c:pt idx="151653" formatCode="0.00E+00">
                  <c:v>6.8704400000000002E-3</c:v>
                </c:pt>
                <c:pt idx="151654" formatCode="0.00E+00">
                  <c:v>8.0252799999999992E-3</c:v>
                </c:pt>
                <c:pt idx="151655" formatCode="0.00E+00">
                  <c:v>9.1838000000000006E-3</c:v>
                </c:pt>
                <c:pt idx="151656">
                  <c:v>1.0344900000000001E-2</c:v>
                </c:pt>
                <c:pt idx="151657">
                  <c:v>1.1507399999999999E-2</c:v>
                </c:pt>
                <c:pt idx="151658">
                  <c:v>1.26702E-2</c:v>
                </c:pt>
                <c:pt idx="151659">
                  <c:v>1.38321E-2</c:v>
                </c:pt>
                <c:pt idx="151660">
                  <c:v>1.4992E-2</c:v>
                </c:pt>
                <c:pt idx="151661">
                  <c:v>1.6148599999999999E-2</c:v>
                </c:pt>
                <c:pt idx="151662">
                  <c:v>1.7300800000000002E-2</c:v>
                </c:pt>
                <c:pt idx="151663">
                  <c:v>1.8447399999999999E-2</c:v>
                </c:pt>
                <c:pt idx="151664">
                  <c:v>1.9587E-2</c:v>
                </c:pt>
                <c:pt idx="151665">
                  <c:v>2.07186E-2</c:v>
                </c:pt>
                <c:pt idx="151666">
                  <c:v>2.18409E-2</c:v>
                </c:pt>
                <c:pt idx="151667">
                  <c:v>2.29526E-2</c:v>
                </c:pt>
                <c:pt idx="151668">
                  <c:v>2.4052500000000001E-2</c:v>
                </c:pt>
                <c:pt idx="151669">
                  <c:v>2.5139399999999999E-2</c:v>
                </c:pt>
                <c:pt idx="151670">
                  <c:v>2.6211999999999999E-2</c:v>
                </c:pt>
                <c:pt idx="151671">
                  <c:v>2.72692E-2</c:v>
                </c:pt>
                <c:pt idx="151672">
                  <c:v>2.83097E-2</c:v>
                </c:pt>
                <c:pt idx="151673">
                  <c:v>2.9332199999999999E-2</c:v>
                </c:pt>
                <c:pt idx="151674">
                  <c:v>3.0335600000000001E-2</c:v>
                </c:pt>
                <c:pt idx="151675">
                  <c:v>3.1318699999999998E-2</c:v>
                </c:pt>
                <c:pt idx="151676">
                  <c:v>3.2280200000000002E-2</c:v>
                </c:pt>
                <c:pt idx="151677">
                  <c:v>3.3219100000000001E-2</c:v>
                </c:pt>
                <c:pt idx="151678">
                  <c:v>3.4134100000000001E-2</c:v>
                </c:pt>
                <c:pt idx="151679">
                  <c:v>3.5024100000000002E-2</c:v>
                </c:pt>
                <c:pt idx="151680">
                  <c:v>3.5888000000000003E-2</c:v>
                </c:pt>
                <c:pt idx="151681">
                  <c:v>3.6724699999999999E-2</c:v>
                </c:pt>
                <c:pt idx="151682">
                  <c:v>3.7533200000000003E-2</c:v>
                </c:pt>
                <c:pt idx="151683">
                  <c:v>3.8312199999999998E-2</c:v>
                </c:pt>
                <c:pt idx="151684">
                  <c:v>3.9060900000000003E-2</c:v>
                </c:pt>
                <c:pt idx="151685">
                  <c:v>3.97782E-2</c:v>
                </c:pt>
                <c:pt idx="151686">
                  <c:v>4.0463199999999998E-2</c:v>
                </c:pt>
                <c:pt idx="151687">
                  <c:v>4.11148E-2</c:v>
                </c:pt>
                <c:pt idx="151688">
                  <c:v>4.17323E-2</c:v>
                </c:pt>
                <c:pt idx="151689">
                  <c:v>4.2314600000000001E-2</c:v>
                </c:pt>
                <c:pt idx="151690">
                  <c:v>4.2861000000000003E-2</c:v>
                </c:pt>
                <c:pt idx="151691">
                  <c:v>4.3370600000000002E-2</c:v>
                </c:pt>
                <c:pt idx="151692">
                  <c:v>4.3842600000000002E-2</c:v>
                </c:pt>
                <c:pt idx="151693">
                  <c:v>4.42764E-2</c:v>
                </c:pt>
                <c:pt idx="151694">
                  <c:v>4.4671200000000001E-2</c:v>
                </c:pt>
                <c:pt idx="151695">
                  <c:v>4.5026400000000001E-2</c:v>
                </c:pt>
                <c:pt idx="151696">
                  <c:v>4.5341300000000001E-2</c:v>
                </c:pt>
                <c:pt idx="151697">
                  <c:v>4.56154E-2</c:v>
                </c:pt>
                <c:pt idx="151698">
                  <c:v>4.5848100000000003E-2</c:v>
                </c:pt>
                <c:pt idx="151699">
                  <c:v>4.6038900000000001E-2</c:v>
                </c:pt>
                <c:pt idx="151700">
                  <c:v>4.6187499999999999E-2</c:v>
                </c:pt>
                <c:pt idx="151701">
                  <c:v>4.6293399999999998E-2</c:v>
                </c:pt>
                <c:pt idx="151702">
                  <c:v>4.6356300000000003E-2</c:v>
                </c:pt>
                <c:pt idx="151703">
                  <c:v>4.6375800000000002E-2</c:v>
                </c:pt>
                <c:pt idx="151704">
                  <c:v>4.6351700000000003E-2</c:v>
                </c:pt>
                <c:pt idx="151705">
                  <c:v>4.6283900000000003E-2</c:v>
                </c:pt>
                <c:pt idx="151706">
                  <c:v>4.6172100000000001E-2</c:v>
                </c:pt>
                <c:pt idx="151707">
                  <c:v>4.6016300000000003E-2</c:v>
                </c:pt>
                <c:pt idx="151708">
                  <c:v>4.58164E-2</c:v>
                </c:pt>
                <c:pt idx="151709">
                  <c:v>4.5572399999999999E-2</c:v>
                </c:pt>
                <c:pt idx="151710">
                  <c:v>4.52843E-2</c:v>
                </c:pt>
                <c:pt idx="151711">
                  <c:v>4.4952300000000001E-2</c:v>
                </c:pt>
                <c:pt idx="151712">
                  <c:v>4.4576600000000001E-2</c:v>
                </c:pt>
                <c:pt idx="151713">
                  <c:v>4.4157200000000001E-2</c:v>
                </c:pt>
                <c:pt idx="151714">
                  <c:v>4.3694499999999997E-2</c:v>
                </c:pt>
                <c:pt idx="151715">
                  <c:v>4.3188699999999997E-2</c:v>
                </c:pt>
                <c:pt idx="151716">
                  <c:v>4.2640299999999999E-2</c:v>
                </c:pt>
                <c:pt idx="151717">
                  <c:v>4.2049599999999999E-2</c:v>
                </c:pt>
                <c:pt idx="151718">
                  <c:v>4.1417099999999998E-2</c:v>
                </c:pt>
                <c:pt idx="151719">
                  <c:v>4.0743399999999999E-2</c:v>
                </c:pt>
                <c:pt idx="151720">
                  <c:v>4.0028800000000003E-2</c:v>
                </c:pt>
                <c:pt idx="151721">
                  <c:v>3.9274200000000002E-2</c:v>
                </c:pt>
                <c:pt idx="151722">
                  <c:v>3.848E-2</c:v>
                </c:pt>
                <c:pt idx="151723">
                  <c:v>3.7647100000000003E-2</c:v>
                </c:pt>
                <c:pt idx="151724">
                  <c:v>3.6776099999999999E-2</c:v>
                </c:pt>
                <c:pt idx="151725">
                  <c:v>3.5867900000000001E-2</c:v>
                </c:pt>
                <c:pt idx="151726">
                  <c:v>3.4923299999999997E-2</c:v>
                </c:pt>
                <c:pt idx="151727">
                  <c:v>3.39432E-2</c:v>
                </c:pt>
                <c:pt idx="151728">
                  <c:v>3.2928499999999999E-2</c:v>
                </c:pt>
                <c:pt idx="151729">
                  <c:v>3.1880199999999997E-2</c:v>
                </c:pt>
                <c:pt idx="151730">
                  <c:v>3.0799300000000002E-2</c:v>
                </c:pt>
                <c:pt idx="151731">
                  <c:v>2.9686899999999999E-2</c:v>
                </c:pt>
                <c:pt idx="151732">
                  <c:v>2.8544E-2</c:v>
                </c:pt>
                <c:pt idx="151733">
                  <c:v>2.7371800000000002E-2</c:v>
                </c:pt>
                <c:pt idx="151734">
                  <c:v>2.6171400000000001E-2</c:v>
                </c:pt>
                <c:pt idx="151735">
                  <c:v>2.4944000000000001E-2</c:v>
                </c:pt>
                <c:pt idx="151736">
                  <c:v>2.3690900000000001E-2</c:v>
                </c:pt>
                <c:pt idx="151737">
                  <c:v>2.2413300000000001E-2</c:v>
                </c:pt>
                <c:pt idx="151738">
                  <c:v>2.1112499999999999E-2</c:v>
                </c:pt>
                <c:pt idx="151739">
                  <c:v>1.9789899999999999E-2</c:v>
                </c:pt>
                <c:pt idx="151740">
                  <c:v>1.84467E-2</c:v>
                </c:pt>
                <c:pt idx="151741">
                  <c:v>1.7084499999999999E-2</c:v>
                </c:pt>
                <c:pt idx="151742">
                  <c:v>1.57044E-2</c:v>
                </c:pt>
                <c:pt idx="151743">
                  <c:v>1.4308100000000001E-2</c:v>
                </c:pt>
                <c:pt idx="151744">
                  <c:v>1.2896899999999999E-2</c:v>
                </c:pt>
                <c:pt idx="151745">
                  <c:v>1.14722E-2</c:v>
                </c:pt>
                <c:pt idx="151746">
                  <c:v>1.00356E-2</c:v>
                </c:pt>
                <c:pt idx="151747" formatCode="0.00E+00">
                  <c:v>8.5885500000000004E-3</c:v>
                </c:pt>
                <c:pt idx="151748" formatCode="0.00E+00">
                  <c:v>7.1325099999999999E-3</c:v>
                </c:pt>
                <c:pt idx="151749" formatCode="0.00E+00">
                  <c:v>5.6690300000000002E-3</c:v>
                </c:pt>
                <c:pt idx="151750" formatCode="0.00E+00">
                  <c:v>4.1996100000000003E-3</c:v>
                </c:pt>
                <c:pt idx="151751" formatCode="0.00E+00">
                  <c:v>2.7257900000000001E-3</c:v>
                </c:pt>
                <c:pt idx="151752" formatCode="0.00E+00">
                  <c:v>1.24909E-3</c:v>
                </c:pt>
                <c:pt idx="151753" formatCode="0.00E+00">
                  <c:v>-2.2893499999999999E-4</c:v>
                </c:pt>
                <c:pt idx="151754" formatCode="0.00E+00">
                  <c:v>-1.7067600000000001E-3</c:v>
                </c:pt>
                <c:pt idx="151755" formatCode="0.00E+00">
                  <c:v>-3.1828500000000001E-3</c:v>
                </c:pt>
                <c:pt idx="151756" formatCode="0.00E+00">
                  <c:v>-4.6556699999999998E-3</c:v>
                </c:pt>
                <c:pt idx="151757" formatCode="0.00E+00">
                  <c:v>-6.1236900000000002E-3</c:v>
                </c:pt>
                <c:pt idx="151758" formatCode="0.00E+00">
                  <c:v>-7.58539E-3</c:v>
                </c:pt>
                <c:pt idx="151759" formatCode="0.00E+00">
                  <c:v>-9.0392400000000005E-3</c:v>
                </c:pt>
                <c:pt idx="151760">
                  <c:v>-1.04838E-2</c:v>
                </c:pt>
                <c:pt idx="151761">
                  <c:v>-1.1917499999999999E-2</c:v>
                </c:pt>
                <c:pt idx="151762">
                  <c:v>-1.33388E-2</c:v>
                </c:pt>
                <c:pt idx="151763">
                  <c:v>-1.47464E-2</c:v>
                </c:pt>
                <c:pt idx="151764">
                  <c:v>-1.6138799999999998E-2</c:v>
                </c:pt>
                <c:pt idx="151765">
                  <c:v>-1.7514600000000002E-2</c:v>
                </c:pt>
                <c:pt idx="151766">
                  <c:v>-1.8872300000000002E-2</c:v>
                </c:pt>
                <c:pt idx="151767">
                  <c:v>-2.0210599999999999E-2</c:v>
                </c:pt>
                <c:pt idx="151768">
                  <c:v>-2.1528100000000001E-2</c:v>
                </c:pt>
                <c:pt idx="151769">
                  <c:v>-2.2823400000000001E-2</c:v>
                </c:pt>
                <c:pt idx="151770">
                  <c:v>-2.4095399999999999E-2</c:v>
                </c:pt>
                <c:pt idx="151771">
                  <c:v>-2.5342699999999999E-2</c:v>
                </c:pt>
                <c:pt idx="151772">
                  <c:v>-2.65641E-2</c:v>
                </c:pt>
                <c:pt idx="151773">
                  <c:v>-2.77583E-2</c:v>
                </c:pt>
                <c:pt idx="151774">
                  <c:v>-2.8924200000000001E-2</c:v>
                </c:pt>
                <c:pt idx="151775">
                  <c:v>-3.0060699999999999E-2</c:v>
                </c:pt>
                <c:pt idx="151776">
                  <c:v>-3.1166599999999999E-2</c:v>
                </c:pt>
                <c:pt idx="151777">
                  <c:v>-3.2240900000000003E-2</c:v>
                </c:pt>
                <c:pt idx="151778">
                  <c:v>-3.32825E-2</c:v>
                </c:pt>
                <c:pt idx="151779">
                  <c:v>-3.4290500000000002E-2</c:v>
                </c:pt>
                <c:pt idx="151780">
                  <c:v>-3.5263900000000001E-2</c:v>
                </c:pt>
                <c:pt idx="151781">
                  <c:v>-3.6201900000000002E-2</c:v>
                </c:pt>
                <c:pt idx="151782">
                  <c:v>-3.7103400000000002E-2</c:v>
                </c:pt>
                <c:pt idx="151783">
                  <c:v>-3.7967899999999999E-2</c:v>
                </c:pt>
                <c:pt idx="151784">
                  <c:v>-3.87944E-2</c:v>
                </c:pt>
                <c:pt idx="151785">
                  <c:v>-3.9582199999999998E-2</c:v>
                </c:pt>
                <c:pt idx="151786">
                  <c:v>-4.03308E-2</c:v>
                </c:pt>
                <c:pt idx="151787">
                  <c:v>-4.1039300000000001E-2</c:v>
                </c:pt>
                <c:pt idx="151788">
                  <c:v>-4.1707399999999999E-2</c:v>
                </c:pt>
                <c:pt idx="151789">
                  <c:v>-4.2334299999999998E-2</c:v>
                </c:pt>
                <c:pt idx="151790">
                  <c:v>-4.2919699999999998E-2</c:v>
                </c:pt>
                <c:pt idx="151791">
                  <c:v>-4.3463099999999998E-2</c:v>
                </c:pt>
                <c:pt idx="151792">
                  <c:v>-4.3964000000000003E-2</c:v>
                </c:pt>
                <c:pt idx="151793">
                  <c:v>-4.4422299999999998E-2</c:v>
                </c:pt>
                <c:pt idx="151794">
                  <c:v>-4.4837599999999998E-2</c:v>
                </c:pt>
                <c:pt idx="151795">
                  <c:v>-4.5209600000000003E-2</c:v>
                </c:pt>
                <c:pt idx="151796">
                  <c:v>-4.5538099999999998E-2</c:v>
                </c:pt>
                <c:pt idx="151797">
                  <c:v>-4.5823200000000001E-2</c:v>
                </c:pt>
                <c:pt idx="151798">
                  <c:v>-4.6064500000000001E-2</c:v>
                </c:pt>
                <c:pt idx="151799">
                  <c:v>-4.62621E-2</c:v>
                </c:pt>
                <c:pt idx="151800">
                  <c:v>-4.6416100000000002E-2</c:v>
                </c:pt>
                <c:pt idx="151801">
                  <c:v>-4.6526400000000002E-2</c:v>
                </c:pt>
                <c:pt idx="151802">
                  <c:v>-4.6593299999999997E-2</c:v>
                </c:pt>
                <c:pt idx="151803">
                  <c:v>-4.6616699999999997E-2</c:v>
                </c:pt>
                <c:pt idx="151804">
                  <c:v>-4.6597100000000002E-2</c:v>
                </c:pt>
                <c:pt idx="151805">
                  <c:v>-4.6534499999999999E-2</c:v>
                </c:pt>
                <c:pt idx="151806">
                  <c:v>-4.64293E-2</c:v>
                </c:pt>
                <c:pt idx="151807">
                  <c:v>-4.6281900000000001E-2</c:v>
                </c:pt>
                <c:pt idx="151808">
                  <c:v>-4.60927E-2</c:v>
                </c:pt>
                <c:pt idx="151809">
                  <c:v>-4.5862E-2</c:v>
                </c:pt>
                <c:pt idx="151810">
                  <c:v>-4.5590400000000003E-2</c:v>
                </c:pt>
                <c:pt idx="151811">
                  <c:v>-4.52783E-2</c:v>
                </c:pt>
                <c:pt idx="151812">
                  <c:v>-4.4926399999999998E-2</c:v>
                </c:pt>
                <c:pt idx="151813">
                  <c:v>-4.45353E-2</c:v>
                </c:pt>
                <c:pt idx="151814">
                  <c:v>-4.4105499999999999E-2</c:v>
                </c:pt>
                <c:pt idx="151815">
                  <c:v>-4.36379E-2</c:v>
                </c:pt>
                <c:pt idx="151816">
                  <c:v>-4.3132999999999998E-2</c:v>
                </c:pt>
                <c:pt idx="151817">
                  <c:v>-4.2591700000000003E-2</c:v>
                </c:pt>
                <c:pt idx="151818">
                  <c:v>-4.2014700000000002E-2</c:v>
                </c:pt>
                <c:pt idx="151819">
                  <c:v>-4.1402899999999999E-2</c:v>
                </c:pt>
                <c:pt idx="151820">
                  <c:v>-4.0757099999999997E-2</c:v>
                </c:pt>
                <c:pt idx="151821">
                  <c:v>-4.0078200000000001E-2</c:v>
                </c:pt>
                <c:pt idx="151822">
                  <c:v>-3.9367199999999998E-2</c:v>
                </c:pt>
                <c:pt idx="151823">
                  <c:v>-3.8624899999999997E-2</c:v>
                </c:pt>
                <c:pt idx="151824">
                  <c:v>-3.7852400000000001E-2</c:v>
                </c:pt>
                <c:pt idx="151825">
                  <c:v>-3.7050600000000003E-2</c:v>
                </c:pt>
                <c:pt idx="151826">
                  <c:v>-3.6220599999999999E-2</c:v>
                </c:pt>
                <c:pt idx="151827">
                  <c:v>-3.5363400000000003E-2</c:v>
                </c:pt>
                <c:pt idx="151828">
                  <c:v>-3.4479999999999997E-2</c:v>
                </c:pt>
                <c:pt idx="151829">
                  <c:v>-3.35716E-2</c:v>
                </c:pt>
                <c:pt idx="151830">
                  <c:v>-3.2639300000000003E-2</c:v>
                </c:pt>
                <c:pt idx="151831">
                  <c:v>-3.16841E-2</c:v>
                </c:pt>
                <c:pt idx="151832">
                  <c:v>-3.07072E-2</c:v>
                </c:pt>
                <c:pt idx="151833">
                  <c:v>-2.9709699999999999E-2</c:v>
                </c:pt>
                <c:pt idx="151834">
                  <c:v>-2.8692800000000001E-2</c:v>
                </c:pt>
                <c:pt idx="151835">
                  <c:v>-2.7657600000000001E-2</c:v>
                </c:pt>
                <c:pt idx="151836">
                  <c:v>-2.6605400000000001E-2</c:v>
                </c:pt>
                <c:pt idx="151837">
                  <c:v>-2.5537199999999999E-2</c:v>
                </c:pt>
                <c:pt idx="151838">
                  <c:v>-2.4454300000000002E-2</c:v>
                </c:pt>
                <c:pt idx="151839">
                  <c:v>-2.3357900000000001E-2</c:v>
                </c:pt>
                <c:pt idx="151840">
                  <c:v>-2.2249100000000001E-2</c:v>
                </c:pt>
                <c:pt idx="151841">
                  <c:v>-2.1129100000000001E-2</c:v>
                </c:pt>
                <c:pt idx="151842">
                  <c:v>-1.9999200000000002E-2</c:v>
                </c:pt>
                <c:pt idx="151843">
                  <c:v>-1.8860399999999999E-2</c:v>
                </c:pt>
                <c:pt idx="151844">
                  <c:v>-1.7714000000000001E-2</c:v>
                </c:pt>
                <c:pt idx="151845">
                  <c:v>-1.6561200000000002E-2</c:v>
                </c:pt>
                <c:pt idx="151846">
                  <c:v>-1.5403E-2</c:v>
                </c:pt>
                <c:pt idx="151847">
                  <c:v>-1.42407E-2</c:v>
                </c:pt>
                <c:pt idx="151848">
                  <c:v>-1.3075399999999999E-2</c:v>
                </c:pt>
                <c:pt idx="151849">
                  <c:v>-1.19083E-2</c:v>
                </c:pt>
                <c:pt idx="151850">
                  <c:v>-1.0740400000000001E-2</c:v>
                </c:pt>
                <c:pt idx="151851" formatCode="0.00E+00">
                  <c:v>-9.5728099999999993E-3</c:v>
                </c:pt>
                <c:pt idx="151852" formatCode="0.00E+00">
                  <c:v>-8.4067199999999995E-3</c:v>
                </c:pt>
                <c:pt idx="151853" formatCode="0.00E+00">
                  <c:v>-7.2431500000000003E-3</c:v>
                </c:pt>
                <c:pt idx="151854" formatCode="0.00E+00">
                  <c:v>-6.0831699999999997E-3</c:v>
                </c:pt>
                <c:pt idx="151855" formatCode="0.00E+00">
                  <c:v>-4.9278200000000003E-3</c:v>
                </c:pt>
                <c:pt idx="151856" formatCode="0.00E+00">
                  <c:v>-3.7780999999999999E-3</c:v>
                </c:pt>
                <c:pt idx="151857" formatCode="0.00E+00">
                  <c:v>-2.63503E-3</c:v>
                </c:pt>
                <c:pt idx="151858" formatCode="0.00E+00">
                  <c:v>-1.49957E-3</c:v>
                </c:pt>
                <c:pt idx="151859" formatCode="0.00E+00">
                  <c:v>-3.7267300000000001E-4</c:v>
                </c:pt>
                <c:pt idx="151860" formatCode="0.00E+00">
                  <c:v>7.4472199999999996E-4</c:v>
                </c:pt>
                <c:pt idx="151861" formatCode="0.00E+00">
                  <c:v>1.8517099999999999E-3</c:v>
                </c:pt>
                <c:pt idx="151862" formatCode="0.00E+00">
                  <c:v>2.9474200000000001E-3</c:v>
                </c:pt>
                <c:pt idx="151863" formatCode="0.00E+00">
                  <c:v>4.0309999999999999E-3</c:v>
                </c:pt>
                <c:pt idx="151864" formatCode="0.00E+00">
                  <c:v>5.1016100000000003E-3</c:v>
                </c:pt>
                <c:pt idx="151865" formatCode="0.00E+00">
                  <c:v>6.1584600000000001E-3</c:v>
                </c:pt>
                <c:pt idx="151866" formatCode="0.00E+00">
                  <c:v>7.2007699999999996E-3</c:v>
                </c:pt>
                <c:pt idx="151867" formatCode="0.00E+00">
                  <c:v>8.2278100000000003E-3</c:v>
                </c:pt>
                <c:pt idx="151868" formatCode="0.00E+00">
                  <c:v>9.2388499999999998E-3</c:v>
                </c:pt>
                <c:pt idx="151869">
                  <c:v>1.02332E-2</c:v>
                </c:pt>
                <c:pt idx="151870">
                  <c:v>1.1210299999999999E-2</c:v>
                </c:pt>
                <c:pt idx="151871">
                  <c:v>1.2169299999999999E-2</c:v>
                </c:pt>
                <c:pt idx="151872">
                  <c:v>1.3109900000000001E-2</c:v>
                </c:pt>
                <c:pt idx="151873">
                  <c:v>1.40313E-2</c:v>
                </c:pt>
                <c:pt idx="151874">
                  <c:v>1.4933E-2</c:v>
                </c:pt>
                <c:pt idx="151875">
                  <c:v>1.5814600000000002E-2</c:v>
                </c:pt>
                <c:pt idx="151876">
                  <c:v>1.6675599999999999E-2</c:v>
                </c:pt>
                <c:pt idx="151877">
                  <c:v>1.75155E-2</c:v>
                </c:pt>
                <c:pt idx="151878">
                  <c:v>1.83339E-2</c:v>
                </c:pt>
                <c:pt idx="151879">
                  <c:v>1.9130500000000002E-2</c:v>
                </c:pt>
                <c:pt idx="151880">
                  <c:v>1.99049E-2</c:v>
                </c:pt>
                <c:pt idx="151881">
                  <c:v>2.06567E-2</c:v>
                </c:pt>
                <c:pt idx="151882">
                  <c:v>2.13858E-2</c:v>
                </c:pt>
                <c:pt idx="151883">
                  <c:v>2.2091699999999999E-2</c:v>
                </c:pt>
                <c:pt idx="151884">
                  <c:v>2.27744E-2</c:v>
                </c:pt>
                <c:pt idx="151885">
                  <c:v>2.3433599999999999E-2</c:v>
                </c:pt>
                <c:pt idx="151886">
                  <c:v>2.40691E-2</c:v>
                </c:pt>
                <c:pt idx="151887">
                  <c:v>2.4680799999999999E-2</c:v>
                </c:pt>
                <c:pt idx="151888">
                  <c:v>2.5268499999999999E-2</c:v>
                </c:pt>
                <c:pt idx="151889">
                  <c:v>2.5832299999999999E-2</c:v>
                </c:pt>
                <c:pt idx="151890">
                  <c:v>2.63719E-2</c:v>
                </c:pt>
                <c:pt idx="151891">
                  <c:v>2.6887500000000002E-2</c:v>
                </c:pt>
                <c:pt idx="151892">
                  <c:v>2.7378900000000001E-2</c:v>
                </c:pt>
                <c:pt idx="151893">
                  <c:v>2.7846300000000001E-2</c:v>
                </c:pt>
                <c:pt idx="151894">
                  <c:v>2.8289600000000002E-2</c:v>
                </c:pt>
                <c:pt idx="151895">
                  <c:v>2.8708899999999999E-2</c:v>
                </c:pt>
                <c:pt idx="151896">
                  <c:v>2.91042E-2</c:v>
                </c:pt>
                <c:pt idx="151897">
                  <c:v>2.94758E-2</c:v>
                </c:pt>
                <c:pt idx="151898">
                  <c:v>2.9823700000000002E-2</c:v>
                </c:pt>
                <c:pt idx="151899">
                  <c:v>3.0148100000000001E-2</c:v>
                </c:pt>
                <c:pt idx="151900">
                  <c:v>3.04491E-2</c:v>
                </c:pt>
                <c:pt idx="151901">
                  <c:v>3.0727000000000001E-2</c:v>
                </c:pt>
                <c:pt idx="151902">
                  <c:v>3.09819E-2</c:v>
                </c:pt>
                <c:pt idx="151903">
                  <c:v>3.1213999999999999E-2</c:v>
                </c:pt>
                <c:pt idx="151904">
                  <c:v>3.1423699999999999E-2</c:v>
                </c:pt>
                <c:pt idx="151905">
                  <c:v>3.1611100000000003E-2</c:v>
                </c:pt>
                <c:pt idx="151906">
                  <c:v>3.1776499999999999E-2</c:v>
                </c:pt>
                <c:pt idx="151907">
                  <c:v>3.1920299999999999E-2</c:v>
                </c:pt>
                <c:pt idx="151908">
                  <c:v>3.2042599999999997E-2</c:v>
                </c:pt>
                <c:pt idx="151909">
                  <c:v>3.2143900000000003E-2</c:v>
                </c:pt>
                <c:pt idx="151910">
                  <c:v>3.2224299999999997E-2</c:v>
                </c:pt>
                <c:pt idx="151911">
                  <c:v>3.2284300000000002E-2</c:v>
                </c:pt>
                <c:pt idx="151912">
                  <c:v>3.2324199999999997E-2</c:v>
                </c:pt>
                <c:pt idx="151913">
                  <c:v>3.2344299999999999E-2</c:v>
                </c:pt>
                <c:pt idx="151914">
                  <c:v>3.2344900000000003E-2</c:v>
                </c:pt>
                <c:pt idx="151915">
                  <c:v>3.2326500000000001E-2</c:v>
                </c:pt>
                <c:pt idx="151916">
                  <c:v>3.22893E-2</c:v>
                </c:pt>
                <c:pt idx="151917">
                  <c:v>3.22338E-2</c:v>
                </c:pt>
                <c:pt idx="151918">
                  <c:v>3.2160300000000003E-2</c:v>
                </c:pt>
                <c:pt idx="151919">
                  <c:v>3.2069199999999999E-2</c:v>
                </c:pt>
                <c:pt idx="151920">
                  <c:v>3.1960799999999998E-2</c:v>
                </c:pt>
                <c:pt idx="151921">
                  <c:v>3.1835500000000003E-2</c:v>
                </c:pt>
                <c:pt idx="151922">
                  <c:v>3.1693699999999998E-2</c:v>
                </c:pt>
                <c:pt idx="151923">
                  <c:v>3.1535800000000003E-2</c:v>
                </c:pt>
                <c:pt idx="151924">
                  <c:v>3.1362099999999997E-2</c:v>
                </c:pt>
                <c:pt idx="151925">
                  <c:v>3.1172999999999999E-2</c:v>
                </c:pt>
                <c:pt idx="151926">
                  <c:v>3.0968900000000001E-2</c:v>
                </c:pt>
                <c:pt idx="151927">
                  <c:v>3.0750099999999999E-2</c:v>
                </c:pt>
                <c:pt idx="151928">
                  <c:v>3.05169E-2</c:v>
                </c:pt>
                <c:pt idx="151929">
                  <c:v>3.0269799999999999E-2</c:v>
                </c:pt>
                <c:pt idx="151930">
                  <c:v>3.00091E-2</c:v>
                </c:pt>
                <c:pt idx="151931">
                  <c:v>2.97351E-2</c:v>
                </c:pt>
                <c:pt idx="151932">
                  <c:v>2.9448100000000001E-2</c:v>
                </c:pt>
                <c:pt idx="151933">
                  <c:v>2.91486E-2</c:v>
                </c:pt>
                <c:pt idx="151934">
                  <c:v>2.88367E-2</c:v>
                </c:pt>
                <c:pt idx="151935">
                  <c:v>2.8512900000000001E-2</c:v>
                </c:pt>
                <c:pt idx="151936">
                  <c:v>2.8177399999999998E-2</c:v>
                </c:pt>
                <c:pt idx="151937">
                  <c:v>2.7830500000000001E-2</c:v>
                </c:pt>
                <c:pt idx="151938">
                  <c:v>2.74726E-2</c:v>
                </c:pt>
                <c:pt idx="151939">
                  <c:v>2.7103800000000001E-2</c:v>
                </c:pt>
                <c:pt idx="151940">
                  <c:v>2.6724500000000002E-2</c:v>
                </c:pt>
                <c:pt idx="151941">
                  <c:v>2.6335000000000001E-2</c:v>
                </c:pt>
                <c:pt idx="151942">
                  <c:v>2.5935400000000001E-2</c:v>
                </c:pt>
                <c:pt idx="151943">
                  <c:v>2.5526099999999999E-2</c:v>
                </c:pt>
                <c:pt idx="151944">
                  <c:v>2.51072E-2</c:v>
                </c:pt>
                <c:pt idx="151945">
                  <c:v>2.4679099999999999E-2</c:v>
                </c:pt>
                <c:pt idx="151946">
                  <c:v>2.4241800000000001E-2</c:v>
                </c:pt>
                <c:pt idx="151947">
                  <c:v>2.3795699999999999E-2</c:v>
                </c:pt>
                <c:pt idx="151948">
                  <c:v>2.3340900000000001E-2</c:v>
                </c:pt>
                <c:pt idx="151949">
                  <c:v>2.2877600000000001E-2</c:v>
                </c:pt>
                <c:pt idx="151950">
                  <c:v>2.2405999999999999E-2</c:v>
                </c:pt>
                <c:pt idx="151951">
                  <c:v>2.19262E-2</c:v>
                </c:pt>
                <c:pt idx="151952">
                  <c:v>2.1438499999999999E-2</c:v>
                </c:pt>
                <c:pt idx="151953">
                  <c:v>2.09429E-2</c:v>
                </c:pt>
                <c:pt idx="151954">
                  <c:v>2.0439700000000002E-2</c:v>
                </c:pt>
                <c:pt idx="151955">
                  <c:v>1.9928899999999999E-2</c:v>
                </c:pt>
                <c:pt idx="151956">
                  <c:v>1.9410699999999999E-2</c:v>
                </c:pt>
                <c:pt idx="151957">
                  <c:v>1.8885200000000001E-2</c:v>
                </c:pt>
                <c:pt idx="151958">
                  <c:v>1.8352500000000001E-2</c:v>
                </c:pt>
                <c:pt idx="151959">
                  <c:v>1.78128E-2</c:v>
                </c:pt>
                <c:pt idx="151960">
                  <c:v>1.72661E-2</c:v>
                </c:pt>
                <c:pt idx="151961">
                  <c:v>1.6712600000000001E-2</c:v>
                </c:pt>
                <c:pt idx="151962">
                  <c:v>1.6152300000000001E-2</c:v>
                </c:pt>
                <c:pt idx="151963">
                  <c:v>1.55853E-2</c:v>
                </c:pt>
                <c:pt idx="151964">
                  <c:v>1.50118E-2</c:v>
                </c:pt>
                <c:pt idx="151965">
                  <c:v>1.44317E-2</c:v>
                </c:pt>
                <c:pt idx="151966">
                  <c:v>1.38452E-2</c:v>
                </c:pt>
                <c:pt idx="151967">
                  <c:v>1.3252399999999999E-2</c:v>
                </c:pt>
                <c:pt idx="151968">
                  <c:v>1.2653299999999999E-2</c:v>
                </c:pt>
                <c:pt idx="151969">
                  <c:v>1.2048100000000001E-2</c:v>
                </c:pt>
                <c:pt idx="151970">
                  <c:v>1.1436699999999999E-2</c:v>
                </c:pt>
                <c:pt idx="151971">
                  <c:v>1.08193E-2</c:v>
                </c:pt>
                <c:pt idx="151972">
                  <c:v>1.0195900000000001E-2</c:v>
                </c:pt>
                <c:pt idx="151973" formatCode="0.00E+00">
                  <c:v>9.5666799999999993E-3</c:v>
                </c:pt>
                <c:pt idx="151974" formatCode="0.00E+00">
                  <c:v>8.9316299999999994E-3</c:v>
                </c:pt>
                <c:pt idx="151975" formatCode="0.00E+00">
                  <c:v>8.2908700000000005E-3</c:v>
                </c:pt>
                <c:pt idx="151976" formatCode="0.00E+00">
                  <c:v>7.6444800000000004E-3</c:v>
                </c:pt>
                <c:pt idx="151977" formatCode="0.00E+00">
                  <c:v>6.9925500000000002E-3</c:v>
                </c:pt>
                <c:pt idx="151978" formatCode="0.00E+00">
                  <c:v>6.3351900000000001E-3</c:v>
                </c:pt>
                <c:pt idx="151979" formatCode="0.00E+00">
                  <c:v>5.6724799999999997E-3</c:v>
                </c:pt>
                <c:pt idx="151980" formatCode="0.00E+00">
                  <c:v>5.00455E-3</c:v>
                </c:pt>
                <c:pt idx="151981" formatCode="0.00E+00">
                  <c:v>4.3315000000000003E-3</c:v>
                </c:pt>
                <c:pt idx="151982" formatCode="0.00E+00">
                  <c:v>3.6534499999999999E-3</c:v>
                </c:pt>
                <c:pt idx="151983" formatCode="0.00E+00">
                  <c:v>2.9705399999999998E-3</c:v>
                </c:pt>
                <c:pt idx="151984" formatCode="0.00E+00">
                  <c:v>2.2829E-3</c:v>
                </c:pt>
                <c:pt idx="151985" formatCode="0.00E+00">
                  <c:v>1.5906799999999999E-3</c:v>
                </c:pt>
                <c:pt idx="151986" formatCode="0.00E+00">
                  <c:v>8.9403499999999995E-4</c:v>
                </c:pt>
                <c:pt idx="151987" formatCode="0.00E+00">
                  <c:v>1.93129E-4</c:v>
                </c:pt>
                <c:pt idx="151988" formatCode="0.00E+00">
                  <c:v>-5.1186099999999996E-4</c:v>
                </c:pt>
                <c:pt idx="151989" formatCode="0.00E+00">
                  <c:v>-1.22075E-3</c:v>
                </c:pt>
                <c:pt idx="151990" formatCode="0.00E+00">
                  <c:v>-1.93333E-3</c:v>
                </c:pt>
                <c:pt idx="151991" formatCode="0.00E+00">
                  <c:v>-2.6494000000000001E-3</c:v>
                </c:pt>
                <c:pt idx="151992" formatCode="0.00E+00">
                  <c:v>-3.3687299999999999E-3</c:v>
                </c:pt>
                <c:pt idx="151993" formatCode="0.00E+00">
                  <c:v>-4.0910900000000004E-3</c:v>
                </c:pt>
                <c:pt idx="151994" formatCode="0.00E+00">
                  <c:v>-4.8162300000000003E-3</c:v>
                </c:pt>
                <c:pt idx="151995" formatCode="0.00E+00">
                  <c:v>-5.5438900000000001E-3</c:v>
                </c:pt>
                <c:pt idx="151996" formatCode="0.00E+00">
                  <c:v>-6.2737899999999996E-3</c:v>
                </c:pt>
                <c:pt idx="151997" formatCode="0.00E+00">
                  <c:v>-7.0056500000000004E-3</c:v>
                </c:pt>
                <c:pt idx="151998" formatCode="0.00E+00">
                  <c:v>-7.7391600000000001E-3</c:v>
                </c:pt>
                <c:pt idx="151999" formatCode="0.00E+00">
                  <c:v>-8.4740000000000006E-3</c:v>
                </c:pt>
                <c:pt idx="152000" formatCode="0.00E+00">
                  <c:v>-9.2098500000000003E-3</c:v>
                </c:pt>
                <c:pt idx="152001" formatCode="0.00E+00">
                  <c:v>-9.9463499999999996E-3</c:v>
                </c:pt>
                <c:pt idx="152002">
                  <c:v>-1.06832E-2</c:v>
                </c:pt>
                <c:pt idx="152003">
                  <c:v>-1.14199E-2</c:v>
                </c:pt>
                <c:pt idx="152004">
                  <c:v>-1.21561E-2</c:v>
                </c:pt>
                <c:pt idx="152005">
                  <c:v>-1.28915E-2</c:v>
                </c:pt>
                <c:pt idx="152006">
                  <c:v>-1.36256E-2</c:v>
                </c:pt>
                <c:pt idx="152007">
                  <c:v>-1.4357999999999999E-2</c:v>
                </c:pt>
                <c:pt idx="152008">
                  <c:v>-1.50881E-2</c:v>
                </c:pt>
                <c:pt idx="152009">
                  <c:v>-1.5815699999999999E-2</c:v>
                </c:pt>
                <c:pt idx="152010">
                  <c:v>-1.6540200000000001E-2</c:v>
                </c:pt>
                <c:pt idx="152011">
                  <c:v>-1.7260999999999999E-2</c:v>
                </c:pt>
                <c:pt idx="152012">
                  <c:v>-1.7977799999999999E-2</c:v>
                </c:pt>
                <c:pt idx="152013">
                  <c:v>-1.8689899999999999E-2</c:v>
                </c:pt>
                <c:pt idx="152014">
                  <c:v>-1.9396900000000002E-2</c:v>
                </c:pt>
                <c:pt idx="152015">
                  <c:v>-2.00982E-2</c:v>
                </c:pt>
                <c:pt idx="152016">
                  <c:v>-2.0793300000000001E-2</c:v>
                </c:pt>
                <c:pt idx="152017">
                  <c:v>-2.14816E-2</c:v>
                </c:pt>
                <c:pt idx="152018">
                  <c:v>-2.2162600000000001E-2</c:v>
                </c:pt>
                <c:pt idx="152019">
                  <c:v>-2.2835600000000001E-2</c:v>
                </c:pt>
                <c:pt idx="152020">
                  <c:v>-2.35E-2</c:v>
                </c:pt>
                <c:pt idx="152021">
                  <c:v>-2.4155300000000001E-2</c:v>
                </c:pt>
                <c:pt idx="152022">
                  <c:v>-2.4800900000000001E-2</c:v>
                </c:pt>
                <c:pt idx="152023">
                  <c:v>-2.54361E-2</c:v>
                </c:pt>
                <c:pt idx="152024">
                  <c:v>-2.6060300000000002E-2</c:v>
                </c:pt>
                <c:pt idx="152025">
                  <c:v>-2.66728E-2</c:v>
                </c:pt>
                <c:pt idx="152026">
                  <c:v>-2.7273200000000001E-2</c:v>
                </c:pt>
                <c:pt idx="152027">
                  <c:v>-2.7860599999999999E-2</c:v>
                </c:pt>
                <c:pt idx="152028">
                  <c:v>-2.8434500000000001E-2</c:v>
                </c:pt>
                <c:pt idx="152029">
                  <c:v>-2.8994200000000001E-2</c:v>
                </c:pt>
                <c:pt idx="152030">
                  <c:v>-2.9539099999999999E-2</c:v>
                </c:pt>
                <c:pt idx="152031">
                  <c:v>-3.0068600000000001E-2</c:v>
                </c:pt>
                <c:pt idx="152032">
                  <c:v>-3.0581899999999999E-2</c:v>
                </c:pt>
                <c:pt idx="152033">
                  <c:v>-3.1078399999999999E-2</c:v>
                </c:pt>
                <c:pt idx="152034">
                  <c:v>-3.1557599999999998E-2</c:v>
                </c:pt>
                <c:pt idx="152035">
                  <c:v>-3.2018699999999997E-2</c:v>
                </c:pt>
                <c:pt idx="152036">
                  <c:v>-3.24611E-2</c:v>
                </c:pt>
                <c:pt idx="152037">
                  <c:v>-3.2884200000000002E-2</c:v>
                </c:pt>
                <c:pt idx="152038">
                  <c:v>-3.3287400000000002E-2</c:v>
                </c:pt>
                <c:pt idx="152039">
                  <c:v>-3.3669999999999999E-2</c:v>
                </c:pt>
                <c:pt idx="152040">
                  <c:v>-3.4031499999999999E-2</c:v>
                </c:pt>
                <c:pt idx="152041">
                  <c:v>-3.4371199999999998E-2</c:v>
                </c:pt>
                <c:pt idx="152042">
                  <c:v>-3.46886E-2</c:v>
                </c:pt>
                <c:pt idx="152043">
                  <c:v>-3.4983E-2</c:v>
                </c:pt>
                <c:pt idx="152044">
                  <c:v>-3.5254000000000001E-2</c:v>
                </c:pt>
                <c:pt idx="152045">
                  <c:v>-3.5500900000000002E-2</c:v>
                </c:pt>
                <c:pt idx="152046">
                  <c:v>-3.5723199999999997E-2</c:v>
                </c:pt>
                <c:pt idx="152047">
                  <c:v>-3.5920500000000001E-2</c:v>
                </c:pt>
                <c:pt idx="152048">
                  <c:v>-3.6092100000000002E-2</c:v>
                </c:pt>
                <c:pt idx="152049">
                  <c:v>-3.6237699999999998E-2</c:v>
                </c:pt>
                <c:pt idx="152050">
                  <c:v>-3.6356699999999999E-2</c:v>
                </c:pt>
                <c:pt idx="152051">
                  <c:v>-3.6448700000000001E-2</c:v>
                </c:pt>
                <c:pt idx="152052">
                  <c:v>-3.6513299999999999E-2</c:v>
                </c:pt>
                <c:pt idx="152053">
                  <c:v>-3.6549999999999999E-2</c:v>
                </c:pt>
                <c:pt idx="152054">
                  <c:v>-3.6558599999999997E-2</c:v>
                </c:pt>
                <c:pt idx="152055">
                  <c:v>-3.6538599999999997E-2</c:v>
                </c:pt>
                <c:pt idx="152056">
                  <c:v>-3.64897E-2</c:v>
                </c:pt>
                <c:pt idx="152057">
                  <c:v>-3.6411499999999999E-2</c:v>
                </c:pt>
                <c:pt idx="152058">
                  <c:v>-3.63039E-2</c:v>
                </c:pt>
                <c:pt idx="152059">
                  <c:v>-3.61666E-2</c:v>
                </c:pt>
                <c:pt idx="152060">
                  <c:v>-3.5999299999999998E-2</c:v>
                </c:pt>
                <c:pt idx="152061">
                  <c:v>-3.5801800000000002E-2</c:v>
                </c:pt>
                <c:pt idx="152062">
                  <c:v>-3.5574000000000001E-2</c:v>
                </c:pt>
                <c:pt idx="152063">
                  <c:v>-3.5315699999999998E-2</c:v>
                </c:pt>
                <c:pt idx="152064">
                  <c:v>-3.5026799999999997E-2</c:v>
                </c:pt>
                <c:pt idx="152065">
                  <c:v>-3.4707300000000003E-2</c:v>
                </c:pt>
                <c:pt idx="152066">
                  <c:v>-3.4357100000000002E-2</c:v>
                </c:pt>
                <c:pt idx="152067">
                  <c:v>-3.3976199999999998E-2</c:v>
                </c:pt>
                <c:pt idx="152068">
                  <c:v>-3.35646E-2</c:v>
                </c:pt>
                <c:pt idx="152069">
                  <c:v>-3.3122400000000003E-2</c:v>
                </c:pt>
                <c:pt idx="152070">
                  <c:v>-3.2649699999999997E-2</c:v>
                </c:pt>
                <c:pt idx="152071">
                  <c:v>-3.2146500000000001E-2</c:v>
                </c:pt>
                <c:pt idx="152072">
                  <c:v>-3.1613099999999998E-2</c:v>
                </c:pt>
                <c:pt idx="152073">
                  <c:v>-3.10497E-2</c:v>
                </c:pt>
                <c:pt idx="152074">
                  <c:v>-3.0456400000000002E-2</c:v>
                </c:pt>
                <c:pt idx="152075">
                  <c:v>-2.9833499999999999E-2</c:v>
                </c:pt>
                <c:pt idx="152076">
                  <c:v>-2.91814E-2</c:v>
                </c:pt>
                <c:pt idx="152077">
                  <c:v>-2.8500399999999999E-2</c:v>
                </c:pt>
                <c:pt idx="152078">
                  <c:v>-2.7790800000000001E-2</c:v>
                </c:pt>
                <c:pt idx="152079">
                  <c:v>-2.7053000000000001E-2</c:v>
                </c:pt>
                <c:pt idx="152080">
                  <c:v>-2.6287499999999998E-2</c:v>
                </c:pt>
                <c:pt idx="152081">
                  <c:v>-2.5494800000000001E-2</c:v>
                </c:pt>
                <c:pt idx="152082">
                  <c:v>-2.46754E-2</c:v>
                </c:pt>
                <c:pt idx="152083">
                  <c:v>-2.3829699999999999E-2</c:v>
                </c:pt>
                <c:pt idx="152084">
                  <c:v>-2.29585E-2</c:v>
                </c:pt>
                <c:pt idx="152085">
                  <c:v>-2.20623E-2</c:v>
                </c:pt>
                <c:pt idx="152086">
                  <c:v>-2.1141699999999999E-2</c:v>
                </c:pt>
                <c:pt idx="152087">
                  <c:v>-2.01975E-2</c:v>
                </c:pt>
                <c:pt idx="152088">
                  <c:v>-1.9230299999999999E-2</c:v>
                </c:pt>
                <c:pt idx="152089">
                  <c:v>-1.8241E-2</c:v>
                </c:pt>
                <c:pt idx="152090">
                  <c:v>-1.7230200000000001E-2</c:v>
                </c:pt>
                <c:pt idx="152091">
                  <c:v>-1.6198799999999999E-2</c:v>
                </c:pt>
                <c:pt idx="152092">
                  <c:v>-1.5147600000000001E-2</c:v>
                </c:pt>
                <c:pt idx="152093">
                  <c:v>-1.40775E-2</c:v>
                </c:pt>
                <c:pt idx="152094">
                  <c:v>-1.29893E-2</c:v>
                </c:pt>
                <c:pt idx="152095">
                  <c:v>-1.18841E-2</c:v>
                </c:pt>
                <c:pt idx="152096">
                  <c:v>-1.07627E-2</c:v>
                </c:pt>
                <c:pt idx="152097" formatCode="0.00E+00">
                  <c:v>-9.6261699999999999E-3</c:v>
                </c:pt>
                <c:pt idx="152098" formatCode="0.00E+00">
                  <c:v>-8.4754500000000007E-3</c:v>
                </c:pt>
                <c:pt idx="152099" formatCode="0.00E+00">
                  <c:v>-7.3115699999999999E-3</c:v>
                </c:pt>
                <c:pt idx="152100" formatCode="0.00E+00">
                  <c:v>-6.1355899999999998E-3</c:v>
                </c:pt>
                <c:pt idx="152101" formatCode="0.00E+00">
                  <c:v>-4.9485800000000002E-3</c:v>
                </c:pt>
                <c:pt idx="152102" formatCode="0.00E+00">
                  <c:v>-3.7516200000000002E-3</c:v>
                </c:pt>
                <c:pt idx="152103" formatCode="0.00E+00">
                  <c:v>-2.5458099999999999E-3</c:v>
                </c:pt>
                <c:pt idx="152104" formatCode="0.00E+00">
                  <c:v>-1.3322900000000001E-3</c:v>
                </c:pt>
                <c:pt idx="152105" formatCode="0.00E+00">
                  <c:v>-1.12191E-4</c:v>
                </c:pt>
                <c:pt idx="152106" formatCode="0.00E+00">
                  <c:v>1.11333E-3</c:v>
                </c:pt>
                <c:pt idx="152107" formatCode="0.00E+00">
                  <c:v>2.3430899999999999E-3</c:v>
                </c:pt>
                <c:pt idx="152108" formatCode="0.00E+00">
                  <c:v>3.5759199999999998E-3</c:v>
                </c:pt>
                <c:pt idx="152109" formatCode="0.00E+00">
                  <c:v>4.8106299999999998E-3</c:v>
                </c:pt>
                <c:pt idx="152110" formatCode="0.00E+00">
                  <c:v>6.0460000000000002E-3</c:v>
                </c:pt>
                <c:pt idx="152111" formatCode="0.00E+00">
                  <c:v>7.2808200000000003E-3</c:v>
                </c:pt>
                <c:pt idx="152112" formatCode="0.00E+00">
                  <c:v>8.5138799999999997E-3</c:v>
                </c:pt>
                <c:pt idx="152113" formatCode="0.00E+00">
                  <c:v>9.7439399999999995E-3</c:v>
                </c:pt>
                <c:pt idx="152114">
                  <c:v>1.09698E-2</c:v>
                </c:pt>
                <c:pt idx="152115">
                  <c:v>1.21902E-2</c:v>
                </c:pt>
                <c:pt idx="152116">
                  <c:v>1.34039E-2</c:v>
                </c:pt>
                <c:pt idx="152117">
                  <c:v>1.46097E-2</c:v>
                </c:pt>
                <c:pt idx="152118">
                  <c:v>1.5806299999999999E-2</c:v>
                </c:pt>
                <c:pt idx="152119">
                  <c:v>1.69926E-2</c:v>
                </c:pt>
                <c:pt idx="152120">
                  <c:v>1.8167300000000001E-2</c:v>
                </c:pt>
                <c:pt idx="152121">
                  <c:v>1.9329200000000001E-2</c:v>
                </c:pt>
                <c:pt idx="152122">
                  <c:v>2.0477100000000002E-2</c:v>
                </c:pt>
                <c:pt idx="152123">
                  <c:v>2.1609699999999999E-2</c:v>
                </c:pt>
                <c:pt idx="152124">
                  <c:v>2.2726E-2</c:v>
                </c:pt>
                <c:pt idx="152125">
                  <c:v>2.3824700000000001E-2</c:v>
                </c:pt>
                <c:pt idx="152126">
                  <c:v>2.4904699999999998E-2</c:v>
                </c:pt>
                <c:pt idx="152127">
                  <c:v>2.59648E-2</c:v>
                </c:pt>
                <c:pt idx="152128">
                  <c:v>2.7003900000000001E-2</c:v>
                </c:pt>
                <c:pt idx="152129">
                  <c:v>2.8020900000000001E-2</c:v>
                </c:pt>
                <c:pt idx="152130">
                  <c:v>2.9014700000000001E-2</c:v>
                </c:pt>
                <c:pt idx="152131">
                  <c:v>2.9984299999999998E-2</c:v>
                </c:pt>
                <c:pt idx="152132">
                  <c:v>3.0928600000000001E-2</c:v>
                </c:pt>
                <c:pt idx="152133">
                  <c:v>3.1846600000000003E-2</c:v>
                </c:pt>
                <c:pt idx="152134">
                  <c:v>3.2737299999999997E-2</c:v>
                </c:pt>
                <c:pt idx="152135">
                  <c:v>3.3599799999999999E-2</c:v>
                </c:pt>
                <c:pt idx="152136">
                  <c:v>3.4432999999999998E-2</c:v>
                </c:pt>
                <c:pt idx="152137">
                  <c:v>3.5236200000000002E-2</c:v>
                </c:pt>
                <c:pt idx="152138">
                  <c:v>3.60083E-2</c:v>
                </c:pt>
                <c:pt idx="152139">
                  <c:v>3.6748700000000002E-2</c:v>
                </c:pt>
                <c:pt idx="152140">
                  <c:v>3.7456400000000001E-2</c:v>
                </c:pt>
                <c:pt idx="152141">
                  <c:v>3.8130699999999997E-2</c:v>
                </c:pt>
                <c:pt idx="152142">
                  <c:v>3.8770899999999997E-2</c:v>
                </c:pt>
                <c:pt idx="152143">
                  <c:v>3.93762E-2</c:v>
                </c:pt>
                <c:pt idx="152144">
                  <c:v>3.9946000000000002E-2</c:v>
                </c:pt>
                <c:pt idx="152145">
                  <c:v>4.0479599999999998E-2</c:v>
                </c:pt>
                <c:pt idx="152146">
                  <c:v>4.0976499999999999E-2</c:v>
                </c:pt>
                <c:pt idx="152147">
                  <c:v>4.1436099999999997E-2</c:v>
                </c:pt>
                <c:pt idx="152148">
                  <c:v>4.1857800000000001E-2</c:v>
                </c:pt>
                <c:pt idx="152149">
                  <c:v>4.2241399999999998E-2</c:v>
                </c:pt>
                <c:pt idx="152150">
                  <c:v>4.2586199999999998E-2</c:v>
                </c:pt>
                <c:pt idx="152151">
                  <c:v>4.2891899999999997E-2</c:v>
                </c:pt>
                <c:pt idx="152152">
                  <c:v>4.3158099999999998E-2</c:v>
                </c:pt>
                <c:pt idx="152153">
                  <c:v>4.3384699999999998E-2</c:v>
                </c:pt>
                <c:pt idx="152154">
                  <c:v>4.35713E-2</c:v>
                </c:pt>
                <c:pt idx="152155">
                  <c:v>4.3717600000000002E-2</c:v>
                </c:pt>
                <c:pt idx="152156">
                  <c:v>4.3823599999999997E-2</c:v>
                </c:pt>
                <c:pt idx="152157">
                  <c:v>4.38891E-2</c:v>
                </c:pt>
                <c:pt idx="152158">
                  <c:v>4.3914000000000002E-2</c:v>
                </c:pt>
                <c:pt idx="152159">
                  <c:v>4.3898300000000001E-2</c:v>
                </c:pt>
                <c:pt idx="152160">
                  <c:v>4.3841999999999999E-2</c:v>
                </c:pt>
                <c:pt idx="152161">
                  <c:v>4.3745199999999998E-2</c:v>
                </c:pt>
                <c:pt idx="152162">
                  <c:v>4.3608000000000001E-2</c:v>
                </c:pt>
                <c:pt idx="152163">
                  <c:v>4.3430400000000001E-2</c:v>
                </c:pt>
                <c:pt idx="152164">
                  <c:v>4.3212800000000003E-2</c:v>
                </c:pt>
                <c:pt idx="152165">
                  <c:v>4.2955300000000002E-2</c:v>
                </c:pt>
                <c:pt idx="152166">
                  <c:v>4.26582E-2</c:v>
                </c:pt>
                <c:pt idx="152167">
                  <c:v>4.2321900000000003E-2</c:v>
                </c:pt>
                <c:pt idx="152168">
                  <c:v>4.1946600000000001E-2</c:v>
                </c:pt>
                <c:pt idx="152169">
                  <c:v>4.1532899999999998E-2</c:v>
                </c:pt>
                <c:pt idx="152170">
                  <c:v>4.1081100000000002E-2</c:v>
                </c:pt>
                <c:pt idx="152171">
                  <c:v>4.0591799999999997E-2</c:v>
                </c:pt>
                <c:pt idx="152172">
                  <c:v>4.0065499999999997E-2</c:v>
                </c:pt>
                <c:pt idx="152173">
                  <c:v>3.9502799999999998E-2</c:v>
                </c:pt>
                <c:pt idx="152174">
                  <c:v>3.89042E-2</c:v>
                </c:pt>
                <c:pt idx="152175">
                  <c:v>3.8270400000000003E-2</c:v>
                </c:pt>
                <c:pt idx="152176">
                  <c:v>3.7602200000000002E-2</c:v>
                </c:pt>
                <c:pt idx="152177">
                  <c:v>3.6900200000000001E-2</c:v>
                </c:pt>
                <c:pt idx="152178">
                  <c:v>3.6165200000000002E-2</c:v>
                </c:pt>
                <c:pt idx="152179">
                  <c:v>3.5398100000000002E-2</c:v>
                </c:pt>
                <c:pt idx="152180">
                  <c:v>3.4599499999999998E-2</c:v>
                </c:pt>
                <c:pt idx="152181">
                  <c:v>3.3770500000000002E-2</c:v>
                </c:pt>
                <c:pt idx="152182">
                  <c:v>3.2911799999999998E-2</c:v>
                </c:pt>
                <c:pt idx="152183">
                  <c:v>3.2024499999999997E-2</c:v>
                </c:pt>
                <c:pt idx="152184">
                  <c:v>3.1109499999999998E-2</c:v>
                </c:pt>
                <c:pt idx="152185">
                  <c:v>3.0167699999999999E-2</c:v>
                </c:pt>
                <c:pt idx="152186">
                  <c:v>2.9200199999999999E-2</c:v>
                </c:pt>
                <c:pt idx="152187">
                  <c:v>2.8208E-2</c:v>
                </c:pt>
                <c:pt idx="152188">
                  <c:v>2.71922E-2</c:v>
                </c:pt>
                <c:pt idx="152189">
                  <c:v>2.6153800000000001E-2</c:v>
                </c:pt>
                <c:pt idx="152190">
                  <c:v>2.5094000000000002E-2</c:v>
                </c:pt>
                <c:pt idx="152191">
                  <c:v>2.4013900000000001E-2</c:v>
                </c:pt>
                <c:pt idx="152192">
                  <c:v>2.29146E-2</c:v>
                </c:pt>
                <c:pt idx="152193">
                  <c:v>2.1797299999999999E-2</c:v>
                </c:pt>
                <c:pt idx="152194">
                  <c:v>2.06632E-2</c:v>
                </c:pt>
                <c:pt idx="152195">
                  <c:v>1.95134E-2</c:v>
                </c:pt>
                <c:pt idx="152196">
                  <c:v>1.83491E-2</c:v>
                </c:pt>
                <c:pt idx="152197">
                  <c:v>1.7171700000000002E-2</c:v>
                </c:pt>
                <c:pt idx="152198">
                  <c:v>1.5982199999999998E-2</c:v>
                </c:pt>
                <c:pt idx="152199">
                  <c:v>1.4781900000000001E-2</c:v>
                </c:pt>
                <c:pt idx="152200">
                  <c:v>1.35721E-2</c:v>
                </c:pt>
                <c:pt idx="152201">
                  <c:v>1.2354E-2</c:v>
                </c:pt>
                <c:pt idx="152202">
                  <c:v>1.1128900000000001E-2</c:v>
                </c:pt>
                <c:pt idx="152203" formatCode="0.00E+00">
                  <c:v>9.8979299999999992E-3</c:v>
                </c:pt>
                <c:pt idx="152204" formatCode="0.00E+00">
                  <c:v>8.6624200000000005E-3</c:v>
                </c:pt>
                <c:pt idx="152205" formatCode="0.00E+00">
                  <c:v>7.4235999999999998E-3</c:v>
                </c:pt>
                <c:pt idx="152206" formatCode="0.00E+00">
                  <c:v>6.1827100000000001E-3</c:v>
                </c:pt>
                <c:pt idx="152207" formatCode="0.00E+00">
                  <c:v>4.9410000000000001E-3</c:v>
                </c:pt>
                <c:pt idx="152208" formatCode="0.00E+00">
                  <c:v>3.6996899999999998E-3</c:v>
                </c:pt>
                <c:pt idx="152209" formatCode="0.00E+00">
                  <c:v>2.4600099999999999E-3</c:v>
                </c:pt>
                <c:pt idx="152210" formatCode="0.00E+00">
                  <c:v>1.2231900000000001E-3</c:v>
                </c:pt>
                <c:pt idx="152211" formatCode="0.00E+00">
                  <c:v>-9.5769300000000001E-6</c:v>
                </c:pt>
                <c:pt idx="152212" formatCode="0.00E+00">
                  <c:v>-1.2370899999999999E-3</c:v>
                </c:pt>
                <c:pt idx="152213" formatCode="0.00E+00">
                  <c:v>-2.45816E-3</c:v>
                </c:pt>
                <c:pt idx="152214" formatCode="0.00E+00">
                  <c:v>-3.67162E-3</c:v>
                </c:pt>
                <c:pt idx="152215" formatCode="0.00E+00">
                  <c:v>-4.8763299999999999E-3</c:v>
                </c:pt>
                <c:pt idx="152216" formatCode="0.00E+00">
                  <c:v>-6.0711300000000001E-3</c:v>
                </c:pt>
                <c:pt idx="152217" formatCode="0.00E+00">
                  <c:v>-7.2549199999999998E-3</c:v>
                </c:pt>
                <c:pt idx="152218" formatCode="0.00E+00">
                  <c:v>-8.4265899999999994E-3</c:v>
                </c:pt>
                <c:pt idx="152219" formatCode="0.00E+00">
                  <c:v>-9.5850699999999994E-3</c:v>
                </c:pt>
                <c:pt idx="152220">
                  <c:v>-1.0729300000000001E-2</c:v>
                </c:pt>
                <c:pt idx="152221">
                  <c:v>-1.1858199999999999E-2</c:v>
                </c:pt>
                <c:pt idx="152222">
                  <c:v>-1.29709E-2</c:v>
                </c:pt>
                <c:pt idx="152223">
                  <c:v>-1.40663E-2</c:v>
                </c:pt>
                <c:pt idx="152224">
                  <c:v>-1.51434E-2</c:v>
                </c:pt>
                <c:pt idx="152225">
                  <c:v>-1.6201299999999998E-2</c:v>
                </c:pt>
                <c:pt idx="152226">
                  <c:v>-1.72392E-2</c:v>
                </c:pt>
                <c:pt idx="152227">
                  <c:v>-1.82562E-2</c:v>
                </c:pt>
                <c:pt idx="152228">
                  <c:v>-1.9251299999999999E-2</c:v>
                </c:pt>
                <c:pt idx="152229">
                  <c:v>-2.02239E-2</c:v>
                </c:pt>
                <c:pt idx="152230">
                  <c:v>-2.1173000000000001E-2</c:v>
                </c:pt>
                <c:pt idx="152231">
                  <c:v>-2.2098099999999999E-2</c:v>
                </c:pt>
                <c:pt idx="152232">
                  <c:v>-2.29982E-2</c:v>
                </c:pt>
                <c:pt idx="152233">
                  <c:v>-2.38728E-2</c:v>
                </c:pt>
                <c:pt idx="152234">
                  <c:v>-2.4721199999999999E-2</c:v>
                </c:pt>
                <c:pt idx="152235">
                  <c:v>-2.55429E-2</c:v>
                </c:pt>
                <c:pt idx="152236">
                  <c:v>-2.6337099999999999E-2</c:v>
                </c:pt>
                <c:pt idx="152237">
                  <c:v>-2.71033E-2</c:v>
                </c:pt>
                <c:pt idx="152238">
                  <c:v>-2.7841100000000001E-2</c:v>
                </c:pt>
                <c:pt idx="152239">
                  <c:v>-2.8549999999999999E-2</c:v>
                </c:pt>
                <c:pt idx="152240">
                  <c:v>-2.9229499999999999E-2</c:v>
                </c:pt>
                <c:pt idx="152241">
                  <c:v>-2.9879200000000002E-2</c:v>
                </c:pt>
                <c:pt idx="152242">
                  <c:v>-3.04988E-2</c:v>
                </c:pt>
                <c:pt idx="152243">
                  <c:v>-3.1087900000000002E-2</c:v>
                </c:pt>
                <c:pt idx="152244">
                  <c:v>-3.1646199999999999E-2</c:v>
                </c:pt>
                <c:pt idx="152245">
                  <c:v>-3.2173500000000001E-2</c:v>
                </c:pt>
                <c:pt idx="152246">
                  <c:v>-3.2669499999999997E-2</c:v>
                </c:pt>
                <c:pt idx="152247">
                  <c:v>-3.3133999999999997E-2</c:v>
                </c:pt>
                <c:pt idx="152248">
                  <c:v>-3.3567E-2</c:v>
                </c:pt>
                <c:pt idx="152249">
                  <c:v>-3.3968199999999997E-2</c:v>
                </c:pt>
                <c:pt idx="152250">
                  <c:v>-3.4337600000000003E-2</c:v>
                </c:pt>
                <c:pt idx="152251">
                  <c:v>-3.4675200000000003E-2</c:v>
                </c:pt>
                <c:pt idx="152252">
                  <c:v>-3.4980900000000002E-2</c:v>
                </c:pt>
                <c:pt idx="152253">
                  <c:v>-3.5254800000000003E-2</c:v>
                </c:pt>
                <c:pt idx="152254">
                  <c:v>-3.5496800000000002E-2</c:v>
                </c:pt>
                <c:pt idx="152255">
                  <c:v>-3.5707200000000001E-2</c:v>
                </c:pt>
                <c:pt idx="152256">
                  <c:v>-3.5886099999999997E-2</c:v>
                </c:pt>
                <c:pt idx="152257">
                  <c:v>-3.6033500000000003E-2</c:v>
                </c:pt>
                <c:pt idx="152258">
                  <c:v>-3.6149599999999997E-2</c:v>
                </c:pt>
                <c:pt idx="152259">
                  <c:v>-3.6234799999999998E-2</c:v>
                </c:pt>
                <c:pt idx="152260">
                  <c:v>-3.6289200000000001E-2</c:v>
                </c:pt>
                <c:pt idx="152261">
                  <c:v>-3.6313100000000001E-2</c:v>
                </c:pt>
                <c:pt idx="152262">
                  <c:v>-3.63068E-2</c:v>
                </c:pt>
                <c:pt idx="152263">
                  <c:v>-3.62706E-2</c:v>
                </c:pt>
                <c:pt idx="152264">
                  <c:v>-3.6205000000000001E-2</c:v>
                </c:pt>
                <c:pt idx="152265">
                  <c:v>-3.6110200000000002E-2</c:v>
                </c:pt>
                <c:pt idx="152266">
                  <c:v>-3.5986799999999999E-2</c:v>
                </c:pt>
                <c:pt idx="152267">
                  <c:v>-3.5834999999999999E-2</c:v>
                </c:pt>
                <c:pt idx="152268">
                  <c:v>-3.56555E-2</c:v>
                </c:pt>
                <c:pt idx="152269">
                  <c:v>-3.54487E-2</c:v>
                </c:pt>
                <c:pt idx="152270">
                  <c:v>-3.5215000000000003E-2</c:v>
                </c:pt>
                <c:pt idx="152271">
                  <c:v>-3.4955E-2</c:v>
                </c:pt>
                <c:pt idx="152272">
                  <c:v>-3.46693E-2</c:v>
                </c:pt>
                <c:pt idx="152273">
                  <c:v>-3.4358399999999997E-2</c:v>
                </c:pt>
                <c:pt idx="152274">
                  <c:v>-3.4022900000000002E-2</c:v>
                </c:pt>
                <c:pt idx="152275">
                  <c:v>-3.3663400000000003E-2</c:v>
                </c:pt>
                <c:pt idx="152276">
                  <c:v>-3.3280499999999998E-2</c:v>
                </c:pt>
                <c:pt idx="152277">
                  <c:v>-3.2874800000000003E-2</c:v>
                </c:pt>
                <c:pt idx="152278">
                  <c:v>-3.2446900000000001E-2</c:v>
                </c:pt>
                <c:pt idx="152279">
                  <c:v>-3.1997600000000001E-2</c:v>
                </c:pt>
                <c:pt idx="152280">
                  <c:v>-3.15275E-2</c:v>
                </c:pt>
                <c:pt idx="152281">
                  <c:v>-3.1037200000000001E-2</c:v>
                </c:pt>
                <c:pt idx="152282">
                  <c:v>-3.05274E-2</c:v>
                </c:pt>
                <c:pt idx="152283">
                  <c:v>-2.9998899999999998E-2</c:v>
                </c:pt>
                <c:pt idx="152284">
                  <c:v>-2.9452300000000001E-2</c:v>
                </c:pt>
                <c:pt idx="152285">
                  <c:v>-2.8888299999999999E-2</c:v>
                </c:pt>
                <c:pt idx="152286">
                  <c:v>-2.8307700000000002E-2</c:v>
                </c:pt>
                <c:pt idx="152287">
                  <c:v>-2.7711099999999999E-2</c:v>
                </c:pt>
                <c:pt idx="152288">
                  <c:v>-2.70993E-2</c:v>
                </c:pt>
                <c:pt idx="152289">
                  <c:v>-2.6472900000000001E-2</c:v>
                </c:pt>
                <c:pt idx="152290">
                  <c:v>-2.58327E-2</c:v>
                </c:pt>
                <c:pt idx="152291">
                  <c:v>-2.51795E-2</c:v>
                </c:pt>
                <c:pt idx="152292">
                  <c:v>-2.4513900000000002E-2</c:v>
                </c:pt>
                <c:pt idx="152293">
                  <c:v>-2.3836599999999999E-2</c:v>
                </c:pt>
                <c:pt idx="152294">
                  <c:v>-2.31484E-2</c:v>
                </c:pt>
                <c:pt idx="152295">
                  <c:v>-2.2450000000000001E-2</c:v>
                </c:pt>
                <c:pt idx="152296">
                  <c:v>-2.17421E-2</c:v>
                </c:pt>
                <c:pt idx="152297">
                  <c:v>-2.10253E-2</c:v>
                </c:pt>
                <c:pt idx="152298">
                  <c:v>-2.03004E-2</c:v>
                </c:pt>
                <c:pt idx="152299">
                  <c:v>-1.9567999999999999E-2</c:v>
                </c:pt>
                <c:pt idx="152300">
                  <c:v>-1.88288E-2</c:v>
                </c:pt>
                <c:pt idx="152301">
                  <c:v>-1.8083599999999998E-2</c:v>
                </c:pt>
                <c:pt idx="152302">
                  <c:v>-1.7332899999999998E-2</c:v>
                </c:pt>
                <c:pt idx="152303">
                  <c:v>-1.6577399999999999E-2</c:v>
                </c:pt>
                <c:pt idx="152304">
                  <c:v>-1.58178E-2</c:v>
                </c:pt>
                <c:pt idx="152305">
                  <c:v>-1.5054700000000001E-2</c:v>
                </c:pt>
                <c:pt idx="152306">
                  <c:v>-1.42886E-2</c:v>
                </c:pt>
                <c:pt idx="152307">
                  <c:v>-1.3520300000000001E-2</c:v>
                </c:pt>
                <c:pt idx="152308">
                  <c:v>-1.27502E-2</c:v>
                </c:pt>
                <c:pt idx="152309">
                  <c:v>-1.1979099999999999E-2</c:v>
                </c:pt>
                <c:pt idx="152310">
                  <c:v>-1.12073E-2</c:v>
                </c:pt>
                <c:pt idx="152311">
                  <c:v>-1.04356E-2</c:v>
                </c:pt>
                <c:pt idx="152312" formatCode="0.00E+00">
                  <c:v>-9.6643800000000002E-3</c:v>
                </c:pt>
                <c:pt idx="152313" formatCode="0.00E+00">
                  <c:v>-8.8942399999999994E-3</c:v>
                </c:pt>
                <c:pt idx="152314" formatCode="0.00E+00">
                  <c:v>-8.1256599999999998E-3</c:v>
                </c:pt>
                <c:pt idx="152315" formatCode="0.00E+00">
                  <c:v>-7.3591500000000001E-3</c:v>
                </c:pt>
                <c:pt idx="152316" formatCode="0.00E+00">
                  <c:v>-6.59518E-3</c:v>
                </c:pt>
                <c:pt idx="152317" formatCode="0.00E+00">
                  <c:v>-5.8342100000000003E-3</c:v>
                </c:pt>
                <c:pt idx="152318" formatCode="0.00E+00">
                  <c:v>-5.0767E-3</c:v>
                </c:pt>
                <c:pt idx="152319" formatCode="0.00E+00">
                  <c:v>-4.32308E-3</c:v>
                </c:pt>
                <c:pt idx="152320" formatCode="0.00E+00">
                  <c:v>-3.57376E-3</c:v>
                </c:pt>
                <c:pt idx="152321" formatCode="0.00E+00">
                  <c:v>-2.8291499999999999E-3</c:v>
                </c:pt>
                <c:pt idx="152322" formatCode="0.00E+00">
                  <c:v>-2.0896299999999999E-3</c:v>
                </c:pt>
                <c:pt idx="152323" formatCode="0.00E+00">
                  <c:v>-1.35557E-3</c:v>
                </c:pt>
                <c:pt idx="152324" formatCode="0.00E+00">
                  <c:v>-6.2732E-4</c:v>
                </c:pt>
                <c:pt idx="152325" formatCode="0.00E+00">
                  <c:v>9.4769600000000001E-5</c:v>
                </c:pt>
                <c:pt idx="152326" formatCode="0.00E+00">
                  <c:v>8.1038200000000001E-4</c:v>
                </c:pt>
                <c:pt idx="152327" formatCode="0.00E+00">
                  <c:v>1.51921E-3</c:v>
                </c:pt>
                <c:pt idx="152328" formatCode="0.00E+00">
                  <c:v>2.2209500000000002E-3</c:v>
                </c:pt>
                <c:pt idx="152329" formatCode="0.00E+00">
                  <c:v>2.9153400000000002E-3</c:v>
                </c:pt>
                <c:pt idx="152330" formatCode="0.00E+00">
                  <c:v>3.6021099999999999E-3</c:v>
                </c:pt>
                <c:pt idx="152331" formatCode="0.00E+00">
                  <c:v>4.28101E-3</c:v>
                </c:pt>
                <c:pt idx="152332" formatCode="0.00E+00">
                  <c:v>4.9518000000000001E-3</c:v>
                </c:pt>
                <c:pt idx="152333" formatCode="0.00E+00">
                  <c:v>5.6142700000000002E-3</c:v>
                </c:pt>
                <c:pt idx="152334" formatCode="0.00E+00">
                  <c:v>6.2681999999999998E-3</c:v>
                </c:pt>
                <c:pt idx="152335" formatCode="0.00E+00">
                  <c:v>6.9134000000000001E-3</c:v>
                </c:pt>
                <c:pt idx="152336" formatCode="0.00E+00">
                  <c:v>7.5496799999999996E-3</c:v>
                </c:pt>
                <c:pt idx="152337" formatCode="0.00E+00">
                  <c:v>8.1768899999999992E-3</c:v>
                </c:pt>
                <c:pt idx="152338" formatCode="0.00E+00">
                  <c:v>8.7948499999999999E-3</c:v>
                </c:pt>
                <c:pt idx="152339" formatCode="0.00E+00">
                  <c:v>9.4034199999999991E-3</c:v>
                </c:pt>
                <c:pt idx="152340">
                  <c:v>1.0002499999999999E-2</c:v>
                </c:pt>
                <c:pt idx="152341">
                  <c:v>1.05919E-2</c:v>
                </c:pt>
                <c:pt idx="152342">
                  <c:v>1.1171499999999999E-2</c:v>
                </c:pt>
                <c:pt idx="152343">
                  <c:v>1.17412E-2</c:v>
                </c:pt>
                <c:pt idx="152344">
                  <c:v>1.2300999999999999E-2</c:v>
                </c:pt>
                <c:pt idx="152345">
                  <c:v>1.28507E-2</c:v>
                </c:pt>
                <c:pt idx="152346">
                  <c:v>1.3390300000000001E-2</c:v>
                </c:pt>
                <c:pt idx="152347">
                  <c:v>1.39197E-2</c:v>
                </c:pt>
                <c:pt idx="152348">
                  <c:v>1.44388E-2</c:v>
                </c:pt>
                <c:pt idx="152349">
                  <c:v>1.4947500000000001E-2</c:v>
                </c:pt>
                <c:pt idx="152350">
                  <c:v>1.54459E-2</c:v>
                </c:pt>
                <c:pt idx="152351">
                  <c:v>1.5933800000000001E-2</c:v>
                </c:pt>
                <c:pt idx="152352">
                  <c:v>1.6411200000000001E-2</c:v>
                </c:pt>
                <c:pt idx="152353">
                  <c:v>1.68781E-2</c:v>
                </c:pt>
                <c:pt idx="152354">
                  <c:v>1.73344E-2</c:v>
                </c:pt>
                <c:pt idx="152355">
                  <c:v>1.7780199999999999E-2</c:v>
                </c:pt>
                <c:pt idx="152356">
                  <c:v>1.82153E-2</c:v>
                </c:pt>
                <c:pt idx="152357">
                  <c:v>1.8639699999999999E-2</c:v>
                </c:pt>
                <c:pt idx="152358">
                  <c:v>1.9053500000000001E-2</c:v>
                </c:pt>
                <c:pt idx="152359">
                  <c:v>1.9456500000000002E-2</c:v>
                </c:pt>
                <c:pt idx="152360">
                  <c:v>1.9848899999999999E-2</c:v>
                </c:pt>
                <c:pt idx="152361">
                  <c:v>2.0230399999999999E-2</c:v>
                </c:pt>
                <c:pt idx="152362">
                  <c:v>2.06012E-2</c:v>
                </c:pt>
                <c:pt idx="152363">
                  <c:v>2.0961199999999999E-2</c:v>
                </c:pt>
                <c:pt idx="152364">
                  <c:v>2.1310300000000001E-2</c:v>
                </c:pt>
                <c:pt idx="152365">
                  <c:v>2.16486E-2</c:v>
                </c:pt>
                <c:pt idx="152366">
                  <c:v>2.1975999999999999E-2</c:v>
                </c:pt>
                <c:pt idx="152367">
                  <c:v>2.22925E-2</c:v>
                </c:pt>
                <c:pt idx="152368">
                  <c:v>2.2598099999999999E-2</c:v>
                </c:pt>
                <c:pt idx="152369">
                  <c:v>2.2892599999999999E-2</c:v>
                </c:pt>
                <c:pt idx="152370">
                  <c:v>2.3176200000000001E-2</c:v>
                </c:pt>
                <c:pt idx="152371">
                  <c:v>2.34486E-2</c:v>
                </c:pt>
                <c:pt idx="152372">
                  <c:v>2.3709999999999998E-2</c:v>
                </c:pt>
                <c:pt idx="152373">
                  <c:v>2.3960200000000001E-2</c:v>
                </c:pt>
                <c:pt idx="152374">
                  <c:v>2.4199200000000001E-2</c:v>
                </c:pt>
                <c:pt idx="152375">
                  <c:v>2.4426900000000001E-2</c:v>
                </c:pt>
                <c:pt idx="152376">
                  <c:v>2.46433E-2</c:v>
                </c:pt>
                <c:pt idx="152377">
                  <c:v>2.4848200000000001E-2</c:v>
                </c:pt>
                <c:pt idx="152378">
                  <c:v>2.5041799999999999E-2</c:v>
                </c:pt>
                <c:pt idx="152379">
                  <c:v>2.5223800000000001E-2</c:v>
                </c:pt>
                <c:pt idx="152380">
                  <c:v>2.5394099999999999E-2</c:v>
                </c:pt>
                <c:pt idx="152381">
                  <c:v>2.5552800000000001E-2</c:v>
                </c:pt>
                <c:pt idx="152382">
                  <c:v>2.5699699999999999E-2</c:v>
                </c:pt>
                <c:pt idx="152383">
                  <c:v>2.5834699999999999E-2</c:v>
                </c:pt>
                <c:pt idx="152384">
                  <c:v>2.59577E-2</c:v>
                </c:pt>
                <c:pt idx="152385">
                  <c:v>2.6068600000000001E-2</c:v>
                </c:pt>
                <c:pt idx="152386">
                  <c:v>2.61674E-2</c:v>
                </c:pt>
                <c:pt idx="152387">
                  <c:v>2.62539E-2</c:v>
                </c:pt>
                <c:pt idx="152388">
                  <c:v>2.6328000000000001E-2</c:v>
                </c:pt>
                <c:pt idx="152389">
                  <c:v>2.63895E-2</c:v>
                </c:pt>
                <c:pt idx="152390">
                  <c:v>2.64385E-2</c:v>
                </c:pt>
                <c:pt idx="152391">
                  <c:v>2.64747E-2</c:v>
                </c:pt>
                <c:pt idx="152392">
                  <c:v>2.6498000000000001E-2</c:v>
                </c:pt>
                <c:pt idx="152393">
                  <c:v>2.6508299999999999E-2</c:v>
                </c:pt>
                <c:pt idx="152394">
                  <c:v>2.6505399999999998E-2</c:v>
                </c:pt>
                <c:pt idx="152395">
                  <c:v>2.64893E-2</c:v>
                </c:pt>
                <c:pt idx="152396">
                  <c:v>2.6459799999999999E-2</c:v>
                </c:pt>
                <c:pt idx="152397">
                  <c:v>2.6416800000000001E-2</c:v>
                </c:pt>
                <c:pt idx="152398">
                  <c:v>2.6360100000000001E-2</c:v>
                </c:pt>
                <c:pt idx="152399">
                  <c:v>2.62896E-2</c:v>
                </c:pt>
                <c:pt idx="152400">
                  <c:v>2.6205200000000001E-2</c:v>
                </c:pt>
                <c:pt idx="152401">
                  <c:v>2.6106799999999999E-2</c:v>
                </c:pt>
                <c:pt idx="152402">
                  <c:v>2.5994099999999999E-2</c:v>
                </c:pt>
                <c:pt idx="152403">
                  <c:v>2.5867100000000001E-2</c:v>
                </c:pt>
                <c:pt idx="152404">
                  <c:v>2.5725700000000001E-2</c:v>
                </c:pt>
                <c:pt idx="152405">
                  <c:v>2.5569700000000001E-2</c:v>
                </c:pt>
                <c:pt idx="152406">
                  <c:v>2.5399000000000001E-2</c:v>
                </c:pt>
                <c:pt idx="152407">
                  <c:v>2.52135E-2</c:v>
                </c:pt>
                <c:pt idx="152408">
                  <c:v>2.50131E-2</c:v>
                </c:pt>
                <c:pt idx="152409">
                  <c:v>2.47976E-2</c:v>
                </c:pt>
                <c:pt idx="152410">
                  <c:v>2.4566999999999999E-2</c:v>
                </c:pt>
                <c:pt idx="152411">
                  <c:v>2.4321200000000001E-2</c:v>
                </c:pt>
                <c:pt idx="152412">
                  <c:v>2.4060100000000001E-2</c:v>
                </c:pt>
                <c:pt idx="152413">
                  <c:v>2.3783599999999998E-2</c:v>
                </c:pt>
                <c:pt idx="152414">
                  <c:v>2.3491700000000001E-2</c:v>
                </c:pt>
                <c:pt idx="152415">
                  <c:v>2.3184199999999999E-2</c:v>
                </c:pt>
                <c:pt idx="152416">
                  <c:v>2.2861099999999999E-2</c:v>
                </c:pt>
                <c:pt idx="152417">
                  <c:v>2.2522400000000001E-2</c:v>
                </c:pt>
                <c:pt idx="152418">
                  <c:v>2.2168E-2</c:v>
                </c:pt>
                <c:pt idx="152419">
                  <c:v>2.1798000000000001E-2</c:v>
                </c:pt>
                <c:pt idx="152420">
                  <c:v>2.1412199999999999E-2</c:v>
                </c:pt>
                <c:pt idx="152421">
                  <c:v>2.10107E-2</c:v>
                </c:pt>
                <c:pt idx="152422">
                  <c:v>2.05936E-2</c:v>
                </c:pt>
                <c:pt idx="152423">
                  <c:v>2.01608E-2</c:v>
                </c:pt>
                <c:pt idx="152424">
                  <c:v>1.9712299999999999E-2</c:v>
                </c:pt>
                <c:pt idx="152425">
                  <c:v>1.9248299999999999E-2</c:v>
                </c:pt>
                <c:pt idx="152426">
                  <c:v>1.8768799999999999E-2</c:v>
                </c:pt>
                <c:pt idx="152427">
                  <c:v>1.82738E-2</c:v>
                </c:pt>
                <c:pt idx="152428">
                  <c:v>1.7763600000000001E-2</c:v>
                </c:pt>
                <c:pt idx="152429">
                  <c:v>1.7238099999999999E-2</c:v>
                </c:pt>
                <c:pt idx="152430">
                  <c:v>1.6697500000000001E-2</c:v>
                </c:pt>
                <c:pt idx="152431">
                  <c:v>1.6142E-2</c:v>
                </c:pt>
                <c:pt idx="152432">
                  <c:v>1.5571700000000001E-2</c:v>
                </c:pt>
                <c:pt idx="152433">
                  <c:v>1.49868E-2</c:v>
                </c:pt>
                <c:pt idx="152434">
                  <c:v>1.4387499999999999E-2</c:v>
                </c:pt>
                <c:pt idx="152435">
                  <c:v>1.3774E-2</c:v>
                </c:pt>
                <c:pt idx="152436">
                  <c:v>1.31466E-2</c:v>
                </c:pt>
                <c:pt idx="152437">
                  <c:v>1.2505499999999999E-2</c:v>
                </c:pt>
                <c:pt idx="152438">
                  <c:v>1.1851E-2</c:v>
                </c:pt>
                <c:pt idx="152439">
                  <c:v>1.11833E-2</c:v>
                </c:pt>
                <c:pt idx="152440">
                  <c:v>1.0502900000000001E-2</c:v>
                </c:pt>
                <c:pt idx="152441" formatCode="0.00E+00">
                  <c:v>9.80988E-3</c:v>
                </c:pt>
                <c:pt idx="152442" formatCode="0.00E+00">
                  <c:v>9.1047599999999999E-3</c:v>
                </c:pt>
                <c:pt idx="152443" formatCode="0.00E+00">
                  <c:v>8.3878600000000005E-3</c:v>
                </c:pt>
                <c:pt idx="152444" formatCode="0.00E+00">
                  <c:v>7.6595700000000001E-3</c:v>
                </c:pt>
                <c:pt idx="152445" formatCode="0.00E+00">
                  <c:v>6.9202899999999999E-3</c:v>
                </c:pt>
                <c:pt idx="152446" formatCode="0.00E+00">
                  <c:v>6.1704400000000001E-3</c:v>
                </c:pt>
                <c:pt idx="152447" formatCode="0.00E+00">
                  <c:v>5.4104799999999996E-3</c:v>
                </c:pt>
                <c:pt idx="152448" formatCode="0.00E+00">
                  <c:v>4.6408500000000002E-3</c:v>
                </c:pt>
                <c:pt idx="152449" formatCode="0.00E+00">
                  <c:v>3.8620500000000001E-3</c:v>
                </c:pt>
                <c:pt idx="152450" formatCode="0.00E+00">
                  <c:v>3.07457E-3</c:v>
                </c:pt>
                <c:pt idx="152451" formatCode="0.00E+00">
                  <c:v>2.2789300000000002E-3</c:v>
                </c:pt>
                <c:pt idx="152452" formatCode="0.00E+00">
                  <c:v>1.4756700000000001E-3</c:v>
                </c:pt>
                <c:pt idx="152453" formatCode="0.00E+00">
                  <c:v>6.6533100000000002E-4</c:v>
                </c:pt>
                <c:pt idx="152454" formatCode="0.00E+00">
                  <c:v>-1.51509E-4</c:v>
                </c:pt>
                <c:pt idx="152455" formatCode="0.00E+00">
                  <c:v>-9.7426299999999995E-4</c:v>
                </c:pt>
                <c:pt idx="152456" formatCode="0.00E+00">
                  <c:v>-1.80233E-3</c:v>
                </c:pt>
                <c:pt idx="152457" formatCode="0.00E+00">
                  <c:v>-2.6350800000000001E-3</c:v>
                </c:pt>
                <c:pt idx="152458" formatCode="0.00E+00">
                  <c:v>-3.47189E-3</c:v>
                </c:pt>
                <c:pt idx="152459" formatCode="0.00E+00">
                  <c:v>-4.3121100000000001E-3</c:v>
                </c:pt>
                <c:pt idx="152460" formatCode="0.00E+00">
                  <c:v>-5.1550600000000004E-3</c:v>
                </c:pt>
                <c:pt idx="152461" formatCode="0.00E+00">
                  <c:v>-6.0000799999999996E-3</c:v>
                </c:pt>
                <c:pt idx="152462" formatCode="0.00E+00">
                  <c:v>-6.8464600000000004E-3</c:v>
                </c:pt>
                <c:pt idx="152463" formatCode="0.00E+00">
                  <c:v>-7.6935099999999998E-3</c:v>
                </c:pt>
                <c:pt idx="152464" formatCode="0.00E+00">
                  <c:v>-8.5404999999999995E-3</c:v>
                </c:pt>
                <c:pt idx="152465" formatCode="0.00E+00">
                  <c:v>-9.3867199999999994E-3</c:v>
                </c:pt>
                <c:pt idx="152466">
                  <c:v>-1.02314E-2</c:v>
                </c:pt>
                <c:pt idx="152467">
                  <c:v>-1.10738E-2</c:v>
                </c:pt>
                <c:pt idx="152468">
                  <c:v>-1.1913200000000001E-2</c:v>
                </c:pt>
                <c:pt idx="152469">
                  <c:v>-1.2748799999999999E-2</c:v>
                </c:pt>
                <c:pt idx="152470">
                  <c:v>-1.3579900000000001E-2</c:v>
                </c:pt>
                <c:pt idx="152471">
                  <c:v>-1.4405599999999999E-2</c:v>
                </c:pt>
                <c:pt idx="152472">
                  <c:v>-1.5225199999999999E-2</c:v>
                </c:pt>
                <c:pt idx="152473">
                  <c:v>-1.6037800000000001E-2</c:v>
                </c:pt>
                <c:pt idx="152474">
                  <c:v>-1.6842800000000002E-2</c:v>
                </c:pt>
                <c:pt idx="152475">
                  <c:v>-1.76393E-2</c:v>
                </c:pt>
                <c:pt idx="152476">
                  <c:v>-1.8426399999999999E-2</c:v>
                </c:pt>
                <c:pt idx="152477">
                  <c:v>-1.9203499999999998E-2</c:v>
                </c:pt>
                <c:pt idx="152478">
                  <c:v>-1.99697E-2</c:v>
                </c:pt>
                <c:pt idx="152479">
                  <c:v>-2.0724099999999999E-2</c:v>
                </c:pt>
                <c:pt idx="152480">
                  <c:v>-2.1466200000000001E-2</c:v>
                </c:pt>
                <c:pt idx="152481">
                  <c:v>-2.21949E-2</c:v>
                </c:pt>
                <c:pt idx="152482">
                  <c:v>-2.2909599999999999E-2</c:v>
                </c:pt>
                <c:pt idx="152483">
                  <c:v>-2.3609399999999999E-2</c:v>
                </c:pt>
                <c:pt idx="152484">
                  <c:v>-2.4293700000000001E-2</c:v>
                </c:pt>
                <c:pt idx="152485">
                  <c:v>-2.49616E-2</c:v>
                </c:pt>
                <c:pt idx="152486">
                  <c:v>-2.5612300000000001E-2</c:v>
                </c:pt>
                <c:pt idx="152487">
                  <c:v>-2.62452E-2</c:v>
                </c:pt>
                <c:pt idx="152488">
                  <c:v>-2.6859500000000001E-2</c:v>
                </c:pt>
                <c:pt idx="152489">
                  <c:v>-2.74544E-2</c:v>
                </c:pt>
                <c:pt idx="152490">
                  <c:v>-2.80293E-2</c:v>
                </c:pt>
                <c:pt idx="152491">
                  <c:v>-2.8583500000000001E-2</c:v>
                </c:pt>
                <c:pt idx="152492">
                  <c:v>-2.9116199999999998E-2</c:v>
                </c:pt>
                <c:pt idx="152493">
                  <c:v>-2.9626900000000001E-2</c:v>
                </c:pt>
                <c:pt idx="152494">
                  <c:v>-3.0114800000000001E-2</c:v>
                </c:pt>
                <c:pt idx="152495">
                  <c:v>-3.05794E-2</c:v>
                </c:pt>
                <c:pt idx="152496">
                  <c:v>-3.10199E-2</c:v>
                </c:pt>
                <c:pt idx="152497">
                  <c:v>-3.1435999999999999E-2</c:v>
                </c:pt>
                <c:pt idx="152498">
                  <c:v>-3.1826899999999998E-2</c:v>
                </c:pt>
                <c:pt idx="152499">
                  <c:v>-3.2192100000000001E-2</c:v>
                </c:pt>
                <c:pt idx="152500">
                  <c:v>-3.25311E-2</c:v>
                </c:pt>
                <c:pt idx="152501">
                  <c:v>-3.2843400000000002E-2</c:v>
                </c:pt>
                <c:pt idx="152502">
                  <c:v>-3.3128600000000001E-2</c:v>
                </c:pt>
                <c:pt idx="152503">
                  <c:v>-3.3386100000000002E-2</c:v>
                </c:pt>
                <c:pt idx="152504">
                  <c:v>-3.36155E-2</c:v>
                </c:pt>
                <c:pt idx="152505">
                  <c:v>-3.3816499999999999E-2</c:v>
                </c:pt>
                <c:pt idx="152506">
                  <c:v>-3.3988699999999997E-2</c:v>
                </c:pt>
                <c:pt idx="152507">
                  <c:v>-3.4131700000000001E-2</c:v>
                </c:pt>
                <c:pt idx="152508">
                  <c:v>-3.4245299999999999E-2</c:v>
                </c:pt>
                <c:pt idx="152509">
                  <c:v>-3.4329100000000001E-2</c:v>
                </c:pt>
                <c:pt idx="152510">
                  <c:v>-3.4382900000000001E-2</c:v>
                </c:pt>
                <c:pt idx="152511">
                  <c:v>-3.44065E-2</c:v>
                </c:pt>
                <c:pt idx="152512">
                  <c:v>-3.4399600000000002E-2</c:v>
                </c:pt>
                <c:pt idx="152513">
                  <c:v>-3.4362200000000002E-2</c:v>
                </c:pt>
                <c:pt idx="152514">
                  <c:v>-3.4294100000000001E-2</c:v>
                </c:pt>
                <c:pt idx="152515">
                  <c:v>-3.4195200000000002E-2</c:v>
                </c:pt>
                <c:pt idx="152516">
                  <c:v>-3.4065499999999999E-2</c:v>
                </c:pt>
                <c:pt idx="152517">
                  <c:v>-3.3904900000000002E-2</c:v>
                </c:pt>
                <c:pt idx="152518">
                  <c:v>-3.3713399999999998E-2</c:v>
                </c:pt>
                <c:pt idx="152519">
                  <c:v>-3.3491100000000003E-2</c:v>
                </c:pt>
                <c:pt idx="152520">
                  <c:v>-3.3237999999999997E-2</c:v>
                </c:pt>
                <c:pt idx="152521">
                  <c:v>-3.2954400000000002E-2</c:v>
                </c:pt>
                <c:pt idx="152522">
                  <c:v>-3.2640200000000001E-2</c:v>
                </c:pt>
                <c:pt idx="152523">
                  <c:v>-3.2295699999999997E-2</c:v>
                </c:pt>
                <c:pt idx="152524">
                  <c:v>-3.1921199999999997E-2</c:v>
                </c:pt>
                <c:pt idx="152525">
                  <c:v>-3.1516799999999998E-2</c:v>
                </c:pt>
                <c:pt idx="152526">
                  <c:v>-3.1082800000000001E-2</c:v>
                </c:pt>
                <c:pt idx="152527">
                  <c:v>-3.06196E-2</c:v>
                </c:pt>
                <c:pt idx="152528">
                  <c:v>-3.0127399999999999E-2</c:v>
                </c:pt>
                <c:pt idx="152529">
                  <c:v>-2.9606799999999999E-2</c:v>
                </c:pt>
                <c:pt idx="152530">
                  <c:v>-2.90581E-2</c:v>
                </c:pt>
                <c:pt idx="152531">
                  <c:v>-2.8481699999999999E-2</c:v>
                </c:pt>
                <c:pt idx="152532">
                  <c:v>-2.7878099999999999E-2</c:v>
                </c:pt>
                <c:pt idx="152533">
                  <c:v>-2.7247899999999999E-2</c:v>
                </c:pt>
                <c:pt idx="152534">
                  <c:v>-2.65916E-2</c:v>
                </c:pt>
                <c:pt idx="152535">
                  <c:v>-2.59098E-2</c:v>
                </c:pt>
                <c:pt idx="152536">
                  <c:v>-2.5203E-2</c:v>
                </c:pt>
                <c:pt idx="152537">
                  <c:v>-2.4472000000000001E-2</c:v>
                </c:pt>
                <c:pt idx="152538">
                  <c:v>-2.37173E-2</c:v>
                </c:pt>
                <c:pt idx="152539">
                  <c:v>-2.29397E-2</c:v>
                </c:pt>
                <c:pt idx="152540">
                  <c:v>-2.214E-2</c:v>
                </c:pt>
                <c:pt idx="152541">
                  <c:v>-2.1318699999999999E-2</c:v>
                </c:pt>
                <c:pt idx="152542">
                  <c:v>-2.04768E-2</c:v>
                </c:pt>
                <c:pt idx="152543">
                  <c:v>-1.9615E-2</c:v>
                </c:pt>
                <c:pt idx="152544">
                  <c:v>-1.8734199999999999E-2</c:v>
                </c:pt>
                <c:pt idx="152545">
                  <c:v>-1.78351E-2</c:v>
                </c:pt>
                <c:pt idx="152546">
                  <c:v>-1.6918800000000001E-2</c:v>
                </c:pt>
                <c:pt idx="152547">
                  <c:v>-1.5986E-2</c:v>
                </c:pt>
                <c:pt idx="152548">
                  <c:v>-1.50376E-2</c:v>
                </c:pt>
                <c:pt idx="152549">
                  <c:v>-1.4074700000000001E-2</c:v>
                </c:pt>
                <c:pt idx="152550">
                  <c:v>-1.30981E-2</c:v>
                </c:pt>
                <c:pt idx="152551">
                  <c:v>-1.2108900000000001E-2</c:v>
                </c:pt>
                <c:pt idx="152552">
                  <c:v>-1.11079E-2</c:v>
                </c:pt>
                <c:pt idx="152553">
                  <c:v>-1.0096300000000001E-2</c:v>
                </c:pt>
                <c:pt idx="152554" formatCode="0.00E+00">
                  <c:v>-9.0749999999999997E-3</c:v>
                </c:pt>
                <c:pt idx="152555" formatCode="0.00E+00">
                  <c:v>-8.0450299999999999E-3</c:v>
                </c:pt>
                <c:pt idx="152556" formatCode="0.00E+00">
                  <c:v>-7.0074400000000002E-3</c:v>
                </c:pt>
                <c:pt idx="152557" formatCode="0.00E+00">
                  <c:v>-5.9632699999999997E-3</c:v>
                </c:pt>
                <c:pt idx="152558" formatCode="0.00E+00">
                  <c:v>-4.9135799999999999E-3</c:v>
                </c:pt>
                <c:pt idx="152559" formatCode="0.00E+00">
                  <c:v>-3.8594200000000001E-3</c:v>
                </c:pt>
                <c:pt idx="152560" formatCode="0.00E+00">
                  <c:v>-2.8018700000000001E-3</c:v>
                </c:pt>
                <c:pt idx="152561" formatCode="0.00E+00">
                  <c:v>-1.7419899999999999E-3</c:v>
                </c:pt>
                <c:pt idx="152562" formatCode="0.00E+00">
                  <c:v>-6.8085599999999997E-4</c:v>
                </c:pt>
                <c:pt idx="152563" formatCode="0.00E+00">
                  <c:v>3.8044799999999997E-4</c:v>
                </c:pt>
                <c:pt idx="152564" formatCode="0.00E+00">
                  <c:v>1.44085E-3</c:v>
                </c:pt>
                <c:pt idx="152565" formatCode="0.00E+00">
                  <c:v>2.4992700000000001E-3</c:v>
                </c:pt>
                <c:pt idx="152566" formatCode="0.00E+00">
                  <c:v>3.55464E-3</c:v>
                </c:pt>
                <c:pt idx="152567" formatCode="0.00E+00">
                  <c:v>4.6058699999999998E-3</c:v>
                </c:pt>
                <c:pt idx="152568" formatCode="0.00E+00">
                  <c:v>5.6519200000000004E-3</c:v>
                </c:pt>
                <c:pt idx="152569" formatCode="0.00E+00">
                  <c:v>6.69171E-3</c:v>
                </c:pt>
                <c:pt idx="152570" formatCode="0.00E+00">
                  <c:v>7.7241899999999997E-3</c:v>
                </c:pt>
                <c:pt idx="152571" formatCode="0.00E+00">
                  <c:v>8.7483200000000004E-3</c:v>
                </c:pt>
                <c:pt idx="152572" formatCode="0.00E+00">
                  <c:v>9.7630500000000005E-3</c:v>
                </c:pt>
                <c:pt idx="152573">
                  <c:v>1.07674E-2</c:v>
                </c:pt>
                <c:pt idx="152574">
                  <c:v>1.17603E-2</c:v>
                </c:pt>
                <c:pt idx="152575">
                  <c:v>1.2740700000000001E-2</c:v>
                </c:pt>
                <c:pt idx="152576">
                  <c:v>1.3707799999999999E-2</c:v>
                </c:pt>
                <c:pt idx="152577">
                  <c:v>1.46605E-2</c:v>
                </c:pt>
                <c:pt idx="152578">
                  <c:v>1.55979E-2</c:v>
                </c:pt>
                <c:pt idx="152579">
                  <c:v>1.6518999999999999E-2</c:v>
                </c:pt>
                <c:pt idx="152580">
                  <c:v>1.7422900000000002E-2</c:v>
                </c:pt>
                <c:pt idx="152581">
                  <c:v>1.83088E-2</c:v>
                </c:pt>
                <c:pt idx="152582">
                  <c:v>1.91757E-2</c:v>
                </c:pt>
                <c:pt idx="152583">
                  <c:v>2.00229E-2</c:v>
                </c:pt>
                <c:pt idx="152584">
                  <c:v>2.0849400000000001E-2</c:v>
                </c:pt>
                <c:pt idx="152585">
                  <c:v>2.16546E-2</c:v>
                </c:pt>
                <c:pt idx="152586">
                  <c:v>2.2437599999999999E-2</c:v>
                </c:pt>
                <c:pt idx="152587">
                  <c:v>2.3197599999999999E-2</c:v>
                </c:pt>
                <c:pt idx="152588">
                  <c:v>2.3934E-2</c:v>
                </c:pt>
                <c:pt idx="152589">
                  <c:v>2.4646100000000001E-2</c:v>
                </c:pt>
                <c:pt idx="152590">
                  <c:v>2.53332E-2</c:v>
                </c:pt>
                <c:pt idx="152591">
                  <c:v>2.5994699999999999E-2</c:v>
                </c:pt>
                <c:pt idx="152592">
                  <c:v>2.6629900000000001E-2</c:v>
                </c:pt>
                <c:pt idx="152593">
                  <c:v>2.7238399999999999E-2</c:v>
                </c:pt>
                <c:pt idx="152594">
                  <c:v>2.78195E-2</c:v>
                </c:pt>
                <c:pt idx="152595">
                  <c:v>2.8372700000000001E-2</c:v>
                </c:pt>
                <c:pt idx="152596">
                  <c:v>2.8897699999999998E-2</c:v>
                </c:pt>
                <c:pt idx="152597">
                  <c:v>2.9393900000000001E-2</c:v>
                </c:pt>
                <c:pt idx="152598">
                  <c:v>2.9860899999999999E-2</c:v>
                </c:pt>
                <c:pt idx="152599">
                  <c:v>3.02984E-2</c:v>
                </c:pt>
                <c:pt idx="152600">
                  <c:v>3.0706000000000001E-2</c:v>
                </c:pt>
                <c:pt idx="152601">
                  <c:v>3.10835E-2</c:v>
                </c:pt>
                <c:pt idx="152602">
                  <c:v>3.14305E-2</c:v>
                </c:pt>
                <c:pt idx="152603">
                  <c:v>3.1746900000000002E-2</c:v>
                </c:pt>
                <c:pt idx="152604">
                  <c:v>3.2032400000000003E-2</c:v>
                </c:pt>
                <c:pt idx="152605">
                  <c:v>3.22869E-2</c:v>
                </c:pt>
                <c:pt idx="152606">
                  <c:v>3.2510200000000003E-2</c:v>
                </c:pt>
                <c:pt idx="152607">
                  <c:v>3.2702299999999997E-2</c:v>
                </c:pt>
                <c:pt idx="152608">
                  <c:v>3.2863099999999999E-2</c:v>
                </c:pt>
                <c:pt idx="152609">
                  <c:v>3.2992599999999997E-2</c:v>
                </c:pt>
                <c:pt idx="152610">
                  <c:v>3.3090799999999997E-2</c:v>
                </c:pt>
                <c:pt idx="152611">
                  <c:v>3.3157800000000001E-2</c:v>
                </c:pt>
                <c:pt idx="152612">
                  <c:v>3.3193599999999997E-2</c:v>
                </c:pt>
                <c:pt idx="152613">
                  <c:v>3.3198400000000003E-2</c:v>
                </c:pt>
                <c:pt idx="152614">
                  <c:v>3.3172399999999998E-2</c:v>
                </c:pt>
                <c:pt idx="152615">
                  <c:v>3.3115699999999998E-2</c:v>
                </c:pt>
                <c:pt idx="152616">
                  <c:v>3.3028500000000002E-2</c:v>
                </c:pt>
                <c:pt idx="152617">
                  <c:v>3.2911099999999999E-2</c:v>
                </c:pt>
                <c:pt idx="152618">
                  <c:v>3.2763800000000003E-2</c:v>
                </c:pt>
                <c:pt idx="152619">
                  <c:v>3.2586999999999998E-2</c:v>
                </c:pt>
                <c:pt idx="152620">
                  <c:v>3.2380899999999997E-2</c:v>
                </c:pt>
                <c:pt idx="152621">
                  <c:v>3.2146000000000001E-2</c:v>
                </c:pt>
                <c:pt idx="152622">
                  <c:v>3.1882599999999997E-2</c:v>
                </c:pt>
                <c:pt idx="152623">
                  <c:v>3.1591300000000003E-2</c:v>
                </c:pt>
                <c:pt idx="152624">
                  <c:v>3.1272500000000002E-2</c:v>
                </c:pt>
                <c:pt idx="152625">
                  <c:v>3.0926700000000001E-2</c:v>
                </c:pt>
                <c:pt idx="152626">
                  <c:v>3.0554399999999999E-2</c:v>
                </c:pt>
                <c:pt idx="152627">
                  <c:v>3.0156100000000002E-2</c:v>
                </c:pt>
                <c:pt idx="152628">
                  <c:v>2.9732600000000001E-2</c:v>
                </c:pt>
                <c:pt idx="152629">
                  <c:v>2.9284299999999999E-2</c:v>
                </c:pt>
                <c:pt idx="152630">
                  <c:v>2.8811900000000001E-2</c:v>
                </c:pt>
                <c:pt idx="152631">
                  <c:v>2.8316000000000001E-2</c:v>
                </c:pt>
                <c:pt idx="152632">
                  <c:v>2.77973E-2</c:v>
                </c:pt>
                <c:pt idx="152633">
                  <c:v>2.7256599999999999E-2</c:v>
                </c:pt>
                <c:pt idx="152634">
                  <c:v>2.66944E-2</c:v>
                </c:pt>
                <c:pt idx="152635">
                  <c:v>2.6111599999999999E-2</c:v>
                </c:pt>
                <c:pt idx="152636">
                  <c:v>2.5508900000000001E-2</c:v>
                </c:pt>
                <c:pt idx="152637">
                  <c:v>2.4887099999999999E-2</c:v>
                </c:pt>
                <c:pt idx="152638">
                  <c:v>2.4246899999999998E-2</c:v>
                </c:pt>
                <c:pt idx="152639">
                  <c:v>2.3589200000000001E-2</c:v>
                </c:pt>
                <c:pt idx="152640">
                  <c:v>2.29147E-2</c:v>
                </c:pt>
                <c:pt idx="152641">
                  <c:v>2.22242E-2</c:v>
                </c:pt>
                <c:pt idx="152642">
                  <c:v>2.1518599999999999E-2</c:v>
                </c:pt>
                <c:pt idx="152643">
                  <c:v>2.0798799999999999E-2</c:v>
                </c:pt>
                <c:pt idx="152644">
                  <c:v>2.00655E-2</c:v>
                </c:pt>
                <c:pt idx="152645">
                  <c:v>1.9319599999999999E-2</c:v>
                </c:pt>
                <c:pt idx="152646">
                  <c:v>1.8562100000000002E-2</c:v>
                </c:pt>
                <c:pt idx="152647">
                  <c:v>1.7793699999999999E-2</c:v>
                </c:pt>
                <c:pt idx="152648">
                  <c:v>1.7015300000000001E-2</c:v>
                </c:pt>
                <c:pt idx="152649">
                  <c:v>1.6227700000000001E-2</c:v>
                </c:pt>
                <c:pt idx="152650">
                  <c:v>1.5432E-2</c:v>
                </c:pt>
                <c:pt idx="152651">
                  <c:v>1.46289E-2</c:v>
                </c:pt>
                <c:pt idx="152652">
                  <c:v>1.38193E-2</c:v>
                </c:pt>
                <c:pt idx="152653">
                  <c:v>1.3004E-2</c:v>
                </c:pt>
                <c:pt idx="152654">
                  <c:v>1.2184E-2</c:v>
                </c:pt>
                <c:pt idx="152655">
                  <c:v>1.13601E-2</c:v>
                </c:pt>
                <c:pt idx="152656">
                  <c:v>1.05332E-2</c:v>
                </c:pt>
                <c:pt idx="152657" formatCode="0.00E+00">
                  <c:v>9.7040200000000007E-3</c:v>
                </c:pt>
                <c:pt idx="152658" formatCode="0.00E+00">
                  <c:v>8.8735299999999993E-3</c:v>
                </c:pt>
                <c:pt idx="152659" formatCode="0.00E+00">
                  <c:v>8.0425300000000009E-3</c:v>
                </c:pt>
                <c:pt idx="152660" formatCode="0.00E+00">
                  <c:v>7.2118299999999998E-3</c:v>
                </c:pt>
                <c:pt idx="152661" formatCode="0.00E+00">
                  <c:v>6.3822599999999998E-3</c:v>
                </c:pt>
                <c:pt idx="152662" formatCode="0.00E+00">
                  <c:v>5.5546199999999997E-3</c:v>
                </c:pt>
                <c:pt idx="152663" formatCode="0.00E+00">
                  <c:v>4.7296999999999999E-3</c:v>
                </c:pt>
                <c:pt idx="152664" formatCode="0.00E+00">
                  <c:v>3.9082700000000001E-3</c:v>
                </c:pt>
                <c:pt idx="152665" formatCode="0.00E+00">
                  <c:v>3.0910999999999998E-3</c:v>
                </c:pt>
                <c:pt idx="152666" formatCode="0.00E+00">
                  <c:v>2.2789500000000001E-3</c:v>
                </c:pt>
                <c:pt idx="152667" formatCode="0.00E+00">
                  <c:v>1.47254E-3</c:v>
                </c:pt>
                <c:pt idx="152668" formatCode="0.00E+00">
                  <c:v>6.7258499999999996E-4</c:v>
                </c:pt>
                <c:pt idx="152669" formatCode="0.00E+00">
                  <c:v>-1.2020599999999999E-4</c:v>
                </c:pt>
                <c:pt idx="152670" formatCode="0.00E+00">
                  <c:v>-9.0515300000000001E-4</c:v>
                </c:pt>
                <c:pt idx="152671" formatCode="0.00E+00">
                  <c:v>-1.68159E-3</c:v>
                </c:pt>
                <c:pt idx="152672" formatCode="0.00E+00">
                  <c:v>-2.4488800000000001E-3</c:v>
                </c:pt>
                <c:pt idx="152673" formatCode="0.00E+00">
                  <c:v>-3.2063899999999999E-3</c:v>
                </c:pt>
                <c:pt idx="152674" formatCode="0.00E+00">
                  <c:v>-3.9535200000000003E-3</c:v>
                </c:pt>
                <c:pt idx="152675" formatCode="0.00E+00">
                  <c:v>-4.6896899999999998E-3</c:v>
                </c:pt>
                <c:pt idx="152676" formatCode="0.00E+00">
                  <c:v>-5.4143200000000002E-3</c:v>
                </c:pt>
                <c:pt idx="152677" formatCode="0.00E+00">
                  <c:v>-6.1268900000000003E-3</c:v>
                </c:pt>
                <c:pt idx="152678" formatCode="0.00E+00">
                  <c:v>-6.8268599999999997E-3</c:v>
                </c:pt>
                <c:pt idx="152679" formatCode="0.00E+00">
                  <c:v>-7.5137499999999996E-3</c:v>
                </c:pt>
                <c:pt idx="152680" formatCode="0.00E+00">
                  <c:v>-8.1870799999999994E-3</c:v>
                </c:pt>
                <c:pt idx="152681" formatCode="0.00E+00">
                  <c:v>-8.8464000000000008E-3</c:v>
                </c:pt>
                <c:pt idx="152682" formatCode="0.00E+00">
                  <c:v>-9.4912799999999995E-3</c:v>
                </c:pt>
                <c:pt idx="152683">
                  <c:v>-1.01213E-2</c:v>
                </c:pt>
                <c:pt idx="152684">
                  <c:v>-1.07361E-2</c:v>
                </c:pt>
                <c:pt idx="152685">
                  <c:v>-1.1335400000000001E-2</c:v>
                </c:pt>
                <c:pt idx="152686">
                  <c:v>-1.1918700000000001E-2</c:v>
                </c:pt>
                <c:pt idx="152687">
                  <c:v>-1.24858E-2</c:v>
                </c:pt>
                <c:pt idx="152688">
                  <c:v>-1.30364E-2</c:v>
                </c:pt>
                <c:pt idx="152689">
                  <c:v>-1.3570199999999999E-2</c:v>
                </c:pt>
                <c:pt idx="152690">
                  <c:v>-1.40871E-2</c:v>
                </c:pt>
                <c:pt idx="152691">
                  <c:v>-1.4586699999999999E-2</c:v>
                </c:pt>
                <c:pt idx="152692">
                  <c:v>-1.50689E-2</c:v>
                </c:pt>
                <c:pt idx="152693">
                  <c:v>-1.55335E-2</c:v>
                </c:pt>
                <c:pt idx="152694">
                  <c:v>-1.5980399999999999E-2</c:v>
                </c:pt>
                <c:pt idx="152695">
                  <c:v>-1.64095E-2</c:v>
                </c:pt>
                <c:pt idx="152696">
                  <c:v>-1.6820600000000002E-2</c:v>
                </c:pt>
                <c:pt idx="152697">
                  <c:v>-1.7213800000000001E-2</c:v>
                </c:pt>
                <c:pt idx="152698">
                  <c:v>-1.7588800000000002E-2</c:v>
                </c:pt>
                <c:pt idx="152699">
                  <c:v>-1.7945800000000001E-2</c:v>
                </c:pt>
                <c:pt idx="152700">
                  <c:v>-1.8284700000000001E-2</c:v>
                </c:pt>
                <c:pt idx="152701">
                  <c:v>-1.8605400000000001E-2</c:v>
                </c:pt>
                <c:pt idx="152702">
                  <c:v>-1.89082E-2</c:v>
                </c:pt>
                <c:pt idx="152703">
                  <c:v>-1.9192899999999999E-2</c:v>
                </c:pt>
                <c:pt idx="152704">
                  <c:v>-1.9459600000000001E-2</c:v>
                </c:pt>
                <c:pt idx="152705">
                  <c:v>-1.97085E-2</c:v>
                </c:pt>
                <c:pt idx="152706">
                  <c:v>-1.9939700000000001E-2</c:v>
                </c:pt>
                <c:pt idx="152707">
                  <c:v>-2.01532E-2</c:v>
                </c:pt>
                <c:pt idx="152708">
                  <c:v>-2.0349300000000001E-2</c:v>
                </c:pt>
                <c:pt idx="152709">
                  <c:v>-2.0528000000000001E-2</c:v>
                </c:pt>
                <c:pt idx="152710">
                  <c:v>-2.0689599999999999E-2</c:v>
                </c:pt>
                <c:pt idx="152711">
                  <c:v>-2.0834200000000001E-2</c:v>
                </c:pt>
                <c:pt idx="152712">
                  <c:v>-2.0962100000000001E-2</c:v>
                </c:pt>
                <c:pt idx="152713">
                  <c:v>-2.1073499999999998E-2</c:v>
                </c:pt>
                <c:pt idx="152714">
                  <c:v>-2.11685E-2</c:v>
                </c:pt>
                <c:pt idx="152715">
                  <c:v>-2.1247499999999999E-2</c:v>
                </c:pt>
                <c:pt idx="152716">
                  <c:v>-2.1310699999999998E-2</c:v>
                </c:pt>
                <c:pt idx="152717">
                  <c:v>-2.13583E-2</c:v>
                </c:pt>
                <c:pt idx="152718">
                  <c:v>-2.1390699999999999E-2</c:v>
                </c:pt>
                <c:pt idx="152719">
                  <c:v>-2.1408099999999999E-2</c:v>
                </c:pt>
                <c:pt idx="152720">
                  <c:v>-2.1410800000000001E-2</c:v>
                </c:pt>
                <c:pt idx="152721">
                  <c:v>-2.1399100000000001E-2</c:v>
                </c:pt>
                <c:pt idx="152722">
                  <c:v>-2.1373400000000001E-2</c:v>
                </c:pt>
                <c:pt idx="152723">
                  <c:v>-2.1333899999999999E-2</c:v>
                </c:pt>
                <c:pt idx="152724">
                  <c:v>-2.1281000000000001E-2</c:v>
                </c:pt>
                <c:pt idx="152725">
                  <c:v>-2.1215000000000001E-2</c:v>
                </c:pt>
                <c:pt idx="152726">
                  <c:v>-2.1136200000000001E-2</c:v>
                </c:pt>
                <c:pt idx="152727">
                  <c:v>-2.1045000000000001E-2</c:v>
                </c:pt>
                <c:pt idx="152728">
                  <c:v>-2.0941600000000001E-2</c:v>
                </c:pt>
                <c:pt idx="152729">
                  <c:v>-2.0826600000000001E-2</c:v>
                </c:pt>
                <c:pt idx="152730">
                  <c:v>-2.0700099999999999E-2</c:v>
                </c:pt>
                <c:pt idx="152731">
                  <c:v>-2.0562500000000001E-2</c:v>
                </c:pt>
                <c:pt idx="152732">
                  <c:v>-2.04143E-2</c:v>
                </c:pt>
                <c:pt idx="152733">
                  <c:v>-2.0255599999999999E-2</c:v>
                </c:pt>
                <c:pt idx="152734">
                  <c:v>-2.0086900000000001E-2</c:v>
                </c:pt>
                <c:pt idx="152735">
                  <c:v>-1.9908499999999999E-2</c:v>
                </c:pt>
                <c:pt idx="152736">
                  <c:v>-1.97208E-2</c:v>
                </c:pt>
                <c:pt idx="152737">
                  <c:v>-1.9524E-2</c:v>
                </c:pt>
                <c:pt idx="152738">
                  <c:v>-1.9318599999999998E-2</c:v>
                </c:pt>
                <c:pt idx="152739">
                  <c:v>-1.9104800000000002E-2</c:v>
                </c:pt>
                <c:pt idx="152740">
                  <c:v>-1.8883E-2</c:v>
                </c:pt>
                <c:pt idx="152741">
                  <c:v>-1.8653400000000001E-2</c:v>
                </c:pt>
                <c:pt idx="152742">
                  <c:v>-1.8416399999999999E-2</c:v>
                </c:pt>
                <c:pt idx="152743">
                  <c:v>-1.8172399999999998E-2</c:v>
                </c:pt>
                <c:pt idx="152744">
                  <c:v>-1.79215E-2</c:v>
                </c:pt>
                <c:pt idx="152745">
                  <c:v>-1.7664200000000001E-2</c:v>
                </c:pt>
                <c:pt idx="152746">
                  <c:v>-1.7400700000000002E-2</c:v>
                </c:pt>
                <c:pt idx="152747">
                  <c:v>-1.7131199999999999E-2</c:v>
                </c:pt>
                <c:pt idx="152748">
                  <c:v>-1.6856099999999999E-2</c:v>
                </c:pt>
                <c:pt idx="152749">
                  <c:v>-1.6575599999999999E-2</c:v>
                </c:pt>
                <c:pt idx="152750">
                  <c:v>-1.62899E-2</c:v>
                </c:pt>
                <c:pt idx="152751">
                  <c:v>-1.59994E-2</c:v>
                </c:pt>
                <c:pt idx="152752">
                  <c:v>-1.5704300000000001E-2</c:v>
                </c:pt>
                <c:pt idx="152753">
                  <c:v>-1.54047E-2</c:v>
                </c:pt>
                <c:pt idx="152754">
                  <c:v>-1.5101E-2</c:v>
                </c:pt>
                <c:pt idx="152755">
                  <c:v>-1.4793199999999999E-2</c:v>
                </c:pt>
                <c:pt idx="152756">
                  <c:v>-1.44817E-2</c:v>
                </c:pt>
                <c:pt idx="152757">
                  <c:v>-1.4166700000000001E-2</c:v>
                </c:pt>
                <c:pt idx="152758">
                  <c:v>-1.38482E-2</c:v>
                </c:pt>
                <c:pt idx="152759">
                  <c:v>-1.35265E-2</c:v>
                </c:pt>
                <c:pt idx="152760">
                  <c:v>-1.32018E-2</c:v>
                </c:pt>
                <c:pt idx="152761">
                  <c:v>-1.2874200000000001E-2</c:v>
                </c:pt>
                <c:pt idx="152762">
                  <c:v>-1.25439E-2</c:v>
                </c:pt>
                <c:pt idx="152763">
                  <c:v>-1.22109E-2</c:v>
                </c:pt>
                <c:pt idx="152764">
                  <c:v>-1.1875500000000001E-2</c:v>
                </c:pt>
                <c:pt idx="152765">
                  <c:v>-1.15377E-2</c:v>
                </c:pt>
                <c:pt idx="152766">
                  <c:v>-1.11977E-2</c:v>
                </c:pt>
                <c:pt idx="152767">
                  <c:v>-1.0855500000000001E-2</c:v>
                </c:pt>
                <c:pt idx="152768">
                  <c:v>-1.0511299999999999E-2</c:v>
                </c:pt>
                <c:pt idx="152769">
                  <c:v>-1.0165199999999999E-2</c:v>
                </c:pt>
                <c:pt idx="152770" formatCode="0.00E+00">
                  <c:v>-9.8171300000000003E-3</c:v>
                </c:pt>
                <c:pt idx="152771" formatCode="0.00E+00">
                  <c:v>-9.4673099999999996E-3</c:v>
                </c:pt>
                <c:pt idx="152772" formatCode="0.00E+00">
                  <c:v>-9.1157400000000006E-3</c:v>
                </c:pt>
                <c:pt idx="152773" formatCode="0.00E+00">
                  <c:v>-8.7624999999999995E-3</c:v>
                </c:pt>
                <c:pt idx="152774" formatCode="0.00E+00">
                  <c:v>-8.4076299999999993E-3</c:v>
                </c:pt>
                <c:pt idx="152775" formatCode="0.00E+00">
                  <c:v>-8.0511799999999998E-3</c:v>
                </c:pt>
                <c:pt idx="152776" formatCode="0.00E+00">
                  <c:v>-7.69318E-3</c:v>
                </c:pt>
                <c:pt idx="152777" formatCode="0.00E+00">
                  <c:v>-7.3336900000000003E-3</c:v>
                </c:pt>
                <c:pt idx="152778" formatCode="0.00E+00">
                  <c:v>-6.97271E-3</c:v>
                </c:pt>
                <c:pt idx="152779" formatCode="0.00E+00">
                  <c:v>-6.6102799999999996E-3</c:v>
                </c:pt>
                <c:pt idx="152780" formatCode="0.00E+00">
                  <c:v>-6.2464199999999999E-3</c:v>
                </c:pt>
                <c:pt idx="152781" formatCode="0.00E+00">
                  <c:v>-5.88114E-3</c:v>
                </c:pt>
                <c:pt idx="152782" formatCode="0.00E+00">
                  <c:v>-5.5144599999999997E-3</c:v>
                </c:pt>
                <c:pt idx="152783" formatCode="0.00E+00">
                  <c:v>-5.1463999999999998E-3</c:v>
                </c:pt>
                <c:pt idx="152784" formatCode="0.00E+00">
                  <c:v>-4.7769500000000003E-3</c:v>
                </c:pt>
                <c:pt idx="152785" formatCode="0.00E+00">
                  <c:v>-4.4061300000000003E-3</c:v>
                </c:pt>
                <c:pt idx="152786" formatCode="0.00E+00">
                  <c:v>-4.0339399999999997E-3</c:v>
                </c:pt>
                <c:pt idx="152787" formatCode="0.00E+00">
                  <c:v>-3.6603899999999999E-3</c:v>
                </c:pt>
                <c:pt idx="152788" formatCode="0.00E+00">
                  <c:v>-3.2854799999999999E-3</c:v>
                </c:pt>
                <c:pt idx="152789" formatCode="0.00E+00">
                  <c:v>-2.9092200000000001E-3</c:v>
                </c:pt>
                <c:pt idx="152790" formatCode="0.00E+00">
                  <c:v>-2.5316000000000002E-3</c:v>
                </c:pt>
                <c:pt idx="152791" formatCode="0.00E+00">
                  <c:v>-2.1526499999999999E-3</c:v>
                </c:pt>
                <c:pt idx="152792" formatCode="0.00E+00">
                  <c:v>-1.7723699999999999E-3</c:v>
                </c:pt>
                <c:pt idx="152793" formatCode="0.00E+00">
                  <c:v>-1.39076E-3</c:v>
                </c:pt>
                <c:pt idx="152794" formatCode="0.00E+00">
                  <c:v>-1.0078400000000001E-3</c:v>
                </c:pt>
                <c:pt idx="152795" formatCode="0.00E+00">
                  <c:v>-6.2363100000000003E-4</c:v>
                </c:pt>
                <c:pt idx="152796" formatCode="0.00E+00">
                  <c:v>-2.38147E-4</c:v>
                </c:pt>
                <c:pt idx="152797" formatCode="0.00E+00">
                  <c:v>1.4858800000000001E-4</c:v>
                </c:pt>
                <c:pt idx="152798" formatCode="0.00E+00">
                  <c:v>5.3654400000000002E-4</c:v>
                </c:pt>
                <c:pt idx="152799" formatCode="0.00E+00">
                  <c:v>9.2568999999999995E-4</c:v>
                </c:pt>
                <c:pt idx="152800" formatCode="0.00E+00">
                  <c:v>1.31599E-3</c:v>
                </c:pt>
                <c:pt idx="152801" formatCode="0.00E+00">
                  <c:v>1.70739E-3</c:v>
                </c:pt>
                <c:pt idx="152802" formatCode="0.00E+00">
                  <c:v>2.0998499999999999E-3</c:v>
                </c:pt>
                <c:pt idx="152803" formatCode="0.00E+00">
                  <c:v>2.4933099999999999E-3</c:v>
                </c:pt>
                <c:pt idx="152804" formatCode="0.00E+00">
                  <c:v>2.8877099999999999E-3</c:v>
                </c:pt>
                <c:pt idx="152805" formatCode="0.00E+00">
                  <c:v>3.2829700000000001E-3</c:v>
                </c:pt>
                <c:pt idx="152806" formatCode="0.00E+00">
                  <c:v>3.6790199999999999E-3</c:v>
                </c:pt>
                <c:pt idx="152807" formatCode="0.00E+00">
                  <c:v>4.0757800000000002E-3</c:v>
                </c:pt>
                <c:pt idx="152808" formatCode="0.00E+00">
                  <c:v>4.4731399999999996E-3</c:v>
                </c:pt>
                <c:pt idx="152809" formatCode="0.00E+00">
                  <c:v>4.8710000000000003E-3</c:v>
                </c:pt>
                <c:pt idx="152810" formatCode="0.00E+00">
                  <c:v>5.2692599999999996E-3</c:v>
                </c:pt>
                <c:pt idx="152811" formatCode="0.00E+00">
                  <c:v>5.6677899999999998E-3</c:v>
                </c:pt>
                <c:pt idx="152812" formatCode="0.00E+00">
                  <c:v>6.06647E-3</c:v>
                </c:pt>
                <c:pt idx="152813" formatCode="0.00E+00">
                  <c:v>6.4651500000000002E-3</c:v>
                </c:pt>
                <c:pt idx="152814" formatCode="0.00E+00">
                  <c:v>6.8636900000000004E-3</c:v>
                </c:pt>
                <c:pt idx="152815" formatCode="0.00E+00">
                  <c:v>7.2619299999999998E-3</c:v>
                </c:pt>
                <c:pt idx="152816" formatCode="0.00E+00">
                  <c:v>7.6597000000000002E-3</c:v>
                </c:pt>
                <c:pt idx="152817" formatCode="0.00E+00">
                  <c:v>8.0568299999999992E-3</c:v>
                </c:pt>
                <c:pt idx="152818" formatCode="0.00E+00">
                  <c:v>8.4531299999999997E-3</c:v>
                </c:pt>
                <c:pt idx="152819" formatCode="0.00E+00">
                  <c:v>8.8483999999999993E-3</c:v>
                </c:pt>
                <c:pt idx="152820" formatCode="0.00E+00">
                  <c:v>9.2424399999999993E-3</c:v>
                </c:pt>
                <c:pt idx="152821" formatCode="0.00E+00">
                  <c:v>9.6350199999999993E-3</c:v>
                </c:pt>
                <c:pt idx="152822">
                  <c:v>1.0025900000000001E-2</c:v>
                </c:pt>
                <c:pt idx="152823">
                  <c:v>1.04149E-2</c:v>
                </c:pt>
                <c:pt idx="152824">
                  <c:v>1.08018E-2</c:v>
                </c:pt>
                <c:pt idx="152825">
                  <c:v>1.11862E-2</c:v>
                </c:pt>
                <c:pt idx="152826">
                  <c:v>1.1568E-2</c:v>
                </c:pt>
                <c:pt idx="152827">
                  <c:v>1.19468E-2</c:v>
                </c:pt>
                <c:pt idx="152828">
                  <c:v>1.2322400000000001E-2</c:v>
                </c:pt>
                <c:pt idx="152829">
                  <c:v>1.26944E-2</c:v>
                </c:pt>
                <c:pt idx="152830">
                  <c:v>1.30627E-2</c:v>
                </c:pt>
                <c:pt idx="152831">
                  <c:v>1.3426799999999999E-2</c:v>
                </c:pt>
                <c:pt idx="152832">
                  <c:v>1.37865E-2</c:v>
                </c:pt>
                <c:pt idx="152833">
                  <c:v>1.41414E-2</c:v>
                </c:pt>
                <c:pt idx="152834">
                  <c:v>1.44913E-2</c:v>
                </c:pt>
                <c:pt idx="152835">
                  <c:v>1.48357E-2</c:v>
                </c:pt>
                <c:pt idx="152836">
                  <c:v>1.5174399999999999E-2</c:v>
                </c:pt>
                <c:pt idx="152837">
                  <c:v>1.5506900000000001E-2</c:v>
                </c:pt>
                <c:pt idx="152838">
                  <c:v>1.5833E-2</c:v>
                </c:pt>
                <c:pt idx="152839">
                  <c:v>1.6152300000000001E-2</c:v>
                </c:pt>
                <c:pt idx="152840">
                  <c:v>1.6464400000000001E-2</c:v>
                </c:pt>
                <c:pt idx="152841">
                  <c:v>1.6768999999999999E-2</c:v>
                </c:pt>
                <c:pt idx="152842">
                  <c:v>1.70657E-2</c:v>
                </c:pt>
                <c:pt idx="152843">
                  <c:v>1.7354000000000001E-2</c:v>
                </c:pt>
                <c:pt idx="152844">
                  <c:v>1.7633800000000002E-2</c:v>
                </c:pt>
                <c:pt idx="152845">
                  <c:v>1.79045E-2</c:v>
                </c:pt>
                <c:pt idx="152846">
                  <c:v>1.8165799999999999E-2</c:v>
                </c:pt>
                <c:pt idx="152847">
                  <c:v>1.84174E-2</c:v>
                </c:pt>
                <c:pt idx="152848">
                  <c:v>1.86588E-2</c:v>
                </c:pt>
                <c:pt idx="152849">
                  <c:v>1.8889699999999999E-2</c:v>
                </c:pt>
                <c:pt idx="152850">
                  <c:v>1.91097E-2</c:v>
                </c:pt>
                <c:pt idx="152851">
                  <c:v>1.9318499999999999E-2</c:v>
                </c:pt>
                <c:pt idx="152852">
                  <c:v>1.95157E-2</c:v>
                </c:pt>
                <c:pt idx="152853">
                  <c:v>1.97009E-2</c:v>
                </c:pt>
                <c:pt idx="152854">
                  <c:v>1.9873700000000001E-2</c:v>
                </c:pt>
                <c:pt idx="152855">
                  <c:v>2.00339E-2</c:v>
                </c:pt>
                <c:pt idx="152856">
                  <c:v>2.01811E-2</c:v>
                </c:pt>
                <c:pt idx="152857">
                  <c:v>2.0314800000000001E-2</c:v>
                </c:pt>
                <c:pt idx="152858">
                  <c:v>2.0434999999999998E-2</c:v>
                </c:pt>
                <c:pt idx="152859">
                  <c:v>2.0541E-2</c:v>
                </c:pt>
                <c:pt idx="152860">
                  <c:v>2.06328E-2</c:v>
                </c:pt>
                <c:pt idx="152861">
                  <c:v>2.0709999999999999E-2</c:v>
                </c:pt>
                <c:pt idx="152862">
                  <c:v>2.0772200000000001E-2</c:v>
                </c:pt>
                <c:pt idx="152863">
                  <c:v>2.08192E-2</c:v>
                </c:pt>
                <c:pt idx="152864">
                  <c:v>2.0850799999999999E-2</c:v>
                </c:pt>
                <c:pt idx="152865">
                  <c:v>2.0866599999999999E-2</c:v>
                </c:pt>
                <c:pt idx="152866">
                  <c:v>2.08664E-2</c:v>
                </c:pt>
                <c:pt idx="152867">
                  <c:v>2.085E-2</c:v>
                </c:pt>
                <c:pt idx="152868">
                  <c:v>2.0817200000000001E-2</c:v>
                </c:pt>
                <c:pt idx="152869">
                  <c:v>2.0767799999999999E-2</c:v>
                </c:pt>
                <c:pt idx="152870">
                  <c:v>2.0701500000000001E-2</c:v>
                </c:pt>
                <c:pt idx="152871">
                  <c:v>2.0618299999999999E-2</c:v>
                </c:pt>
                <c:pt idx="152872">
                  <c:v>2.0517899999999999E-2</c:v>
                </c:pt>
                <c:pt idx="152873">
                  <c:v>2.04003E-2</c:v>
                </c:pt>
                <c:pt idx="152874">
                  <c:v>2.0265200000000001E-2</c:v>
                </c:pt>
                <c:pt idx="152875">
                  <c:v>2.0112600000000001E-2</c:v>
                </c:pt>
                <c:pt idx="152876">
                  <c:v>1.9942399999999999E-2</c:v>
                </c:pt>
                <c:pt idx="152877">
                  <c:v>1.9754600000000001E-2</c:v>
                </c:pt>
                <c:pt idx="152878">
                  <c:v>1.95491E-2</c:v>
                </c:pt>
                <c:pt idx="152879">
                  <c:v>1.9325800000000001E-2</c:v>
                </c:pt>
                <c:pt idx="152880">
                  <c:v>1.9084799999999999E-2</c:v>
                </c:pt>
                <c:pt idx="152881">
                  <c:v>1.8826099999999998E-2</c:v>
                </c:pt>
                <c:pt idx="152882">
                  <c:v>1.8549699999999999E-2</c:v>
                </c:pt>
                <c:pt idx="152883">
                  <c:v>1.82557E-2</c:v>
                </c:pt>
                <c:pt idx="152884">
                  <c:v>1.7944100000000001E-2</c:v>
                </c:pt>
                <c:pt idx="152885">
                  <c:v>1.7614999999999999E-2</c:v>
                </c:pt>
                <c:pt idx="152886">
                  <c:v>1.7268700000000001E-2</c:v>
                </c:pt>
                <c:pt idx="152887">
                  <c:v>1.6905099999999999E-2</c:v>
                </c:pt>
                <c:pt idx="152888">
                  <c:v>1.6524500000000001E-2</c:v>
                </c:pt>
                <c:pt idx="152889">
                  <c:v>1.6127099999999998E-2</c:v>
                </c:pt>
                <c:pt idx="152890">
                  <c:v>1.5713100000000001E-2</c:v>
                </c:pt>
                <c:pt idx="152891">
                  <c:v>1.52826E-2</c:v>
                </c:pt>
                <c:pt idx="152892">
                  <c:v>1.4836E-2</c:v>
                </c:pt>
                <c:pt idx="152893">
                  <c:v>1.4373500000000001E-2</c:v>
                </c:pt>
                <c:pt idx="152894">
                  <c:v>1.38954E-2</c:v>
                </c:pt>
                <c:pt idx="152895">
                  <c:v>1.34021E-2</c:v>
                </c:pt>
                <c:pt idx="152896">
                  <c:v>1.28939E-2</c:v>
                </c:pt>
                <c:pt idx="152897">
                  <c:v>1.2371099999999999E-2</c:v>
                </c:pt>
                <c:pt idx="152898">
                  <c:v>1.18341E-2</c:v>
                </c:pt>
                <c:pt idx="152899">
                  <c:v>1.1283400000000001E-2</c:v>
                </c:pt>
                <c:pt idx="152900">
                  <c:v>1.0719299999999999E-2</c:v>
                </c:pt>
                <c:pt idx="152901">
                  <c:v>1.01423E-2</c:v>
                </c:pt>
                <c:pt idx="152902" formatCode="0.00E+00">
                  <c:v>9.5528699999999998E-3</c:v>
                </c:pt>
                <c:pt idx="152903" formatCode="0.00E+00">
                  <c:v>8.9514799999999995E-3</c:v>
                </c:pt>
                <c:pt idx="152904" formatCode="0.00E+00">
                  <c:v>8.3386299999999997E-3</c:v>
                </c:pt>
                <c:pt idx="152905" formatCode="0.00E+00">
                  <c:v>7.7148499999999997E-3</c:v>
                </c:pt>
                <c:pt idx="152906" formatCode="0.00E+00">
                  <c:v>7.0806799999999998E-3</c:v>
                </c:pt>
                <c:pt idx="152907" formatCode="0.00E+00">
                  <c:v>6.4366800000000002E-3</c:v>
                </c:pt>
                <c:pt idx="152908" formatCode="0.00E+00">
                  <c:v>5.7834100000000001E-3</c:v>
                </c:pt>
                <c:pt idx="152909" formatCode="0.00E+00">
                  <c:v>5.1214700000000004E-3</c:v>
                </c:pt>
                <c:pt idx="152910" formatCode="0.00E+00">
                  <c:v>4.45146E-3</c:v>
                </c:pt>
                <c:pt idx="152911" formatCode="0.00E+00">
                  <c:v>3.77401E-3</c:v>
                </c:pt>
                <c:pt idx="152912" formatCode="0.00E+00">
                  <c:v>3.08975E-3</c:v>
                </c:pt>
                <c:pt idx="152913" formatCode="0.00E+00">
                  <c:v>2.3993299999999999E-3</c:v>
                </c:pt>
                <c:pt idx="152914" formatCode="0.00E+00">
                  <c:v>1.70341E-3</c:v>
                </c:pt>
                <c:pt idx="152915" formatCode="0.00E+00">
                  <c:v>1.00267E-3</c:v>
                </c:pt>
                <c:pt idx="152916" formatCode="0.00E+00">
                  <c:v>2.9778200000000002E-4</c:v>
                </c:pt>
                <c:pt idx="152917" formatCode="0.00E+00">
                  <c:v>-4.1054500000000001E-4</c:v>
                </c:pt>
                <c:pt idx="152918" formatCode="0.00E+00">
                  <c:v>-1.1216100000000001E-3</c:v>
                </c:pt>
                <c:pt idx="152919" formatCode="0.00E+00">
                  <c:v>-1.8347000000000001E-3</c:v>
                </c:pt>
                <c:pt idx="152920" formatCode="0.00E+00">
                  <c:v>-2.5490899999999999E-3</c:v>
                </c:pt>
                <c:pt idx="152921" formatCode="0.00E+00">
                  <c:v>-3.2640500000000001E-3</c:v>
                </c:pt>
                <c:pt idx="152922" formatCode="0.00E+00">
                  <c:v>-3.9788499999999999E-3</c:v>
                </c:pt>
                <c:pt idx="152923" formatCode="0.00E+00">
                  <c:v>-4.6927499999999999E-3</c:v>
                </c:pt>
                <c:pt idx="152924" formatCode="0.00E+00">
                  <c:v>-5.4049900000000001E-3</c:v>
                </c:pt>
                <c:pt idx="152925" formatCode="0.00E+00">
                  <c:v>-6.1148399999999999E-3</c:v>
                </c:pt>
                <c:pt idx="152926" formatCode="0.00E+00">
                  <c:v>-6.8215300000000001E-3</c:v>
                </c:pt>
                <c:pt idx="152927" formatCode="0.00E+00">
                  <c:v>-7.5243300000000001E-3</c:v>
                </c:pt>
                <c:pt idx="152928" formatCode="0.00E+00">
                  <c:v>-8.2224800000000008E-3</c:v>
                </c:pt>
                <c:pt idx="152929" formatCode="0.00E+00">
                  <c:v>-8.9152199999999997E-3</c:v>
                </c:pt>
                <c:pt idx="152930" formatCode="0.00E+00">
                  <c:v>-9.6018000000000006E-3</c:v>
                </c:pt>
                <c:pt idx="152931">
                  <c:v>-1.0281500000000001E-2</c:v>
                </c:pt>
                <c:pt idx="152932">
                  <c:v>-1.09535E-2</c:v>
                </c:pt>
                <c:pt idx="152933">
                  <c:v>-1.1617199999999999E-2</c:v>
                </c:pt>
                <c:pt idx="152934">
                  <c:v>-1.22717E-2</c:v>
                </c:pt>
                <c:pt idx="152935">
                  <c:v>-1.29164E-2</c:v>
                </c:pt>
                <c:pt idx="152936">
                  <c:v>-1.35505E-2</c:v>
                </c:pt>
                <c:pt idx="152937">
                  <c:v>-1.4173399999999999E-2</c:v>
                </c:pt>
                <c:pt idx="152938">
                  <c:v>-1.47843E-2</c:v>
                </c:pt>
                <c:pt idx="152939">
                  <c:v>-1.53825E-2</c:v>
                </c:pt>
                <c:pt idx="152940">
                  <c:v>-1.59673E-2</c:v>
                </c:pt>
                <c:pt idx="152941">
                  <c:v>-1.6538199999999999E-2</c:v>
                </c:pt>
                <c:pt idx="152942">
                  <c:v>-1.70943E-2</c:v>
                </c:pt>
                <c:pt idx="152943">
                  <c:v>-1.76352E-2</c:v>
                </c:pt>
                <c:pt idx="152944">
                  <c:v>-1.8160200000000001E-2</c:v>
                </c:pt>
                <c:pt idx="152945">
                  <c:v>-1.86686E-2</c:v>
                </c:pt>
                <c:pt idx="152946">
                  <c:v>-1.9159900000000001E-2</c:v>
                </c:pt>
                <c:pt idx="152947">
                  <c:v>-1.9633500000000002E-2</c:v>
                </c:pt>
                <c:pt idx="152948">
                  <c:v>-2.00888E-2</c:v>
                </c:pt>
                <c:pt idx="152949">
                  <c:v>-2.0525399999999999E-2</c:v>
                </c:pt>
                <c:pt idx="152950">
                  <c:v>-2.0942700000000002E-2</c:v>
                </c:pt>
                <c:pt idx="152951">
                  <c:v>-2.13402E-2</c:v>
                </c:pt>
                <c:pt idx="152952">
                  <c:v>-2.1717400000000001E-2</c:v>
                </c:pt>
                <c:pt idx="152953">
                  <c:v>-2.20739E-2</c:v>
                </c:pt>
                <c:pt idx="152954">
                  <c:v>-2.24093E-2</c:v>
                </c:pt>
                <c:pt idx="152955">
                  <c:v>-2.27231E-2</c:v>
                </c:pt>
                <c:pt idx="152956">
                  <c:v>-2.3015000000000001E-2</c:v>
                </c:pt>
                <c:pt idx="152957">
                  <c:v>-2.3284699999999998E-2</c:v>
                </c:pt>
                <c:pt idx="152958">
                  <c:v>-2.3531799999999999E-2</c:v>
                </c:pt>
                <c:pt idx="152959">
                  <c:v>-2.3755999999999999E-2</c:v>
                </c:pt>
                <c:pt idx="152960">
                  <c:v>-2.3956999999999999E-2</c:v>
                </c:pt>
                <c:pt idx="152961">
                  <c:v>-2.4134599999999999E-2</c:v>
                </c:pt>
                <c:pt idx="152962">
                  <c:v>-2.42886E-2</c:v>
                </c:pt>
                <c:pt idx="152963">
                  <c:v>-2.4418700000000002E-2</c:v>
                </c:pt>
                <c:pt idx="152964">
                  <c:v>-2.4524899999999999E-2</c:v>
                </c:pt>
                <c:pt idx="152965">
                  <c:v>-2.4606900000000001E-2</c:v>
                </c:pt>
                <c:pt idx="152966">
                  <c:v>-2.4664800000000001E-2</c:v>
                </c:pt>
                <c:pt idx="152967">
                  <c:v>-2.4698299999999999E-2</c:v>
                </c:pt>
                <c:pt idx="152968">
                  <c:v>-2.4707400000000001E-2</c:v>
                </c:pt>
                <c:pt idx="152969">
                  <c:v>-2.4692200000000001E-2</c:v>
                </c:pt>
                <c:pt idx="152970">
                  <c:v>-2.46526E-2</c:v>
                </c:pt>
                <c:pt idx="152971">
                  <c:v>-2.4588599999999999E-2</c:v>
                </c:pt>
                <c:pt idx="152972">
                  <c:v>-2.4500399999999999E-2</c:v>
                </c:pt>
                <c:pt idx="152973">
                  <c:v>-2.4388E-2</c:v>
                </c:pt>
                <c:pt idx="152974">
                  <c:v>-2.4251600000000002E-2</c:v>
                </c:pt>
                <c:pt idx="152975">
                  <c:v>-2.40912E-2</c:v>
                </c:pt>
                <c:pt idx="152976">
                  <c:v>-2.39072E-2</c:v>
                </c:pt>
                <c:pt idx="152977">
                  <c:v>-2.3699600000000001E-2</c:v>
                </c:pt>
                <c:pt idx="152978">
                  <c:v>-2.3468800000000001E-2</c:v>
                </c:pt>
                <c:pt idx="152979">
                  <c:v>-2.3215E-2</c:v>
                </c:pt>
                <c:pt idx="152980">
                  <c:v>-2.2938400000000001E-2</c:v>
                </c:pt>
                <c:pt idx="152981">
                  <c:v>-2.26395E-2</c:v>
                </c:pt>
                <c:pt idx="152982">
                  <c:v>-2.2318500000000002E-2</c:v>
                </c:pt>
                <c:pt idx="152983">
                  <c:v>-2.19759E-2</c:v>
                </c:pt>
                <c:pt idx="152984">
                  <c:v>-2.1611999999999999E-2</c:v>
                </c:pt>
                <c:pt idx="152985">
                  <c:v>-2.1227200000000002E-2</c:v>
                </c:pt>
                <c:pt idx="152986">
                  <c:v>-2.08221E-2</c:v>
                </c:pt>
                <c:pt idx="152987">
                  <c:v>-2.0396999999999998E-2</c:v>
                </c:pt>
                <c:pt idx="152988">
                  <c:v>-1.9952600000000001E-2</c:v>
                </c:pt>
                <c:pt idx="152989">
                  <c:v>-1.9489200000000002E-2</c:v>
                </c:pt>
                <c:pt idx="152990">
                  <c:v>-1.9007400000000001E-2</c:v>
                </c:pt>
                <c:pt idx="152991">
                  <c:v>-1.8507900000000001E-2</c:v>
                </c:pt>
                <c:pt idx="152992">
                  <c:v>-1.7991099999999999E-2</c:v>
                </c:pt>
                <c:pt idx="152993">
                  <c:v>-1.74577E-2</c:v>
                </c:pt>
                <c:pt idx="152994">
                  <c:v>-1.6908300000000001E-2</c:v>
                </c:pt>
                <c:pt idx="152995">
                  <c:v>-1.63436E-2</c:v>
                </c:pt>
                <c:pt idx="152996">
                  <c:v>-1.5764199999999999E-2</c:v>
                </c:pt>
                <c:pt idx="152997">
                  <c:v>-1.51708E-2</c:v>
                </c:pt>
                <c:pt idx="152998">
                  <c:v>-1.4564000000000001E-2</c:v>
                </c:pt>
                <c:pt idx="152999">
                  <c:v>-1.39446E-2</c:v>
                </c:pt>
                <c:pt idx="153000">
                  <c:v>-1.33134E-2</c:v>
                </c:pt>
                <c:pt idx="153001">
                  <c:v>-1.2670900000000001E-2</c:v>
                </c:pt>
                <c:pt idx="153002">
                  <c:v>-1.2017999999999999E-2</c:v>
                </c:pt>
                <c:pt idx="153003">
                  <c:v>-1.1355499999999999E-2</c:v>
                </c:pt>
                <c:pt idx="153004">
                  <c:v>-1.0684000000000001E-2</c:v>
                </c:pt>
                <c:pt idx="153005">
                  <c:v>-1.00044E-2</c:v>
                </c:pt>
                <c:pt idx="153006" formatCode="0.00E+00">
                  <c:v>-9.3173600000000002E-3</c:v>
                </c:pt>
                <c:pt idx="153007" formatCode="0.00E+00">
                  <c:v>-8.6237899999999992E-3</c:v>
                </c:pt>
                <c:pt idx="153008" formatCode="0.00E+00">
                  <c:v>-7.9244299999999997E-3</c:v>
                </c:pt>
                <c:pt idx="153009" formatCode="0.00E+00">
                  <c:v>-7.2200800000000002E-3</c:v>
                </c:pt>
                <c:pt idx="153010" formatCode="0.00E+00">
                  <c:v>-6.5115299999999997E-3</c:v>
                </c:pt>
                <c:pt idx="153011" formatCode="0.00E+00">
                  <c:v>-5.7995900000000003E-3</c:v>
                </c:pt>
                <c:pt idx="153012" formatCode="0.00E+00">
                  <c:v>-5.0850499999999998E-3</c:v>
                </c:pt>
                <c:pt idx="153013" formatCode="0.00E+00">
                  <c:v>-4.3687200000000004E-3</c:v>
                </c:pt>
                <c:pt idx="153014" formatCode="0.00E+00">
                  <c:v>-3.6514099999999999E-3</c:v>
                </c:pt>
                <c:pt idx="153015" formatCode="0.00E+00">
                  <c:v>-2.9339000000000001E-3</c:v>
                </c:pt>
                <c:pt idx="153016" formatCode="0.00E+00">
                  <c:v>-2.2169899999999998E-3</c:v>
                </c:pt>
                <c:pt idx="153017" formatCode="0.00E+00">
                  <c:v>-1.5014900000000001E-3</c:v>
                </c:pt>
                <c:pt idx="153018" formatCode="0.00E+00">
                  <c:v>-7.8816300000000004E-4</c:v>
                </c:pt>
                <c:pt idx="153019" formatCode="0.00E+00">
                  <c:v>-7.7803299999999994E-5</c:v>
                </c:pt>
                <c:pt idx="153020" formatCode="0.00E+00">
                  <c:v>6.2881999999999999E-4</c:v>
                </c:pt>
                <c:pt idx="153021" formatCode="0.00E+00">
                  <c:v>1.3309400000000001E-3</c:v>
                </c:pt>
                <c:pt idx="153022" formatCode="0.00E+00">
                  <c:v>2.0278000000000002E-3</c:v>
                </c:pt>
                <c:pt idx="153023" formatCode="0.00E+00">
                  <c:v>2.7186599999999999E-3</c:v>
                </c:pt>
                <c:pt idx="153024" formatCode="0.00E+00">
                  <c:v>3.4027900000000002E-3</c:v>
                </c:pt>
                <c:pt idx="153025" formatCode="0.00E+00">
                  <c:v>4.0794500000000001E-3</c:v>
                </c:pt>
                <c:pt idx="153026" formatCode="0.00E+00">
                  <c:v>4.74794E-3</c:v>
                </c:pt>
                <c:pt idx="153027" formatCode="0.00E+00">
                  <c:v>5.4075700000000004E-3</c:v>
                </c:pt>
                <c:pt idx="153028" formatCode="0.00E+00">
                  <c:v>6.0576500000000004E-3</c:v>
                </c:pt>
                <c:pt idx="153029" formatCode="0.00E+00">
                  <c:v>6.6975200000000002E-3</c:v>
                </c:pt>
                <c:pt idx="153030" formatCode="0.00E+00">
                  <c:v>7.3265300000000004E-3</c:v>
                </c:pt>
                <c:pt idx="153031" formatCode="0.00E+00">
                  <c:v>7.9440499999999994E-3</c:v>
                </c:pt>
                <c:pt idx="153032" formatCode="0.00E+00">
                  <c:v>8.54946E-3</c:v>
                </c:pt>
                <c:pt idx="153033" formatCode="0.00E+00">
                  <c:v>9.1421799999999998E-3</c:v>
                </c:pt>
                <c:pt idx="153034" formatCode="0.00E+00">
                  <c:v>9.7216200000000003E-3</c:v>
                </c:pt>
                <c:pt idx="153035">
                  <c:v>1.02872E-2</c:v>
                </c:pt>
                <c:pt idx="153036">
                  <c:v>1.0838499999999999E-2</c:v>
                </c:pt>
                <c:pt idx="153037">
                  <c:v>1.1374799999999999E-2</c:v>
                </c:pt>
                <c:pt idx="153038">
                  <c:v>1.18958E-2</c:v>
                </c:pt>
                <c:pt idx="153039">
                  <c:v>1.2401000000000001E-2</c:v>
                </c:pt>
                <c:pt idx="153040">
                  <c:v>1.28898E-2</c:v>
                </c:pt>
                <c:pt idx="153041">
                  <c:v>1.3362000000000001E-2</c:v>
                </c:pt>
                <c:pt idx="153042">
                  <c:v>1.3816999999999999E-2</c:v>
                </c:pt>
                <c:pt idx="153043">
                  <c:v>1.4254599999999999E-2</c:v>
                </c:pt>
                <c:pt idx="153044">
                  <c:v>1.4674299999999999E-2</c:v>
                </c:pt>
                <c:pt idx="153045">
                  <c:v>1.50759E-2</c:v>
                </c:pt>
                <c:pt idx="153046">
                  <c:v>1.5459000000000001E-2</c:v>
                </c:pt>
                <c:pt idx="153047">
                  <c:v>1.5823400000000001E-2</c:v>
                </c:pt>
                <c:pt idx="153048">
                  <c:v>1.6168800000000001E-2</c:v>
                </c:pt>
                <c:pt idx="153049">
                  <c:v>1.6494999999999999E-2</c:v>
                </c:pt>
                <c:pt idx="153050">
                  <c:v>1.6801799999999999E-2</c:v>
                </c:pt>
                <c:pt idx="153051">
                  <c:v>1.7089E-2</c:v>
                </c:pt>
                <c:pt idx="153052">
                  <c:v>1.7356400000000001E-2</c:v>
                </c:pt>
                <c:pt idx="153053">
                  <c:v>1.7604100000000001E-2</c:v>
                </c:pt>
                <c:pt idx="153054">
                  <c:v>1.7831799999999998E-2</c:v>
                </c:pt>
                <c:pt idx="153055">
                  <c:v>1.80395E-2</c:v>
                </c:pt>
                <c:pt idx="153056">
                  <c:v>1.8227199999999999E-2</c:v>
                </c:pt>
                <c:pt idx="153057">
                  <c:v>1.8394799999999999E-2</c:v>
                </c:pt>
                <c:pt idx="153058">
                  <c:v>1.8542300000000001E-2</c:v>
                </c:pt>
                <c:pt idx="153059">
                  <c:v>1.86698E-2</c:v>
                </c:pt>
                <c:pt idx="153060">
                  <c:v>1.87774E-2</c:v>
                </c:pt>
                <c:pt idx="153061">
                  <c:v>1.8865099999999999E-2</c:v>
                </c:pt>
                <c:pt idx="153062">
                  <c:v>1.8932999999999998E-2</c:v>
                </c:pt>
                <c:pt idx="153063">
                  <c:v>1.89813E-2</c:v>
                </c:pt>
                <c:pt idx="153064">
                  <c:v>1.9010099999999999E-2</c:v>
                </c:pt>
                <c:pt idx="153065">
                  <c:v>1.9019600000000001E-2</c:v>
                </c:pt>
                <c:pt idx="153066">
                  <c:v>1.9009999999999999E-2</c:v>
                </c:pt>
                <c:pt idx="153067">
                  <c:v>1.8981499999999998E-2</c:v>
                </c:pt>
                <c:pt idx="153068">
                  <c:v>1.8934400000000001E-2</c:v>
                </c:pt>
                <c:pt idx="153069">
                  <c:v>1.8869E-2</c:v>
                </c:pt>
                <c:pt idx="153070">
                  <c:v>1.8785400000000001E-2</c:v>
                </c:pt>
                <c:pt idx="153071">
                  <c:v>1.8684099999999999E-2</c:v>
                </c:pt>
                <c:pt idx="153072">
                  <c:v>1.8565399999999999E-2</c:v>
                </c:pt>
                <c:pt idx="153073">
                  <c:v>1.8429500000000001E-2</c:v>
                </c:pt>
                <c:pt idx="153074">
                  <c:v>1.8277000000000002E-2</c:v>
                </c:pt>
                <c:pt idx="153075">
                  <c:v>1.8107999999999999E-2</c:v>
                </c:pt>
                <c:pt idx="153076">
                  <c:v>1.7923100000000001E-2</c:v>
                </c:pt>
                <c:pt idx="153077">
                  <c:v>1.7722700000000001E-2</c:v>
                </c:pt>
                <c:pt idx="153078">
                  <c:v>1.7507200000000001E-2</c:v>
                </c:pt>
                <c:pt idx="153079">
                  <c:v>1.7276900000000001E-2</c:v>
                </c:pt>
                <c:pt idx="153080">
                  <c:v>1.7032499999999999E-2</c:v>
                </c:pt>
                <c:pt idx="153081">
                  <c:v>1.6774299999999999E-2</c:v>
                </c:pt>
                <c:pt idx="153082">
                  <c:v>1.6502900000000001E-2</c:v>
                </c:pt>
                <c:pt idx="153083">
                  <c:v>1.6218699999999999E-2</c:v>
                </c:pt>
                <c:pt idx="153084">
                  <c:v>1.5922100000000002E-2</c:v>
                </c:pt>
                <c:pt idx="153085">
                  <c:v>1.56139E-2</c:v>
                </c:pt>
                <c:pt idx="153086">
                  <c:v>1.52944E-2</c:v>
                </c:pt>
                <c:pt idx="153087">
                  <c:v>1.4964099999999999E-2</c:v>
                </c:pt>
                <c:pt idx="153088">
                  <c:v>1.46237E-2</c:v>
                </c:pt>
                <c:pt idx="153089">
                  <c:v>1.4273599999999999E-2</c:v>
                </c:pt>
                <c:pt idx="153090">
                  <c:v>1.39144E-2</c:v>
                </c:pt>
                <c:pt idx="153091">
                  <c:v>1.35467E-2</c:v>
                </c:pt>
                <c:pt idx="153092">
                  <c:v>1.3171E-2</c:v>
                </c:pt>
                <c:pt idx="153093">
                  <c:v>1.27878E-2</c:v>
                </c:pt>
                <c:pt idx="153094">
                  <c:v>1.2397699999999999E-2</c:v>
                </c:pt>
                <c:pt idx="153095">
                  <c:v>1.2001299999999999E-2</c:v>
                </c:pt>
                <c:pt idx="153096">
                  <c:v>1.15992E-2</c:v>
                </c:pt>
                <c:pt idx="153097">
                  <c:v>1.1191700000000001E-2</c:v>
                </c:pt>
                <c:pt idx="153098">
                  <c:v>1.07797E-2</c:v>
                </c:pt>
                <c:pt idx="153099">
                  <c:v>1.0363499999999999E-2</c:v>
                </c:pt>
                <c:pt idx="153100" formatCode="0.00E+00">
                  <c:v>9.9436999999999998E-3</c:v>
                </c:pt>
                <c:pt idx="153101" formatCode="0.00E+00">
                  <c:v>9.5209100000000005E-3</c:v>
                </c:pt>
                <c:pt idx="153102" formatCode="0.00E+00">
                  <c:v>9.0956200000000004E-3</c:v>
                </c:pt>
                <c:pt idx="153103" formatCode="0.00E+00">
                  <c:v>8.6683799999999998E-3</c:v>
                </c:pt>
                <c:pt idx="153104" formatCode="0.00E+00">
                  <c:v>8.2397000000000008E-3</c:v>
                </c:pt>
                <c:pt idx="153105" formatCode="0.00E+00">
                  <c:v>7.8101100000000003E-3</c:v>
                </c:pt>
                <c:pt idx="153106" formatCode="0.00E+00">
                  <c:v>7.3801200000000004E-3</c:v>
                </c:pt>
                <c:pt idx="153107" formatCode="0.00E+00">
                  <c:v>6.9502399999999999E-3</c:v>
                </c:pt>
                <c:pt idx="153108" formatCode="0.00E+00">
                  <c:v>6.5209400000000002E-3</c:v>
                </c:pt>
                <c:pt idx="153109" formatCode="0.00E+00">
                  <c:v>6.0927200000000003E-3</c:v>
                </c:pt>
                <c:pt idx="153110" formatCode="0.00E+00">
                  <c:v>5.6660499999999997E-3</c:v>
                </c:pt>
                <c:pt idx="153111" formatCode="0.00E+00">
                  <c:v>5.2414000000000002E-3</c:v>
                </c:pt>
                <c:pt idx="153112" formatCode="0.00E+00">
                  <c:v>4.8192E-3</c:v>
                </c:pt>
                <c:pt idx="153113" formatCode="0.00E+00">
                  <c:v>4.3999099999999999E-3</c:v>
                </c:pt>
                <c:pt idx="153114" formatCode="0.00E+00">
                  <c:v>3.9839400000000001E-3</c:v>
                </c:pt>
                <c:pt idx="153115" formatCode="0.00E+00">
                  <c:v>3.5717000000000001E-3</c:v>
                </c:pt>
                <c:pt idx="153116" formatCode="0.00E+00">
                  <c:v>3.1635999999999999E-3</c:v>
                </c:pt>
                <c:pt idx="153117" formatCode="0.00E+00">
                  <c:v>2.7600200000000002E-3</c:v>
                </c:pt>
                <c:pt idx="153118" formatCode="0.00E+00">
                  <c:v>2.36133E-3</c:v>
                </c:pt>
                <c:pt idx="153119" formatCode="0.00E+00">
                  <c:v>1.96788E-3</c:v>
                </c:pt>
                <c:pt idx="153120" formatCode="0.00E+00">
                  <c:v>1.5800199999999999E-3</c:v>
                </c:pt>
                <c:pt idx="153121" formatCode="0.00E+00">
                  <c:v>1.1980599999999999E-3</c:v>
                </c:pt>
                <c:pt idx="153122" formatCode="0.00E+00">
                  <c:v>8.2232099999999999E-4</c:v>
                </c:pt>
                <c:pt idx="153123" formatCode="0.00E+00">
                  <c:v>4.5309099999999998E-4</c:v>
                </c:pt>
                <c:pt idx="153124" formatCode="0.00E+00">
                  <c:v>9.0647600000000003E-5</c:v>
                </c:pt>
                <c:pt idx="153125" formatCode="0.00E+00">
                  <c:v>-2.6475000000000001E-4</c:v>
                </c:pt>
                <c:pt idx="153126" formatCode="0.00E+00">
                  <c:v>-6.1285699999999996E-4</c:v>
                </c:pt>
                <c:pt idx="153127" formatCode="0.00E+00">
                  <c:v>-9.5344699999999995E-4</c:v>
                </c:pt>
                <c:pt idx="153128" formatCode="0.00E+00">
                  <c:v>-1.2863099999999999E-3</c:v>
                </c:pt>
                <c:pt idx="153129" formatCode="0.00E+00">
                  <c:v>-1.6112500000000001E-3</c:v>
                </c:pt>
                <c:pt idx="153130" formatCode="0.00E+00">
                  <c:v>-1.9280899999999999E-3</c:v>
                </c:pt>
                <c:pt idx="153131" formatCode="0.00E+00">
                  <c:v>-2.23668E-3</c:v>
                </c:pt>
                <c:pt idx="153132" formatCode="0.00E+00">
                  <c:v>-2.5368600000000002E-3</c:v>
                </c:pt>
                <c:pt idx="153133" formatCode="0.00E+00">
                  <c:v>-2.8285200000000002E-3</c:v>
                </c:pt>
                <c:pt idx="153134" formatCode="0.00E+00">
                  <c:v>-3.1115399999999999E-3</c:v>
                </c:pt>
                <c:pt idx="153135" formatCode="0.00E+00">
                  <c:v>-3.3858299999999998E-3</c:v>
                </c:pt>
                <c:pt idx="153136" formatCode="0.00E+00">
                  <c:v>-3.6513000000000001E-3</c:v>
                </c:pt>
                <c:pt idx="153137" formatCode="0.00E+00">
                  <c:v>-3.9079099999999997E-3</c:v>
                </c:pt>
                <c:pt idx="153138" formatCode="0.00E+00">
                  <c:v>-4.1556099999999997E-3</c:v>
                </c:pt>
                <c:pt idx="153139" formatCode="0.00E+00">
                  <c:v>-4.39435E-3</c:v>
                </c:pt>
                <c:pt idx="153140" formatCode="0.00E+00">
                  <c:v>-4.6241399999999997E-3</c:v>
                </c:pt>
                <c:pt idx="153141" formatCode="0.00E+00">
                  <c:v>-4.8449799999999996E-3</c:v>
                </c:pt>
                <c:pt idx="153142" formatCode="0.00E+00">
                  <c:v>-5.0568699999999998E-3</c:v>
                </c:pt>
                <c:pt idx="153143" formatCode="0.00E+00">
                  <c:v>-5.25984E-3</c:v>
                </c:pt>
                <c:pt idx="153144" formatCode="0.00E+00">
                  <c:v>-5.4539499999999999E-3</c:v>
                </c:pt>
                <c:pt idx="153145" formatCode="0.00E+00">
                  <c:v>-5.6392500000000002E-3</c:v>
                </c:pt>
                <c:pt idx="153146" formatCode="0.00E+00">
                  <c:v>-5.8158100000000003E-3</c:v>
                </c:pt>
                <c:pt idx="153147" formatCode="0.00E+00">
                  <c:v>-5.9837199999999997E-3</c:v>
                </c:pt>
                <c:pt idx="153148" formatCode="0.00E+00">
                  <c:v>-6.1430599999999997E-3</c:v>
                </c:pt>
                <c:pt idx="153149" formatCode="0.00E+00">
                  <c:v>-6.2939600000000004E-3</c:v>
                </c:pt>
                <c:pt idx="153150" formatCode="0.00E+00">
                  <c:v>-6.4365300000000002E-3</c:v>
                </c:pt>
                <c:pt idx="153151" formatCode="0.00E+00">
                  <c:v>-6.5709000000000002E-3</c:v>
                </c:pt>
                <c:pt idx="153152" formatCode="0.00E+00">
                  <c:v>-6.6972100000000003E-3</c:v>
                </c:pt>
                <c:pt idx="153153" formatCode="0.00E+00">
                  <c:v>-6.8156099999999997E-3</c:v>
                </c:pt>
                <c:pt idx="153154" formatCode="0.00E+00">
                  <c:v>-6.92627E-3</c:v>
                </c:pt>
                <c:pt idx="153155" formatCode="0.00E+00">
                  <c:v>-7.0293500000000002E-3</c:v>
                </c:pt>
                <c:pt idx="153156" formatCode="0.00E+00">
                  <c:v>-7.1250300000000001E-3</c:v>
                </c:pt>
                <c:pt idx="153157" formatCode="0.00E+00">
                  <c:v>-7.2135000000000003E-3</c:v>
                </c:pt>
                <c:pt idx="153158" formatCode="0.00E+00">
                  <c:v>-7.2949499999999997E-3</c:v>
                </c:pt>
                <c:pt idx="153159" formatCode="0.00E+00">
                  <c:v>-7.3695799999999997E-3</c:v>
                </c:pt>
                <c:pt idx="153160" formatCode="0.00E+00">
                  <c:v>-7.43759E-3</c:v>
                </c:pt>
                <c:pt idx="153161" formatCode="0.00E+00">
                  <c:v>-7.4992000000000001E-3</c:v>
                </c:pt>
                <c:pt idx="153162" formatCode="0.00E+00">
                  <c:v>-7.5546099999999998E-3</c:v>
                </c:pt>
                <c:pt idx="153163" formatCode="0.00E+00">
                  <c:v>-7.6040500000000002E-3</c:v>
                </c:pt>
                <c:pt idx="153164" formatCode="0.00E+00">
                  <c:v>-7.6477400000000001E-3</c:v>
                </c:pt>
                <c:pt idx="153165" formatCode="0.00E+00">
                  <c:v>-7.6859099999999998E-3</c:v>
                </c:pt>
                <c:pt idx="153166" formatCode="0.00E+00">
                  <c:v>-7.7187799999999997E-3</c:v>
                </c:pt>
                <c:pt idx="153167" formatCode="0.00E+00">
                  <c:v>-7.7465900000000002E-3</c:v>
                </c:pt>
                <c:pt idx="153168" formatCode="0.00E+00">
                  <c:v>-7.76956E-3</c:v>
                </c:pt>
                <c:pt idx="153169" formatCode="0.00E+00">
                  <c:v>-7.7879200000000003E-3</c:v>
                </c:pt>
                <c:pt idx="153170" formatCode="0.00E+00">
                  <c:v>-7.8019099999999996E-3</c:v>
                </c:pt>
                <c:pt idx="153171" formatCode="0.00E+00">
                  <c:v>-7.8117600000000001E-3</c:v>
                </c:pt>
                <c:pt idx="153172" formatCode="0.00E+00">
                  <c:v>-7.8177000000000003E-3</c:v>
                </c:pt>
                <c:pt idx="153173" formatCode="0.00E+00">
                  <c:v>-7.8199500000000009E-3</c:v>
                </c:pt>
                <c:pt idx="153174" formatCode="0.00E+00">
                  <c:v>-7.8187399999999994E-3</c:v>
                </c:pt>
                <c:pt idx="153175" formatCode="0.00E+00">
                  <c:v>-7.8142899999999998E-3</c:v>
                </c:pt>
                <c:pt idx="153176" formatCode="0.00E+00">
                  <c:v>-7.8068199999999999E-3</c:v>
                </c:pt>
                <c:pt idx="153177" formatCode="0.00E+00">
                  <c:v>-7.7965500000000002E-3</c:v>
                </c:pt>
                <c:pt idx="153178" formatCode="0.00E+00">
                  <c:v>-7.7836800000000003E-3</c:v>
                </c:pt>
                <c:pt idx="153179" formatCode="0.00E+00">
                  <c:v>-7.7684299999999998E-3</c:v>
                </c:pt>
                <c:pt idx="153180" formatCode="0.00E+00">
                  <c:v>-7.7509900000000001E-3</c:v>
                </c:pt>
                <c:pt idx="153181" formatCode="0.00E+00">
                  <c:v>-7.7315600000000002E-3</c:v>
                </c:pt>
                <c:pt idx="153182" formatCode="0.00E+00">
                  <c:v>-7.7103199999999997E-3</c:v>
                </c:pt>
                <c:pt idx="153183" formatCode="0.00E+00">
                  <c:v>-7.6874600000000001E-3</c:v>
                </c:pt>
                <c:pt idx="153184" formatCode="0.00E+00">
                  <c:v>-7.6631599999999996E-3</c:v>
                </c:pt>
                <c:pt idx="153185" formatCode="0.00E+00">
                  <c:v>-7.6375799999999997E-3</c:v>
                </c:pt>
                <c:pt idx="153186" formatCode="0.00E+00">
                  <c:v>-7.6108800000000004E-3</c:v>
                </c:pt>
                <c:pt idx="153187" formatCode="0.00E+00">
                  <c:v>-7.5832199999999999E-3</c:v>
                </c:pt>
                <c:pt idx="153188" formatCode="0.00E+00">
                  <c:v>-7.5547399999999999E-3</c:v>
                </c:pt>
                <c:pt idx="153189" formatCode="0.00E+00">
                  <c:v>-7.5255599999999997E-3</c:v>
                </c:pt>
                <c:pt idx="153190" formatCode="0.00E+00">
                  <c:v>-7.4958300000000002E-3</c:v>
                </c:pt>
                <c:pt idx="153191" formatCode="0.00E+00">
                  <c:v>-7.4656599999999998E-3</c:v>
                </c:pt>
                <c:pt idx="153192" formatCode="0.00E+00">
                  <c:v>-7.4351499999999997E-3</c:v>
                </c:pt>
                <c:pt idx="153193" formatCode="0.00E+00">
                  <c:v>-7.4044000000000002E-3</c:v>
                </c:pt>
                <c:pt idx="153194" formatCode="0.00E+00">
                  <c:v>-7.3735099999999998E-3</c:v>
                </c:pt>
                <c:pt idx="153195" formatCode="0.00E+00">
                  <c:v>-7.3425399999999998E-3</c:v>
                </c:pt>
                <c:pt idx="153196" formatCode="0.00E+00">
                  <c:v>-7.3115799999999998E-3</c:v>
                </c:pt>
                <c:pt idx="153197" formatCode="0.00E+00">
                  <c:v>-7.2806900000000003E-3</c:v>
                </c:pt>
                <c:pt idx="153198" formatCode="0.00E+00">
                  <c:v>-7.2499000000000001E-3</c:v>
                </c:pt>
                <c:pt idx="153199" formatCode="0.00E+00">
                  <c:v>-7.2192599999999999E-3</c:v>
                </c:pt>
                <c:pt idx="153200" formatCode="0.00E+00">
                  <c:v>-7.1888000000000004E-3</c:v>
                </c:pt>
                <c:pt idx="153201" formatCode="0.00E+00">
                  <c:v>-7.1585499999999996E-3</c:v>
                </c:pt>
                <c:pt idx="153202" formatCode="0.00E+00">
                  <c:v>-7.1285000000000003E-3</c:v>
                </c:pt>
                <c:pt idx="153203" formatCode="0.00E+00">
                  <c:v>-7.0986599999999997E-3</c:v>
                </c:pt>
                <c:pt idx="153204" formatCode="0.00E+00">
                  <c:v>-7.0690199999999996E-3</c:v>
                </c:pt>
                <c:pt idx="153205" formatCode="0.00E+00">
                  <c:v>-7.0395600000000003E-3</c:v>
                </c:pt>
                <c:pt idx="153206" formatCode="0.00E+00">
                  <c:v>-7.01024E-3</c:v>
                </c:pt>
                <c:pt idx="153207" formatCode="0.00E+00">
                  <c:v>-6.98104E-3</c:v>
                </c:pt>
                <c:pt idx="153208" formatCode="0.00E+00">
                  <c:v>-6.9519100000000004E-3</c:v>
                </c:pt>
                <c:pt idx="153209" formatCode="0.00E+00">
                  <c:v>-6.92277E-3</c:v>
                </c:pt>
                <c:pt idx="153210" formatCode="0.00E+00">
                  <c:v>-6.8935799999999998E-3</c:v>
                </c:pt>
                <c:pt idx="153211" formatCode="0.00E+00">
                  <c:v>-6.8642599999999996E-3</c:v>
                </c:pt>
                <c:pt idx="153212" formatCode="0.00E+00">
                  <c:v>-6.8347299999999998E-3</c:v>
                </c:pt>
                <c:pt idx="153213" formatCode="0.00E+00">
                  <c:v>-6.8048800000000001E-3</c:v>
                </c:pt>
                <c:pt idx="153214" formatCode="0.00E+00">
                  <c:v>-6.7746400000000002E-3</c:v>
                </c:pt>
                <c:pt idx="153215" formatCode="0.00E+00">
                  <c:v>-6.7438899999999998E-3</c:v>
                </c:pt>
                <c:pt idx="153216" formatCode="0.00E+00">
                  <c:v>-6.7125199999999996E-3</c:v>
                </c:pt>
                <c:pt idx="153217" formatCode="0.00E+00">
                  <c:v>-6.6804100000000003E-3</c:v>
                </c:pt>
                <c:pt idx="153218" formatCode="0.00E+00">
                  <c:v>-6.6474400000000001E-3</c:v>
                </c:pt>
                <c:pt idx="153219" formatCode="0.00E+00">
                  <c:v>-6.6134799999999997E-3</c:v>
                </c:pt>
                <c:pt idx="153220" formatCode="0.00E+00">
                  <c:v>-6.5783899999999999E-3</c:v>
                </c:pt>
                <c:pt idx="153221" formatCode="0.00E+00">
                  <c:v>-6.5420299999999999E-3</c:v>
                </c:pt>
                <c:pt idx="153222" formatCode="0.00E+00">
                  <c:v>-6.5042600000000004E-3</c:v>
                </c:pt>
                <c:pt idx="153223" formatCode="0.00E+00">
                  <c:v>-6.4649399999999997E-3</c:v>
                </c:pt>
                <c:pt idx="153224" formatCode="0.00E+00">
                  <c:v>-6.4238899999999998E-3</c:v>
                </c:pt>
                <c:pt idx="153225" formatCode="0.00E+00">
                  <c:v>-6.3809799999999996E-3</c:v>
                </c:pt>
                <c:pt idx="153226" formatCode="0.00E+00">
                  <c:v>-6.3360400000000002E-3</c:v>
                </c:pt>
                <c:pt idx="153227" formatCode="0.00E+00">
                  <c:v>-6.2889199999999999E-3</c:v>
                </c:pt>
                <c:pt idx="153228" formatCode="0.00E+00">
                  <c:v>-6.2394499999999997E-3</c:v>
                </c:pt>
                <c:pt idx="153229" formatCode="0.00E+00">
                  <c:v>-6.1874599999999997E-3</c:v>
                </c:pt>
                <c:pt idx="153230" formatCode="0.00E+00">
                  <c:v>-6.1328099999999998E-3</c:v>
                </c:pt>
                <c:pt idx="153231" formatCode="0.00E+00">
                  <c:v>-6.0753100000000004E-3</c:v>
                </c:pt>
                <c:pt idx="153232" formatCode="0.00E+00">
                  <c:v>-6.0148199999999997E-3</c:v>
                </c:pt>
                <c:pt idx="153233" formatCode="0.00E+00">
                  <c:v>-5.9511700000000004E-3</c:v>
                </c:pt>
                <c:pt idx="153234" formatCode="0.00E+00">
                  <c:v>-5.8842E-3</c:v>
                </c:pt>
                <c:pt idx="153235" formatCode="0.00E+00">
                  <c:v>-5.8137400000000004E-3</c:v>
                </c:pt>
                <c:pt idx="153236" formatCode="0.00E+00">
                  <c:v>-5.7396499999999998E-3</c:v>
                </c:pt>
                <c:pt idx="153237" formatCode="0.00E+00">
                  <c:v>-5.6617799999999999E-3</c:v>
                </c:pt>
                <c:pt idx="153238" formatCode="0.00E+00">
                  <c:v>-5.5799700000000001E-3</c:v>
                </c:pt>
                <c:pt idx="153239" formatCode="0.00E+00">
                  <c:v>-5.4940700000000002E-3</c:v>
                </c:pt>
                <c:pt idx="153240" formatCode="0.00E+00">
                  <c:v>-5.4039600000000002E-3</c:v>
                </c:pt>
                <c:pt idx="153241" formatCode="0.00E+00">
                  <c:v>-5.30949E-3</c:v>
                </c:pt>
                <c:pt idx="153242" formatCode="0.00E+00">
                  <c:v>-5.2105299999999997E-3</c:v>
                </c:pt>
                <c:pt idx="153243" formatCode="0.00E+00">
                  <c:v>-5.1069599999999998E-3</c:v>
                </c:pt>
                <c:pt idx="153244" formatCode="0.00E+00">
                  <c:v>-4.9986700000000002E-3</c:v>
                </c:pt>
                <c:pt idx="153245" formatCode="0.00E+00">
                  <c:v>-4.8855399999999998E-3</c:v>
                </c:pt>
                <c:pt idx="153246" formatCode="0.00E+00">
                  <c:v>-4.7674600000000003E-3</c:v>
                </c:pt>
                <c:pt idx="153247" formatCode="0.00E+00">
                  <c:v>-4.6443500000000002E-3</c:v>
                </c:pt>
                <c:pt idx="153248" formatCode="0.00E+00">
                  <c:v>-4.5161200000000002E-3</c:v>
                </c:pt>
                <c:pt idx="153249" formatCode="0.00E+00">
                  <c:v>-4.3826799999999999E-3</c:v>
                </c:pt>
                <c:pt idx="153250" formatCode="0.00E+00">
                  <c:v>-4.2439699999999997E-3</c:v>
                </c:pt>
                <c:pt idx="153251" formatCode="0.00E+00">
                  <c:v>-4.0999299999999999E-3</c:v>
                </c:pt>
                <c:pt idx="153252" formatCode="0.00E+00">
                  <c:v>-3.9505E-3</c:v>
                </c:pt>
                <c:pt idx="153253" formatCode="0.00E+00">
                  <c:v>-3.7956600000000002E-3</c:v>
                </c:pt>
                <c:pt idx="153254" formatCode="0.00E+00">
                  <c:v>-3.6353499999999999E-3</c:v>
                </c:pt>
                <c:pt idx="153255" formatCode="0.00E+00">
                  <c:v>-3.4695699999999999E-3</c:v>
                </c:pt>
                <c:pt idx="153256" formatCode="0.00E+00">
                  <c:v>-3.29831E-3</c:v>
                </c:pt>
                <c:pt idx="153257" formatCode="0.00E+00">
                  <c:v>-3.1215599999999998E-3</c:v>
                </c:pt>
                <c:pt idx="153258" formatCode="0.00E+00">
                  <c:v>-2.9393399999999999E-3</c:v>
                </c:pt>
                <c:pt idx="153259" formatCode="0.00E+00">
                  <c:v>-2.7516799999999998E-3</c:v>
                </c:pt>
                <c:pt idx="153260" formatCode="0.00E+00">
                  <c:v>-2.5586099999999998E-3</c:v>
                </c:pt>
                <c:pt idx="153261" formatCode="0.00E+00">
                  <c:v>-2.36017E-3</c:v>
                </c:pt>
                <c:pt idx="153262" formatCode="0.00E+00">
                  <c:v>-2.15643E-3</c:v>
                </c:pt>
                <c:pt idx="153263" formatCode="0.00E+00">
                  <c:v>-1.94746E-3</c:v>
                </c:pt>
                <c:pt idx="153264" formatCode="0.00E+00">
                  <c:v>-1.7333400000000001E-3</c:v>
                </c:pt>
                <c:pt idx="153265" formatCode="0.00E+00">
                  <c:v>-1.5141600000000001E-3</c:v>
                </c:pt>
                <c:pt idx="153266" formatCode="0.00E+00">
                  <c:v>-1.2900399999999999E-3</c:v>
                </c:pt>
                <c:pt idx="153267" formatCode="0.00E+00">
                  <c:v>-1.0610999999999999E-3</c:v>
                </c:pt>
                <c:pt idx="153268" formatCode="0.00E+00">
                  <c:v>-8.2745599999999996E-4</c:v>
                </c:pt>
                <c:pt idx="153269" formatCode="0.00E+00">
                  <c:v>-5.8926599999999997E-4</c:v>
                </c:pt>
                <c:pt idx="153270" formatCode="0.00E+00">
                  <c:v>-3.4667999999999998E-4</c:v>
                </c:pt>
                <c:pt idx="153271" formatCode="0.00E+00">
                  <c:v>-9.9868E-5</c:v>
                </c:pt>
                <c:pt idx="153272" formatCode="0.00E+00">
                  <c:v>1.5099199999999999E-4</c:v>
                </c:pt>
                <c:pt idx="153273" formatCode="0.00E+00">
                  <c:v>4.0570999999999999E-4</c:v>
                </c:pt>
                <c:pt idx="153274" formatCode="0.00E+00">
                  <c:v>6.6408199999999998E-4</c:v>
                </c:pt>
                <c:pt idx="153275" formatCode="0.00E+00">
                  <c:v>9.2589500000000004E-4</c:v>
                </c:pt>
                <c:pt idx="153276" formatCode="0.00E+00">
                  <c:v>1.19093E-3</c:v>
                </c:pt>
                <c:pt idx="153277" formatCode="0.00E+00">
                  <c:v>1.4589399999999999E-3</c:v>
                </c:pt>
                <c:pt idx="153278" formatCode="0.00E+00">
                  <c:v>1.7296900000000001E-3</c:v>
                </c:pt>
                <c:pt idx="153279" formatCode="0.00E+00">
                  <c:v>2.00292E-3</c:v>
                </c:pt>
                <c:pt idx="153280" formatCode="0.00E+00">
                  <c:v>2.2783600000000001E-3</c:v>
                </c:pt>
                <c:pt idx="153281" formatCode="0.00E+00">
                  <c:v>2.5557499999999999E-3</c:v>
                </c:pt>
                <c:pt idx="153282" formatCode="0.00E+00">
                  <c:v>2.8347899999999998E-3</c:v>
                </c:pt>
                <c:pt idx="153283" formatCode="0.00E+00">
                  <c:v>3.1151899999999999E-3</c:v>
                </c:pt>
                <c:pt idx="153284" formatCode="0.00E+00">
                  <c:v>3.3966600000000001E-3</c:v>
                </c:pt>
                <c:pt idx="153285" formatCode="0.00E+00">
                  <c:v>3.6788799999999998E-3</c:v>
                </c:pt>
                <c:pt idx="153286" formatCode="0.00E+00">
                  <c:v>3.9615400000000004E-3</c:v>
                </c:pt>
                <c:pt idx="153287" formatCode="0.00E+00">
                  <c:v>4.2443100000000003E-3</c:v>
                </c:pt>
                <c:pt idx="153288" formatCode="0.00E+00">
                  <c:v>4.5268599999999997E-3</c:v>
                </c:pt>
                <c:pt idx="153289" formatCode="0.00E+00">
                  <c:v>4.8088599999999999E-3</c:v>
                </c:pt>
                <c:pt idx="153290" formatCode="0.00E+00">
                  <c:v>5.0899700000000001E-3</c:v>
                </c:pt>
                <c:pt idx="153291" formatCode="0.00E+00">
                  <c:v>5.3698399999999999E-3</c:v>
                </c:pt>
                <c:pt idx="153292" formatCode="0.00E+00">
                  <c:v>5.6481200000000004E-3</c:v>
                </c:pt>
                <c:pt idx="153293" formatCode="0.00E+00">
                  <c:v>5.9244500000000004E-3</c:v>
                </c:pt>
                <c:pt idx="153294" formatCode="0.00E+00">
                  <c:v>6.1984800000000001E-3</c:v>
                </c:pt>
                <c:pt idx="153295" formatCode="0.00E+00">
                  <c:v>6.4698400000000001E-3</c:v>
                </c:pt>
                <c:pt idx="153296" formatCode="0.00E+00">
                  <c:v>6.7381799999999999E-3</c:v>
                </c:pt>
                <c:pt idx="153297" formatCode="0.00E+00">
                  <c:v>7.0031299999999998E-3</c:v>
                </c:pt>
                <c:pt idx="153298" formatCode="0.00E+00">
                  <c:v>7.2643200000000003E-3</c:v>
                </c:pt>
                <c:pt idx="153299" formatCode="0.00E+00">
                  <c:v>7.5214000000000001E-3</c:v>
                </c:pt>
                <c:pt idx="153300" formatCode="0.00E+00">
                  <c:v>7.7739799999999998E-3</c:v>
                </c:pt>
                <c:pt idx="153301" formatCode="0.00E+00">
                  <c:v>8.0217199999999995E-3</c:v>
                </c:pt>
                <c:pt idx="153302" formatCode="0.00E+00">
                  <c:v>8.2642400000000008E-3</c:v>
                </c:pt>
                <c:pt idx="153303" formatCode="0.00E+00">
                  <c:v>8.5011900000000005E-3</c:v>
                </c:pt>
                <c:pt idx="153304" formatCode="0.00E+00">
                  <c:v>8.7322100000000007E-3</c:v>
                </c:pt>
                <c:pt idx="153305" formatCode="0.00E+00">
                  <c:v>8.95695E-3</c:v>
                </c:pt>
                <c:pt idx="153306" formatCode="0.00E+00">
                  <c:v>9.1750500000000006E-3</c:v>
                </c:pt>
                <c:pt idx="153307" formatCode="0.00E+00">
                  <c:v>9.3861799999999992E-3</c:v>
                </c:pt>
                <c:pt idx="153308" formatCode="0.00E+00">
                  <c:v>9.5899899999999996E-3</c:v>
                </c:pt>
                <c:pt idx="153309" formatCode="0.00E+00">
                  <c:v>9.7861400000000005E-3</c:v>
                </c:pt>
                <c:pt idx="153310" formatCode="0.00E+00">
                  <c:v>9.9743200000000001E-3</c:v>
                </c:pt>
                <c:pt idx="153311">
                  <c:v>1.01542E-2</c:v>
                </c:pt>
                <c:pt idx="153312">
                  <c:v>1.03255E-2</c:v>
                </c:pt>
                <c:pt idx="153313">
                  <c:v>1.04878E-2</c:v>
                </c:pt>
                <c:pt idx="153314">
                  <c:v>1.0640999999999999E-2</c:v>
                </c:pt>
                <c:pt idx="153315">
                  <c:v>1.07846E-2</c:v>
                </c:pt>
                <c:pt idx="153316">
                  <c:v>1.0918499999999999E-2</c:v>
                </c:pt>
                <c:pt idx="153317">
                  <c:v>1.1042400000000001E-2</c:v>
                </c:pt>
                <c:pt idx="153318">
                  <c:v>1.1155999999999999E-2</c:v>
                </c:pt>
                <c:pt idx="153319">
                  <c:v>1.1259E-2</c:v>
                </c:pt>
                <c:pt idx="153320">
                  <c:v>1.13513E-2</c:v>
                </c:pt>
                <c:pt idx="153321">
                  <c:v>1.1432599999999999E-2</c:v>
                </c:pt>
                <c:pt idx="153322">
                  <c:v>1.1502800000000001E-2</c:v>
                </c:pt>
                <c:pt idx="153323">
                  <c:v>1.15616E-2</c:v>
                </c:pt>
                <c:pt idx="153324">
                  <c:v>1.1608800000000001E-2</c:v>
                </c:pt>
                <c:pt idx="153325">
                  <c:v>1.1644399999999999E-2</c:v>
                </c:pt>
                <c:pt idx="153326">
                  <c:v>1.1668100000000001E-2</c:v>
                </c:pt>
                <c:pt idx="153327">
                  <c:v>1.1679800000000001E-2</c:v>
                </c:pt>
                <c:pt idx="153328">
                  <c:v>1.16794E-2</c:v>
                </c:pt>
                <c:pt idx="153329">
                  <c:v>1.1666899999999999E-2</c:v>
                </c:pt>
                <c:pt idx="153330">
                  <c:v>1.1642100000000001E-2</c:v>
                </c:pt>
                <c:pt idx="153331">
                  <c:v>1.16049E-2</c:v>
                </c:pt>
                <c:pt idx="153332">
                  <c:v>1.15554E-2</c:v>
                </c:pt>
                <c:pt idx="153333">
                  <c:v>1.1493400000000001E-2</c:v>
                </c:pt>
                <c:pt idx="153334">
                  <c:v>1.1419E-2</c:v>
                </c:pt>
                <c:pt idx="153335">
                  <c:v>1.1332099999999999E-2</c:v>
                </c:pt>
                <c:pt idx="153336">
                  <c:v>1.1232799999999999E-2</c:v>
                </c:pt>
                <c:pt idx="153337">
                  <c:v>1.11211E-2</c:v>
                </c:pt>
                <c:pt idx="153338">
                  <c:v>1.0997099999999999E-2</c:v>
                </c:pt>
                <c:pt idx="153339">
                  <c:v>1.08608E-2</c:v>
                </c:pt>
                <c:pt idx="153340">
                  <c:v>1.07124E-2</c:v>
                </c:pt>
                <c:pt idx="153341">
                  <c:v>1.05518E-2</c:v>
                </c:pt>
                <c:pt idx="153342">
                  <c:v>1.03794E-2</c:v>
                </c:pt>
                <c:pt idx="153343">
                  <c:v>1.01951E-2</c:v>
                </c:pt>
                <c:pt idx="153344" formatCode="0.00E+00">
                  <c:v>9.9991200000000002E-3</c:v>
                </c:pt>
                <c:pt idx="153345" formatCode="0.00E+00">
                  <c:v>9.7916800000000005E-3</c:v>
                </c:pt>
                <c:pt idx="153346" formatCode="0.00E+00">
                  <c:v>9.5729600000000001E-3</c:v>
                </c:pt>
                <c:pt idx="153347" formatCode="0.00E+00">
                  <c:v>9.3431499999999997E-3</c:v>
                </c:pt>
                <c:pt idx="153348" formatCode="0.00E+00">
                  <c:v>9.1024899999999995E-3</c:v>
                </c:pt>
                <c:pt idx="153349" formatCode="0.00E+00">
                  <c:v>8.8512E-3</c:v>
                </c:pt>
                <c:pt idx="153350" formatCode="0.00E+00">
                  <c:v>8.5895499999999996E-3</c:v>
                </c:pt>
                <c:pt idx="153351" formatCode="0.00E+00">
                  <c:v>8.3178100000000001E-3</c:v>
                </c:pt>
                <c:pt idx="153352" formatCode="0.00E+00">
                  <c:v>8.0362699999999999E-3</c:v>
                </c:pt>
                <c:pt idx="153353" formatCode="0.00E+00">
                  <c:v>7.7452299999999996E-3</c:v>
                </c:pt>
                <c:pt idx="153354" formatCode="0.00E+00">
                  <c:v>7.4450000000000002E-3</c:v>
                </c:pt>
                <c:pt idx="153355" formatCode="0.00E+00">
                  <c:v>7.1359300000000004E-3</c:v>
                </c:pt>
                <c:pt idx="153356" formatCode="0.00E+00">
                  <c:v>6.81834E-3</c:v>
                </c:pt>
                <c:pt idx="153357" formatCode="0.00E+00">
                  <c:v>6.4926100000000002E-3</c:v>
                </c:pt>
                <c:pt idx="153358" formatCode="0.00E+00">
                  <c:v>6.1590999999999998E-3</c:v>
                </c:pt>
                <c:pt idx="153359" formatCode="0.00E+00">
                  <c:v>5.81819E-3</c:v>
                </c:pt>
                <c:pt idx="153360" formatCode="0.00E+00">
                  <c:v>5.47029E-3</c:v>
                </c:pt>
                <c:pt idx="153361" formatCode="0.00E+00">
                  <c:v>5.1157900000000003E-3</c:v>
                </c:pt>
                <c:pt idx="153362" formatCode="0.00E+00">
                  <c:v>4.7551199999999998E-3</c:v>
                </c:pt>
                <c:pt idx="153363" formatCode="0.00E+00">
                  <c:v>4.3887099999999997E-3</c:v>
                </c:pt>
                <c:pt idx="153364" formatCode="0.00E+00">
                  <c:v>4.0169799999999999E-3</c:v>
                </c:pt>
                <c:pt idx="153365" formatCode="0.00E+00">
                  <c:v>3.6403899999999999E-3</c:v>
                </c:pt>
                <c:pt idx="153366" formatCode="0.00E+00">
                  <c:v>3.25939E-3</c:v>
                </c:pt>
                <c:pt idx="153367" formatCode="0.00E+00">
                  <c:v>2.8744500000000002E-3</c:v>
                </c:pt>
                <c:pt idx="153368" formatCode="0.00E+00">
                  <c:v>2.4860300000000002E-3</c:v>
                </c:pt>
                <c:pt idx="153369" formatCode="0.00E+00">
                  <c:v>2.0945999999999998E-3</c:v>
                </c:pt>
                <c:pt idx="153370" formatCode="0.00E+00">
                  <c:v>1.7006600000000001E-3</c:v>
                </c:pt>
                <c:pt idx="153371" formatCode="0.00E+00">
                  <c:v>1.30467E-3</c:v>
                </c:pt>
                <c:pt idx="153372" formatCode="0.00E+00">
                  <c:v>9.07142E-4</c:v>
                </c:pt>
                <c:pt idx="153373" formatCode="0.00E+00">
                  <c:v>5.0856000000000002E-4</c:v>
                </c:pt>
                <c:pt idx="153374" formatCode="0.00E+00">
                  <c:v>1.09422E-4</c:v>
                </c:pt>
                <c:pt idx="153375" formatCode="0.00E+00">
                  <c:v>-2.8977499999999998E-4</c:v>
                </c:pt>
                <c:pt idx="153376" formatCode="0.00E+00">
                  <c:v>-6.8853100000000004E-4</c:v>
                </c:pt>
                <c:pt idx="153377" formatCode="0.00E+00">
                  <c:v>-1.08635E-3</c:v>
                </c:pt>
                <c:pt idx="153378" formatCode="0.00E+00">
                  <c:v>-1.4827200000000001E-3</c:v>
                </c:pt>
                <c:pt idx="153379" formatCode="0.00E+00">
                  <c:v>-1.87715E-3</c:v>
                </c:pt>
                <c:pt idx="153380" formatCode="0.00E+00">
                  <c:v>-2.2691500000000002E-3</c:v>
                </c:pt>
                <c:pt idx="153381" formatCode="0.00E+00">
                  <c:v>-2.6582200000000002E-3</c:v>
                </c:pt>
                <c:pt idx="153382" formatCode="0.00E+00">
                  <c:v>-3.0438599999999998E-3</c:v>
                </c:pt>
                <c:pt idx="153383" formatCode="0.00E+00">
                  <c:v>-3.4255900000000001E-3</c:v>
                </c:pt>
                <c:pt idx="153384" formatCode="0.00E+00">
                  <c:v>-3.8029299999999999E-3</c:v>
                </c:pt>
                <c:pt idx="153385" formatCode="0.00E+00">
                  <c:v>-4.1754000000000001E-3</c:v>
                </c:pt>
                <c:pt idx="153386" formatCode="0.00E+00">
                  <c:v>-4.5425200000000004E-3</c:v>
                </c:pt>
                <c:pt idx="153387" formatCode="0.00E+00">
                  <c:v>-4.9038399999999996E-3</c:v>
                </c:pt>
                <c:pt idx="153388" formatCode="0.00E+00">
                  <c:v>-5.2589000000000004E-3</c:v>
                </c:pt>
                <c:pt idx="153389" formatCode="0.00E+00">
                  <c:v>-5.6072400000000003E-3</c:v>
                </c:pt>
                <c:pt idx="153390" formatCode="0.00E+00">
                  <c:v>-5.9484300000000002E-3</c:v>
                </c:pt>
                <c:pt idx="153391" formatCode="0.00E+00">
                  <c:v>-6.28204E-3</c:v>
                </c:pt>
                <c:pt idx="153392" formatCode="0.00E+00">
                  <c:v>-6.6076499999999996E-3</c:v>
                </c:pt>
                <c:pt idx="153393" formatCode="0.00E+00">
                  <c:v>-6.9248399999999998E-3</c:v>
                </c:pt>
                <c:pt idx="153394" formatCode="0.00E+00">
                  <c:v>-7.2332200000000003E-3</c:v>
                </c:pt>
                <c:pt idx="153395" formatCode="0.00E+00">
                  <c:v>-7.5324099999999998E-3</c:v>
                </c:pt>
                <c:pt idx="153396" formatCode="0.00E+00">
                  <c:v>-7.8220300000000006E-3</c:v>
                </c:pt>
                <c:pt idx="153397" formatCode="0.00E+00">
                  <c:v>-8.1017199999999998E-3</c:v>
                </c:pt>
                <c:pt idx="153398" formatCode="0.00E+00">
                  <c:v>-8.3711399999999991E-3</c:v>
                </c:pt>
                <c:pt idx="153399" formatCode="0.00E+00">
                  <c:v>-8.6299500000000008E-3</c:v>
                </c:pt>
                <c:pt idx="153400" formatCode="0.00E+00">
                  <c:v>-8.8778399999999997E-3</c:v>
                </c:pt>
                <c:pt idx="153401" formatCode="0.00E+00">
                  <c:v>-9.1145099999999993E-3</c:v>
                </c:pt>
                <c:pt idx="153402" formatCode="0.00E+00">
                  <c:v>-9.3396599999999996E-3</c:v>
                </c:pt>
                <c:pt idx="153403" formatCode="0.00E+00">
                  <c:v>-9.5530400000000005E-3</c:v>
                </c:pt>
                <c:pt idx="153404" formatCode="0.00E+00">
                  <c:v>-9.75438E-3</c:v>
                </c:pt>
                <c:pt idx="153405" formatCode="0.00E+00">
                  <c:v>-9.9434499999999995E-3</c:v>
                </c:pt>
                <c:pt idx="153406">
                  <c:v>-1.0120000000000001E-2</c:v>
                </c:pt>
                <c:pt idx="153407">
                  <c:v>-1.02839E-2</c:v>
                </c:pt>
                <c:pt idx="153408">
                  <c:v>-1.0435E-2</c:v>
                </c:pt>
                <c:pt idx="153409">
                  <c:v>-1.05729E-2</c:v>
                </c:pt>
                <c:pt idx="153410">
                  <c:v>-1.0697699999999999E-2</c:v>
                </c:pt>
                <c:pt idx="153411">
                  <c:v>-1.08092E-2</c:v>
                </c:pt>
                <c:pt idx="153412">
                  <c:v>-1.09073E-2</c:v>
                </c:pt>
                <c:pt idx="153413">
                  <c:v>-1.0991900000000001E-2</c:v>
                </c:pt>
                <c:pt idx="153414">
                  <c:v>-1.1062799999999999E-2</c:v>
                </c:pt>
                <c:pt idx="153415">
                  <c:v>-1.11202E-2</c:v>
                </c:pt>
                <c:pt idx="153416">
                  <c:v>-1.11638E-2</c:v>
                </c:pt>
                <c:pt idx="153417">
                  <c:v>-1.11938E-2</c:v>
                </c:pt>
                <c:pt idx="153418">
                  <c:v>-1.12102E-2</c:v>
                </c:pt>
                <c:pt idx="153419">
                  <c:v>-1.12128E-2</c:v>
                </c:pt>
                <c:pt idx="153420">
                  <c:v>-1.1201900000000001E-2</c:v>
                </c:pt>
                <c:pt idx="153421">
                  <c:v>-1.1177400000000001E-2</c:v>
                </c:pt>
                <c:pt idx="153422">
                  <c:v>-1.11395E-2</c:v>
                </c:pt>
                <c:pt idx="153423">
                  <c:v>-1.1088199999999999E-2</c:v>
                </c:pt>
                <c:pt idx="153424">
                  <c:v>-1.1023700000000001E-2</c:v>
                </c:pt>
                <c:pt idx="153425">
                  <c:v>-1.0946000000000001E-2</c:v>
                </c:pt>
                <c:pt idx="153426">
                  <c:v>-1.0855500000000001E-2</c:v>
                </c:pt>
                <c:pt idx="153427">
                  <c:v>-1.07522E-2</c:v>
                </c:pt>
                <c:pt idx="153428">
                  <c:v>-1.06363E-2</c:v>
                </c:pt>
                <c:pt idx="153429">
                  <c:v>-1.0508E-2</c:v>
                </c:pt>
                <c:pt idx="153430">
                  <c:v>-1.0367599999999999E-2</c:v>
                </c:pt>
                <c:pt idx="153431">
                  <c:v>-1.02153E-2</c:v>
                </c:pt>
                <c:pt idx="153432">
                  <c:v>-1.00514E-2</c:v>
                </c:pt>
                <c:pt idx="153433" formatCode="0.00E+00">
                  <c:v>-9.8760800000000006E-3</c:v>
                </c:pt>
                <c:pt idx="153434" formatCode="0.00E+00">
                  <c:v>-9.6897300000000006E-3</c:v>
                </c:pt>
                <c:pt idx="153435" formatCode="0.00E+00">
                  <c:v>-9.4926200000000002E-3</c:v>
                </c:pt>
                <c:pt idx="153436" formatCode="0.00E+00">
                  <c:v>-9.2850699999999994E-3</c:v>
                </c:pt>
                <c:pt idx="153437" formatCode="0.00E+00">
                  <c:v>-9.0674099999999997E-3</c:v>
                </c:pt>
                <c:pt idx="153438" formatCode="0.00E+00">
                  <c:v>-8.8400000000000006E-3</c:v>
                </c:pt>
                <c:pt idx="153439" formatCode="0.00E+00">
                  <c:v>-8.6031900000000001E-3</c:v>
                </c:pt>
                <c:pt idx="153440" formatCode="0.00E+00">
                  <c:v>-8.3573499999999995E-3</c:v>
                </c:pt>
                <c:pt idx="153441" formatCode="0.00E+00">
                  <c:v>-8.1028699999999999E-3</c:v>
                </c:pt>
                <c:pt idx="153442" formatCode="0.00E+00">
                  <c:v>-7.8401400000000007E-3</c:v>
                </c:pt>
                <c:pt idx="153443" formatCode="0.00E+00">
                  <c:v>-7.5695700000000003E-3</c:v>
                </c:pt>
                <c:pt idx="153444" formatCode="0.00E+00">
                  <c:v>-7.2915799999999998E-3</c:v>
                </c:pt>
                <c:pt idx="153445" formatCode="0.00E+00">
                  <c:v>-7.0065800000000001E-3</c:v>
                </c:pt>
                <c:pt idx="153446" formatCode="0.00E+00">
                  <c:v>-6.7150200000000004E-3</c:v>
                </c:pt>
                <c:pt idx="153447" formatCode="0.00E+00">
                  <c:v>-6.4173199999999998E-3</c:v>
                </c:pt>
                <c:pt idx="153448" formatCode="0.00E+00">
                  <c:v>-6.11394E-3</c:v>
                </c:pt>
                <c:pt idx="153449" formatCode="0.00E+00">
                  <c:v>-5.80533E-3</c:v>
                </c:pt>
                <c:pt idx="153450" formatCode="0.00E+00">
                  <c:v>-5.4919499999999998E-3</c:v>
                </c:pt>
                <c:pt idx="153451" formatCode="0.00E+00">
                  <c:v>-5.17426E-3</c:v>
                </c:pt>
                <c:pt idx="153452" formatCode="0.00E+00">
                  <c:v>-4.8527400000000004E-3</c:v>
                </c:pt>
                <c:pt idx="153453" formatCode="0.00E+00">
                  <c:v>-4.52784E-3</c:v>
                </c:pt>
                <c:pt idx="153454" formatCode="0.00E+00">
                  <c:v>-4.2000600000000003E-3</c:v>
                </c:pt>
                <c:pt idx="153455" formatCode="0.00E+00">
                  <c:v>-3.8698500000000002E-3</c:v>
                </c:pt>
                <c:pt idx="153456" formatCode="0.00E+00">
                  <c:v>-3.5377E-3</c:v>
                </c:pt>
                <c:pt idx="153457" formatCode="0.00E+00">
                  <c:v>-3.2040900000000001E-3</c:v>
                </c:pt>
                <c:pt idx="153458" formatCode="0.00E+00">
                  <c:v>-2.8694900000000001E-3</c:v>
                </c:pt>
                <c:pt idx="153459" formatCode="0.00E+00">
                  <c:v>-2.5343800000000001E-3</c:v>
                </c:pt>
                <c:pt idx="153460" formatCode="0.00E+00">
                  <c:v>-2.1992299999999999E-3</c:v>
                </c:pt>
                <c:pt idx="153461" formatCode="0.00E+00">
                  <c:v>-1.86451E-3</c:v>
                </c:pt>
                <c:pt idx="153462" formatCode="0.00E+00">
                  <c:v>-1.5307000000000001E-3</c:v>
                </c:pt>
                <c:pt idx="153463" formatCode="0.00E+00">
                  <c:v>-1.1982500000000001E-3</c:v>
                </c:pt>
                <c:pt idx="153464" formatCode="0.00E+00">
                  <c:v>-8.6763300000000003E-4</c:v>
                </c:pt>
                <c:pt idx="153465" formatCode="0.00E+00">
                  <c:v>-5.3929300000000004E-4</c:v>
                </c:pt>
                <c:pt idx="153466" formatCode="0.00E+00">
                  <c:v>-2.13682E-4</c:v>
                </c:pt>
                <c:pt idx="153467" formatCode="0.00E+00">
                  <c:v>1.0875899999999999E-4</c:v>
                </c:pt>
                <c:pt idx="153468" formatCode="0.00E+00">
                  <c:v>4.2759599999999998E-4</c:v>
                </c:pt>
                <c:pt idx="153469" formatCode="0.00E+00">
                  <c:v>7.4240199999999997E-4</c:v>
                </c:pt>
                <c:pt idx="153470" formatCode="0.00E+00">
                  <c:v>1.05276E-3</c:v>
                </c:pt>
                <c:pt idx="153471" formatCode="0.00E+00">
                  <c:v>1.35826E-3</c:v>
                </c:pt>
                <c:pt idx="153472" formatCode="0.00E+00">
                  <c:v>1.65851E-3</c:v>
                </c:pt>
                <c:pt idx="153473" formatCode="0.00E+00">
                  <c:v>1.95312E-3</c:v>
                </c:pt>
                <c:pt idx="153474" formatCode="0.00E+00">
                  <c:v>2.2417100000000001E-3</c:v>
                </c:pt>
                <c:pt idx="153475" formatCode="0.00E+00">
                  <c:v>2.5239099999999999E-3</c:v>
                </c:pt>
                <c:pt idx="153476" formatCode="0.00E+00">
                  <c:v>2.7993800000000002E-3</c:v>
                </c:pt>
                <c:pt idx="153477" formatCode="0.00E+00">
                  <c:v>3.06777E-3</c:v>
                </c:pt>
                <c:pt idx="153478" formatCode="0.00E+00">
                  <c:v>3.3287500000000001E-3</c:v>
                </c:pt>
                <c:pt idx="153479" formatCode="0.00E+00">
                  <c:v>3.58202E-3</c:v>
                </c:pt>
                <c:pt idx="153480" formatCode="0.00E+00">
                  <c:v>3.8272699999999998E-3</c:v>
                </c:pt>
                <c:pt idx="153481" formatCode="0.00E+00">
                  <c:v>4.0642100000000004E-3</c:v>
                </c:pt>
                <c:pt idx="153482" formatCode="0.00E+00">
                  <c:v>4.2925799999999998E-3</c:v>
                </c:pt>
                <c:pt idx="153483" formatCode="0.00E+00">
                  <c:v>4.5121199999999997E-3</c:v>
                </c:pt>
                <c:pt idx="153484" formatCode="0.00E+00">
                  <c:v>4.7225799999999997E-3</c:v>
                </c:pt>
                <c:pt idx="153485" formatCode="0.00E+00">
                  <c:v>4.9237500000000002E-3</c:v>
                </c:pt>
                <c:pt idx="153486" formatCode="0.00E+00">
                  <c:v>5.1154199999999999E-3</c:v>
                </c:pt>
                <c:pt idx="153487" formatCode="0.00E+00">
                  <c:v>5.2973899999999999E-3</c:v>
                </c:pt>
                <c:pt idx="153488" formatCode="0.00E+00">
                  <c:v>5.4694799999999997E-3</c:v>
                </c:pt>
                <c:pt idx="153489" formatCode="0.00E+00">
                  <c:v>5.63154E-3</c:v>
                </c:pt>
                <c:pt idx="153490" formatCode="0.00E+00">
                  <c:v>5.78343E-3</c:v>
                </c:pt>
                <c:pt idx="153491" formatCode="0.00E+00">
                  <c:v>5.9250199999999996E-3</c:v>
                </c:pt>
                <c:pt idx="153492" formatCode="0.00E+00">
                  <c:v>6.0562000000000003E-3</c:v>
                </c:pt>
                <c:pt idx="153493" formatCode="0.00E+00">
                  <c:v>6.17688E-3</c:v>
                </c:pt>
                <c:pt idx="153494" formatCode="0.00E+00">
                  <c:v>6.2869800000000002E-3</c:v>
                </c:pt>
                <c:pt idx="153495" formatCode="0.00E+00">
                  <c:v>6.3864600000000001E-3</c:v>
                </c:pt>
                <c:pt idx="153496" formatCode="0.00E+00">
                  <c:v>6.47526E-3</c:v>
                </c:pt>
                <c:pt idx="153497" formatCode="0.00E+00">
                  <c:v>6.5533700000000002E-3</c:v>
                </c:pt>
                <c:pt idx="153498" formatCode="0.00E+00">
                  <c:v>6.6207799999999997E-3</c:v>
                </c:pt>
                <c:pt idx="153499" formatCode="0.00E+00">
                  <c:v>6.6775100000000002E-3</c:v>
                </c:pt>
                <c:pt idx="153500" formatCode="0.00E+00">
                  <c:v>6.7235699999999999E-3</c:v>
                </c:pt>
                <c:pt idx="153501" formatCode="0.00E+00">
                  <c:v>6.7590300000000001E-3</c:v>
                </c:pt>
                <c:pt idx="153502" formatCode="0.00E+00">
                  <c:v>6.7839299999999996E-3</c:v>
                </c:pt>
                <c:pt idx="153503" formatCode="0.00E+00">
                  <c:v>6.7983599999999998E-3</c:v>
                </c:pt>
                <c:pt idx="153504" formatCode="0.00E+00">
                  <c:v>6.8024100000000001E-3</c:v>
                </c:pt>
                <c:pt idx="153505" formatCode="0.00E+00">
                  <c:v>6.7961899999999997E-3</c:v>
                </c:pt>
                <c:pt idx="153506" formatCode="0.00E+00">
                  <c:v>6.7798299999999997E-3</c:v>
                </c:pt>
                <c:pt idx="153507" formatCode="0.00E+00">
                  <c:v>6.7534700000000001E-3</c:v>
                </c:pt>
                <c:pt idx="153508" formatCode="0.00E+00">
                  <c:v>6.7172600000000001E-3</c:v>
                </c:pt>
                <c:pt idx="153509" formatCode="0.00E+00">
                  <c:v>6.6713800000000002E-3</c:v>
                </c:pt>
                <c:pt idx="153510" formatCode="0.00E+00">
                  <c:v>6.6160000000000004E-3</c:v>
                </c:pt>
                <c:pt idx="153511" formatCode="0.00E+00">
                  <c:v>6.5513400000000001E-3</c:v>
                </c:pt>
                <c:pt idx="153512" formatCode="0.00E+00">
                  <c:v>6.4776E-3</c:v>
                </c:pt>
                <c:pt idx="153513" formatCode="0.00E+00">
                  <c:v>6.3949999999999996E-3</c:v>
                </c:pt>
                <c:pt idx="153514" formatCode="0.00E+00">
                  <c:v>6.3037900000000001E-3</c:v>
                </c:pt>
                <c:pt idx="153515" formatCode="0.00E+00">
                  <c:v>6.2042099999999999E-3</c:v>
                </c:pt>
                <c:pt idx="153516" formatCode="0.00E+00">
                  <c:v>6.0965200000000002E-3</c:v>
                </c:pt>
                <c:pt idx="153517" formatCode="0.00E+00">
                  <c:v>5.9810000000000002E-3</c:v>
                </c:pt>
                <c:pt idx="153518" formatCode="0.00E+00">
                  <c:v>5.8579299999999999E-3</c:v>
                </c:pt>
                <c:pt idx="153519" formatCode="0.00E+00">
                  <c:v>5.7276100000000002E-3</c:v>
                </c:pt>
                <c:pt idx="153520" formatCode="0.00E+00">
                  <c:v>5.5903300000000001E-3</c:v>
                </c:pt>
                <c:pt idx="153521" formatCode="0.00E+00">
                  <c:v>5.4463999999999997E-3</c:v>
                </c:pt>
                <c:pt idx="153522" formatCode="0.00E+00">
                  <c:v>5.2961500000000003E-3</c:v>
                </c:pt>
                <c:pt idx="153523" formatCode="0.00E+00">
                  <c:v>5.1399000000000002E-3</c:v>
                </c:pt>
                <c:pt idx="153524" formatCode="0.00E+00">
                  <c:v>4.9779799999999999E-3</c:v>
                </c:pt>
                <c:pt idx="153525" formatCode="0.00E+00">
                  <c:v>4.81074E-3</c:v>
                </c:pt>
                <c:pt idx="153526" formatCode="0.00E+00">
                  <c:v>4.6385300000000001E-3</c:v>
                </c:pt>
                <c:pt idx="153527" formatCode="0.00E+00">
                  <c:v>4.46168E-3</c:v>
                </c:pt>
                <c:pt idx="153528" formatCode="0.00E+00">
                  <c:v>4.2805600000000001E-3</c:v>
                </c:pt>
                <c:pt idx="153529" formatCode="0.00E+00">
                  <c:v>4.09553E-3</c:v>
                </c:pt>
                <c:pt idx="153530" formatCode="0.00E+00">
                  <c:v>3.9069600000000001E-3</c:v>
                </c:pt>
                <c:pt idx="153531" formatCode="0.00E+00">
                  <c:v>3.7151900000000002E-3</c:v>
                </c:pt>
                <c:pt idx="153532" formatCode="0.00E+00">
                  <c:v>3.5206199999999999E-3</c:v>
                </c:pt>
                <c:pt idx="153533" formatCode="0.00E+00">
                  <c:v>3.32359E-3</c:v>
                </c:pt>
                <c:pt idx="153534" formatCode="0.00E+00">
                  <c:v>3.1244900000000002E-3</c:v>
                </c:pt>
                <c:pt idx="153535" formatCode="0.00E+00">
                  <c:v>2.9236800000000001E-3</c:v>
                </c:pt>
                <c:pt idx="153536" formatCode="0.00E+00">
                  <c:v>2.7215300000000002E-3</c:v>
                </c:pt>
                <c:pt idx="153537" formatCode="0.00E+00">
                  <c:v>2.51841E-3</c:v>
                </c:pt>
                <c:pt idx="153538" formatCode="0.00E+00">
                  <c:v>2.3146799999999999E-3</c:v>
                </c:pt>
                <c:pt idx="153539" formatCode="0.00E+00">
                  <c:v>2.11071E-3</c:v>
                </c:pt>
                <c:pt idx="153540" formatCode="0.00E+00">
                  <c:v>1.90686E-3</c:v>
                </c:pt>
                <c:pt idx="153541" formatCode="0.00E+00">
                  <c:v>1.7034800000000001E-3</c:v>
                </c:pt>
                <c:pt idx="153542" formatCode="0.00E+00">
                  <c:v>1.5009299999999999E-3</c:v>
                </c:pt>
                <c:pt idx="153543" formatCode="0.00E+00">
                  <c:v>1.29956E-3</c:v>
                </c:pt>
                <c:pt idx="153544" formatCode="0.00E+00">
                  <c:v>1.0996999999999999E-3</c:v>
                </c:pt>
                <c:pt idx="153545" formatCode="0.00E+00">
                  <c:v>9.0168599999999996E-4</c:v>
                </c:pt>
                <c:pt idx="153546" formatCode="0.00E+00">
                  <c:v>7.0585799999999996E-4</c:v>
                </c:pt>
                <c:pt idx="153547" formatCode="0.00E+00">
                  <c:v>5.1253400000000004E-4</c:v>
                </c:pt>
                <c:pt idx="153548" formatCode="0.00E+00">
                  <c:v>3.2202700000000001E-4</c:v>
                </c:pt>
                <c:pt idx="153549" formatCode="0.00E+00">
                  <c:v>1.3464600000000001E-4</c:v>
                </c:pt>
                <c:pt idx="153550" formatCode="0.00E+00">
                  <c:v>-4.9313100000000001E-5</c:v>
                </c:pt>
                <c:pt idx="153551" formatCode="0.00E+00">
                  <c:v>-2.2955999999999999E-4</c:v>
                </c:pt>
                <c:pt idx="153552" formatCode="0.00E+00">
                  <c:v>-4.0581599999999998E-4</c:v>
                </c:pt>
                <c:pt idx="153553" formatCode="0.00E+00">
                  <c:v>-5.7781100000000001E-4</c:v>
                </c:pt>
                <c:pt idx="153554" formatCode="0.00E+00">
                  <c:v>-7.4528500000000004E-4</c:v>
                </c:pt>
                <c:pt idx="153555" formatCode="0.00E+00">
                  <c:v>-9.0799100000000003E-4</c:v>
                </c:pt>
                <c:pt idx="153556" formatCode="0.00E+00">
                  <c:v>-1.06569E-3</c:v>
                </c:pt>
                <c:pt idx="153557" formatCode="0.00E+00">
                  <c:v>-1.21816E-3</c:v>
                </c:pt>
                <c:pt idx="153558" formatCode="0.00E+00">
                  <c:v>-1.3651799999999999E-3</c:v>
                </c:pt>
                <c:pt idx="153559" formatCode="0.00E+00">
                  <c:v>-1.5065499999999999E-3</c:v>
                </c:pt>
                <c:pt idx="153560" formatCode="0.00E+00">
                  <c:v>-1.64208E-3</c:v>
                </c:pt>
                <c:pt idx="153561" formatCode="0.00E+00">
                  <c:v>-1.77159E-3</c:v>
                </c:pt>
                <c:pt idx="153562" formatCode="0.00E+00">
                  <c:v>-1.89493E-3</c:v>
                </c:pt>
                <c:pt idx="153563" formatCode="0.00E+00">
                  <c:v>-2.0119199999999999E-3</c:v>
                </c:pt>
                <c:pt idx="153564" formatCode="0.00E+00">
                  <c:v>-2.1224500000000001E-3</c:v>
                </c:pt>
                <c:pt idx="153565" formatCode="0.00E+00">
                  <c:v>-2.22638E-3</c:v>
                </c:pt>
                <c:pt idx="153566" formatCode="0.00E+00">
                  <c:v>-2.3235999999999999E-3</c:v>
                </c:pt>
                <c:pt idx="153567" formatCode="0.00E+00">
                  <c:v>-2.4140099999999999E-3</c:v>
                </c:pt>
                <c:pt idx="153568" formatCode="0.00E+00">
                  <c:v>-2.49752E-3</c:v>
                </c:pt>
                <c:pt idx="153569" formatCode="0.00E+00">
                  <c:v>-2.5740799999999999E-3</c:v>
                </c:pt>
                <c:pt idx="153570" formatCode="0.00E+00">
                  <c:v>-2.6436099999999998E-3</c:v>
                </c:pt>
                <c:pt idx="153571" formatCode="0.00E+00">
                  <c:v>-2.7060700000000001E-3</c:v>
                </c:pt>
                <c:pt idx="153572" formatCode="0.00E+00">
                  <c:v>-2.76144E-3</c:v>
                </c:pt>
                <c:pt idx="153573" formatCode="0.00E+00">
                  <c:v>-2.8096900000000001E-3</c:v>
                </c:pt>
                <c:pt idx="153574" formatCode="0.00E+00">
                  <c:v>-2.8508299999999999E-3</c:v>
                </c:pt>
                <c:pt idx="153575" formatCode="0.00E+00">
                  <c:v>-2.8848699999999999E-3</c:v>
                </c:pt>
                <c:pt idx="153576" formatCode="0.00E+00">
                  <c:v>-2.9118199999999999E-3</c:v>
                </c:pt>
                <c:pt idx="153577" formatCode="0.00E+00">
                  <c:v>-2.93173E-3</c:v>
                </c:pt>
                <c:pt idx="153578" formatCode="0.00E+00">
                  <c:v>-2.9446400000000001E-3</c:v>
                </c:pt>
                <c:pt idx="153579" formatCode="0.00E+00">
                  <c:v>-2.9506200000000002E-3</c:v>
                </c:pt>
                <c:pt idx="153580" formatCode="0.00E+00">
                  <c:v>-2.9497400000000002E-3</c:v>
                </c:pt>
                <c:pt idx="153581" formatCode="0.00E+00">
                  <c:v>-2.9421E-3</c:v>
                </c:pt>
                <c:pt idx="153582" formatCode="0.00E+00">
                  <c:v>-2.9277800000000001E-3</c:v>
                </c:pt>
                <c:pt idx="153583" formatCode="0.00E+00">
                  <c:v>-2.90691E-3</c:v>
                </c:pt>
                <c:pt idx="153584" formatCode="0.00E+00">
                  <c:v>-2.8796E-3</c:v>
                </c:pt>
                <c:pt idx="153585" formatCode="0.00E+00">
                  <c:v>-2.846E-3</c:v>
                </c:pt>
                <c:pt idx="153586" formatCode="0.00E+00">
                  <c:v>-2.8062400000000002E-3</c:v>
                </c:pt>
                <c:pt idx="153587" formatCode="0.00E+00">
                  <c:v>-2.7604800000000001E-3</c:v>
                </c:pt>
                <c:pt idx="153588" formatCode="0.00E+00">
                  <c:v>-2.7088799999999999E-3</c:v>
                </c:pt>
                <c:pt idx="153589" formatCode="0.00E+00">
                  <c:v>-2.6516299999999999E-3</c:v>
                </c:pt>
                <c:pt idx="153590" formatCode="0.00E+00">
                  <c:v>-2.5889099999999998E-3</c:v>
                </c:pt>
                <c:pt idx="153591" formatCode="0.00E+00">
                  <c:v>-2.5209199999999998E-3</c:v>
                </c:pt>
                <c:pt idx="153592" formatCode="0.00E+00">
                  <c:v>-2.4478500000000001E-3</c:v>
                </c:pt>
                <c:pt idx="153593" formatCode="0.00E+00">
                  <c:v>-2.3699099999999998E-3</c:v>
                </c:pt>
                <c:pt idx="153594" formatCode="0.00E+00">
                  <c:v>-2.2873300000000002E-3</c:v>
                </c:pt>
                <c:pt idx="153595" formatCode="0.00E+00">
                  <c:v>-2.2003299999999999E-3</c:v>
                </c:pt>
                <c:pt idx="153596" formatCode="0.00E+00">
                  <c:v>-2.1091500000000002E-3</c:v>
                </c:pt>
                <c:pt idx="153597" formatCode="0.00E+00">
                  <c:v>-2.01402E-3</c:v>
                </c:pt>
                <c:pt idx="153598" formatCode="0.00E+00">
                  <c:v>-1.9151800000000001E-3</c:v>
                </c:pt>
                <c:pt idx="153599" formatCode="0.00E+00">
                  <c:v>-1.8128899999999999E-3</c:v>
                </c:pt>
                <c:pt idx="153600" formatCode="0.00E+00">
                  <c:v>-1.70739E-3</c:v>
                </c:pt>
                <c:pt idx="153601" formatCode="0.00E+00">
                  <c:v>-1.59896E-3</c:v>
                </c:pt>
                <c:pt idx="153602" formatCode="0.00E+00">
                  <c:v>-1.48784E-3</c:v>
                </c:pt>
                <c:pt idx="153603" formatCode="0.00E+00">
                  <c:v>-1.3743099999999999E-3</c:v>
                </c:pt>
                <c:pt idx="153604" formatCode="0.00E+00">
                  <c:v>-1.2586400000000001E-3</c:v>
                </c:pt>
                <c:pt idx="153605" formatCode="0.00E+00">
                  <c:v>-1.14108E-3</c:v>
                </c:pt>
                <c:pt idx="153606" formatCode="0.00E+00">
                  <c:v>-1.02191E-3</c:v>
                </c:pt>
                <c:pt idx="153607" formatCode="0.00E+00">
                  <c:v>-9.01413E-4</c:v>
                </c:pt>
                <c:pt idx="153608" formatCode="0.00E+00">
                  <c:v>-7.7985000000000001E-4</c:v>
                </c:pt>
                <c:pt idx="153609" formatCode="0.00E+00">
                  <c:v>-6.5749600000000004E-4</c:v>
                </c:pt>
                <c:pt idx="153610" formatCode="0.00E+00">
                  <c:v>-5.3462200000000001E-4</c:v>
                </c:pt>
                <c:pt idx="153611" formatCode="0.00E+00">
                  <c:v>-4.1149999999999997E-4</c:v>
                </c:pt>
                <c:pt idx="153612" formatCode="0.00E+00">
                  <c:v>-2.8839799999999999E-4</c:v>
                </c:pt>
                <c:pt idx="153613" formatCode="0.00E+00">
                  <c:v>-1.65582E-4</c:v>
                </c:pt>
                <c:pt idx="153614" formatCode="0.00E+00">
                  <c:v>-4.3316299999999997E-5</c:v>
                </c:pt>
                <c:pt idx="153615" formatCode="0.00E+00">
                  <c:v>7.8138000000000003E-5</c:v>
                </c:pt>
                <c:pt idx="153616" formatCode="0.00E+00">
                  <c:v>1.98524E-4</c:v>
                </c:pt>
                <c:pt idx="153617" formatCode="0.00E+00">
                  <c:v>3.1758999999999997E-4</c:v>
                </c:pt>
                <c:pt idx="153618" formatCode="0.00E+00">
                  <c:v>4.3508700000000002E-4</c:v>
                </c:pt>
                <c:pt idx="153619" formatCode="0.00E+00">
                  <c:v>5.5077100000000003E-4</c:v>
                </c:pt>
                <c:pt idx="153620" formatCode="0.00E+00">
                  <c:v>6.64407E-4</c:v>
                </c:pt>
                <c:pt idx="153621" formatCode="0.00E+00">
                  <c:v>7.7576100000000003E-4</c:v>
                </c:pt>
                <c:pt idx="153622" formatCode="0.00E+00">
                  <c:v>8.8460899999999996E-4</c:v>
                </c:pt>
                <c:pt idx="153623" formatCode="0.00E+00">
                  <c:v>9.9073299999999993E-4</c:v>
                </c:pt>
                <c:pt idx="153624" formatCode="0.00E+00">
                  <c:v>1.09392E-3</c:v>
                </c:pt>
                <c:pt idx="153625" formatCode="0.00E+00">
                  <c:v>1.1939699999999999E-3</c:v>
                </c:pt>
                <c:pt idx="153626" formatCode="0.00E+00">
                  <c:v>1.2906899999999999E-3</c:v>
                </c:pt>
                <c:pt idx="153627" formatCode="0.00E+00">
                  <c:v>1.3838800000000001E-3</c:v>
                </c:pt>
                <c:pt idx="153628" formatCode="0.00E+00">
                  <c:v>1.47338E-3</c:v>
                </c:pt>
                <c:pt idx="153629" formatCode="0.00E+00">
                  <c:v>1.5590000000000001E-3</c:v>
                </c:pt>
                <c:pt idx="153630" formatCode="0.00E+00">
                  <c:v>1.6405899999999999E-3</c:v>
                </c:pt>
                <c:pt idx="153631" formatCode="0.00E+00">
                  <c:v>1.7180100000000001E-3</c:v>
                </c:pt>
                <c:pt idx="153632" formatCode="0.00E+00">
                  <c:v>1.79109E-3</c:v>
                </c:pt>
                <c:pt idx="153633" formatCode="0.00E+00">
                  <c:v>1.85973E-3</c:v>
                </c:pt>
                <c:pt idx="153634" formatCode="0.00E+00">
                  <c:v>1.9237900000000001E-3</c:v>
                </c:pt>
                <c:pt idx="153635" formatCode="0.00E+00">
                  <c:v>1.9831599999999999E-3</c:v>
                </c:pt>
                <c:pt idx="153636" formatCode="0.00E+00">
                  <c:v>2.0377400000000001E-3</c:v>
                </c:pt>
                <c:pt idx="153637" formatCode="0.00E+00">
                  <c:v>2.0874499999999998E-3</c:v>
                </c:pt>
                <c:pt idx="153638" formatCode="0.00E+00">
                  <c:v>2.1321999999999999E-3</c:v>
                </c:pt>
                <c:pt idx="153639" formatCode="0.00E+00">
                  <c:v>2.1719199999999999E-3</c:v>
                </c:pt>
                <c:pt idx="153640" formatCode="0.00E+00">
                  <c:v>2.2065700000000001E-3</c:v>
                </c:pt>
                <c:pt idx="153641" formatCode="0.00E+00">
                  <c:v>2.2360800000000001E-3</c:v>
                </c:pt>
                <c:pt idx="153642" formatCode="0.00E+00">
                  <c:v>2.2604399999999998E-3</c:v>
                </c:pt>
                <c:pt idx="153643" formatCode="0.00E+00">
                  <c:v>2.2796000000000001E-3</c:v>
                </c:pt>
                <c:pt idx="153644" formatCode="0.00E+00">
                  <c:v>2.29356E-3</c:v>
                </c:pt>
                <c:pt idx="153645" formatCode="0.00E+00">
                  <c:v>2.3023200000000001E-3</c:v>
                </c:pt>
                <c:pt idx="153646" formatCode="0.00E+00">
                  <c:v>2.3058900000000001E-3</c:v>
                </c:pt>
                <c:pt idx="153647" formatCode="0.00E+00">
                  <c:v>2.3042700000000002E-3</c:v>
                </c:pt>
                <c:pt idx="153648" formatCode="0.00E+00">
                  <c:v>2.2975199999999999E-3</c:v>
                </c:pt>
                <c:pt idx="153649" formatCode="0.00E+00">
                  <c:v>2.2856600000000001E-3</c:v>
                </c:pt>
                <c:pt idx="153650" formatCode="0.00E+00">
                  <c:v>2.2687499999999999E-3</c:v>
                </c:pt>
                <c:pt idx="153651" formatCode="0.00E+00">
                  <c:v>2.2468399999999999E-3</c:v>
                </c:pt>
                <c:pt idx="153652" formatCode="0.00E+00">
                  <c:v>2.2200200000000001E-3</c:v>
                </c:pt>
                <c:pt idx="153653" formatCode="0.00E+00">
                  <c:v>2.1883599999999999E-3</c:v>
                </c:pt>
                <c:pt idx="153654" formatCode="0.00E+00">
                  <c:v>2.1519600000000001E-3</c:v>
                </c:pt>
                <c:pt idx="153655" formatCode="0.00E+00">
                  <c:v>2.1109100000000001E-3</c:v>
                </c:pt>
                <c:pt idx="153656" formatCode="0.00E+00">
                  <c:v>2.0653400000000001E-3</c:v>
                </c:pt>
                <c:pt idx="153657" formatCode="0.00E+00">
                  <c:v>2.01534E-3</c:v>
                </c:pt>
                <c:pt idx="153658" formatCode="0.00E+00">
                  <c:v>1.9610700000000001E-3</c:v>
                </c:pt>
                <c:pt idx="153659" formatCode="0.00E+00">
                  <c:v>1.9026399999999999E-3</c:v>
                </c:pt>
                <c:pt idx="153660" formatCode="0.00E+00">
                  <c:v>1.8402099999999999E-3</c:v>
                </c:pt>
                <c:pt idx="153661" formatCode="0.00E+00">
                  <c:v>1.77393E-3</c:v>
                </c:pt>
                <c:pt idx="153662" formatCode="0.00E+00">
                  <c:v>1.70397E-3</c:v>
                </c:pt>
                <c:pt idx="153663" formatCode="0.00E+00">
                  <c:v>1.6304799999999999E-3</c:v>
                </c:pt>
                <c:pt idx="153664" formatCode="0.00E+00">
                  <c:v>1.55364E-3</c:v>
                </c:pt>
                <c:pt idx="153665" formatCode="0.00E+00">
                  <c:v>1.4736199999999999E-3</c:v>
                </c:pt>
                <c:pt idx="153666" formatCode="0.00E+00">
                  <c:v>1.39061E-3</c:v>
                </c:pt>
                <c:pt idx="153667" formatCode="0.00E+00">
                  <c:v>1.3048300000000001E-3</c:v>
                </c:pt>
                <c:pt idx="153668" formatCode="0.00E+00">
                  <c:v>1.21649E-3</c:v>
                </c:pt>
                <c:pt idx="153669" formatCode="0.00E+00">
                  <c:v>1.1258399999999999E-3</c:v>
                </c:pt>
                <c:pt idx="153670" formatCode="0.00E+00">
                  <c:v>1.0330999999999999E-3</c:v>
                </c:pt>
                <c:pt idx="153671" formatCode="0.00E+00">
                  <c:v>9.3844999999999996E-4</c:v>
                </c:pt>
                <c:pt idx="153672" formatCode="0.00E+00">
                  <c:v>8.4208000000000004E-4</c:v>
                </c:pt>
                <c:pt idx="153673" formatCode="0.00E+00">
                  <c:v>7.4416800000000002E-4</c:v>
                </c:pt>
                <c:pt idx="153674" formatCode="0.00E+00">
                  <c:v>6.4490200000000004E-4</c:v>
                </c:pt>
                <c:pt idx="153675" formatCode="0.00E+00">
                  <c:v>5.4447499999999999E-4</c:v>
                </c:pt>
                <c:pt idx="153676" formatCode="0.00E+00">
                  <c:v>4.4308299999999999E-4</c:v>
                </c:pt>
                <c:pt idx="153677" formatCode="0.00E+00">
                  <c:v>3.4092299999999997E-4</c:v>
                </c:pt>
                <c:pt idx="153678" formatCode="0.00E+00">
                  <c:v>2.3819800000000001E-4</c:v>
                </c:pt>
                <c:pt idx="153679" formatCode="0.00E+00">
                  <c:v>1.3510900000000001E-4</c:v>
                </c:pt>
                <c:pt idx="153680" formatCode="0.00E+00">
                  <c:v>3.1846700000000001E-5</c:v>
                </c:pt>
                <c:pt idx="153681" formatCode="0.00E+00">
                  <c:v>-7.1400200000000001E-5</c:v>
                </c:pt>
                <c:pt idx="153682" formatCode="0.00E+00">
                  <c:v>-1.7443299999999999E-4</c:v>
                </c:pt>
                <c:pt idx="153683" formatCode="0.00E+00">
                  <c:v>-2.7703999999999999E-4</c:v>
                </c:pt>
                <c:pt idx="153684" formatCode="0.00E+00">
                  <c:v>-3.7903299999999997E-4</c:v>
                </c:pt>
                <c:pt idx="153685" formatCode="0.00E+00">
                  <c:v>-4.8023500000000003E-4</c:v>
                </c:pt>
                <c:pt idx="153686" formatCode="0.00E+00">
                  <c:v>-5.8045999999999998E-4</c:v>
                </c:pt>
                <c:pt idx="153687" formatCode="0.00E+00">
                  <c:v>-6.7951800000000005E-4</c:v>
                </c:pt>
                <c:pt idx="153688" formatCode="0.00E+00">
                  <c:v>-7.7723600000000005E-4</c:v>
                </c:pt>
                <c:pt idx="153689" formatCode="0.00E+00">
                  <c:v>-8.7344300000000001E-4</c:v>
                </c:pt>
                <c:pt idx="153690" formatCode="0.00E+00">
                  <c:v>-9.6793900000000002E-4</c:v>
                </c:pt>
                <c:pt idx="153691" formatCode="0.00E+00">
                  <c:v>-1.0605E-3</c:v>
                </c:pt>
                <c:pt idx="153692" formatCode="0.00E+00">
                  <c:v>-1.15098E-3</c:v>
                </c:pt>
                <c:pt idx="153693" formatCode="0.00E+00">
                  <c:v>-1.23924E-3</c:v>
                </c:pt>
                <c:pt idx="153694" formatCode="0.00E+00">
                  <c:v>-1.3251599999999999E-3</c:v>
                </c:pt>
                <c:pt idx="153695" formatCode="0.00E+00">
                  <c:v>-1.40858E-3</c:v>
                </c:pt>
                <c:pt idx="153696" formatCode="0.00E+00">
                  <c:v>-1.4893700000000001E-3</c:v>
                </c:pt>
                <c:pt idx="153697" formatCode="0.00E+00">
                  <c:v>-1.56737E-3</c:v>
                </c:pt>
                <c:pt idx="153698" formatCode="0.00E+00">
                  <c:v>-1.64241E-3</c:v>
                </c:pt>
                <c:pt idx="153699" formatCode="0.00E+00">
                  <c:v>-1.7143499999999999E-3</c:v>
                </c:pt>
                <c:pt idx="153700" formatCode="0.00E+00">
                  <c:v>-1.7830999999999999E-3</c:v>
                </c:pt>
                <c:pt idx="153701" formatCode="0.00E+00">
                  <c:v>-1.8486100000000001E-3</c:v>
                </c:pt>
                <c:pt idx="153702" formatCode="0.00E+00">
                  <c:v>-1.9107900000000001E-3</c:v>
                </c:pt>
                <c:pt idx="153703" formatCode="0.00E+00">
                  <c:v>-1.9695400000000001E-3</c:v>
                </c:pt>
                <c:pt idx="153704" formatCode="0.00E+00">
                  <c:v>-2.02476E-3</c:v>
                </c:pt>
                <c:pt idx="153705" formatCode="0.00E+00">
                  <c:v>-2.07639E-3</c:v>
                </c:pt>
                <c:pt idx="153706" formatCode="0.00E+00">
                  <c:v>-2.1243799999999999E-3</c:v>
                </c:pt>
                <c:pt idx="153707" formatCode="0.00E+00">
                  <c:v>-2.1686800000000001E-3</c:v>
                </c:pt>
                <c:pt idx="153708" formatCode="0.00E+00">
                  <c:v>-2.20922E-3</c:v>
                </c:pt>
                <c:pt idx="153709" formatCode="0.00E+00">
                  <c:v>-2.2459699999999999E-3</c:v>
                </c:pt>
                <c:pt idx="153710" formatCode="0.00E+00">
                  <c:v>-2.2789099999999999E-3</c:v>
                </c:pt>
                <c:pt idx="153711" formatCode="0.00E+00">
                  <c:v>-2.3080599999999998E-3</c:v>
                </c:pt>
                <c:pt idx="153712" formatCode="0.00E+00">
                  <c:v>-2.3333799999999999E-3</c:v>
                </c:pt>
                <c:pt idx="153713" formatCode="0.00E+00">
                  <c:v>-2.3547899999999998E-3</c:v>
                </c:pt>
                <c:pt idx="153714" formatCode="0.00E+00">
                  <c:v>-2.3723300000000002E-3</c:v>
                </c:pt>
                <c:pt idx="153715" formatCode="0.00E+00">
                  <c:v>-2.3862000000000002E-3</c:v>
                </c:pt>
                <c:pt idx="153716" formatCode="0.00E+00">
                  <c:v>-2.3966399999999998E-3</c:v>
                </c:pt>
                <c:pt idx="153717" formatCode="0.00E+00">
                  <c:v>-2.4036399999999999E-3</c:v>
                </c:pt>
                <c:pt idx="153718" formatCode="0.00E+00">
                  <c:v>-2.4069299999999998E-3</c:v>
                </c:pt>
                <c:pt idx="153719" formatCode="0.00E+00">
                  <c:v>-2.4063000000000001E-3</c:v>
                </c:pt>
                <c:pt idx="153720" formatCode="0.00E+00">
                  <c:v>-2.4017600000000002E-3</c:v>
                </c:pt>
                <c:pt idx="153721" formatCode="0.00E+00">
                  <c:v>-2.3934400000000002E-3</c:v>
                </c:pt>
                <c:pt idx="153722" formatCode="0.00E+00">
                  <c:v>-2.3814600000000002E-3</c:v>
                </c:pt>
                <c:pt idx="153723" formatCode="0.00E+00">
                  <c:v>-2.3659200000000001E-3</c:v>
                </c:pt>
                <c:pt idx="153724" formatCode="0.00E+00">
                  <c:v>-2.3469599999999999E-3</c:v>
                </c:pt>
                <c:pt idx="153725" formatCode="0.00E+00">
                  <c:v>-2.3247300000000001E-3</c:v>
                </c:pt>
                <c:pt idx="153726" formatCode="0.00E+00">
                  <c:v>-2.2993900000000001E-3</c:v>
                </c:pt>
                <c:pt idx="153727" formatCode="0.00E+00">
                  <c:v>-2.2710899999999999E-3</c:v>
                </c:pt>
                <c:pt idx="153728" formatCode="0.00E+00">
                  <c:v>-2.2399999999999998E-3</c:v>
                </c:pt>
                <c:pt idx="153729" formatCode="0.00E+00">
                  <c:v>-2.2063600000000001E-3</c:v>
                </c:pt>
                <c:pt idx="153730" formatCode="0.00E+00">
                  <c:v>-2.1704099999999998E-3</c:v>
                </c:pt>
                <c:pt idx="153731" formatCode="0.00E+00">
                  <c:v>-2.1323900000000001E-3</c:v>
                </c:pt>
                <c:pt idx="153732" formatCode="0.00E+00">
                  <c:v>-2.0924799999999999E-3</c:v>
                </c:pt>
                <c:pt idx="153733" formatCode="0.00E+00">
                  <c:v>-2.0508800000000002E-3</c:v>
                </c:pt>
                <c:pt idx="153734" formatCode="0.00E+00">
                  <c:v>-2.0078100000000001E-3</c:v>
                </c:pt>
                <c:pt idx="153735" formatCode="0.00E+00">
                  <c:v>-1.9635E-3</c:v>
                </c:pt>
                <c:pt idx="153736" formatCode="0.00E+00">
                  <c:v>-1.9180899999999999E-3</c:v>
                </c:pt>
                <c:pt idx="153737" formatCode="0.00E+00">
                  <c:v>-1.8716399999999999E-3</c:v>
                </c:pt>
                <c:pt idx="153738" formatCode="0.00E+00">
                  <c:v>-1.8242200000000001E-3</c:v>
                </c:pt>
                <c:pt idx="153739" formatCode="0.00E+00">
                  <c:v>-1.7760600000000001E-3</c:v>
                </c:pt>
                <c:pt idx="153740" formatCode="0.00E+00">
                  <c:v>-1.7275000000000001E-3</c:v>
                </c:pt>
                <c:pt idx="153741" formatCode="0.00E+00">
                  <c:v>-1.6789400000000001E-3</c:v>
                </c:pt>
                <c:pt idx="153742" formatCode="0.00E+00">
                  <c:v>-1.63068E-3</c:v>
                </c:pt>
                <c:pt idx="153743" formatCode="0.00E+00">
                  <c:v>-1.58299E-3</c:v>
                </c:pt>
                <c:pt idx="153744" formatCode="0.00E+00">
                  <c:v>-1.53605E-3</c:v>
                </c:pt>
                <c:pt idx="153745" formatCode="0.00E+00">
                  <c:v>-1.48996E-3</c:v>
                </c:pt>
                <c:pt idx="153746" formatCode="0.00E+00">
                  <c:v>-1.4447399999999999E-3</c:v>
                </c:pt>
                <c:pt idx="153747" formatCode="0.00E+00">
                  <c:v>-1.4003100000000001E-3</c:v>
                </c:pt>
                <c:pt idx="153748" formatCode="0.00E+00">
                  <c:v>-1.35677E-3</c:v>
                </c:pt>
                <c:pt idx="153749" formatCode="0.00E+00">
                  <c:v>-1.3145100000000001E-3</c:v>
                </c:pt>
                <c:pt idx="153750" formatCode="0.00E+00">
                  <c:v>-1.2739800000000001E-3</c:v>
                </c:pt>
                <c:pt idx="153751" formatCode="0.00E+00">
                  <c:v>-1.2354200000000001E-3</c:v>
                </c:pt>
                <c:pt idx="153752" formatCode="0.00E+00">
                  <c:v>-1.1988599999999999E-3</c:v>
                </c:pt>
                <c:pt idx="153753" formatCode="0.00E+00">
                  <c:v>-1.16446E-3</c:v>
                </c:pt>
                <c:pt idx="153754" formatCode="0.00E+00">
                  <c:v>-1.1325700000000001E-3</c:v>
                </c:pt>
                <c:pt idx="153755" formatCode="0.00E+00">
                  <c:v>-1.10355E-3</c:v>
                </c:pt>
                <c:pt idx="153756" formatCode="0.00E+00">
                  <c:v>-1.0776099999999999E-3</c:v>
                </c:pt>
                <c:pt idx="153757" formatCode="0.00E+00">
                  <c:v>-1.05484E-3</c:v>
                </c:pt>
                <c:pt idx="153758" formatCode="0.00E+00">
                  <c:v>-1.03535E-3</c:v>
                </c:pt>
                <c:pt idx="153759" formatCode="0.00E+00">
                  <c:v>-1.01925E-3</c:v>
                </c:pt>
                <c:pt idx="153760" formatCode="0.00E+00">
                  <c:v>-1.00665E-3</c:v>
                </c:pt>
                <c:pt idx="153761" formatCode="0.00E+00">
                  <c:v>-9.9763799999999991E-4</c:v>
                </c:pt>
                <c:pt idx="153762" formatCode="0.00E+00">
                  <c:v>-9.922240000000001E-4</c:v>
                </c:pt>
                <c:pt idx="153763" formatCode="0.00E+00">
                  <c:v>-9.9042899999999992E-4</c:v>
                </c:pt>
                <c:pt idx="153764" formatCode="0.00E+00">
                  <c:v>-9.9250699999999989E-4</c:v>
                </c:pt>
                <c:pt idx="153765" formatCode="0.00E+00">
                  <c:v>-9.989249999999999E-4</c:v>
                </c:pt>
                <c:pt idx="153766" formatCode="0.00E+00">
                  <c:v>-1.01008E-3</c:v>
                </c:pt>
                <c:pt idx="153767" formatCode="0.00E+00">
                  <c:v>-1.02593E-3</c:v>
                </c:pt>
                <c:pt idx="153768" formatCode="0.00E+00">
                  <c:v>-1.0461800000000001E-3</c:v>
                </c:pt>
                <c:pt idx="153769" formatCode="0.00E+00">
                  <c:v>-1.0706299999999999E-3</c:v>
                </c:pt>
                <c:pt idx="153770" formatCode="0.00E+00">
                  <c:v>-1.09935E-3</c:v>
                </c:pt>
                <c:pt idx="153771" formatCode="0.00E+00">
                  <c:v>-1.1325700000000001E-3</c:v>
                </c:pt>
                <c:pt idx="153772" formatCode="0.00E+00">
                  <c:v>-1.17041E-3</c:v>
                </c:pt>
                <c:pt idx="153773" formatCode="0.00E+00">
                  <c:v>-1.21279E-3</c:v>
                </c:pt>
                <c:pt idx="153774" formatCode="0.00E+00">
                  <c:v>-1.2597800000000001E-3</c:v>
                </c:pt>
                <c:pt idx="153775" formatCode="0.00E+00">
                  <c:v>-1.3115900000000001E-3</c:v>
                </c:pt>
                <c:pt idx="153776" formatCode="0.00E+00">
                  <c:v>-1.3684000000000001E-3</c:v>
                </c:pt>
                <c:pt idx="153777" formatCode="0.00E+00">
                  <c:v>-1.43037E-3</c:v>
                </c:pt>
                <c:pt idx="153778" formatCode="0.00E+00">
                  <c:v>-1.4977600000000001E-3</c:v>
                </c:pt>
                <c:pt idx="153779" formatCode="0.00E+00">
                  <c:v>-1.57081E-3</c:v>
                </c:pt>
                <c:pt idx="153780" formatCode="0.00E+00">
                  <c:v>-1.64942E-3</c:v>
                </c:pt>
                <c:pt idx="153781" formatCode="0.00E+00">
                  <c:v>-1.73335E-3</c:v>
                </c:pt>
                <c:pt idx="153782" formatCode="0.00E+00">
                  <c:v>-1.82248E-3</c:v>
                </c:pt>
                <c:pt idx="153783" formatCode="0.00E+00">
                  <c:v>-1.9169E-3</c:v>
                </c:pt>
                <c:pt idx="153784" formatCode="0.00E+00">
                  <c:v>-2.0166400000000001E-3</c:v>
                </c:pt>
                <c:pt idx="153785" formatCode="0.00E+00">
                  <c:v>-2.1215700000000001E-3</c:v>
                </c:pt>
                <c:pt idx="153786" formatCode="0.00E+00">
                  <c:v>-2.2313699999999999E-3</c:v>
                </c:pt>
                <c:pt idx="153787" formatCode="0.00E+00">
                  <c:v>-2.3457600000000001E-3</c:v>
                </c:pt>
                <c:pt idx="153788" formatCode="0.00E+00">
                  <c:v>-2.4645399999999999E-3</c:v>
                </c:pt>
                <c:pt idx="153789" formatCode="0.00E+00">
                  <c:v>-2.5876800000000002E-3</c:v>
                </c:pt>
                <c:pt idx="153790" formatCode="0.00E+00">
                  <c:v>-2.71528E-3</c:v>
                </c:pt>
                <c:pt idx="153791" formatCode="0.00E+00">
                  <c:v>-2.84746E-3</c:v>
                </c:pt>
                <c:pt idx="153792" formatCode="0.00E+00">
                  <c:v>-2.98416E-3</c:v>
                </c:pt>
                <c:pt idx="153793" formatCode="0.00E+00">
                  <c:v>-3.1253000000000001E-3</c:v>
                </c:pt>
                <c:pt idx="153794" formatCode="0.00E+00">
                  <c:v>-3.27064E-3</c:v>
                </c:pt>
                <c:pt idx="153795" formatCode="0.00E+00">
                  <c:v>-3.41975E-3</c:v>
                </c:pt>
                <c:pt idx="153796" formatCode="0.00E+00">
                  <c:v>-3.5721699999999999E-3</c:v>
                </c:pt>
                <c:pt idx="153797" formatCode="0.00E+00">
                  <c:v>-3.7275300000000002E-3</c:v>
                </c:pt>
                <c:pt idx="153798" formatCode="0.00E+00">
                  <c:v>-3.88558E-3</c:v>
                </c:pt>
                <c:pt idx="153799" formatCode="0.00E+00">
                  <c:v>-4.0461500000000001E-3</c:v>
                </c:pt>
                <c:pt idx="153800" formatCode="0.00E+00">
                  <c:v>-4.2091000000000003E-3</c:v>
                </c:pt>
                <c:pt idx="153801" formatCode="0.00E+00">
                  <c:v>-4.3742099999999999E-3</c:v>
                </c:pt>
                <c:pt idx="153802" formatCode="0.00E+00">
                  <c:v>-4.5412200000000003E-3</c:v>
                </c:pt>
                <c:pt idx="153803" formatCode="0.00E+00">
                  <c:v>-4.7099799999999999E-3</c:v>
                </c:pt>
                <c:pt idx="153804" formatCode="0.00E+00">
                  <c:v>-4.8804199999999999E-3</c:v>
                </c:pt>
                <c:pt idx="153805" formatCode="0.00E+00">
                  <c:v>-5.0524599999999999E-3</c:v>
                </c:pt>
                <c:pt idx="153806" formatCode="0.00E+00">
                  <c:v>-5.22596E-3</c:v>
                </c:pt>
                <c:pt idx="153807" formatCode="0.00E+00">
                  <c:v>-5.4008099999999998E-3</c:v>
                </c:pt>
                <c:pt idx="153808" formatCode="0.00E+00">
                  <c:v>-5.5768299999999996E-3</c:v>
                </c:pt>
                <c:pt idx="153809" formatCode="0.00E+00">
                  <c:v>-5.7536699999999998E-3</c:v>
                </c:pt>
                <c:pt idx="153810" formatCode="0.00E+00">
                  <c:v>-5.9308299999999998E-3</c:v>
                </c:pt>
                <c:pt idx="153811" formatCode="0.00E+00">
                  <c:v>-6.1077900000000001E-3</c:v>
                </c:pt>
                <c:pt idx="153812" formatCode="0.00E+00">
                  <c:v>-6.2841299999999998E-3</c:v>
                </c:pt>
                <c:pt idx="153813" formatCode="0.00E+00">
                  <c:v>-6.4594300000000004E-3</c:v>
                </c:pt>
                <c:pt idx="153814" formatCode="0.00E+00">
                  <c:v>-6.6332800000000001E-3</c:v>
                </c:pt>
                <c:pt idx="153815" formatCode="0.00E+00">
                  <c:v>-6.8055700000000004E-3</c:v>
                </c:pt>
                <c:pt idx="153816" formatCode="0.00E+00">
                  <c:v>-6.9764299999999996E-3</c:v>
                </c:pt>
                <c:pt idx="153817" formatCode="0.00E+00">
                  <c:v>-7.1457200000000004E-3</c:v>
                </c:pt>
                <c:pt idx="153818" formatCode="0.00E+00">
                  <c:v>-7.3128300000000002E-3</c:v>
                </c:pt>
                <c:pt idx="153819" formatCode="0.00E+00">
                  <c:v>-7.47702E-3</c:v>
                </c:pt>
                <c:pt idx="153820" formatCode="0.00E+00">
                  <c:v>-7.6378399999999999E-3</c:v>
                </c:pt>
                <c:pt idx="153821" formatCode="0.00E+00">
                  <c:v>-7.7951599999999998E-3</c:v>
                </c:pt>
                <c:pt idx="153822" formatCode="0.00E+00">
                  <c:v>-7.9488400000000004E-3</c:v>
                </c:pt>
                <c:pt idx="153823" formatCode="0.00E+00">
                  <c:v>-8.0986300000000008E-3</c:v>
                </c:pt>
                <c:pt idx="153824" formatCode="0.00E+00">
                  <c:v>-8.2443499999999992E-3</c:v>
                </c:pt>
                <c:pt idx="153825" formatCode="0.00E+00">
                  <c:v>-8.3859E-3</c:v>
                </c:pt>
                <c:pt idx="153826" formatCode="0.00E+00">
                  <c:v>-8.5230700000000006E-3</c:v>
                </c:pt>
                <c:pt idx="153827" formatCode="0.00E+00">
                  <c:v>-8.6557800000000001E-3</c:v>
                </c:pt>
                <c:pt idx="153828" formatCode="0.00E+00">
                  <c:v>-8.7840999999999995E-3</c:v>
                </c:pt>
                <c:pt idx="153829" formatCode="0.00E+00">
                  <c:v>-8.9078500000000001E-3</c:v>
                </c:pt>
                <c:pt idx="153830" formatCode="0.00E+00">
                  <c:v>-9.0264300000000002E-3</c:v>
                </c:pt>
                <c:pt idx="153831" formatCode="0.00E+00">
                  <c:v>-9.1392699999999997E-3</c:v>
                </c:pt>
                <c:pt idx="153832" formatCode="0.00E+00">
                  <c:v>-9.2461699999999997E-3</c:v>
                </c:pt>
                <c:pt idx="153833" formatCode="0.00E+00">
                  <c:v>-9.34719E-3</c:v>
                </c:pt>
                <c:pt idx="153834" formatCode="0.00E+00">
                  <c:v>-9.4423200000000006E-3</c:v>
                </c:pt>
                <c:pt idx="153835" formatCode="0.00E+00">
                  <c:v>-9.5312899999999996E-3</c:v>
                </c:pt>
                <c:pt idx="153836" formatCode="0.00E+00">
                  <c:v>-9.6137299999999992E-3</c:v>
                </c:pt>
                <c:pt idx="153837" formatCode="0.00E+00">
                  <c:v>-9.6894100000000007E-3</c:v>
                </c:pt>
                <c:pt idx="153838" formatCode="0.00E+00">
                  <c:v>-9.7582299999999997E-3</c:v>
                </c:pt>
                <c:pt idx="153839" formatCode="0.00E+00">
                  <c:v>-9.82011E-3</c:v>
                </c:pt>
                <c:pt idx="153840" formatCode="0.00E+00">
                  <c:v>-9.8749300000000005E-3</c:v>
                </c:pt>
                <c:pt idx="153841" formatCode="0.00E+00">
                  <c:v>-9.9225000000000008E-3</c:v>
                </c:pt>
                <c:pt idx="153842" formatCode="0.00E+00">
                  <c:v>-9.9625200000000007E-3</c:v>
                </c:pt>
                <c:pt idx="153843" formatCode="0.00E+00">
                  <c:v>-9.9947400000000002E-3</c:v>
                </c:pt>
                <c:pt idx="153844">
                  <c:v>-1.0019E-2</c:v>
                </c:pt>
                <c:pt idx="153845">
                  <c:v>-1.0035199999999999E-2</c:v>
                </c:pt>
                <c:pt idx="153846">
                  <c:v>-1.0043699999999999E-2</c:v>
                </c:pt>
                <c:pt idx="153847">
                  <c:v>-1.00448E-2</c:v>
                </c:pt>
                <c:pt idx="153848">
                  <c:v>-1.0038500000000001E-2</c:v>
                </c:pt>
                <c:pt idx="153849">
                  <c:v>-1.00243E-2</c:v>
                </c:pt>
                <c:pt idx="153850">
                  <c:v>-1.0002E-2</c:v>
                </c:pt>
                <c:pt idx="153851" formatCode="0.00E+00">
                  <c:v>-9.9715099999999994E-3</c:v>
                </c:pt>
                <c:pt idx="153852" formatCode="0.00E+00">
                  <c:v>-9.9330900000000003E-3</c:v>
                </c:pt>
                <c:pt idx="153853" formatCode="0.00E+00">
                  <c:v>-9.8869400000000003E-3</c:v>
                </c:pt>
                <c:pt idx="153854" formatCode="0.00E+00">
                  <c:v>-9.8328900000000004E-3</c:v>
                </c:pt>
                <c:pt idx="153855" formatCode="0.00E+00">
                  <c:v>-9.7706100000000008E-3</c:v>
                </c:pt>
                <c:pt idx="153856" formatCode="0.00E+00">
                  <c:v>-9.7002100000000008E-3</c:v>
                </c:pt>
                <c:pt idx="153857" formatCode="0.00E+00">
                  <c:v>-9.6221899999999992E-3</c:v>
                </c:pt>
                <c:pt idx="153858" formatCode="0.00E+00">
                  <c:v>-9.5369800000000005E-3</c:v>
                </c:pt>
                <c:pt idx="153859" formatCode="0.00E+00">
                  <c:v>-9.4446500000000006E-3</c:v>
                </c:pt>
                <c:pt idx="153860" formatCode="0.00E+00">
                  <c:v>-9.34514E-3</c:v>
                </c:pt>
                <c:pt idx="153861" formatCode="0.00E+00">
                  <c:v>-9.2384800000000003E-3</c:v>
                </c:pt>
                <c:pt idx="153862" formatCode="0.00E+00">
                  <c:v>-9.1245100000000006E-3</c:v>
                </c:pt>
                <c:pt idx="153863" formatCode="0.00E+00">
                  <c:v>-9.0027000000000006E-3</c:v>
                </c:pt>
                <c:pt idx="153864" formatCode="0.00E+00">
                  <c:v>-8.8726399999999993E-3</c:v>
                </c:pt>
                <c:pt idx="153865" formatCode="0.00E+00">
                  <c:v>-8.7346500000000001E-3</c:v>
                </c:pt>
                <c:pt idx="153866" formatCode="0.00E+00">
                  <c:v>-8.5895699999999995E-3</c:v>
                </c:pt>
                <c:pt idx="153867" formatCode="0.00E+00">
                  <c:v>-8.4379599999999996E-3</c:v>
                </c:pt>
                <c:pt idx="153868" formatCode="0.00E+00">
                  <c:v>-8.2799499999999995E-3</c:v>
                </c:pt>
                <c:pt idx="153869" formatCode="0.00E+00">
                  <c:v>-8.1155900000000007E-3</c:v>
                </c:pt>
                <c:pt idx="153870" formatCode="0.00E+00">
                  <c:v>-7.9450100000000006E-3</c:v>
                </c:pt>
                <c:pt idx="153871" formatCode="0.00E+00">
                  <c:v>-7.7683200000000004E-3</c:v>
                </c:pt>
                <c:pt idx="153872" formatCode="0.00E+00">
                  <c:v>-7.5856099999999996E-3</c:v>
                </c:pt>
                <c:pt idx="153873" formatCode="0.00E+00">
                  <c:v>-7.39713E-3</c:v>
                </c:pt>
                <c:pt idx="153874" formatCode="0.00E+00">
                  <c:v>-7.2033499999999999E-3</c:v>
                </c:pt>
                <c:pt idx="153875" formatCode="0.00E+00">
                  <c:v>-7.0046600000000002E-3</c:v>
                </c:pt>
                <c:pt idx="153876" formatCode="0.00E+00">
                  <c:v>-6.8013500000000003E-3</c:v>
                </c:pt>
                <c:pt idx="153877" formatCode="0.00E+00">
                  <c:v>-6.594E-3</c:v>
                </c:pt>
                <c:pt idx="153878" formatCode="0.00E+00">
                  <c:v>-6.38326E-3</c:v>
                </c:pt>
                <c:pt idx="153879" formatCode="0.00E+00">
                  <c:v>-6.16959E-3</c:v>
                </c:pt>
                <c:pt idx="153880" formatCode="0.00E+00">
                  <c:v>-5.9531799999999998E-3</c:v>
                </c:pt>
                <c:pt idx="153881" formatCode="0.00E+00">
                  <c:v>-5.7341800000000002E-3</c:v>
                </c:pt>
                <c:pt idx="153882" formatCode="0.00E+00">
                  <c:v>-5.5128399999999998E-3</c:v>
                </c:pt>
                <c:pt idx="153883" formatCode="0.00E+00">
                  <c:v>-5.28948E-3</c:v>
                </c:pt>
                <c:pt idx="153884" formatCode="0.00E+00">
                  <c:v>-5.0644100000000001E-3</c:v>
                </c:pt>
                <c:pt idx="153885" formatCode="0.00E+00">
                  <c:v>-4.8379199999999999E-3</c:v>
                </c:pt>
                <c:pt idx="153886" formatCode="0.00E+00">
                  <c:v>-4.6103100000000003E-3</c:v>
                </c:pt>
                <c:pt idx="153887" formatCode="0.00E+00">
                  <c:v>-4.3818800000000003E-3</c:v>
                </c:pt>
                <c:pt idx="153888" formatCode="0.00E+00">
                  <c:v>-4.1529899999999996E-3</c:v>
                </c:pt>
                <c:pt idx="153889" formatCode="0.00E+00">
                  <c:v>-3.9241600000000003E-3</c:v>
                </c:pt>
                <c:pt idx="153890" formatCode="0.00E+00">
                  <c:v>-3.6960299999999999E-3</c:v>
                </c:pt>
                <c:pt idx="153891" formatCode="0.00E+00">
                  <c:v>-3.46919E-3</c:v>
                </c:pt>
                <c:pt idx="153892" formatCode="0.00E+00">
                  <c:v>-3.24406E-3</c:v>
                </c:pt>
                <c:pt idx="153893" formatCode="0.00E+00">
                  <c:v>-3.0209099999999999E-3</c:v>
                </c:pt>
                <c:pt idx="153894" formatCode="0.00E+00">
                  <c:v>-2.7999700000000001E-3</c:v>
                </c:pt>
                <c:pt idx="153895" formatCode="0.00E+00">
                  <c:v>-2.5816300000000001E-3</c:v>
                </c:pt>
                <c:pt idx="153896" formatCode="0.00E+00">
                  <c:v>-2.36659E-3</c:v>
                </c:pt>
                <c:pt idx="153897" formatCode="0.00E+00">
                  <c:v>-2.15569E-3</c:v>
                </c:pt>
                <c:pt idx="153898" formatCode="0.00E+00">
                  <c:v>-1.94948E-3</c:v>
                </c:pt>
                <c:pt idx="153899" formatCode="0.00E+00">
                  <c:v>-1.7482999999999999E-3</c:v>
                </c:pt>
                <c:pt idx="153900" formatCode="0.00E+00">
                  <c:v>-1.5525999999999999E-3</c:v>
                </c:pt>
                <c:pt idx="153901" formatCode="0.00E+00">
                  <c:v>-1.3627999999999999E-3</c:v>
                </c:pt>
                <c:pt idx="153902" formatCode="0.00E+00">
                  <c:v>-1.1791900000000001E-3</c:v>
                </c:pt>
                <c:pt idx="153903" formatCode="0.00E+00">
                  <c:v>-1.0019E-3</c:v>
                </c:pt>
                <c:pt idx="153904" formatCode="0.00E+00">
                  <c:v>-8.3100199999999996E-4</c:v>
                </c:pt>
                <c:pt idx="153905" formatCode="0.00E+00">
                  <c:v>-6.6671000000000005E-4</c:v>
                </c:pt>
                <c:pt idx="153906" formatCode="0.00E+00">
                  <c:v>-5.0953000000000001E-4</c:v>
                </c:pt>
                <c:pt idx="153907" formatCode="0.00E+00">
                  <c:v>-3.5992000000000001E-4</c:v>
                </c:pt>
                <c:pt idx="153908" formatCode="0.00E+00">
                  <c:v>-2.1824499999999999E-4</c:v>
                </c:pt>
                <c:pt idx="153909" formatCode="0.00E+00">
                  <c:v>-8.4914399999999995E-5</c:v>
                </c:pt>
                <c:pt idx="153910" formatCode="0.00E+00">
                  <c:v>3.9706300000000003E-5</c:v>
                </c:pt>
                <c:pt idx="153911" formatCode="0.00E+00">
                  <c:v>1.5553E-4</c:v>
                </c:pt>
                <c:pt idx="153912" formatCode="0.00E+00">
                  <c:v>2.6287700000000001E-4</c:v>
                </c:pt>
                <c:pt idx="153913" formatCode="0.00E+00">
                  <c:v>3.6224199999999998E-4</c:v>
                </c:pt>
                <c:pt idx="153914" formatCode="0.00E+00">
                  <c:v>4.53843E-4</c:v>
                </c:pt>
                <c:pt idx="153915" formatCode="0.00E+00">
                  <c:v>5.3752699999999999E-4</c:v>
                </c:pt>
                <c:pt idx="153916" formatCode="0.00E+00">
                  <c:v>6.1319800000000002E-4</c:v>
                </c:pt>
                <c:pt idx="153917" formatCode="0.00E+00">
                  <c:v>6.8079100000000004E-4</c:v>
                </c:pt>
                <c:pt idx="153918" formatCode="0.00E+00">
                  <c:v>7.3976000000000001E-4</c:v>
                </c:pt>
                <c:pt idx="153919" formatCode="0.00E+00">
                  <c:v>7.8928099999999997E-4</c:v>
                </c:pt>
                <c:pt idx="153920" formatCode="0.00E+00">
                  <c:v>8.2880599999999997E-4</c:v>
                </c:pt>
                <c:pt idx="153921" formatCode="0.00E+00">
                  <c:v>8.5814300000000001E-4</c:v>
                </c:pt>
                <c:pt idx="153922" formatCode="0.00E+00">
                  <c:v>8.7733600000000004E-4</c:v>
                </c:pt>
                <c:pt idx="153923" formatCode="0.00E+00">
                  <c:v>8.8640799999999999E-4</c:v>
                </c:pt>
                <c:pt idx="153924" formatCode="0.00E+00">
                  <c:v>8.8512499999999995E-4</c:v>
                </c:pt>
                <c:pt idx="153925" formatCode="0.00E+00">
                  <c:v>8.7318400000000005E-4</c:v>
                </c:pt>
                <c:pt idx="153926" formatCode="0.00E+00">
                  <c:v>8.5030999999999995E-4</c:v>
                </c:pt>
                <c:pt idx="153927" formatCode="0.00E+00">
                  <c:v>8.1616600000000001E-4</c:v>
                </c:pt>
                <c:pt idx="153928" formatCode="0.00E+00">
                  <c:v>7.7048199999999996E-4</c:v>
                </c:pt>
                <c:pt idx="153929" formatCode="0.00E+00">
                  <c:v>7.1318900000000003E-4</c:v>
                </c:pt>
                <c:pt idx="153930" formatCode="0.00E+00">
                  <c:v>6.4428E-4</c:v>
                </c:pt>
                <c:pt idx="153931" formatCode="0.00E+00">
                  <c:v>5.63625E-4</c:v>
                </c:pt>
                <c:pt idx="153932" formatCode="0.00E+00">
                  <c:v>4.7120099999999998E-4</c:v>
                </c:pt>
                <c:pt idx="153933" formatCode="0.00E+00">
                  <c:v>3.6742799999999999E-4</c:v>
                </c:pt>
                <c:pt idx="153934" formatCode="0.00E+00">
                  <c:v>2.5305599999999998E-4</c:v>
                </c:pt>
                <c:pt idx="153935" formatCode="0.00E+00">
                  <c:v>1.2882400000000001E-4</c:v>
                </c:pt>
                <c:pt idx="153936" formatCode="0.00E+00">
                  <c:v>-4.79671E-6</c:v>
                </c:pt>
                <c:pt idx="153937" formatCode="0.00E+00">
                  <c:v>-1.4760399999999999E-4</c:v>
                </c:pt>
                <c:pt idx="153938" formatCode="0.00E+00">
                  <c:v>-2.99513E-4</c:v>
                </c:pt>
                <c:pt idx="153939" formatCode="0.00E+00">
                  <c:v>-4.6042700000000002E-4</c:v>
                </c:pt>
                <c:pt idx="153940" formatCode="0.00E+00">
                  <c:v>-6.3027600000000004E-4</c:v>
                </c:pt>
                <c:pt idx="153941" formatCode="0.00E+00">
                  <c:v>-8.0935299999999996E-4</c:v>
                </c:pt>
                <c:pt idx="153942" formatCode="0.00E+00">
                  <c:v>-9.983189999999999E-4</c:v>
                </c:pt>
                <c:pt idx="153943" formatCode="0.00E+00">
                  <c:v>-1.1975600000000001E-3</c:v>
                </c:pt>
                <c:pt idx="153944" formatCode="0.00E+00">
                  <c:v>-1.40675E-3</c:v>
                </c:pt>
                <c:pt idx="153945" formatCode="0.00E+00">
                  <c:v>-1.6251900000000001E-3</c:v>
                </c:pt>
                <c:pt idx="153946" formatCode="0.00E+00">
                  <c:v>-1.8523599999999999E-3</c:v>
                </c:pt>
                <c:pt idx="153947" formatCode="0.00E+00">
                  <c:v>-2.0879900000000001E-3</c:v>
                </c:pt>
                <c:pt idx="153948" formatCode="0.00E+00">
                  <c:v>-2.3320300000000001E-3</c:v>
                </c:pt>
                <c:pt idx="153949" formatCode="0.00E+00">
                  <c:v>-2.58465E-3</c:v>
                </c:pt>
                <c:pt idx="153950" formatCode="0.00E+00">
                  <c:v>-2.8461200000000002E-3</c:v>
                </c:pt>
                <c:pt idx="153951" formatCode="0.00E+00">
                  <c:v>-3.1164500000000002E-3</c:v>
                </c:pt>
                <c:pt idx="153952" formatCode="0.00E+00">
                  <c:v>-3.39536E-3</c:v>
                </c:pt>
                <c:pt idx="153953" formatCode="0.00E+00">
                  <c:v>-3.6824800000000001E-3</c:v>
                </c:pt>
                <c:pt idx="153954" formatCode="0.00E+00">
                  <c:v>-3.9776100000000003E-3</c:v>
                </c:pt>
                <c:pt idx="153955" formatCode="0.00E+00">
                  <c:v>-4.2807000000000001E-3</c:v>
                </c:pt>
                <c:pt idx="153956" formatCode="0.00E+00">
                  <c:v>-4.5917600000000003E-3</c:v>
                </c:pt>
                <c:pt idx="153957" formatCode="0.00E+00">
                  <c:v>-4.9105700000000004E-3</c:v>
                </c:pt>
                <c:pt idx="153958" formatCode="0.00E+00">
                  <c:v>-5.2366699999999997E-3</c:v>
                </c:pt>
                <c:pt idx="153959" formatCode="0.00E+00">
                  <c:v>-5.5696699999999997E-3</c:v>
                </c:pt>
                <c:pt idx="153960" formatCode="0.00E+00">
                  <c:v>-5.9091899999999999E-3</c:v>
                </c:pt>
                <c:pt idx="153961" formatCode="0.00E+00">
                  <c:v>-6.25444E-3</c:v>
                </c:pt>
                <c:pt idx="153962" formatCode="0.00E+00">
                  <c:v>-6.60437E-3</c:v>
                </c:pt>
                <c:pt idx="153963" formatCode="0.00E+00">
                  <c:v>-6.9579899999999998E-3</c:v>
                </c:pt>
                <c:pt idx="153964" formatCode="0.00E+00">
                  <c:v>-7.3147500000000001E-3</c:v>
                </c:pt>
                <c:pt idx="153965" formatCode="0.00E+00">
                  <c:v>-7.6742700000000004E-3</c:v>
                </c:pt>
                <c:pt idx="153966" formatCode="0.00E+00">
                  <c:v>-8.0358099999999991E-3</c:v>
                </c:pt>
                <c:pt idx="153967" formatCode="0.00E+00">
                  <c:v>-8.3985499999999994E-3</c:v>
                </c:pt>
                <c:pt idx="153968" formatCode="0.00E+00">
                  <c:v>-8.7622700000000008E-3</c:v>
                </c:pt>
                <c:pt idx="153969" formatCode="0.00E+00">
                  <c:v>-9.1269999999999997E-3</c:v>
                </c:pt>
                <c:pt idx="153970" formatCode="0.00E+00">
                  <c:v>-9.4925700000000005E-3</c:v>
                </c:pt>
                <c:pt idx="153971" formatCode="0.00E+00">
                  <c:v>-9.8587599999999994E-3</c:v>
                </c:pt>
                <c:pt idx="153972">
                  <c:v>-1.02255E-2</c:v>
                </c:pt>
                <c:pt idx="153973">
                  <c:v>-1.0592600000000001E-2</c:v>
                </c:pt>
                <c:pt idx="153974">
                  <c:v>-1.09598E-2</c:v>
                </c:pt>
                <c:pt idx="153975">
                  <c:v>-1.1327E-2</c:v>
                </c:pt>
                <c:pt idx="153976">
                  <c:v>-1.1694E-2</c:v>
                </c:pt>
                <c:pt idx="153977">
                  <c:v>-1.2060400000000001E-2</c:v>
                </c:pt>
                <c:pt idx="153978">
                  <c:v>-1.24256E-2</c:v>
                </c:pt>
                <c:pt idx="153979">
                  <c:v>-1.27887E-2</c:v>
                </c:pt>
                <c:pt idx="153980">
                  <c:v>-1.31491E-2</c:v>
                </c:pt>
                <c:pt idx="153981">
                  <c:v>-1.3506199999999999E-2</c:v>
                </c:pt>
                <c:pt idx="153982">
                  <c:v>-1.3860300000000001E-2</c:v>
                </c:pt>
                <c:pt idx="153983">
                  <c:v>-1.42112E-2</c:v>
                </c:pt>
                <c:pt idx="153984">
                  <c:v>-1.45579E-2</c:v>
                </c:pt>
                <c:pt idx="153985">
                  <c:v>-1.48991E-2</c:v>
                </c:pt>
                <c:pt idx="153986">
                  <c:v>-1.52336E-2</c:v>
                </c:pt>
                <c:pt idx="153987">
                  <c:v>-1.55608E-2</c:v>
                </c:pt>
                <c:pt idx="153988">
                  <c:v>-1.5880600000000002E-2</c:v>
                </c:pt>
                <c:pt idx="153989">
                  <c:v>-1.6192700000000001E-2</c:v>
                </c:pt>
                <c:pt idx="153990">
                  <c:v>-1.6496500000000001E-2</c:v>
                </c:pt>
                <c:pt idx="153991">
                  <c:v>-1.6791799999999999E-2</c:v>
                </c:pt>
                <c:pt idx="153992">
                  <c:v>-1.7079199999999999E-2</c:v>
                </c:pt>
                <c:pt idx="153993">
                  <c:v>-1.7358800000000001E-2</c:v>
                </c:pt>
                <c:pt idx="153994">
                  <c:v>-1.7630099999999999E-2</c:v>
                </c:pt>
                <c:pt idx="153995">
                  <c:v>-1.7892600000000002E-2</c:v>
                </c:pt>
                <c:pt idx="153996">
                  <c:v>-1.8145700000000001E-2</c:v>
                </c:pt>
                <c:pt idx="153997">
                  <c:v>-1.8388700000000001E-2</c:v>
                </c:pt>
                <c:pt idx="153998">
                  <c:v>-1.8621200000000001E-2</c:v>
                </c:pt>
                <c:pt idx="153999">
                  <c:v>-1.88433E-2</c:v>
                </c:pt>
                <c:pt idx="154000">
                  <c:v>-1.9055699999999998E-2</c:v>
                </c:pt>
                <c:pt idx="154001">
                  <c:v>-1.92588E-2</c:v>
                </c:pt>
                <c:pt idx="154002">
                  <c:v>-1.94527E-2</c:v>
                </c:pt>
                <c:pt idx="154003">
                  <c:v>-1.9637000000000002E-2</c:v>
                </c:pt>
                <c:pt idx="154004">
                  <c:v>-1.9811499999999999E-2</c:v>
                </c:pt>
                <c:pt idx="154005">
                  <c:v>-1.9975400000000001E-2</c:v>
                </c:pt>
                <c:pt idx="154006">
                  <c:v>-2.0128400000000001E-2</c:v>
                </c:pt>
                <c:pt idx="154007">
                  <c:v>-2.0270099999999999E-2</c:v>
                </c:pt>
                <c:pt idx="154008">
                  <c:v>-2.0400600000000001E-2</c:v>
                </c:pt>
                <c:pt idx="154009">
                  <c:v>-2.0520099999999999E-2</c:v>
                </c:pt>
                <c:pt idx="154010">
                  <c:v>-2.06281E-2</c:v>
                </c:pt>
                <c:pt idx="154011">
                  <c:v>-2.07244E-2</c:v>
                </c:pt>
                <c:pt idx="154012">
                  <c:v>-2.0808799999999999E-2</c:v>
                </c:pt>
                <c:pt idx="154013">
                  <c:v>-2.0881500000000001E-2</c:v>
                </c:pt>
                <c:pt idx="154014">
                  <c:v>-2.0942800000000001E-2</c:v>
                </c:pt>
                <c:pt idx="154015">
                  <c:v>-2.0992799999999999E-2</c:v>
                </c:pt>
                <c:pt idx="154016">
                  <c:v>-2.1031999999999999E-2</c:v>
                </c:pt>
                <c:pt idx="154017">
                  <c:v>-2.1060300000000001E-2</c:v>
                </c:pt>
                <c:pt idx="154018">
                  <c:v>-2.1077599999999998E-2</c:v>
                </c:pt>
                <c:pt idx="154019">
                  <c:v>-2.10838E-2</c:v>
                </c:pt>
                <c:pt idx="154020">
                  <c:v>-2.1078699999999999E-2</c:v>
                </c:pt>
                <c:pt idx="154021">
                  <c:v>-2.1062500000000001E-2</c:v>
                </c:pt>
                <c:pt idx="154022">
                  <c:v>-2.1035600000000002E-2</c:v>
                </c:pt>
                <c:pt idx="154023">
                  <c:v>-2.0998300000000001E-2</c:v>
                </c:pt>
                <c:pt idx="154024">
                  <c:v>-2.0950699999999999E-2</c:v>
                </c:pt>
                <c:pt idx="154025">
                  <c:v>-2.08927E-2</c:v>
                </c:pt>
                <c:pt idx="154026">
                  <c:v>-2.0824499999999999E-2</c:v>
                </c:pt>
                <c:pt idx="154027">
                  <c:v>-2.0746000000000001E-2</c:v>
                </c:pt>
                <c:pt idx="154028">
                  <c:v>-2.0657100000000001E-2</c:v>
                </c:pt>
                <c:pt idx="154029">
                  <c:v>-2.0557300000000001E-2</c:v>
                </c:pt>
                <c:pt idx="154030">
                  <c:v>-2.0446499999999999E-2</c:v>
                </c:pt>
                <c:pt idx="154031">
                  <c:v>-2.03249E-2</c:v>
                </c:pt>
                <c:pt idx="154032">
                  <c:v>-2.01934E-2</c:v>
                </c:pt>
                <c:pt idx="154033">
                  <c:v>-2.0052899999999999E-2</c:v>
                </c:pt>
                <c:pt idx="154034">
                  <c:v>-1.99037E-2</c:v>
                </c:pt>
                <c:pt idx="154035">
                  <c:v>-1.9745700000000001E-2</c:v>
                </c:pt>
                <c:pt idx="154036">
                  <c:v>-1.9578399999999999E-2</c:v>
                </c:pt>
                <c:pt idx="154037">
                  <c:v>-1.9401600000000001E-2</c:v>
                </c:pt>
                <c:pt idx="154038">
                  <c:v>-1.9215900000000001E-2</c:v>
                </c:pt>
                <c:pt idx="154039">
                  <c:v>-1.90216E-2</c:v>
                </c:pt>
                <c:pt idx="154040">
                  <c:v>-1.8818700000000001E-2</c:v>
                </c:pt>
                <c:pt idx="154041">
                  <c:v>-1.86079E-2</c:v>
                </c:pt>
                <c:pt idx="154042">
                  <c:v>-1.839E-2</c:v>
                </c:pt>
                <c:pt idx="154043">
                  <c:v>-1.8165799999999999E-2</c:v>
                </c:pt>
                <c:pt idx="154044">
                  <c:v>-1.79355E-2</c:v>
                </c:pt>
                <c:pt idx="154045">
                  <c:v>-1.7699599999999999E-2</c:v>
                </c:pt>
                <c:pt idx="154046">
                  <c:v>-1.74583E-2</c:v>
                </c:pt>
                <c:pt idx="154047">
                  <c:v>-1.7211199999999999E-2</c:v>
                </c:pt>
                <c:pt idx="154048">
                  <c:v>-1.69582E-2</c:v>
                </c:pt>
                <c:pt idx="154049">
                  <c:v>-1.66999E-2</c:v>
                </c:pt>
                <c:pt idx="154050">
                  <c:v>-1.64376E-2</c:v>
                </c:pt>
                <c:pt idx="154051">
                  <c:v>-1.6172300000000001E-2</c:v>
                </c:pt>
                <c:pt idx="154052">
                  <c:v>-1.59043E-2</c:v>
                </c:pt>
                <c:pt idx="154053">
                  <c:v>-1.56337E-2</c:v>
                </c:pt>
                <c:pt idx="154054">
                  <c:v>-1.53601E-2</c:v>
                </c:pt>
                <c:pt idx="154055">
                  <c:v>-1.50831E-2</c:v>
                </c:pt>
                <c:pt idx="154056">
                  <c:v>-1.48024E-2</c:v>
                </c:pt>
                <c:pt idx="154057">
                  <c:v>-1.45183E-2</c:v>
                </c:pt>
                <c:pt idx="154058">
                  <c:v>-1.4231499999999999E-2</c:v>
                </c:pt>
                <c:pt idx="154059">
                  <c:v>-1.39428E-2</c:v>
                </c:pt>
                <c:pt idx="154060">
                  <c:v>-1.3652299999999999E-2</c:v>
                </c:pt>
                <c:pt idx="154061">
                  <c:v>-1.33603E-2</c:v>
                </c:pt>
                <c:pt idx="154062">
                  <c:v>-1.30673E-2</c:v>
                </c:pt>
                <c:pt idx="154063">
                  <c:v>-1.2774199999999999E-2</c:v>
                </c:pt>
                <c:pt idx="154064">
                  <c:v>-1.24817E-2</c:v>
                </c:pt>
                <c:pt idx="154065">
                  <c:v>-1.2190400000000001E-2</c:v>
                </c:pt>
                <c:pt idx="154066">
                  <c:v>-1.19013E-2</c:v>
                </c:pt>
                <c:pt idx="154067">
                  <c:v>-1.16147E-2</c:v>
                </c:pt>
                <c:pt idx="154068">
                  <c:v>-1.13306E-2</c:v>
                </c:pt>
                <c:pt idx="154069">
                  <c:v>-1.1049E-2</c:v>
                </c:pt>
                <c:pt idx="154070">
                  <c:v>-1.077E-2</c:v>
                </c:pt>
                <c:pt idx="154071">
                  <c:v>-1.0493499999999999E-2</c:v>
                </c:pt>
                <c:pt idx="154072">
                  <c:v>-1.0219900000000001E-2</c:v>
                </c:pt>
                <c:pt idx="154073" formatCode="0.00E+00">
                  <c:v>-9.94921E-3</c:v>
                </c:pt>
                <c:pt idx="154074" formatCode="0.00E+00">
                  <c:v>-9.6816300000000001E-3</c:v>
                </c:pt>
                <c:pt idx="154075" formatCode="0.00E+00">
                  <c:v>-9.4171499999999991E-3</c:v>
                </c:pt>
                <c:pt idx="154076" formatCode="0.00E+00">
                  <c:v>-9.1558999999999998E-3</c:v>
                </c:pt>
                <c:pt idx="154077" formatCode="0.00E+00">
                  <c:v>-8.8981000000000008E-3</c:v>
                </c:pt>
                <c:pt idx="154078" formatCode="0.00E+00">
                  <c:v>-8.6438399999999999E-3</c:v>
                </c:pt>
                <c:pt idx="154079" formatCode="0.00E+00">
                  <c:v>-8.3930500000000009E-3</c:v>
                </c:pt>
                <c:pt idx="154080" formatCode="0.00E+00">
                  <c:v>-8.1458599999999996E-3</c:v>
                </c:pt>
                <c:pt idx="154081" formatCode="0.00E+00">
                  <c:v>-7.9028099999999997E-3</c:v>
                </c:pt>
                <c:pt idx="154082" formatCode="0.00E+00">
                  <c:v>-7.6645799999999998E-3</c:v>
                </c:pt>
                <c:pt idx="154083" formatCode="0.00E+00">
                  <c:v>-7.4315199999999996E-3</c:v>
                </c:pt>
                <c:pt idx="154084" formatCode="0.00E+00">
                  <c:v>-7.2037100000000003E-3</c:v>
                </c:pt>
                <c:pt idx="154085" formatCode="0.00E+00">
                  <c:v>-6.9812299999999997E-3</c:v>
                </c:pt>
                <c:pt idx="154086" formatCode="0.00E+00">
                  <c:v>-6.7641999999999997E-3</c:v>
                </c:pt>
                <c:pt idx="154087" formatCode="0.00E+00">
                  <c:v>-6.5525599999999998E-3</c:v>
                </c:pt>
                <c:pt idx="154088" formatCode="0.00E+00">
                  <c:v>-6.3459299999999996E-3</c:v>
                </c:pt>
                <c:pt idx="154089" formatCode="0.00E+00">
                  <c:v>-6.1439199999999998E-3</c:v>
                </c:pt>
                <c:pt idx="154090" formatCode="0.00E+00">
                  <c:v>-5.9464299999999999E-3</c:v>
                </c:pt>
                <c:pt idx="154091" formatCode="0.00E+00">
                  <c:v>-5.7535900000000003E-3</c:v>
                </c:pt>
                <c:pt idx="154092" formatCode="0.00E+00">
                  <c:v>-5.5658299999999999E-3</c:v>
                </c:pt>
                <c:pt idx="154093" formatCode="0.00E+00">
                  <c:v>-5.3839600000000001E-3</c:v>
                </c:pt>
                <c:pt idx="154094" formatCode="0.00E+00">
                  <c:v>-5.2085899999999999E-3</c:v>
                </c:pt>
                <c:pt idx="154095" formatCode="0.00E+00">
                  <c:v>-5.0397899999999997E-3</c:v>
                </c:pt>
                <c:pt idx="154096" formatCode="0.00E+00">
                  <c:v>-4.87734E-3</c:v>
                </c:pt>
                <c:pt idx="154097" formatCode="0.00E+00">
                  <c:v>-4.7211600000000003E-3</c:v>
                </c:pt>
                <c:pt idx="154098" formatCode="0.00E+00">
                  <c:v>-4.5712599999999997E-3</c:v>
                </c:pt>
                <c:pt idx="154099" formatCode="0.00E+00">
                  <c:v>-4.4278399999999997E-3</c:v>
                </c:pt>
                <c:pt idx="154100" formatCode="0.00E+00">
                  <c:v>-4.2913500000000002E-3</c:v>
                </c:pt>
                <c:pt idx="154101" formatCode="0.00E+00">
                  <c:v>-4.1621799999999997E-3</c:v>
                </c:pt>
                <c:pt idx="154102" formatCode="0.00E+00">
                  <c:v>-4.04061E-3</c:v>
                </c:pt>
                <c:pt idx="154103" formatCode="0.00E+00">
                  <c:v>-3.9268100000000002E-3</c:v>
                </c:pt>
                <c:pt idx="154104" formatCode="0.00E+00">
                  <c:v>-3.8204799999999998E-3</c:v>
                </c:pt>
                <c:pt idx="154105" formatCode="0.00E+00">
                  <c:v>-3.7208599999999999E-3</c:v>
                </c:pt>
                <c:pt idx="154106" formatCode="0.00E+00">
                  <c:v>-3.6271900000000002E-3</c:v>
                </c:pt>
                <c:pt idx="154107" formatCode="0.00E+00">
                  <c:v>-3.5392000000000002E-3</c:v>
                </c:pt>
                <c:pt idx="154108" formatCode="0.00E+00">
                  <c:v>-3.4572399999999999E-3</c:v>
                </c:pt>
                <c:pt idx="154109" formatCode="0.00E+00">
                  <c:v>-3.3819800000000001E-3</c:v>
                </c:pt>
                <c:pt idx="154110" formatCode="0.00E+00">
                  <c:v>-3.31409E-3</c:v>
                </c:pt>
                <c:pt idx="154111" formatCode="0.00E+00">
                  <c:v>-3.2537500000000001E-3</c:v>
                </c:pt>
                <c:pt idx="154112" formatCode="0.00E+00">
                  <c:v>-3.2003499999999998E-3</c:v>
                </c:pt>
                <c:pt idx="154113" formatCode="0.00E+00">
                  <c:v>-3.1526900000000001E-3</c:v>
                </c:pt>
                <c:pt idx="154114" formatCode="0.00E+00">
                  <c:v>-3.1100300000000002E-3</c:v>
                </c:pt>
                <c:pt idx="154115" formatCode="0.00E+00">
                  <c:v>-3.0725599999999998E-3</c:v>
                </c:pt>
                <c:pt idx="154116" formatCode="0.00E+00">
                  <c:v>-3.0406399999999998E-3</c:v>
                </c:pt>
                <c:pt idx="154117" formatCode="0.00E+00">
                  <c:v>-3.01417E-3</c:v>
                </c:pt>
                <c:pt idx="154118" formatCode="0.00E+00">
                  <c:v>-2.99308E-3</c:v>
                </c:pt>
                <c:pt idx="154119" formatCode="0.00E+00">
                  <c:v>-2.9776400000000001E-3</c:v>
                </c:pt>
                <c:pt idx="154120" formatCode="0.00E+00">
                  <c:v>-2.9679200000000002E-3</c:v>
                </c:pt>
                <c:pt idx="154121" formatCode="0.00E+00">
                  <c:v>-2.9635400000000002E-3</c:v>
                </c:pt>
                <c:pt idx="154122" formatCode="0.00E+00">
                  <c:v>-2.9641899999999998E-3</c:v>
                </c:pt>
                <c:pt idx="154123" formatCode="0.00E+00">
                  <c:v>-2.9697399999999998E-3</c:v>
                </c:pt>
                <c:pt idx="154124" formatCode="0.00E+00">
                  <c:v>-2.9799900000000001E-3</c:v>
                </c:pt>
                <c:pt idx="154125" formatCode="0.00E+00">
                  <c:v>-2.9947699999999999E-3</c:v>
                </c:pt>
                <c:pt idx="154126" formatCode="0.00E+00">
                  <c:v>-3.0141299999999998E-3</c:v>
                </c:pt>
                <c:pt idx="154127" formatCode="0.00E+00">
                  <c:v>-3.0382299999999998E-3</c:v>
                </c:pt>
                <c:pt idx="154128" formatCode="0.00E+00">
                  <c:v>-3.0671499999999998E-3</c:v>
                </c:pt>
                <c:pt idx="154129" formatCode="0.00E+00">
                  <c:v>-3.1007600000000001E-3</c:v>
                </c:pt>
                <c:pt idx="154130" formatCode="0.00E+00">
                  <c:v>-3.1389299999999998E-3</c:v>
                </c:pt>
                <c:pt idx="154131" formatCode="0.00E+00">
                  <c:v>-3.1815300000000001E-3</c:v>
                </c:pt>
                <c:pt idx="154132" formatCode="0.00E+00">
                  <c:v>-3.2281900000000001E-3</c:v>
                </c:pt>
                <c:pt idx="154133" formatCode="0.00E+00">
                  <c:v>-3.2782800000000002E-3</c:v>
                </c:pt>
                <c:pt idx="154134" formatCode="0.00E+00">
                  <c:v>-3.3311600000000001E-3</c:v>
                </c:pt>
                <c:pt idx="154135" formatCode="0.00E+00">
                  <c:v>-3.3865900000000001E-3</c:v>
                </c:pt>
                <c:pt idx="154136" formatCode="0.00E+00">
                  <c:v>-3.4447000000000002E-3</c:v>
                </c:pt>
                <c:pt idx="154137" formatCode="0.00E+00">
                  <c:v>-3.50541E-3</c:v>
                </c:pt>
                <c:pt idx="154138" formatCode="0.00E+00">
                  <c:v>-3.5684499999999999E-3</c:v>
                </c:pt>
                <c:pt idx="154139" formatCode="0.00E+00">
                  <c:v>-3.6335299999999998E-3</c:v>
                </c:pt>
                <c:pt idx="154140" formatCode="0.00E+00">
                  <c:v>-3.7001299999999998E-3</c:v>
                </c:pt>
                <c:pt idx="154141" formatCode="0.00E+00">
                  <c:v>-3.7672199999999999E-3</c:v>
                </c:pt>
                <c:pt idx="154142" formatCode="0.00E+00">
                  <c:v>-3.8342699999999999E-3</c:v>
                </c:pt>
                <c:pt idx="154143" formatCode="0.00E+00">
                  <c:v>-3.90194E-3</c:v>
                </c:pt>
                <c:pt idx="154144" formatCode="0.00E+00">
                  <c:v>-3.9712300000000001E-3</c:v>
                </c:pt>
                <c:pt idx="154145" formatCode="0.00E+00">
                  <c:v>-4.0423400000000002E-3</c:v>
                </c:pt>
                <c:pt idx="154146" formatCode="0.00E+00">
                  <c:v>-4.1150500000000003E-3</c:v>
                </c:pt>
                <c:pt idx="154147" formatCode="0.00E+00">
                  <c:v>-4.1895999999999999E-3</c:v>
                </c:pt>
                <c:pt idx="154148" formatCode="0.00E+00">
                  <c:v>-4.2665400000000001E-3</c:v>
                </c:pt>
                <c:pt idx="154149" formatCode="0.00E+00">
                  <c:v>-4.3458899999999998E-3</c:v>
                </c:pt>
                <c:pt idx="154150" formatCode="0.00E+00">
                  <c:v>-4.4271199999999997E-3</c:v>
                </c:pt>
                <c:pt idx="154151" formatCode="0.00E+00">
                  <c:v>-4.50988E-3</c:v>
                </c:pt>
                <c:pt idx="154152" formatCode="0.00E+00">
                  <c:v>-4.5943299999999998E-3</c:v>
                </c:pt>
                <c:pt idx="154153" formatCode="0.00E+00">
                  <c:v>-4.6807400000000001E-3</c:v>
                </c:pt>
                <c:pt idx="154154" formatCode="0.00E+00">
                  <c:v>-4.7691499999999998E-3</c:v>
                </c:pt>
                <c:pt idx="154155" formatCode="0.00E+00">
                  <c:v>-4.85923E-3</c:v>
                </c:pt>
                <c:pt idx="154156" formatCode="0.00E+00">
                  <c:v>-4.9503699999999999E-3</c:v>
                </c:pt>
                <c:pt idx="154157" formatCode="0.00E+00">
                  <c:v>-5.04179E-3</c:v>
                </c:pt>
                <c:pt idx="154158" formatCode="0.00E+00">
                  <c:v>-5.1330500000000001E-3</c:v>
                </c:pt>
                <c:pt idx="154159" formatCode="0.00E+00">
                  <c:v>-5.2248499999999996E-3</c:v>
                </c:pt>
                <c:pt idx="154160" formatCode="0.00E+00">
                  <c:v>-5.3183600000000003E-3</c:v>
                </c:pt>
                <c:pt idx="154161" formatCode="0.00E+00">
                  <c:v>-5.4140300000000002E-3</c:v>
                </c:pt>
                <c:pt idx="154162" formatCode="0.00E+00">
                  <c:v>-5.51134E-3</c:v>
                </c:pt>
                <c:pt idx="154163" formatCode="0.00E+00">
                  <c:v>-5.6094700000000001E-3</c:v>
                </c:pt>
                <c:pt idx="154164" formatCode="0.00E+00">
                  <c:v>-5.7078099999999998E-3</c:v>
                </c:pt>
                <c:pt idx="154165" formatCode="0.00E+00">
                  <c:v>-5.8061700000000003E-3</c:v>
                </c:pt>
                <c:pt idx="154166" formatCode="0.00E+00">
                  <c:v>-5.9045900000000004E-3</c:v>
                </c:pt>
                <c:pt idx="154167" formatCode="0.00E+00">
                  <c:v>-6.0031900000000003E-3</c:v>
                </c:pt>
                <c:pt idx="154168" formatCode="0.00E+00">
                  <c:v>-6.1020700000000002E-3</c:v>
                </c:pt>
                <c:pt idx="154169" formatCode="0.00E+00">
                  <c:v>-6.20127E-3</c:v>
                </c:pt>
                <c:pt idx="154170" formatCode="0.00E+00">
                  <c:v>-6.3009099999999998E-3</c:v>
                </c:pt>
                <c:pt idx="154171" formatCode="0.00E+00">
                  <c:v>-6.4013400000000002E-3</c:v>
                </c:pt>
                <c:pt idx="154172" formatCode="0.00E+00">
                  <c:v>-6.5029299999999996E-3</c:v>
                </c:pt>
                <c:pt idx="154173" formatCode="0.00E+00">
                  <c:v>-6.6057299999999998E-3</c:v>
                </c:pt>
                <c:pt idx="154174" formatCode="0.00E+00">
                  <c:v>-6.7096400000000002E-3</c:v>
                </c:pt>
                <c:pt idx="154175" formatCode="0.00E+00">
                  <c:v>-6.8145799999999998E-3</c:v>
                </c:pt>
                <c:pt idx="154176" formatCode="0.00E+00">
                  <c:v>-6.9207100000000001E-3</c:v>
                </c:pt>
                <c:pt idx="154177" formatCode="0.00E+00">
                  <c:v>-7.0284299999999996E-3</c:v>
                </c:pt>
                <c:pt idx="154178" formatCode="0.00E+00">
                  <c:v>-7.1380300000000001E-3</c:v>
                </c:pt>
                <c:pt idx="154179" formatCode="0.00E+00">
                  <c:v>-7.2496000000000001E-3</c:v>
                </c:pt>
                <c:pt idx="154180" formatCode="0.00E+00">
                  <c:v>-7.3632599999999999E-3</c:v>
                </c:pt>
                <c:pt idx="154181" formatCode="0.00E+00">
                  <c:v>-7.4789100000000001E-3</c:v>
                </c:pt>
                <c:pt idx="154182" formatCode="0.00E+00">
                  <c:v>-7.5962099999999999E-3</c:v>
                </c:pt>
                <c:pt idx="154183" formatCode="0.00E+00">
                  <c:v>-7.71479E-3</c:v>
                </c:pt>
                <c:pt idx="154184" formatCode="0.00E+00">
                  <c:v>-7.8345199999999993E-3</c:v>
                </c:pt>
                <c:pt idx="154185" formatCode="0.00E+00">
                  <c:v>-7.9555700000000003E-3</c:v>
                </c:pt>
                <c:pt idx="154186" formatCode="0.00E+00">
                  <c:v>-8.0781099999999995E-3</c:v>
                </c:pt>
                <c:pt idx="154187" formatCode="0.00E+00">
                  <c:v>-8.2020700000000005E-3</c:v>
                </c:pt>
                <c:pt idx="154188" formatCode="0.00E+00">
                  <c:v>-8.32747E-3</c:v>
                </c:pt>
                <c:pt idx="154189" formatCode="0.00E+00">
                  <c:v>-8.4544500000000005E-3</c:v>
                </c:pt>
                <c:pt idx="154190" formatCode="0.00E+00">
                  <c:v>-8.5826900000000005E-3</c:v>
                </c:pt>
                <c:pt idx="154191" formatCode="0.00E+00">
                  <c:v>-8.7112400000000003E-3</c:v>
                </c:pt>
                <c:pt idx="154192" formatCode="0.00E+00">
                  <c:v>-8.8396399999999993E-3</c:v>
                </c:pt>
                <c:pt idx="154193" formatCode="0.00E+00">
                  <c:v>-8.9683599999999999E-3</c:v>
                </c:pt>
                <c:pt idx="154194" formatCode="0.00E+00">
                  <c:v>-9.0980699999999998E-3</c:v>
                </c:pt>
                <c:pt idx="154195" formatCode="0.00E+00">
                  <c:v>-9.2290199999999992E-3</c:v>
                </c:pt>
                <c:pt idx="154196" formatCode="0.00E+00">
                  <c:v>-9.3612299999999999E-3</c:v>
                </c:pt>
                <c:pt idx="154197" formatCode="0.00E+00">
                  <c:v>-9.4949400000000003E-3</c:v>
                </c:pt>
                <c:pt idx="154198" formatCode="0.00E+00">
                  <c:v>-9.6304400000000005E-3</c:v>
                </c:pt>
                <c:pt idx="154199" formatCode="0.00E+00">
                  <c:v>-9.7677700000000003E-3</c:v>
                </c:pt>
                <c:pt idx="154200" formatCode="0.00E+00">
                  <c:v>-9.9065100000000003E-3</c:v>
                </c:pt>
                <c:pt idx="154201">
                  <c:v>-1.0046100000000001E-2</c:v>
                </c:pt>
                <c:pt idx="154202">
                  <c:v>-1.0186600000000001E-2</c:v>
                </c:pt>
                <c:pt idx="154203">
                  <c:v>-1.03281E-2</c:v>
                </c:pt>
                <c:pt idx="154204">
                  <c:v>-1.0471299999999999E-2</c:v>
                </c:pt>
                <c:pt idx="154205">
                  <c:v>-1.06164E-2</c:v>
                </c:pt>
                <c:pt idx="154206">
                  <c:v>-1.0763099999999999E-2</c:v>
                </c:pt>
                <c:pt idx="154207">
                  <c:v>-1.09116E-2</c:v>
                </c:pt>
                <c:pt idx="154208">
                  <c:v>-1.10615E-2</c:v>
                </c:pt>
                <c:pt idx="154209">
                  <c:v>-1.1213000000000001E-2</c:v>
                </c:pt>
                <c:pt idx="154210">
                  <c:v>-1.13664E-2</c:v>
                </c:pt>
                <c:pt idx="154211">
                  <c:v>-1.15218E-2</c:v>
                </c:pt>
                <c:pt idx="154212">
                  <c:v>-1.1679699999999999E-2</c:v>
                </c:pt>
                <c:pt idx="154213">
                  <c:v>-1.1840099999999999E-2</c:v>
                </c:pt>
                <c:pt idx="154214">
                  <c:v>-1.2003099999999999E-2</c:v>
                </c:pt>
                <c:pt idx="154215">
                  <c:v>-1.2168200000000001E-2</c:v>
                </c:pt>
                <c:pt idx="154216">
                  <c:v>-1.23354E-2</c:v>
                </c:pt>
                <c:pt idx="154217">
                  <c:v>-1.2504400000000001E-2</c:v>
                </c:pt>
                <c:pt idx="154218">
                  <c:v>-1.26748E-2</c:v>
                </c:pt>
                <c:pt idx="154219">
                  <c:v>-1.2846099999999999E-2</c:v>
                </c:pt>
                <c:pt idx="154220">
                  <c:v>-1.3018099999999999E-2</c:v>
                </c:pt>
                <c:pt idx="154221">
                  <c:v>-1.31909E-2</c:v>
                </c:pt>
                <c:pt idx="154222">
                  <c:v>-1.3364900000000001E-2</c:v>
                </c:pt>
                <c:pt idx="154223">
                  <c:v>-1.3539900000000001E-2</c:v>
                </c:pt>
                <c:pt idx="154224">
                  <c:v>-1.3715700000000001E-2</c:v>
                </c:pt>
                <c:pt idx="154225">
                  <c:v>-1.38919E-2</c:v>
                </c:pt>
                <c:pt idx="154226">
                  <c:v>-1.4068600000000001E-2</c:v>
                </c:pt>
                <c:pt idx="154227">
                  <c:v>-1.4246E-2</c:v>
                </c:pt>
                <c:pt idx="154228">
                  <c:v>-1.44244E-2</c:v>
                </c:pt>
                <c:pt idx="154229">
                  <c:v>-1.4604000000000001E-2</c:v>
                </c:pt>
                <c:pt idx="154230">
                  <c:v>-1.4784800000000001E-2</c:v>
                </c:pt>
                <c:pt idx="154231">
                  <c:v>-1.49666E-2</c:v>
                </c:pt>
                <c:pt idx="154232">
                  <c:v>-1.5149299999999999E-2</c:v>
                </c:pt>
                <c:pt idx="154233">
                  <c:v>-1.53326E-2</c:v>
                </c:pt>
                <c:pt idx="154234">
                  <c:v>-1.5516200000000001E-2</c:v>
                </c:pt>
                <c:pt idx="154235">
                  <c:v>-1.5700100000000002E-2</c:v>
                </c:pt>
                <c:pt idx="154236">
                  <c:v>-1.5883999999999999E-2</c:v>
                </c:pt>
                <c:pt idx="154237">
                  <c:v>-1.6067700000000001E-2</c:v>
                </c:pt>
                <c:pt idx="154238">
                  <c:v>-1.6250500000000001E-2</c:v>
                </c:pt>
                <c:pt idx="154239">
                  <c:v>-1.6431899999999999E-2</c:v>
                </c:pt>
                <c:pt idx="154240">
                  <c:v>-1.6611500000000001E-2</c:v>
                </c:pt>
                <c:pt idx="154241">
                  <c:v>-1.6788999999999998E-2</c:v>
                </c:pt>
                <c:pt idx="154242">
                  <c:v>-1.6964E-2</c:v>
                </c:pt>
                <c:pt idx="154243">
                  <c:v>-1.7135899999999999E-2</c:v>
                </c:pt>
                <c:pt idx="154244">
                  <c:v>-1.7304300000000002E-2</c:v>
                </c:pt>
                <c:pt idx="154245">
                  <c:v>-1.7468600000000001E-2</c:v>
                </c:pt>
                <c:pt idx="154246">
                  <c:v>-1.7628399999999999E-2</c:v>
                </c:pt>
                <c:pt idx="154247">
                  <c:v>-1.7783400000000001E-2</c:v>
                </c:pt>
                <c:pt idx="154248">
                  <c:v>-1.7933500000000002E-2</c:v>
                </c:pt>
                <c:pt idx="154249">
                  <c:v>-1.80787E-2</c:v>
                </c:pt>
                <c:pt idx="154250">
                  <c:v>-1.82188E-2</c:v>
                </c:pt>
                <c:pt idx="154251">
                  <c:v>-1.8353499999999998E-2</c:v>
                </c:pt>
                <c:pt idx="154252">
                  <c:v>-1.8482200000000001E-2</c:v>
                </c:pt>
                <c:pt idx="154253">
                  <c:v>-1.8604900000000001E-2</c:v>
                </c:pt>
                <c:pt idx="154254">
                  <c:v>-1.8721600000000001E-2</c:v>
                </c:pt>
                <c:pt idx="154255">
                  <c:v>-1.8832100000000001E-2</c:v>
                </c:pt>
                <c:pt idx="154256">
                  <c:v>-1.8936000000000001E-2</c:v>
                </c:pt>
                <c:pt idx="154257">
                  <c:v>-1.90332E-2</c:v>
                </c:pt>
                <c:pt idx="154258">
                  <c:v>-1.9123899999999999E-2</c:v>
                </c:pt>
                <c:pt idx="154259">
                  <c:v>-1.92079E-2</c:v>
                </c:pt>
                <c:pt idx="154260">
                  <c:v>-1.9285299999999998E-2</c:v>
                </c:pt>
                <c:pt idx="154261">
                  <c:v>-1.9356100000000001E-2</c:v>
                </c:pt>
                <c:pt idx="154262">
                  <c:v>-1.9420199999999999E-2</c:v>
                </c:pt>
                <c:pt idx="154263">
                  <c:v>-1.9477700000000001E-2</c:v>
                </c:pt>
                <c:pt idx="154264">
                  <c:v>-1.9528299999999998E-2</c:v>
                </c:pt>
                <c:pt idx="154265">
                  <c:v>-1.95713E-2</c:v>
                </c:pt>
                <c:pt idx="154266">
                  <c:v>-1.9606200000000001E-2</c:v>
                </c:pt>
                <c:pt idx="154267">
                  <c:v>-1.9632699999999999E-2</c:v>
                </c:pt>
                <c:pt idx="154268">
                  <c:v>-1.9650399999999998E-2</c:v>
                </c:pt>
                <c:pt idx="154269">
                  <c:v>-1.9658800000000001E-2</c:v>
                </c:pt>
                <c:pt idx="154270">
                  <c:v>-1.9657500000000001E-2</c:v>
                </c:pt>
                <c:pt idx="154271">
                  <c:v>-1.9646299999999998E-2</c:v>
                </c:pt>
                <c:pt idx="154272">
                  <c:v>-1.9625099999999999E-2</c:v>
                </c:pt>
                <c:pt idx="154273">
                  <c:v>-1.95935E-2</c:v>
                </c:pt>
                <c:pt idx="154274">
                  <c:v>-1.95514E-2</c:v>
                </c:pt>
                <c:pt idx="154275">
                  <c:v>-1.9498399999999999E-2</c:v>
                </c:pt>
                <c:pt idx="154276">
                  <c:v>-1.94346E-2</c:v>
                </c:pt>
                <c:pt idx="154277">
                  <c:v>-1.9359999999999999E-2</c:v>
                </c:pt>
                <c:pt idx="154278">
                  <c:v>-1.9274800000000002E-2</c:v>
                </c:pt>
                <c:pt idx="154279">
                  <c:v>-1.9179399999999999E-2</c:v>
                </c:pt>
                <c:pt idx="154280">
                  <c:v>-1.9074199999999999E-2</c:v>
                </c:pt>
                <c:pt idx="154281">
                  <c:v>-1.8959500000000001E-2</c:v>
                </c:pt>
                <c:pt idx="154282">
                  <c:v>-1.8835299999999999E-2</c:v>
                </c:pt>
                <c:pt idx="154283">
                  <c:v>-1.87014E-2</c:v>
                </c:pt>
                <c:pt idx="154284">
                  <c:v>-1.85576E-2</c:v>
                </c:pt>
                <c:pt idx="154285">
                  <c:v>-1.8403800000000001E-2</c:v>
                </c:pt>
                <c:pt idx="154286">
                  <c:v>-1.8239999999999999E-2</c:v>
                </c:pt>
                <c:pt idx="154287">
                  <c:v>-1.80658E-2</c:v>
                </c:pt>
                <c:pt idx="154288">
                  <c:v>-1.78812E-2</c:v>
                </c:pt>
                <c:pt idx="154289">
                  <c:v>-1.7686299999999999E-2</c:v>
                </c:pt>
                <c:pt idx="154290">
                  <c:v>-1.7481199999999999E-2</c:v>
                </c:pt>
                <c:pt idx="154291">
                  <c:v>-1.72661E-2</c:v>
                </c:pt>
                <c:pt idx="154292">
                  <c:v>-1.7041000000000001E-2</c:v>
                </c:pt>
                <c:pt idx="154293">
                  <c:v>-1.68056E-2</c:v>
                </c:pt>
                <c:pt idx="154294">
                  <c:v>-1.65597E-2</c:v>
                </c:pt>
                <c:pt idx="154295">
                  <c:v>-1.63039E-2</c:v>
                </c:pt>
                <c:pt idx="154296">
                  <c:v>-1.6037200000000001E-2</c:v>
                </c:pt>
                <c:pt idx="154297">
                  <c:v>-1.5755600000000002E-2</c:v>
                </c:pt>
                <c:pt idx="154298">
                  <c:v>-1.54599E-2</c:v>
                </c:pt>
                <c:pt idx="154299">
                  <c:v>-1.51553E-2</c:v>
                </c:pt>
                <c:pt idx="154300">
                  <c:v>-1.4842299999999999E-2</c:v>
                </c:pt>
                <c:pt idx="154301">
                  <c:v>-1.45188E-2</c:v>
                </c:pt>
                <c:pt idx="154302">
                  <c:v>-1.4185400000000001E-2</c:v>
                </c:pt>
                <c:pt idx="154303">
                  <c:v>-1.3843100000000001E-2</c:v>
                </c:pt>
                <c:pt idx="154304">
                  <c:v>-1.34921E-2</c:v>
                </c:pt>
                <c:pt idx="154305">
                  <c:v>-1.3132400000000001E-2</c:v>
                </c:pt>
                <c:pt idx="154306">
                  <c:v>-1.27638E-2</c:v>
                </c:pt>
                <c:pt idx="154307">
                  <c:v>-1.2386599999999999E-2</c:v>
                </c:pt>
                <c:pt idx="154308">
                  <c:v>-1.2001E-2</c:v>
                </c:pt>
                <c:pt idx="154309">
                  <c:v>-1.1608E-2</c:v>
                </c:pt>
                <c:pt idx="154310">
                  <c:v>-1.1207999999999999E-2</c:v>
                </c:pt>
                <c:pt idx="154311">
                  <c:v>-1.08016E-2</c:v>
                </c:pt>
                <c:pt idx="154312">
                  <c:v>-1.0389300000000001E-2</c:v>
                </c:pt>
                <c:pt idx="154313" formatCode="0.00E+00">
                  <c:v>-9.9719100000000005E-3</c:v>
                </c:pt>
                <c:pt idx="154314" formatCode="0.00E+00">
                  <c:v>-9.5499499999999998E-3</c:v>
                </c:pt>
                <c:pt idx="154315" formatCode="0.00E+00">
                  <c:v>-9.1237999999999996E-3</c:v>
                </c:pt>
                <c:pt idx="154316" formatCode="0.00E+00">
                  <c:v>-8.6936600000000006E-3</c:v>
                </c:pt>
                <c:pt idx="154317" formatCode="0.00E+00">
                  <c:v>-8.2598199999999993E-3</c:v>
                </c:pt>
                <c:pt idx="154318" formatCode="0.00E+00">
                  <c:v>-7.8224399999999999E-3</c:v>
                </c:pt>
                <c:pt idx="154319" formatCode="0.00E+00">
                  <c:v>-7.3815E-3</c:v>
                </c:pt>
                <c:pt idx="154320" formatCode="0.00E+00">
                  <c:v>-6.9370400000000002E-3</c:v>
                </c:pt>
                <c:pt idx="154321" formatCode="0.00E+00">
                  <c:v>-6.4893599999999996E-3</c:v>
                </c:pt>
                <c:pt idx="154322" formatCode="0.00E+00">
                  <c:v>-6.0386900000000002E-3</c:v>
                </c:pt>
                <c:pt idx="154323" formatCode="0.00E+00">
                  <c:v>-5.5852699999999998E-3</c:v>
                </c:pt>
                <c:pt idx="154324" formatCode="0.00E+00">
                  <c:v>-5.1296299999999996E-3</c:v>
                </c:pt>
                <c:pt idx="154325" formatCode="0.00E+00">
                  <c:v>-4.6722700000000001E-3</c:v>
                </c:pt>
                <c:pt idx="154326" formatCode="0.00E+00">
                  <c:v>-4.2134399999999997E-3</c:v>
                </c:pt>
                <c:pt idx="154327" formatCode="0.00E+00">
                  <c:v>-3.75341E-3</c:v>
                </c:pt>
                <c:pt idx="154328" formatCode="0.00E+00">
                  <c:v>-3.2926499999999998E-3</c:v>
                </c:pt>
                <c:pt idx="154329" formatCode="0.00E+00">
                  <c:v>-2.8318900000000001E-3</c:v>
                </c:pt>
                <c:pt idx="154330" formatCode="0.00E+00">
                  <c:v>-2.3720299999999998E-3</c:v>
                </c:pt>
                <c:pt idx="154331" formatCode="0.00E+00">
                  <c:v>-1.9138E-3</c:v>
                </c:pt>
                <c:pt idx="154332" formatCode="0.00E+00">
                  <c:v>-1.4578099999999999E-3</c:v>
                </c:pt>
                <c:pt idx="154333" formatCode="0.00E+00">
                  <c:v>-1.0046300000000001E-3</c:v>
                </c:pt>
                <c:pt idx="154334" formatCode="0.00E+00">
                  <c:v>-5.5489700000000005E-4</c:v>
                </c:pt>
                <c:pt idx="154335" formatCode="0.00E+00">
                  <c:v>-1.09227E-4</c:v>
                </c:pt>
                <c:pt idx="154336" formatCode="0.00E+00">
                  <c:v>3.3210500000000002E-4</c:v>
                </c:pt>
                <c:pt idx="154337" formatCode="0.00E+00">
                  <c:v>7.68963E-4</c:v>
                </c:pt>
                <c:pt idx="154338" formatCode="0.00E+00">
                  <c:v>1.2008500000000001E-3</c:v>
                </c:pt>
                <c:pt idx="154339" formatCode="0.00E+00">
                  <c:v>1.62703E-3</c:v>
                </c:pt>
                <c:pt idx="154340" formatCode="0.00E+00">
                  <c:v>2.0469300000000002E-3</c:v>
                </c:pt>
                <c:pt idx="154341" formatCode="0.00E+00">
                  <c:v>2.4602000000000001E-3</c:v>
                </c:pt>
                <c:pt idx="154342" formatCode="0.00E+00">
                  <c:v>2.8665399999999999E-3</c:v>
                </c:pt>
                <c:pt idx="154343" formatCode="0.00E+00">
                  <c:v>3.2656500000000001E-3</c:v>
                </c:pt>
                <c:pt idx="154344" formatCode="0.00E+00">
                  <c:v>3.65709E-3</c:v>
                </c:pt>
                <c:pt idx="154345" formatCode="0.00E+00">
                  <c:v>4.0399199999999998E-3</c:v>
                </c:pt>
                <c:pt idx="154346" formatCode="0.00E+00">
                  <c:v>4.4150500000000002E-3</c:v>
                </c:pt>
                <c:pt idx="154347" formatCode="0.00E+00">
                  <c:v>4.7862E-3</c:v>
                </c:pt>
                <c:pt idx="154348" formatCode="0.00E+00">
                  <c:v>5.1524600000000002E-3</c:v>
                </c:pt>
                <c:pt idx="154349" formatCode="0.00E+00">
                  <c:v>5.50842E-3</c:v>
                </c:pt>
                <c:pt idx="154350" formatCode="0.00E+00">
                  <c:v>5.8532300000000001E-3</c:v>
                </c:pt>
                <c:pt idx="154351" formatCode="0.00E+00">
                  <c:v>6.1885899999999999E-3</c:v>
                </c:pt>
                <c:pt idx="154352" formatCode="0.00E+00">
                  <c:v>6.5136100000000004E-3</c:v>
                </c:pt>
                <c:pt idx="154353" formatCode="0.00E+00">
                  <c:v>6.82695E-3</c:v>
                </c:pt>
                <c:pt idx="154354" formatCode="0.00E+00">
                  <c:v>7.1282000000000003E-3</c:v>
                </c:pt>
                <c:pt idx="154355" formatCode="0.00E+00">
                  <c:v>7.4172800000000001E-3</c:v>
                </c:pt>
                <c:pt idx="154356" formatCode="0.00E+00">
                  <c:v>7.6942299999999998E-3</c:v>
                </c:pt>
                <c:pt idx="154357" formatCode="0.00E+00">
                  <c:v>7.9590100000000007E-3</c:v>
                </c:pt>
                <c:pt idx="154358" formatCode="0.00E+00">
                  <c:v>8.2112799999999996E-3</c:v>
                </c:pt>
                <c:pt idx="154359" formatCode="0.00E+00">
                  <c:v>8.45045E-3</c:v>
                </c:pt>
                <c:pt idx="154360" formatCode="0.00E+00">
                  <c:v>8.6759599999999999E-3</c:v>
                </c:pt>
                <c:pt idx="154361" formatCode="0.00E+00">
                  <c:v>8.8873800000000003E-3</c:v>
                </c:pt>
                <c:pt idx="154362" formatCode="0.00E+00">
                  <c:v>9.0843399999999998E-3</c:v>
                </c:pt>
                <c:pt idx="154363" formatCode="0.00E+00">
                  <c:v>9.2666499999999995E-3</c:v>
                </c:pt>
                <c:pt idx="154364" formatCode="0.00E+00">
                  <c:v>9.4342000000000002E-3</c:v>
                </c:pt>
                <c:pt idx="154365" formatCode="0.00E+00">
                  <c:v>9.5866300000000005E-3</c:v>
                </c:pt>
                <c:pt idx="154366" formatCode="0.00E+00">
                  <c:v>9.7235399999999993E-3</c:v>
                </c:pt>
                <c:pt idx="154367" formatCode="0.00E+00">
                  <c:v>9.8447599999999993E-3</c:v>
                </c:pt>
                <c:pt idx="154368" formatCode="0.00E+00">
                  <c:v>9.9502700000000006E-3</c:v>
                </c:pt>
                <c:pt idx="154369">
                  <c:v>1.0039899999999999E-2</c:v>
                </c:pt>
                <c:pt idx="154370">
                  <c:v>1.01137E-2</c:v>
                </c:pt>
                <c:pt idx="154371">
                  <c:v>1.01718E-2</c:v>
                </c:pt>
                <c:pt idx="154372">
                  <c:v>1.0214600000000001E-2</c:v>
                </c:pt>
                <c:pt idx="154373">
                  <c:v>1.0241999999999999E-2</c:v>
                </c:pt>
                <c:pt idx="154374">
                  <c:v>1.02535E-2</c:v>
                </c:pt>
                <c:pt idx="154375">
                  <c:v>1.02489E-2</c:v>
                </c:pt>
                <c:pt idx="154376">
                  <c:v>1.0227999999999999E-2</c:v>
                </c:pt>
                <c:pt idx="154377">
                  <c:v>1.01911E-2</c:v>
                </c:pt>
                <c:pt idx="154378">
                  <c:v>1.0138400000000001E-2</c:v>
                </c:pt>
                <c:pt idx="154379">
                  <c:v>1.00704E-2</c:v>
                </c:pt>
                <c:pt idx="154380" formatCode="0.00E+00">
                  <c:v>9.9871500000000002E-3</c:v>
                </c:pt>
                <c:pt idx="154381" formatCode="0.00E+00">
                  <c:v>9.8885499999999994E-3</c:v>
                </c:pt>
                <c:pt idx="154382" formatCode="0.00E+00">
                  <c:v>9.7745200000000001E-3</c:v>
                </c:pt>
                <c:pt idx="154383" formatCode="0.00E+00">
                  <c:v>9.6448599999999999E-3</c:v>
                </c:pt>
                <c:pt idx="154384" formatCode="0.00E+00">
                  <c:v>9.4994399999999996E-3</c:v>
                </c:pt>
                <c:pt idx="154385" formatCode="0.00E+00">
                  <c:v>9.3382299999999994E-3</c:v>
                </c:pt>
                <c:pt idx="154386" formatCode="0.00E+00">
                  <c:v>9.1614499999999998E-3</c:v>
                </c:pt>
                <c:pt idx="154387" formatCode="0.00E+00">
                  <c:v>8.9694400000000004E-3</c:v>
                </c:pt>
                <c:pt idx="154388" formatCode="0.00E+00">
                  <c:v>8.7624399999999998E-3</c:v>
                </c:pt>
                <c:pt idx="154389" formatCode="0.00E+00">
                  <c:v>8.5405900000000007E-3</c:v>
                </c:pt>
                <c:pt idx="154390" formatCode="0.00E+00">
                  <c:v>8.3042600000000008E-3</c:v>
                </c:pt>
                <c:pt idx="154391" formatCode="0.00E+00">
                  <c:v>8.05407E-3</c:v>
                </c:pt>
                <c:pt idx="154392" formatCode="0.00E+00">
                  <c:v>7.7904000000000003E-3</c:v>
                </c:pt>
                <c:pt idx="154393" formatCode="0.00E+00">
                  <c:v>7.5134700000000004E-3</c:v>
                </c:pt>
                <c:pt idx="154394" formatCode="0.00E+00">
                  <c:v>7.2234700000000001E-3</c:v>
                </c:pt>
                <c:pt idx="154395" formatCode="0.00E+00">
                  <c:v>6.9206800000000002E-3</c:v>
                </c:pt>
                <c:pt idx="154396" formatCode="0.00E+00">
                  <c:v>6.6056099999999996E-3</c:v>
                </c:pt>
                <c:pt idx="154397" formatCode="0.00E+00">
                  <c:v>6.2788200000000001E-3</c:v>
                </c:pt>
                <c:pt idx="154398" formatCode="0.00E+00">
                  <c:v>5.9406700000000003E-3</c:v>
                </c:pt>
                <c:pt idx="154399" formatCode="0.00E+00">
                  <c:v>5.5912999999999996E-3</c:v>
                </c:pt>
                <c:pt idx="154400" formatCode="0.00E+00">
                  <c:v>5.2308500000000004E-3</c:v>
                </c:pt>
                <c:pt idx="154401" formatCode="0.00E+00">
                  <c:v>4.85966E-3</c:v>
                </c:pt>
                <c:pt idx="154402" formatCode="0.00E+00">
                  <c:v>4.4781500000000002E-3</c:v>
                </c:pt>
                <c:pt idx="154403" formatCode="0.00E+00">
                  <c:v>4.0867000000000004E-3</c:v>
                </c:pt>
                <c:pt idx="154404" formatCode="0.00E+00">
                  <c:v>3.6855999999999998E-3</c:v>
                </c:pt>
                <c:pt idx="154405" formatCode="0.00E+00">
                  <c:v>3.2752499999999999E-3</c:v>
                </c:pt>
                <c:pt idx="154406" formatCode="0.00E+00">
                  <c:v>2.8562700000000002E-3</c:v>
                </c:pt>
                <c:pt idx="154407" formatCode="0.00E+00">
                  <c:v>2.4293600000000002E-3</c:v>
                </c:pt>
                <c:pt idx="154408" formatCode="0.00E+00">
                  <c:v>1.9951499999999998E-3</c:v>
                </c:pt>
                <c:pt idx="154409" formatCode="0.00E+00">
                  <c:v>1.5541000000000001E-3</c:v>
                </c:pt>
                <c:pt idx="154410" formatCode="0.00E+00">
                  <c:v>1.1065000000000001E-3</c:v>
                </c:pt>
                <c:pt idx="154411" formatCode="0.00E+00">
                  <c:v>6.5262499999999999E-4</c:v>
                </c:pt>
                <c:pt idx="154412" formatCode="0.00E+00">
                  <c:v>1.92986E-4</c:v>
                </c:pt>
                <c:pt idx="154413" formatCode="0.00E+00">
                  <c:v>-2.7161600000000002E-4</c:v>
                </c:pt>
                <c:pt idx="154414" formatCode="0.00E+00">
                  <c:v>-7.4032000000000004E-4</c:v>
                </c:pt>
                <c:pt idx="154415" formatCode="0.00E+00">
                  <c:v>-1.2125300000000001E-3</c:v>
                </c:pt>
                <c:pt idx="154416" formatCode="0.00E+00">
                  <c:v>-1.68783E-3</c:v>
                </c:pt>
                <c:pt idx="154417" formatCode="0.00E+00">
                  <c:v>-2.1657600000000001E-3</c:v>
                </c:pt>
                <c:pt idx="154418" formatCode="0.00E+00">
                  <c:v>-2.6458300000000001E-3</c:v>
                </c:pt>
                <c:pt idx="154419" formatCode="0.00E+00">
                  <c:v>-3.1277200000000001E-3</c:v>
                </c:pt>
                <c:pt idx="154420" formatCode="0.00E+00">
                  <c:v>-3.6108899999999998E-3</c:v>
                </c:pt>
                <c:pt idx="154421" formatCode="0.00E+00">
                  <c:v>-4.0943999999999998E-3</c:v>
                </c:pt>
                <c:pt idx="154422" formatCode="0.00E+00">
                  <c:v>-4.5774500000000003E-3</c:v>
                </c:pt>
                <c:pt idx="154423" formatCode="0.00E+00">
                  <c:v>-5.0598500000000003E-3</c:v>
                </c:pt>
                <c:pt idx="154424" formatCode="0.00E+00">
                  <c:v>-5.5416399999999996E-3</c:v>
                </c:pt>
                <c:pt idx="154425" formatCode="0.00E+00">
                  <c:v>-6.0226500000000001E-3</c:v>
                </c:pt>
                <c:pt idx="154426" formatCode="0.00E+00">
                  <c:v>-6.5024899999999997E-3</c:v>
                </c:pt>
                <c:pt idx="154427" formatCode="0.00E+00">
                  <c:v>-6.9805099999999997E-3</c:v>
                </c:pt>
                <c:pt idx="154428" formatCode="0.00E+00">
                  <c:v>-7.4559300000000004E-3</c:v>
                </c:pt>
                <c:pt idx="154429" formatCode="0.00E+00">
                  <c:v>-7.92817E-3</c:v>
                </c:pt>
                <c:pt idx="154430" formatCode="0.00E+00">
                  <c:v>-8.3967299999999998E-3</c:v>
                </c:pt>
                <c:pt idx="154431" formatCode="0.00E+00">
                  <c:v>-8.8611000000000002E-3</c:v>
                </c:pt>
                <c:pt idx="154432" formatCode="0.00E+00">
                  <c:v>-9.3208300000000004E-3</c:v>
                </c:pt>
                <c:pt idx="154433" formatCode="0.00E+00">
                  <c:v>-9.7755600000000008E-3</c:v>
                </c:pt>
                <c:pt idx="154434">
                  <c:v>-1.0225E-2</c:v>
                </c:pt>
                <c:pt idx="154435">
                  <c:v>-1.0668800000000001E-2</c:v>
                </c:pt>
                <c:pt idx="154436">
                  <c:v>-1.1106599999999999E-2</c:v>
                </c:pt>
                <c:pt idx="154437">
                  <c:v>-1.15376E-2</c:v>
                </c:pt>
                <c:pt idx="154438">
                  <c:v>-1.19615E-2</c:v>
                </c:pt>
                <c:pt idx="154439">
                  <c:v>-1.23778E-2</c:v>
                </c:pt>
                <c:pt idx="154440">
                  <c:v>-1.27861E-2</c:v>
                </c:pt>
                <c:pt idx="154441">
                  <c:v>-1.31857E-2</c:v>
                </c:pt>
                <c:pt idx="154442">
                  <c:v>-1.3576E-2</c:v>
                </c:pt>
                <c:pt idx="154443">
                  <c:v>-1.3956700000000001E-2</c:v>
                </c:pt>
                <c:pt idx="154444">
                  <c:v>-1.43275E-2</c:v>
                </c:pt>
                <c:pt idx="154445">
                  <c:v>-1.46882E-2</c:v>
                </c:pt>
                <c:pt idx="154446">
                  <c:v>-1.50382E-2</c:v>
                </c:pt>
                <c:pt idx="154447">
                  <c:v>-1.5377399999999999E-2</c:v>
                </c:pt>
                <c:pt idx="154448">
                  <c:v>-1.5705500000000001E-2</c:v>
                </c:pt>
                <c:pt idx="154449">
                  <c:v>-1.60223E-2</c:v>
                </c:pt>
                <c:pt idx="154450">
                  <c:v>-1.6327399999999999E-2</c:v>
                </c:pt>
                <c:pt idx="154451">
                  <c:v>-1.66204E-2</c:v>
                </c:pt>
                <c:pt idx="154452">
                  <c:v>-1.69009E-2</c:v>
                </c:pt>
                <c:pt idx="154453">
                  <c:v>-1.7168800000000001E-2</c:v>
                </c:pt>
                <c:pt idx="154454">
                  <c:v>-1.7424100000000001E-2</c:v>
                </c:pt>
                <c:pt idx="154455">
                  <c:v>-1.7666600000000001E-2</c:v>
                </c:pt>
                <c:pt idx="154456">
                  <c:v>-1.7896100000000002E-2</c:v>
                </c:pt>
                <c:pt idx="154457">
                  <c:v>-1.81125E-2</c:v>
                </c:pt>
                <c:pt idx="154458">
                  <c:v>-1.83153E-2</c:v>
                </c:pt>
                <c:pt idx="154459">
                  <c:v>-1.8504300000000001E-2</c:v>
                </c:pt>
                <c:pt idx="154460">
                  <c:v>-1.8679399999999999E-2</c:v>
                </c:pt>
                <c:pt idx="154461">
                  <c:v>-1.88405E-2</c:v>
                </c:pt>
                <c:pt idx="154462">
                  <c:v>-1.89876E-2</c:v>
                </c:pt>
                <c:pt idx="154463">
                  <c:v>-1.9120399999999999E-2</c:v>
                </c:pt>
                <c:pt idx="154464">
                  <c:v>-1.9238700000000001E-2</c:v>
                </c:pt>
                <c:pt idx="154465">
                  <c:v>-1.9342600000000001E-2</c:v>
                </c:pt>
                <c:pt idx="154466">
                  <c:v>-1.9431899999999998E-2</c:v>
                </c:pt>
                <c:pt idx="154467">
                  <c:v>-1.9506699999999998E-2</c:v>
                </c:pt>
                <c:pt idx="154468">
                  <c:v>-1.9566900000000002E-2</c:v>
                </c:pt>
                <c:pt idx="154469">
                  <c:v>-1.9612399999999999E-2</c:v>
                </c:pt>
                <c:pt idx="154470">
                  <c:v>-1.9643000000000001E-2</c:v>
                </c:pt>
                <c:pt idx="154471">
                  <c:v>-1.9658800000000001E-2</c:v>
                </c:pt>
                <c:pt idx="154472">
                  <c:v>-1.9659900000000001E-2</c:v>
                </c:pt>
                <c:pt idx="154473">
                  <c:v>-1.9646500000000001E-2</c:v>
                </c:pt>
                <c:pt idx="154474">
                  <c:v>-1.9618799999999999E-2</c:v>
                </c:pt>
                <c:pt idx="154475">
                  <c:v>-1.9576900000000001E-2</c:v>
                </c:pt>
                <c:pt idx="154476">
                  <c:v>-1.9520900000000001E-2</c:v>
                </c:pt>
                <c:pt idx="154477">
                  <c:v>-1.9451E-2</c:v>
                </c:pt>
                <c:pt idx="154478">
                  <c:v>-1.93674E-2</c:v>
                </c:pt>
                <c:pt idx="154479">
                  <c:v>-1.9270200000000001E-2</c:v>
                </c:pt>
                <c:pt idx="154480">
                  <c:v>-1.9159499999999999E-2</c:v>
                </c:pt>
                <c:pt idx="154481">
                  <c:v>-1.90355E-2</c:v>
                </c:pt>
                <c:pt idx="154482">
                  <c:v>-1.88983E-2</c:v>
                </c:pt>
                <c:pt idx="154483">
                  <c:v>-1.8747900000000001E-2</c:v>
                </c:pt>
                <c:pt idx="154484">
                  <c:v>-1.8584699999999999E-2</c:v>
                </c:pt>
                <c:pt idx="154485">
                  <c:v>-1.8408899999999999E-2</c:v>
                </c:pt>
                <c:pt idx="154486">
                  <c:v>-1.82206E-2</c:v>
                </c:pt>
                <c:pt idx="154487">
                  <c:v>-1.80202E-2</c:v>
                </c:pt>
                <c:pt idx="154488">
                  <c:v>-1.7807799999999999E-2</c:v>
                </c:pt>
                <c:pt idx="154489">
                  <c:v>-1.7583999999999999E-2</c:v>
                </c:pt>
                <c:pt idx="154490">
                  <c:v>-1.7348800000000001E-2</c:v>
                </c:pt>
                <c:pt idx="154491">
                  <c:v>-1.7102599999999999E-2</c:v>
                </c:pt>
                <c:pt idx="154492">
                  <c:v>-1.6845499999999999E-2</c:v>
                </c:pt>
                <c:pt idx="154493">
                  <c:v>-1.65779E-2</c:v>
                </c:pt>
                <c:pt idx="154494">
                  <c:v>-1.62998E-2</c:v>
                </c:pt>
                <c:pt idx="154495">
                  <c:v>-1.60117E-2</c:v>
                </c:pt>
                <c:pt idx="154496">
                  <c:v>-1.57138E-2</c:v>
                </c:pt>
                <c:pt idx="154497">
                  <c:v>-1.54063E-2</c:v>
                </c:pt>
                <c:pt idx="154498">
                  <c:v>-1.5089699999999999E-2</c:v>
                </c:pt>
                <c:pt idx="154499">
                  <c:v>-1.47644E-2</c:v>
                </c:pt>
                <c:pt idx="154500">
                  <c:v>-1.44306E-2</c:v>
                </c:pt>
                <c:pt idx="154501">
                  <c:v>-1.4088699999999999E-2</c:v>
                </c:pt>
                <c:pt idx="154502">
                  <c:v>-1.3738999999999999E-2</c:v>
                </c:pt>
                <c:pt idx="154503">
                  <c:v>-1.33819E-2</c:v>
                </c:pt>
                <c:pt idx="154504">
                  <c:v>-1.30178E-2</c:v>
                </c:pt>
                <c:pt idx="154505">
                  <c:v>-1.2647E-2</c:v>
                </c:pt>
                <c:pt idx="154506">
                  <c:v>-1.227E-2</c:v>
                </c:pt>
                <c:pt idx="154507">
                  <c:v>-1.1887200000000001E-2</c:v>
                </c:pt>
                <c:pt idx="154508">
                  <c:v>-1.14988E-2</c:v>
                </c:pt>
                <c:pt idx="154509">
                  <c:v>-1.11053E-2</c:v>
                </c:pt>
                <c:pt idx="154510">
                  <c:v>-1.07069E-2</c:v>
                </c:pt>
                <c:pt idx="154511">
                  <c:v>-1.0304000000000001E-2</c:v>
                </c:pt>
                <c:pt idx="154512" formatCode="0.00E+00">
                  <c:v>-9.8970700000000009E-3</c:v>
                </c:pt>
                <c:pt idx="154513" formatCode="0.00E+00">
                  <c:v>-9.48623E-3</c:v>
                </c:pt>
                <c:pt idx="154514" formatCode="0.00E+00">
                  <c:v>-9.07174E-3</c:v>
                </c:pt>
                <c:pt idx="154515" formatCode="0.00E+00">
                  <c:v>-8.6539100000000008E-3</c:v>
                </c:pt>
                <c:pt idx="154516" formatCode="0.00E+00">
                  <c:v>-8.2331599999999998E-3</c:v>
                </c:pt>
                <c:pt idx="154517" formatCode="0.00E+00">
                  <c:v>-7.80987E-3</c:v>
                </c:pt>
                <c:pt idx="154518" formatCode="0.00E+00">
                  <c:v>-7.3843499999999996E-3</c:v>
                </c:pt>
                <c:pt idx="154519" formatCode="0.00E+00">
                  <c:v>-6.9569000000000002E-3</c:v>
                </c:pt>
                <c:pt idx="154520" formatCode="0.00E+00">
                  <c:v>-6.5278300000000001E-3</c:v>
                </c:pt>
                <c:pt idx="154521" formatCode="0.00E+00">
                  <c:v>-6.0975100000000004E-3</c:v>
                </c:pt>
                <c:pt idx="154522" formatCode="0.00E+00">
                  <c:v>-5.6662800000000001E-3</c:v>
                </c:pt>
                <c:pt idx="154523" formatCode="0.00E+00">
                  <c:v>-5.2344899999999996E-3</c:v>
                </c:pt>
                <c:pt idx="154524" formatCode="0.00E+00">
                  <c:v>-4.8024499999999998E-3</c:v>
                </c:pt>
                <c:pt idx="154525" formatCode="0.00E+00">
                  <c:v>-4.3705000000000003E-3</c:v>
                </c:pt>
                <c:pt idx="154526" formatCode="0.00E+00">
                  <c:v>-3.9389999999999998E-3</c:v>
                </c:pt>
                <c:pt idx="154527" formatCode="0.00E+00">
                  <c:v>-3.5082099999999999E-3</c:v>
                </c:pt>
                <c:pt idx="154528" formatCode="0.00E+00">
                  <c:v>-3.0784300000000001E-3</c:v>
                </c:pt>
                <c:pt idx="154529" formatCode="0.00E+00">
                  <c:v>-2.6499399999999999E-3</c:v>
                </c:pt>
                <c:pt idx="154530" formatCode="0.00E+00">
                  <c:v>-2.2229900000000002E-3</c:v>
                </c:pt>
                <c:pt idx="154531" formatCode="0.00E+00">
                  <c:v>-1.7977900000000001E-3</c:v>
                </c:pt>
                <c:pt idx="154532" formatCode="0.00E+00">
                  <c:v>-1.37454E-3</c:v>
                </c:pt>
                <c:pt idx="154533" formatCode="0.00E+00">
                  <c:v>-9.5354900000000004E-4</c:v>
                </c:pt>
                <c:pt idx="154534" formatCode="0.00E+00">
                  <c:v>-5.3506799999999998E-4</c:v>
                </c:pt>
                <c:pt idx="154535" formatCode="0.00E+00">
                  <c:v>-1.1935899999999999E-4</c:v>
                </c:pt>
                <c:pt idx="154536" formatCode="0.00E+00">
                  <c:v>2.9331700000000002E-4</c:v>
                </c:pt>
                <c:pt idx="154537" formatCode="0.00E+00">
                  <c:v>7.0269199999999999E-4</c:v>
                </c:pt>
                <c:pt idx="154538" formatCode="0.00E+00">
                  <c:v>1.1084999999999999E-3</c:v>
                </c:pt>
                <c:pt idx="154539" formatCode="0.00E+00">
                  <c:v>1.5105100000000001E-3</c:v>
                </c:pt>
                <c:pt idx="154540" formatCode="0.00E+00">
                  <c:v>1.9085E-3</c:v>
                </c:pt>
                <c:pt idx="154541" formatCode="0.00E+00">
                  <c:v>2.3022699999999999E-3</c:v>
                </c:pt>
                <c:pt idx="154542" formatCode="0.00E+00">
                  <c:v>2.69162E-3</c:v>
                </c:pt>
                <c:pt idx="154543" formatCode="0.00E+00">
                  <c:v>3.0763600000000002E-3</c:v>
                </c:pt>
                <c:pt idx="154544" formatCode="0.00E+00">
                  <c:v>3.4563100000000002E-3</c:v>
                </c:pt>
                <c:pt idx="154545" formatCode="0.00E+00">
                  <c:v>3.8312699999999999E-3</c:v>
                </c:pt>
                <c:pt idx="154546" formatCode="0.00E+00">
                  <c:v>4.2010800000000003E-3</c:v>
                </c:pt>
                <c:pt idx="154547" formatCode="0.00E+00">
                  <c:v>4.5656000000000004E-3</c:v>
                </c:pt>
                <c:pt idx="154548" formatCode="0.00E+00">
                  <c:v>4.9247300000000004E-3</c:v>
                </c:pt>
                <c:pt idx="154549" formatCode="0.00E+00">
                  <c:v>5.2783300000000003E-3</c:v>
                </c:pt>
                <c:pt idx="154550" formatCode="0.00E+00">
                  <c:v>5.6261999999999996E-3</c:v>
                </c:pt>
                <c:pt idx="154551" formatCode="0.00E+00">
                  <c:v>5.9681400000000003E-3</c:v>
                </c:pt>
                <c:pt idx="154552" formatCode="0.00E+00">
                  <c:v>6.3040400000000003E-3</c:v>
                </c:pt>
                <c:pt idx="154553" formatCode="0.00E+00">
                  <c:v>6.6337899999999997E-3</c:v>
                </c:pt>
                <c:pt idx="154554" formatCode="0.00E+00">
                  <c:v>6.9573100000000004E-3</c:v>
                </c:pt>
                <c:pt idx="154555" formatCode="0.00E+00">
                  <c:v>7.2744999999999997E-3</c:v>
                </c:pt>
                <c:pt idx="154556" formatCode="0.00E+00">
                  <c:v>7.5852300000000001E-3</c:v>
                </c:pt>
                <c:pt idx="154557" formatCode="0.00E+00">
                  <c:v>7.8894199999999994E-3</c:v>
                </c:pt>
                <c:pt idx="154558" formatCode="0.00E+00">
                  <c:v>8.18698E-3</c:v>
                </c:pt>
                <c:pt idx="154559" formatCode="0.00E+00">
                  <c:v>8.4778100000000006E-3</c:v>
                </c:pt>
                <c:pt idx="154560" formatCode="0.00E+00">
                  <c:v>8.7617700000000003E-3</c:v>
                </c:pt>
                <c:pt idx="154561" formatCode="0.00E+00">
                  <c:v>9.0387799999999997E-3</c:v>
                </c:pt>
                <c:pt idx="154562" formatCode="0.00E+00">
                  <c:v>9.3087799999999991E-3</c:v>
                </c:pt>
                <c:pt idx="154563" formatCode="0.00E+00">
                  <c:v>9.5717400000000005E-3</c:v>
                </c:pt>
                <c:pt idx="154564" formatCode="0.00E+00">
                  <c:v>9.8276200000000005E-3</c:v>
                </c:pt>
                <c:pt idx="154565">
                  <c:v>1.0076399999999999E-2</c:v>
                </c:pt>
                <c:pt idx="154566">
                  <c:v>1.0318000000000001E-2</c:v>
                </c:pt>
                <c:pt idx="154567">
                  <c:v>1.0552600000000001E-2</c:v>
                </c:pt>
                <c:pt idx="154568">
                  <c:v>1.07799E-2</c:v>
                </c:pt>
                <c:pt idx="154569">
                  <c:v>1.09999E-2</c:v>
                </c:pt>
                <c:pt idx="154570">
                  <c:v>1.1212700000000001E-2</c:v>
                </c:pt>
                <c:pt idx="154571">
                  <c:v>1.14181E-2</c:v>
                </c:pt>
                <c:pt idx="154572">
                  <c:v>1.16162E-2</c:v>
                </c:pt>
                <c:pt idx="154573">
                  <c:v>1.1807E-2</c:v>
                </c:pt>
                <c:pt idx="154574">
                  <c:v>1.1990300000000001E-2</c:v>
                </c:pt>
                <c:pt idx="154575">
                  <c:v>1.21663E-2</c:v>
                </c:pt>
                <c:pt idx="154576">
                  <c:v>1.2334899999999999E-2</c:v>
                </c:pt>
                <c:pt idx="154577">
                  <c:v>1.24961E-2</c:v>
                </c:pt>
                <c:pt idx="154578">
                  <c:v>1.26499E-2</c:v>
                </c:pt>
                <c:pt idx="154579">
                  <c:v>1.2796399999999999E-2</c:v>
                </c:pt>
                <c:pt idx="154580">
                  <c:v>1.29353E-2</c:v>
                </c:pt>
                <c:pt idx="154581">
                  <c:v>1.3066899999999999E-2</c:v>
                </c:pt>
                <c:pt idx="154582">
                  <c:v>1.3191100000000001E-2</c:v>
                </c:pt>
                <c:pt idx="154583">
                  <c:v>1.33078E-2</c:v>
                </c:pt>
                <c:pt idx="154584">
                  <c:v>1.3417200000000001E-2</c:v>
                </c:pt>
                <c:pt idx="154585">
                  <c:v>1.3519099999999999E-2</c:v>
                </c:pt>
                <c:pt idx="154586">
                  <c:v>1.36136E-2</c:v>
                </c:pt>
                <c:pt idx="154587">
                  <c:v>1.37007E-2</c:v>
                </c:pt>
                <c:pt idx="154588">
                  <c:v>1.37804E-2</c:v>
                </c:pt>
                <c:pt idx="154589">
                  <c:v>1.38528E-2</c:v>
                </c:pt>
                <c:pt idx="154590">
                  <c:v>1.39177E-2</c:v>
                </c:pt>
                <c:pt idx="154591">
                  <c:v>1.39753E-2</c:v>
                </c:pt>
                <c:pt idx="154592">
                  <c:v>1.40255E-2</c:v>
                </c:pt>
                <c:pt idx="154593">
                  <c:v>1.40684E-2</c:v>
                </c:pt>
                <c:pt idx="154594">
                  <c:v>1.4104E-2</c:v>
                </c:pt>
                <c:pt idx="154595">
                  <c:v>1.41323E-2</c:v>
                </c:pt>
                <c:pt idx="154596">
                  <c:v>1.41534E-2</c:v>
                </c:pt>
                <c:pt idx="154597">
                  <c:v>1.41672E-2</c:v>
                </c:pt>
                <c:pt idx="154598">
                  <c:v>1.41739E-2</c:v>
                </c:pt>
                <c:pt idx="154599">
                  <c:v>1.41733E-2</c:v>
                </c:pt>
                <c:pt idx="154600">
                  <c:v>1.41656E-2</c:v>
                </c:pt>
                <c:pt idx="154601">
                  <c:v>1.41507E-2</c:v>
                </c:pt>
                <c:pt idx="154602">
                  <c:v>1.41285E-2</c:v>
                </c:pt>
                <c:pt idx="154603">
                  <c:v>1.4099199999999999E-2</c:v>
                </c:pt>
                <c:pt idx="154604">
                  <c:v>1.40628E-2</c:v>
                </c:pt>
                <c:pt idx="154605">
                  <c:v>1.40193E-2</c:v>
                </c:pt>
                <c:pt idx="154606">
                  <c:v>1.3968700000000001E-2</c:v>
                </c:pt>
                <c:pt idx="154607">
                  <c:v>1.3911099999999999E-2</c:v>
                </c:pt>
                <c:pt idx="154608">
                  <c:v>1.38464E-2</c:v>
                </c:pt>
                <c:pt idx="154609">
                  <c:v>1.37746E-2</c:v>
                </c:pt>
                <c:pt idx="154610">
                  <c:v>1.36957E-2</c:v>
                </c:pt>
                <c:pt idx="154611">
                  <c:v>1.3609599999999999E-2</c:v>
                </c:pt>
                <c:pt idx="154612">
                  <c:v>1.3516500000000001E-2</c:v>
                </c:pt>
                <c:pt idx="154613">
                  <c:v>1.3416300000000001E-2</c:v>
                </c:pt>
                <c:pt idx="154614">
                  <c:v>1.3309100000000001E-2</c:v>
                </c:pt>
                <c:pt idx="154615">
                  <c:v>1.3194900000000001E-2</c:v>
                </c:pt>
                <c:pt idx="154616">
                  <c:v>1.3073700000000001E-2</c:v>
                </c:pt>
                <c:pt idx="154617">
                  <c:v>1.29456E-2</c:v>
                </c:pt>
                <c:pt idx="154618">
                  <c:v>1.28106E-2</c:v>
                </c:pt>
                <c:pt idx="154619">
                  <c:v>1.26687E-2</c:v>
                </c:pt>
                <c:pt idx="154620">
                  <c:v>1.252E-2</c:v>
                </c:pt>
                <c:pt idx="154621">
                  <c:v>1.23645E-2</c:v>
                </c:pt>
                <c:pt idx="154622">
                  <c:v>1.22022E-2</c:v>
                </c:pt>
                <c:pt idx="154623">
                  <c:v>1.20331E-2</c:v>
                </c:pt>
                <c:pt idx="154624">
                  <c:v>1.1857100000000001E-2</c:v>
                </c:pt>
                <c:pt idx="154625">
                  <c:v>1.1674500000000001E-2</c:v>
                </c:pt>
                <c:pt idx="154626">
                  <c:v>1.14851E-2</c:v>
                </c:pt>
                <c:pt idx="154627">
                  <c:v>1.1289199999999999E-2</c:v>
                </c:pt>
                <c:pt idx="154628">
                  <c:v>1.10867E-2</c:v>
                </c:pt>
                <c:pt idx="154629">
                  <c:v>1.0877700000000001E-2</c:v>
                </c:pt>
                <c:pt idx="154630">
                  <c:v>1.0662100000000001E-2</c:v>
                </c:pt>
                <c:pt idx="154631">
                  <c:v>1.0440100000000001E-2</c:v>
                </c:pt>
                <c:pt idx="154632">
                  <c:v>1.0211700000000001E-2</c:v>
                </c:pt>
                <c:pt idx="154633" formatCode="0.00E+00">
                  <c:v>9.9768400000000007E-3</c:v>
                </c:pt>
                <c:pt idx="154634" formatCode="0.00E+00">
                  <c:v>9.7356400000000003E-3</c:v>
                </c:pt>
                <c:pt idx="154635" formatCode="0.00E+00">
                  <c:v>9.4880999999999993E-3</c:v>
                </c:pt>
                <c:pt idx="154636" formatCode="0.00E+00">
                  <c:v>9.2343200000000007E-3</c:v>
                </c:pt>
                <c:pt idx="154637" formatCode="0.00E+00">
                  <c:v>8.9744300000000003E-3</c:v>
                </c:pt>
                <c:pt idx="154638" formatCode="0.00E+00">
                  <c:v>8.7085500000000007E-3</c:v>
                </c:pt>
                <c:pt idx="154639" formatCode="0.00E+00">
                  <c:v>8.4367799999999996E-3</c:v>
                </c:pt>
                <c:pt idx="154640" formatCode="0.00E+00">
                  <c:v>8.15922E-3</c:v>
                </c:pt>
                <c:pt idx="154641" formatCode="0.00E+00">
                  <c:v>7.8759699999999995E-3</c:v>
                </c:pt>
                <c:pt idx="154642" formatCode="0.00E+00">
                  <c:v>7.58715E-3</c:v>
                </c:pt>
                <c:pt idx="154643" formatCode="0.00E+00">
                  <c:v>7.29286E-3</c:v>
                </c:pt>
                <c:pt idx="154644" formatCode="0.00E+00">
                  <c:v>6.9931999999999998E-3</c:v>
                </c:pt>
                <c:pt idx="154645" formatCode="0.00E+00">
                  <c:v>6.6882799999999996E-3</c:v>
                </c:pt>
                <c:pt idx="154646" formatCode="0.00E+00">
                  <c:v>6.3782300000000004E-3</c:v>
                </c:pt>
                <c:pt idx="154647" formatCode="0.00E+00">
                  <c:v>6.0632400000000001E-3</c:v>
                </c:pt>
                <c:pt idx="154648" formatCode="0.00E+00">
                  <c:v>5.7434699999999997E-3</c:v>
                </c:pt>
                <c:pt idx="154649" formatCode="0.00E+00">
                  <c:v>5.4190899999999997E-3</c:v>
                </c:pt>
                <c:pt idx="154650" formatCode="0.00E+00">
                  <c:v>5.0902200000000003E-3</c:v>
                </c:pt>
                <c:pt idx="154651" formatCode="0.00E+00">
                  <c:v>4.7569400000000003E-3</c:v>
                </c:pt>
                <c:pt idx="154652" formatCode="0.00E+00">
                  <c:v>4.4193599999999998E-3</c:v>
                </c:pt>
                <c:pt idx="154653" formatCode="0.00E+00">
                  <c:v>4.0776500000000004E-3</c:v>
                </c:pt>
                <c:pt idx="154654" formatCode="0.00E+00">
                  <c:v>3.7320700000000001E-3</c:v>
                </c:pt>
                <c:pt idx="154655" formatCode="0.00E+00">
                  <c:v>3.3828500000000002E-3</c:v>
                </c:pt>
                <c:pt idx="154656" formatCode="0.00E+00">
                  <c:v>3.0302300000000001E-3</c:v>
                </c:pt>
                <c:pt idx="154657" formatCode="0.00E+00">
                  <c:v>2.6744099999999999E-3</c:v>
                </c:pt>
                <c:pt idx="154658" formatCode="0.00E+00">
                  <c:v>2.3156000000000001E-3</c:v>
                </c:pt>
                <c:pt idx="154659" formatCode="0.00E+00">
                  <c:v>1.9539399999999999E-3</c:v>
                </c:pt>
                <c:pt idx="154660" formatCode="0.00E+00">
                  <c:v>1.5896E-3</c:v>
                </c:pt>
                <c:pt idx="154661" formatCode="0.00E+00">
                  <c:v>1.2227200000000001E-3</c:v>
                </c:pt>
                <c:pt idx="154662" formatCode="0.00E+00">
                  <c:v>8.5347400000000001E-4</c:v>
                </c:pt>
                <c:pt idx="154663" formatCode="0.00E+00">
                  <c:v>4.8208300000000001E-4</c:v>
                </c:pt>
                <c:pt idx="154664" formatCode="0.00E+00">
                  <c:v>1.08799E-4</c:v>
                </c:pt>
                <c:pt idx="154665" formatCode="0.00E+00">
                  <c:v>-2.6614400000000001E-4</c:v>
                </c:pt>
                <c:pt idx="154666" formatCode="0.00E+00">
                  <c:v>-6.4252099999999996E-4</c:v>
                </c:pt>
                <c:pt idx="154667" formatCode="0.00E+00">
                  <c:v>-1.02005E-3</c:v>
                </c:pt>
                <c:pt idx="154668" formatCode="0.00E+00">
                  <c:v>-1.3984100000000001E-3</c:v>
                </c:pt>
                <c:pt idx="154669" formatCode="0.00E+00">
                  <c:v>-1.77731E-3</c:v>
                </c:pt>
                <c:pt idx="154670" formatCode="0.00E+00">
                  <c:v>-2.1564700000000002E-3</c:v>
                </c:pt>
                <c:pt idx="154671" formatCode="0.00E+00">
                  <c:v>-2.5355600000000001E-3</c:v>
                </c:pt>
                <c:pt idx="154672" formatCode="0.00E+00">
                  <c:v>-2.9142500000000002E-3</c:v>
                </c:pt>
                <c:pt idx="154673" formatCode="0.00E+00">
                  <c:v>-3.29226E-3</c:v>
                </c:pt>
                <c:pt idx="154674" formatCode="0.00E+00">
                  <c:v>-3.6693099999999998E-3</c:v>
                </c:pt>
                <c:pt idx="154675" formatCode="0.00E+00">
                  <c:v>-4.0451100000000002E-3</c:v>
                </c:pt>
                <c:pt idx="154676" formatCode="0.00E+00">
                  <c:v>-4.4194799999999999E-3</c:v>
                </c:pt>
                <c:pt idx="154677" formatCode="0.00E+00">
                  <c:v>-4.79219E-3</c:v>
                </c:pt>
                <c:pt idx="154678" formatCode="0.00E+00">
                  <c:v>-5.1628999999999998E-3</c:v>
                </c:pt>
                <c:pt idx="154679" formatCode="0.00E+00">
                  <c:v>-5.5312199999999999E-3</c:v>
                </c:pt>
                <c:pt idx="154680" formatCode="0.00E+00">
                  <c:v>-5.8968299999999996E-3</c:v>
                </c:pt>
                <c:pt idx="154681" formatCode="0.00E+00">
                  <c:v>-6.25941E-3</c:v>
                </c:pt>
                <c:pt idx="154682" formatCode="0.00E+00">
                  <c:v>-6.6186200000000004E-3</c:v>
                </c:pt>
                <c:pt idx="154683" formatCode="0.00E+00">
                  <c:v>-6.9740899999999996E-3</c:v>
                </c:pt>
                <c:pt idx="154684" formatCode="0.00E+00">
                  <c:v>-7.3255500000000001E-3</c:v>
                </c:pt>
                <c:pt idx="154685" formatCode="0.00E+00">
                  <c:v>-7.6726900000000002E-3</c:v>
                </c:pt>
                <c:pt idx="154686" formatCode="0.00E+00">
                  <c:v>-8.0151200000000006E-3</c:v>
                </c:pt>
                <c:pt idx="154687" formatCode="0.00E+00">
                  <c:v>-8.3524600000000008E-3</c:v>
                </c:pt>
                <c:pt idx="154688" formatCode="0.00E+00">
                  <c:v>-8.6843800000000002E-3</c:v>
                </c:pt>
                <c:pt idx="154689" formatCode="0.00E+00">
                  <c:v>-9.0105500000000009E-3</c:v>
                </c:pt>
                <c:pt idx="154690" formatCode="0.00E+00">
                  <c:v>-9.3306799999999992E-3</c:v>
                </c:pt>
                <c:pt idx="154691" formatCode="0.00E+00">
                  <c:v>-9.6444100000000008E-3</c:v>
                </c:pt>
                <c:pt idx="154692" formatCode="0.00E+00">
                  <c:v>-9.9513899999999992E-3</c:v>
                </c:pt>
                <c:pt idx="154693">
                  <c:v>-1.02513E-2</c:v>
                </c:pt>
                <c:pt idx="154694">
                  <c:v>-1.0543800000000001E-2</c:v>
                </c:pt>
                <c:pt idx="154695">
                  <c:v>-1.08285E-2</c:v>
                </c:pt>
                <c:pt idx="154696">
                  <c:v>-1.11051E-2</c:v>
                </c:pt>
                <c:pt idx="154697">
                  <c:v>-1.1373299999999999E-2</c:v>
                </c:pt>
                <c:pt idx="154698">
                  <c:v>-1.1632699999999999E-2</c:v>
                </c:pt>
                <c:pt idx="154699">
                  <c:v>-1.18829E-2</c:v>
                </c:pt>
                <c:pt idx="154700">
                  <c:v>-1.2123800000000001E-2</c:v>
                </c:pt>
                <c:pt idx="154701">
                  <c:v>-1.23552E-2</c:v>
                </c:pt>
                <c:pt idx="154702">
                  <c:v>-1.2576800000000001E-2</c:v>
                </c:pt>
                <c:pt idx="154703">
                  <c:v>-1.2788300000000001E-2</c:v>
                </c:pt>
                <c:pt idx="154704">
                  <c:v>-1.29894E-2</c:v>
                </c:pt>
                <c:pt idx="154705">
                  <c:v>-1.3179700000000001E-2</c:v>
                </c:pt>
                <c:pt idx="154706">
                  <c:v>-1.33589E-2</c:v>
                </c:pt>
                <c:pt idx="154707">
                  <c:v>-1.35268E-2</c:v>
                </c:pt>
                <c:pt idx="154708">
                  <c:v>-1.36829E-2</c:v>
                </c:pt>
                <c:pt idx="154709">
                  <c:v>-1.3827000000000001E-2</c:v>
                </c:pt>
                <c:pt idx="154710">
                  <c:v>-1.39589E-2</c:v>
                </c:pt>
                <c:pt idx="154711">
                  <c:v>-1.40783E-2</c:v>
                </c:pt>
                <c:pt idx="154712">
                  <c:v>-1.4185100000000001E-2</c:v>
                </c:pt>
                <c:pt idx="154713">
                  <c:v>-1.4279099999999999E-2</c:v>
                </c:pt>
                <c:pt idx="154714">
                  <c:v>-1.4360100000000001E-2</c:v>
                </c:pt>
                <c:pt idx="154715">
                  <c:v>-1.4427799999999999E-2</c:v>
                </c:pt>
                <c:pt idx="154716">
                  <c:v>-1.4482200000000001E-2</c:v>
                </c:pt>
                <c:pt idx="154717">
                  <c:v>-1.4522999999999999E-2</c:v>
                </c:pt>
                <c:pt idx="154718">
                  <c:v>-1.45503E-2</c:v>
                </c:pt>
                <c:pt idx="154719">
                  <c:v>-1.4563899999999999E-2</c:v>
                </c:pt>
                <c:pt idx="154720">
                  <c:v>-1.4563599999999999E-2</c:v>
                </c:pt>
                <c:pt idx="154721">
                  <c:v>-1.4549100000000001E-2</c:v>
                </c:pt>
                <c:pt idx="154722">
                  <c:v>-1.45203E-2</c:v>
                </c:pt>
                <c:pt idx="154723">
                  <c:v>-1.4477E-2</c:v>
                </c:pt>
                <c:pt idx="154724">
                  <c:v>-1.4419E-2</c:v>
                </c:pt>
                <c:pt idx="154725">
                  <c:v>-1.4346299999999999E-2</c:v>
                </c:pt>
                <c:pt idx="154726">
                  <c:v>-1.42591E-2</c:v>
                </c:pt>
                <c:pt idx="154727">
                  <c:v>-1.4157400000000001E-2</c:v>
                </c:pt>
                <c:pt idx="154728">
                  <c:v>-1.4041100000000001E-2</c:v>
                </c:pt>
                <c:pt idx="154729">
                  <c:v>-1.39101E-2</c:v>
                </c:pt>
                <c:pt idx="154730">
                  <c:v>-1.37643E-2</c:v>
                </c:pt>
                <c:pt idx="154731">
                  <c:v>-1.36037E-2</c:v>
                </c:pt>
                <c:pt idx="154732">
                  <c:v>-1.34282E-2</c:v>
                </c:pt>
                <c:pt idx="154733">
                  <c:v>-1.32379E-2</c:v>
                </c:pt>
                <c:pt idx="154734">
                  <c:v>-1.3032800000000001E-2</c:v>
                </c:pt>
                <c:pt idx="154735">
                  <c:v>-1.28132E-2</c:v>
                </c:pt>
                <c:pt idx="154736">
                  <c:v>-1.2579E-2</c:v>
                </c:pt>
                <c:pt idx="154737">
                  <c:v>-1.2330499999999999E-2</c:v>
                </c:pt>
                <c:pt idx="154738">
                  <c:v>-1.2067899999999999E-2</c:v>
                </c:pt>
                <c:pt idx="154739">
                  <c:v>-1.1791100000000001E-2</c:v>
                </c:pt>
                <c:pt idx="154740">
                  <c:v>-1.15006E-2</c:v>
                </c:pt>
                <c:pt idx="154741">
                  <c:v>-1.11965E-2</c:v>
                </c:pt>
                <c:pt idx="154742">
                  <c:v>-1.08789E-2</c:v>
                </c:pt>
                <c:pt idx="154743">
                  <c:v>-1.0548E-2</c:v>
                </c:pt>
                <c:pt idx="154744">
                  <c:v>-1.02039E-2</c:v>
                </c:pt>
                <c:pt idx="154745" formatCode="0.00E+00">
                  <c:v>-9.8467499999999996E-3</c:v>
                </c:pt>
                <c:pt idx="154746" formatCode="0.00E+00">
                  <c:v>-9.4767600000000007E-3</c:v>
                </c:pt>
                <c:pt idx="154747" formatCode="0.00E+00">
                  <c:v>-9.0942100000000001E-3</c:v>
                </c:pt>
                <c:pt idx="154748" formatCode="0.00E+00">
                  <c:v>-8.69932E-3</c:v>
                </c:pt>
                <c:pt idx="154749" formatCode="0.00E+00">
                  <c:v>-8.2923800000000002E-3</c:v>
                </c:pt>
                <c:pt idx="154750" formatCode="0.00E+00">
                  <c:v>-7.8737200000000007E-3</c:v>
                </c:pt>
                <c:pt idx="154751" formatCode="0.00E+00">
                  <c:v>-7.4437100000000001E-3</c:v>
                </c:pt>
                <c:pt idx="154752" formatCode="0.00E+00">
                  <c:v>-7.0027300000000004E-3</c:v>
                </c:pt>
                <c:pt idx="154753" formatCode="0.00E+00">
                  <c:v>-6.5511399999999996E-3</c:v>
                </c:pt>
                <c:pt idx="154754" formatCode="0.00E+00">
                  <c:v>-6.0892899999999998E-3</c:v>
                </c:pt>
                <c:pt idx="154755" formatCode="0.00E+00">
                  <c:v>-5.6175699999999997E-3</c:v>
                </c:pt>
                <c:pt idx="154756" formatCode="0.00E+00">
                  <c:v>-5.1363499999999996E-3</c:v>
                </c:pt>
                <c:pt idx="154757" formatCode="0.00E+00">
                  <c:v>-4.6459600000000002E-3</c:v>
                </c:pt>
                <c:pt idx="154758" formatCode="0.00E+00">
                  <c:v>-4.1467199999999996E-3</c:v>
                </c:pt>
                <c:pt idx="154759" formatCode="0.00E+00">
                  <c:v>-3.6390200000000002E-3</c:v>
                </c:pt>
                <c:pt idx="154760" formatCode="0.00E+00">
                  <c:v>-3.12327E-3</c:v>
                </c:pt>
                <c:pt idx="154761" formatCode="0.00E+00">
                  <c:v>-2.5999E-3</c:v>
                </c:pt>
                <c:pt idx="154762" formatCode="0.00E+00">
                  <c:v>-2.0693399999999998E-3</c:v>
                </c:pt>
                <c:pt idx="154763" formatCode="0.00E+00">
                  <c:v>-1.53202E-3</c:v>
                </c:pt>
                <c:pt idx="154764" formatCode="0.00E+00">
                  <c:v>-9.8838500000000004E-4</c:v>
                </c:pt>
                <c:pt idx="154765" formatCode="0.00E+00">
                  <c:v>-4.3891600000000002E-4</c:v>
                </c:pt>
                <c:pt idx="154766" formatCode="0.00E+00">
                  <c:v>1.1582300000000001E-4</c:v>
                </c:pt>
                <c:pt idx="154767" formatCode="0.00E+00">
                  <c:v>6.7526399999999996E-4</c:v>
                </c:pt>
                <c:pt idx="154768" formatCode="0.00E+00">
                  <c:v>1.2388900000000001E-3</c:v>
                </c:pt>
                <c:pt idx="154769" formatCode="0.00E+00">
                  <c:v>1.8061799999999999E-3</c:v>
                </c:pt>
                <c:pt idx="154770" formatCode="0.00E+00">
                  <c:v>2.3765800000000001E-3</c:v>
                </c:pt>
                <c:pt idx="154771" formatCode="0.00E+00">
                  <c:v>2.94955E-3</c:v>
                </c:pt>
                <c:pt idx="154772" formatCode="0.00E+00">
                  <c:v>3.5246000000000001E-3</c:v>
                </c:pt>
                <c:pt idx="154773" formatCode="0.00E+00">
                  <c:v>4.1013300000000003E-3</c:v>
                </c:pt>
                <c:pt idx="154774" formatCode="0.00E+00">
                  <c:v>4.6793700000000004E-3</c:v>
                </c:pt>
                <c:pt idx="154775" formatCode="0.00E+00">
                  <c:v>5.2582100000000001E-3</c:v>
                </c:pt>
                <c:pt idx="154776" formatCode="0.00E+00">
                  <c:v>5.8372199999999997E-3</c:v>
                </c:pt>
                <c:pt idx="154777" formatCode="0.00E+00">
                  <c:v>6.41582E-3</c:v>
                </c:pt>
                <c:pt idx="154778" formatCode="0.00E+00">
                  <c:v>6.9934799999999998E-3</c:v>
                </c:pt>
                <c:pt idx="154779" formatCode="0.00E+00">
                  <c:v>7.5696899999999996E-3</c:v>
                </c:pt>
                <c:pt idx="154780" formatCode="0.00E+00">
                  <c:v>8.1439100000000007E-3</c:v>
                </c:pt>
                <c:pt idx="154781" formatCode="0.00E+00">
                  <c:v>8.7155900000000005E-3</c:v>
                </c:pt>
                <c:pt idx="154782" formatCode="0.00E+00">
                  <c:v>9.2841599999999996E-3</c:v>
                </c:pt>
                <c:pt idx="154783" formatCode="0.00E+00">
                  <c:v>9.8492000000000007E-3</c:v>
                </c:pt>
                <c:pt idx="154784">
                  <c:v>1.04102E-2</c:v>
                </c:pt>
                <c:pt idx="154785">
                  <c:v>1.0966699999999999E-2</c:v>
                </c:pt>
                <c:pt idx="154786">
                  <c:v>1.1517899999999999E-2</c:v>
                </c:pt>
                <c:pt idx="154787">
                  <c:v>1.20634E-2</c:v>
                </c:pt>
                <c:pt idx="154788">
                  <c:v>1.26027E-2</c:v>
                </c:pt>
                <c:pt idx="154789">
                  <c:v>1.31351E-2</c:v>
                </c:pt>
                <c:pt idx="154790">
                  <c:v>1.3660200000000001E-2</c:v>
                </c:pt>
                <c:pt idx="154791">
                  <c:v>1.41774E-2</c:v>
                </c:pt>
                <c:pt idx="154792">
                  <c:v>1.46862E-2</c:v>
                </c:pt>
                <c:pt idx="154793">
                  <c:v>1.51862E-2</c:v>
                </c:pt>
                <c:pt idx="154794">
                  <c:v>1.5677E-2</c:v>
                </c:pt>
                <c:pt idx="154795">
                  <c:v>1.6158100000000002E-2</c:v>
                </c:pt>
                <c:pt idx="154796">
                  <c:v>1.6629100000000001E-2</c:v>
                </c:pt>
                <c:pt idx="154797">
                  <c:v>1.7089400000000001E-2</c:v>
                </c:pt>
                <c:pt idx="154798">
                  <c:v>1.7538700000000001E-2</c:v>
                </c:pt>
                <c:pt idx="154799">
                  <c:v>1.7976499999999999E-2</c:v>
                </c:pt>
                <c:pt idx="154800">
                  <c:v>1.8402399999999999E-2</c:v>
                </c:pt>
                <c:pt idx="154801">
                  <c:v>1.8816099999999999E-2</c:v>
                </c:pt>
                <c:pt idx="154802">
                  <c:v>1.9217000000000001E-2</c:v>
                </c:pt>
                <c:pt idx="154803">
                  <c:v>1.9604900000000001E-2</c:v>
                </c:pt>
                <c:pt idx="154804">
                  <c:v>1.9979199999999999E-2</c:v>
                </c:pt>
                <c:pt idx="154805">
                  <c:v>2.0339699999999999E-2</c:v>
                </c:pt>
                <c:pt idx="154806">
                  <c:v>2.06859E-2</c:v>
                </c:pt>
                <c:pt idx="154807">
                  <c:v>2.1017600000000001E-2</c:v>
                </c:pt>
                <c:pt idx="154808">
                  <c:v>2.13344E-2</c:v>
                </c:pt>
                <c:pt idx="154809">
                  <c:v>2.1636099999999998E-2</c:v>
                </c:pt>
                <c:pt idx="154810">
                  <c:v>2.1922199999999999E-2</c:v>
                </c:pt>
                <c:pt idx="154811">
                  <c:v>2.21925E-2</c:v>
                </c:pt>
                <c:pt idx="154812">
                  <c:v>2.24467E-2</c:v>
                </c:pt>
                <c:pt idx="154813">
                  <c:v>2.2684900000000001E-2</c:v>
                </c:pt>
                <c:pt idx="154814">
                  <c:v>2.2906599999999999E-2</c:v>
                </c:pt>
                <c:pt idx="154815">
                  <c:v>2.31116E-2</c:v>
                </c:pt>
                <c:pt idx="154816">
                  <c:v>2.3299799999999999E-2</c:v>
                </c:pt>
                <c:pt idx="154817">
                  <c:v>2.3470999999999999E-2</c:v>
                </c:pt>
                <c:pt idx="154818">
                  <c:v>2.3625E-2</c:v>
                </c:pt>
                <c:pt idx="154819">
                  <c:v>2.37617E-2</c:v>
                </c:pt>
                <c:pt idx="154820">
                  <c:v>2.38809E-2</c:v>
                </c:pt>
                <c:pt idx="154821">
                  <c:v>2.3982400000000001E-2</c:v>
                </c:pt>
                <c:pt idx="154822">
                  <c:v>2.4066199999999999E-2</c:v>
                </c:pt>
                <c:pt idx="154823">
                  <c:v>2.4132199999999999E-2</c:v>
                </c:pt>
                <c:pt idx="154824">
                  <c:v>2.4180500000000001E-2</c:v>
                </c:pt>
                <c:pt idx="154825">
                  <c:v>2.42109E-2</c:v>
                </c:pt>
                <c:pt idx="154826">
                  <c:v>2.4223700000000001E-2</c:v>
                </c:pt>
                <c:pt idx="154827">
                  <c:v>2.4218699999999999E-2</c:v>
                </c:pt>
                <c:pt idx="154828">
                  <c:v>2.4195999999999999E-2</c:v>
                </c:pt>
                <c:pt idx="154829">
                  <c:v>2.4155800000000002E-2</c:v>
                </c:pt>
                <c:pt idx="154830">
                  <c:v>2.4097899999999998E-2</c:v>
                </c:pt>
                <c:pt idx="154831">
                  <c:v>2.40223E-2</c:v>
                </c:pt>
                <c:pt idx="154832">
                  <c:v>2.3929200000000001E-2</c:v>
                </c:pt>
                <c:pt idx="154833">
                  <c:v>2.3818599999999999E-2</c:v>
                </c:pt>
                <c:pt idx="154834">
                  <c:v>2.3690800000000001E-2</c:v>
                </c:pt>
                <c:pt idx="154835">
                  <c:v>2.3546000000000001E-2</c:v>
                </c:pt>
                <c:pt idx="154836">
                  <c:v>2.33843E-2</c:v>
                </c:pt>
                <c:pt idx="154837">
                  <c:v>2.3206000000000001E-2</c:v>
                </c:pt>
                <c:pt idx="154838">
                  <c:v>2.3011199999999999E-2</c:v>
                </c:pt>
                <c:pt idx="154839">
                  <c:v>2.28001E-2</c:v>
                </c:pt>
                <c:pt idx="154840">
                  <c:v>2.2572999999999999E-2</c:v>
                </c:pt>
                <c:pt idx="154841">
                  <c:v>2.2330099999999999E-2</c:v>
                </c:pt>
                <c:pt idx="154842">
                  <c:v>2.20716E-2</c:v>
                </c:pt>
                <c:pt idx="154843">
                  <c:v>2.1798000000000001E-2</c:v>
                </c:pt>
                <c:pt idx="154844">
                  <c:v>2.1509400000000001E-2</c:v>
                </c:pt>
                <c:pt idx="154845">
                  <c:v>2.1206099999999999E-2</c:v>
                </c:pt>
                <c:pt idx="154846">
                  <c:v>2.0888400000000001E-2</c:v>
                </c:pt>
                <c:pt idx="154847">
                  <c:v>2.0556700000000001E-2</c:v>
                </c:pt>
                <c:pt idx="154848">
                  <c:v>2.0211300000000001E-2</c:v>
                </c:pt>
                <c:pt idx="154849">
                  <c:v>1.9852499999999999E-2</c:v>
                </c:pt>
                <c:pt idx="154850">
                  <c:v>1.94808E-2</c:v>
                </c:pt>
                <c:pt idx="154851">
                  <c:v>1.9096499999999999E-2</c:v>
                </c:pt>
                <c:pt idx="154852">
                  <c:v>1.8699899999999998E-2</c:v>
                </c:pt>
                <c:pt idx="154853">
                  <c:v>1.8291399999999999E-2</c:v>
                </c:pt>
                <c:pt idx="154854">
                  <c:v>1.7871600000000001E-2</c:v>
                </c:pt>
                <c:pt idx="154855">
                  <c:v>1.7440799999999999E-2</c:v>
                </c:pt>
                <c:pt idx="154856">
                  <c:v>1.6999400000000001E-2</c:v>
                </c:pt>
                <c:pt idx="154857">
                  <c:v>1.6547900000000001E-2</c:v>
                </c:pt>
                <c:pt idx="154858">
                  <c:v>1.6086799999999998E-2</c:v>
                </c:pt>
                <c:pt idx="154859">
                  <c:v>1.5616400000000001E-2</c:v>
                </c:pt>
                <c:pt idx="154860">
                  <c:v>1.51372E-2</c:v>
                </c:pt>
                <c:pt idx="154861">
                  <c:v>1.46496E-2</c:v>
                </c:pt>
                <c:pt idx="154862">
                  <c:v>1.41543E-2</c:v>
                </c:pt>
                <c:pt idx="154863">
                  <c:v>1.36518E-2</c:v>
                </c:pt>
                <c:pt idx="154864">
                  <c:v>1.31425E-2</c:v>
                </c:pt>
                <c:pt idx="154865">
                  <c:v>1.26269E-2</c:v>
                </c:pt>
                <c:pt idx="154866">
                  <c:v>1.2105400000000001E-2</c:v>
                </c:pt>
                <c:pt idx="154867">
                  <c:v>1.1578700000000001E-2</c:v>
                </c:pt>
                <c:pt idx="154868">
                  <c:v>1.10472E-2</c:v>
                </c:pt>
                <c:pt idx="154869">
                  <c:v>1.0511400000000001E-2</c:v>
                </c:pt>
                <c:pt idx="154870" formatCode="0.00E+00">
                  <c:v>9.9716600000000002E-3</c:v>
                </c:pt>
                <c:pt idx="154871" formatCode="0.00E+00">
                  <c:v>9.4285900000000006E-3</c:v>
                </c:pt>
                <c:pt idx="154872" formatCode="0.00E+00">
                  <c:v>8.8826900000000004E-3</c:v>
                </c:pt>
                <c:pt idx="154873" formatCode="0.00E+00">
                  <c:v>8.3344500000000002E-3</c:v>
                </c:pt>
                <c:pt idx="154874" formatCode="0.00E+00">
                  <c:v>7.7843499999999998E-3</c:v>
                </c:pt>
                <c:pt idx="154875" formatCode="0.00E+00">
                  <c:v>7.2329200000000003E-3</c:v>
                </c:pt>
                <c:pt idx="154876" formatCode="0.00E+00">
                  <c:v>6.6807000000000004E-3</c:v>
                </c:pt>
                <c:pt idx="154877" formatCode="0.00E+00">
                  <c:v>6.1282400000000001E-3</c:v>
                </c:pt>
                <c:pt idx="154878" formatCode="0.00E+00">
                  <c:v>5.5760899999999997E-3</c:v>
                </c:pt>
                <c:pt idx="154879" formatCode="0.00E+00">
                  <c:v>5.0247199999999999E-3</c:v>
                </c:pt>
                <c:pt idx="154880" formatCode="0.00E+00">
                  <c:v>4.4745699999999998E-3</c:v>
                </c:pt>
                <c:pt idx="154881" formatCode="0.00E+00">
                  <c:v>3.9260400000000004E-3</c:v>
                </c:pt>
                <c:pt idx="154882" formatCode="0.00E+00">
                  <c:v>3.3795399999999999E-3</c:v>
                </c:pt>
                <c:pt idx="154883" formatCode="0.00E+00">
                  <c:v>2.8355199999999998E-3</c:v>
                </c:pt>
                <c:pt idx="154884" formatCode="0.00E+00">
                  <c:v>2.2944699999999998E-3</c:v>
                </c:pt>
                <c:pt idx="154885" formatCode="0.00E+00">
                  <c:v>1.7568600000000001E-3</c:v>
                </c:pt>
                <c:pt idx="154886" formatCode="0.00E+00">
                  <c:v>1.2231799999999999E-3</c:v>
                </c:pt>
                <c:pt idx="154887" formatCode="0.00E+00">
                  <c:v>6.9387500000000005E-4</c:v>
                </c:pt>
                <c:pt idx="154888" formatCode="0.00E+00">
                  <c:v>1.69369E-4</c:v>
                </c:pt>
                <c:pt idx="154889" formatCode="0.00E+00">
                  <c:v>-3.4990299999999999E-4</c:v>
                </c:pt>
                <c:pt idx="154890" formatCode="0.00E+00">
                  <c:v>-8.6350200000000004E-4</c:v>
                </c:pt>
                <c:pt idx="154891" formatCode="0.00E+00">
                  <c:v>-1.3709799999999999E-3</c:v>
                </c:pt>
                <c:pt idx="154892" formatCode="0.00E+00">
                  <c:v>-1.87192E-3</c:v>
                </c:pt>
                <c:pt idx="154893" formatCode="0.00E+00">
                  <c:v>-2.3659000000000002E-3</c:v>
                </c:pt>
                <c:pt idx="154894" formatCode="0.00E+00">
                  <c:v>-2.8525400000000002E-3</c:v>
                </c:pt>
                <c:pt idx="154895" formatCode="0.00E+00">
                  <c:v>-3.3314899999999999E-3</c:v>
                </c:pt>
                <c:pt idx="154896" formatCode="0.00E+00">
                  <c:v>-3.80241E-3</c:v>
                </c:pt>
                <c:pt idx="154897" formatCode="0.00E+00">
                  <c:v>-4.2649300000000001E-3</c:v>
                </c:pt>
                <c:pt idx="154898" formatCode="0.00E+00">
                  <c:v>-4.7187100000000001E-3</c:v>
                </c:pt>
                <c:pt idx="154899" formatCode="0.00E+00">
                  <c:v>-5.1634200000000002E-3</c:v>
                </c:pt>
                <c:pt idx="154900" formatCode="0.00E+00">
                  <c:v>-5.5987500000000004E-3</c:v>
                </c:pt>
                <c:pt idx="154901" formatCode="0.00E+00">
                  <c:v>-6.0243700000000002E-3</c:v>
                </c:pt>
                <c:pt idx="154902" formatCode="0.00E+00">
                  <c:v>-6.4400100000000004E-3</c:v>
                </c:pt>
                <c:pt idx="154903" formatCode="0.00E+00">
                  <c:v>-6.8453799999999999E-3</c:v>
                </c:pt>
                <c:pt idx="154904" formatCode="0.00E+00">
                  <c:v>-7.2401599999999998E-3</c:v>
                </c:pt>
                <c:pt idx="154905" formatCode="0.00E+00">
                  <c:v>-7.6240700000000002E-3</c:v>
                </c:pt>
                <c:pt idx="154906" formatCode="0.00E+00">
                  <c:v>-7.9968899999999996E-3</c:v>
                </c:pt>
                <c:pt idx="154907" formatCode="0.00E+00">
                  <c:v>-8.35844E-3</c:v>
                </c:pt>
                <c:pt idx="154908" formatCode="0.00E+00">
                  <c:v>-8.7084999999999992E-3</c:v>
                </c:pt>
                <c:pt idx="154909" formatCode="0.00E+00">
                  <c:v>-9.0468600000000003E-3</c:v>
                </c:pt>
                <c:pt idx="154910" formatCode="0.00E+00">
                  <c:v>-9.3733199999999992E-3</c:v>
                </c:pt>
                <c:pt idx="154911" formatCode="0.00E+00">
                  <c:v>-9.6877000000000005E-3</c:v>
                </c:pt>
                <c:pt idx="154912" formatCode="0.00E+00">
                  <c:v>-9.9898000000000001E-3</c:v>
                </c:pt>
                <c:pt idx="154913">
                  <c:v>-1.02795E-2</c:v>
                </c:pt>
                <c:pt idx="154914">
                  <c:v>-1.05565E-2</c:v>
                </c:pt>
                <c:pt idx="154915">
                  <c:v>-1.08209E-2</c:v>
                </c:pt>
                <c:pt idx="154916">
                  <c:v>-1.10724E-2</c:v>
                </c:pt>
                <c:pt idx="154917">
                  <c:v>-1.1311E-2</c:v>
                </c:pt>
                <c:pt idx="154918">
                  <c:v>-1.15365E-2</c:v>
                </c:pt>
                <c:pt idx="154919">
                  <c:v>-1.17489E-2</c:v>
                </c:pt>
                <c:pt idx="154920">
                  <c:v>-1.19481E-2</c:v>
                </c:pt>
                <c:pt idx="154921">
                  <c:v>-1.21341E-2</c:v>
                </c:pt>
                <c:pt idx="154922">
                  <c:v>-1.2306900000000001E-2</c:v>
                </c:pt>
                <c:pt idx="154923">
                  <c:v>-1.24663E-2</c:v>
                </c:pt>
                <c:pt idx="154924">
                  <c:v>-1.26125E-2</c:v>
                </c:pt>
                <c:pt idx="154925">
                  <c:v>-1.27452E-2</c:v>
                </c:pt>
                <c:pt idx="154926">
                  <c:v>-1.28646E-2</c:v>
                </c:pt>
                <c:pt idx="154927">
                  <c:v>-1.2970600000000001E-2</c:v>
                </c:pt>
                <c:pt idx="154928">
                  <c:v>-1.30633E-2</c:v>
                </c:pt>
                <c:pt idx="154929">
                  <c:v>-1.31428E-2</c:v>
                </c:pt>
                <c:pt idx="154930">
                  <c:v>-1.3209200000000001E-2</c:v>
                </c:pt>
                <c:pt idx="154931">
                  <c:v>-1.32625E-2</c:v>
                </c:pt>
                <c:pt idx="154932">
                  <c:v>-1.33028E-2</c:v>
                </c:pt>
                <c:pt idx="154933">
                  <c:v>-1.33303E-2</c:v>
                </c:pt>
                <c:pt idx="154934">
                  <c:v>-1.33449E-2</c:v>
                </c:pt>
                <c:pt idx="154935">
                  <c:v>-1.3346800000000001E-2</c:v>
                </c:pt>
                <c:pt idx="154936">
                  <c:v>-1.3336000000000001E-2</c:v>
                </c:pt>
                <c:pt idx="154937">
                  <c:v>-1.3312900000000001E-2</c:v>
                </c:pt>
                <c:pt idx="154938">
                  <c:v>-1.3277300000000001E-2</c:v>
                </c:pt>
                <c:pt idx="154939">
                  <c:v>-1.32295E-2</c:v>
                </c:pt>
                <c:pt idx="154940">
                  <c:v>-1.3169699999999999E-2</c:v>
                </c:pt>
                <c:pt idx="154941">
                  <c:v>-1.3097900000000001E-2</c:v>
                </c:pt>
                <c:pt idx="154942">
                  <c:v>-1.3014299999999999E-2</c:v>
                </c:pt>
                <c:pt idx="154943">
                  <c:v>-1.2919E-2</c:v>
                </c:pt>
                <c:pt idx="154944">
                  <c:v>-1.28123E-2</c:v>
                </c:pt>
                <c:pt idx="154945">
                  <c:v>-1.26943E-2</c:v>
                </c:pt>
                <c:pt idx="154946">
                  <c:v>-1.25652E-2</c:v>
                </c:pt>
                <c:pt idx="154947">
                  <c:v>-1.2425200000000001E-2</c:v>
                </c:pt>
                <c:pt idx="154948">
                  <c:v>-1.2274500000000001E-2</c:v>
                </c:pt>
                <c:pt idx="154949">
                  <c:v>-1.21134E-2</c:v>
                </c:pt>
                <c:pt idx="154950">
                  <c:v>-1.1941999999999999E-2</c:v>
                </c:pt>
                <c:pt idx="154951">
                  <c:v>-1.17606E-2</c:v>
                </c:pt>
                <c:pt idx="154952">
                  <c:v>-1.1569299999999999E-2</c:v>
                </c:pt>
                <c:pt idx="154953">
                  <c:v>-1.13683E-2</c:v>
                </c:pt>
                <c:pt idx="154954">
                  <c:v>-1.11579E-2</c:v>
                </c:pt>
                <c:pt idx="154955">
                  <c:v>-1.09383E-2</c:v>
                </c:pt>
                <c:pt idx="154956">
                  <c:v>-1.0709700000000001E-2</c:v>
                </c:pt>
                <c:pt idx="154957">
                  <c:v>-1.04724E-2</c:v>
                </c:pt>
                <c:pt idx="154958">
                  <c:v>-1.02267E-2</c:v>
                </c:pt>
                <c:pt idx="154959" formatCode="0.00E+00">
                  <c:v>-9.9726699999999995E-3</c:v>
                </c:pt>
                <c:pt idx="154960" formatCode="0.00E+00">
                  <c:v>-9.7107099999999991E-3</c:v>
                </c:pt>
                <c:pt idx="154961" formatCode="0.00E+00">
                  <c:v>-9.4410399999999995E-3</c:v>
                </c:pt>
                <c:pt idx="154962" formatCode="0.00E+00">
                  <c:v>-9.1638899999999992E-3</c:v>
                </c:pt>
                <c:pt idx="154963" formatCode="0.00E+00">
                  <c:v>-8.8795000000000002E-3</c:v>
                </c:pt>
                <c:pt idx="154964" formatCode="0.00E+00">
                  <c:v>-8.5880899999999996E-3</c:v>
                </c:pt>
                <c:pt idx="154965" formatCode="0.00E+00">
                  <c:v>-8.2899099999999993E-3</c:v>
                </c:pt>
                <c:pt idx="154966" formatCode="0.00E+00">
                  <c:v>-7.9851699999999998E-3</c:v>
                </c:pt>
                <c:pt idx="154967" formatCode="0.00E+00">
                  <c:v>-7.6741300000000004E-3</c:v>
                </c:pt>
                <c:pt idx="154968" formatCode="0.00E+00">
                  <c:v>-7.3570399999999996E-3</c:v>
                </c:pt>
                <c:pt idx="154969" formatCode="0.00E+00">
                  <c:v>-7.0341500000000003E-3</c:v>
                </c:pt>
                <c:pt idx="154970" formatCode="0.00E+00">
                  <c:v>-6.7057100000000001E-3</c:v>
                </c:pt>
                <c:pt idx="154971" formatCode="0.00E+00">
                  <c:v>-6.3719700000000002E-3</c:v>
                </c:pt>
                <c:pt idx="154972" formatCode="0.00E+00">
                  <c:v>-6.0331600000000001E-3</c:v>
                </c:pt>
                <c:pt idx="154973" formatCode="0.00E+00">
                  <c:v>-5.6895299999999999E-3</c:v>
                </c:pt>
                <c:pt idx="154974" formatCode="0.00E+00">
                  <c:v>-5.34133E-3</c:v>
                </c:pt>
                <c:pt idx="154975" formatCode="0.00E+00">
                  <c:v>-4.9887999999999998E-3</c:v>
                </c:pt>
                <c:pt idx="154976" formatCode="0.00E+00">
                  <c:v>-4.6321499999999998E-3</c:v>
                </c:pt>
                <c:pt idx="154977" formatCode="0.00E+00">
                  <c:v>-4.2716400000000002E-3</c:v>
                </c:pt>
                <c:pt idx="154978" formatCode="0.00E+00">
                  <c:v>-3.9075000000000004E-3</c:v>
                </c:pt>
                <c:pt idx="154979" formatCode="0.00E+00">
                  <c:v>-3.5399699999999999E-3</c:v>
                </c:pt>
                <c:pt idx="154980" formatCode="0.00E+00">
                  <c:v>-3.1692600000000001E-3</c:v>
                </c:pt>
                <c:pt idx="154981" formatCode="0.00E+00">
                  <c:v>-2.79561E-3</c:v>
                </c:pt>
                <c:pt idx="154982" formatCode="0.00E+00">
                  <c:v>-2.41924E-3</c:v>
                </c:pt>
                <c:pt idx="154983" formatCode="0.00E+00">
                  <c:v>-2.0403600000000002E-3</c:v>
                </c:pt>
                <c:pt idx="154984" formatCode="0.00E+00">
                  <c:v>-1.6591900000000001E-3</c:v>
                </c:pt>
                <c:pt idx="154985" formatCode="0.00E+00">
                  <c:v>-1.27596E-3</c:v>
                </c:pt>
                <c:pt idx="154986" formatCode="0.00E+00">
                  <c:v>-8.9088199999999996E-4</c:v>
                </c:pt>
                <c:pt idx="154987" formatCode="0.00E+00">
                  <c:v>-5.0419199999999999E-4</c:v>
                </c:pt>
                <c:pt idx="154988" formatCode="0.00E+00">
                  <c:v>-1.16093E-4</c:v>
                </c:pt>
                <c:pt idx="154989" formatCode="0.00E+00">
                  <c:v>2.7321399999999998E-4</c:v>
                </c:pt>
                <c:pt idx="154990" formatCode="0.00E+00">
                  <c:v>6.6351400000000003E-4</c:v>
                </c:pt>
                <c:pt idx="154991" formatCode="0.00E+00">
                  <c:v>1.0545999999999999E-3</c:v>
                </c:pt>
                <c:pt idx="154992" formatCode="0.00E+00">
                  <c:v>1.44626E-3</c:v>
                </c:pt>
                <c:pt idx="154993" formatCode="0.00E+00">
                  <c:v>1.83829E-3</c:v>
                </c:pt>
                <c:pt idx="154994" formatCode="0.00E+00">
                  <c:v>2.2304999999999998E-3</c:v>
                </c:pt>
                <c:pt idx="154995" formatCode="0.00E+00">
                  <c:v>2.6226800000000001E-3</c:v>
                </c:pt>
                <c:pt idx="154996" formatCode="0.00E+00">
                  <c:v>3.0146499999999998E-3</c:v>
                </c:pt>
                <c:pt idx="154997" formatCode="0.00E+00">
                  <c:v>3.4062099999999998E-3</c:v>
                </c:pt>
                <c:pt idx="154998" formatCode="0.00E+00">
                  <c:v>3.7971799999999998E-3</c:v>
                </c:pt>
                <c:pt idx="154999" formatCode="0.00E+00">
                  <c:v>4.1873700000000002E-3</c:v>
                </c:pt>
                <c:pt idx="155000" formatCode="0.00E+00">
                  <c:v>4.5766100000000001E-3</c:v>
                </c:pt>
                <c:pt idx="155001" formatCode="0.00E+00">
                  <c:v>4.9647099999999998E-3</c:v>
                </c:pt>
                <c:pt idx="155002" formatCode="0.00E+00">
                  <c:v>5.3514900000000004E-3</c:v>
                </c:pt>
                <c:pt idx="155003" formatCode="0.00E+00">
                  <c:v>5.7367800000000004E-3</c:v>
                </c:pt>
                <c:pt idx="155004" formatCode="0.00E+00">
                  <c:v>6.1203899999999999E-3</c:v>
                </c:pt>
                <c:pt idx="155005" formatCode="0.00E+00">
                  <c:v>6.5021699999999998E-3</c:v>
                </c:pt>
                <c:pt idx="155006" formatCode="0.00E+00">
                  <c:v>6.8819299999999996E-3</c:v>
                </c:pt>
                <c:pt idx="155007" formatCode="0.00E+00">
                  <c:v>7.2595100000000003E-3</c:v>
                </c:pt>
                <c:pt idx="155008" formatCode="0.00E+00">
                  <c:v>7.6347400000000001E-3</c:v>
                </c:pt>
                <c:pt idx="155009" formatCode="0.00E+00">
                  <c:v>8.0074599999999992E-3</c:v>
                </c:pt>
                <c:pt idx="155010" formatCode="0.00E+00">
                  <c:v>8.3775099999999995E-3</c:v>
                </c:pt>
                <c:pt idx="155011" formatCode="0.00E+00">
                  <c:v>8.7447199999999992E-3</c:v>
                </c:pt>
                <c:pt idx="155012" formatCode="0.00E+00">
                  <c:v>9.1089499999999993E-3</c:v>
                </c:pt>
                <c:pt idx="155013" formatCode="0.00E+00">
                  <c:v>9.4700300000000008E-3</c:v>
                </c:pt>
                <c:pt idx="155014" formatCode="0.00E+00">
                  <c:v>9.8278299999999992E-3</c:v>
                </c:pt>
                <c:pt idx="155015">
                  <c:v>1.0182200000000001E-2</c:v>
                </c:pt>
                <c:pt idx="155016">
                  <c:v>1.0533000000000001E-2</c:v>
                </c:pt>
                <c:pt idx="155017">
                  <c:v>1.0880000000000001E-2</c:v>
                </c:pt>
                <c:pt idx="155018">
                  <c:v>1.1223199999999999E-2</c:v>
                </c:pt>
                <c:pt idx="155019">
                  <c:v>1.15624E-2</c:v>
                </c:pt>
                <c:pt idx="155020">
                  <c:v>1.1897400000000001E-2</c:v>
                </c:pt>
                <c:pt idx="155021">
                  <c:v>1.22281E-2</c:v>
                </c:pt>
                <c:pt idx="155022">
                  <c:v>1.25544E-2</c:v>
                </c:pt>
                <c:pt idx="155023">
                  <c:v>1.2876200000000001E-2</c:v>
                </c:pt>
                <c:pt idx="155024">
                  <c:v>1.31932E-2</c:v>
                </c:pt>
                <c:pt idx="155025">
                  <c:v>1.3505400000000001E-2</c:v>
                </c:pt>
                <c:pt idx="155026">
                  <c:v>1.38125E-2</c:v>
                </c:pt>
                <c:pt idx="155027">
                  <c:v>1.41145E-2</c:v>
                </c:pt>
                <c:pt idx="155028">
                  <c:v>1.4411200000000001E-2</c:v>
                </c:pt>
                <c:pt idx="155029">
                  <c:v>1.4702399999999999E-2</c:v>
                </c:pt>
                <c:pt idx="155030">
                  <c:v>1.4988E-2</c:v>
                </c:pt>
                <c:pt idx="155031">
                  <c:v>1.5267899999999999E-2</c:v>
                </c:pt>
                <c:pt idx="155032">
                  <c:v>1.5541900000000001E-2</c:v>
                </c:pt>
                <c:pt idx="155033">
                  <c:v>1.5809799999999999E-2</c:v>
                </c:pt>
                <c:pt idx="155034">
                  <c:v>1.6071499999999999E-2</c:v>
                </c:pt>
                <c:pt idx="155035">
                  <c:v>1.6326899999999998E-2</c:v>
                </c:pt>
                <c:pt idx="155036">
                  <c:v>1.6575900000000001E-2</c:v>
                </c:pt>
                <c:pt idx="155037">
                  <c:v>1.6818300000000001E-2</c:v>
                </c:pt>
                <c:pt idx="155038">
                  <c:v>1.70539E-2</c:v>
                </c:pt>
                <c:pt idx="155039">
                  <c:v>1.7282700000000002E-2</c:v>
                </c:pt>
                <c:pt idx="155040">
                  <c:v>1.75044E-2</c:v>
                </c:pt>
                <c:pt idx="155041">
                  <c:v>1.7718999999999999E-2</c:v>
                </c:pt>
                <c:pt idx="155042">
                  <c:v>1.7926299999999999E-2</c:v>
                </c:pt>
                <c:pt idx="155043">
                  <c:v>1.8126199999999999E-2</c:v>
                </c:pt>
                <c:pt idx="155044">
                  <c:v>1.8318500000000001E-2</c:v>
                </c:pt>
                <c:pt idx="155045">
                  <c:v>1.8502999999999999E-2</c:v>
                </c:pt>
                <c:pt idx="155046">
                  <c:v>1.8679600000000001E-2</c:v>
                </c:pt>
                <c:pt idx="155047">
                  <c:v>1.8848299999999998E-2</c:v>
                </c:pt>
                <c:pt idx="155048">
                  <c:v>1.9008799999999999E-2</c:v>
                </c:pt>
                <c:pt idx="155049">
                  <c:v>1.9161000000000001E-2</c:v>
                </c:pt>
                <c:pt idx="155050">
                  <c:v>1.93049E-2</c:v>
                </c:pt>
                <c:pt idx="155051">
                  <c:v>1.9440300000000001E-2</c:v>
                </c:pt>
                <c:pt idx="155052">
                  <c:v>1.9566900000000002E-2</c:v>
                </c:pt>
                <c:pt idx="155053">
                  <c:v>1.9684900000000002E-2</c:v>
                </c:pt>
                <c:pt idx="155054">
                  <c:v>1.97938E-2</c:v>
                </c:pt>
                <c:pt idx="155055">
                  <c:v>1.98938E-2</c:v>
                </c:pt>
                <c:pt idx="155056">
                  <c:v>1.9984600000000002E-2</c:v>
                </c:pt>
                <c:pt idx="155057">
                  <c:v>2.00661E-2</c:v>
                </c:pt>
                <c:pt idx="155058">
                  <c:v>2.0138300000000001E-2</c:v>
                </c:pt>
                <c:pt idx="155059">
                  <c:v>2.0201E-2</c:v>
                </c:pt>
                <c:pt idx="155060">
                  <c:v>2.02542E-2</c:v>
                </c:pt>
                <c:pt idx="155061">
                  <c:v>2.0297599999999999E-2</c:v>
                </c:pt>
                <c:pt idx="155062">
                  <c:v>2.03313E-2</c:v>
                </c:pt>
                <c:pt idx="155063">
                  <c:v>2.0355100000000001E-2</c:v>
                </c:pt>
                <c:pt idx="155064">
                  <c:v>2.0369000000000002E-2</c:v>
                </c:pt>
                <c:pt idx="155065">
                  <c:v>2.03728E-2</c:v>
                </c:pt>
                <c:pt idx="155066">
                  <c:v>2.0366499999999999E-2</c:v>
                </c:pt>
                <c:pt idx="155067">
                  <c:v>2.035E-2</c:v>
                </c:pt>
                <c:pt idx="155068">
                  <c:v>2.03232E-2</c:v>
                </c:pt>
                <c:pt idx="155069">
                  <c:v>2.0285999999999998E-2</c:v>
                </c:pt>
                <c:pt idx="155070">
                  <c:v>2.02384E-2</c:v>
                </c:pt>
                <c:pt idx="155071">
                  <c:v>2.0180300000000002E-2</c:v>
                </c:pt>
                <c:pt idx="155072">
                  <c:v>2.01117E-2</c:v>
                </c:pt>
                <c:pt idx="155073">
                  <c:v>2.0032500000000002E-2</c:v>
                </c:pt>
                <c:pt idx="155074">
                  <c:v>1.99428E-2</c:v>
                </c:pt>
                <c:pt idx="155075">
                  <c:v>1.98424E-2</c:v>
                </c:pt>
                <c:pt idx="155076">
                  <c:v>1.9731200000000001E-2</c:v>
                </c:pt>
                <c:pt idx="155077">
                  <c:v>1.96093E-2</c:v>
                </c:pt>
                <c:pt idx="155078">
                  <c:v>1.94766E-2</c:v>
                </c:pt>
                <c:pt idx="155079">
                  <c:v>1.9333199999999998E-2</c:v>
                </c:pt>
                <c:pt idx="155080">
                  <c:v>1.9179000000000002E-2</c:v>
                </c:pt>
                <c:pt idx="155081">
                  <c:v>1.9014099999999999E-2</c:v>
                </c:pt>
                <c:pt idx="155082">
                  <c:v>1.8838299999999999E-2</c:v>
                </c:pt>
                <c:pt idx="155083">
                  <c:v>1.8651899999999999E-2</c:v>
                </c:pt>
                <c:pt idx="155084">
                  <c:v>1.8454700000000001E-2</c:v>
                </c:pt>
                <c:pt idx="155085">
                  <c:v>1.82469E-2</c:v>
                </c:pt>
                <c:pt idx="155086">
                  <c:v>1.8028599999999999E-2</c:v>
                </c:pt>
                <c:pt idx="155087">
                  <c:v>1.7799800000000001E-2</c:v>
                </c:pt>
                <c:pt idx="155088">
                  <c:v>1.75605E-2</c:v>
                </c:pt>
                <c:pt idx="155089">
                  <c:v>1.7310900000000001E-2</c:v>
                </c:pt>
                <c:pt idx="155090">
                  <c:v>1.70511E-2</c:v>
                </c:pt>
                <c:pt idx="155091">
                  <c:v>1.67812E-2</c:v>
                </c:pt>
                <c:pt idx="155092">
                  <c:v>1.6501200000000001E-2</c:v>
                </c:pt>
                <c:pt idx="155093">
                  <c:v>1.6211300000000001E-2</c:v>
                </c:pt>
                <c:pt idx="155094">
                  <c:v>1.5911399999999999E-2</c:v>
                </c:pt>
                <c:pt idx="155095">
                  <c:v>1.56017E-2</c:v>
                </c:pt>
                <c:pt idx="155096">
                  <c:v>1.52824E-2</c:v>
                </c:pt>
                <c:pt idx="155097">
                  <c:v>1.4953599999999999E-2</c:v>
                </c:pt>
                <c:pt idx="155098">
                  <c:v>1.4615299999999999E-2</c:v>
                </c:pt>
                <c:pt idx="155099">
                  <c:v>1.42679E-2</c:v>
                </c:pt>
                <c:pt idx="155100">
                  <c:v>1.3911400000000001E-2</c:v>
                </c:pt>
                <c:pt idx="155101">
                  <c:v>1.35461E-2</c:v>
                </c:pt>
                <c:pt idx="155102">
                  <c:v>1.3172100000000001E-2</c:v>
                </c:pt>
                <c:pt idx="155103">
                  <c:v>1.27896E-2</c:v>
                </c:pt>
                <c:pt idx="155104">
                  <c:v>1.23987E-2</c:v>
                </c:pt>
                <c:pt idx="155105">
                  <c:v>1.1999599999999999E-2</c:v>
                </c:pt>
                <c:pt idx="155106">
                  <c:v>1.1592699999999999E-2</c:v>
                </c:pt>
                <c:pt idx="155107">
                  <c:v>1.1178199999999999E-2</c:v>
                </c:pt>
                <c:pt idx="155108">
                  <c:v>1.0756399999999999E-2</c:v>
                </c:pt>
                <c:pt idx="155109">
                  <c:v>1.03275E-2</c:v>
                </c:pt>
                <c:pt idx="155110" formatCode="0.00E+00">
                  <c:v>9.8917499999999995E-3</c:v>
                </c:pt>
                <c:pt idx="155111" formatCode="0.00E+00">
                  <c:v>9.4494699999999997E-3</c:v>
                </c:pt>
                <c:pt idx="155112" formatCode="0.00E+00">
                  <c:v>9.0008999999999992E-3</c:v>
                </c:pt>
                <c:pt idx="155113" formatCode="0.00E+00">
                  <c:v>8.5463199999999996E-3</c:v>
                </c:pt>
                <c:pt idx="155114" formatCode="0.00E+00">
                  <c:v>8.0860099999999994E-3</c:v>
                </c:pt>
                <c:pt idx="155115" formatCode="0.00E+00">
                  <c:v>7.6202800000000001E-3</c:v>
                </c:pt>
                <c:pt idx="155116" formatCode="0.00E+00">
                  <c:v>7.1494200000000001E-3</c:v>
                </c:pt>
                <c:pt idx="155117" formatCode="0.00E+00">
                  <c:v>6.6737100000000002E-3</c:v>
                </c:pt>
                <c:pt idx="155118" formatCode="0.00E+00">
                  <c:v>6.1934599999999996E-3</c:v>
                </c:pt>
                <c:pt idx="155119" formatCode="0.00E+00">
                  <c:v>5.7090200000000004E-3</c:v>
                </c:pt>
                <c:pt idx="155120" formatCode="0.00E+00">
                  <c:v>5.2207299999999998E-3</c:v>
                </c:pt>
                <c:pt idx="155121" formatCode="0.00E+00">
                  <c:v>4.72895E-3</c:v>
                </c:pt>
                <c:pt idx="155122" formatCode="0.00E+00">
                  <c:v>4.2340800000000003E-3</c:v>
                </c:pt>
                <c:pt idx="155123" formatCode="0.00E+00">
                  <c:v>3.7364999999999998E-3</c:v>
                </c:pt>
                <c:pt idx="155124" formatCode="0.00E+00">
                  <c:v>3.23654E-3</c:v>
                </c:pt>
                <c:pt idx="155125" formatCode="0.00E+00">
                  <c:v>2.7345199999999998E-3</c:v>
                </c:pt>
                <c:pt idx="155126" formatCode="0.00E+00">
                  <c:v>2.2307999999999998E-3</c:v>
                </c:pt>
                <c:pt idx="155127" formatCode="0.00E+00">
                  <c:v>1.7258099999999999E-3</c:v>
                </c:pt>
                <c:pt idx="155128" formatCode="0.00E+00">
                  <c:v>1.21996E-3</c:v>
                </c:pt>
                <c:pt idx="155129" formatCode="0.00E+00">
                  <c:v>7.1367100000000003E-4</c:v>
                </c:pt>
                <c:pt idx="155130" formatCode="0.00E+00">
                  <c:v>2.0734E-4</c:v>
                </c:pt>
                <c:pt idx="155131" formatCode="0.00E+00">
                  <c:v>-2.9861900000000002E-4</c:v>
                </c:pt>
                <c:pt idx="155132" formatCode="0.00E+00">
                  <c:v>-8.0379300000000002E-4</c:v>
                </c:pt>
                <c:pt idx="155133" formatCode="0.00E+00">
                  <c:v>-1.30777E-3</c:v>
                </c:pt>
                <c:pt idx="155134" formatCode="0.00E+00">
                  <c:v>-1.8101199999999999E-3</c:v>
                </c:pt>
                <c:pt idx="155135" formatCode="0.00E+00">
                  <c:v>-2.3104100000000002E-3</c:v>
                </c:pt>
                <c:pt idx="155136" formatCode="0.00E+00">
                  <c:v>-2.80818E-3</c:v>
                </c:pt>
                <c:pt idx="155137" formatCode="0.00E+00">
                  <c:v>-3.3029499999999998E-3</c:v>
                </c:pt>
                <c:pt idx="155138" formatCode="0.00E+00">
                  <c:v>-3.7942599999999998E-3</c:v>
                </c:pt>
                <c:pt idx="155139" formatCode="0.00E+00">
                  <c:v>-4.2816800000000004E-3</c:v>
                </c:pt>
                <c:pt idx="155140" formatCode="0.00E+00">
                  <c:v>-4.7647100000000001E-3</c:v>
                </c:pt>
                <c:pt idx="155141" formatCode="0.00E+00">
                  <c:v>-5.2429E-3</c:v>
                </c:pt>
                <c:pt idx="155142" formatCode="0.00E+00">
                  <c:v>-5.7158399999999998E-3</c:v>
                </c:pt>
                <c:pt idx="155143" formatCode="0.00E+00">
                  <c:v>-6.1831200000000003E-3</c:v>
                </c:pt>
                <c:pt idx="155144" formatCode="0.00E+00">
                  <c:v>-6.6443500000000003E-3</c:v>
                </c:pt>
                <c:pt idx="155145" formatCode="0.00E+00">
                  <c:v>-7.0991099999999996E-3</c:v>
                </c:pt>
                <c:pt idx="155146" formatCode="0.00E+00">
                  <c:v>-7.5469999999999999E-3</c:v>
                </c:pt>
                <c:pt idx="155147" formatCode="0.00E+00">
                  <c:v>-7.9875999999999992E-3</c:v>
                </c:pt>
                <c:pt idx="155148" formatCode="0.00E+00">
                  <c:v>-8.4205300000000007E-3</c:v>
                </c:pt>
                <c:pt idx="155149" formatCode="0.00E+00">
                  <c:v>-8.8453500000000001E-3</c:v>
                </c:pt>
                <c:pt idx="155150" formatCode="0.00E+00">
                  <c:v>-9.26161E-3</c:v>
                </c:pt>
                <c:pt idx="155151" formatCode="0.00E+00">
                  <c:v>-9.6688899999999994E-3</c:v>
                </c:pt>
                <c:pt idx="155152">
                  <c:v>-1.0066800000000001E-2</c:v>
                </c:pt>
                <c:pt idx="155153">
                  <c:v>-1.0455000000000001E-2</c:v>
                </c:pt>
                <c:pt idx="155154">
                  <c:v>-1.0833000000000001E-2</c:v>
                </c:pt>
                <c:pt idx="155155">
                  <c:v>-1.12006E-2</c:v>
                </c:pt>
                <c:pt idx="155156">
                  <c:v>-1.1557400000000001E-2</c:v>
                </c:pt>
                <c:pt idx="155157">
                  <c:v>-1.1902899999999999E-2</c:v>
                </c:pt>
                <c:pt idx="155158">
                  <c:v>-1.2236800000000001E-2</c:v>
                </c:pt>
                <c:pt idx="155159">
                  <c:v>-1.25588E-2</c:v>
                </c:pt>
                <c:pt idx="155160">
                  <c:v>-1.28685E-2</c:v>
                </c:pt>
                <c:pt idx="155161">
                  <c:v>-1.31655E-2</c:v>
                </c:pt>
                <c:pt idx="155162">
                  <c:v>-1.34497E-2</c:v>
                </c:pt>
                <c:pt idx="155163">
                  <c:v>-1.3720700000000001E-2</c:v>
                </c:pt>
                <c:pt idx="155164">
                  <c:v>-1.39782E-2</c:v>
                </c:pt>
                <c:pt idx="155165">
                  <c:v>-1.4222E-2</c:v>
                </c:pt>
                <c:pt idx="155166">
                  <c:v>-1.4451800000000001E-2</c:v>
                </c:pt>
                <c:pt idx="155167">
                  <c:v>-1.4667299999999999E-2</c:v>
                </c:pt>
                <c:pt idx="155168">
                  <c:v>-1.48682E-2</c:v>
                </c:pt>
                <c:pt idx="155169">
                  <c:v>-1.50543E-2</c:v>
                </c:pt>
                <c:pt idx="155170">
                  <c:v>-1.5225300000000001E-2</c:v>
                </c:pt>
                <c:pt idx="155171">
                  <c:v>-1.5381199999999999E-2</c:v>
                </c:pt>
                <c:pt idx="155172">
                  <c:v>-1.55216E-2</c:v>
                </c:pt>
                <c:pt idx="155173">
                  <c:v>-1.5646400000000001E-2</c:v>
                </c:pt>
                <c:pt idx="155174">
                  <c:v>-1.5755399999999999E-2</c:v>
                </c:pt>
                <c:pt idx="155175">
                  <c:v>-1.5848399999999999E-2</c:v>
                </c:pt>
                <c:pt idx="155176">
                  <c:v>-1.59252E-2</c:v>
                </c:pt>
                <c:pt idx="155177">
                  <c:v>-1.5985599999999999E-2</c:v>
                </c:pt>
                <c:pt idx="155178">
                  <c:v>-1.60298E-2</c:v>
                </c:pt>
                <c:pt idx="155179">
                  <c:v>-1.6057600000000002E-2</c:v>
                </c:pt>
                <c:pt idx="155180">
                  <c:v>-1.6069E-2</c:v>
                </c:pt>
                <c:pt idx="155181">
                  <c:v>-1.6063999999999998E-2</c:v>
                </c:pt>
                <c:pt idx="155182">
                  <c:v>-1.6042600000000001E-2</c:v>
                </c:pt>
                <c:pt idx="155183">
                  <c:v>-1.60047E-2</c:v>
                </c:pt>
                <c:pt idx="155184">
                  <c:v>-1.5950499999999999E-2</c:v>
                </c:pt>
                <c:pt idx="155185">
                  <c:v>-1.5879799999999999E-2</c:v>
                </c:pt>
                <c:pt idx="155186">
                  <c:v>-1.5792799999999999E-2</c:v>
                </c:pt>
                <c:pt idx="155187">
                  <c:v>-1.5689399999999999E-2</c:v>
                </c:pt>
                <c:pt idx="155188">
                  <c:v>-1.55698E-2</c:v>
                </c:pt>
                <c:pt idx="155189">
                  <c:v>-1.54339E-2</c:v>
                </c:pt>
                <c:pt idx="155190">
                  <c:v>-1.5282E-2</c:v>
                </c:pt>
                <c:pt idx="155191">
                  <c:v>-1.51141E-2</c:v>
                </c:pt>
                <c:pt idx="155192">
                  <c:v>-1.49304E-2</c:v>
                </c:pt>
                <c:pt idx="155193">
                  <c:v>-1.4730999999999999E-2</c:v>
                </c:pt>
                <c:pt idx="155194">
                  <c:v>-1.4516100000000001E-2</c:v>
                </c:pt>
                <c:pt idx="155195">
                  <c:v>-1.4285900000000001E-2</c:v>
                </c:pt>
                <c:pt idx="155196">
                  <c:v>-1.4040499999999999E-2</c:v>
                </c:pt>
                <c:pt idx="155197">
                  <c:v>-1.3780300000000001E-2</c:v>
                </c:pt>
                <c:pt idx="155198">
                  <c:v>-1.35053E-2</c:v>
                </c:pt>
                <c:pt idx="155199">
                  <c:v>-1.3215899999999999E-2</c:v>
                </c:pt>
                <c:pt idx="155200">
                  <c:v>-1.29123E-2</c:v>
                </c:pt>
                <c:pt idx="155201">
                  <c:v>-1.2594599999999999E-2</c:v>
                </c:pt>
                <c:pt idx="155202">
                  <c:v>-1.22633E-2</c:v>
                </c:pt>
                <c:pt idx="155203">
                  <c:v>-1.19185E-2</c:v>
                </c:pt>
                <c:pt idx="155204">
                  <c:v>-1.15607E-2</c:v>
                </c:pt>
                <c:pt idx="155205">
                  <c:v>-1.11901E-2</c:v>
                </c:pt>
                <c:pt idx="155206">
                  <c:v>-1.0807199999999999E-2</c:v>
                </c:pt>
                <c:pt idx="155207">
                  <c:v>-1.04124E-2</c:v>
                </c:pt>
                <c:pt idx="155208">
                  <c:v>-1.00059E-2</c:v>
                </c:pt>
                <c:pt idx="155209" formatCode="0.00E+00">
                  <c:v>-9.5882499999999996E-3</c:v>
                </c:pt>
                <c:pt idx="155210" formatCode="0.00E+00">
                  <c:v>-9.1597799999999993E-3</c:v>
                </c:pt>
                <c:pt idx="155211" formatCode="0.00E+00">
                  <c:v>-8.7209000000000002E-3</c:v>
                </c:pt>
                <c:pt idx="155212" formatCode="0.00E+00">
                  <c:v>-8.2720699999999994E-3</c:v>
                </c:pt>
                <c:pt idx="155213" formatCode="0.00E+00">
                  <c:v>-7.8137199999999997E-3</c:v>
                </c:pt>
                <c:pt idx="155214" formatCode="0.00E+00">
                  <c:v>-7.3462900000000001E-3</c:v>
                </c:pt>
                <c:pt idx="155215" formatCode="0.00E+00">
                  <c:v>-6.8702199999999998E-3</c:v>
                </c:pt>
                <c:pt idx="155216" formatCode="0.00E+00">
                  <c:v>-6.3859600000000004E-3</c:v>
                </c:pt>
                <c:pt idx="155217" formatCode="0.00E+00">
                  <c:v>-5.8939400000000003E-3</c:v>
                </c:pt>
                <c:pt idx="155218" formatCode="0.00E+00">
                  <c:v>-5.3945900000000003E-3</c:v>
                </c:pt>
                <c:pt idx="155219" formatCode="0.00E+00">
                  <c:v>-4.8883299999999998E-3</c:v>
                </c:pt>
                <c:pt idx="155220" formatCode="0.00E+00">
                  <c:v>-4.3756799999999998E-3</c:v>
                </c:pt>
                <c:pt idx="155221" formatCode="0.00E+00">
                  <c:v>-3.8571600000000001E-3</c:v>
                </c:pt>
                <c:pt idx="155222" formatCode="0.00E+00">
                  <c:v>-3.3333E-3</c:v>
                </c:pt>
                <c:pt idx="155223" formatCode="0.00E+00">
                  <c:v>-2.80459E-3</c:v>
                </c:pt>
                <c:pt idx="155224" formatCode="0.00E+00">
                  <c:v>-2.27151E-3</c:v>
                </c:pt>
                <c:pt idx="155225" formatCode="0.00E+00">
                  <c:v>-1.73445E-3</c:v>
                </c:pt>
                <c:pt idx="155226" formatCode="0.00E+00">
                  <c:v>-1.1938300000000001E-3</c:v>
                </c:pt>
                <c:pt idx="155227" formatCode="0.00E+00">
                  <c:v>-6.5019899999999996E-4</c:v>
                </c:pt>
                <c:pt idx="155228" formatCode="0.00E+00">
                  <c:v>-1.04238E-4</c:v>
                </c:pt>
                <c:pt idx="155229" formatCode="0.00E+00">
                  <c:v>4.43442E-4</c:v>
                </c:pt>
                <c:pt idx="155230" formatCode="0.00E+00">
                  <c:v>9.9231600000000003E-4</c:v>
                </c:pt>
                <c:pt idx="155231" formatCode="0.00E+00">
                  <c:v>1.5418700000000001E-3</c:v>
                </c:pt>
                <c:pt idx="155232" formatCode="0.00E+00">
                  <c:v>2.0915600000000001E-3</c:v>
                </c:pt>
                <c:pt idx="155233" formatCode="0.00E+00">
                  <c:v>2.6408600000000001E-3</c:v>
                </c:pt>
                <c:pt idx="155234" formatCode="0.00E+00">
                  <c:v>3.1892299999999999E-3</c:v>
                </c:pt>
                <c:pt idx="155235" formatCode="0.00E+00">
                  <c:v>3.7361600000000001E-3</c:v>
                </c:pt>
                <c:pt idx="155236" formatCode="0.00E+00">
                  <c:v>4.2811100000000003E-3</c:v>
                </c:pt>
                <c:pt idx="155237" formatCode="0.00E+00">
                  <c:v>4.8235600000000002E-3</c:v>
                </c:pt>
                <c:pt idx="155238" formatCode="0.00E+00">
                  <c:v>5.3629799999999998E-3</c:v>
                </c:pt>
                <c:pt idx="155239" formatCode="0.00E+00">
                  <c:v>5.8988499999999998E-3</c:v>
                </c:pt>
                <c:pt idx="155240" formatCode="0.00E+00">
                  <c:v>6.4306299999999997E-3</c:v>
                </c:pt>
                <c:pt idx="155241" formatCode="0.00E+00">
                  <c:v>6.95782E-3</c:v>
                </c:pt>
                <c:pt idx="155242" formatCode="0.00E+00">
                  <c:v>7.4799200000000001E-3</c:v>
                </c:pt>
                <c:pt idx="155243" formatCode="0.00E+00">
                  <c:v>7.9964400000000005E-3</c:v>
                </c:pt>
                <c:pt idx="155244" formatCode="0.00E+00">
                  <c:v>8.5069099999999995E-3</c:v>
                </c:pt>
                <c:pt idx="155245" formatCode="0.00E+00">
                  <c:v>9.0108600000000007E-3</c:v>
                </c:pt>
                <c:pt idx="155246" formatCode="0.00E+00">
                  <c:v>9.50785E-3</c:v>
                </c:pt>
                <c:pt idx="155247" formatCode="0.00E+00">
                  <c:v>9.9974799999999996E-3</c:v>
                </c:pt>
                <c:pt idx="155248">
                  <c:v>1.04793E-2</c:v>
                </c:pt>
                <c:pt idx="155249">
                  <c:v>1.09529E-2</c:v>
                </c:pt>
                <c:pt idx="155250">
                  <c:v>1.1417800000000001E-2</c:v>
                </c:pt>
                <c:pt idx="155251">
                  <c:v>1.18736E-2</c:v>
                </c:pt>
                <c:pt idx="155252">
                  <c:v>1.2319800000000001E-2</c:v>
                </c:pt>
                <c:pt idx="155253">
                  <c:v>1.2756099999999999E-2</c:v>
                </c:pt>
                <c:pt idx="155254">
                  <c:v>1.31822E-2</c:v>
                </c:pt>
                <c:pt idx="155255">
                  <c:v>1.35975E-2</c:v>
                </c:pt>
                <c:pt idx="155256">
                  <c:v>1.4001700000000001E-2</c:v>
                </c:pt>
                <c:pt idx="155257">
                  <c:v>1.43944E-2</c:v>
                </c:pt>
                <c:pt idx="155258">
                  <c:v>1.47753E-2</c:v>
                </c:pt>
                <c:pt idx="155259">
                  <c:v>1.5144100000000001E-2</c:v>
                </c:pt>
                <c:pt idx="155260">
                  <c:v>1.55005E-2</c:v>
                </c:pt>
                <c:pt idx="155261">
                  <c:v>1.5844E-2</c:v>
                </c:pt>
                <c:pt idx="155262">
                  <c:v>1.6174500000000001E-2</c:v>
                </c:pt>
                <c:pt idx="155263">
                  <c:v>1.6491599999999999E-2</c:v>
                </c:pt>
                <c:pt idx="155264">
                  <c:v>1.67951E-2</c:v>
                </c:pt>
                <c:pt idx="155265">
                  <c:v>1.7084800000000001E-2</c:v>
                </c:pt>
                <c:pt idx="155266">
                  <c:v>1.7360400000000002E-2</c:v>
                </c:pt>
                <c:pt idx="155267">
                  <c:v>1.7621600000000001E-2</c:v>
                </c:pt>
                <c:pt idx="155268">
                  <c:v>1.78684E-2</c:v>
                </c:pt>
                <c:pt idx="155269">
                  <c:v>1.8100600000000001E-2</c:v>
                </c:pt>
                <c:pt idx="155270">
                  <c:v>1.8318000000000001E-2</c:v>
                </c:pt>
                <c:pt idx="155271">
                  <c:v>1.8520399999999999E-2</c:v>
                </c:pt>
                <c:pt idx="155272">
                  <c:v>1.87078E-2</c:v>
                </c:pt>
                <c:pt idx="155273">
                  <c:v>1.8879799999999999E-2</c:v>
                </c:pt>
                <c:pt idx="155274">
                  <c:v>1.9036500000000001E-2</c:v>
                </c:pt>
                <c:pt idx="155275">
                  <c:v>1.9177799999999998E-2</c:v>
                </c:pt>
                <c:pt idx="155276">
                  <c:v>1.9303500000000001E-2</c:v>
                </c:pt>
                <c:pt idx="155277">
                  <c:v>1.94136E-2</c:v>
                </c:pt>
                <c:pt idx="155278">
                  <c:v>1.95081E-2</c:v>
                </c:pt>
                <c:pt idx="155279">
                  <c:v>1.9586800000000001E-2</c:v>
                </c:pt>
                <c:pt idx="155280">
                  <c:v>1.9649900000000001E-2</c:v>
                </c:pt>
                <c:pt idx="155281">
                  <c:v>1.96974E-2</c:v>
                </c:pt>
                <c:pt idx="155282">
                  <c:v>1.9729199999999999E-2</c:v>
                </c:pt>
                <c:pt idx="155283">
                  <c:v>1.9745499999999999E-2</c:v>
                </c:pt>
                <c:pt idx="155284">
                  <c:v>1.9746300000000001E-2</c:v>
                </c:pt>
                <c:pt idx="155285">
                  <c:v>1.9731599999999998E-2</c:v>
                </c:pt>
                <c:pt idx="155286">
                  <c:v>1.97016E-2</c:v>
                </c:pt>
                <c:pt idx="155287">
                  <c:v>1.96565E-2</c:v>
                </c:pt>
                <c:pt idx="155288">
                  <c:v>1.9596200000000001E-2</c:v>
                </c:pt>
                <c:pt idx="155289">
                  <c:v>1.9520900000000001E-2</c:v>
                </c:pt>
                <c:pt idx="155290">
                  <c:v>1.9430800000000002E-2</c:v>
                </c:pt>
                <c:pt idx="155291">
                  <c:v>1.9325999999999999E-2</c:v>
                </c:pt>
                <c:pt idx="155292">
                  <c:v>1.92067E-2</c:v>
                </c:pt>
                <c:pt idx="155293">
                  <c:v>1.9073199999999998E-2</c:v>
                </c:pt>
                <c:pt idx="155294">
                  <c:v>1.8925600000000001E-2</c:v>
                </c:pt>
                <c:pt idx="155295">
                  <c:v>1.8764099999999999E-2</c:v>
                </c:pt>
                <c:pt idx="155296">
                  <c:v>1.8589000000000001E-2</c:v>
                </c:pt>
                <c:pt idx="155297">
                  <c:v>1.84006E-2</c:v>
                </c:pt>
                <c:pt idx="155298">
                  <c:v>1.8199199999999999E-2</c:v>
                </c:pt>
                <c:pt idx="155299">
                  <c:v>1.7985000000000001E-2</c:v>
                </c:pt>
                <c:pt idx="155300">
                  <c:v>1.7758199999999998E-2</c:v>
                </c:pt>
                <c:pt idx="155301">
                  <c:v>1.7519099999999999E-2</c:v>
                </c:pt>
                <c:pt idx="155302">
                  <c:v>1.7267999999999999E-2</c:v>
                </c:pt>
                <c:pt idx="155303">
                  <c:v>1.70054E-2</c:v>
                </c:pt>
                <c:pt idx="155304">
                  <c:v>1.6731300000000001E-2</c:v>
                </c:pt>
                <c:pt idx="155305">
                  <c:v>1.6446200000000001E-2</c:v>
                </c:pt>
                <c:pt idx="155306">
                  <c:v>1.6150299999999999E-2</c:v>
                </c:pt>
                <c:pt idx="155307">
                  <c:v>1.58441E-2</c:v>
                </c:pt>
                <c:pt idx="155308">
                  <c:v>1.55278E-2</c:v>
                </c:pt>
                <c:pt idx="155309">
                  <c:v>1.52018E-2</c:v>
                </c:pt>
                <c:pt idx="155310">
                  <c:v>1.48664E-2</c:v>
                </c:pt>
                <c:pt idx="155311">
                  <c:v>1.4522E-2</c:v>
                </c:pt>
                <c:pt idx="155312">
                  <c:v>1.41691E-2</c:v>
                </c:pt>
                <c:pt idx="155313">
                  <c:v>1.38078E-2</c:v>
                </c:pt>
                <c:pt idx="155314">
                  <c:v>1.3438800000000001E-2</c:v>
                </c:pt>
                <c:pt idx="155315">
                  <c:v>1.3062300000000001E-2</c:v>
                </c:pt>
                <c:pt idx="155316">
                  <c:v>1.2678699999999999E-2</c:v>
                </c:pt>
                <c:pt idx="155317">
                  <c:v>1.22884E-2</c:v>
                </c:pt>
                <c:pt idx="155318">
                  <c:v>1.1891799999999999E-2</c:v>
                </c:pt>
                <c:pt idx="155319">
                  <c:v>1.14894E-2</c:v>
                </c:pt>
                <c:pt idx="155320">
                  <c:v>1.10814E-2</c:v>
                </c:pt>
                <c:pt idx="155321">
                  <c:v>1.06683E-2</c:v>
                </c:pt>
                <c:pt idx="155322">
                  <c:v>1.0250499999999999E-2</c:v>
                </c:pt>
                <c:pt idx="155323" formatCode="0.00E+00">
                  <c:v>9.8282999999999999E-3</c:v>
                </c:pt>
                <c:pt idx="155324" formatCode="0.00E+00">
                  <c:v>9.4021699999999996E-3</c:v>
                </c:pt>
                <c:pt idx="155325" formatCode="0.00E+00">
                  <c:v>8.9724499999999999E-3</c:v>
                </c:pt>
                <c:pt idx="155326" formatCode="0.00E+00">
                  <c:v>8.5395200000000001E-3</c:v>
                </c:pt>
                <c:pt idx="155327" formatCode="0.00E+00">
                  <c:v>8.1037699999999997E-3</c:v>
                </c:pt>
                <c:pt idx="155328" formatCode="0.00E+00">
                  <c:v>7.6655600000000001E-3</c:v>
                </c:pt>
                <c:pt idx="155329" formatCode="0.00E+00">
                  <c:v>7.2252999999999996E-3</c:v>
                </c:pt>
                <c:pt idx="155330" formatCode="0.00E+00">
                  <c:v>6.7833800000000003E-3</c:v>
                </c:pt>
                <c:pt idx="155331" formatCode="0.00E+00">
                  <c:v>6.3401799999999999E-3</c:v>
                </c:pt>
                <c:pt idx="155332" formatCode="0.00E+00">
                  <c:v>5.8960699999999998E-3</c:v>
                </c:pt>
                <c:pt idx="155333" formatCode="0.00E+00">
                  <c:v>5.4514100000000003E-3</c:v>
                </c:pt>
                <c:pt idx="155334" formatCode="0.00E+00">
                  <c:v>5.0065600000000002E-3</c:v>
                </c:pt>
                <c:pt idx="155335" formatCode="0.00E+00">
                  <c:v>4.5618899999999999E-3</c:v>
                </c:pt>
                <c:pt idx="155336" formatCode="0.00E+00">
                  <c:v>4.1177899999999996E-3</c:v>
                </c:pt>
                <c:pt idx="155337" formatCode="0.00E+00">
                  <c:v>3.6746000000000001E-3</c:v>
                </c:pt>
                <c:pt idx="155338" formatCode="0.00E+00">
                  <c:v>3.2326400000000002E-3</c:v>
                </c:pt>
                <c:pt idx="155339" formatCode="0.00E+00">
                  <c:v>2.7921999999999999E-3</c:v>
                </c:pt>
                <c:pt idx="155340" formatCode="0.00E+00">
                  <c:v>2.3536299999999998E-3</c:v>
                </c:pt>
                <c:pt idx="155341" formatCode="0.00E+00">
                  <c:v>1.9172499999999999E-3</c:v>
                </c:pt>
                <c:pt idx="155342" formatCode="0.00E+00">
                  <c:v>1.48339E-3</c:v>
                </c:pt>
                <c:pt idx="155343" formatCode="0.00E+00">
                  <c:v>1.0523799999999999E-3</c:v>
                </c:pt>
                <c:pt idx="155344" formatCode="0.00E+00">
                  <c:v>6.24524E-4</c:v>
                </c:pt>
                <c:pt idx="155345" formatCode="0.00E+00">
                  <c:v>2.0009499999999999E-4</c:v>
                </c:pt>
                <c:pt idx="155346" formatCode="0.00E+00">
                  <c:v>-2.2064900000000001E-4</c:v>
                </c:pt>
                <c:pt idx="155347" formatCode="0.00E+00">
                  <c:v>-6.3742499999999995E-4</c:v>
                </c:pt>
                <c:pt idx="155348" formatCode="0.00E+00">
                  <c:v>-1.0499299999999999E-3</c:v>
                </c:pt>
                <c:pt idx="155349" formatCode="0.00E+00">
                  <c:v>-1.4579E-3</c:v>
                </c:pt>
                <c:pt idx="155350" formatCode="0.00E+00">
                  <c:v>-1.8611000000000001E-3</c:v>
                </c:pt>
                <c:pt idx="155351" formatCode="0.00E+00">
                  <c:v>-2.2592699999999999E-3</c:v>
                </c:pt>
                <c:pt idx="155352" formatCode="0.00E+00">
                  <c:v>-2.6521600000000002E-3</c:v>
                </c:pt>
                <c:pt idx="155353" formatCode="0.00E+00">
                  <c:v>-3.0395499999999998E-3</c:v>
                </c:pt>
                <c:pt idx="155354" formatCode="0.00E+00">
                  <c:v>-3.42122E-3</c:v>
                </c:pt>
                <c:pt idx="155355" formatCode="0.00E+00">
                  <c:v>-3.7969900000000001E-3</c:v>
                </c:pt>
                <c:pt idx="155356" formatCode="0.00E+00">
                  <c:v>-4.1666799999999999E-3</c:v>
                </c:pt>
                <c:pt idx="155357" formatCode="0.00E+00">
                  <c:v>-4.5300699999999998E-3</c:v>
                </c:pt>
                <c:pt idx="155358" formatCode="0.00E+00">
                  <c:v>-4.8869899999999999E-3</c:v>
                </c:pt>
                <c:pt idx="155359" formatCode="0.00E+00">
                  <c:v>-5.2372499999999997E-3</c:v>
                </c:pt>
                <c:pt idx="155360" formatCode="0.00E+00">
                  <c:v>-5.5806900000000001E-3</c:v>
                </c:pt>
                <c:pt idx="155361" formatCode="0.00E+00">
                  <c:v>-5.9171600000000003E-3</c:v>
                </c:pt>
                <c:pt idx="155362" formatCode="0.00E+00">
                  <c:v>-6.2464900000000004E-3</c:v>
                </c:pt>
                <c:pt idx="155363" formatCode="0.00E+00">
                  <c:v>-6.5685300000000004E-3</c:v>
                </c:pt>
                <c:pt idx="155364" formatCode="0.00E+00">
                  <c:v>-6.8831500000000002E-3</c:v>
                </c:pt>
                <c:pt idx="155365" formatCode="0.00E+00">
                  <c:v>-7.1902199999999998E-3</c:v>
                </c:pt>
                <c:pt idx="155366" formatCode="0.00E+00">
                  <c:v>-7.4896099999999998E-3</c:v>
                </c:pt>
                <c:pt idx="155367" formatCode="0.00E+00">
                  <c:v>-7.7812100000000002E-3</c:v>
                </c:pt>
                <c:pt idx="155368" formatCode="0.00E+00">
                  <c:v>-8.0649399999999996E-3</c:v>
                </c:pt>
                <c:pt idx="155369" formatCode="0.00E+00">
                  <c:v>-8.3406999999999995E-3</c:v>
                </c:pt>
                <c:pt idx="155370" formatCode="0.00E+00">
                  <c:v>-8.6084300000000002E-3</c:v>
                </c:pt>
                <c:pt idx="155371" formatCode="0.00E+00">
                  <c:v>-8.8680500000000006E-3</c:v>
                </c:pt>
                <c:pt idx="155372" formatCode="0.00E+00">
                  <c:v>-9.1194999999999991E-3</c:v>
                </c:pt>
                <c:pt idx="155373" formatCode="0.00E+00">
                  <c:v>-9.3627199999999997E-3</c:v>
                </c:pt>
                <c:pt idx="155374" formatCode="0.00E+00">
                  <c:v>-9.5976599999999992E-3</c:v>
                </c:pt>
                <c:pt idx="155375" formatCode="0.00E+00">
                  <c:v>-9.8242499999999996E-3</c:v>
                </c:pt>
                <c:pt idx="155376">
                  <c:v>-1.0042499999999999E-2</c:v>
                </c:pt>
                <c:pt idx="155377">
                  <c:v>-1.02522E-2</c:v>
                </c:pt>
                <c:pt idx="155378">
                  <c:v>-1.04536E-2</c:v>
                </c:pt>
                <c:pt idx="155379">
                  <c:v>-1.06464E-2</c:v>
                </c:pt>
                <c:pt idx="155380">
                  <c:v>-1.0830899999999999E-2</c:v>
                </c:pt>
                <c:pt idx="155381">
                  <c:v>-1.1006800000000001E-2</c:v>
                </c:pt>
                <c:pt idx="155382">
                  <c:v>-1.11742E-2</c:v>
                </c:pt>
                <c:pt idx="155383">
                  <c:v>-1.13332E-2</c:v>
                </c:pt>
                <c:pt idx="155384">
                  <c:v>-1.1483800000000001E-2</c:v>
                </c:pt>
                <c:pt idx="155385">
                  <c:v>-1.16259E-2</c:v>
                </c:pt>
                <c:pt idx="155386">
                  <c:v>-1.17596E-2</c:v>
                </c:pt>
                <c:pt idx="155387">
                  <c:v>-1.18849E-2</c:v>
                </c:pt>
                <c:pt idx="155388">
                  <c:v>-1.2001899999999999E-2</c:v>
                </c:pt>
                <c:pt idx="155389">
                  <c:v>-1.21105E-2</c:v>
                </c:pt>
                <c:pt idx="155390">
                  <c:v>-1.22109E-2</c:v>
                </c:pt>
                <c:pt idx="155391">
                  <c:v>-1.2303100000000001E-2</c:v>
                </c:pt>
                <c:pt idx="155392">
                  <c:v>-1.2387E-2</c:v>
                </c:pt>
                <c:pt idx="155393">
                  <c:v>-1.2462900000000001E-2</c:v>
                </c:pt>
                <c:pt idx="155394">
                  <c:v>-1.2530700000000001E-2</c:v>
                </c:pt>
                <c:pt idx="155395">
                  <c:v>-1.25904E-2</c:v>
                </c:pt>
                <c:pt idx="155396">
                  <c:v>-1.26423E-2</c:v>
                </c:pt>
                <c:pt idx="155397">
                  <c:v>-1.26862E-2</c:v>
                </c:pt>
                <c:pt idx="155398">
                  <c:v>-1.2722300000000001E-2</c:v>
                </c:pt>
                <c:pt idx="155399">
                  <c:v>-1.27507E-2</c:v>
                </c:pt>
                <c:pt idx="155400">
                  <c:v>-1.27714E-2</c:v>
                </c:pt>
                <c:pt idx="155401">
                  <c:v>-1.2784500000000001E-2</c:v>
                </c:pt>
                <c:pt idx="155402">
                  <c:v>-1.2789999999999999E-2</c:v>
                </c:pt>
                <c:pt idx="155403">
                  <c:v>-1.27881E-2</c:v>
                </c:pt>
                <c:pt idx="155404">
                  <c:v>-1.27788E-2</c:v>
                </c:pt>
                <c:pt idx="155405">
                  <c:v>-1.27621E-2</c:v>
                </c:pt>
                <c:pt idx="155406">
                  <c:v>-1.27382E-2</c:v>
                </c:pt>
                <c:pt idx="155407">
                  <c:v>-1.27072E-2</c:v>
                </c:pt>
                <c:pt idx="155408">
                  <c:v>-1.2669E-2</c:v>
                </c:pt>
                <c:pt idx="155409">
                  <c:v>-1.2623799999999999E-2</c:v>
                </c:pt>
                <c:pt idx="155410">
                  <c:v>-1.25717E-2</c:v>
                </c:pt>
                <c:pt idx="155411">
                  <c:v>-1.2512799999999999E-2</c:v>
                </c:pt>
                <c:pt idx="155412">
                  <c:v>-1.2447E-2</c:v>
                </c:pt>
                <c:pt idx="155413">
                  <c:v>-1.2374599999999999E-2</c:v>
                </c:pt>
                <c:pt idx="155414">
                  <c:v>-1.2295499999999999E-2</c:v>
                </c:pt>
                <c:pt idx="155415">
                  <c:v>-1.2209899999999999E-2</c:v>
                </c:pt>
                <c:pt idx="155416">
                  <c:v>-1.21178E-2</c:v>
                </c:pt>
                <c:pt idx="155417">
                  <c:v>-1.20193E-2</c:v>
                </c:pt>
                <c:pt idx="155418">
                  <c:v>-1.1914599999999999E-2</c:v>
                </c:pt>
                <c:pt idx="155419">
                  <c:v>-1.1803599999999999E-2</c:v>
                </c:pt>
                <c:pt idx="155420">
                  <c:v>-1.1686500000000001E-2</c:v>
                </c:pt>
                <c:pt idx="155421">
                  <c:v>-1.15634E-2</c:v>
                </c:pt>
                <c:pt idx="155422">
                  <c:v>-1.14342E-2</c:v>
                </c:pt>
                <c:pt idx="155423">
                  <c:v>-1.1299200000000001E-2</c:v>
                </c:pt>
                <c:pt idx="155424">
                  <c:v>-1.11585E-2</c:v>
                </c:pt>
                <c:pt idx="155425">
                  <c:v>-1.10119E-2</c:v>
                </c:pt>
                <c:pt idx="155426">
                  <c:v>-1.08597E-2</c:v>
                </c:pt>
                <c:pt idx="155427">
                  <c:v>-1.0702E-2</c:v>
                </c:pt>
                <c:pt idx="155428">
                  <c:v>-1.05387E-2</c:v>
                </c:pt>
                <c:pt idx="155429">
                  <c:v>-1.03701E-2</c:v>
                </c:pt>
                <c:pt idx="155430">
                  <c:v>-1.01961E-2</c:v>
                </c:pt>
                <c:pt idx="155431">
                  <c:v>-1.0016799999999999E-2</c:v>
                </c:pt>
                <c:pt idx="155432" formatCode="0.00E+00">
                  <c:v>-9.8323300000000002E-3</c:v>
                </c:pt>
                <c:pt idx="155433" formatCode="0.00E+00">
                  <c:v>-9.6427500000000003E-3</c:v>
                </c:pt>
                <c:pt idx="155434" formatCode="0.00E+00">
                  <c:v>-9.4481300000000008E-3</c:v>
                </c:pt>
                <c:pt idx="155435" formatCode="0.00E+00">
                  <c:v>-9.2485399999999995E-3</c:v>
                </c:pt>
                <c:pt idx="155436" formatCode="0.00E+00">
                  <c:v>-9.0440699999999995E-3</c:v>
                </c:pt>
                <c:pt idx="155437" formatCode="0.00E+00">
                  <c:v>-8.8347800000000004E-3</c:v>
                </c:pt>
                <c:pt idx="155438" formatCode="0.00E+00">
                  <c:v>-8.6207699999999998E-3</c:v>
                </c:pt>
                <c:pt idx="155439" formatCode="0.00E+00">
                  <c:v>-8.4020899999999992E-3</c:v>
                </c:pt>
                <c:pt idx="155440" formatCode="0.00E+00">
                  <c:v>-8.1788499999999997E-3</c:v>
                </c:pt>
                <c:pt idx="155441" formatCode="0.00E+00">
                  <c:v>-7.9510999999999991E-3</c:v>
                </c:pt>
                <c:pt idx="155442" formatCode="0.00E+00">
                  <c:v>-7.7189299999999997E-3</c:v>
                </c:pt>
                <c:pt idx="155443" formatCode="0.00E+00">
                  <c:v>-7.48242E-3</c:v>
                </c:pt>
                <c:pt idx="155444" formatCode="0.00E+00">
                  <c:v>-7.2416499999999996E-3</c:v>
                </c:pt>
                <c:pt idx="155445" formatCode="0.00E+00">
                  <c:v>-6.9966899999999999E-3</c:v>
                </c:pt>
                <c:pt idx="155446" formatCode="0.00E+00">
                  <c:v>-6.7476300000000001E-3</c:v>
                </c:pt>
                <c:pt idx="155447" formatCode="0.00E+00">
                  <c:v>-6.49454E-3</c:v>
                </c:pt>
                <c:pt idx="155448" formatCode="0.00E+00">
                  <c:v>-6.2375299999999998E-3</c:v>
                </c:pt>
                <c:pt idx="155449" formatCode="0.00E+00">
                  <c:v>-5.9766699999999999E-3</c:v>
                </c:pt>
                <c:pt idx="155450" formatCode="0.00E+00">
                  <c:v>-5.7120399999999998E-3</c:v>
                </c:pt>
                <c:pt idx="155451" formatCode="0.00E+00">
                  <c:v>-5.4437499999999998E-3</c:v>
                </c:pt>
                <c:pt idx="155452" formatCode="0.00E+00">
                  <c:v>-5.1718700000000003E-3</c:v>
                </c:pt>
                <c:pt idx="155453" formatCode="0.00E+00">
                  <c:v>-4.8964999999999998E-3</c:v>
                </c:pt>
                <c:pt idx="155454" formatCode="0.00E+00">
                  <c:v>-4.6177500000000003E-3</c:v>
                </c:pt>
                <c:pt idx="155455" formatCode="0.00E+00">
                  <c:v>-4.3356899999999997E-3</c:v>
                </c:pt>
                <c:pt idx="155456" formatCode="0.00E+00">
                  <c:v>-4.0504399999999998E-3</c:v>
                </c:pt>
                <c:pt idx="155457" formatCode="0.00E+00">
                  <c:v>-3.7621E-3</c:v>
                </c:pt>
                <c:pt idx="155458" formatCode="0.00E+00">
                  <c:v>-3.4707800000000001E-3</c:v>
                </c:pt>
                <c:pt idx="155459" formatCode="0.00E+00">
                  <c:v>-3.17658E-3</c:v>
                </c:pt>
                <c:pt idx="155460" formatCode="0.00E+00">
                  <c:v>-2.8796199999999998E-3</c:v>
                </c:pt>
                <c:pt idx="155461" formatCode="0.00E+00">
                  <c:v>-2.5800100000000002E-3</c:v>
                </c:pt>
                <c:pt idx="155462" formatCode="0.00E+00">
                  <c:v>-2.27787E-3</c:v>
                </c:pt>
                <c:pt idx="155463" formatCode="0.00E+00">
                  <c:v>-1.9733300000000001E-3</c:v>
                </c:pt>
                <c:pt idx="155464" formatCode="0.00E+00">
                  <c:v>-1.66651E-3</c:v>
                </c:pt>
                <c:pt idx="155465" formatCode="0.00E+00">
                  <c:v>-1.35753E-3</c:v>
                </c:pt>
                <c:pt idx="155466" formatCode="0.00E+00">
                  <c:v>-1.0465400000000001E-3</c:v>
                </c:pt>
                <c:pt idx="155467" formatCode="0.00E+00">
                  <c:v>-7.3366399999999997E-4</c:v>
                </c:pt>
                <c:pt idx="155468" formatCode="0.00E+00">
                  <c:v>-4.1904799999999999E-4</c:v>
                </c:pt>
                <c:pt idx="155469" formatCode="0.00E+00">
                  <c:v>-1.0283799999999999E-4</c:v>
                </c:pt>
                <c:pt idx="155470" formatCode="0.00E+00">
                  <c:v>2.14809E-4</c:v>
                </c:pt>
                <c:pt idx="155471" formatCode="0.00E+00">
                  <c:v>5.3373600000000004E-4</c:v>
                </c:pt>
                <c:pt idx="155472" formatCode="0.00E+00">
                  <c:v>8.5378400000000001E-4</c:v>
                </c:pt>
                <c:pt idx="155473" formatCode="0.00E+00">
                  <c:v>1.17479E-3</c:v>
                </c:pt>
                <c:pt idx="155474" formatCode="0.00E+00">
                  <c:v>1.4965899999999999E-3</c:v>
                </c:pt>
                <c:pt idx="155475" formatCode="0.00E+00">
                  <c:v>1.81901E-3</c:v>
                </c:pt>
                <c:pt idx="155476" formatCode="0.00E+00">
                  <c:v>2.1418800000000001E-3</c:v>
                </c:pt>
                <c:pt idx="155477" formatCode="0.00E+00">
                  <c:v>2.4650200000000001E-3</c:v>
                </c:pt>
                <c:pt idx="155478" formatCode="0.00E+00">
                  <c:v>2.7882499999999999E-3</c:v>
                </c:pt>
                <c:pt idx="155479" formatCode="0.00E+00">
                  <c:v>3.11138E-3</c:v>
                </c:pt>
                <c:pt idx="155480" formatCode="0.00E+00">
                  <c:v>3.43422E-3</c:v>
                </c:pt>
                <c:pt idx="155481" formatCode="0.00E+00">
                  <c:v>3.7565799999999998E-3</c:v>
                </c:pt>
                <c:pt idx="155482" formatCode="0.00E+00">
                  <c:v>4.0782500000000003E-3</c:v>
                </c:pt>
                <c:pt idx="155483" formatCode="0.00E+00">
                  <c:v>4.3990499999999998E-3</c:v>
                </c:pt>
                <c:pt idx="155484" formatCode="0.00E+00">
                  <c:v>4.7187699999999997E-3</c:v>
                </c:pt>
                <c:pt idx="155485" formatCode="0.00E+00">
                  <c:v>5.0371900000000004E-3</c:v>
                </c:pt>
                <c:pt idx="155486" formatCode="0.00E+00">
                  <c:v>5.3540999999999997E-3</c:v>
                </c:pt>
                <c:pt idx="155487" formatCode="0.00E+00">
                  <c:v>5.6693000000000004E-3</c:v>
                </c:pt>
                <c:pt idx="155488" formatCode="0.00E+00">
                  <c:v>5.9825599999999996E-3</c:v>
                </c:pt>
                <c:pt idx="155489" formatCode="0.00E+00">
                  <c:v>6.2936600000000004E-3</c:v>
                </c:pt>
                <c:pt idx="155490" formatCode="0.00E+00">
                  <c:v>6.6023899999999996E-3</c:v>
                </c:pt>
                <c:pt idx="155491" formatCode="0.00E+00">
                  <c:v>6.9084999999999997E-3</c:v>
                </c:pt>
                <c:pt idx="155492" formatCode="0.00E+00">
                  <c:v>7.2117800000000001E-3</c:v>
                </c:pt>
                <c:pt idx="155493" formatCode="0.00E+00">
                  <c:v>7.5119999999999996E-3</c:v>
                </c:pt>
                <c:pt idx="155494" formatCode="0.00E+00">
                  <c:v>7.8089099999999996E-3</c:v>
                </c:pt>
                <c:pt idx="155495" formatCode="0.00E+00">
                  <c:v>8.1022899999999998E-3</c:v>
                </c:pt>
                <c:pt idx="155496" formatCode="0.00E+00">
                  <c:v>8.3919000000000007E-3</c:v>
                </c:pt>
                <c:pt idx="155497" formatCode="0.00E+00">
                  <c:v>8.6775099999999994E-3</c:v>
                </c:pt>
                <c:pt idx="155498" formatCode="0.00E+00">
                  <c:v>8.9588600000000008E-3</c:v>
                </c:pt>
                <c:pt idx="155499" formatCode="0.00E+00">
                  <c:v>9.2357299999999993E-3</c:v>
                </c:pt>
                <c:pt idx="155500" formatCode="0.00E+00">
                  <c:v>9.5078699999999999E-3</c:v>
                </c:pt>
                <c:pt idx="155501" formatCode="0.00E+00">
                  <c:v>9.7750400000000005E-3</c:v>
                </c:pt>
                <c:pt idx="155502">
                  <c:v>1.0037000000000001E-2</c:v>
                </c:pt>
                <c:pt idx="155503">
                  <c:v>1.0293500000000001E-2</c:v>
                </c:pt>
                <c:pt idx="155504">
                  <c:v>1.05443E-2</c:v>
                </c:pt>
                <c:pt idx="155505">
                  <c:v>1.0789200000000001E-2</c:v>
                </c:pt>
                <c:pt idx="155506">
                  <c:v>1.10279E-2</c:v>
                </c:pt>
                <c:pt idx="155507">
                  <c:v>1.12602E-2</c:v>
                </c:pt>
                <c:pt idx="155508">
                  <c:v>1.1485799999999999E-2</c:v>
                </c:pt>
                <c:pt idx="155509">
                  <c:v>1.1704600000000001E-2</c:v>
                </c:pt>
                <c:pt idx="155510">
                  <c:v>1.19162E-2</c:v>
                </c:pt>
                <c:pt idx="155511">
                  <c:v>1.2120499999999999E-2</c:v>
                </c:pt>
                <c:pt idx="155512">
                  <c:v>1.23173E-2</c:v>
                </c:pt>
                <c:pt idx="155513">
                  <c:v>1.25062E-2</c:v>
                </c:pt>
                <c:pt idx="155514">
                  <c:v>1.26871E-2</c:v>
                </c:pt>
                <c:pt idx="155515">
                  <c:v>1.28597E-2</c:v>
                </c:pt>
                <c:pt idx="155516">
                  <c:v>1.30239E-2</c:v>
                </c:pt>
                <c:pt idx="155517">
                  <c:v>1.3179400000000001E-2</c:v>
                </c:pt>
                <c:pt idx="155518">
                  <c:v>1.33261E-2</c:v>
                </c:pt>
                <c:pt idx="155519">
                  <c:v>1.34637E-2</c:v>
                </c:pt>
                <c:pt idx="155520">
                  <c:v>1.3592E-2</c:v>
                </c:pt>
                <c:pt idx="155521">
                  <c:v>1.37109E-2</c:v>
                </c:pt>
                <c:pt idx="155522">
                  <c:v>1.38201E-2</c:v>
                </c:pt>
                <c:pt idx="155523">
                  <c:v>1.3919600000000001E-2</c:v>
                </c:pt>
                <c:pt idx="155524">
                  <c:v>1.4009000000000001E-2</c:v>
                </c:pt>
                <c:pt idx="155525">
                  <c:v>1.40883E-2</c:v>
                </c:pt>
                <c:pt idx="155526">
                  <c:v>1.4157299999999999E-2</c:v>
                </c:pt>
                <c:pt idx="155527">
                  <c:v>1.4215800000000001E-2</c:v>
                </c:pt>
                <c:pt idx="155528">
                  <c:v>1.42638E-2</c:v>
                </c:pt>
                <c:pt idx="155529">
                  <c:v>1.4300999999999999E-2</c:v>
                </c:pt>
                <c:pt idx="155530">
                  <c:v>1.4327400000000001E-2</c:v>
                </c:pt>
                <c:pt idx="155531">
                  <c:v>1.4342799999999999E-2</c:v>
                </c:pt>
                <c:pt idx="155532">
                  <c:v>1.4347199999999999E-2</c:v>
                </c:pt>
                <c:pt idx="155533">
                  <c:v>1.43404E-2</c:v>
                </c:pt>
                <c:pt idx="155534">
                  <c:v>1.43223E-2</c:v>
                </c:pt>
                <c:pt idx="155535">
                  <c:v>1.4292900000000001E-2</c:v>
                </c:pt>
                <c:pt idx="155536">
                  <c:v>1.42521E-2</c:v>
                </c:pt>
                <c:pt idx="155537">
                  <c:v>1.41998E-2</c:v>
                </c:pt>
                <c:pt idx="155538">
                  <c:v>1.4135999999999999E-2</c:v>
                </c:pt>
                <c:pt idx="155539">
                  <c:v>1.4060700000000001E-2</c:v>
                </c:pt>
                <c:pt idx="155540">
                  <c:v>1.39738E-2</c:v>
                </c:pt>
                <c:pt idx="155541">
                  <c:v>1.38753E-2</c:v>
                </c:pt>
                <c:pt idx="155542">
                  <c:v>1.37652E-2</c:v>
                </c:pt>
                <c:pt idx="155543">
                  <c:v>1.3643499999999999E-2</c:v>
                </c:pt>
                <c:pt idx="155544">
                  <c:v>1.3510299999999999E-2</c:v>
                </c:pt>
                <c:pt idx="155545">
                  <c:v>1.3365500000000001E-2</c:v>
                </c:pt>
                <c:pt idx="155546">
                  <c:v>1.3209200000000001E-2</c:v>
                </c:pt>
                <c:pt idx="155547">
                  <c:v>1.3041499999999999E-2</c:v>
                </c:pt>
                <c:pt idx="155548">
                  <c:v>1.28624E-2</c:v>
                </c:pt>
                <c:pt idx="155549">
                  <c:v>1.2671999999999999E-2</c:v>
                </c:pt>
                <c:pt idx="155550">
                  <c:v>1.24704E-2</c:v>
                </c:pt>
                <c:pt idx="155551">
                  <c:v>1.22576E-2</c:v>
                </c:pt>
                <c:pt idx="155552">
                  <c:v>1.20339E-2</c:v>
                </c:pt>
                <c:pt idx="155553">
                  <c:v>1.1799199999999999E-2</c:v>
                </c:pt>
                <c:pt idx="155554">
                  <c:v>1.1553799999999999E-2</c:v>
                </c:pt>
                <c:pt idx="155555">
                  <c:v>1.12979E-2</c:v>
                </c:pt>
                <c:pt idx="155556">
                  <c:v>1.10314E-2</c:v>
                </c:pt>
                <c:pt idx="155557">
                  <c:v>1.07548E-2</c:v>
                </c:pt>
                <c:pt idx="155558">
                  <c:v>1.0468E-2</c:v>
                </c:pt>
                <c:pt idx="155559">
                  <c:v>1.0171299999999999E-2</c:v>
                </c:pt>
                <c:pt idx="155560" formatCode="0.00E+00">
                  <c:v>9.8650000000000005E-3</c:v>
                </c:pt>
                <c:pt idx="155561" formatCode="0.00E+00">
                  <c:v>9.5491900000000008E-3</c:v>
                </c:pt>
                <c:pt idx="155562" formatCode="0.00E+00">
                  <c:v>9.2241500000000004E-3</c:v>
                </c:pt>
                <c:pt idx="155563" formatCode="0.00E+00">
                  <c:v>8.8901199999999996E-3</c:v>
                </c:pt>
                <c:pt idx="155564" formatCode="0.00E+00">
                  <c:v>8.5473400000000005E-3</c:v>
                </c:pt>
                <c:pt idx="155565" formatCode="0.00E+00">
                  <c:v>8.1960799999999997E-3</c:v>
                </c:pt>
                <c:pt idx="155566" formatCode="0.00E+00">
                  <c:v>7.8366200000000007E-3</c:v>
                </c:pt>
                <c:pt idx="155567" formatCode="0.00E+00">
                  <c:v>7.4692200000000004E-3</c:v>
                </c:pt>
                <c:pt idx="155568" formatCode="0.00E+00">
                  <c:v>7.0941900000000002E-3</c:v>
                </c:pt>
                <c:pt idx="155569" formatCode="0.00E+00">
                  <c:v>6.7118300000000002E-3</c:v>
                </c:pt>
                <c:pt idx="155570" formatCode="0.00E+00">
                  <c:v>6.3224500000000003E-3</c:v>
                </c:pt>
                <c:pt idx="155571" formatCode="0.00E+00">
                  <c:v>5.9263700000000002E-3</c:v>
                </c:pt>
                <c:pt idx="155572" formatCode="0.00E+00">
                  <c:v>5.5239299999999998E-3</c:v>
                </c:pt>
                <c:pt idx="155573" formatCode="0.00E+00">
                  <c:v>5.1154599999999996E-3</c:v>
                </c:pt>
                <c:pt idx="155574" formatCode="0.00E+00">
                  <c:v>4.7013000000000003E-3</c:v>
                </c:pt>
                <c:pt idx="155575" formatCode="0.00E+00">
                  <c:v>4.2818200000000004E-3</c:v>
                </c:pt>
                <c:pt idx="155576" formatCode="0.00E+00">
                  <c:v>3.8573800000000001E-3</c:v>
                </c:pt>
                <c:pt idx="155577" formatCode="0.00E+00">
                  <c:v>3.4283500000000001E-3</c:v>
                </c:pt>
                <c:pt idx="155578" formatCode="0.00E+00">
                  <c:v>2.9951000000000001E-3</c:v>
                </c:pt>
                <c:pt idx="155579" formatCode="0.00E+00">
                  <c:v>2.5580199999999998E-3</c:v>
                </c:pt>
                <c:pt idx="155580" formatCode="0.00E+00">
                  <c:v>2.1175E-3</c:v>
                </c:pt>
                <c:pt idx="155581" formatCode="0.00E+00">
                  <c:v>1.6739400000000001E-3</c:v>
                </c:pt>
                <c:pt idx="155582" formatCode="0.00E+00">
                  <c:v>1.22773E-3</c:v>
                </c:pt>
                <c:pt idx="155583" formatCode="0.00E+00">
                  <c:v>7.7927699999999999E-4</c:v>
                </c:pt>
                <c:pt idx="155584" formatCode="0.00E+00">
                  <c:v>3.2899999999999997E-4</c:v>
                </c:pt>
                <c:pt idx="155585" formatCode="0.00E+00">
                  <c:v>-1.2269099999999999E-4</c:v>
                </c:pt>
                <c:pt idx="155586" formatCode="0.00E+00">
                  <c:v>-5.7537899999999999E-4</c:v>
                </c:pt>
                <c:pt idx="155587" formatCode="0.00E+00">
                  <c:v>-1.0286399999999999E-3</c:v>
                </c:pt>
                <c:pt idx="155588" formatCode="0.00E+00">
                  <c:v>-1.4820600000000001E-3</c:v>
                </c:pt>
                <c:pt idx="155589" formatCode="0.00E+00">
                  <c:v>-1.9352E-3</c:v>
                </c:pt>
                <c:pt idx="155590" formatCode="0.00E+00">
                  <c:v>-2.3876499999999998E-3</c:v>
                </c:pt>
                <c:pt idx="155591" formatCode="0.00E+00">
                  <c:v>-2.8389700000000001E-3</c:v>
                </c:pt>
                <c:pt idx="155592" formatCode="0.00E+00">
                  <c:v>-3.2887300000000001E-3</c:v>
                </c:pt>
                <c:pt idx="155593" formatCode="0.00E+00">
                  <c:v>-3.7364999999999998E-3</c:v>
                </c:pt>
                <c:pt idx="155594" formatCode="0.00E+00">
                  <c:v>-4.1818599999999999E-3</c:v>
                </c:pt>
                <c:pt idx="155595" formatCode="0.00E+00">
                  <c:v>-4.62438E-3</c:v>
                </c:pt>
                <c:pt idx="155596" formatCode="0.00E+00">
                  <c:v>-5.0636199999999996E-3</c:v>
                </c:pt>
                <c:pt idx="155597" formatCode="0.00E+00">
                  <c:v>-5.4991800000000002E-3</c:v>
                </c:pt>
                <c:pt idx="155598" formatCode="0.00E+00">
                  <c:v>-5.9306200000000002E-3</c:v>
                </c:pt>
                <c:pt idx="155599" formatCode="0.00E+00">
                  <c:v>-6.3575200000000002E-3</c:v>
                </c:pt>
                <c:pt idx="155600" formatCode="0.00E+00">
                  <c:v>-6.7794700000000001E-3</c:v>
                </c:pt>
                <c:pt idx="155601" formatCode="0.00E+00">
                  <c:v>-7.1960499999999998E-3</c:v>
                </c:pt>
                <c:pt idx="155602" formatCode="0.00E+00">
                  <c:v>-7.60687E-3</c:v>
                </c:pt>
                <c:pt idx="155603" formatCode="0.00E+00">
                  <c:v>-8.0115099999999995E-3</c:v>
                </c:pt>
                <c:pt idx="155604" formatCode="0.00E+00">
                  <c:v>-8.4095699999999999E-3</c:v>
                </c:pt>
                <c:pt idx="155605" formatCode="0.00E+00">
                  <c:v>-8.80067E-3</c:v>
                </c:pt>
                <c:pt idx="155606" formatCode="0.00E+00">
                  <c:v>-9.1844100000000005E-3</c:v>
                </c:pt>
                <c:pt idx="155607" formatCode="0.00E+00">
                  <c:v>-9.56043E-3</c:v>
                </c:pt>
                <c:pt idx="155608" formatCode="0.00E+00">
                  <c:v>-9.9283400000000008E-3</c:v>
                </c:pt>
                <c:pt idx="155609">
                  <c:v>-1.02878E-2</c:v>
                </c:pt>
                <c:pt idx="155610">
                  <c:v>-1.0638399999999999E-2</c:v>
                </c:pt>
                <c:pt idx="155611">
                  <c:v>-1.09798E-2</c:v>
                </c:pt>
                <c:pt idx="155612">
                  <c:v>-1.13118E-2</c:v>
                </c:pt>
                <c:pt idx="155613">
                  <c:v>-1.1633900000000001E-2</c:v>
                </c:pt>
                <c:pt idx="155614">
                  <c:v>-1.1945799999999999E-2</c:v>
                </c:pt>
                <c:pt idx="155615">
                  <c:v>-1.22472E-2</c:v>
                </c:pt>
                <c:pt idx="155616">
                  <c:v>-1.2537899999999999E-2</c:v>
                </c:pt>
                <c:pt idx="155617">
                  <c:v>-1.2817500000000001E-2</c:v>
                </c:pt>
                <c:pt idx="155618">
                  <c:v>-1.30858E-2</c:v>
                </c:pt>
                <c:pt idx="155619">
                  <c:v>-1.33425E-2</c:v>
                </c:pt>
                <c:pt idx="155620">
                  <c:v>-1.35873E-2</c:v>
                </c:pt>
                <c:pt idx="155621">
                  <c:v>-1.3820000000000001E-2</c:v>
                </c:pt>
                <c:pt idx="155622">
                  <c:v>-1.40404E-2</c:v>
                </c:pt>
                <c:pt idx="155623">
                  <c:v>-1.42483E-2</c:v>
                </c:pt>
                <c:pt idx="155624">
                  <c:v>-1.4443299999999999E-2</c:v>
                </c:pt>
                <c:pt idx="155625">
                  <c:v>-1.46255E-2</c:v>
                </c:pt>
                <c:pt idx="155626">
                  <c:v>-1.47945E-2</c:v>
                </c:pt>
                <c:pt idx="155627">
                  <c:v>-1.49503E-2</c:v>
                </c:pt>
                <c:pt idx="155628">
                  <c:v>-1.5092599999999999E-2</c:v>
                </c:pt>
                <c:pt idx="155629">
                  <c:v>-1.52214E-2</c:v>
                </c:pt>
                <c:pt idx="155630">
                  <c:v>-1.53364E-2</c:v>
                </c:pt>
                <c:pt idx="155631">
                  <c:v>-1.54377E-2</c:v>
                </c:pt>
                <c:pt idx="155632">
                  <c:v>-1.55251E-2</c:v>
                </c:pt>
                <c:pt idx="155633">
                  <c:v>-1.55985E-2</c:v>
                </c:pt>
                <c:pt idx="155634">
                  <c:v>-1.5657999999999998E-2</c:v>
                </c:pt>
                <c:pt idx="155635">
                  <c:v>-1.57033E-2</c:v>
                </c:pt>
                <c:pt idx="155636">
                  <c:v>-1.5734499999999998E-2</c:v>
                </c:pt>
                <c:pt idx="155637">
                  <c:v>-1.5751600000000001E-2</c:v>
                </c:pt>
                <c:pt idx="155638">
                  <c:v>-1.5754600000000001E-2</c:v>
                </c:pt>
                <c:pt idx="155639">
                  <c:v>-1.5743500000000001E-2</c:v>
                </c:pt>
                <c:pt idx="155640">
                  <c:v>-1.5718300000000001E-2</c:v>
                </c:pt>
                <c:pt idx="155641">
                  <c:v>-1.5678999999999998E-2</c:v>
                </c:pt>
                <c:pt idx="155642">
                  <c:v>-1.5625799999999999E-2</c:v>
                </c:pt>
                <c:pt idx="155643">
                  <c:v>-1.5558600000000001E-2</c:v>
                </c:pt>
                <c:pt idx="155644">
                  <c:v>-1.5477599999999999E-2</c:v>
                </c:pt>
                <c:pt idx="155645">
                  <c:v>-1.53829E-2</c:v>
                </c:pt>
                <c:pt idx="155646">
                  <c:v>-1.52745E-2</c:v>
                </c:pt>
                <c:pt idx="155647">
                  <c:v>-1.51527E-2</c:v>
                </c:pt>
                <c:pt idx="155648">
                  <c:v>-1.50175E-2</c:v>
                </c:pt>
                <c:pt idx="155649">
                  <c:v>-1.48691E-2</c:v>
                </c:pt>
                <c:pt idx="155650">
                  <c:v>-1.4707700000000001E-2</c:v>
                </c:pt>
                <c:pt idx="155651">
                  <c:v>-1.45335E-2</c:v>
                </c:pt>
                <c:pt idx="155652">
                  <c:v>-1.4346599999999999E-2</c:v>
                </c:pt>
                <c:pt idx="155653">
                  <c:v>-1.41473E-2</c:v>
                </c:pt>
                <c:pt idx="155654">
                  <c:v>-1.39358E-2</c:v>
                </c:pt>
                <c:pt idx="155655">
                  <c:v>-1.37123E-2</c:v>
                </c:pt>
                <c:pt idx="155656">
                  <c:v>-1.3476999999999999E-2</c:v>
                </c:pt>
                <c:pt idx="155657">
                  <c:v>-1.32303E-2</c:v>
                </c:pt>
                <c:pt idx="155658">
                  <c:v>-1.29724E-2</c:v>
                </c:pt>
                <c:pt idx="155659">
                  <c:v>-1.27035E-2</c:v>
                </c:pt>
                <c:pt idx="155660">
                  <c:v>-1.24241E-2</c:v>
                </c:pt>
                <c:pt idx="155661">
                  <c:v>-1.2134300000000001E-2</c:v>
                </c:pt>
                <c:pt idx="155662">
                  <c:v>-1.18344E-2</c:v>
                </c:pt>
                <c:pt idx="155663">
                  <c:v>-1.1524899999999999E-2</c:v>
                </c:pt>
                <c:pt idx="155664">
                  <c:v>-1.1206000000000001E-2</c:v>
                </c:pt>
                <c:pt idx="155665">
                  <c:v>-1.0878000000000001E-2</c:v>
                </c:pt>
                <c:pt idx="155666">
                  <c:v>-1.0541399999999999E-2</c:v>
                </c:pt>
                <c:pt idx="155667">
                  <c:v>-1.01964E-2</c:v>
                </c:pt>
                <c:pt idx="155668" formatCode="0.00E+00">
                  <c:v>-9.8434799999999999E-3</c:v>
                </c:pt>
                <c:pt idx="155669" formatCode="0.00E+00">
                  <c:v>-9.4829400000000005E-3</c:v>
                </c:pt>
                <c:pt idx="155670" formatCode="0.00E+00">
                  <c:v>-9.1151600000000006E-3</c:v>
                </c:pt>
                <c:pt idx="155671" formatCode="0.00E+00">
                  <c:v>-8.7405399999999998E-3</c:v>
                </c:pt>
                <c:pt idx="155672" formatCode="0.00E+00">
                  <c:v>-8.3594600000000008E-3</c:v>
                </c:pt>
                <c:pt idx="155673" formatCode="0.00E+00">
                  <c:v>-7.9722999999999999E-3</c:v>
                </c:pt>
                <c:pt idx="155674" formatCode="0.00E+00">
                  <c:v>-7.5794699999999996E-3</c:v>
                </c:pt>
                <c:pt idx="155675" formatCode="0.00E+00">
                  <c:v>-7.1813700000000003E-3</c:v>
                </c:pt>
                <c:pt idx="155676" formatCode="0.00E+00">
                  <c:v>-6.7784000000000004E-3</c:v>
                </c:pt>
                <c:pt idx="155677" formatCode="0.00E+00">
                  <c:v>-6.3709600000000002E-3</c:v>
                </c:pt>
                <c:pt idx="155678" formatCode="0.00E+00">
                  <c:v>-5.9594699999999997E-3</c:v>
                </c:pt>
                <c:pt idx="155679" formatCode="0.00E+00">
                  <c:v>-5.5443300000000001E-3</c:v>
                </c:pt>
                <c:pt idx="155680" formatCode="0.00E+00">
                  <c:v>-5.1259699999999997E-3</c:v>
                </c:pt>
                <c:pt idx="155681" formatCode="0.00E+00">
                  <c:v>-4.7048000000000003E-3</c:v>
                </c:pt>
                <c:pt idx="155682" formatCode="0.00E+00">
                  <c:v>-4.2812199999999996E-3</c:v>
                </c:pt>
                <c:pt idx="155683" formatCode="0.00E+00">
                  <c:v>-3.8556599999999999E-3</c:v>
                </c:pt>
                <c:pt idx="155684" formatCode="0.00E+00">
                  <c:v>-3.4285399999999999E-3</c:v>
                </c:pt>
                <c:pt idx="155685" formatCode="0.00E+00">
                  <c:v>-3.0002499999999999E-3</c:v>
                </c:pt>
                <c:pt idx="155686" formatCode="0.00E+00">
                  <c:v>-2.5712299999999999E-3</c:v>
                </c:pt>
                <c:pt idx="155687" formatCode="0.00E+00">
                  <c:v>-2.1418800000000001E-3</c:v>
                </c:pt>
                <c:pt idx="155688" formatCode="0.00E+00">
                  <c:v>-1.7126000000000001E-3</c:v>
                </c:pt>
                <c:pt idx="155689" formatCode="0.00E+00">
                  <c:v>-1.28381E-3</c:v>
                </c:pt>
                <c:pt idx="155690" formatCode="0.00E+00">
                  <c:v>-8.5591499999999995E-4</c:v>
                </c:pt>
                <c:pt idx="155691" formatCode="0.00E+00">
                  <c:v>-4.2930399999999998E-4</c:v>
                </c:pt>
                <c:pt idx="155692" formatCode="0.00E+00">
                  <c:v>-4.3781599999999996E-6</c:v>
                </c:pt>
                <c:pt idx="155693" formatCode="0.00E+00">
                  <c:v>4.1847199999999997E-4</c:v>
                </c:pt>
                <c:pt idx="155694" formatCode="0.00E+00">
                  <c:v>8.3885999999999997E-4</c:v>
                </c:pt>
                <c:pt idx="155695" formatCode="0.00E+00">
                  <c:v>1.2564099999999999E-3</c:v>
                </c:pt>
                <c:pt idx="155696" formatCode="0.00E+00">
                  <c:v>1.67073E-3</c:v>
                </c:pt>
                <c:pt idx="155697" formatCode="0.00E+00">
                  <c:v>2.0814700000000002E-3</c:v>
                </c:pt>
                <c:pt idx="155698" formatCode="0.00E+00">
                  <c:v>2.48825E-3</c:v>
                </c:pt>
                <c:pt idx="155699" formatCode="0.00E+00">
                  <c:v>2.8907300000000002E-3</c:v>
                </c:pt>
                <c:pt idx="155700" formatCode="0.00E+00">
                  <c:v>3.2885499999999999E-3</c:v>
                </c:pt>
                <c:pt idx="155701" formatCode="0.00E+00">
                  <c:v>3.6813800000000002E-3</c:v>
                </c:pt>
                <c:pt idx="155702" formatCode="0.00E+00">
                  <c:v>4.0688699999999996E-3</c:v>
                </c:pt>
                <c:pt idx="155703" formatCode="0.00E+00">
                  <c:v>4.4507000000000001E-3</c:v>
                </c:pt>
                <c:pt idx="155704" formatCode="0.00E+00">
                  <c:v>4.8265599999999997E-3</c:v>
                </c:pt>
                <c:pt idx="155705" formatCode="0.00E+00">
                  <c:v>5.1961400000000001E-3</c:v>
                </c:pt>
                <c:pt idx="155706" formatCode="0.00E+00">
                  <c:v>5.5591399999999997E-3</c:v>
                </c:pt>
                <c:pt idx="155707" formatCode="0.00E+00">
                  <c:v>5.9152600000000003E-3</c:v>
                </c:pt>
                <c:pt idx="155708" formatCode="0.00E+00">
                  <c:v>6.2642399999999999E-3</c:v>
                </c:pt>
                <c:pt idx="155709" formatCode="0.00E+00">
                  <c:v>6.6057900000000003E-3</c:v>
                </c:pt>
                <c:pt idx="155710" formatCode="0.00E+00">
                  <c:v>6.9396600000000003E-3</c:v>
                </c:pt>
                <c:pt idx="155711" formatCode="0.00E+00">
                  <c:v>7.2656099999999996E-3</c:v>
                </c:pt>
                <c:pt idx="155712" formatCode="0.00E+00">
                  <c:v>7.5833799999999998E-3</c:v>
                </c:pt>
                <c:pt idx="155713" formatCode="0.00E+00">
                  <c:v>7.8927500000000005E-3</c:v>
                </c:pt>
                <c:pt idx="155714" formatCode="0.00E+00">
                  <c:v>8.1934999999999994E-3</c:v>
                </c:pt>
                <c:pt idx="155715" formatCode="0.00E+00">
                  <c:v>8.4854300000000004E-3</c:v>
                </c:pt>
                <c:pt idx="155716" formatCode="0.00E+00">
                  <c:v>8.7683399999999995E-3</c:v>
                </c:pt>
                <c:pt idx="155717" formatCode="0.00E+00">
                  <c:v>9.0420399999999995E-3</c:v>
                </c:pt>
                <c:pt idx="155718" formatCode="0.00E+00">
                  <c:v>9.3063599999999996E-3</c:v>
                </c:pt>
                <c:pt idx="155719" formatCode="0.00E+00">
                  <c:v>9.5611399999999992E-3</c:v>
                </c:pt>
                <c:pt idx="155720" formatCode="0.00E+00">
                  <c:v>9.8062300000000008E-3</c:v>
                </c:pt>
                <c:pt idx="155721">
                  <c:v>1.00415E-2</c:v>
                </c:pt>
                <c:pt idx="155722">
                  <c:v>1.02668E-2</c:v>
                </c:pt>
                <c:pt idx="155723">
                  <c:v>1.0482E-2</c:v>
                </c:pt>
                <c:pt idx="155724">
                  <c:v>1.0687E-2</c:v>
                </c:pt>
                <c:pt idx="155725">
                  <c:v>1.0881800000000001E-2</c:v>
                </c:pt>
                <c:pt idx="155726">
                  <c:v>1.10662E-2</c:v>
                </c:pt>
                <c:pt idx="155727">
                  <c:v>1.1240200000000001E-2</c:v>
                </c:pt>
                <c:pt idx="155728">
                  <c:v>1.1403699999999999E-2</c:v>
                </c:pt>
                <c:pt idx="155729">
                  <c:v>1.15566E-2</c:v>
                </c:pt>
                <c:pt idx="155730">
                  <c:v>1.1698999999999999E-2</c:v>
                </c:pt>
                <c:pt idx="155731">
                  <c:v>1.1830800000000001E-2</c:v>
                </c:pt>
                <c:pt idx="155732">
                  <c:v>1.1952000000000001E-2</c:v>
                </c:pt>
                <c:pt idx="155733">
                  <c:v>1.20626E-2</c:v>
                </c:pt>
                <c:pt idx="155734">
                  <c:v>1.21625E-2</c:v>
                </c:pt>
                <c:pt idx="155735">
                  <c:v>1.22519E-2</c:v>
                </c:pt>
                <c:pt idx="155736">
                  <c:v>1.23307E-2</c:v>
                </c:pt>
                <c:pt idx="155737">
                  <c:v>1.2398899999999999E-2</c:v>
                </c:pt>
                <c:pt idx="155738">
                  <c:v>1.2456699999999999E-2</c:v>
                </c:pt>
                <c:pt idx="155739">
                  <c:v>1.2504100000000001E-2</c:v>
                </c:pt>
                <c:pt idx="155740">
                  <c:v>1.2541200000000001E-2</c:v>
                </c:pt>
                <c:pt idx="155741">
                  <c:v>1.25679E-2</c:v>
                </c:pt>
                <c:pt idx="155742">
                  <c:v>1.25845E-2</c:v>
                </c:pt>
                <c:pt idx="155743">
                  <c:v>1.25909E-2</c:v>
                </c:pt>
                <c:pt idx="155744">
                  <c:v>1.25874E-2</c:v>
                </c:pt>
                <c:pt idx="155745">
                  <c:v>1.2574E-2</c:v>
                </c:pt>
                <c:pt idx="155746">
                  <c:v>1.2550800000000001E-2</c:v>
                </c:pt>
                <c:pt idx="155747">
                  <c:v>1.2518100000000001E-2</c:v>
                </c:pt>
                <c:pt idx="155748">
                  <c:v>1.24758E-2</c:v>
                </c:pt>
                <c:pt idx="155749">
                  <c:v>1.24241E-2</c:v>
                </c:pt>
                <c:pt idx="155750">
                  <c:v>1.2363300000000001E-2</c:v>
                </c:pt>
                <c:pt idx="155751">
                  <c:v>1.2293399999999999E-2</c:v>
                </c:pt>
                <c:pt idx="155752">
                  <c:v>1.2214600000000001E-2</c:v>
                </c:pt>
                <c:pt idx="155753">
                  <c:v>1.21271E-2</c:v>
                </c:pt>
                <c:pt idx="155754">
                  <c:v>1.2031099999999999E-2</c:v>
                </c:pt>
                <c:pt idx="155755">
                  <c:v>1.19267E-2</c:v>
                </c:pt>
                <c:pt idx="155756">
                  <c:v>1.1814099999999999E-2</c:v>
                </c:pt>
                <c:pt idx="155757">
                  <c:v>1.1693500000000001E-2</c:v>
                </c:pt>
                <c:pt idx="155758">
                  <c:v>1.15651E-2</c:v>
                </c:pt>
                <c:pt idx="155759">
                  <c:v>1.14292E-2</c:v>
                </c:pt>
                <c:pt idx="155760">
                  <c:v>1.12858E-2</c:v>
                </c:pt>
                <c:pt idx="155761">
                  <c:v>1.1135300000000001E-2</c:v>
                </c:pt>
                <c:pt idx="155762">
                  <c:v>1.0977799999999999E-2</c:v>
                </c:pt>
                <c:pt idx="155763">
                  <c:v>1.08135E-2</c:v>
                </c:pt>
                <c:pt idx="155764">
                  <c:v>1.06427E-2</c:v>
                </c:pt>
                <c:pt idx="155765">
                  <c:v>1.0465500000000001E-2</c:v>
                </c:pt>
                <c:pt idx="155766">
                  <c:v>1.0282299999999999E-2</c:v>
                </c:pt>
                <c:pt idx="155767">
                  <c:v>1.0093100000000001E-2</c:v>
                </c:pt>
                <c:pt idx="155768" formatCode="0.00E+00">
                  <c:v>9.8982400000000009E-3</c:v>
                </c:pt>
                <c:pt idx="155769" formatCode="0.00E+00">
                  <c:v>9.6979500000000003E-3</c:v>
                </c:pt>
                <c:pt idx="155770" formatCode="0.00E+00">
                  <c:v>9.4924399999999996E-3</c:v>
                </c:pt>
                <c:pt idx="155771" formatCode="0.00E+00">
                  <c:v>9.2819200000000008E-3</c:v>
                </c:pt>
                <c:pt idx="155772" formatCode="0.00E+00">
                  <c:v>9.0666299999999991E-3</c:v>
                </c:pt>
                <c:pt idx="155773" formatCode="0.00E+00">
                  <c:v>8.8467800000000003E-3</c:v>
                </c:pt>
                <c:pt idx="155774" formatCode="0.00E+00">
                  <c:v>8.6226099999999993E-3</c:v>
                </c:pt>
                <c:pt idx="155775" formatCode="0.00E+00">
                  <c:v>8.3943400000000001E-3</c:v>
                </c:pt>
                <c:pt idx="155776" formatCode="0.00E+00">
                  <c:v>8.1621799999999998E-3</c:v>
                </c:pt>
                <c:pt idx="155777" formatCode="0.00E+00">
                  <c:v>7.9263600000000003E-3</c:v>
                </c:pt>
                <c:pt idx="155778" formatCode="0.00E+00">
                  <c:v>7.6871099999999996E-3</c:v>
                </c:pt>
                <c:pt idx="155779" formatCode="0.00E+00">
                  <c:v>7.4446299999999998E-3</c:v>
                </c:pt>
                <c:pt idx="155780" formatCode="0.00E+00">
                  <c:v>7.1991599999999996E-3</c:v>
                </c:pt>
                <c:pt idx="155781" formatCode="0.00E+00">
                  <c:v>6.9508900000000004E-3</c:v>
                </c:pt>
                <c:pt idx="155782" formatCode="0.00E+00">
                  <c:v>6.7000499999999999E-3</c:v>
                </c:pt>
                <c:pt idx="155783" formatCode="0.00E+00">
                  <c:v>6.4468399999999997E-3</c:v>
                </c:pt>
                <c:pt idx="155784" formatCode="0.00E+00">
                  <c:v>6.1914800000000001E-3</c:v>
                </c:pt>
                <c:pt idx="155785" formatCode="0.00E+00">
                  <c:v>5.9341699999999999E-3</c:v>
                </c:pt>
                <c:pt idx="155786" formatCode="0.00E+00">
                  <c:v>5.6750999999999998E-3</c:v>
                </c:pt>
                <c:pt idx="155787" formatCode="0.00E+00">
                  <c:v>5.4144900000000001E-3</c:v>
                </c:pt>
                <c:pt idx="155788" formatCode="0.00E+00">
                  <c:v>5.1525199999999998E-3</c:v>
                </c:pt>
                <c:pt idx="155789" formatCode="0.00E+00">
                  <c:v>4.8893900000000004E-3</c:v>
                </c:pt>
                <c:pt idx="155790" formatCode="0.00E+00">
                  <c:v>4.6252899999999998E-3</c:v>
                </c:pt>
                <c:pt idx="155791" formatCode="0.00E+00">
                  <c:v>4.3604000000000004E-3</c:v>
                </c:pt>
                <c:pt idx="155792" formatCode="0.00E+00">
                  <c:v>4.0949100000000002E-3</c:v>
                </c:pt>
                <c:pt idx="155793" formatCode="0.00E+00">
                  <c:v>3.82899E-3</c:v>
                </c:pt>
                <c:pt idx="155794" formatCode="0.00E+00">
                  <c:v>3.56281E-3</c:v>
                </c:pt>
                <c:pt idx="155795" formatCode="0.00E+00">
                  <c:v>3.2965500000000001E-3</c:v>
                </c:pt>
                <c:pt idx="155796" formatCode="0.00E+00">
                  <c:v>3.0303800000000001E-3</c:v>
                </c:pt>
                <c:pt idx="155797" formatCode="0.00E+00">
                  <c:v>2.7644499999999999E-3</c:v>
                </c:pt>
                <c:pt idx="155798" formatCode="0.00E+00">
                  <c:v>2.49892E-3</c:v>
                </c:pt>
                <c:pt idx="155799" formatCode="0.00E+00">
                  <c:v>2.2339500000000002E-3</c:v>
                </c:pt>
                <c:pt idx="155800" formatCode="0.00E+00">
                  <c:v>1.9696800000000001E-3</c:v>
                </c:pt>
                <c:pt idx="155801" formatCode="0.00E+00">
                  <c:v>1.70627E-3</c:v>
                </c:pt>
                <c:pt idx="155802" formatCode="0.00E+00">
                  <c:v>1.44385E-3</c:v>
                </c:pt>
                <c:pt idx="155803" formatCode="0.00E+00">
                  <c:v>1.1825500000000001E-3</c:v>
                </c:pt>
                <c:pt idx="155804" formatCode="0.00E+00">
                  <c:v>9.2251699999999998E-4</c:v>
                </c:pt>
                <c:pt idx="155805" formatCode="0.00E+00">
                  <c:v>6.6387200000000003E-4</c:v>
                </c:pt>
                <c:pt idx="155806" formatCode="0.00E+00">
                  <c:v>4.0674E-4</c:v>
                </c:pt>
                <c:pt idx="155807" formatCode="0.00E+00">
                  <c:v>1.51242E-4</c:v>
                </c:pt>
                <c:pt idx="155808" formatCode="0.00E+00">
                  <c:v>-1.02507E-4</c:v>
                </c:pt>
                <c:pt idx="155809" formatCode="0.00E+00">
                  <c:v>-3.5439599999999999E-4</c:v>
                </c:pt>
                <c:pt idx="155810" formatCode="0.00E+00">
                  <c:v>-6.0431600000000003E-4</c:v>
                </c:pt>
                <c:pt idx="155811" formatCode="0.00E+00">
                  <c:v>-8.5216299999999997E-4</c:v>
                </c:pt>
                <c:pt idx="155812" formatCode="0.00E+00">
                  <c:v>-1.0978400000000001E-3</c:v>
                </c:pt>
                <c:pt idx="155813" formatCode="0.00E+00">
                  <c:v>-1.3412400000000001E-3</c:v>
                </c:pt>
                <c:pt idx="155814" formatCode="0.00E+00">
                  <c:v>-1.5822900000000001E-3</c:v>
                </c:pt>
                <c:pt idx="155815" formatCode="0.00E+00">
                  <c:v>-1.82088E-3</c:v>
                </c:pt>
                <c:pt idx="155816" formatCode="0.00E+00">
                  <c:v>-2.0569400000000002E-3</c:v>
                </c:pt>
                <c:pt idx="155817" formatCode="0.00E+00">
                  <c:v>-2.2903899999999998E-3</c:v>
                </c:pt>
                <c:pt idx="155818" formatCode="0.00E+00">
                  <c:v>-2.5211299999999999E-3</c:v>
                </c:pt>
                <c:pt idx="155819" formatCode="0.00E+00">
                  <c:v>-2.7491099999999999E-3</c:v>
                </c:pt>
                <c:pt idx="155820" formatCode="0.00E+00">
                  <c:v>-2.97424E-3</c:v>
                </c:pt>
                <c:pt idx="155821" formatCode="0.00E+00">
                  <c:v>-3.19645E-3</c:v>
                </c:pt>
                <c:pt idx="155822" formatCode="0.00E+00">
                  <c:v>-3.4156899999999999E-3</c:v>
                </c:pt>
                <c:pt idx="155823" formatCode="0.00E+00">
                  <c:v>-3.6318800000000001E-3</c:v>
                </c:pt>
                <c:pt idx="155824" formatCode="0.00E+00">
                  <c:v>-3.8449600000000001E-3</c:v>
                </c:pt>
                <c:pt idx="155825" formatCode="0.00E+00">
                  <c:v>-4.0548800000000003E-3</c:v>
                </c:pt>
                <c:pt idx="155826" formatCode="0.00E+00">
                  <c:v>-4.2615800000000001E-3</c:v>
                </c:pt>
                <c:pt idx="155827" formatCode="0.00E+00">
                  <c:v>-4.4650100000000002E-3</c:v>
                </c:pt>
                <c:pt idx="155828" formatCode="0.00E+00">
                  <c:v>-4.6651000000000001E-3</c:v>
                </c:pt>
                <c:pt idx="155829" formatCode="0.00E+00">
                  <c:v>-4.8618200000000002E-3</c:v>
                </c:pt>
                <c:pt idx="155830" formatCode="0.00E+00">
                  <c:v>-5.0551099999999998E-3</c:v>
                </c:pt>
                <c:pt idx="155831" formatCode="0.00E+00">
                  <c:v>-5.2449200000000001E-3</c:v>
                </c:pt>
                <c:pt idx="155832" formatCode="0.00E+00">
                  <c:v>-5.4312199999999996E-3</c:v>
                </c:pt>
                <c:pt idx="155833" formatCode="0.00E+00">
                  <c:v>-5.6139500000000004E-3</c:v>
                </c:pt>
                <c:pt idx="155834" formatCode="0.00E+00">
                  <c:v>-5.7930799999999999E-3</c:v>
                </c:pt>
                <c:pt idx="155835" formatCode="0.00E+00">
                  <c:v>-5.9685600000000004E-3</c:v>
                </c:pt>
                <c:pt idx="155836" formatCode="0.00E+00">
                  <c:v>-6.1403500000000001E-3</c:v>
                </c:pt>
                <c:pt idx="155837" formatCode="0.00E+00">
                  <c:v>-6.3084100000000004E-3</c:v>
                </c:pt>
                <c:pt idx="155838" formatCode="0.00E+00">
                  <c:v>-6.4727099999999996E-3</c:v>
                </c:pt>
                <c:pt idx="155839" formatCode="0.00E+00">
                  <c:v>-6.6331999999999997E-3</c:v>
                </c:pt>
                <c:pt idx="155840" formatCode="0.00E+00">
                  <c:v>-6.7898500000000001E-3</c:v>
                </c:pt>
                <c:pt idx="155841" formatCode="0.00E+00">
                  <c:v>-6.94262E-3</c:v>
                </c:pt>
                <c:pt idx="155842" formatCode="0.00E+00">
                  <c:v>-7.0914699999999999E-3</c:v>
                </c:pt>
                <c:pt idx="155843" formatCode="0.00E+00">
                  <c:v>-7.2363699999999998E-3</c:v>
                </c:pt>
                <c:pt idx="155844" formatCode="0.00E+00">
                  <c:v>-7.3772799999999999E-3</c:v>
                </c:pt>
                <c:pt idx="155845" formatCode="0.00E+00">
                  <c:v>-7.5141599999999998E-3</c:v>
                </c:pt>
                <c:pt idx="155846" formatCode="0.00E+00">
                  <c:v>-7.6469900000000002E-3</c:v>
                </c:pt>
                <c:pt idx="155847" formatCode="0.00E+00">
                  <c:v>-7.7757099999999999E-3</c:v>
                </c:pt>
                <c:pt idx="155848" formatCode="0.00E+00">
                  <c:v>-7.9003000000000007E-3</c:v>
                </c:pt>
                <c:pt idx="155849" formatCode="0.00E+00">
                  <c:v>-8.0207200000000003E-3</c:v>
                </c:pt>
                <c:pt idx="155850" formatCode="0.00E+00">
                  <c:v>-8.1369200000000006E-3</c:v>
                </c:pt>
                <c:pt idx="155851" formatCode="0.00E+00">
                  <c:v>-8.24889E-3</c:v>
                </c:pt>
                <c:pt idx="155852" formatCode="0.00E+00">
                  <c:v>-8.3565600000000007E-3</c:v>
                </c:pt>
                <c:pt idx="155853" formatCode="0.00E+00">
                  <c:v>-8.4599199999999992E-3</c:v>
                </c:pt>
                <c:pt idx="155854" formatCode="0.00E+00">
                  <c:v>-8.5589199999999994E-3</c:v>
                </c:pt>
                <c:pt idx="155855" formatCode="0.00E+00">
                  <c:v>-8.6535099999999997E-3</c:v>
                </c:pt>
                <c:pt idx="155856" formatCode="0.00E+00">
                  <c:v>-8.7436700000000003E-3</c:v>
                </c:pt>
                <c:pt idx="155857" formatCode="0.00E+00">
                  <c:v>-8.8293499999999997E-3</c:v>
                </c:pt>
                <c:pt idx="155858" formatCode="0.00E+00">
                  <c:v>-8.91051E-3</c:v>
                </c:pt>
                <c:pt idx="155859" formatCode="0.00E+00">
                  <c:v>-8.9870999999999996E-3</c:v>
                </c:pt>
                <c:pt idx="155860" formatCode="0.00E+00">
                  <c:v>-9.0591000000000005E-3</c:v>
                </c:pt>
                <c:pt idx="155861" formatCode="0.00E+00">
                  <c:v>-9.1264499999999995E-3</c:v>
                </c:pt>
                <c:pt idx="155862" formatCode="0.00E+00">
                  <c:v>-9.1891200000000003E-3</c:v>
                </c:pt>
                <c:pt idx="155863" formatCode="0.00E+00">
                  <c:v>-9.2470499999999997E-3</c:v>
                </c:pt>
                <c:pt idx="155864" formatCode="0.00E+00">
                  <c:v>-9.3002199999999997E-3</c:v>
                </c:pt>
                <c:pt idx="155865" formatCode="0.00E+00">
                  <c:v>-9.3485700000000005E-3</c:v>
                </c:pt>
                <c:pt idx="155866" formatCode="0.00E+00">
                  <c:v>-9.3920600000000007E-3</c:v>
                </c:pt>
                <c:pt idx="155867" formatCode="0.00E+00">
                  <c:v>-9.4306400000000006E-3</c:v>
                </c:pt>
                <c:pt idx="155868" formatCode="0.00E+00">
                  <c:v>-9.4642900000000002E-3</c:v>
                </c:pt>
                <c:pt idx="155869" formatCode="0.00E+00">
                  <c:v>-9.4929400000000001E-3</c:v>
                </c:pt>
                <c:pt idx="155870" formatCode="0.00E+00">
                  <c:v>-9.5165500000000004E-3</c:v>
                </c:pt>
                <c:pt idx="155871" formatCode="0.00E+00">
                  <c:v>-9.5350899999999995E-3</c:v>
                </c:pt>
                <c:pt idx="155872" formatCode="0.00E+00">
                  <c:v>-9.5485099999999996E-3</c:v>
                </c:pt>
                <c:pt idx="155873" formatCode="0.00E+00">
                  <c:v>-9.5567699999999992E-3</c:v>
                </c:pt>
                <c:pt idx="155874" formatCode="0.00E+00">
                  <c:v>-9.5598200000000001E-3</c:v>
                </c:pt>
                <c:pt idx="155875" formatCode="0.00E+00">
                  <c:v>-9.5576099999999994E-3</c:v>
                </c:pt>
                <c:pt idx="155876" formatCode="0.00E+00">
                  <c:v>-9.5501200000000005E-3</c:v>
                </c:pt>
                <c:pt idx="155877" formatCode="0.00E+00">
                  <c:v>-9.5373000000000003E-3</c:v>
                </c:pt>
                <c:pt idx="155878" formatCode="0.00E+00">
                  <c:v>-9.5191100000000008E-3</c:v>
                </c:pt>
                <c:pt idx="155879" formatCode="0.00E+00">
                  <c:v>-9.4955100000000004E-3</c:v>
                </c:pt>
                <c:pt idx="155880" formatCode="0.00E+00">
                  <c:v>-9.4664699999999994E-3</c:v>
                </c:pt>
                <c:pt idx="155881" formatCode="0.00E+00">
                  <c:v>-9.4319399999999998E-3</c:v>
                </c:pt>
                <c:pt idx="155882" formatCode="0.00E+00">
                  <c:v>-9.3918999999999999E-3</c:v>
                </c:pt>
                <c:pt idx="155883" formatCode="0.00E+00">
                  <c:v>-9.34631E-3</c:v>
                </c:pt>
                <c:pt idx="155884" formatCode="0.00E+00">
                  <c:v>-9.2951400000000003E-3</c:v>
                </c:pt>
                <c:pt idx="155885" formatCode="0.00E+00">
                  <c:v>-9.2383599999999993E-3</c:v>
                </c:pt>
                <c:pt idx="155886" formatCode="0.00E+00">
                  <c:v>-9.1759500000000004E-3</c:v>
                </c:pt>
                <c:pt idx="155887" formatCode="0.00E+00">
                  <c:v>-9.1078800000000005E-3</c:v>
                </c:pt>
                <c:pt idx="155888" formatCode="0.00E+00">
                  <c:v>-9.0341299999999996E-3</c:v>
                </c:pt>
                <c:pt idx="155889" formatCode="0.00E+00">
                  <c:v>-8.9546799999999996E-3</c:v>
                </c:pt>
                <c:pt idx="155890" formatCode="0.00E+00">
                  <c:v>-8.8695100000000006E-3</c:v>
                </c:pt>
                <c:pt idx="155891" formatCode="0.00E+00">
                  <c:v>-8.7786099999999992E-3</c:v>
                </c:pt>
                <c:pt idx="155892" formatCode="0.00E+00">
                  <c:v>-8.6819700000000007E-3</c:v>
                </c:pt>
                <c:pt idx="155893" formatCode="0.00E+00">
                  <c:v>-8.5795799999999998E-3</c:v>
                </c:pt>
                <c:pt idx="155894" formatCode="0.00E+00">
                  <c:v>-8.4714400000000002E-3</c:v>
                </c:pt>
                <c:pt idx="155895" formatCode="0.00E+00">
                  <c:v>-8.3575400000000001E-3</c:v>
                </c:pt>
                <c:pt idx="155896" formatCode="0.00E+00">
                  <c:v>-8.2378999999999994E-3</c:v>
                </c:pt>
                <c:pt idx="155897" formatCode="0.00E+00">
                  <c:v>-8.1125199999999998E-3</c:v>
                </c:pt>
                <c:pt idx="155898" formatCode="0.00E+00">
                  <c:v>-7.9814099999999995E-3</c:v>
                </c:pt>
                <c:pt idx="155899" formatCode="0.00E+00">
                  <c:v>-7.8445800000000003E-3</c:v>
                </c:pt>
                <c:pt idx="155900" formatCode="0.00E+00">
                  <c:v>-7.7020500000000002E-3</c:v>
                </c:pt>
                <c:pt idx="155901" formatCode="0.00E+00">
                  <c:v>-7.5538599999999999E-3</c:v>
                </c:pt>
                <c:pt idx="155902" formatCode="0.00E+00">
                  <c:v>-7.4000300000000001E-3</c:v>
                </c:pt>
                <c:pt idx="155903" formatCode="0.00E+00">
                  <c:v>-7.2405899999999999E-3</c:v>
                </c:pt>
                <c:pt idx="155904" formatCode="0.00E+00">
                  <c:v>-7.0755799999999997E-3</c:v>
                </c:pt>
                <c:pt idx="155905" formatCode="0.00E+00">
                  <c:v>-6.9050500000000003E-3</c:v>
                </c:pt>
                <c:pt idx="155906" formatCode="0.00E+00">
                  <c:v>-6.7290400000000004E-3</c:v>
                </c:pt>
                <c:pt idx="155907" formatCode="0.00E+00">
                  <c:v>-6.5476099999999997E-3</c:v>
                </c:pt>
                <c:pt idx="155908" formatCode="0.00E+00">
                  <c:v>-6.3608199999999997E-3</c:v>
                </c:pt>
                <c:pt idx="155909" formatCode="0.00E+00">
                  <c:v>-6.1687299999999999E-3</c:v>
                </c:pt>
                <c:pt idx="155910" formatCode="0.00E+00">
                  <c:v>-5.9714199999999999E-3</c:v>
                </c:pt>
                <c:pt idx="155911" formatCode="0.00E+00">
                  <c:v>-5.7689600000000001E-3</c:v>
                </c:pt>
                <c:pt idx="155912" formatCode="0.00E+00">
                  <c:v>-5.5614200000000001E-3</c:v>
                </c:pt>
                <c:pt idx="155913" formatCode="0.00E+00">
                  <c:v>-5.3489100000000001E-3</c:v>
                </c:pt>
                <c:pt idx="155914" formatCode="0.00E+00">
                  <c:v>-5.1315099999999997E-3</c:v>
                </c:pt>
                <c:pt idx="155915" formatCode="0.00E+00">
                  <c:v>-4.90932E-3</c:v>
                </c:pt>
                <c:pt idx="155916" formatCode="0.00E+00">
                  <c:v>-4.6824400000000004E-3</c:v>
                </c:pt>
                <c:pt idx="155917" formatCode="0.00E+00">
                  <c:v>-4.4510000000000001E-3</c:v>
                </c:pt>
                <c:pt idx="155918" formatCode="0.00E+00">
                  <c:v>-4.2151000000000003E-3</c:v>
                </c:pt>
                <c:pt idx="155919" formatCode="0.00E+00">
                  <c:v>-3.9748700000000001E-3</c:v>
                </c:pt>
                <c:pt idx="155920" formatCode="0.00E+00">
                  <c:v>-3.7304399999999998E-3</c:v>
                </c:pt>
                <c:pt idx="155921" formatCode="0.00E+00">
                  <c:v>-3.4819299999999998E-3</c:v>
                </c:pt>
                <c:pt idx="155922" formatCode="0.00E+00">
                  <c:v>-3.2295000000000002E-3</c:v>
                </c:pt>
                <c:pt idx="155923" formatCode="0.00E+00">
                  <c:v>-2.9732999999999999E-3</c:v>
                </c:pt>
                <c:pt idx="155924" formatCode="0.00E+00">
                  <c:v>-2.71346E-3</c:v>
                </c:pt>
                <c:pt idx="155925" formatCode="0.00E+00">
                  <c:v>-2.4501599999999998E-3</c:v>
                </c:pt>
                <c:pt idx="155926" formatCode="0.00E+00">
                  <c:v>-2.1835499999999998E-3</c:v>
                </c:pt>
                <c:pt idx="155927" formatCode="0.00E+00">
                  <c:v>-1.9138099999999999E-3</c:v>
                </c:pt>
                <c:pt idx="155928" formatCode="0.00E+00">
                  <c:v>-1.6411100000000001E-3</c:v>
                </c:pt>
                <c:pt idx="155929" formatCode="0.00E+00">
                  <c:v>-1.36564E-3</c:v>
                </c:pt>
                <c:pt idx="155930" formatCode="0.00E+00">
                  <c:v>-1.0875699999999999E-3</c:v>
                </c:pt>
                <c:pt idx="155931" formatCode="0.00E+00">
                  <c:v>-8.0710999999999999E-4</c:v>
                </c:pt>
                <c:pt idx="155932" formatCode="0.00E+00">
                  <c:v>-5.2444999999999998E-4</c:v>
                </c:pt>
                <c:pt idx="155933" formatCode="0.00E+00">
                  <c:v>-2.3979200000000001E-4</c:v>
                </c:pt>
                <c:pt idx="155934" formatCode="0.00E+00">
                  <c:v>4.6655500000000001E-5</c:v>
                </c:pt>
                <c:pt idx="155935" formatCode="0.00E+00">
                  <c:v>3.3468000000000001E-4</c:v>
                </c:pt>
                <c:pt idx="155936" formatCode="0.00E+00">
                  <c:v>6.2406500000000004E-4</c:v>
                </c:pt>
                <c:pt idx="155937" formatCode="0.00E+00">
                  <c:v>9.1458800000000003E-4</c:v>
                </c:pt>
                <c:pt idx="155938" formatCode="0.00E+00">
                  <c:v>1.2060199999999999E-3</c:v>
                </c:pt>
                <c:pt idx="155939" formatCode="0.00E+00">
                  <c:v>1.49814E-3</c:v>
                </c:pt>
                <c:pt idx="155940" formatCode="0.00E+00">
                  <c:v>1.79071E-3</c:v>
                </c:pt>
                <c:pt idx="155941" formatCode="0.00E+00">
                  <c:v>2.0834999999999998E-3</c:v>
                </c:pt>
                <c:pt idx="155942" formatCode="0.00E+00">
                  <c:v>2.3762499999999999E-3</c:v>
                </c:pt>
                <c:pt idx="155943" formatCode="0.00E+00">
                  <c:v>2.6687299999999998E-3</c:v>
                </c:pt>
                <c:pt idx="155944" formatCode="0.00E+00">
                  <c:v>2.9606900000000002E-3</c:v>
                </c:pt>
                <c:pt idx="155945" formatCode="0.00E+00">
                  <c:v>3.25188E-3</c:v>
                </c:pt>
                <c:pt idx="155946" formatCode="0.00E+00">
                  <c:v>3.5420500000000001E-3</c:v>
                </c:pt>
                <c:pt idx="155947" formatCode="0.00E+00">
                  <c:v>3.8309400000000001E-3</c:v>
                </c:pt>
                <c:pt idx="155948" formatCode="0.00E+00">
                  <c:v>4.1183000000000001E-3</c:v>
                </c:pt>
                <c:pt idx="155949" formatCode="0.00E+00">
                  <c:v>4.4038699999999998E-3</c:v>
                </c:pt>
                <c:pt idx="155950" formatCode="0.00E+00">
                  <c:v>4.6873899999999996E-3</c:v>
                </c:pt>
                <c:pt idx="155951" formatCode="0.00E+00">
                  <c:v>4.9686000000000001E-3</c:v>
                </c:pt>
                <c:pt idx="155952" formatCode="0.00E+00">
                  <c:v>5.2472400000000002E-3</c:v>
                </c:pt>
                <c:pt idx="155953" formatCode="0.00E+00">
                  <c:v>5.5230399999999999E-3</c:v>
                </c:pt>
                <c:pt idx="155954" formatCode="0.00E+00">
                  <c:v>5.7957499999999997E-3</c:v>
                </c:pt>
                <c:pt idx="155955" formatCode="0.00E+00">
                  <c:v>6.0650900000000004E-3</c:v>
                </c:pt>
                <c:pt idx="155956" formatCode="0.00E+00">
                  <c:v>6.33082E-3</c:v>
                </c:pt>
                <c:pt idx="155957" formatCode="0.00E+00">
                  <c:v>6.5926700000000001E-3</c:v>
                </c:pt>
                <c:pt idx="155958" formatCode="0.00E+00">
                  <c:v>6.8503799999999997E-3</c:v>
                </c:pt>
                <c:pt idx="155959" formatCode="0.00E+00">
                  <c:v>7.1036800000000002E-3</c:v>
                </c:pt>
                <c:pt idx="155960" formatCode="0.00E+00">
                  <c:v>7.3523399999999997E-3</c:v>
                </c:pt>
                <c:pt idx="155961" formatCode="0.00E+00">
                  <c:v>7.5960799999999998E-3</c:v>
                </c:pt>
                <c:pt idx="155962" formatCode="0.00E+00">
                  <c:v>7.8346600000000002E-3</c:v>
                </c:pt>
                <c:pt idx="155963" formatCode="0.00E+00">
                  <c:v>8.0678299999999998E-3</c:v>
                </c:pt>
                <c:pt idx="155964" formatCode="0.00E+00">
                  <c:v>8.2953300000000001E-3</c:v>
                </c:pt>
                <c:pt idx="155965" formatCode="0.00E+00">
                  <c:v>8.5169400000000006E-3</c:v>
                </c:pt>
                <c:pt idx="155966" formatCode="0.00E+00">
                  <c:v>8.7324099999999995E-3</c:v>
                </c:pt>
                <c:pt idx="155967" formatCode="0.00E+00">
                  <c:v>8.9414899999999999E-3</c:v>
                </c:pt>
                <c:pt idx="155968" formatCode="0.00E+00">
                  <c:v>9.1439699999999995E-3</c:v>
                </c:pt>
                <c:pt idx="155969" formatCode="0.00E+00">
                  <c:v>9.3396199999999999E-3</c:v>
                </c:pt>
                <c:pt idx="155970" formatCode="0.00E+00">
                  <c:v>9.5282100000000005E-3</c:v>
                </c:pt>
                <c:pt idx="155971" formatCode="0.00E+00">
                  <c:v>9.7095299999999992E-3</c:v>
                </c:pt>
                <c:pt idx="155972" formatCode="0.00E+00">
                  <c:v>9.8833600000000008E-3</c:v>
                </c:pt>
                <c:pt idx="155973">
                  <c:v>1.0049499999999999E-2</c:v>
                </c:pt>
                <c:pt idx="155974">
                  <c:v>1.02078E-2</c:v>
                </c:pt>
                <c:pt idx="155975">
                  <c:v>1.03579E-2</c:v>
                </c:pt>
                <c:pt idx="155976">
                  <c:v>1.04999E-2</c:v>
                </c:pt>
                <c:pt idx="155977">
                  <c:v>1.06333E-2</c:v>
                </c:pt>
                <c:pt idx="155978">
                  <c:v>1.0758200000000001E-2</c:v>
                </c:pt>
                <c:pt idx="155979">
                  <c:v>1.08743E-2</c:v>
                </c:pt>
                <c:pt idx="155980">
                  <c:v>1.09815E-2</c:v>
                </c:pt>
                <c:pt idx="155981">
                  <c:v>1.1079500000000001E-2</c:v>
                </c:pt>
                <c:pt idx="155982">
                  <c:v>1.11684E-2</c:v>
                </c:pt>
                <c:pt idx="155983">
                  <c:v>1.12479E-2</c:v>
                </c:pt>
                <c:pt idx="155984">
                  <c:v>1.1318E-2</c:v>
                </c:pt>
                <c:pt idx="155985">
                  <c:v>1.13784E-2</c:v>
                </c:pt>
                <c:pt idx="155986">
                  <c:v>1.14292E-2</c:v>
                </c:pt>
                <c:pt idx="155987">
                  <c:v>1.14702E-2</c:v>
                </c:pt>
                <c:pt idx="155988">
                  <c:v>1.15014E-2</c:v>
                </c:pt>
                <c:pt idx="155989">
                  <c:v>1.1522599999999999E-2</c:v>
                </c:pt>
                <c:pt idx="155990">
                  <c:v>1.15338E-2</c:v>
                </c:pt>
                <c:pt idx="155991">
                  <c:v>1.1535E-2</c:v>
                </c:pt>
                <c:pt idx="155992">
                  <c:v>1.1526099999999999E-2</c:v>
                </c:pt>
                <c:pt idx="155993">
                  <c:v>1.1507099999999999E-2</c:v>
                </c:pt>
                <c:pt idx="155994">
                  <c:v>1.1477899999999999E-2</c:v>
                </c:pt>
                <c:pt idx="155995">
                  <c:v>1.1438500000000001E-2</c:v>
                </c:pt>
                <c:pt idx="155996">
                  <c:v>1.1389E-2</c:v>
                </c:pt>
                <c:pt idx="155997">
                  <c:v>1.13293E-2</c:v>
                </c:pt>
                <c:pt idx="155998">
                  <c:v>1.12595E-2</c:v>
                </c:pt>
                <c:pt idx="155999">
                  <c:v>1.11796E-2</c:v>
                </c:pt>
                <c:pt idx="156000">
                  <c:v>1.1089699999999999E-2</c:v>
                </c:pt>
                <c:pt idx="156001">
                  <c:v>1.09897E-2</c:v>
                </c:pt>
                <c:pt idx="156002">
                  <c:v>1.08798E-2</c:v>
                </c:pt>
                <c:pt idx="156003">
                  <c:v>1.076E-2</c:v>
                </c:pt>
                <c:pt idx="156004">
                  <c:v>1.0630499999999999E-2</c:v>
                </c:pt>
                <c:pt idx="156005">
                  <c:v>1.0491199999999999E-2</c:v>
                </c:pt>
                <c:pt idx="156006">
                  <c:v>1.03424E-2</c:v>
                </c:pt>
                <c:pt idx="156007">
                  <c:v>1.01841E-2</c:v>
                </c:pt>
                <c:pt idx="156008">
                  <c:v>1.0016499999999999E-2</c:v>
                </c:pt>
                <c:pt idx="156009" formatCode="0.00E+00">
                  <c:v>9.8397199999999997E-3</c:v>
                </c:pt>
                <c:pt idx="156010" formatCode="0.00E+00">
                  <c:v>9.6538700000000002E-3</c:v>
                </c:pt>
                <c:pt idx="156011" formatCode="0.00E+00">
                  <c:v>9.4591299999999996E-3</c:v>
                </c:pt>
                <c:pt idx="156012" formatCode="0.00E+00">
                  <c:v>9.2556900000000004E-3</c:v>
                </c:pt>
                <c:pt idx="156013" formatCode="0.00E+00">
                  <c:v>9.0437E-3</c:v>
                </c:pt>
                <c:pt idx="156014" formatCode="0.00E+00">
                  <c:v>8.8233700000000005E-3</c:v>
                </c:pt>
                <c:pt idx="156015" formatCode="0.00E+00">
                  <c:v>8.5948900000000009E-3</c:v>
                </c:pt>
                <c:pt idx="156016" formatCode="0.00E+00">
                  <c:v>8.3584599999999998E-3</c:v>
                </c:pt>
                <c:pt idx="156017" formatCode="0.00E+00">
                  <c:v>8.1143199999999995E-3</c:v>
                </c:pt>
                <c:pt idx="156018" formatCode="0.00E+00">
                  <c:v>7.8626700000000004E-3</c:v>
                </c:pt>
                <c:pt idx="156019" formatCode="0.00E+00">
                  <c:v>7.6037600000000002E-3</c:v>
                </c:pt>
                <c:pt idx="156020" formatCode="0.00E+00">
                  <c:v>7.33783E-3</c:v>
                </c:pt>
                <c:pt idx="156021" formatCode="0.00E+00">
                  <c:v>7.0651300000000002E-3</c:v>
                </c:pt>
                <c:pt idx="156022" formatCode="0.00E+00">
                  <c:v>6.78592E-3</c:v>
                </c:pt>
                <c:pt idx="156023" formatCode="0.00E+00">
                  <c:v>6.5004700000000004E-3</c:v>
                </c:pt>
                <c:pt idx="156024" formatCode="0.00E+00">
                  <c:v>6.2090399999999999E-3</c:v>
                </c:pt>
                <c:pt idx="156025" formatCode="0.00E+00">
                  <c:v>5.9119200000000002E-3</c:v>
                </c:pt>
                <c:pt idx="156026" formatCode="0.00E+00">
                  <c:v>5.6094099999999996E-3</c:v>
                </c:pt>
                <c:pt idx="156027" formatCode="0.00E+00">
                  <c:v>5.3017799999999999E-3</c:v>
                </c:pt>
                <c:pt idx="156028" formatCode="0.00E+00">
                  <c:v>4.9893400000000001E-3</c:v>
                </c:pt>
                <c:pt idx="156029" formatCode="0.00E+00">
                  <c:v>4.6724000000000002E-3</c:v>
                </c:pt>
                <c:pt idx="156030" formatCode="0.00E+00">
                  <c:v>4.35126E-3</c:v>
                </c:pt>
                <c:pt idx="156031" formatCode="0.00E+00">
                  <c:v>4.0262500000000003E-3</c:v>
                </c:pt>
                <c:pt idx="156032" formatCode="0.00E+00">
                  <c:v>3.6976800000000001E-3</c:v>
                </c:pt>
                <c:pt idx="156033" formatCode="0.00E+00">
                  <c:v>3.36587E-3</c:v>
                </c:pt>
                <c:pt idx="156034" formatCode="0.00E+00">
                  <c:v>3.0311600000000002E-3</c:v>
                </c:pt>
                <c:pt idx="156035" formatCode="0.00E+00">
                  <c:v>2.6938700000000001E-3</c:v>
                </c:pt>
                <c:pt idx="156036" formatCode="0.00E+00">
                  <c:v>2.3543499999999998E-3</c:v>
                </c:pt>
                <c:pt idx="156037" formatCode="0.00E+00">
                  <c:v>2.0129200000000001E-3</c:v>
                </c:pt>
                <c:pt idx="156038" formatCode="0.00E+00">
                  <c:v>1.6699200000000001E-3</c:v>
                </c:pt>
                <c:pt idx="156039" formatCode="0.00E+00">
                  <c:v>1.3257099999999999E-3</c:v>
                </c:pt>
                <c:pt idx="156040" formatCode="0.00E+00">
                  <c:v>9.80608E-4</c:v>
                </c:pt>
                <c:pt idx="156041" formatCode="0.00E+00">
                  <c:v>6.3497300000000005E-4</c:v>
                </c:pt>
                <c:pt idx="156042" formatCode="0.00E+00">
                  <c:v>2.8914499999999998E-4</c:v>
                </c:pt>
                <c:pt idx="156043" formatCode="0.00E+00">
                  <c:v>-5.6531199999999998E-5</c:v>
                </c:pt>
                <c:pt idx="156044" formatCode="0.00E+00">
                  <c:v>-4.0171299999999999E-4</c:v>
                </c:pt>
                <c:pt idx="156045" formatCode="0.00E+00">
                  <c:v>-7.4605600000000004E-4</c:v>
                </c:pt>
                <c:pt idx="156046" formatCode="0.00E+00">
                  <c:v>-1.0892199999999999E-3</c:v>
                </c:pt>
                <c:pt idx="156047" formatCode="0.00E+00">
                  <c:v>-1.4308599999999999E-3</c:v>
                </c:pt>
                <c:pt idx="156048" formatCode="0.00E+00">
                  <c:v>-1.77064E-3</c:v>
                </c:pt>
                <c:pt idx="156049" formatCode="0.00E+00">
                  <c:v>-2.1082200000000001E-3</c:v>
                </c:pt>
                <c:pt idx="156050" formatCode="0.00E+00">
                  <c:v>-2.4432799999999999E-3</c:v>
                </c:pt>
                <c:pt idx="156051" formatCode="0.00E+00">
                  <c:v>-2.7754699999999999E-3</c:v>
                </c:pt>
                <c:pt idx="156052" formatCode="0.00E+00">
                  <c:v>-3.1044699999999998E-3</c:v>
                </c:pt>
                <c:pt idx="156053" formatCode="0.00E+00">
                  <c:v>-3.4299600000000001E-3</c:v>
                </c:pt>
                <c:pt idx="156054" formatCode="0.00E+00">
                  <c:v>-3.7516200000000002E-3</c:v>
                </c:pt>
                <c:pt idx="156055" formatCode="0.00E+00">
                  <c:v>-4.0691299999999998E-3</c:v>
                </c:pt>
                <c:pt idx="156056" formatCode="0.00E+00">
                  <c:v>-4.3821800000000003E-3</c:v>
                </c:pt>
                <c:pt idx="156057" formatCode="0.00E+00">
                  <c:v>-4.6904800000000003E-3</c:v>
                </c:pt>
                <c:pt idx="156058" formatCode="0.00E+00">
                  <c:v>-4.9937200000000001E-3</c:v>
                </c:pt>
                <c:pt idx="156059" formatCode="0.00E+00">
                  <c:v>-5.2915999999999996E-3</c:v>
                </c:pt>
                <c:pt idx="156060" formatCode="0.00E+00">
                  <c:v>-5.5838499999999996E-3</c:v>
                </c:pt>
                <c:pt idx="156061" formatCode="0.00E+00">
                  <c:v>-5.87019E-3</c:v>
                </c:pt>
                <c:pt idx="156062" formatCode="0.00E+00">
                  <c:v>-6.1503299999999999E-3</c:v>
                </c:pt>
                <c:pt idx="156063" formatCode="0.00E+00">
                  <c:v>-6.4240299999999998E-3</c:v>
                </c:pt>
                <c:pt idx="156064" formatCode="0.00E+00">
                  <c:v>-6.6910099999999998E-3</c:v>
                </c:pt>
                <c:pt idx="156065" formatCode="0.00E+00">
                  <c:v>-6.9510400000000003E-3</c:v>
                </c:pt>
                <c:pt idx="156066" formatCode="0.00E+00">
                  <c:v>-7.2038700000000002E-3</c:v>
                </c:pt>
                <c:pt idx="156067" formatCode="0.00E+00">
                  <c:v>-7.44927E-3</c:v>
                </c:pt>
                <c:pt idx="156068" formatCode="0.00E+00">
                  <c:v>-7.6870100000000002E-3</c:v>
                </c:pt>
                <c:pt idx="156069" formatCode="0.00E+00">
                  <c:v>-7.9168899999999993E-3</c:v>
                </c:pt>
                <c:pt idx="156070" formatCode="0.00E+00">
                  <c:v>-8.1386900000000005E-3</c:v>
                </c:pt>
                <c:pt idx="156071" formatCode="0.00E+00">
                  <c:v>-8.3522200000000005E-3</c:v>
                </c:pt>
                <c:pt idx="156072" formatCode="0.00E+00">
                  <c:v>-8.5573000000000003E-3</c:v>
                </c:pt>
                <c:pt idx="156073" formatCode="0.00E+00">
                  <c:v>-8.7537499999999994E-3</c:v>
                </c:pt>
                <c:pt idx="156074" formatCode="0.00E+00">
                  <c:v>-8.9414000000000004E-3</c:v>
                </c:pt>
                <c:pt idx="156075" formatCode="0.00E+00">
                  <c:v>-9.1201100000000007E-3</c:v>
                </c:pt>
                <c:pt idx="156076" formatCode="0.00E+00">
                  <c:v>-9.2897099999999996E-3</c:v>
                </c:pt>
                <c:pt idx="156077" formatCode="0.00E+00">
                  <c:v>-9.4500899999999995E-3</c:v>
                </c:pt>
                <c:pt idx="156078" formatCode="0.00E+00">
                  <c:v>-9.6011199999999994E-3</c:v>
                </c:pt>
                <c:pt idx="156079" formatCode="0.00E+00">
                  <c:v>-9.7426700000000001E-3</c:v>
                </c:pt>
                <c:pt idx="156080" formatCode="0.00E+00">
                  <c:v>-9.8746600000000004E-3</c:v>
                </c:pt>
                <c:pt idx="156081" formatCode="0.00E+00">
                  <c:v>-9.9969900000000007E-3</c:v>
                </c:pt>
                <c:pt idx="156082">
                  <c:v>-1.01096E-2</c:v>
                </c:pt>
                <c:pt idx="156083">
                  <c:v>-1.02124E-2</c:v>
                </c:pt>
                <c:pt idx="156084">
                  <c:v>-1.03053E-2</c:v>
                </c:pt>
                <c:pt idx="156085">
                  <c:v>-1.03883E-2</c:v>
                </c:pt>
                <c:pt idx="156086">
                  <c:v>-1.04613E-2</c:v>
                </c:pt>
                <c:pt idx="156087">
                  <c:v>-1.05244E-2</c:v>
                </c:pt>
                <c:pt idx="156088">
                  <c:v>-1.05775E-2</c:v>
                </c:pt>
                <c:pt idx="156089">
                  <c:v>-1.0620599999999999E-2</c:v>
                </c:pt>
                <c:pt idx="156090">
                  <c:v>-1.06537E-2</c:v>
                </c:pt>
                <c:pt idx="156091">
                  <c:v>-1.06769E-2</c:v>
                </c:pt>
                <c:pt idx="156092">
                  <c:v>-1.0690099999999999E-2</c:v>
                </c:pt>
                <c:pt idx="156093">
                  <c:v>-1.06935E-2</c:v>
                </c:pt>
                <c:pt idx="156094">
                  <c:v>-1.0687E-2</c:v>
                </c:pt>
                <c:pt idx="156095">
                  <c:v>-1.06707E-2</c:v>
                </c:pt>
                <c:pt idx="156096">
                  <c:v>-1.0644799999999999E-2</c:v>
                </c:pt>
                <c:pt idx="156097">
                  <c:v>-1.0609199999999999E-2</c:v>
                </c:pt>
                <c:pt idx="156098">
                  <c:v>-1.05641E-2</c:v>
                </c:pt>
                <c:pt idx="156099">
                  <c:v>-1.0509599999999999E-2</c:v>
                </c:pt>
                <c:pt idx="156100">
                  <c:v>-1.04458E-2</c:v>
                </c:pt>
                <c:pt idx="156101">
                  <c:v>-1.03728E-2</c:v>
                </c:pt>
                <c:pt idx="156102">
                  <c:v>-1.02907E-2</c:v>
                </c:pt>
                <c:pt idx="156103">
                  <c:v>-1.01998E-2</c:v>
                </c:pt>
                <c:pt idx="156104">
                  <c:v>-1.0100100000000001E-2</c:v>
                </c:pt>
                <c:pt idx="156105" formatCode="0.00E+00">
                  <c:v>-9.9917400000000007E-3</c:v>
                </c:pt>
                <c:pt idx="156106" formatCode="0.00E+00">
                  <c:v>-9.8749800000000002E-3</c:v>
                </c:pt>
                <c:pt idx="156107" formatCode="0.00E+00">
                  <c:v>-9.7499600000000002E-3</c:v>
                </c:pt>
                <c:pt idx="156108" formatCode="0.00E+00">
                  <c:v>-9.6168699999999996E-3</c:v>
                </c:pt>
                <c:pt idx="156109" formatCode="0.00E+00">
                  <c:v>-9.4758900000000007E-3</c:v>
                </c:pt>
                <c:pt idx="156110" formatCode="0.00E+00">
                  <c:v>-9.3272200000000006E-3</c:v>
                </c:pt>
                <c:pt idx="156111" formatCode="0.00E+00">
                  <c:v>-9.1710699999999999E-3</c:v>
                </c:pt>
                <c:pt idx="156112" formatCode="0.00E+00">
                  <c:v>-9.0076500000000007E-3</c:v>
                </c:pt>
                <c:pt idx="156113" formatCode="0.00E+00">
                  <c:v>-8.8371600000000002E-3</c:v>
                </c:pt>
                <c:pt idx="156114" formatCode="0.00E+00">
                  <c:v>-8.6598500000000002E-3</c:v>
                </c:pt>
                <c:pt idx="156115" formatCode="0.00E+00">
                  <c:v>-8.4759399999999995E-3</c:v>
                </c:pt>
                <c:pt idx="156116" formatCode="0.00E+00">
                  <c:v>-8.2856500000000003E-3</c:v>
                </c:pt>
                <c:pt idx="156117" formatCode="0.00E+00">
                  <c:v>-8.0892399999999993E-3</c:v>
                </c:pt>
                <c:pt idx="156118" formatCode="0.00E+00">
                  <c:v>-7.8869500000000002E-3</c:v>
                </c:pt>
                <c:pt idx="156119" formatCode="0.00E+00">
                  <c:v>-7.6790199999999999E-3</c:v>
                </c:pt>
                <c:pt idx="156120" formatCode="0.00E+00">
                  <c:v>-7.4656999999999996E-3</c:v>
                </c:pt>
                <c:pt idx="156121" formatCode="0.00E+00">
                  <c:v>-7.2472600000000002E-3</c:v>
                </c:pt>
                <c:pt idx="156122" formatCode="0.00E+00">
                  <c:v>-7.0239500000000002E-3</c:v>
                </c:pt>
                <c:pt idx="156123" formatCode="0.00E+00">
                  <c:v>-6.7960399999999997E-3</c:v>
                </c:pt>
                <c:pt idx="156124" formatCode="0.00E+00">
                  <c:v>-6.5637899999999999E-3</c:v>
                </c:pt>
                <c:pt idx="156125" formatCode="0.00E+00">
                  <c:v>-6.32746E-3</c:v>
                </c:pt>
                <c:pt idx="156126" formatCode="0.00E+00">
                  <c:v>-6.0873300000000002E-3</c:v>
                </c:pt>
                <c:pt idx="156127" formatCode="0.00E+00">
                  <c:v>-5.8436699999999996E-3</c:v>
                </c:pt>
                <c:pt idx="156128" formatCode="0.00E+00">
                  <c:v>-5.5967400000000002E-3</c:v>
                </c:pt>
                <c:pt idx="156129" formatCode="0.00E+00">
                  <c:v>-5.3468300000000003E-3</c:v>
                </c:pt>
                <c:pt idx="156130" formatCode="0.00E+00">
                  <c:v>-5.0942000000000001E-3</c:v>
                </c:pt>
                <c:pt idx="156131" formatCode="0.00E+00">
                  <c:v>-4.8391299999999996E-3</c:v>
                </c:pt>
                <c:pt idx="156132" formatCode="0.00E+00">
                  <c:v>-4.5818899999999999E-3</c:v>
                </c:pt>
                <c:pt idx="156133" formatCode="0.00E+00">
                  <c:v>-4.3227500000000002E-3</c:v>
                </c:pt>
                <c:pt idx="156134" formatCode="0.00E+00">
                  <c:v>-4.0619899999999997E-3</c:v>
                </c:pt>
                <c:pt idx="156135" formatCode="0.00E+00">
                  <c:v>-3.7998699999999999E-3</c:v>
                </c:pt>
                <c:pt idx="156136" formatCode="0.00E+00">
                  <c:v>-3.5366600000000001E-3</c:v>
                </c:pt>
                <c:pt idx="156137" formatCode="0.00E+00">
                  <c:v>-3.2726399999999998E-3</c:v>
                </c:pt>
                <c:pt idx="156138" formatCode="0.00E+00">
                  <c:v>-3.0080599999999999E-3</c:v>
                </c:pt>
                <c:pt idx="156139" formatCode="0.00E+00">
                  <c:v>-2.74318E-3</c:v>
                </c:pt>
                <c:pt idx="156140" formatCode="0.00E+00">
                  <c:v>-2.4782799999999998E-3</c:v>
                </c:pt>
                <c:pt idx="156141" formatCode="0.00E+00">
                  <c:v>-2.2135900000000001E-3</c:v>
                </c:pt>
                <c:pt idx="156142" formatCode="0.00E+00">
                  <c:v>-1.9493799999999999E-3</c:v>
                </c:pt>
                <c:pt idx="156143" formatCode="0.00E+00">
                  <c:v>-1.68589E-3</c:v>
                </c:pt>
                <c:pt idx="156144" formatCode="0.00E+00">
                  <c:v>-1.4233799999999999E-3</c:v>
                </c:pt>
                <c:pt idx="156145" formatCode="0.00E+00">
                  <c:v>-1.1620700000000001E-3</c:v>
                </c:pt>
                <c:pt idx="156146" formatCode="0.00E+00">
                  <c:v>-9.0220999999999997E-4</c:v>
                </c:pt>
                <c:pt idx="156147" formatCode="0.00E+00">
                  <c:v>-6.4402899999999996E-4</c:v>
                </c:pt>
                <c:pt idx="156148" formatCode="0.00E+00">
                  <c:v>-3.8775499999999999E-4</c:v>
                </c:pt>
                <c:pt idx="156149" formatCode="0.00E+00">
                  <c:v>-1.3360800000000001E-4</c:v>
                </c:pt>
                <c:pt idx="156150" formatCode="0.00E+00">
                  <c:v>1.18194E-4</c:v>
                </c:pt>
                <c:pt idx="156151" formatCode="0.00E+00">
                  <c:v>3.6744099999999998E-4</c:v>
                </c:pt>
                <c:pt idx="156152" formatCode="0.00E+00">
                  <c:v>6.1392700000000001E-4</c:v>
                </c:pt>
                <c:pt idx="156153" formatCode="0.00E+00">
                  <c:v>8.5745299999999999E-4</c:v>
                </c:pt>
                <c:pt idx="156154" formatCode="0.00E+00">
                  <c:v>1.0978299999999999E-3</c:v>
                </c:pt>
                <c:pt idx="156155" formatCode="0.00E+00">
                  <c:v>1.33486E-3</c:v>
                </c:pt>
                <c:pt idx="156156" formatCode="0.00E+00">
                  <c:v>1.5683699999999999E-3</c:v>
                </c:pt>
                <c:pt idx="156157" formatCode="0.00E+00">
                  <c:v>1.7981900000000001E-3</c:v>
                </c:pt>
                <c:pt idx="156158" formatCode="0.00E+00">
                  <c:v>2.0241500000000002E-3</c:v>
                </c:pt>
                <c:pt idx="156159" formatCode="0.00E+00">
                  <c:v>2.2460900000000001E-3</c:v>
                </c:pt>
                <c:pt idx="156160" formatCode="0.00E+00">
                  <c:v>2.4638500000000001E-3</c:v>
                </c:pt>
                <c:pt idx="156161" formatCode="0.00E+00">
                  <c:v>2.6772800000000002E-3</c:v>
                </c:pt>
                <c:pt idx="156162" formatCode="0.00E+00">
                  <c:v>2.8862599999999999E-3</c:v>
                </c:pt>
                <c:pt idx="156163" formatCode="0.00E+00">
                  <c:v>3.09064E-3</c:v>
                </c:pt>
                <c:pt idx="156164" formatCode="0.00E+00">
                  <c:v>3.2902999999999999E-3</c:v>
                </c:pt>
                <c:pt idx="156165" formatCode="0.00E+00">
                  <c:v>3.48512E-3</c:v>
                </c:pt>
                <c:pt idx="156166" formatCode="0.00E+00">
                  <c:v>3.6749999999999999E-3</c:v>
                </c:pt>
                <c:pt idx="156167" formatCode="0.00E+00">
                  <c:v>3.8598199999999999E-3</c:v>
                </c:pt>
                <c:pt idx="156168" formatCode="0.00E+00">
                  <c:v>4.0394999999999997E-3</c:v>
                </c:pt>
                <c:pt idx="156169" formatCode="0.00E+00">
                  <c:v>4.2139300000000003E-3</c:v>
                </c:pt>
                <c:pt idx="156170" formatCode="0.00E+00">
                  <c:v>4.3830500000000003E-3</c:v>
                </c:pt>
                <c:pt idx="156171" formatCode="0.00E+00">
                  <c:v>4.5467800000000003E-3</c:v>
                </c:pt>
                <c:pt idx="156172" formatCode="0.00E+00">
                  <c:v>4.7050399999999997E-3</c:v>
                </c:pt>
                <c:pt idx="156173" formatCode="0.00E+00">
                  <c:v>4.8577799999999999E-3</c:v>
                </c:pt>
                <c:pt idx="156174" formatCode="0.00E+00">
                  <c:v>5.0049500000000002E-3</c:v>
                </c:pt>
                <c:pt idx="156175" formatCode="0.00E+00">
                  <c:v>5.1465E-3</c:v>
                </c:pt>
                <c:pt idx="156176" formatCode="0.00E+00">
                  <c:v>5.2823899999999997E-3</c:v>
                </c:pt>
                <c:pt idx="156177" formatCode="0.00E+00">
                  <c:v>5.4125900000000001E-3</c:v>
                </c:pt>
                <c:pt idx="156178" formatCode="0.00E+00">
                  <c:v>5.5370699999999998E-3</c:v>
                </c:pt>
                <c:pt idx="156179" formatCode="0.00E+00">
                  <c:v>5.6558199999999998E-3</c:v>
                </c:pt>
                <c:pt idx="156180" formatCode="0.00E+00">
                  <c:v>5.76882E-3</c:v>
                </c:pt>
                <c:pt idx="156181" formatCode="0.00E+00">
                  <c:v>5.8760699999999997E-3</c:v>
                </c:pt>
                <c:pt idx="156182" formatCode="0.00E+00">
                  <c:v>5.9775599999999998E-3</c:v>
                </c:pt>
                <c:pt idx="156183" formatCode="0.00E+00">
                  <c:v>6.0733100000000002E-3</c:v>
                </c:pt>
                <c:pt idx="156184" formatCode="0.00E+00">
                  <c:v>6.1633299999999999E-3</c:v>
                </c:pt>
                <c:pt idx="156185" formatCode="0.00E+00">
                  <c:v>6.2476299999999997E-3</c:v>
                </c:pt>
                <c:pt idx="156186" formatCode="0.00E+00">
                  <c:v>6.3262500000000003E-3</c:v>
                </c:pt>
                <c:pt idx="156187" formatCode="0.00E+00">
                  <c:v>6.3991999999999999E-3</c:v>
                </c:pt>
                <c:pt idx="156188" formatCode="0.00E+00">
                  <c:v>6.4665299999999998E-3</c:v>
                </c:pt>
                <c:pt idx="156189" formatCode="0.00E+00">
                  <c:v>6.52828E-3</c:v>
                </c:pt>
                <c:pt idx="156190" formatCode="0.00E+00">
                  <c:v>6.5844900000000001E-3</c:v>
                </c:pt>
                <c:pt idx="156191" formatCode="0.00E+00">
                  <c:v>6.6352199999999998E-3</c:v>
                </c:pt>
                <c:pt idx="156192" formatCode="0.00E+00">
                  <c:v>6.6805099999999997E-3</c:v>
                </c:pt>
                <c:pt idx="156193" formatCode="0.00E+00">
                  <c:v>6.7204300000000003E-3</c:v>
                </c:pt>
                <c:pt idx="156194" formatCode="0.00E+00">
                  <c:v>6.7550400000000003E-3</c:v>
                </c:pt>
                <c:pt idx="156195" formatCode="0.00E+00">
                  <c:v>6.7844100000000003E-3</c:v>
                </c:pt>
                <c:pt idx="156196" formatCode="0.00E+00">
                  <c:v>6.8086199999999996E-3</c:v>
                </c:pt>
                <c:pt idx="156197" formatCode="0.00E+00">
                  <c:v>6.8277299999999997E-3</c:v>
                </c:pt>
                <c:pt idx="156198" formatCode="0.00E+00">
                  <c:v>6.8418200000000002E-3</c:v>
                </c:pt>
                <c:pt idx="156199" formatCode="0.00E+00">
                  <c:v>6.8509799999999996E-3</c:v>
                </c:pt>
                <c:pt idx="156200" formatCode="0.00E+00">
                  <c:v>6.8552999999999999E-3</c:v>
                </c:pt>
                <c:pt idx="156201" formatCode="0.00E+00">
                  <c:v>6.8548599999999999E-3</c:v>
                </c:pt>
                <c:pt idx="156202" formatCode="0.00E+00">
                  <c:v>6.84974E-3</c:v>
                </c:pt>
                <c:pt idx="156203" formatCode="0.00E+00">
                  <c:v>6.8400500000000003E-3</c:v>
                </c:pt>
                <c:pt idx="156204" formatCode="0.00E+00">
                  <c:v>6.8258800000000003E-3</c:v>
                </c:pt>
                <c:pt idx="156205" formatCode="0.00E+00">
                  <c:v>6.8073300000000003E-3</c:v>
                </c:pt>
                <c:pt idx="156206" formatCode="0.00E+00">
                  <c:v>6.7844899999999998E-3</c:v>
                </c:pt>
                <c:pt idx="156207" formatCode="0.00E+00">
                  <c:v>6.7574599999999999E-3</c:v>
                </c:pt>
                <c:pt idx="156208" formatCode="0.00E+00">
                  <c:v>6.7263499999999999E-3</c:v>
                </c:pt>
                <c:pt idx="156209" formatCode="0.00E+00">
                  <c:v>6.6912500000000001E-3</c:v>
                </c:pt>
                <c:pt idx="156210" formatCode="0.00E+00">
                  <c:v>6.65228E-3</c:v>
                </c:pt>
                <c:pt idx="156211" formatCode="0.00E+00">
                  <c:v>6.6095399999999997E-3</c:v>
                </c:pt>
                <c:pt idx="156212" formatCode="0.00E+00">
                  <c:v>6.5631200000000004E-3</c:v>
                </c:pt>
                <c:pt idx="156213" formatCode="0.00E+00">
                  <c:v>6.5131399999999997E-3</c:v>
                </c:pt>
                <c:pt idx="156214" formatCode="0.00E+00">
                  <c:v>6.4596999999999996E-3</c:v>
                </c:pt>
                <c:pt idx="156215" formatCode="0.00E+00">
                  <c:v>6.4029100000000004E-3</c:v>
                </c:pt>
                <c:pt idx="156216" formatCode="0.00E+00">
                  <c:v>6.3428699999999996E-3</c:v>
                </c:pt>
                <c:pt idx="156217" formatCode="0.00E+00">
                  <c:v>6.2796800000000002E-3</c:v>
                </c:pt>
                <c:pt idx="156218" formatCode="0.00E+00">
                  <c:v>6.2134599999999996E-3</c:v>
                </c:pt>
                <c:pt idx="156219" formatCode="0.00E+00">
                  <c:v>6.1442900000000002E-3</c:v>
                </c:pt>
                <c:pt idx="156220" formatCode="0.00E+00">
                  <c:v>6.0723000000000001E-3</c:v>
                </c:pt>
                <c:pt idx="156221" formatCode="0.00E+00">
                  <c:v>5.9975699999999998E-3</c:v>
                </c:pt>
                <c:pt idx="156222" formatCode="0.00E+00">
                  <c:v>5.9201999999999996E-3</c:v>
                </c:pt>
                <c:pt idx="156223" formatCode="0.00E+00">
                  <c:v>5.8402999999999997E-3</c:v>
                </c:pt>
                <c:pt idx="156224" formatCode="0.00E+00">
                  <c:v>5.7579700000000003E-3</c:v>
                </c:pt>
                <c:pt idx="156225" formatCode="0.00E+00">
                  <c:v>5.6732900000000001E-3</c:v>
                </c:pt>
                <c:pt idx="156226" formatCode="0.00E+00">
                  <c:v>5.5863700000000002E-3</c:v>
                </c:pt>
                <c:pt idx="156227" formatCode="0.00E+00">
                  <c:v>5.4973000000000001E-3</c:v>
                </c:pt>
                <c:pt idx="156228" formatCode="0.00E+00">
                  <c:v>5.4061600000000001E-3</c:v>
                </c:pt>
                <c:pt idx="156229" formatCode="0.00E+00">
                  <c:v>5.3130499999999997E-3</c:v>
                </c:pt>
                <c:pt idx="156230" formatCode="0.00E+00">
                  <c:v>5.2180600000000001E-3</c:v>
                </c:pt>
                <c:pt idx="156231" formatCode="0.00E+00">
                  <c:v>5.1212599999999999E-3</c:v>
                </c:pt>
                <c:pt idx="156232" formatCode="0.00E+00">
                  <c:v>5.0227400000000004E-3</c:v>
                </c:pt>
                <c:pt idx="156233" formatCode="0.00E+00">
                  <c:v>4.9225800000000002E-3</c:v>
                </c:pt>
                <c:pt idx="156234" formatCode="0.00E+00">
                  <c:v>4.8208599999999997E-3</c:v>
                </c:pt>
                <c:pt idx="156235" formatCode="0.00E+00">
                  <c:v>4.7176500000000003E-3</c:v>
                </c:pt>
                <c:pt idx="156236" formatCode="0.00E+00">
                  <c:v>4.6130399999999997E-3</c:v>
                </c:pt>
                <c:pt idx="156237" formatCode="0.00E+00">
                  <c:v>4.5070800000000001E-3</c:v>
                </c:pt>
                <c:pt idx="156238" formatCode="0.00E+00">
                  <c:v>4.3998400000000003E-3</c:v>
                </c:pt>
                <c:pt idx="156239" formatCode="0.00E+00">
                  <c:v>4.2913999999999999E-3</c:v>
                </c:pt>
                <c:pt idx="156240" formatCode="0.00E+00">
                  <c:v>4.1818100000000002E-3</c:v>
                </c:pt>
                <c:pt idx="156241" formatCode="0.00E+00">
                  <c:v>4.0711499999999999E-3</c:v>
                </c:pt>
                <c:pt idx="156242" formatCode="0.00E+00">
                  <c:v>3.9594499999999998E-3</c:v>
                </c:pt>
                <c:pt idx="156243" formatCode="0.00E+00">
                  <c:v>3.8467900000000001E-3</c:v>
                </c:pt>
                <c:pt idx="156244" formatCode="0.00E+00">
                  <c:v>3.7332200000000002E-3</c:v>
                </c:pt>
                <c:pt idx="156245" formatCode="0.00E+00">
                  <c:v>3.6187799999999998E-3</c:v>
                </c:pt>
                <c:pt idx="156246" formatCode="0.00E+00">
                  <c:v>3.5035299999999999E-3</c:v>
                </c:pt>
                <c:pt idx="156247" formatCode="0.00E+00">
                  <c:v>3.3875099999999998E-3</c:v>
                </c:pt>
                <c:pt idx="156248" formatCode="0.00E+00">
                  <c:v>3.2707700000000001E-3</c:v>
                </c:pt>
                <c:pt idx="156249" formatCode="0.00E+00">
                  <c:v>3.1533500000000001E-3</c:v>
                </c:pt>
                <c:pt idx="156250" formatCode="0.00E+00">
                  <c:v>3.0352899999999999E-3</c:v>
                </c:pt>
                <c:pt idx="156251" formatCode="0.00E+00">
                  <c:v>2.9166299999999999E-3</c:v>
                </c:pt>
                <c:pt idx="156252" formatCode="0.00E+00">
                  <c:v>2.7973999999999998E-3</c:v>
                </c:pt>
                <c:pt idx="156253" formatCode="0.00E+00">
                  <c:v>2.6776399999999998E-3</c:v>
                </c:pt>
                <c:pt idx="156254" formatCode="0.00E+00">
                  <c:v>2.5573800000000002E-3</c:v>
                </c:pt>
                <c:pt idx="156255" formatCode="0.00E+00">
                  <c:v>2.4366600000000002E-3</c:v>
                </c:pt>
                <c:pt idx="156256" formatCode="0.00E+00">
                  <c:v>2.3154899999999999E-3</c:v>
                </c:pt>
                <c:pt idx="156257" formatCode="0.00E+00">
                  <c:v>2.1939199999999998E-3</c:v>
                </c:pt>
                <c:pt idx="156258" formatCode="0.00E+00">
                  <c:v>2.0719599999999999E-3</c:v>
                </c:pt>
                <c:pt idx="156259" formatCode="0.00E+00">
                  <c:v>1.9496400000000001E-3</c:v>
                </c:pt>
                <c:pt idx="156260" formatCode="0.00E+00">
                  <c:v>1.8269899999999999E-3</c:v>
                </c:pt>
                <c:pt idx="156261" formatCode="0.00E+00">
                  <c:v>1.7040200000000001E-3</c:v>
                </c:pt>
                <c:pt idx="156262" formatCode="0.00E+00">
                  <c:v>1.5807600000000001E-3</c:v>
                </c:pt>
                <c:pt idx="156263" formatCode="0.00E+00">
                  <c:v>1.4572299999999999E-3</c:v>
                </c:pt>
                <c:pt idx="156264" formatCode="0.00E+00">
                  <c:v>1.3334499999999999E-3</c:v>
                </c:pt>
                <c:pt idx="156265" formatCode="0.00E+00">
                  <c:v>1.2094300000000001E-3</c:v>
                </c:pt>
                <c:pt idx="156266" formatCode="0.00E+00">
                  <c:v>1.0851999999999999E-3</c:v>
                </c:pt>
                <c:pt idx="156267" formatCode="0.00E+00">
                  <c:v>9.6078199999999998E-4</c:v>
                </c:pt>
                <c:pt idx="156268" formatCode="0.00E+00">
                  <c:v>8.36183E-4</c:v>
                </c:pt>
                <c:pt idx="156269" formatCode="0.00E+00">
                  <c:v>7.1142500000000001E-4</c:v>
                </c:pt>
                <c:pt idx="156270" formatCode="0.00E+00">
                  <c:v>5.8652699999999999E-4</c:v>
                </c:pt>
                <c:pt idx="156271" formatCode="0.00E+00">
                  <c:v>4.61507E-4</c:v>
                </c:pt>
                <c:pt idx="156272" formatCode="0.00E+00">
                  <c:v>3.3638299999999999E-4</c:v>
                </c:pt>
                <c:pt idx="156273" formatCode="0.00E+00">
                  <c:v>2.1117299999999999E-4</c:v>
                </c:pt>
                <c:pt idx="156274" formatCode="0.00E+00">
                  <c:v>8.5898300000000004E-5</c:v>
                </c:pt>
                <c:pt idx="156275" formatCode="0.00E+00">
                  <c:v>-3.9422999999999998E-5</c:v>
                </c:pt>
                <c:pt idx="156276" formatCode="0.00E+00">
                  <c:v>-1.6477000000000001E-4</c:v>
                </c:pt>
                <c:pt idx="156277" formatCode="0.00E+00">
                  <c:v>-2.9011999999999999E-4</c:v>
                </c:pt>
                <c:pt idx="156278" formatCode="0.00E+00">
                  <c:v>-4.1545299999999998E-4</c:v>
                </c:pt>
                <c:pt idx="156279" formatCode="0.00E+00">
                  <c:v>-5.4074400000000001E-4</c:v>
                </c:pt>
                <c:pt idx="156280" formatCode="0.00E+00">
                  <c:v>-6.6596899999999998E-4</c:v>
                </c:pt>
                <c:pt idx="156281" formatCode="0.00E+00">
                  <c:v>-7.91101E-4</c:v>
                </c:pt>
                <c:pt idx="156282" formatCode="0.00E+00">
                  <c:v>-9.1611500000000001E-4</c:v>
                </c:pt>
                <c:pt idx="156283" formatCode="0.00E+00">
                  <c:v>-1.0409799999999999E-3</c:v>
                </c:pt>
                <c:pt idx="156284" formatCode="0.00E+00">
                  <c:v>-1.1656699999999999E-3</c:v>
                </c:pt>
                <c:pt idx="156285" formatCode="0.00E+00">
                  <c:v>-1.2901500000000001E-3</c:v>
                </c:pt>
                <c:pt idx="156286" formatCode="0.00E+00">
                  <c:v>-1.41438E-3</c:v>
                </c:pt>
                <c:pt idx="156287" formatCode="0.00E+00">
                  <c:v>-1.5383300000000001E-3</c:v>
                </c:pt>
                <c:pt idx="156288" formatCode="0.00E+00">
                  <c:v>-1.66197E-3</c:v>
                </c:pt>
                <c:pt idx="156289" formatCode="0.00E+00">
                  <c:v>-1.7852600000000001E-3</c:v>
                </c:pt>
                <c:pt idx="156290" formatCode="0.00E+00">
                  <c:v>-1.90815E-3</c:v>
                </c:pt>
                <c:pt idx="156291" formatCode="0.00E+00">
                  <c:v>-2.0306E-3</c:v>
                </c:pt>
                <c:pt idx="156292" formatCode="0.00E+00">
                  <c:v>-2.15256E-3</c:v>
                </c:pt>
                <c:pt idx="156293" formatCode="0.00E+00">
                  <c:v>-2.27399E-3</c:v>
                </c:pt>
                <c:pt idx="156294" formatCode="0.00E+00">
                  <c:v>-2.39485E-3</c:v>
                </c:pt>
                <c:pt idx="156295" formatCode="0.00E+00">
                  <c:v>-2.51506E-3</c:v>
                </c:pt>
                <c:pt idx="156296" formatCode="0.00E+00">
                  <c:v>-2.6346E-3</c:v>
                </c:pt>
                <c:pt idx="156297" formatCode="0.00E+00">
                  <c:v>-2.7533900000000001E-3</c:v>
                </c:pt>
                <c:pt idx="156298" formatCode="0.00E+00">
                  <c:v>-2.8713800000000002E-3</c:v>
                </c:pt>
                <c:pt idx="156299" formatCode="0.00E+00">
                  <c:v>-2.9884999999999998E-3</c:v>
                </c:pt>
                <c:pt idx="156300" formatCode="0.00E+00">
                  <c:v>-3.1047100000000001E-3</c:v>
                </c:pt>
                <c:pt idx="156301" formatCode="0.00E+00">
                  <c:v>-3.2199199999999998E-3</c:v>
                </c:pt>
                <c:pt idx="156302" formatCode="0.00E+00">
                  <c:v>-3.3340800000000001E-3</c:v>
                </c:pt>
                <c:pt idx="156303" formatCode="0.00E+00">
                  <c:v>-3.4471200000000001E-3</c:v>
                </c:pt>
                <c:pt idx="156304" formatCode="0.00E+00">
                  <c:v>-3.5589599999999999E-3</c:v>
                </c:pt>
                <c:pt idx="156305" formatCode="0.00E+00">
                  <c:v>-3.6695199999999999E-3</c:v>
                </c:pt>
                <c:pt idx="156306" formatCode="0.00E+00">
                  <c:v>-3.77875E-3</c:v>
                </c:pt>
                <c:pt idx="156307" formatCode="0.00E+00">
                  <c:v>-3.8865499999999999E-3</c:v>
                </c:pt>
                <c:pt idx="156308" formatCode="0.00E+00">
                  <c:v>-3.99285E-3</c:v>
                </c:pt>
                <c:pt idx="156309" formatCode="0.00E+00">
                  <c:v>-4.09757E-3</c:v>
                </c:pt>
                <c:pt idx="156310" formatCode="0.00E+00">
                  <c:v>-4.2006300000000003E-3</c:v>
                </c:pt>
                <c:pt idx="156311" formatCode="0.00E+00">
                  <c:v>-4.3019399999999998E-3</c:v>
                </c:pt>
                <c:pt idx="156312" formatCode="0.00E+00">
                  <c:v>-4.4014099999999997E-3</c:v>
                </c:pt>
                <c:pt idx="156313" formatCode="0.00E+00">
                  <c:v>-4.4989599999999998E-3</c:v>
                </c:pt>
                <c:pt idx="156314" formatCode="0.00E+00">
                  <c:v>-4.5944999999999996E-3</c:v>
                </c:pt>
                <c:pt idx="156315" formatCode="0.00E+00">
                  <c:v>-4.6879399999999998E-3</c:v>
                </c:pt>
                <c:pt idx="156316" formatCode="0.00E+00">
                  <c:v>-4.77919E-3</c:v>
                </c:pt>
                <c:pt idx="156317" formatCode="0.00E+00">
                  <c:v>-4.8681599999999998E-3</c:v>
                </c:pt>
                <c:pt idx="156318" formatCode="0.00E+00">
                  <c:v>-4.95475E-3</c:v>
                </c:pt>
                <c:pt idx="156319" formatCode="0.00E+00">
                  <c:v>-5.0388799999999999E-3</c:v>
                </c:pt>
                <c:pt idx="156320" formatCode="0.00E+00">
                  <c:v>-5.1204400000000004E-3</c:v>
                </c:pt>
                <c:pt idx="156321" formatCode="0.00E+00">
                  <c:v>-5.1993400000000002E-3</c:v>
                </c:pt>
                <c:pt idx="156322" formatCode="0.00E+00">
                  <c:v>-5.2754999999999998E-3</c:v>
                </c:pt>
                <c:pt idx="156323" formatCode="0.00E+00">
                  <c:v>-5.3487999999999999E-3</c:v>
                </c:pt>
                <c:pt idx="156324" formatCode="0.00E+00">
                  <c:v>-5.4191700000000001E-3</c:v>
                </c:pt>
                <c:pt idx="156325" formatCode="0.00E+00">
                  <c:v>-5.4865000000000001E-3</c:v>
                </c:pt>
                <c:pt idx="156326" formatCode="0.00E+00">
                  <c:v>-5.5507000000000004E-3</c:v>
                </c:pt>
                <c:pt idx="156327" formatCode="0.00E+00">
                  <c:v>-5.61168E-3</c:v>
                </c:pt>
                <c:pt idx="156328" formatCode="0.00E+00">
                  <c:v>-5.6693400000000001E-3</c:v>
                </c:pt>
                <c:pt idx="156329" formatCode="0.00E+00">
                  <c:v>-5.7235899999999998E-3</c:v>
                </c:pt>
                <c:pt idx="156330" formatCode="0.00E+00">
                  <c:v>-5.7743400000000002E-3</c:v>
                </c:pt>
                <c:pt idx="156331" formatCode="0.00E+00">
                  <c:v>-5.8215000000000003E-3</c:v>
                </c:pt>
                <c:pt idx="156332" formatCode="0.00E+00">
                  <c:v>-5.8649899999999996E-3</c:v>
                </c:pt>
                <c:pt idx="156333" formatCode="0.00E+00">
                  <c:v>-5.9047099999999996E-3</c:v>
                </c:pt>
                <c:pt idx="156334" formatCode="0.00E+00">
                  <c:v>-5.94058E-3</c:v>
                </c:pt>
                <c:pt idx="156335" formatCode="0.00E+00">
                  <c:v>-5.9725200000000003E-3</c:v>
                </c:pt>
                <c:pt idx="156336" formatCode="0.00E+00">
                  <c:v>-6.0004400000000001E-3</c:v>
                </c:pt>
                <c:pt idx="156337" formatCode="0.00E+00">
                  <c:v>-6.02427E-3</c:v>
                </c:pt>
                <c:pt idx="156338" formatCode="0.00E+00">
                  <c:v>-6.0439400000000002E-3</c:v>
                </c:pt>
                <c:pt idx="156339" formatCode="0.00E+00">
                  <c:v>-6.0593599999999997E-3</c:v>
                </c:pt>
                <c:pt idx="156340" formatCode="0.00E+00">
                  <c:v>-6.0704699999999997E-3</c:v>
                </c:pt>
                <c:pt idx="156341" formatCode="0.00E+00">
                  <c:v>-6.0771999999999996E-3</c:v>
                </c:pt>
                <c:pt idx="156342" formatCode="0.00E+00">
                  <c:v>-6.07948E-3</c:v>
                </c:pt>
                <c:pt idx="156343" formatCode="0.00E+00">
                  <c:v>-6.0772600000000001E-3</c:v>
                </c:pt>
                <c:pt idx="156344" formatCode="0.00E+00">
                  <c:v>-6.0704799999999996E-3</c:v>
                </c:pt>
                <c:pt idx="156345" formatCode="0.00E+00">
                  <c:v>-6.0590799999999997E-3</c:v>
                </c:pt>
                <c:pt idx="156346" formatCode="0.00E+00">
                  <c:v>-6.0430199999999996E-3</c:v>
                </c:pt>
                <c:pt idx="156347" formatCode="0.00E+00">
                  <c:v>-6.0222399999999999E-3</c:v>
                </c:pt>
                <c:pt idx="156348" formatCode="0.00E+00">
                  <c:v>-5.9967099999999997E-3</c:v>
                </c:pt>
                <c:pt idx="156349" formatCode="0.00E+00">
                  <c:v>-5.9663900000000002E-3</c:v>
                </c:pt>
                <c:pt idx="156350" formatCode="0.00E+00">
                  <c:v>-5.9312499999999999E-3</c:v>
                </c:pt>
                <c:pt idx="156351" formatCode="0.00E+00">
                  <c:v>-5.8912499999999998E-3</c:v>
                </c:pt>
                <c:pt idx="156352" formatCode="0.00E+00">
                  <c:v>-5.84638E-3</c:v>
                </c:pt>
                <c:pt idx="156353" formatCode="0.00E+00">
                  <c:v>-5.7966099999999998E-3</c:v>
                </c:pt>
                <c:pt idx="156354" formatCode="0.00E+00">
                  <c:v>-5.7419400000000001E-3</c:v>
                </c:pt>
                <c:pt idx="156355" formatCode="0.00E+00">
                  <c:v>-5.6823500000000001E-3</c:v>
                </c:pt>
                <c:pt idx="156356" formatCode="0.00E+00">
                  <c:v>-5.6178499999999998E-3</c:v>
                </c:pt>
                <c:pt idx="156357" formatCode="0.00E+00">
                  <c:v>-5.54843E-3</c:v>
                </c:pt>
                <c:pt idx="156358" formatCode="0.00E+00">
                  <c:v>-5.47409E-3</c:v>
                </c:pt>
                <c:pt idx="156359" formatCode="0.00E+00">
                  <c:v>-5.3948700000000004E-3</c:v>
                </c:pt>
                <c:pt idx="156360" formatCode="0.00E+00">
                  <c:v>-5.3107600000000003E-3</c:v>
                </c:pt>
                <c:pt idx="156361" formatCode="0.00E+00">
                  <c:v>-5.2218100000000003E-3</c:v>
                </c:pt>
                <c:pt idx="156362" formatCode="0.00E+00">
                  <c:v>-5.1280299999999996E-3</c:v>
                </c:pt>
                <c:pt idx="156363" formatCode="0.00E+00">
                  <c:v>-5.0294600000000004E-3</c:v>
                </c:pt>
                <c:pt idx="156364" formatCode="0.00E+00">
                  <c:v>-4.9261499999999998E-3</c:v>
                </c:pt>
                <c:pt idx="156365" formatCode="0.00E+00">
                  <c:v>-4.8181500000000002E-3</c:v>
                </c:pt>
                <c:pt idx="156366" formatCode="0.00E+00">
                  <c:v>-4.7054999999999996E-3</c:v>
                </c:pt>
                <c:pt idx="156367" formatCode="0.00E+00">
                  <c:v>-4.5882600000000003E-3</c:v>
                </c:pt>
                <c:pt idx="156368" formatCode="0.00E+00">
                  <c:v>-4.4665E-3</c:v>
                </c:pt>
                <c:pt idx="156369" formatCode="0.00E+00">
                  <c:v>-4.3403000000000001E-3</c:v>
                </c:pt>
                <c:pt idx="156370" formatCode="0.00E+00">
                  <c:v>-4.2097200000000001E-3</c:v>
                </c:pt>
                <c:pt idx="156371" formatCode="0.00E+00">
                  <c:v>-4.0748599999999996E-3</c:v>
                </c:pt>
                <c:pt idx="156372" formatCode="0.00E+00">
                  <c:v>-3.9357999999999997E-3</c:v>
                </c:pt>
                <c:pt idx="156373" formatCode="0.00E+00">
                  <c:v>-3.79263E-3</c:v>
                </c:pt>
                <c:pt idx="156374" formatCode="0.00E+00">
                  <c:v>-3.6454500000000002E-3</c:v>
                </c:pt>
                <c:pt idx="156375" formatCode="0.00E+00">
                  <c:v>-3.4943800000000001E-3</c:v>
                </c:pt>
                <c:pt idx="156376" formatCode="0.00E+00">
                  <c:v>-3.3395199999999999E-3</c:v>
                </c:pt>
                <c:pt idx="156377" formatCode="0.00E+00">
                  <c:v>-3.1809899999999999E-3</c:v>
                </c:pt>
                <c:pt idx="156378" formatCode="0.00E+00">
                  <c:v>-3.0189100000000001E-3</c:v>
                </c:pt>
                <c:pt idx="156379" formatCode="0.00E+00">
                  <c:v>-2.8534200000000002E-3</c:v>
                </c:pt>
                <c:pt idx="156380" formatCode="0.00E+00">
                  <c:v>-2.6846299999999999E-3</c:v>
                </c:pt>
                <c:pt idx="156381" formatCode="0.00E+00">
                  <c:v>-2.51271E-3</c:v>
                </c:pt>
                <c:pt idx="156382" formatCode="0.00E+00">
                  <c:v>-2.3377699999999999E-3</c:v>
                </c:pt>
                <c:pt idx="156383" formatCode="0.00E+00">
                  <c:v>-2.1599800000000001E-3</c:v>
                </c:pt>
                <c:pt idx="156384" formatCode="0.00E+00">
                  <c:v>-1.97949E-3</c:v>
                </c:pt>
                <c:pt idx="156385" formatCode="0.00E+00">
                  <c:v>-1.7964599999999999E-3</c:v>
                </c:pt>
                <c:pt idx="156386" formatCode="0.00E+00">
                  <c:v>-1.61104E-3</c:v>
                </c:pt>
                <c:pt idx="156387" formatCode="0.00E+00">
                  <c:v>-1.42341E-3</c:v>
                </c:pt>
                <c:pt idx="156388" formatCode="0.00E+00">
                  <c:v>-1.2337299999999999E-3</c:v>
                </c:pt>
                <c:pt idx="156389" formatCode="0.00E+00">
                  <c:v>-1.04218E-3</c:v>
                </c:pt>
                <c:pt idx="156390" formatCode="0.00E+00">
                  <c:v>-8.4893999999999996E-4</c:v>
                </c:pt>
                <c:pt idx="156391" formatCode="0.00E+00">
                  <c:v>-6.5418900000000001E-4</c:v>
                </c:pt>
                <c:pt idx="156392" formatCode="0.00E+00">
                  <c:v>-4.5811300000000001E-4</c:v>
                </c:pt>
                <c:pt idx="156393" formatCode="0.00E+00">
                  <c:v>-2.609E-4</c:v>
                </c:pt>
                <c:pt idx="156394" formatCode="0.00E+00">
                  <c:v>-6.2741699999999996E-5</c:v>
                </c:pt>
                <c:pt idx="156395" formatCode="0.00E+00">
                  <c:v>1.36169E-4</c:v>
                </c:pt>
                <c:pt idx="156396" formatCode="0.00E+00">
                  <c:v>3.3563499999999998E-4</c:v>
                </c:pt>
                <c:pt idx="156397" formatCode="0.00E+00">
                  <c:v>5.3545899999999996E-4</c:v>
                </c:pt>
                <c:pt idx="156398" formatCode="0.00E+00">
                  <c:v>7.3543899999999995E-4</c:v>
                </c:pt>
                <c:pt idx="156399" formatCode="0.00E+00">
                  <c:v>9.3537399999999999E-4</c:v>
                </c:pt>
                <c:pt idx="156400" formatCode="0.00E+00">
                  <c:v>1.13506E-3</c:v>
                </c:pt>
                <c:pt idx="156401" formatCode="0.00E+00">
                  <c:v>1.3342899999999999E-3</c:v>
                </c:pt>
                <c:pt idx="156402" formatCode="0.00E+00">
                  <c:v>1.53286E-3</c:v>
                </c:pt>
                <c:pt idx="156403" formatCode="0.00E+00">
                  <c:v>1.7305700000000001E-3</c:v>
                </c:pt>
                <c:pt idx="156404" formatCode="0.00E+00">
                  <c:v>1.9272E-3</c:v>
                </c:pt>
                <c:pt idx="156405" formatCode="0.00E+00">
                  <c:v>2.1225599999999999E-3</c:v>
                </c:pt>
                <c:pt idx="156406" formatCode="0.00E+00">
                  <c:v>2.31643E-3</c:v>
                </c:pt>
                <c:pt idx="156407" formatCode="0.00E+00">
                  <c:v>2.5086000000000002E-3</c:v>
                </c:pt>
                <c:pt idx="156408" formatCode="0.00E+00">
                  <c:v>2.6988799999999999E-3</c:v>
                </c:pt>
                <c:pt idx="156409" formatCode="0.00E+00">
                  <c:v>2.8870499999999999E-3</c:v>
                </c:pt>
                <c:pt idx="156410" formatCode="0.00E+00">
                  <c:v>3.0729099999999999E-3</c:v>
                </c:pt>
                <c:pt idx="156411" formatCode="0.00E+00">
                  <c:v>3.25626E-3</c:v>
                </c:pt>
                <c:pt idx="156412" formatCode="0.00E+00">
                  <c:v>3.4369100000000001E-3</c:v>
                </c:pt>
                <c:pt idx="156413" formatCode="0.00E+00">
                  <c:v>3.6146500000000001E-3</c:v>
                </c:pt>
                <c:pt idx="156414" formatCode="0.00E+00">
                  <c:v>3.7892799999999999E-3</c:v>
                </c:pt>
                <c:pt idx="156415" formatCode="0.00E+00">
                  <c:v>3.9606099999999998E-3</c:v>
                </c:pt>
                <c:pt idx="156416" formatCode="0.00E+00">
                  <c:v>4.1284599999999996E-3</c:v>
                </c:pt>
                <c:pt idx="156417" formatCode="0.00E+00">
                  <c:v>4.2926300000000004E-3</c:v>
                </c:pt>
                <c:pt idx="156418" formatCode="0.00E+00">
                  <c:v>4.4529399999999998E-3</c:v>
                </c:pt>
                <c:pt idx="156419" formatCode="0.00E+00">
                  <c:v>4.6092099999999999E-3</c:v>
                </c:pt>
                <c:pt idx="156420" formatCode="0.00E+00">
                  <c:v>4.7612599999999998E-3</c:v>
                </c:pt>
                <c:pt idx="156421" formatCode="0.00E+00">
                  <c:v>4.9089199999999998E-3</c:v>
                </c:pt>
                <c:pt idx="156422" formatCode="0.00E+00">
                  <c:v>5.0520299999999999E-3</c:v>
                </c:pt>
                <c:pt idx="156423" formatCode="0.00E+00">
                  <c:v>5.1904200000000003E-3</c:v>
                </c:pt>
                <c:pt idx="156424" formatCode="0.00E+00">
                  <c:v>5.3239300000000002E-3</c:v>
                </c:pt>
                <c:pt idx="156425" formatCode="0.00E+00">
                  <c:v>5.4523999999999996E-3</c:v>
                </c:pt>
                <c:pt idx="156426" formatCode="0.00E+00">
                  <c:v>5.5757000000000003E-3</c:v>
                </c:pt>
                <c:pt idx="156427" formatCode="0.00E+00">
                  <c:v>5.6936699999999996E-3</c:v>
                </c:pt>
                <c:pt idx="156428" formatCode="0.00E+00">
                  <c:v>5.8061800000000002E-3</c:v>
                </c:pt>
                <c:pt idx="156429" formatCode="0.00E+00">
                  <c:v>5.9131100000000001E-3</c:v>
                </c:pt>
                <c:pt idx="156430" formatCode="0.00E+00">
                  <c:v>6.0143200000000001E-3</c:v>
                </c:pt>
                <c:pt idx="156431" formatCode="0.00E+00">
                  <c:v>6.1096900000000001E-3</c:v>
                </c:pt>
                <c:pt idx="156432" formatCode="0.00E+00">
                  <c:v>6.1991199999999998E-3</c:v>
                </c:pt>
                <c:pt idx="156433" formatCode="0.00E+00">
                  <c:v>6.2825099999999998E-3</c:v>
                </c:pt>
                <c:pt idx="156434" formatCode="0.00E+00">
                  <c:v>6.35974E-3</c:v>
                </c:pt>
                <c:pt idx="156435" formatCode="0.00E+00">
                  <c:v>6.4307399999999999E-3</c:v>
                </c:pt>
                <c:pt idx="156436" formatCode="0.00E+00">
                  <c:v>6.4954100000000001E-3</c:v>
                </c:pt>
                <c:pt idx="156437" formatCode="0.00E+00">
                  <c:v>6.5536800000000001E-3</c:v>
                </c:pt>
                <c:pt idx="156438" formatCode="0.00E+00">
                  <c:v>6.6054900000000003E-3</c:v>
                </c:pt>
                <c:pt idx="156439" formatCode="0.00E+00">
                  <c:v>6.6507600000000004E-3</c:v>
                </c:pt>
                <c:pt idx="156440" formatCode="0.00E+00">
                  <c:v>6.6894500000000004E-3</c:v>
                </c:pt>
                <c:pt idx="156441" formatCode="0.00E+00">
                  <c:v>6.72151E-3</c:v>
                </c:pt>
                <c:pt idx="156442" formatCode="0.00E+00">
                  <c:v>6.7469000000000001E-3</c:v>
                </c:pt>
                <c:pt idx="156443" formatCode="0.00E+00">
                  <c:v>6.7655900000000001E-3</c:v>
                </c:pt>
                <c:pt idx="156444" formatCode="0.00E+00">
                  <c:v>6.7775600000000002E-3</c:v>
                </c:pt>
                <c:pt idx="156445" formatCode="0.00E+00">
                  <c:v>6.7827800000000004E-3</c:v>
                </c:pt>
                <c:pt idx="156446" formatCode="0.00E+00">
                  <c:v>6.7812699999999998E-3</c:v>
                </c:pt>
                <c:pt idx="156447" formatCode="0.00E+00">
                  <c:v>6.7730100000000003E-3</c:v>
                </c:pt>
                <c:pt idx="156448" formatCode="0.00E+00">
                  <c:v>6.7580100000000001E-3</c:v>
                </c:pt>
                <c:pt idx="156449" formatCode="0.00E+00">
                  <c:v>6.7362999999999998E-3</c:v>
                </c:pt>
                <c:pt idx="156450" formatCode="0.00E+00">
                  <c:v>6.7078900000000002E-3</c:v>
                </c:pt>
                <c:pt idx="156451" formatCode="0.00E+00">
                  <c:v>6.6728300000000003E-3</c:v>
                </c:pt>
                <c:pt idx="156452" formatCode="0.00E+00">
                  <c:v>6.6311399999999998E-3</c:v>
                </c:pt>
                <c:pt idx="156453" formatCode="0.00E+00">
                  <c:v>6.5829E-3</c:v>
                </c:pt>
                <c:pt idx="156454" formatCode="0.00E+00">
                  <c:v>6.52813E-3</c:v>
                </c:pt>
                <c:pt idx="156455" formatCode="0.00E+00">
                  <c:v>6.4669300000000001E-3</c:v>
                </c:pt>
                <c:pt idx="156456" formatCode="0.00E+00">
                  <c:v>6.3993499999999998E-3</c:v>
                </c:pt>
                <c:pt idx="156457" formatCode="0.00E+00">
                  <c:v>6.3254799999999996E-3</c:v>
                </c:pt>
                <c:pt idx="156458" formatCode="0.00E+00">
                  <c:v>6.2453999999999999E-3</c:v>
                </c:pt>
                <c:pt idx="156459" formatCode="0.00E+00">
                  <c:v>6.15921E-3</c:v>
                </c:pt>
                <c:pt idx="156460" formatCode="0.00E+00">
                  <c:v>6.0670200000000002E-3</c:v>
                </c:pt>
                <c:pt idx="156461" formatCode="0.00E+00">
                  <c:v>5.9689299999999999E-3</c:v>
                </c:pt>
                <c:pt idx="156462" formatCode="0.00E+00">
                  <c:v>5.8650600000000001E-3</c:v>
                </c:pt>
                <c:pt idx="156463" formatCode="0.00E+00">
                  <c:v>5.75553E-3</c:v>
                </c:pt>
                <c:pt idx="156464" formatCode="0.00E+00">
                  <c:v>5.6404799999999998E-3</c:v>
                </c:pt>
                <c:pt idx="156465" formatCode="0.00E+00">
                  <c:v>5.5200400000000004E-3</c:v>
                </c:pt>
                <c:pt idx="156466" formatCode="0.00E+00">
                  <c:v>5.39435E-3</c:v>
                </c:pt>
                <c:pt idx="156467" formatCode="0.00E+00">
                  <c:v>5.2635700000000004E-3</c:v>
                </c:pt>
                <c:pt idx="156468" formatCode="0.00E+00">
                  <c:v>5.1278499999999998E-3</c:v>
                </c:pt>
                <c:pt idx="156469" formatCode="0.00E+00">
                  <c:v>4.9873499999999998E-3</c:v>
                </c:pt>
                <c:pt idx="156470" formatCode="0.00E+00">
                  <c:v>4.8422400000000003E-3</c:v>
                </c:pt>
                <c:pt idx="156471" formatCode="0.00E+00">
                  <c:v>4.6926900000000002E-3</c:v>
                </c:pt>
                <c:pt idx="156472" formatCode="0.00E+00">
                  <c:v>4.5388900000000003E-3</c:v>
                </c:pt>
                <c:pt idx="156473" formatCode="0.00E+00">
                  <c:v>4.3810000000000003E-3</c:v>
                </c:pt>
                <c:pt idx="156474" formatCode="0.00E+00">
                  <c:v>4.2192200000000001E-3</c:v>
                </c:pt>
                <c:pt idx="156475" formatCode="0.00E+00">
                  <c:v>4.0537400000000001E-3</c:v>
                </c:pt>
                <c:pt idx="156476" formatCode="0.00E+00">
                  <c:v>3.8847600000000001E-3</c:v>
                </c:pt>
                <c:pt idx="156477" formatCode="0.00E+00">
                  <c:v>3.7124699999999998E-3</c:v>
                </c:pt>
                <c:pt idx="156478" formatCode="0.00E+00">
                  <c:v>3.5370800000000002E-3</c:v>
                </c:pt>
                <c:pt idx="156479" formatCode="0.00E+00">
                  <c:v>3.3587999999999999E-3</c:v>
                </c:pt>
                <c:pt idx="156480" formatCode="0.00E+00">
                  <c:v>3.17783E-3</c:v>
                </c:pt>
                <c:pt idx="156481" formatCode="0.00E+00">
                  <c:v>2.99438E-3</c:v>
                </c:pt>
                <c:pt idx="156482" formatCode="0.00E+00">
                  <c:v>2.8086700000000001E-3</c:v>
                </c:pt>
                <c:pt idx="156483" formatCode="0.00E+00">
                  <c:v>2.6209200000000001E-3</c:v>
                </c:pt>
                <c:pt idx="156484" formatCode="0.00E+00">
                  <c:v>2.4313500000000001E-3</c:v>
                </c:pt>
                <c:pt idx="156485" formatCode="0.00E+00">
                  <c:v>2.2401700000000001E-3</c:v>
                </c:pt>
                <c:pt idx="156486" formatCode="0.00E+00">
                  <c:v>2.0476100000000001E-3</c:v>
                </c:pt>
                <c:pt idx="156487" formatCode="0.00E+00">
                  <c:v>1.85389E-3</c:v>
                </c:pt>
                <c:pt idx="156488" formatCode="0.00E+00">
                  <c:v>1.6592200000000001E-3</c:v>
                </c:pt>
                <c:pt idx="156489" formatCode="0.00E+00">
                  <c:v>1.46385E-3</c:v>
                </c:pt>
                <c:pt idx="156490" formatCode="0.00E+00">
                  <c:v>1.2679799999999999E-3</c:v>
                </c:pt>
                <c:pt idx="156491" formatCode="0.00E+00">
                  <c:v>1.0718500000000001E-3</c:v>
                </c:pt>
                <c:pt idx="156492" formatCode="0.00E+00">
                  <c:v>8.7567299999999999E-4</c:v>
                </c:pt>
                <c:pt idx="156493" formatCode="0.00E+00">
                  <c:v>6.79673E-4</c:v>
                </c:pt>
                <c:pt idx="156494" formatCode="0.00E+00">
                  <c:v>4.8407099999999998E-4</c:v>
                </c:pt>
                <c:pt idx="156495" formatCode="0.00E+00">
                  <c:v>2.8908800000000001E-4</c:v>
                </c:pt>
                <c:pt idx="156496" formatCode="0.00E+00">
                  <c:v>9.4940500000000004E-5</c:v>
                </c:pt>
                <c:pt idx="156497" formatCode="0.00E+00">
                  <c:v>-9.8155100000000005E-5</c:v>
                </c:pt>
                <c:pt idx="156498" formatCode="0.00E+00">
                  <c:v>-2.8998499999999998E-4</c:v>
                </c:pt>
                <c:pt idx="156499" formatCode="0.00E+00">
                  <c:v>-4.8033899999999998E-4</c:v>
                </c:pt>
                <c:pt idx="156500" formatCode="0.00E+00">
                  <c:v>-6.6900800000000002E-4</c:v>
                </c:pt>
                <c:pt idx="156501" formatCode="0.00E+00">
                  <c:v>-8.5578599999999998E-4</c:v>
                </c:pt>
                <c:pt idx="156502" formatCode="0.00E+00">
                  <c:v>-1.0404699999999999E-3</c:v>
                </c:pt>
                <c:pt idx="156503" formatCode="0.00E+00">
                  <c:v>-1.22287E-3</c:v>
                </c:pt>
                <c:pt idx="156504" formatCode="0.00E+00">
                  <c:v>-1.40278E-3</c:v>
                </c:pt>
                <c:pt idx="156505" formatCode="0.00E+00">
                  <c:v>-1.5800199999999999E-3</c:v>
                </c:pt>
                <c:pt idx="156506" formatCode="0.00E+00">
                  <c:v>-1.75439E-3</c:v>
                </c:pt>
                <c:pt idx="156507" formatCode="0.00E+00">
                  <c:v>-1.9257300000000001E-3</c:v>
                </c:pt>
                <c:pt idx="156508" formatCode="0.00E+00">
                  <c:v>-2.09384E-3</c:v>
                </c:pt>
                <c:pt idx="156509" formatCode="0.00E+00">
                  <c:v>-2.2585700000000001E-3</c:v>
                </c:pt>
                <c:pt idx="156510" formatCode="0.00E+00">
                  <c:v>-2.4197300000000001E-3</c:v>
                </c:pt>
                <c:pt idx="156511" formatCode="0.00E+00">
                  <c:v>-2.5771800000000001E-3</c:v>
                </c:pt>
                <c:pt idx="156512" formatCode="0.00E+00">
                  <c:v>-2.73076E-3</c:v>
                </c:pt>
                <c:pt idx="156513" formatCode="0.00E+00">
                  <c:v>-2.88032E-3</c:v>
                </c:pt>
                <c:pt idx="156514" formatCode="0.00E+00">
                  <c:v>-3.02571E-3</c:v>
                </c:pt>
                <c:pt idx="156515" formatCode="0.00E+00">
                  <c:v>-3.1667900000000001E-3</c:v>
                </c:pt>
                <c:pt idx="156516" formatCode="0.00E+00">
                  <c:v>-3.3034399999999999E-3</c:v>
                </c:pt>
                <c:pt idx="156517" formatCode="0.00E+00">
                  <c:v>-3.43553E-3</c:v>
                </c:pt>
                <c:pt idx="156518" formatCode="0.00E+00">
                  <c:v>-3.5629500000000001E-3</c:v>
                </c:pt>
                <c:pt idx="156519" formatCode="0.00E+00">
                  <c:v>-3.6855799999999999E-3</c:v>
                </c:pt>
                <c:pt idx="156520" formatCode="0.00E+00">
                  <c:v>-3.8033099999999999E-3</c:v>
                </c:pt>
                <c:pt idx="156521" formatCode="0.00E+00">
                  <c:v>-3.9160599999999999E-3</c:v>
                </c:pt>
                <c:pt idx="156522" formatCode="0.00E+00">
                  <c:v>-4.0237199999999997E-3</c:v>
                </c:pt>
                <c:pt idx="156523" formatCode="0.00E+00">
                  <c:v>-4.1262199999999999E-3</c:v>
                </c:pt>
                <c:pt idx="156524" formatCode="0.00E+00">
                  <c:v>-4.2234899999999999E-3</c:v>
                </c:pt>
                <c:pt idx="156525" formatCode="0.00E+00">
                  <c:v>-4.3154400000000002E-3</c:v>
                </c:pt>
                <c:pt idx="156526" formatCode="0.00E+00">
                  <c:v>-4.4020200000000004E-3</c:v>
                </c:pt>
                <c:pt idx="156527" formatCode="0.00E+00">
                  <c:v>-4.4831699999999999E-3</c:v>
                </c:pt>
                <c:pt idx="156528" formatCode="0.00E+00">
                  <c:v>-4.5588599999999996E-3</c:v>
                </c:pt>
                <c:pt idx="156529" formatCode="0.00E+00">
                  <c:v>-4.6290300000000001E-3</c:v>
                </c:pt>
                <c:pt idx="156530" formatCode="0.00E+00">
                  <c:v>-4.6936599999999997E-3</c:v>
                </c:pt>
                <c:pt idx="156531" formatCode="0.00E+00">
                  <c:v>-4.7527200000000002E-3</c:v>
                </c:pt>
                <c:pt idx="156532" formatCode="0.00E+00">
                  <c:v>-4.8061900000000001E-3</c:v>
                </c:pt>
                <c:pt idx="156533" formatCode="0.00E+00">
                  <c:v>-4.8540700000000003E-3</c:v>
                </c:pt>
                <c:pt idx="156534" formatCode="0.00E+00">
                  <c:v>-4.8963499999999998E-3</c:v>
                </c:pt>
                <c:pt idx="156535" formatCode="0.00E+00">
                  <c:v>-4.9330299999999997E-3</c:v>
                </c:pt>
                <c:pt idx="156536" formatCode="0.00E+00">
                  <c:v>-4.9641299999999998E-3</c:v>
                </c:pt>
                <c:pt idx="156537" formatCode="0.00E+00">
                  <c:v>-4.9896699999999999E-3</c:v>
                </c:pt>
                <c:pt idx="156538" formatCode="0.00E+00">
                  <c:v>-5.00966E-3</c:v>
                </c:pt>
                <c:pt idx="156539" formatCode="0.00E+00">
                  <c:v>-5.0241499999999998E-3</c:v>
                </c:pt>
                <c:pt idx="156540" formatCode="0.00E+00">
                  <c:v>-5.0331799999999999E-3</c:v>
                </c:pt>
                <c:pt idx="156541" formatCode="0.00E+00">
                  <c:v>-5.0367800000000002E-3</c:v>
                </c:pt>
                <c:pt idx="156542" formatCode="0.00E+00">
                  <c:v>-5.0350200000000003E-3</c:v>
                </c:pt>
                <c:pt idx="156543" formatCode="0.00E+00">
                  <c:v>-5.0279499999999998E-3</c:v>
                </c:pt>
                <c:pt idx="156544" formatCode="0.00E+00">
                  <c:v>-5.0156300000000001E-3</c:v>
                </c:pt>
                <c:pt idx="156545" formatCode="0.00E+00">
                  <c:v>-4.9981499999999998E-3</c:v>
                </c:pt>
                <c:pt idx="156546" formatCode="0.00E+00">
                  <c:v>-4.9755700000000003E-3</c:v>
                </c:pt>
                <c:pt idx="156547" formatCode="0.00E+00">
                  <c:v>-4.9479800000000003E-3</c:v>
                </c:pt>
                <c:pt idx="156548" formatCode="0.00E+00">
                  <c:v>-4.9154799999999998E-3</c:v>
                </c:pt>
                <c:pt idx="156549" formatCode="0.00E+00">
                  <c:v>-4.8781500000000004E-3</c:v>
                </c:pt>
                <c:pt idx="156550" formatCode="0.00E+00">
                  <c:v>-4.8361000000000003E-3</c:v>
                </c:pt>
                <c:pt idx="156551" formatCode="0.00E+00">
                  <c:v>-4.7894299999999999E-3</c:v>
                </c:pt>
                <c:pt idx="156552" formatCode="0.00E+00">
                  <c:v>-4.7382500000000003E-3</c:v>
                </c:pt>
                <c:pt idx="156553" formatCode="0.00E+00">
                  <c:v>-4.6826899999999998E-3</c:v>
                </c:pt>
                <c:pt idx="156554" formatCode="0.00E+00">
                  <c:v>-4.6228500000000004E-3</c:v>
                </c:pt>
                <c:pt idx="156555" formatCode="0.00E+00">
                  <c:v>-4.5588599999999996E-3</c:v>
                </c:pt>
                <c:pt idx="156556" formatCode="0.00E+00">
                  <c:v>-4.4908600000000002E-3</c:v>
                </c:pt>
                <c:pt idx="156557" formatCode="0.00E+00">
                  <c:v>-4.4189700000000004E-3</c:v>
                </c:pt>
                <c:pt idx="156558" formatCode="0.00E+00">
                  <c:v>-4.3433300000000003E-3</c:v>
                </c:pt>
                <c:pt idx="156559" formatCode="0.00E+00">
                  <c:v>-4.26407E-3</c:v>
                </c:pt>
                <c:pt idx="156560" formatCode="0.00E+00">
                  <c:v>-4.1813500000000003E-3</c:v>
                </c:pt>
                <c:pt idx="156561" formatCode="0.00E+00">
                  <c:v>-4.0953099999999996E-3</c:v>
                </c:pt>
                <c:pt idx="156562" formatCode="0.00E+00">
                  <c:v>-4.0060900000000003E-3</c:v>
                </c:pt>
                <c:pt idx="156563" formatCode="0.00E+00">
                  <c:v>-3.91385E-3</c:v>
                </c:pt>
                <c:pt idx="156564" formatCode="0.00E+00">
                  <c:v>-3.8187400000000002E-3</c:v>
                </c:pt>
                <c:pt idx="156565" formatCode="0.00E+00">
                  <c:v>-3.72091E-3</c:v>
                </c:pt>
                <c:pt idx="156566" formatCode="0.00E+00">
                  <c:v>-3.6205199999999999E-3</c:v>
                </c:pt>
                <c:pt idx="156567" formatCode="0.00E+00">
                  <c:v>-3.5177300000000002E-3</c:v>
                </c:pt>
                <c:pt idx="156568" formatCode="0.00E+00">
                  <c:v>-3.4126999999999998E-3</c:v>
                </c:pt>
                <c:pt idx="156569" formatCode="0.00E+00">
                  <c:v>-3.3055900000000002E-3</c:v>
                </c:pt>
                <c:pt idx="156570" formatCode="0.00E+00">
                  <c:v>-3.1965499999999998E-3</c:v>
                </c:pt>
                <c:pt idx="156571" formatCode="0.00E+00">
                  <c:v>-3.0857599999999999E-3</c:v>
                </c:pt>
                <c:pt idx="156572" formatCode="0.00E+00">
                  <c:v>-2.9733699999999999E-3</c:v>
                </c:pt>
                <c:pt idx="156573" formatCode="0.00E+00">
                  <c:v>-2.8595399999999998E-3</c:v>
                </c:pt>
                <c:pt idx="156574" formatCode="0.00E+00">
                  <c:v>-2.74443E-3</c:v>
                </c:pt>
                <c:pt idx="156575" formatCode="0.00E+00">
                  <c:v>-2.6282200000000001E-3</c:v>
                </c:pt>
                <c:pt idx="156576" formatCode="0.00E+00">
                  <c:v>-2.51104E-3</c:v>
                </c:pt>
                <c:pt idx="156577" formatCode="0.00E+00">
                  <c:v>-2.3930800000000001E-3</c:v>
                </c:pt>
                <c:pt idx="156578" formatCode="0.00E+00">
                  <c:v>-2.2744699999999998E-3</c:v>
                </c:pt>
                <c:pt idx="156579" formatCode="0.00E+00">
                  <c:v>-2.1553900000000001E-3</c:v>
                </c:pt>
                <c:pt idx="156580" formatCode="0.00E+00">
                  <c:v>-2.0359800000000002E-3</c:v>
                </c:pt>
                <c:pt idx="156581" formatCode="0.00E+00">
                  <c:v>-1.91639E-3</c:v>
                </c:pt>
                <c:pt idx="156582" formatCode="0.00E+00">
                  <c:v>-1.7967899999999999E-3</c:v>
                </c:pt>
                <c:pt idx="156583" formatCode="0.00E+00">
                  <c:v>-1.67731E-3</c:v>
                </c:pt>
                <c:pt idx="156584" formatCode="0.00E+00">
                  <c:v>-1.5581E-3</c:v>
                </c:pt>
                <c:pt idx="156585" formatCode="0.00E+00">
                  <c:v>-1.4392999999999999E-3</c:v>
                </c:pt>
                <c:pt idx="156586" formatCode="0.00E+00">
                  <c:v>-1.3210699999999999E-3</c:v>
                </c:pt>
                <c:pt idx="156587" formatCode="0.00E+00">
                  <c:v>-1.20352E-3</c:v>
                </c:pt>
                <c:pt idx="156588" formatCode="0.00E+00">
                  <c:v>-1.0868E-3</c:v>
                </c:pt>
                <c:pt idx="156589" formatCode="0.00E+00">
                  <c:v>-9.7104099999999996E-4</c:v>
                </c:pt>
                <c:pt idx="156590" formatCode="0.00E+00">
                  <c:v>-8.5636499999999999E-4</c:v>
                </c:pt>
                <c:pt idx="156591" formatCode="0.00E+00">
                  <c:v>-7.4289799999999997E-4</c:v>
                </c:pt>
                <c:pt idx="156592" formatCode="0.00E+00">
                  <c:v>-6.3075800000000003E-4</c:v>
                </c:pt>
                <c:pt idx="156593" formatCode="0.00E+00">
                  <c:v>-5.2006100000000005E-4</c:v>
                </c:pt>
                <c:pt idx="156594" formatCode="0.00E+00">
                  <c:v>-4.1091800000000003E-4</c:v>
                </c:pt>
                <c:pt idx="156595" formatCode="0.00E+00">
                  <c:v>-3.0343699999999999E-4</c:v>
                </c:pt>
                <c:pt idx="156596" formatCode="0.00E+00">
                  <c:v>-1.9772100000000001E-4</c:v>
                </c:pt>
                <c:pt idx="156597" formatCode="0.00E+00">
                  <c:v>-9.3867200000000001E-5</c:v>
                </c:pt>
                <c:pt idx="156598" formatCode="0.00E+00">
                  <c:v>8.0301400000000007E-6</c:v>
                </c:pt>
                <c:pt idx="156599" formatCode="0.00E+00">
                  <c:v>1.0788199999999999E-4</c:v>
                </c:pt>
                <c:pt idx="156600" formatCode="0.00E+00">
                  <c:v>2.0560399999999999E-4</c:v>
                </c:pt>
                <c:pt idx="156601" formatCode="0.00E+00">
                  <c:v>3.0111599999999998E-4</c:v>
                </c:pt>
                <c:pt idx="156602" formatCode="0.00E+00">
                  <c:v>3.9434499999999999E-4</c:v>
                </c:pt>
                <c:pt idx="156603" formatCode="0.00E+00">
                  <c:v>4.85219E-4</c:v>
                </c:pt>
                <c:pt idx="156604" formatCode="0.00E+00">
                  <c:v>5.7367400000000004E-4</c:v>
                </c:pt>
                <c:pt idx="156605" formatCode="0.00E+00">
                  <c:v>6.5965100000000003E-4</c:v>
                </c:pt>
                <c:pt idx="156606" formatCode="0.00E+00">
                  <c:v>7.4309400000000002E-4</c:v>
                </c:pt>
                <c:pt idx="156607" formatCode="0.00E+00">
                  <c:v>8.2395400000000001E-4</c:v>
                </c:pt>
                <c:pt idx="156608" formatCode="0.00E+00">
                  <c:v>9.0218500000000001E-4</c:v>
                </c:pt>
                <c:pt idx="156609" formatCode="0.00E+00">
                  <c:v>9.7774699999999995E-4</c:v>
                </c:pt>
                <c:pt idx="156610" formatCode="0.00E+00">
                  <c:v>1.05061E-3</c:v>
                </c:pt>
                <c:pt idx="156611" formatCode="0.00E+00">
                  <c:v>1.1207299999999999E-3</c:v>
                </c:pt>
                <c:pt idx="156612" formatCode="0.00E+00">
                  <c:v>1.1881000000000001E-3</c:v>
                </c:pt>
                <c:pt idx="156613" formatCode="0.00E+00">
                  <c:v>1.2526900000000001E-3</c:v>
                </c:pt>
                <c:pt idx="156614" formatCode="0.00E+00">
                  <c:v>1.31449E-3</c:v>
                </c:pt>
                <c:pt idx="156615" formatCode="0.00E+00">
                  <c:v>1.3734800000000001E-3</c:v>
                </c:pt>
                <c:pt idx="156616" formatCode="0.00E+00">
                  <c:v>1.4296700000000001E-3</c:v>
                </c:pt>
                <c:pt idx="156617" formatCode="0.00E+00">
                  <c:v>1.4830399999999999E-3</c:v>
                </c:pt>
                <c:pt idx="156618" formatCode="0.00E+00">
                  <c:v>1.5336099999999999E-3</c:v>
                </c:pt>
                <c:pt idx="156619" formatCode="0.00E+00">
                  <c:v>1.5813800000000001E-3</c:v>
                </c:pt>
                <c:pt idx="156620" formatCode="0.00E+00">
                  <c:v>1.6263600000000001E-3</c:v>
                </c:pt>
                <c:pt idx="156621" formatCode="0.00E+00">
                  <c:v>1.66858E-3</c:v>
                </c:pt>
                <c:pt idx="156622" formatCode="0.00E+00">
                  <c:v>1.7080400000000001E-3</c:v>
                </c:pt>
                <c:pt idx="156623" formatCode="0.00E+00">
                  <c:v>1.74479E-3</c:v>
                </c:pt>
                <c:pt idx="156624" formatCode="0.00E+00">
                  <c:v>1.7788400000000001E-3</c:v>
                </c:pt>
                <c:pt idx="156625" formatCode="0.00E+00">
                  <c:v>1.8102299999999999E-3</c:v>
                </c:pt>
                <c:pt idx="156626" formatCode="0.00E+00">
                  <c:v>1.83899E-3</c:v>
                </c:pt>
                <c:pt idx="156627" formatCode="0.00E+00">
                  <c:v>1.8651799999999999E-3</c:v>
                </c:pt>
                <c:pt idx="156628" formatCode="0.00E+00">
                  <c:v>1.88882E-3</c:v>
                </c:pt>
                <c:pt idx="156629" formatCode="0.00E+00">
                  <c:v>1.90997E-3</c:v>
                </c:pt>
                <c:pt idx="156630" formatCode="0.00E+00">
                  <c:v>1.9286800000000001E-3</c:v>
                </c:pt>
                <c:pt idx="156631" formatCode="0.00E+00">
                  <c:v>1.9449999999999999E-3</c:v>
                </c:pt>
                <c:pt idx="156632" formatCode="0.00E+00">
                  <c:v>1.9589799999999999E-3</c:v>
                </c:pt>
                <c:pt idx="156633" formatCode="0.00E+00">
                  <c:v>1.9706900000000002E-3</c:v>
                </c:pt>
                <c:pt idx="156634" formatCode="0.00E+00">
                  <c:v>1.9801900000000002E-3</c:v>
                </c:pt>
                <c:pt idx="156635" formatCode="0.00E+00">
                  <c:v>1.9875399999999999E-3</c:v>
                </c:pt>
                <c:pt idx="156636" formatCode="0.00E+00">
                  <c:v>1.9927999999999999E-3</c:v>
                </c:pt>
                <c:pt idx="156637" formatCode="0.00E+00">
                  <c:v>1.9960500000000001E-3</c:v>
                </c:pt>
                <c:pt idx="156638" formatCode="0.00E+00">
                  <c:v>1.9973500000000002E-3</c:v>
                </c:pt>
                <c:pt idx="156639" formatCode="0.00E+00">
                  <c:v>1.9967700000000001E-3</c:v>
                </c:pt>
                <c:pt idx="156640" formatCode="0.00E+00">
                  <c:v>1.99439E-3</c:v>
                </c:pt>
                <c:pt idx="156641" formatCode="0.00E+00">
                  <c:v>1.99029E-3</c:v>
                </c:pt>
                <c:pt idx="156642" formatCode="0.00E+00">
                  <c:v>1.98452E-3</c:v>
                </c:pt>
                <c:pt idx="156643" formatCode="0.00E+00">
                  <c:v>1.9771799999999998E-3</c:v>
                </c:pt>
                <c:pt idx="156644" formatCode="0.00E+00">
                  <c:v>1.9683399999999998E-3</c:v>
                </c:pt>
                <c:pt idx="156645" formatCode="0.00E+00">
                  <c:v>1.9580700000000001E-3</c:v>
                </c:pt>
                <c:pt idx="156646" formatCode="0.00E+00">
                  <c:v>1.9464599999999999E-3</c:v>
                </c:pt>
                <c:pt idx="156647" formatCode="0.00E+00">
                  <c:v>1.9335699999999999E-3</c:v>
                </c:pt>
                <c:pt idx="156648" formatCode="0.00E+00">
                  <c:v>1.9195E-3</c:v>
                </c:pt>
                <c:pt idx="156649" formatCode="0.00E+00">
                  <c:v>1.90431E-3</c:v>
                </c:pt>
                <c:pt idx="156650" formatCode="0.00E+00">
                  <c:v>1.88809E-3</c:v>
                </c:pt>
                <c:pt idx="156651" formatCode="0.00E+00">
                  <c:v>1.8709099999999999E-3</c:v>
                </c:pt>
                <c:pt idx="156652" formatCode="0.00E+00">
                  <c:v>1.8528500000000001E-3</c:v>
                </c:pt>
                <c:pt idx="156653" formatCode="0.00E+00">
                  <c:v>1.83398E-3</c:v>
                </c:pt>
                <c:pt idx="156654" formatCode="0.00E+00">
                  <c:v>1.81438E-3</c:v>
                </c:pt>
                <c:pt idx="156655" formatCode="0.00E+00">
                  <c:v>1.79412E-3</c:v>
                </c:pt>
                <c:pt idx="156656" formatCode="0.00E+00">
                  <c:v>1.7732799999999999E-3</c:v>
                </c:pt>
                <c:pt idx="156657" formatCode="0.00E+00">
                  <c:v>1.7519199999999999E-3</c:v>
                </c:pt>
                <c:pt idx="156658" formatCode="0.00E+00">
                  <c:v>1.7301199999999999E-3</c:v>
                </c:pt>
                <c:pt idx="156659" formatCode="0.00E+00">
                  <c:v>1.70794E-3</c:v>
                </c:pt>
                <c:pt idx="156660" formatCode="0.00E+00">
                  <c:v>1.68546E-3</c:v>
                </c:pt>
                <c:pt idx="156661" formatCode="0.00E+00">
                  <c:v>1.6627199999999999E-3</c:v>
                </c:pt>
                <c:pt idx="156662" formatCode="0.00E+00">
                  <c:v>1.63981E-3</c:v>
                </c:pt>
                <c:pt idx="156663" formatCode="0.00E+00">
                  <c:v>1.61677E-3</c:v>
                </c:pt>
                <c:pt idx="156664" formatCode="0.00E+00">
                  <c:v>1.59366E-3</c:v>
                </c:pt>
                <c:pt idx="156665" formatCode="0.00E+00">
                  <c:v>1.57055E-3</c:v>
                </c:pt>
                <c:pt idx="156666" formatCode="0.00E+00">
                  <c:v>1.5474799999999999E-3</c:v>
                </c:pt>
                <c:pt idx="156667" formatCode="0.00E+00">
                  <c:v>1.5245E-3</c:v>
                </c:pt>
                <c:pt idx="156668" formatCode="0.00E+00">
                  <c:v>1.5016599999999999E-3</c:v>
                </c:pt>
                <c:pt idx="156669" formatCode="0.00E+00">
                  <c:v>1.4790199999999999E-3</c:v>
                </c:pt>
                <c:pt idx="156670" formatCode="0.00E+00">
                  <c:v>1.4566E-3</c:v>
                </c:pt>
                <c:pt idx="156671" formatCode="0.00E+00">
                  <c:v>1.4344500000000001E-3</c:v>
                </c:pt>
                <c:pt idx="156672" formatCode="0.00E+00">
                  <c:v>1.4126200000000001E-3</c:v>
                </c:pt>
                <c:pt idx="156673" formatCode="0.00E+00">
                  <c:v>1.39112E-3</c:v>
                </c:pt>
                <c:pt idx="156674" formatCode="0.00E+00">
                  <c:v>1.36999E-3</c:v>
                </c:pt>
                <c:pt idx="156675" formatCode="0.00E+00">
                  <c:v>1.3492700000000001E-3</c:v>
                </c:pt>
                <c:pt idx="156676" formatCode="0.00E+00">
                  <c:v>1.3289700000000001E-3</c:v>
                </c:pt>
                <c:pt idx="156677" formatCode="0.00E+00">
                  <c:v>1.30912E-3</c:v>
                </c:pt>
                <c:pt idx="156678" formatCode="0.00E+00">
                  <c:v>1.2897399999999999E-3</c:v>
                </c:pt>
                <c:pt idx="156679" formatCode="0.00E+00">
                  <c:v>1.27085E-3</c:v>
                </c:pt>
                <c:pt idx="156680" formatCode="0.00E+00">
                  <c:v>1.25245E-3</c:v>
                </c:pt>
                <c:pt idx="156681" formatCode="0.00E+00">
                  <c:v>1.23456E-3</c:v>
                </c:pt>
                <c:pt idx="156682" formatCode="0.00E+00">
                  <c:v>1.21718E-3</c:v>
                </c:pt>
                <c:pt idx="156683" formatCode="0.00E+00">
                  <c:v>1.2003199999999999E-3</c:v>
                </c:pt>
                <c:pt idx="156684" formatCode="0.00E+00">
                  <c:v>1.1839800000000001E-3</c:v>
                </c:pt>
                <c:pt idx="156685" formatCode="0.00E+00">
                  <c:v>1.1681599999999999E-3</c:v>
                </c:pt>
                <c:pt idx="156686" formatCode="0.00E+00">
                  <c:v>1.15285E-3</c:v>
                </c:pt>
                <c:pt idx="156687" formatCode="0.00E+00">
                  <c:v>1.13805E-3</c:v>
                </c:pt>
                <c:pt idx="156688" formatCode="0.00E+00">
                  <c:v>1.12375E-3</c:v>
                </c:pt>
                <c:pt idx="156689" formatCode="0.00E+00">
                  <c:v>1.1099300000000001E-3</c:v>
                </c:pt>
                <c:pt idx="156690" formatCode="0.00E+00">
                  <c:v>1.09658E-3</c:v>
                </c:pt>
                <c:pt idx="156691" formatCode="0.00E+00">
                  <c:v>1.0836800000000001E-3</c:v>
                </c:pt>
                <c:pt idx="156692" formatCode="0.00E+00">
                  <c:v>1.0712199999999999E-3</c:v>
                </c:pt>
                <c:pt idx="156693" formatCode="0.00E+00">
                  <c:v>1.05916E-3</c:v>
                </c:pt>
                <c:pt idx="156694" formatCode="0.00E+00">
                  <c:v>1.0474799999999999E-3</c:v>
                </c:pt>
                <c:pt idx="156695" formatCode="0.00E+00">
                  <c:v>1.0361599999999999E-3</c:v>
                </c:pt>
                <c:pt idx="156696" formatCode="0.00E+00">
                  <c:v>1.02516E-3</c:v>
                </c:pt>
                <c:pt idx="156697" formatCode="0.00E+00">
                  <c:v>1.01446E-3</c:v>
                </c:pt>
                <c:pt idx="156698" formatCode="0.00E+00">
                  <c:v>1.00402E-3</c:v>
                </c:pt>
                <c:pt idx="156699" formatCode="0.00E+00">
                  <c:v>9.9381500000000011E-4</c:v>
                </c:pt>
                <c:pt idx="156700" formatCode="0.00E+00">
                  <c:v>9.8379600000000011E-4</c:v>
                </c:pt>
                <c:pt idx="156701" formatCode="0.00E+00">
                  <c:v>9.7393200000000005E-4</c:v>
                </c:pt>
                <c:pt idx="156702" formatCode="0.00E+00">
                  <c:v>9.6418100000000004E-4</c:v>
                </c:pt>
                <c:pt idx="156703" formatCode="0.00E+00">
                  <c:v>9.5450500000000002E-4</c:v>
                </c:pt>
                <c:pt idx="156704" formatCode="0.00E+00">
                  <c:v>9.4485999999999995E-4</c:v>
                </c:pt>
                <c:pt idx="156705" formatCode="0.00E+00">
                  <c:v>9.3520400000000003E-4</c:v>
                </c:pt>
                <c:pt idx="156706" formatCode="0.00E+00">
                  <c:v>9.2549500000000003E-4</c:v>
                </c:pt>
                <c:pt idx="156707" formatCode="0.00E+00">
                  <c:v>9.1568699999999999E-4</c:v>
                </c:pt>
                <c:pt idx="156708" formatCode="0.00E+00">
                  <c:v>9.0573599999999998E-4</c:v>
                </c:pt>
                <c:pt idx="156709" formatCode="0.00E+00">
                  <c:v>8.9559700000000004E-4</c:v>
                </c:pt>
                <c:pt idx="156710" formatCode="0.00E+00">
                  <c:v>8.8522399999999999E-4</c:v>
                </c:pt>
                <c:pt idx="156711" formatCode="0.00E+00">
                  <c:v>8.74572E-4</c:v>
                </c:pt>
                <c:pt idx="156712" formatCode="0.00E+00">
                  <c:v>8.63596E-4</c:v>
                </c:pt>
                <c:pt idx="156713" formatCode="0.00E+00">
                  <c:v>8.52248E-4</c:v>
                </c:pt>
                <c:pt idx="156714" formatCode="0.00E+00">
                  <c:v>8.4048599999999999E-4</c:v>
                </c:pt>
                <c:pt idx="156715" formatCode="0.00E+00">
                  <c:v>8.2826199999999997E-4</c:v>
                </c:pt>
                <c:pt idx="156716" formatCode="0.00E+00">
                  <c:v>8.1553500000000004E-4</c:v>
                </c:pt>
                <c:pt idx="156717" formatCode="0.00E+00">
                  <c:v>8.0225900000000004E-4</c:v>
                </c:pt>
                <c:pt idx="156718" formatCode="0.00E+00">
                  <c:v>7.8839199999999996E-4</c:v>
                </c:pt>
                <c:pt idx="156719" formatCode="0.00E+00">
                  <c:v>7.73893E-4</c:v>
                </c:pt>
                <c:pt idx="156720" formatCode="0.00E+00">
                  <c:v>7.5872099999999996E-4</c:v>
                </c:pt>
                <c:pt idx="156721" formatCode="0.00E+00">
                  <c:v>7.4283599999999997E-4</c:v>
                </c:pt>
                <c:pt idx="156722" formatCode="0.00E+00">
                  <c:v>7.2620099999999999E-4</c:v>
                </c:pt>
                <c:pt idx="156723" formatCode="0.00E+00">
                  <c:v>7.0877899999999998E-4</c:v>
                </c:pt>
                <c:pt idx="156724" formatCode="0.00E+00">
                  <c:v>6.9053500000000004E-4</c:v>
                </c:pt>
                <c:pt idx="156725" formatCode="0.00E+00">
                  <c:v>6.7143599999999997E-4</c:v>
                </c:pt>
                <c:pt idx="156726" formatCode="0.00E+00">
                  <c:v>6.5145000000000003E-4</c:v>
                </c:pt>
                <c:pt idx="156727" formatCode="0.00E+00">
                  <c:v>6.30549E-4</c:v>
                </c:pt>
                <c:pt idx="156728" formatCode="0.00E+00">
                  <c:v>6.0870499999999997E-4</c:v>
                </c:pt>
                <c:pt idx="156729" formatCode="0.00E+00">
                  <c:v>5.8589299999999998E-4</c:v>
                </c:pt>
                <c:pt idx="156730" formatCode="0.00E+00">
                  <c:v>5.6209100000000002E-4</c:v>
                </c:pt>
                <c:pt idx="156731" formatCode="0.00E+00">
                  <c:v>5.3727600000000005E-4</c:v>
                </c:pt>
                <c:pt idx="156732" formatCode="0.00E+00">
                  <c:v>5.1143200000000003E-4</c:v>
                </c:pt>
                <c:pt idx="156733" formatCode="0.00E+00">
                  <c:v>4.8454299999999999E-4</c:v>
                </c:pt>
                <c:pt idx="156734" formatCode="0.00E+00">
                  <c:v>4.5659699999999999E-4</c:v>
                </c:pt>
                <c:pt idx="156735" formatCode="0.00E+00">
                  <c:v>4.2758199999999997E-4</c:v>
                </c:pt>
                <c:pt idx="156736" formatCode="0.00E+00">
                  <c:v>3.9749099999999998E-4</c:v>
                </c:pt>
                <c:pt idx="156737" formatCode="0.00E+00">
                  <c:v>3.6632E-4</c:v>
                </c:pt>
                <c:pt idx="156738" formatCode="0.00E+00">
                  <c:v>3.34066E-4</c:v>
                </c:pt>
                <c:pt idx="156739" formatCode="0.00E+00">
                  <c:v>3.0073099999999999E-4</c:v>
                </c:pt>
                <c:pt idx="156740" formatCode="0.00E+00">
                  <c:v>2.66319E-4</c:v>
                </c:pt>
                <c:pt idx="156741" formatCode="0.00E+00">
                  <c:v>2.30836E-4</c:v>
                </c:pt>
                <c:pt idx="156742" formatCode="0.00E+00">
                  <c:v>1.94293E-4</c:v>
                </c:pt>
                <c:pt idx="156743" formatCode="0.00E+00">
                  <c:v>1.5670199999999999E-4</c:v>
                </c:pt>
                <c:pt idx="156744" formatCode="0.00E+00">
                  <c:v>1.1807900000000001E-4</c:v>
                </c:pt>
                <c:pt idx="156745" formatCode="0.00E+00">
                  <c:v>7.8444100000000003E-5</c:v>
                </c:pt>
                <c:pt idx="156746" formatCode="0.00E+00">
                  <c:v>3.7818100000000003E-5</c:v>
                </c:pt>
                <c:pt idx="156747" formatCode="0.00E+00">
                  <c:v>-3.77364E-6</c:v>
                </c:pt>
                <c:pt idx="156748" formatCode="0.00E+00">
                  <c:v>-4.6303E-5</c:v>
                </c:pt>
                <c:pt idx="156749" formatCode="0.00E+00">
                  <c:v>-8.9738899999999996E-5</c:v>
                </c:pt>
                <c:pt idx="156750" formatCode="0.00E+00">
                  <c:v>-1.3404700000000001E-4</c:v>
                </c:pt>
                <c:pt idx="156751" formatCode="0.00E+00">
                  <c:v>-1.7919100000000001E-4</c:v>
                </c:pt>
                <c:pt idx="156752" formatCode="0.00E+00">
                  <c:v>-2.25131E-4</c:v>
                </c:pt>
                <c:pt idx="156753" formatCode="0.00E+00">
                  <c:v>-2.7182500000000001E-4</c:v>
                </c:pt>
                <c:pt idx="156754" formatCode="0.00E+00">
                  <c:v>-3.1922599999999998E-4</c:v>
                </c:pt>
                <c:pt idx="156755" formatCode="0.00E+00">
                  <c:v>-3.6728599999999998E-4</c:v>
                </c:pt>
                <c:pt idx="156756" formatCode="0.00E+00">
                  <c:v>-4.1595500000000002E-4</c:v>
                </c:pt>
                <c:pt idx="156757" formatCode="0.00E+00">
                  <c:v>-4.6517999999999999E-4</c:v>
                </c:pt>
                <c:pt idx="156758" formatCode="0.00E+00">
                  <c:v>-5.1490399999999995E-4</c:v>
                </c:pt>
                <c:pt idx="156759" formatCode="0.00E+00">
                  <c:v>-5.6506899999999997E-4</c:v>
                </c:pt>
                <c:pt idx="156760" formatCode="0.00E+00">
                  <c:v>-6.1561500000000002E-4</c:v>
                </c:pt>
                <c:pt idx="156761" formatCode="0.00E+00">
                  <c:v>-6.6647799999999997E-4</c:v>
                </c:pt>
                <c:pt idx="156762" formatCode="0.00E+00">
                  <c:v>-7.17594E-4</c:v>
                </c:pt>
                <c:pt idx="156763" formatCode="0.00E+00">
                  <c:v>-7.6889500000000002E-4</c:v>
                </c:pt>
                <c:pt idx="156764" formatCode="0.00E+00">
                  <c:v>-8.2031300000000003E-4</c:v>
                </c:pt>
                <c:pt idx="156765" formatCode="0.00E+00">
                  <c:v>-8.7177700000000001E-4</c:v>
                </c:pt>
                <c:pt idx="156766" formatCode="0.00E+00">
                  <c:v>-9.23214E-4</c:v>
                </c:pt>
                <c:pt idx="156767" formatCode="0.00E+00">
                  <c:v>-9.7455100000000004E-4</c:v>
                </c:pt>
                <c:pt idx="156768" formatCode="0.00E+00">
                  <c:v>-1.02571E-3</c:v>
                </c:pt>
                <c:pt idx="156769" formatCode="0.00E+00">
                  <c:v>-1.0766199999999999E-3</c:v>
                </c:pt>
                <c:pt idx="156770" formatCode="0.00E+00">
                  <c:v>-1.1272000000000001E-3</c:v>
                </c:pt>
                <c:pt idx="156771" formatCode="0.00E+00">
                  <c:v>-1.1773700000000001E-3</c:v>
                </c:pt>
                <c:pt idx="156772" formatCode="0.00E+00">
                  <c:v>-1.2270499999999999E-3</c:v>
                </c:pt>
                <c:pt idx="156773" formatCode="0.00E+00">
                  <c:v>-1.2761599999999999E-3</c:v>
                </c:pt>
                <c:pt idx="156774" formatCode="0.00E+00">
                  <c:v>-1.3246200000000001E-3</c:v>
                </c:pt>
                <c:pt idx="156775" formatCode="0.00E+00">
                  <c:v>-1.37236E-3</c:v>
                </c:pt>
                <c:pt idx="156776" formatCode="0.00E+00">
                  <c:v>-1.41927E-3</c:v>
                </c:pt>
                <c:pt idx="156777" formatCode="0.00E+00">
                  <c:v>-1.4652999999999999E-3</c:v>
                </c:pt>
                <c:pt idx="156778" formatCode="0.00E+00">
                  <c:v>-1.5103499999999999E-3</c:v>
                </c:pt>
                <c:pt idx="156779" formatCode="0.00E+00">
                  <c:v>-1.55434E-3</c:v>
                </c:pt>
                <c:pt idx="156780" formatCode="0.00E+00">
                  <c:v>-1.5972E-3</c:v>
                </c:pt>
                <c:pt idx="156781" formatCode="0.00E+00">
                  <c:v>-1.6388399999999999E-3</c:v>
                </c:pt>
                <c:pt idx="156782" formatCode="0.00E+00">
                  <c:v>-1.67918E-3</c:v>
                </c:pt>
                <c:pt idx="156783" formatCode="0.00E+00">
                  <c:v>-1.7181500000000001E-3</c:v>
                </c:pt>
                <c:pt idx="156784" formatCode="0.00E+00">
                  <c:v>-1.75566E-3</c:v>
                </c:pt>
                <c:pt idx="156785" formatCode="0.00E+00">
                  <c:v>-1.7916399999999999E-3</c:v>
                </c:pt>
                <c:pt idx="156786" formatCode="0.00E+00">
                  <c:v>-1.82602E-3</c:v>
                </c:pt>
                <c:pt idx="156787" formatCode="0.00E+00">
                  <c:v>-1.8587199999999999E-3</c:v>
                </c:pt>
                <c:pt idx="156788" formatCode="0.00E+00">
                  <c:v>-1.8896799999999999E-3</c:v>
                </c:pt>
                <c:pt idx="156789" formatCode="0.00E+00">
                  <c:v>-1.91881E-3</c:v>
                </c:pt>
                <c:pt idx="156790" formatCode="0.00E+00">
                  <c:v>-1.94605E-3</c:v>
                </c:pt>
                <c:pt idx="156791" formatCode="0.00E+00">
                  <c:v>-1.9713399999999998E-3</c:v>
                </c:pt>
                <c:pt idx="156792" formatCode="0.00E+00">
                  <c:v>-1.99461E-3</c:v>
                </c:pt>
                <c:pt idx="156793" formatCode="0.00E+00">
                  <c:v>-2.0158099999999998E-3</c:v>
                </c:pt>
                <c:pt idx="156794" formatCode="0.00E+00">
                  <c:v>-2.0348599999999999E-3</c:v>
                </c:pt>
                <c:pt idx="156795" formatCode="0.00E+00">
                  <c:v>-2.0517299999999999E-3</c:v>
                </c:pt>
                <c:pt idx="156796" formatCode="0.00E+00">
                  <c:v>-2.0663499999999998E-3</c:v>
                </c:pt>
                <c:pt idx="156797" formatCode="0.00E+00">
                  <c:v>-2.0786699999999999E-3</c:v>
                </c:pt>
                <c:pt idx="156798" formatCode="0.00E+00">
                  <c:v>-2.0886500000000001E-3</c:v>
                </c:pt>
                <c:pt idx="156799" formatCode="0.00E+00">
                  <c:v>-2.0962400000000001E-3</c:v>
                </c:pt>
                <c:pt idx="156800" formatCode="0.00E+00">
                  <c:v>-2.1014100000000002E-3</c:v>
                </c:pt>
                <c:pt idx="156801" formatCode="0.00E+00">
                  <c:v>-2.1041100000000002E-3</c:v>
                </c:pt>
                <c:pt idx="156802" formatCode="0.00E+00">
                  <c:v>-2.1043099999999999E-3</c:v>
                </c:pt>
                <c:pt idx="156803" formatCode="0.00E+00">
                  <c:v>-2.1019900000000002E-3</c:v>
                </c:pt>
                <c:pt idx="156804" formatCode="0.00E+00">
                  <c:v>-2.0971200000000001E-3</c:v>
                </c:pt>
                <c:pt idx="156805" formatCode="0.00E+00">
                  <c:v>-2.0896600000000001E-3</c:v>
                </c:pt>
                <c:pt idx="156806" formatCode="0.00E+00">
                  <c:v>-2.0796199999999999E-3</c:v>
                </c:pt>
                <c:pt idx="156807" formatCode="0.00E+00">
                  <c:v>-2.0669600000000001E-3</c:v>
                </c:pt>
                <c:pt idx="156808" formatCode="0.00E+00">
                  <c:v>-2.0516800000000002E-3</c:v>
                </c:pt>
                <c:pt idx="156809" formatCode="0.00E+00">
                  <c:v>-2.0337799999999998E-3</c:v>
                </c:pt>
                <c:pt idx="156810" formatCode="0.00E+00">
                  <c:v>-2.0132499999999998E-3</c:v>
                </c:pt>
                <c:pt idx="156811" formatCode="0.00E+00">
                  <c:v>-1.9900899999999999E-3</c:v>
                </c:pt>
                <c:pt idx="156812" formatCode="0.00E+00">
                  <c:v>-1.9643099999999999E-3</c:v>
                </c:pt>
                <c:pt idx="156813" formatCode="0.00E+00">
                  <c:v>-1.93593E-3</c:v>
                </c:pt>
                <c:pt idx="156814" formatCode="0.00E+00">
                  <c:v>-1.9049399999999999E-3</c:v>
                </c:pt>
                <c:pt idx="156815" formatCode="0.00E+00">
                  <c:v>-1.87138E-3</c:v>
                </c:pt>
                <c:pt idx="156816" formatCode="0.00E+00">
                  <c:v>-1.83526E-3</c:v>
                </c:pt>
                <c:pt idx="156817" formatCode="0.00E+00">
                  <c:v>-1.7966200000000001E-3</c:v>
                </c:pt>
                <c:pt idx="156818" formatCode="0.00E+00">
                  <c:v>-1.75548E-3</c:v>
                </c:pt>
                <c:pt idx="156819" formatCode="0.00E+00">
                  <c:v>-1.71189E-3</c:v>
                </c:pt>
                <c:pt idx="156820" formatCode="0.00E+00">
                  <c:v>-1.6658700000000001E-3</c:v>
                </c:pt>
                <c:pt idx="156821" formatCode="0.00E+00">
                  <c:v>-1.6174799999999999E-3</c:v>
                </c:pt>
                <c:pt idx="156822" formatCode="0.00E+00">
                  <c:v>-1.5667599999999999E-3</c:v>
                </c:pt>
                <c:pt idx="156823" formatCode="0.00E+00">
                  <c:v>-1.5137600000000001E-3</c:v>
                </c:pt>
                <c:pt idx="156824" formatCode="0.00E+00">
                  <c:v>-1.4585500000000001E-3</c:v>
                </c:pt>
                <c:pt idx="156825" formatCode="0.00E+00">
                  <c:v>-1.4011799999999999E-3</c:v>
                </c:pt>
                <c:pt idx="156826" formatCode="0.00E+00">
                  <c:v>-1.34172E-3</c:v>
                </c:pt>
                <c:pt idx="156827" formatCode="0.00E+00">
                  <c:v>-1.28023E-3</c:v>
                </c:pt>
                <c:pt idx="156828" formatCode="0.00E+00">
                  <c:v>-1.2167899999999999E-3</c:v>
                </c:pt>
                <c:pt idx="156829" formatCode="0.00E+00">
                  <c:v>-1.1514699999999999E-3</c:v>
                </c:pt>
                <c:pt idx="156830" formatCode="0.00E+00">
                  <c:v>-1.08435E-3</c:v>
                </c:pt>
                <c:pt idx="156831" formatCode="0.00E+00">
                  <c:v>-1.0155100000000001E-3</c:v>
                </c:pt>
                <c:pt idx="156832" formatCode="0.00E+00">
                  <c:v>-9.4505000000000001E-4</c:v>
                </c:pt>
                <c:pt idx="156833" formatCode="0.00E+00">
                  <c:v>-8.7304600000000004E-4</c:v>
                </c:pt>
                <c:pt idx="156834" formatCode="0.00E+00">
                  <c:v>-7.9959300000000003E-4</c:v>
                </c:pt>
                <c:pt idx="156835" formatCode="0.00E+00">
                  <c:v>-7.2478699999999996E-4</c:v>
                </c:pt>
                <c:pt idx="156836" formatCode="0.00E+00">
                  <c:v>-6.4872599999999997E-4</c:v>
                </c:pt>
                <c:pt idx="156837" formatCode="0.00E+00">
                  <c:v>-5.7151100000000002E-4</c:v>
                </c:pt>
                <c:pt idx="156838" formatCode="0.00E+00">
                  <c:v>-4.93244E-4</c:v>
                </c:pt>
                <c:pt idx="156839" formatCode="0.00E+00">
                  <c:v>-4.1403300000000001E-4</c:v>
                </c:pt>
                <c:pt idx="156840" formatCode="0.00E+00">
                  <c:v>-3.3398400000000001E-4</c:v>
                </c:pt>
                <c:pt idx="156841" formatCode="0.00E+00">
                  <c:v>-2.5320799999999999E-4</c:v>
                </c:pt>
                <c:pt idx="156842" formatCode="0.00E+00">
                  <c:v>-1.7181600000000001E-4</c:v>
                </c:pt>
                <c:pt idx="156843" formatCode="0.00E+00">
                  <c:v>-8.9922300000000005E-5</c:v>
                </c:pt>
                <c:pt idx="156844" formatCode="0.00E+00">
                  <c:v>-7.6420099999999997E-6</c:v>
                </c:pt>
                <c:pt idx="156845" formatCode="0.00E+00">
                  <c:v>7.4908399999999996E-5</c:v>
                </c:pt>
                <c:pt idx="156846" formatCode="0.00E+00">
                  <c:v>1.5761099999999999E-4</c:v>
                </c:pt>
                <c:pt idx="156847" formatCode="0.00E+00">
                  <c:v>2.4034800000000001E-4</c:v>
                </c:pt>
                <c:pt idx="156848" formatCode="0.00E+00">
                  <c:v>3.2299899999999997E-4</c:v>
                </c:pt>
                <c:pt idx="156849" formatCode="0.00E+00">
                  <c:v>4.0544300000000001E-4</c:v>
                </c:pt>
                <c:pt idx="156850" formatCode="0.00E+00">
                  <c:v>4.8756199999999998E-4</c:v>
                </c:pt>
                <c:pt idx="156851" formatCode="0.00E+00">
                  <c:v>5.6923200000000003E-4</c:v>
                </c:pt>
                <c:pt idx="156852" formatCode="0.00E+00">
                  <c:v>6.5033500000000004E-4</c:v>
                </c:pt>
                <c:pt idx="156853" formatCode="0.00E+00">
                  <c:v>7.3074800000000003E-4</c:v>
                </c:pt>
                <c:pt idx="156854" formatCode="0.00E+00">
                  <c:v>8.1035199999999997E-4</c:v>
                </c:pt>
                <c:pt idx="156855" formatCode="0.00E+00">
                  <c:v>8.8902700000000002E-4</c:v>
                </c:pt>
                <c:pt idx="156856" formatCode="0.00E+00">
                  <c:v>9.6665399999999995E-4</c:v>
                </c:pt>
                <c:pt idx="156857" formatCode="0.00E+00">
                  <c:v>1.0431100000000001E-3</c:v>
                </c:pt>
                <c:pt idx="156858" formatCode="0.00E+00">
                  <c:v>1.1182900000000001E-3</c:v>
                </c:pt>
                <c:pt idx="156859" formatCode="0.00E+00">
                  <c:v>1.1920699999999999E-3</c:v>
                </c:pt>
                <c:pt idx="156860" formatCode="0.00E+00">
                  <c:v>1.2643299999999999E-3</c:v>
                </c:pt>
                <c:pt idx="156861" formatCode="0.00E+00">
                  <c:v>1.33497E-3</c:v>
                </c:pt>
                <c:pt idx="156862" formatCode="0.00E+00">
                  <c:v>1.4038799999999999E-3</c:v>
                </c:pt>
                <c:pt idx="156863" formatCode="0.00E+00">
                  <c:v>1.47094E-3</c:v>
                </c:pt>
                <c:pt idx="156864" formatCode="0.00E+00">
                  <c:v>1.53604E-3</c:v>
                </c:pt>
                <c:pt idx="156865" formatCode="0.00E+00">
                  <c:v>1.5991E-3</c:v>
                </c:pt>
                <c:pt idx="156866" formatCode="0.00E+00">
                  <c:v>1.66E-3</c:v>
                </c:pt>
                <c:pt idx="156867" formatCode="0.00E+00">
                  <c:v>1.71865E-3</c:v>
                </c:pt>
                <c:pt idx="156868" formatCode="0.00E+00">
                  <c:v>1.77494E-3</c:v>
                </c:pt>
                <c:pt idx="156869" formatCode="0.00E+00">
                  <c:v>1.8288E-3</c:v>
                </c:pt>
                <c:pt idx="156870" formatCode="0.00E+00">
                  <c:v>1.88013E-3</c:v>
                </c:pt>
                <c:pt idx="156871" formatCode="0.00E+00">
                  <c:v>1.92885E-3</c:v>
                </c:pt>
                <c:pt idx="156872" formatCode="0.00E+00">
                  <c:v>1.9748700000000001E-3</c:v>
                </c:pt>
                <c:pt idx="156873" formatCode="0.00E+00">
                  <c:v>2.01812E-3</c:v>
                </c:pt>
                <c:pt idx="156874" formatCode="0.00E+00">
                  <c:v>2.0585199999999999E-3</c:v>
                </c:pt>
                <c:pt idx="156875" formatCode="0.00E+00">
                  <c:v>2.0960000000000002E-3</c:v>
                </c:pt>
                <c:pt idx="156876" formatCode="0.00E+00">
                  <c:v>2.13051E-3</c:v>
                </c:pt>
                <c:pt idx="156877" formatCode="0.00E+00">
                  <c:v>2.16197E-3</c:v>
                </c:pt>
                <c:pt idx="156878" formatCode="0.00E+00">
                  <c:v>2.1903299999999999E-3</c:v>
                </c:pt>
                <c:pt idx="156879" formatCode="0.00E+00">
                  <c:v>2.2155299999999998E-3</c:v>
                </c:pt>
                <c:pt idx="156880" formatCode="0.00E+00">
                  <c:v>2.2375400000000001E-3</c:v>
                </c:pt>
                <c:pt idx="156881" formatCode="0.00E+00">
                  <c:v>2.2563100000000001E-3</c:v>
                </c:pt>
                <c:pt idx="156882" formatCode="0.00E+00">
                  <c:v>2.2717900000000001E-3</c:v>
                </c:pt>
                <c:pt idx="156883" formatCode="0.00E+00">
                  <c:v>2.2839599999999998E-3</c:v>
                </c:pt>
                <c:pt idx="156884" formatCode="0.00E+00">
                  <c:v>2.2927899999999998E-3</c:v>
                </c:pt>
                <c:pt idx="156885" formatCode="0.00E+00">
                  <c:v>2.2982599999999999E-3</c:v>
                </c:pt>
                <c:pt idx="156886" formatCode="0.00E+00">
                  <c:v>2.3003400000000001E-3</c:v>
                </c:pt>
                <c:pt idx="156887" formatCode="0.00E+00">
                  <c:v>2.2990300000000001E-3</c:v>
                </c:pt>
                <c:pt idx="156888" formatCode="0.00E+00">
                  <c:v>2.2943099999999999E-3</c:v>
                </c:pt>
                <c:pt idx="156889" formatCode="0.00E+00">
                  <c:v>2.28619E-3</c:v>
                </c:pt>
                <c:pt idx="156890" formatCode="0.00E+00">
                  <c:v>2.27466E-3</c:v>
                </c:pt>
                <c:pt idx="156891" formatCode="0.00E+00">
                  <c:v>2.2597400000000001E-3</c:v>
                </c:pt>
                <c:pt idx="156892" formatCode="0.00E+00">
                  <c:v>2.2414399999999999E-3</c:v>
                </c:pt>
                <c:pt idx="156893" formatCode="0.00E+00">
                  <c:v>2.2197699999999998E-3</c:v>
                </c:pt>
                <c:pt idx="156894" formatCode="0.00E+00">
                  <c:v>2.19477E-3</c:v>
                </c:pt>
                <c:pt idx="156895" formatCode="0.00E+00">
                  <c:v>2.1664599999999998E-3</c:v>
                </c:pt>
                <c:pt idx="156896" formatCode="0.00E+00">
                  <c:v>2.1348700000000001E-3</c:v>
                </c:pt>
                <c:pt idx="156897" formatCode="0.00E+00">
                  <c:v>2.1000400000000001E-3</c:v>
                </c:pt>
                <c:pt idx="156898" formatCode="0.00E+00">
                  <c:v>2.0620199999999999E-3</c:v>
                </c:pt>
                <c:pt idx="156899" formatCode="0.00E+00">
                  <c:v>2.0208600000000002E-3</c:v>
                </c:pt>
                <c:pt idx="156900" formatCode="0.00E+00">
                  <c:v>1.9766100000000002E-3</c:v>
                </c:pt>
                <c:pt idx="156901" formatCode="0.00E+00">
                  <c:v>1.9293400000000001E-3</c:v>
                </c:pt>
                <c:pt idx="156902" formatCode="0.00E+00">
                  <c:v>1.8790899999999999E-3</c:v>
                </c:pt>
                <c:pt idx="156903" formatCode="0.00E+00">
                  <c:v>1.82596E-3</c:v>
                </c:pt>
                <c:pt idx="156904" formatCode="0.00E+00">
                  <c:v>1.7700000000000001E-3</c:v>
                </c:pt>
                <c:pt idx="156905" formatCode="0.00E+00">
                  <c:v>1.7113E-3</c:v>
                </c:pt>
                <c:pt idx="156906" formatCode="0.00E+00">
                  <c:v>1.6499399999999999E-3</c:v>
                </c:pt>
                <c:pt idx="156907" formatCode="0.00E+00">
                  <c:v>1.586E-3</c:v>
                </c:pt>
                <c:pt idx="156908" formatCode="0.00E+00">
                  <c:v>1.51958E-3</c:v>
                </c:pt>
                <c:pt idx="156909" formatCode="0.00E+00">
                  <c:v>1.45078E-3</c:v>
                </c:pt>
                <c:pt idx="156910" formatCode="0.00E+00">
                  <c:v>1.37969E-3</c:v>
                </c:pt>
                <c:pt idx="156911" formatCode="0.00E+00">
                  <c:v>1.30641E-3</c:v>
                </c:pt>
                <c:pt idx="156912" formatCode="0.00E+00">
                  <c:v>1.23105E-3</c:v>
                </c:pt>
                <c:pt idx="156913" formatCode="0.00E+00">
                  <c:v>1.1537299999999999E-3</c:v>
                </c:pt>
                <c:pt idx="156914" formatCode="0.00E+00">
                  <c:v>1.0745500000000001E-3</c:v>
                </c:pt>
                <c:pt idx="156915" formatCode="0.00E+00">
                  <c:v>9.9363300000000006E-4</c:v>
                </c:pt>
                <c:pt idx="156916" formatCode="0.00E+00">
                  <c:v>9.1109600000000002E-4</c:v>
                </c:pt>
                <c:pt idx="156917" formatCode="0.00E+00">
                  <c:v>8.2706200000000004E-4</c:v>
                </c:pt>
                <c:pt idx="156918" formatCode="0.00E+00">
                  <c:v>7.4165600000000004E-4</c:v>
                </c:pt>
                <c:pt idx="156919" formatCode="0.00E+00">
                  <c:v>6.5500499999999995E-4</c:v>
                </c:pt>
                <c:pt idx="156920" formatCode="0.00E+00">
                  <c:v>5.6723799999999997E-4</c:v>
                </c:pt>
                <c:pt idx="156921" formatCode="0.00E+00">
                  <c:v>4.7848600000000003E-4</c:v>
                </c:pt>
                <c:pt idx="156922" formatCode="0.00E+00">
                  <c:v>3.8888300000000002E-4</c:v>
                </c:pt>
                <c:pt idx="156923" formatCode="0.00E+00">
                  <c:v>2.9856400000000002E-4</c:v>
                </c:pt>
                <c:pt idx="156924" formatCode="0.00E+00">
                  <c:v>2.0766400000000001E-4</c:v>
                </c:pt>
                <c:pt idx="156925" formatCode="0.00E+00">
                  <c:v>1.16321E-4</c:v>
                </c:pt>
                <c:pt idx="156926" formatCode="0.00E+00">
                  <c:v>2.4672799999999999E-5</c:v>
                </c:pt>
                <c:pt idx="156927" formatCode="0.00E+00">
                  <c:v>-6.7141699999999994E-5</c:v>
                </c:pt>
                <c:pt idx="156928" formatCode="0.00E+00">
                  <c:v>-1.5898299999999999E-4</c:v>
                </c:pt>
                <c:pt idx="156929" formatCode="0.00E+00">
                  <c:v>-2.5071099999999998E-4</c:v>
                </c:pt>
                <c:pt idx="156930" formatCode="0.00E+00">
                  <c:v>-3.4218600000000002E-4</c:v>
                </c:pt>
                <c:pt idx="156931" formatCode="0.00E+00">
                  <c:v>-4.3326900000000002E-4</c:v>
                </c:pt>
                <c:pt idx="156932" formatCode="0.00E+00">
                  <c:v>-5.2382000000000004E-4</c:v>
                </c:pt>
                <c:pt idx="156933" formatCode="0.00E+00">
                  <c:v>-6.1370000000000001E-4</c:v>
                </c:pt>
                <c:pt idx="156934" formatCode="0.00E+00">
                  <c:v>-7.0277200000000005E-4</c:v>
                </c:pt>
                <c:pt idx="156935" formatCode="0.00E+00">
                  <c:v>-7.9089799999999995E-4</c:v>
                </c:pt>
                <c:pt idx="156936" formatCode="0.00E+00">
                  <c:v>-8.7794299999999995E-4</c:v>
                </c:pt>
                <c:pt idx="156937" formatCode="0.00E+00">
                  <c:v>-9.6377300000000002E-4</c:v>
                </c:pt>
                <c:pt idx="156938" formatCode="0.00E+00">
                  <c:v>-1.0482499999999999E-3</c:v>
                </c:pt>
                <c:pt idx="156939" formatCode="0.00E+00">
                  <c:v>-1.13126E-3</c:v>
                </c:pt>
                <c:pt idx="156940" formatCode="0.00E+00">
                  <c:v>-1.21265E-3</c:v>
                </c:pt>
                <c:pt idx="156941" formatCode="0.00E+00">
                  <c:v>-1.2923100000000001E-3</c:v>
                </c:pt>
                <c:pt idx="156942" formatCode="0.00E+00">
                  <c:v>-1.3701200000000001E-3</c:v>
                </c:pt>
                <c:pt idx="156943" formatCode="0.00E+00">
                  <c:v>-1.4459399999999999E-3</c:v>
                </c:pt>
                <c:pt idx="156944" formatCode="0.00E+00">
                  <c:v>-1.5196700000000001E-3</c:v>
                </c:pt>
                <c:pt idx="156945" formatCode="0.00E+00">
                  <c:v>-1.59118E-3</c:v>
                </c:pt>
                <c:pt idx="156946" formatCode="0.00E+00">
                  <c:v>-1.66037E-3</c:v>
                </c:pt>
                <c:pt idx="156947" formatCode="0.00E+00">
                  <c:v>-1.7271299999999999E-3</c:v>
                </c:pt>
                <c:pt idx="156948" formatCode="0.00E+00">
                  <c:v>-1.79134E-3</c:v>
                </c:pt>
                <c:pt idx="156949" formatCode="0.00E+00">
                  <c:v>-1.8529200000000001E-3</c:v>
                </c:pt>
                <c:pt idx="156950" formatCode="0.00E+00">
                  <c:v>-1.91176E-3</c:v>
                </c:pt>
                <c:pt idx="156951" formatCode="0.00E+00">
                  <c:v>-1.9677700000000002E-3</c:v>
                </c:pt>
                <c:pt idx="156952" formatCode="0.00E+00">
                  <c:v>-2.0208700000000001E-3</c:v>
                </c:pt>
                <c:pt idx="156953" formatCode="0.00E+00">
                  <c:v>-2.0709499999999998E-3</c:v>
                </c:pt>
                <c:pt idx="156954" formatCode="0.00E+00">
                  <c:v>-2.11795E-3</c:v>
                </c:pt>
                <c:pt idx="156955" formatCode="0.00E+00">
                  <c:v>-2.1618000000000002E-3</c:v>
                </c:pt>
                <c:pt idx="156956" formatCode="0.00E+00">
                  <c:v>-2.2024100000000001E-3</c:v>
                </c:pt>
                <c:pt idx="156957" formatCode="0.00E+00">
                  <c:v>-2.2397300000000001E-3</c:v>
                </c:pt>
                <c:pt idx="156958" formatCode="0.00E+00">
                  <c:v>-2.2736800000000001E-3</c:v>
                </c:pt>
                <c:pt idx="156959" formatCode="0.00E+00">
                  <c:v>-2.30423E-3</c:v>
                </c:pt>
                <c:pt idx="156960" formatCode="0.00E+00">
                  <c:v>-2.3313100000000001E-3</c:v>
                </c:pt>
                <c:pt idx="156961" formatCode="0.00E+00">
                  <c:v>-2.3548800000000002E-3</c:v>
                </c:pt>
                <c:pt idx="156962" formatCode="0.00E+00">
                  <c:v>-2.3749000000000001E-3</c:v>
                </c:pt>
                <c:pt idx="156963" formatCode="0.00E+00">
                  <c:v>-2.3913300000000001E-3</c:v>
                </c:pt>
                <c:pt idx="156964" formatCode="0.00E+00">
                  <c:v>-2.4041599999999998E-3</c:v>
                </c:pt>
                <c:pt idx="156965" formatCode="0.00E+00">
                  <c:v>-2.4133399999999999E-3</c:v>
                </c:pt>
                <c:pt idx="156966" formatCode="0.00E+00">
                  <c:v>-2.41887E-3</c:v>
                </c:pt>
                <c:pt idx="156967" formatCode="0.00E+00">
                  <c:v>-2.4207199999999999E-3</c:v>
                </c:pt>
                <c:pt idx="156968" formatCode="0.00E+00">
                  <c:v>-2.4189099999999998E-3</c:v>
                </c:pt>
                <c:pt idx="156969" formatCode="0.00E+00">
                  <c:v>-2.4134099999999999E-3</c:v>
                </c:pt>
                <c:pt idx="156970" formatCode="0.00E+00">
                  <c:v>-2.4042400000000002E-3</c:v>
                </c:pt>
                <c:pt idx="156971" formatCode="0.00E+00">
                  <c:v>-2.3914000000000001E-3</c:v>
                </c:pt>
                <c:pt idx="156972" formatCode="0.00E+00">
                  <c:v>-2.37492E-3</c:v>
                </c:pt>
                <c:pt idx="156973" formatCode="0.00E+00">
                  <c:v>-2.3548000000000002E-3</c:v>
                </c:pt>
                <c:pt idx="156974" formatCode="0.00E+00">
                  <c:v>-2.3310900000000001E-3</c:v>
                </c:pt>
                <c:pt idx="156975" formatCode="0.00E+00">
                  <c:v>-2.3037999999999999E-3</c:v>
                </c:pt>
                <c:pt idx="156976" formatCode="0.00E+00">
                  <c:v>-2.27298E-3</c:v>
                </c:pt>
                <c:pt idx="156977" formatCode="0.00E+00">
                  <c:v>-2.23866E-3</c:v>
                </c:pt>
                <c:pt idx="156978" formatCode="0.00E+00">
                  <c:v>-2.2009E-3</c:v>
                </c:pt>
                <c:pt idx="156979" formatCode="0.00E+00">
                  <c:v>-2.1597500000000002E-3</c:v>
                </c:pt>
                <c:pt idx="156980" formatCode="0.00E+00">
                  <c:v>-2.1152699999999998E-3</c:v>
                </c:pt>
                <c:pt idx="156981" formatCode="0.00E+00">
                  <c:v>-2.0675099999999998E-3</c:v>
                </c:pt>
                <c:pt idx="156982" formatCode="0.00E+00">
                  <c:v>-2.0165500000000002E-3</c:v>
                </c:pt>
                <c:pt idx="156983" formatCode="0.00E+00">
                  <c:v>-1.9624600000000001E-3</c:v>
                </c:pt>
                <c:pt idx="156984" formatCode="0.00E+00">
                  <c:v>-1.9053200000000001E-3</c:v>
                </c:pt>
                <c:pt idx="156985" formatCode="0.00E+00">
                  <c:v>-1.8452099999999999E-3</c:v>
                </c:pt>
                <c:pt idx="156986" formatCode="0.00E+00">
                  <c:v>-1.7822199999999999E-3</c:v>
                </c:pt>
                <c:pt idx="156987" formatCode="0.00E+00">
                  <c:v>-1.7164299999999999E-3</c:v>
                </c:pt>
                <c:pt idx="156988" formatCode="0.00E+00">
                  <c:v>-1.64795E-3</c:v>
                </c:pt>
                <c:pt idx="156989" formatCode="0.00E+00">
                  <c:v>-1.57687E-3</c:v>
                </c:pt>
                <c:pt idx="156990" formatCode="0.00E+00">
                  <c:v>-1.50329E-3</c:v>
                </c:pt>
                <c:pt idx="156991" formatCode="0.00E+00">
                  <c:v>-1.4273199999999999E-3</c:v>
                </c:pt>
                <c:pt idx="156992" formatCode="0.00E+00">
                  <c:v>-1.3490799999999999E-3</c:v>
                </c:pt>
                <c:pt idx="156993" formatCode="0.00E+00">
                  <c:v>-1.26867E-3</c:v>
                </c:pt>
                <c:pt idx="156994" formatCode="0.00E+00">
                  <c:v>-1.18621E-3</c:v>
                </c:pt>
                <c:pt idx="156995" formatCode="0.00E+00">
                  <c:v>-1.10183E-3</c:v>
                </c:pt>
                <c:pt idx="156996" formatCode="0.00E+00">
                  <c:v>-1.01563E-3</c:v>
                </c:pt>
                <c:pt idx="156997" formatCode="0.00E+00">
                  <c:v>-9.2776499999999999E-4</c:v>
                </c:pt>
                <c:pt idx="156998" formatCode="0.00E+00">
                  <c:v>-8.3834299999999997E-4</c:v>
                </c:pt>
                <c:pt idx="156999" formatCode="0.00E+00">
                  <c:v>-7.4749899999999999E-4</c:v>
                </c:pt>
                <c:pt idx="157000" formatCode="0.00E+00">
                  <c:v>-6.55366E-4</c:v>
                </c:pt>
                <c:pt idx="157001" formatCode="0.00E+00">
                  <c:v>-5.6207700000000002E-4</c:v>
                </c:pt>
                <c:pt idx="157002" formatCode="0.00E+00">
                  <c:v>-4.6776700000000001E-4</c:v>
                </c:pt>
                <c:pt idx="157003" formatCode="0.00E+00">
                  <c:v>-3.7257399999999997E-4</c:v>
                </c:pt>
                <c:pt idx="157004" formatCode="0.00E+00">
                  <c:v>-2.7663600000000003E-4</c:v>
                </c:pt>
                <c:pt idx="157005" formatCode="0.00E+00">
                  <c:v>-1.8009300000000001E-4</c:v>
                </c:pt>
                <c:pt idx="157006" formatCode="0.00E+00">
                  <c:v>-8.3083000000000004E-5</c:v>
                </c:pt>
                <c:pt idx="157007" formatCode="0.00E+00">
                  <c:v>1.42521E-5</c:v>
                </c:pt>
                <c:pt idx="157008" formatCode="0.00E+00">
                  <c:v>1.11772E-4</c:v>
                </c:pt>
                <c:pt idx="157009" formatCode="0.00E+00">
                  <c:v>2.09335E-4</c:v>
                </c:pt>
                <c:pt idx="157010" formatCode="0.00E+00">
                  <c:v>3.0680099999999999E-4</c:v>
                </c:pt>
                <c:pt idx="157011" formatCode="0.00E+00">
                  <c:v>4.0402899999999998E-4</c:v>
                </c:pt>
                <c:pt idx="157012" formatCode="0.00E+00">
                  <c:v>5.0087899999999997E-4</c:v>
                </c:pt>
                <c:pt idx="157013" formatCode="0.00E+00">
                  <c:v>5.9721100000000005E-4</c:v>
                </c:pt>
                <c:pt idx="157014" formatCode="0.00E+00">
                  <c:v>6.9288800000000001E-4</c:v>
                </c:pt>
                <c:pt idx="157015" formatCode="0.00E+00">
                  <c:v>7.8777199999999995E-4</c:v>
                </c:pt>
                <c:pt idx="157016" formatCode="0.00E+00">
                  <c:v>8.8172599999999999E-4</c:v>
                </c:pt>
                <c:pt idx="157017" formatCode="0.00E+00">
                  <c:v>9.7461800000000001E-4</c:v>
                </c:pt>
                <c:pt idx="157018" formatCode="0.00E+00">
                  <c:v>1.06631E-3</c:v>
                </c:pt>
                <c:pt idx="157019" formatCode="0.00E+00">
                  <c:v>1.15668E-3</c:v>
                </c:pt>
                <c:pt idx="157020" formatCode="0.00E+00">
                  <c:v>1.2455999999999999E-3</c:v>
                </c:pt>
                <c:pt idx="157021" formatCode="0.00E+00">
                  <c:v>1.33293E-3</c:v>
                </c:pt>
                <c:pt idx="157022" formatCode="0.00E+00">
                  <c:v>1.4185599999999999E-3</c:v>
                </c:pt>
                <c:pt idx="157023" formatCode="0.00E+00">
                  <c:v>1.5023700000000001E-3</c:v>
                </c:pt>
                <c:pt idx="157024" formatCode="0.00E+00">
                  <c:v>1.5842300000000001E-3</c:v>
                </c:pt>
                <c:pt idx="157025" formatCode="0.00E+00">
                  <c:v>1.6640299999999999E-3</c:v>
                </c:pt>
                <c:pt idx="157026" formatCode="0.00E+00">
                  <c:v>1.7416599999999999E-3</c:v>
                </c:pt>
                <c:pt idx="157027" formatCode="0.00E+00">
                  <c:v>1.8170199999999999E-3</c:v>
                </c:pt>
                <c:pt idx="157028" formatCode="0.00E+00">
                  <c:v>1.88999E-3</c:v>
                </c:pt>
                <c:pt idx="157029" formatCode="0.00E+00">
                  <c:v>1.9604800000000001E-3</c:v>
                </c:pt>
                <c:pt idx="157030" formatCode="0.00E+00">
                  <c:v>2.0283900000000001E-3</c:v>
                </c:pt>
                <c:pt idx="157031" formatCode="0.00E+00">
                  <c:v>2.09363E-3</c:v>
                </c:pt>
                <c:pt idx="157032" formatCode="0.00E+00">
                  <c:v>2.1561000000000002E-3</c:v>
                </c:pt>
                <c:pt idx="157033" formatCode="0.00E+00">
                  <c:v>2.21573E-3</c:v>
                </c:pt>
                <c:pt idx="157034" formatCode="0.00E+00">
                  <c:v>2.2724300000000002E-3</c:v>
                </c:pt>
                <c:pt idx="157035" formatCode="0.00E+00">
                  <c:v>2.32613E-3</c:v>
                </c:pt>
                <c:pt idx="157036" formatCode="0.00E+00">
                  <c:v>2.37675E-3</c:v>
                </c:pt>
                <c:pt idx="157037" formatCode="0.00E+00">
                  <c:v>2.4242299999999999E-3</c:v>
                </c:pt>
                <c:pt idx="157038" formatCode="0.00E+00">
                  <c:v>2.4685100000000001E-3</c:v>
                </c:pt>
                <c:pt idx="157039" formatCode="0.00E+00">
                  <c:v>2.5095199999999999E-3</c:v>
                </c:pt>
                <c:pt idx="157040" formatCode="0.00E+00">
                  <c:v>2.5472300000000002E-3</c:v>
                </c:pt>
                <c:pt idx="157041" formatCode="0.00E+00">
                  <c:v>2.58157E-3</c:v>
                </c:pt>
                <c:pt idx="157042" formatCode="0.00E+00">
                  <c:v>2.6125100000000002E-3</c:v>
                </c:pt>
                <c:pt idx="157043" formatCode="0.00E+00">
                  <c:v>2.6400199999999999E-3</c:v>
                </c:pt>
                <c:pt idx="157044" formatCode="0.00E+00">
                  <c:v>2.6640499999999998E-3</c:v>
                </c:pt>
                <c:pt idx="157045" formatCode="0.00E+00">
                  <c:v>2.6845800000000002E-3</c:v>
                </c:pt>
                <c:pt idx="157046" formatCode="0.00E+00">
                  <c:v>2.7016000000000002E-3</c:v>
                </c:pt>
                <c:pt idx="157047" formatCode="0.00E+00">
                  <c:v>2.7150799999999999E-3</c:v>
                </c:pt>
                <c:pt idx="157048" formatCode="0.00E+00">
                  <c:v>2.7250099999999999E-3</c:v>
                </c:pt>
                <c:pt idx="157049" formatCode="0.00E+00">
                  <c:v>2.7313799999999998E-3</c:v>
                </c:pt>
                <c:pt idx="157050" formatCode="0.00E+00">
                  <c:v>2.7342E-3</c:v>
                </c:pt>
                <c:pt idx="157051" formatCode="0.00E+00">
                  <c:v>2.73347E-3</c:v>
                </c:pt>
                <c:pt idx="157052" formatCode="0.00E+00">
                  <c:v>2.7292000000000002E-3</c:v>
                </c:pt>
                <c:pt idx="157053" formatCode="0.00E+00">
                  <c:v>2.7214000000000001E-3</c:v>
                </c:pt>
                <c:pt idx="157054" formatCode="0.00E+00">
                  <c:v>2.7100900000000001E-3</c:v>
                </c:pt>
                <c:pt idx="157055" formatCode="0.00E+00">
                  <c:v>2.6952899999999999E-3</c:v>
                </c:pt>
                <c:pt idx="157056" formatCode="0.00E+00">
                  <c:v>2.6770399999999999E-3</c:v>
                </c:pt>
                <c:pt idx="157057" formatCode="0.00E+00">
                  <c:v>2.6553700000000002E-3</c:v>
                </c:pt>
                <c:pt idx="157058" formatCode="0.00E+00">
                  <c:v>2.6303199999999998E-3</c:v>
                </c:pt>
                <c:pt idx="157059" formatCode="0.00E+00">
                  <c:v>2.6019200000000002E-3</c:v>
                </c:pt>
                <c:pt idx="157060" formatCode="0.00E+00">
                  <c:v>2.5702400000000001E-3</c:v>
                </c:pt>
                <c:pt idx="157061" formatCode="0.00E+00">
                  <c:v>2.5353099999999998E-3</c:v>
                </c:pt>
                <c:pt idx="157062" formatCode="0.00E+00">
                  <c:v>2.4972000000000002E-3</c:v>
                </c:pt>
                <c:pt idx="157063" formatCode="0.00E+00">
                  <c:v>2.45598E-3</c:v>
                </c:pt>
                <c:pt idx="157064" formatCode="0.00E+00">
                  <c:v>2.4117000000000001E-3</c:v>
                </c:pt>
                <c:pt idx="157065" formatCode="0.00E+00">
                  <c:v>2.3644299999999998E-3</c:v>
                </c:pt>
                <c:pt idx="157066" formatCode="0.00E+00">
                  <c:v>2.3142499999999999E-3</c:v>
                </c:pt>
                <c:pt idx="157067" formatCode="0.00E+00">
                  <c:v>2.2612299999999999E-3</c:v>
                </c:pt>
                <c:pt idx="157068" formatCode="0.00E+00">
                  <c:v>2.2054599999999998E-3</c:v>
                </c:pt>
                <c:pt idx="157069" formatCode="0.00E+00">
                  <c:v>2.1470199999999999E-3</c:v>
                </c:pt>
                <c:pt idx="157070" formatCode="0.00E+00">
                  <c:v>2.0860000000000002E-3</c:v>
                </c:pt>
                <c:pt idx="157071" formatCode="0.00E+00">
                  <c:v>2.0224900000000001E-3</c:v>
                </c:pt>
                <c:pt idx="157072" formatCode="0.00E+00">
                  <c:v>1.9565799999999999E-3</c:v>
                </c:pt>
                <c:pt idx="157073" formatCode="0.00E+00">
                  <c:v>1.8883699999999999E-3</c:v>
                </c:pt>
                <c:pt idx="157074" formatCode="0.00E+00">
                  <c:v>1.81796E-3</c:v>
                </c:pt>
                <c:pt idx="157075" formatCode="0.00E+00">
                  <c:v>1.74545E-3</c:v>
                </c:pt>
                <c:pt idx="157076" formatCode="0.00E+00">
                  <c:v>1.67095E-3</c:v>
                </c:pt>
                <c:pt idx="157077" formatCode="0.00E+00">
                  <c:v>1.5945600000000001E-3</c:v>
                </c:pt>
                <c:pt idx="157078" formatCode="0.00E+00">
                  <c:v>1.5163900000000001E-3</c:v>
                </c:pt>
                <c:pt idx="157079" formatCode="0.00E+00">
                  <c:v>1.4365599999999999E-3</c:v>
                </c:pt>
                <c:pt idx="157080" formatCode="0.00E+00">
                  <c:v>1.3551699999999999E-3</c:v>
                </c:pt>
                <c:pt idx="157081" formatCode="0.00E+00">
                  <c:v>1.27235E-3</c:v>
                </c:pt>
                <c:pt idx="157082" formatCode="0.00E+00">
                  <c:v>1.18819E-3</c:v>
                </c:pt>
                <c:pt idx="157083" formatCode="0.00E+00">
                  <c:v>1.10283E-3</c:v>
                </c:pt>
                <c:pt idx="157084" formatCode="0.00E+00">
                  <c:v>1.0163800000000001E-3</c:v>
                </c:pt>
                <c:pt idx="157085" formatCode="0.00E+00">
                  <c:v>9.2895800000000002E-4</c:v>
                </c:pt>
                <c:pt idx="157086" formatCode="0.00E+00">
                  <c:v>8.4068000000000001E-4</c:v>
                </c:pt>
                <c:pt idx="157087" formatCode="0.00E+00">
                  <c:v>7.5166600000000001E-4</c:v>
                </c:pt>
                <c:pt idx="157088" formatCode="0.00E+00">
                  <c:v>6.6203599999999996E-4</c:v>
                </c:pt>
                <c:pt idx="157089" formatCode="0.00E+00">
                  <c:v>5.7191000000000002E-4</c:v>
                </c:pt>
                <c:pt idx="157090" formatCode="0.00E+00">
                  <c:v>4.8140699999999999E-4</c:v>
                </c:pt>
                <c:pt idx="157091" formatCode="0.00E+00">
                  <c:v>3.9064500000000001E-4</c:v>
                </c:pt>
                <c:pt idx="157092" formatCode="0.00E+00">
                  <c:v>2.9974299999999999E-4</c:v>
                </c:pt>
                <c:pt idx="157093" formatCode="0.00E+00">
                  <c:v>2.0881799999999999E-4</c:v>
                </c:pt>
                <c:pt idx="157094" formatCode="0.00E+00">
                  <c:v>1.17988E-4</c:v>
                </c:pt>
                <c:pt idx="157095" formatCode="0.00E+00">
                  <c:v>2.73667E-5</c:v>
                </c:pt>
                <c:pt idx="157096" formatCode="0.00E+00">
                  <c:v>-6.2929900000000002E-5</c:v>
                </c:pt>
                <c:pt idx="157097" formatCode="0.00E+00">
                  <c:v>-1.5278899999999999E-4</c:v>
                </c:pt>
                <c:pt idx="157098" formatCode="0.00E+00">
                  <c:v>-2.421E-4</c:v>
                </c:pt>
                <c:pt idx="157099" formatCode="0.00E+00">
                  <c:v>-3.3075200000000002E-4</c:v>
                </c:pt>
                <c:pt idx="157100" formatCode="0.00E+00">
                  <c:v>-4.1863799999999999E-4</c:v>
                </c:pt>
                <c:pt idx="157101" formatCode="0.00E+00">
                  <c:v>-5.0565099999999997E-4</c:v>
                </c:pt>
                <c:pt idx="157102" formatCode="0.00E+00">
                  <c:v>-5.9168800000000004E-4</c:v>
                </c:pt>
                <c:pt idx="157103" formatCode="0.00E+00">
                  <c:v>-6.7664799999999996E-4</c:v>
                </c:pt>
                <c:pt idx="157104" formatCode="0.00E+00">
                  <c:v>-7.60431E-4</c:v>
                </c:pt>
                <c:pt idx="157105" formatCode="0.00E+00">
                  <c:v>-8.4294100000000005E-4</c:v>
                </c:pt>
                <c:pt idx="157106" formatCode="0.00E+00">
                  <c:v>-9.2408400000000004E-4</c:v>
                </c:pt>
                <c:pt idx="157107" formatCode="0.00E+00">
                  <c:v>-1.00377E-3</c:v>
                </c:pt>
                <c:pt idx="157108" formatCode="0.00E+00">
                  <c:v>-1.0819099999999999E-3</c:v>
                </c:pt>
                <c:pt idx="157109" formatCode="0.00E+00">
                  <c:v>-1.1584200000000001E-3</c:v>
                </c:pt>
                <c:pt idx="157110" formatCode="0.00E+00">
                  <c:v>-1.2332199999999999E-3</c:v>
                </c:pt>
                <c:pt idx="157111" formatCode="0.00E+00">
                  <c:v>-1.3062200000000001E-3</c:v>
                </c:pt>
                <c:pt idx="157112" formatCode="0.00E+00">
                  <c:v>-1.37736E-3</c:v>
                </c:pt>
                <c:pt idx="157113" formatCode="0.00E+00">
                  <c:v>-1.4465599999999999E-3</c:v>
                </c:pt>
                <c:pt idx="157114" formatCode="0.00E+00">
                  <c:v>-1.5137600000000001E-3</c:v>
                </c:pt>
                <c:pt idx="157115" formatCode="0.00E+00">
                  <c:v>-1.57888E-3</c:v>
                </c:pt>
                <c:pt idx="157116" formatCode="0.00E+00">
                  <c:v>-1.6418699999999999E-3</c:v>
                </c:pt>
                <c:pt idx="157117" formatCode="0.00E+00">
                  <c:v>-1.70268E-3</c:v>
                </c:pt>
                <c:pt idx="157118" formatCode="0.00E+00">
                  <c:v>-1.7612400000000001E-3</c:v>
                </c:pt>
                <c:pt idx="157119" formatCode="0.00E+00">
                  <c:v>-1.8175000000000001E-3</c:v>
                </c:pt>
                <c:pt idx="157120" formatCode="0.00E+00">
                  <c:v>-1.8714300000000001E-3</c:v>
                </c:pt>
                <c:pt idx="157121" formatCode="0.00E+00">
                  <c:v>-1.92297E-3</c:v>
                </c:pt>
                <c:pt idx="157122" formatCode="0.00E+00">
                  <c:v>-1.9721000000000001E-3</c:v>
                </c:pt>
                <c:pt idx="157123" formatCode="0.00E+00">
                  <c:v>-2.01877E-3</c:v>
                </c:pt>
                <c:pt idx="157124" formatCode="0.00E+00">
                  <c:v>-2.06296E-3</c:v>
                </c:pt>
                <c:pt idx="157125" formatCode="0.00E+00">
                  <c:v>-2.1046300000000001E-3</c:v>
                </c:pt>
                <c:pt idx="157126" formatCode="0.00E+00">
                  <c:v>-2.1437700000000001E-3</c:v>
                </c:pt>
                <c:pt idx="157127" formatCode="0.00E+00">
                  <c:v>-2.1803600000000001E-3</c:v>
                </c:pt>
                <c:pt idx="157128" formatCode="0.00E+00">
                  <c:v>-2.2143699999999998E-3</c:v>
                </c:pt>
                <c:pt idx="157129" formatCode="0.00E+00">
                  <c:v>-2.24581E-3</c:v>
                </c:pt>
                <c:pt idx="157130" formatCode="0.00E+00">
                  <c:v>-2.27466E-3</c:v>
                </c:pt>
                <c:pt idx="157131" formatCode="0.00E+00">
                  <c:v>-2.3009300000000001E-3</c:v>
                </c:pt>
                <c:pt idx="157132" formatCode="0.00E+00">
                  <c:v>-2.3246E-3</c:v>
                </c:pt>
                <c:pt idx="157133" formatCode="0.00E+00">
                  <c:v>-2.3456800000000002E-3</c:v>
                </c:pt>
                <c:pt idx="157134" formatCode="0.00E+00">
                  <c:v>-2.36419E-3</c:v>
                </c:pt>
                <c:pt idx="157135" formatCode="0.00E+00">
                  <c:v>-2.3801299999999998E-3</c:v>
                </c:pt>
                <c:pt idx="157136" formatCode="0.00E+00">
                  <c:v>-2.3935100000000002E-3</c:v>
                </c:pt>
                <c:pt idx="157137" formatCode="0.00E+00">
                  <c:v>-2.4043599999999999E-3</c:v>
                </c:pt>
                <c:pt idx="157138" formatCode="0.00E+00">
                  <c:v>-2.4126999999999998E-3</c:v>
                </c:pt>
                <c:pt idx="157139" formatCode="0.00E+00">
                  <c:v>-2.4185399999999998E-3</c:v>
                </c:pt>
                <c:pt idx="157140" formatCode="0.00E+00">
                  <c:v>-2.4219300000000001E-3</c:v>
                </c:pt>
                <c:pt idx="157141" formatCode="0.00E+00">
                  <c:v>-2.4228800000000001E-3</c:v>
                </c:pt>
                <c:pt idx="157142" formatCode="0.00E+00">
                  <c:v>-2.42144E-3</c:v>
                </c:pt>
                <c:pt idx="157143" formatCode="0.00E+00">
                  <c:v>-2.41764E-3</c:v>
                </c:pt>
                <c:pt idx="157144" formatCode="0.00E+00">
                  <c:v>-2.41151E-3</c:v>
                </c:pt>
                <c:pt idx="157145" formatCode="0.00E+00">
                  <c:v>-2.40311E-3</c:v>
                </c:pt>
                <c:pt idx="157146" formatCode="0.00E+00">
                  <c:v>-2.3924800000000002E-3</c:v>
                </c:pt>
                <c:pt idx="157147" formatCode="0.00E+00">
                  <c:v>-2.37966E-3</c:v>
                </c:pt>
                <c:pt idx="157148" formatCode="0.00E+00">
                  <c:v>-2.3647E-3</c:v>
                </c:pt>
                <c:pt idx="157149" formatCode="0.00E+00">
                  <c:v>-2.3476600000000001E-3</c:v>
                </c:pt>
                <c:pt idx="157150" formatCode="0.00E+00">
                  <c:v>-2.3285900000000002E-3</c:v>
                </c:pt>
                <c:pt idx="157151" formatCode="0.00E+00">
                  <c:v>-2.3075399999999999E-3</c:v>
                </c:pt>
                <c:pt idx="157152" formatCode="0.00E+00">
                  <c:v>-2.28458E-3</c:v>
                </c:pt>
                <c:pt idx="157153" formatCode="0.00E+00">
                  <c:v>-2.25976E-3</c:v>
                </c:pt>
                <c:pt idx="157154" formatCode="0.00E+00">
                  <c:v>-2.2331400000000002E-3</c:v>
                </c:pt>
                <c:pt idx="157155" formatCode="0.00E+00">
                  <c:v>-2.2047899999999999E-3</c:v>
                </c:pt>
                <c:pt idx="157156" formatCode="0.00E+00">
                  <c:v>-2.1747699999999999E-3</c:v>
                </c:pt>
                <c:pt idx="157157" formatCode="0.00E+00">
                  <c:v>-2.14314E-3</c:v>
                </c:pt>
                <c:pt idx="157158" formatCode="0.00E+00">
                  <c:v>-2.1099700000000001E-3</c:v>
                </c:pt>
                <c:pt idx="157159" formatCode="0.00E+00">
                  <c:v>-2.0753299999999998E-3</c:v>
                </c:pt>
                <c:pt idx="157160" formatCode="0.00E+00">
                  <c:v>-2.0392800000000001E-3</c:v>
                </c:pt>
                <c:pt idx="157161" formatCode="0.00E+00">
                  <c:v>-2.0018900000000001E-3</c:v>
                </c:pt>
                <c:pt idx="157162" formatCode="0.00E+00">
                  <c:v>-1.9632400000000002E-3</c:v>
                </c:pt>
                <c:pt idx="157163" formatCode="0.00E+00">
                  <c:v>-1.9233799999999999E-3</c:v>
                </c:pt>
                <c:pt idx="157164" formatCode="0.00E+00">
                  <c:v>-1.8823900000000001E-3</c:v>
                </c:pt>
                <c:pt idx="157165" formatCode="0.00E+00">
                  <c:v>-1.84034E-3</c:v>
                </c:pt>
                <c:pt idx="157166" formatCode="0.00E+00">
                  <c:v>-1.7972999999999999E-3</c:v>
                </c:pt>
                <c:pt idx="157167" formatCode="0.00E+00">
                  <c:v>-1.75333E-3</c:v>
                </c:pt>
                <c:pt idx="157168" formatCode="0.00E+00">
                  <c:v>-1.7085100000000001E-3</c:v>
                </c:pt>
                <c:pt idx="157169" formatCode="0.00E+00">
                  <c:v>-1.6628999999999999E-3</c:v>
                </c:pt>
                <c:pt idx="157170" formatCode="0.00E+00">
                  <c:v>-1.6165699999999999E-3</c:v>
                </c:pt>
                <c:pt idx="157171" formatCode="0.00E+00">
                  <c:v>-1.56959E-3</c:v>
                </c:pt>
                <c:pt idx="157172" formatCode="0.00E+00">
                  <c:v>-1.52202E-3</c:v>
                </c:pt>
                <c:pt idx="157173" formatCode="0.00E+00">
                  <c:v>-1.4739200000000001E-3</c:v>
                </c:pt>
                <c:pt idx="157174" formatCode="0.00E+00">
                  <c:v>-1.42537E-3</c:v>
                </c:pt>
                <c:pt idx="157175" formatCode="0.00E+00">
                  <c:v>-1.3764199999999999E-3</c:v>
                </c:pt>
                <c:pt idx="157176" formatCode="0.00E+00">
                  <c:v>-1.3271400000000001E-3</c:v>
                </c:pt>
                <c:pt idx="157177" formatCode="0.00E+00">
                  <c:v>-1.2775900000000001E-3</c:v>
                </c:pt>
                <c:pt idx="157178" formatCode="0.00E+00">
                  <c:v>-1.2278199999999999E-3</c:v>
                </c:pt>
                <c:pt idx="157179" formatCode="0.00E+00">
                  <c:v>-1.1779E-3</c:v>
                </c:pt>
                <c:pt idx="157180" formatCode="0.00E+00">
                  <c:v>-1.1278799999999999E-3</c:v>
                </c:pt>
                <c:pt idx="157181" formatCode="0.00E+00">
                  <c:v>-1.07781E-3</c:v>
                </c:pt>
                <c:pt idx="157182" formatCode="0.00E+00">
                  <c:v>-1.0277400000000001E-3</c:v>
                </c:pt>
                <c:pt idx="157183" formatCode="0.00E+00">
                  <c:v>-9.7773299999999994E-4</c:v>
                </c:pt>
                <c:pt idx="157184" formatCode="0.00E+00">
                  <c:v>-9.2782900000000002E-4</c:v>
                </c:pt>
                <c:pt idx="157185" formatCode="0.00E+00">
                  <c:v>-8.7807599999999999E-4</c:v>
                </c:pt>
                <c:pt idx="157186" formatCode="0.00E+00">
                  <c:v>-8.28519E-4</c:v>
                </c:pt>
                <c:pt idx="157187" formatCode="0.00E+00">
                  <c:v>-7.7920099999999998E-4</c:v>
                </c:pt>
                <c:pt idx="157188" formatCode="0.00E+00">
                  <c:v>-7.3016200000000002E-4</c:v>
                </c:pt>
                <c:pt idx="157189" formatCode="0.00E+00">
                  <c:v>-6.8143999999999995E-4</c:v>
                </c:pt>
                <c:pt idx="157190" formatCode="0.00E+00">
                  <c:v>-6.3307100000000002E-4</c:v>
                </c:pt>
                <c:pt idx="157191" formatCode="0.00E+00">
                  <c:v>-5.8509000000000002E-4</c:v>
                </c:pt>
                <c:pt idx="157192" formatCode="0.00E+00">
                  <c:v>-5.3752599999999998E-4</c:v>
                </c:pt>
                <c:pt idx="157193" formatCode="0.00E+00">
                  <c:v>-4.9041099999999995E-4</c:v>
                </c:pt>
                <c:pt idx="157194" formatCode="0.00E+00">
                  <c:v>-4.4377000000000002E-4</c:v>
                </c:pt>
                <c:pt idx="157195" formatCode="0.00E+00">
                  <c:v>-3.9762899999999998E-4</c:v>
                </c:pt>
                <c:pt idx="157196" formatCode="0.00E+00">
                  <c:v>-3.5200999999999999E-4</c:v>
                </c:pt>
                <c:pt idx="157197" formatCode="0.00E+00">
                  <c:v>-3.0693300000000001E-4</c:v>
                </c:pt>
                <c:pt idx="157198" formatCode="0.00E+00">
                  <c:v>-2.6241600000000002E-4</c:v>
                </c:pt>
                <c:pt idx="157199" formatCode="0.00E+00">
                  <c:v>-2.18474E-4</c:v>
                </c:pt>
                <c:pt idx="157200" formatCode="0.00E+00">
                  <c:v>-1.7512100000000001E-4</c:v>
                </c:pt>
                <c:pt idx="157201" formatCode="0.00E+00">
                  <c:v>-1.32368E-4</c:v>
                </c:pt>
                <c:pt idx="157202" formatCode="0.00E+00">
                  <c:v>-9.0223999999999995E-5</c:v>
                </c:pt>
                <c:pt idx="157203" formatCode="0.00E+00">
                  <c:v>-4.8695100000000001E-5</c:v>
                </c:pt>
                <c:pt idx="157204" formatCode="0.00E+00">
                  <c:v>-7.7862000000000001E-6</c:v>
                </c:pt>
                <c:pt idx="157205" formatCode="0.00E+00">
                  <c:v>3.2499999999999997E-5</c:v>
                </c:pt>
                <c:pt idx="157206" formatCode="0.00E+00">
                  <c:v>7.2163199999999994E-5</c:v>
                </c:pt>
                <c:pt idx="157207" formatCode="0.00E+00">
                  <c:v>1.11205E-4</c:v>
                </c:pt>
                <c:pt idx="157208" formatCode="0.00E+00">
                  <c:v>1.4962800000000001E-4</c:v>
                </c:pt>
                <c:pt idx="157209" formatCode="0.00E+00">
                  <c:v>1.87438E-4</c:v>
                </c:pt>
                <c:pt idx="157210" formatCode="0.00E+00">
                  <c:v>2.2464199999999999E-4</c:v>
                </c:pt>
                <c:pt idx="157211" formatCode="0.00E+00">
                  <c:v>2.6124900000000002E-4</c:v>
                </c:pt>
                <c:pt idx="157212" formatCode="0.00E+00">
                  <c:v>2.97268E-4</c:v>
                </c:pt>
                <c:pt idx="157213" formatCode="0.00E+00">
                  <c:v>3.32713E-4</c:v>
                </c:pt>
                <c:pt idx="157214" formatCode="0.00E+00">
                  <c:v>3.6759599999999998E-4</c:v>
                </c:pt>
                <c:pt idx="157215" formatCode="0.00E+00">
                  <c:v>4.0193200000000003E-4</c:v>
                </c:pt>
                <c:pt idx="157216" formatCode="0.00E+00">
                  <c:v>4.3573700000000001E-4</c:v>
                </c:pt>
                <c:pt idx="157217" formatCode="0.00E+00">
                  <c:v>4.6902800000000002E-4</c:v>
                </c:pt>
                <c:pt idx="157218" formatCode="0.00E+00">
                  <c:v>5.01824E-4</c:v>
                </c:pt>
                <c:pt idx="157219" formatCode="0.00E+00">
                  <c:v>5.3414499999999998E-4</c:v>
                </c:pt>
                <c:pt idx="157220" formatCode="0.00E+00">
                  <c:v>5.6601000000000004E-4</c:v>
                </c:pt>
                <c:pt idx="157221" formatCode="0.00E+00">
                  <c:v>5.9744099999999999E-4</c:v>
                </c:pt>
                <c:pt idx="157222" formatCode="0.00E+00">
                  <c:v>6.2845900000000005E-4</c:v>
                </c:pt>
                <c:pt idx="157223" formatCode="0.00E+00">
                  <c:v>6.5908799999999995E-4</c:v>
                </c:pt>
                <c:pt idx="157224" formatCode="0.00E+00">
                  <c:v>6.8935000000000003E-4</c:v>
                </c:pt>
                <c:pt idx="157225" formatCode="0.00E+00">
                  <c:v>7.1926800000000001E-4</c:v>
                </c:pt>
                <c:pt idx="157226" formatCode="0.00E+00">
                  <c:v>7.4886699999999996E-4</c:v>
                </c:pt>
                <c:pt idx="157227" formatCode="0.00E+00">
                  <c:v>7.7817000000000001E-4</c:v>
                </c:pt>
                <c:pt idx="157228" formatCode="0.00E+00">
                  <c:v>8.0720100000000001E-4</c:v>
                </c:pt>
                <c:pt idx="157229" formatCode="0.00E+00">
                  <c:v>8.3598500000000003E-4</c:v>
                </c:pt>
                <c:pt idx="157230" formatCode="0.00E+00">
                  <c:v>8.6454399999999997E-4</c:v>
                </c:pt>
                <c:pt idx="157231" formatCode="0.00E+00">
                  <c:v>8.9290400000000003E-4</c:v>
                </c:pt>
                <c:pt idx="157232" formatCode="0.00E+00">
                  <c:v>9.21086E-4</c:v>
                </c:pt>
                <c:pt idx="157233" formatCode="0.00E+00">
                  <c:v>9.4911400000000003E-4</c:v>
                </c:pt>
                <c:pt idx="157234" formatCode="0.00E+00">
                  <c:v>9.7700999999999994E-4</c:v>
                </c:pt>
                <c:pt idx="157235" formatCode="0.00E+00">
                  <c:v>1.0047999999999999E-3</c:v>
                </c:pt>
                <c:pt idx="157236" formatCode="0.00E+00">
                  <c:v>1.0324900000000001E-3</c:v>
                </c:pt>
                <c:pt idx="157237" formatCode="0.00E+00">
                  <c:v>1.0601199999999999E-3</c:v>
                </c:pt>
                <c:pt idx="157238" formatCode="0.00E+00">
                  <c:v>1.0877E-3</c:v>
                </c:pt>
                <c:pt idx="157239" formatCode="0.00E+00">
                  <c:v>1.11524E-3</c:v>
                </c:pt>
                <c:pt idx="157240" formatCode="0.00E+00">
                  <c:v>1.14277E-3</c:v>
                </c:pt>
                <c:pt idx="157241" formatCode="0.00E+00">
                  <c:v>1.1703E-3</c:v>
                </c:pt>
                <c:pt idx="157242" formatCode="0.00E+00">
                  <c:v>1.1978500000000001E-3</c:v>
                </c:pt>
                <c:pt idx="157243" formatCode="0.00E+00">
                  <c:v>1.2254200000000001E-3</c:v>
                </c:pt>
                <c:pt idx="157244" formatCode="0.00E+00">
                  <c:v>1.25303E-3</c:v>
                </c:pt>
                <c:pt idx="157245" formatCode="0.00E+00">
                  <c:v>1.2806899999999999E-3</c:v>
                </c:pt>
                <c:pt idx="157246" formatCode="0.00E+00">
                  <c:v>1.3084100000000001E-3</c:v>
                </c:pt>
                <c:pt idx="157247" formatCode="0.00E+00">
                  <c:v>1.3362000000000001E-3</c:v>
                </c:pt>
                <c:pt idx="157248" formatCode="0.00E+00">
                  <c:v>1.3640499999999999E-3</c:v>
                </c:pt>
                <c:pt idx="157249" formatCode="0.00E+00">
                  <c:v>1.39197E-3</c:v>
                </c:pt>
                <c:pt idx="157250" formatCode="0.00E+00">
                  <c:v>1.41997E-3</c:v>
                </c:pt>
                <c:pt idx="157251" formatCode="0.00E+00">
                  <c:v>1.44805E-3</c:v>
                </c:pt>
                <c:pt idx="157252" formatCode="0.00E+00">
                  <c:v>1.4761900000000001E-3</c:v>
                </c:pt>
                <c:pt idx="157253" formatCode="0.00E+00">
                  <c:v>1.5043999999999999E-3</c:v>
                </c:pt>
                <c:pt idx="157254" formatCode="0.00E+00">
                  <c:v>1.5326700000000001E-3</c:v>
                </c:pt>
                <c:pt idx="157255" formatCode="0.00E+00">
                  <c:v>1.5609899999999999E-3</c:v>
                </c:pt>
                <c:pt idx="157256" formatCode="0.00E+00">
                  <c:v>1.58935E-3</c:v>
                </c:pt>
                <c:pt idx="157257" formatCode="0.00E+00">
                  <c:v>1.6177400000000001E-3</c:v>
                </c:pt>
                <c:pt idx="157258" formatCode="0.00E+00">
                  <c:v>1.6461399999999999E-3</c:v>
                </c:pt>
                <c:pt idx="157259" formatCode="0.00E+00">
                  <c:v>1.67453E-3</c:v>
                </c:pt>
                <c:pt idx="157260" formatCode="0.00E+00">
                  <c:v>1.70291E-3</c:v>
                </c:pt>
                <c:pt idx="157261" formatCode="0.00E+00">
                  <c:v>1.7312300000000001E-3</c:v>
                </c:pt>
                <c:pt idx="157262" formatCode="0.00E+00">
                  <c:v>1.7594900000000001E-3</c:v>
                </c:pt>
                <c:pt idx="157263" formatCode="0.00E+00">
                  <c:v>1.78765E-3</c:v>
                </c:pt>
                <c:pt idx="157264" formatCode="0.00E+00">
                  <c:v>1.81569E-3</c:v>
                </c:pt>
                <c:pt idx="157265" formatCode="0.00E+00">
                  <c:v>1.84358E-3</c:v>
                </c:pt>
                <c:pt idx="157266" formatCode="0.00E+00">
                  <c:v>1.8712799999999999E-3</c:v>
                </c:pt>
                <c:pt idx="157267" formatCode="0.00E+00">
                  <c:v>1.8987699999999999E-3</c:v>
                </c:pt>
                <c:pt idx="157268" formatCode="0.00E+00">
                  <c:v>1.926E-3</c:v>
                </c:pt>
                <c:pt idx="157269" formatCode="0.00E+00">
                  <c:v>1.95295E-3</c:v>
                </c:pt>
                <c:pt idx="157270" formatCode="0.00E+00">
                  <c:v>1.97956E-3</c:v>
                </c:pt>
                <c:pt idx="157271" formatCode="0.00E+00">
                  <c:v>2.0057999999999999E-3</c:v>
                </c:pt>
                <c:pt idx="157272" formatCode="0.00E+00">
                  <c:v>2.03162E-3</c:v>
                </c:pt>
                <c:pt idx="157273" formatCode="0.00E+00">
                  <c:v>2.0569799999999999E-3</c:v>
                </c:pt>
                <c:pt idx="157274" formatCode="0.00E+00">
                  <c:v>2.0818400000000002E-3</c:v>
                </c:pt>
                <c:pt idx="157275" formatCode="0.00E+00">
                  <c:v>2.1061399999999998E-3</c:v>
                </c:pt>
                <c:pt idx="157276" formatCode="0.00E+00">
                  <c:v>2.1298300000000001E-3</c:v>
                </c:pt>
                <c:pt idx="157277" formatCode="0.00E+00">
                  <c:v>2.1528699999999999E-3</c:v>
                </c:pt>
                <c:pt idx="157278" formatCode="0.00E+00">
                  <c:v>2.1752E-3</c:v>
                </c:pt>
                <c:pt idx="157279" formatCode="0.00E+00">
                  <c:v>2.1967699999999998E-3</c:v>
                </c:pt>
                <c:pt idx="157280" formatCode="0.00E+00">
                  <c:v>2.2175200000000002E-3</c:v>
                </c:pt>
                <c:pt idx="157281" formatCode="0.00E+00">
                  <c:v>2.2374000000000001E-3</c:v>
                </c:pt>
                <c:pt idx="157282" formatCode="0.00E+00">
                  <c:v>2.2563599999999998E-3</c:v>
                </c:pt>
                <c:pt idx="157283" formatCode="0.00E+00">
                  <c:v>2.2743199999999998E-3</c:v>
                </c:pt>
                <c:pt idx="157284" formatCode="0.00E+00">
                  <c:v>2.2912499999999999E-3</c:v>
                </c:pt>
                <c:pt idx="157285" formatCode="0.00E+00">
                  <c:v>2.30707E-3</c:v>
                </c:pt>
                <c:pt idx="157286" formatCode="0.00E+00">
                  <c:v>2.3217300000000001E-3</c:v>
                </c:pt>
                <c:pt idx="157287" formatCode="0.00E+00">
                  <c:v>2.3351700000000001E-3</c:v>
                </c:pt>
                <c:pt idx="157288" formatCode="0.00E+00">
                  <c:v>2.3473299999999999E-3</c:v>
                </c:pt>
                <c:pt idx="157289" formatCode="0.00E+00">
                  <c:v>2.3581499999999998E-3</c:v>
                </c:pt>
                <c:pt idx="157290" formatCode="0.00E+00">
                  <c:v>2.3675699999999998E-3</c:v>
                </c:pt>
                <c:pt idx="157291" formatCode="0.00E+00">
                  <c:v>2.3755299999999998E-3</c:v>
                </c:pt>
                <c:pt idx="157292" formatCode="0.00E+00">
                  <c:v>2.3819800000000001E-3</c:v>
                </c:pt>
                <c:pt idx="157293" formatCode="0.00E+00">
                  <c:v>2.3868399999999999E-3</c:v>
                </c:pt>
                <c:pt idx="157294" formatCode="0.00E+00">
                  <c:v>2.3900800000000002E-3</c:v>
                </c:pt>
                <c:pt idx="157295" formatCode="0.00E+00">
                  <c:v>2.3916200000000001E-3</c:v>
                </c:pt>
                <c:pt idx="157296" formatCode="0.00E+00">
                  <c:v>2.3914100000000001E-3</c:v>
                </c:pt>
                <c:pt idx="157297" formatCode="0.00E+00">
                  <c:v>2.3893999999999999E-3</c:v>
                </c:pt>
                <c:pt idx="157298" formatCode="0.00E+00">
                  <c:v>2.3855399999999998E-3</c:v>
                </c:pt>
                <c:pt idx="157299" formatCode="0.00E+00">
                  <c:v>2.3797599999999999E-3</c:v>
                </c:pt>
                <c:pt idx="157300" formatCode="0.00E+00">
                  <c:v>2.3720099999999999E-3</c:v>
                </c:pt>
                <c:pt idx="157301" formatCode="0.00E+00">
                  <c:v>2.3622600000000001E-3</c:v>
                </c:pt>
                <c:pt idx="157302" formatCode="0.00E+00">
                  <c:v>2.3504400000000001E-3</c:v>
                </c:pt>
                <c:pt idx="157303" formatCode="0.00E+00">
                  <c:v>2.33651E-3</c:v>
                </c:pt>
                <c:pt idx="157304" formatCode="0.00E+00">
                  <c:v>2.3204300000000001E-3</c:v>
                </c:pt>
                <c:pt idx="157305" formatCode="0.00E+00">
                  <c:v>2.3021500000000002E-3</c:v>
                </c:pt>
                <c:pt idx="157306" formatCode="0.00E+00">
                  <c:v>2.2816300000000002E-3</c:v>
                </c:pt>
                <c:pt idx="157307" formatCode="0.00E+00">
                  <c:v>2.2588299999999999E-3</c:v>
                </c:pt>
                <c:pt idx="157308" formatCode="0.00E+00">
                  <c:v>2.2337300000000002E-3</c:v>
                </c:pt>
                <c:pt idx="157309" formatCode="0.00E+00">
                  <c:v>2.2062800000000001E-3</c:v>
                </c:pt>
                <c:pt idx="157310" formatCode="0.00E+00">
                  <c:v>2.1764499999999999E-3</c:v>
                </c:pt>
                <c:pt idx="157311" formatCode="0.00E+00">
                  <c:v>2.1442100000000001E-3</c:v>
                </c:pt>
                <c:pt idx="157312" formatCode="0.00E+00">
                  <c:v>2.10955E-3</c:v>
                </c:pt>
                <c:pt idx="157313" formatCode="0.00E+00">
                  <c:v>2.0724300000000001E-3</c:v>
                </c:pt>
                <c:pt idx="157314" formatCode="0.00E+00">
                  <c:v>2.0328400000000002E-3</c:v>
                </c:pt>
                <c:pt idx="157315" formatCode="0.00E+00">
                  <c:v>1.9907599999999998E-3</c:v>
                </c:pt>
                <c:pt idx="157316" formatCode="0.00E+00">
                  <c:v>1.94618E-3</c:v>
                </c:pt>
                <c:pt idx="157317" formatCode="0.00E+00">
                  <c:v>1.89909E-3</c:v>
                </c:pt>
                <c:pt idx="157318" formatCode="0.00E+00">
                  <c:v>1.8494900000000001E-3</c:v>
                </c:pt>
                <c:pt idx="157319" formatCode="0.00E+00">
                  <c:v>1.79736E-3</c:v>
                </c:pt>
                <c:pt idx="157320" formatCode="0.00E+00">
                  <c:v>1.7427199999999999E-3</c:v>
                </c:pt>
                <c:pt idx="157321" formatCode="0.00E+00">
                  <c:v>1.68556E-3</c:v>
                </c:pt>
                <c:pt idx="157322" formatCode="0.00E+00">
                  <c:v>1.6258900000000001E-3</c:v>
                </c:pt>
                <c:pt idx="157323" formatCode="0.00E+00">
                  <c:v>1.5637299999999999E-3</c:v>
                </c:pt>
                <c:pt idx="157324" formatCode="0.00E+00">
                  <c:v>1.49909E-3</c:v>
                </c:pt>
                <c:pt idx="157325" formatCode="0.00E+00">
                  <c:v>1.4319999999999999E-3</c:v>
                </c:pt>
                <c:pt idx="157326" formatCode="0.00E+00">
                  <c:v>1.36247E-3</c:v>
                </c:pt>
                <c:pt idx="157327" formatCode="0.00E+00">
                  <c:v>1.29053E-3</c:v>
                </c:pt>
                <c:pt idx="157328" formatCode="0.00E+00">
                  <c:v>1.2162099999999999E-3</c:v>
                </c:pt>
                <c:pt idx="157329" formatCode="0.00E+00">
                  <c:v>1.13955E-3</c:v>
                </c:pt>
                <c:pt idx="157330" formatCode="0.00E+00">
                  <c:v>1.0605899999999999E-3</c:v>
                </c:pt>
                <c:pt idx="157331" formatCode="0.00E+00">
                  <c:v>9.7936799999999999E-4</c:v>
                </c:pt>
                <c:pt idx="157332" formatCode="0.00E+00">
                  <c:v>8.9593500000000005E-4</c:v>
                </c:pt>
                <c:pt idx="157333" formatCode="0.00E+00">
                  <c:v>8.1034100000000001E-4</c:v>
                </c:pt>
                <c:pt idx="157334" formatCode="0.00E+00">
                  <c:v>7.2263899999999996E-4</c:v>
                </c:pt>
                <c:pt idx="157335" formatCode="0.00E+00">
                  <c:v>6.3289100000000001E-4</c:v>
                </c:pt>
                <c:pt idx="157336" formatCode="0.00E+00">
                  <c:v>5.4115599999999999E-4</c:v>
                </c:pt>
                <c:pt idx="157337" formatCode="0.00E+00">
                  <c:v>4.4750399999999999E-4</c:v>
                </c:pt>
                <c:pt idx="157338" formatCode="0.00E+00">
                  <c:v>3.5200200000000002E-4</c:v>
                </c:pt>
                <c:pt idx="157339" formatCode="0.00E+00">
                  <c:v>2.54727E-4</c:v>
                </c:pt>
                <c:pt idx="157340" formatCode="0.00E+00">
                  <c:v>1.55754E-4</c:v>
                </c:pt>
                <c:pt idx="157341" formatCode="0.00E+00">
                  <c:v>5.51662E-5</c:v>
                </c:pt>
                <c:pt idx="157342" formatCode="0.00E+00">
                  <c:v>-4.6952400000000001E-5</c:v>
                </c:pt>
                <c:pt idx="157343" formatCode="0.00E+00">
                  <c:v>-1.5051299999999999E-4</c:v>
                </c:pt>
                <c:pt idx="157344" formatCode="0.00E+00">
                  <c:v>-2.5542499999999999E-4</c:v>
                </c:pt>
                <c:pt idx="157345" formatCode="0.00E+00">
                  <c:v>-3.6159199999999999E-4</c:v>
                </c:pt>
                <c:pt idx="157346" formatCode="0.00E+00">
                  <c:v>-4.6891700000000001E-4</c:v>
                </c:pt>
                <c:pt idx="157347" formatCode="0.00E+00">
                  <c:v>-5.7729799999999996E-4</c:v>
                </c:pt>
                <c:pt idx="157348" formatCode="0.00E+00">
                  <c:v>-6.8663100000000005E-4</c:v>
                </c:pt>
                <c:pt idx="157349" formatCode="0.00E+00">
                  <c:v>-7.9680899999999999E-4</c:v>
                </c:pt>
                <c:pt idx="157350" formatCode="0.00E+00">
                  <c:v>-9.0772200000000002E-4</c:v>
                </c:pt>
                <c:pt idx="157351" formatCode="0.00E+00">
                  <c:v>-1.0192599999999999E-3</c:v>
                </c:pt>
                <c:pt idx="157352" formatCode="0.00E+00">
                  <c:v>-1.1313E-3</c:v>
                </c:pt>
                <c:pt idx="157353" formatCode="0.00E+00">
                  <c:v>-1.2437399999999999E-3</c:v>
                </c:pt>
                <c:pt idx="157354" formatCode="0.00E+00">
                  <c:v>-1.35644E-3</c:v>
                </c:pt>
                <c:pt idx="157355" formatCode="0.00E+00">
                  <c:v>-1.46929E-3</c:v>
                </c:pt>
                <c:pt idx="157356" formatCode="0.00E+00">
                  <c:v>-1.5821699999999999E-3</c:v>
                </c:pt>
                <c:pt idx="157357" formatCode="0.00E+00">
                  <c:v>-1.69495E-3</c:v>
                </c:pt>
                <c:pt idx="157358" formatCode="0.00E+00">
                  <c:v>-1.80751E-3</c:v>
                </c:pt>
                <c:pt idx="157359" formatCode="0.00E+00">
                  <c:v>-1.91971E-3</c:v>
                </c:pt>
                <c:pt idx="157360" formatCode="0.00E+00">
                  <c:v>-2.0314199999999999E-3</c:v>
                </c:pt>
                <c:pt idx="157361" formatCode="0.00E+00">
                  <c:v>-2.1425200000000002E-3</c:v>
                </c:pt>
                <c:pt idx="157362" formatCode="0.00E+00">
                  <c:v>-2.2528700000000001E-3</c:v>
                </c:pt>
                <c:pt idx="157363" formatCode="0.00E+00">
                  <c:v>-2.36235E-3</c:v>
                </c:pt>
                <c:pt idx="157364" formatCode="0.00E+00">
                  <c:v>-2.4708099999999999E-3</c:v>
                </c:pt>
                <c:pt idx="157365" formatCode="0.00E+00">
                  <c:v>-2.5781300000000001E-3</c:v>
                </c:pt>
                <c:pt idx="157366" formatCode="0.00E+00">
                  <c:v>-2.68417E-3</c:v>
                </c:pt>
                <c:pt idx="157367" formatCode="0.00E+00">
                  <c:v>-2.7888000000000001E-3</c:v>
                </c:pt>
                <c:pt idx="157368" formatCode="0.00E+00">
                  <c:v>-2.8918799999999999E-3</c:v>
                </c:pt>
                <c:pt idx="157369" formatCode="0.00E+00">
                  <c:v>-2.99329E-3</c:v>
                </c:pt>
                <c:pt idx="157370" formatCode="0.00E+00">
                  <c:v>-3.09289E-3</c:v>
                </c:pt>
                <c:pt idx="157371" formatCode="0.00E+00">
                  <c:v>-3.19054E-3</c:v>
                </c:pt>
                <c:pt idx="157372" formatCode="0.00E+00">
                  <c:v>-3.28613E-3</c:v>
                </c:pt>
                <c:pt idx="157373" formatCode="0.00E+00">
                  <c:v>-3.3795100000000001E-3</c:v>
                </c:pt>
                <c:pt idx="157374" formatCode="0.00E+00">
                  <c:v>-3.4705600000000001E-3</c:v>
                </c:pt>
                <c:pt idx="157375" formatCode="0.00E+00">
                  <c:v>-3.55916E-3</c:v>
                </c:pt>
                <c:pt idx="157376" formatCode="0.00E+00">
                  <c:v>-3.64518E-3</c:v>
                </c:pt>
                <c:pt idx="157377" formatCode="0.00E+00">
                  <c:v>-3.7284900000000001E-3</c:v>
                </c:pt>
                <c:pt idx="157378" formatCode="0.00E+00">
                  <c:v>-3.8089700000000001E-3</c:v>
                </c:pt>
                <c:pt idx="157379" formatCode="0.00E+00">
                  <c:v>-3.8865200000000001E-3</c:v>
                </c:pt>
                <c:pt idx="157380" formatCode="0.00E+00">
                  <c:v>-3.9610000000000001E-3</c:v>
                </c:pt>
                <c:pt idx="157381" formatCode="0.00E+00">
                  <c:v>-4.0323099999999999E-3</c:v>
                </c:pt>
                <c:pt idx="157382" formatCode="0.00E+00">
                  <c:v>-4.1003400000000001E-3</c:v>
                </c:pt>
                <c:pt idx="157383" formatCode="0.00E+00">
                  <c:v>-4.1649800000000004E-3</c:v>
                </c:pt>
                <c:pt idx="157384" formatCode="0.00E+00">
                  <c:v>-4.2261199999999999E-3</c:v>
                </c:pt>
                <c:pt idx="157385" formatCode="0.00E+00">
                  <c:v>-4.2836599999999999E-3</c:v>
                </c:pt>
                <c:pt idx="157386" formatCode="0.00E+00">
                  <c:v>-4.3375100000000002E-3</c:v>
                </c:pt>
                <c:pt idx="157387" formatCode="0.00E+00">
                  <c:v>-4.3875700000000004E-3</c:v>
                </c:pt>
                <c:pt idx="157388" formatCode="0.00E+00">
                  <c:v>-4.4337400000000003E-3</c:v>
                </c:pt>
                <c:pt idx="157389" formatCode="0.00E+00">
                  <c:v>-4.4759600000000002E-3</c:v>
                </c:pt>
                <c:pt idx="157390" formatCode="0.00E+00">
                  <c:v>-4.5141299999999999E-3</c:v>
                </c:pt>
                <c:pt idx="157391" formatCode="0.00E+00">
                  <c:v>-4.5481699999999998E-3</c:v>
                </c:pt>
                <c:pt idx="157392" formatCode="0.00E+00">
                  <c:v>-4.5780100000000004E-3</c:v>
                </c:pt>
                <c:pt idx="157393" formatCode="0.00E+00">
                  <c:v>-4.6035800000000003E-3</c:v>
                </c:pt>
                <c:pt idx="157394" formatCode="0.00E+00">
                  <c:v>-4.62482E-3</c:v>
                </c:pt>
                <c:pt idx="157395" formatCode="0.00E+00">
                  <c:v>-4.6416699999999997E-3</c:v>
                </c:pt>
                <c:pt idx="157396" formatCode="0.00E+00">
                  <c:v>-4.6540799999999997E-3</c:v>
                </c:pt>
                <c:pt idx="157397" formatCode="0.00E+00">
                  <c:v>-4.6619799999999996E-3</c:v>
                </c:pt>
                <c:pt idx="157398" formatCode="0.00E+00">
                  <c:v>-4.6653500000000004E-3</c:v>
                </c:pt>
                <c:pt idx="157399" formatCode="0.00E+00">
                  <c:v>-4.6641299999999998E-3</c:v>
                </c:pt>
                <c:pt idx="157400" formatCode="0.00E+00">
                  <c:v>-4.6582999999999998E-3</c:v>
                </c:pt>
                <c:pt idx="157401" formatCode="0.00E+00">
                  <c:v>-4.6478300000000004E-3</c:v>
                </c:pt>
                <c:pt idx="157402" formatCode="0.00E+00">
                  <c:v>-4.6326900000000001E-3</c:v>
                </c:pt>
                <c:pt idx="157403" formatCode="0.00E+00">
                  <c:v>-4.6128599999999999E-3</c:v>
                </c:pt>
                <c:pt idx="157404" formatCode="0.00E+00">
                  <c:v>-4.5883399999999998E-3</c:v>
                </c:pt>
                <c:pt idx="157405" formatCode="0.00E+00">
                  <c:v>-4.5591099999999999E-3</c:v>
                </c:pt>
                <c:pt idx="157406" formatCode="0.00E+00">
                  <c:v>-4.5251800000000002E-3</c:v>
                </c:pt>
                <c:pt idx="157407" formatCode="0.00E+00">
                  <c:v>-4.4865499999999997E-3</c:v>
                </c:pt>
                <c:pt idx="157408" formatCode="0.00E+00">
                  <c:v>-4.4432200000000003E-3</c:v>
                </c:pt>
                <c:pt idx="157409" formatCode="0.00E+00">
                  <c:v>-4.39522E-3</c:v>
                </c:pt>
                <c:pt idx="157410" formatCode="0.00E+00">
                  <c:v>-4.3425699999999996E-3</c:v>
                </c:pt>
                <c:pt idx="157411" formatCode="0.00E+00">
                  <c:v>-4.2852899999999998E-3</c:v>
                </c:pt>
                <c:pt idx="157412" formatCode="0.00E+00">
                  <c:v>-4.2234100000000004E-3</c:v>
                </c:pt>
                <c:pt idx="157413" formatCode="0.00E+00">
                  <c:v>-4.1569800000000002E-3</c:v>
                </c:pt>
                <c:pt idx="157414" formatCode="0.00E+00">
                  <c:v>-4.08604E-3</c:v>
                </c:pt>
                <c:pt idx="157415" formatCode="0.00E+00">
                  <c:v>-4.0106400000000002E-3</c:v>
                </c:pt>
                <c:pt idx="157416" formatCode="0.00E+00">
                  <c:v>-3.9308299999999997E-3</c:v>
                </c:pt>
                <c:pt idx="157417" formatCode="0.00E+00">
                  <c:v>-3.8466799999999999E-3</c:v>
                </c:pt>
                <c:pt idx="157418" formatCode="0.00E+00">
                  <c:v>-3.7582499999999999E-3</c:v>
                </c:pt>
                <c:pt idx="157419" formatCode="0.00E+00">
                  <c:v>-3.6656100000000001E-3</c:v>
                </c:pt>
                <c:pt idx="157420" formatCode="0.00E+00">
                  <c:v>-3.5688400000000002E-3</c:v>
                </c:pt>
                <c:pt idx="157421" formatCode="0.00E+00">
                  <c:v>-3.46803E-3</c:v>
                </c:pt>
                <c:pt idx="157422" formatCode="0.00E+00">
                  <c:v>-3.3632599999999999E-3</c:v>
                </c:pt>
                <c:pt idx="157423" formatCode="0.00E+00">
                  <c:v>-3.2546200000000002E-3</c:v>
                </c:pt>
                <c:pt idx="157424" formatCode="0.00E+00">
                  <c:v>-3.1422099999999999E-3</c:v>
                </c:pt>
                <c:pt idx="157425" formatCode="0.00E+00">
                  <c:v>-3.0261400000000001E-3</c:v>
                </c:pt>
                <c:pt idx="157426" formatCode="0.00E+00">
                  <c:v>-2.9065100000000002E-3</c:v>
                </c:pt>
                <c:pt idx="157427" formatCode="0.00E+00">
                  <c:v>-2.7834299999999999E-3</c:v>
                </c:pt>
                <c:pt idx="157428" formatCode="0.00E+00">
                  <c:v>-2.65702E-3</c:v>
                </c:pt>
                <c:pt idx="157429" formatCode="0.00E+00">
                  <c:v>-2.5274E-3</c:v>
                </c:pt>
                <c:pt idx="157430" formatCode="0.00E+00">
                  <c:v>-2.3947E-3</c:v>
                </c:pt>
                <c:pt idx="157431" formatCode="0.00E+00">
                  <c:v>-2.2590399999999999E-3</c:v>
                </c:pt>
                <c:pt idx="157432" formatCode="0.00E+00">
                  <c:v>-2.1205600000000001E-3</c:v>
                </c:pt>
                <c:pt idx="157433" formatCode="0.00E+00">
                  <c:v>-1.9794000000000001E-3</c:v>
                </c:pt>
                <c:pt idx="157434" formatCode="0.00E+00">
                  <c:v>-1.8356900000000001E-3</c:v>
                </c:pt>
                <c:pt idx="157435" formatCode="0.00E+00">
                  <c:v>-1.68958E-3</c:v>
                </c:pt>
                <c:pt idx="157436" formatCode="0.00E+00">
                  <c:v>-1.54122E-3</c:v>
                </c:pt>
                <c:pt idx="157437" formatCode="0.00E+00">
                  <c:v>-1.39076E-3</c:v>
                </c:pt>
                <c:pt idx="157438" formatCode="0.00E+00">
                  <c:v>-1.23835E-3</c:v>
                </c:pt>
                <c:pt idx="157439" formatCode="0.00E+00">
                  <c:v>-1.0841399999999999E-3</c:v>
                </c:pt>
                <c:pt idx="157440" formatCode="0.00E+00">
                  <c:v>-9.2829999999999996E-4</c:v>
                </c:pt>
                <c:pt idx="157441" formatCode="0.00E+00">
                  <c:v>-7.7098300000000004E-4</c:v>
                </c:pt>
                <c:pt idx="157442" formatCode="0.00E+00">
                  <c:v>-6.1235499999999997E-4</c:v>
                </c:pt>
                <c:pt idx="157443" formatCode="0.00E+00">
                  <c:v>-4.5258000000000001E-4</c:v>
                </c:pt>
                <c:pt idx="157444" formatCode="0.00E+00">
                  <c:v>-2.9182399999999999E-4</c:v>
                </c:pt>
                <c:pt idx="157445" formatCode="0.00E+00">
                  <c:v>-1.3025499999999999E-4</c:v>
                </c:pt>
                <c:pt idx="157446" formatCode="0.00E+00">
                  <c:v>3.1956799999999999E-5</c:v>
                </c:pt>
                <c:pt idx="157447" formatCode="0.00E+00">
                  <c:v>1.94642E-4</c:v>
                </c:pt>
                <c:pt idx="157448" formatCode="0.00E+00">
                  <c:v>3.5763E-4</c:v>
                </c:pt>
                <c:pt idx="157449" formatCode="0.00E+00">
                  <c:v>5.2074800000000002E-4</c:v>
                </c:pt>
                <c:pt idx="157450" formatCode="0.00E+00">
                  <c:v>6.8382499999999999E-4</c:v>
                </c:pt>
                <c:pt idx="157451" formatCode="0.00E+00">
                  <c:v>8.4668700000000005E-4</c:v>
                </c:pt>
                <c:pt idx="157452" formatCode="0.00E+00">
                  <c:v>1.00916E-3</c:v>
                </c:pt>
                <c:pt idx="157453" formatCode="0.00E+00">
                  <c:v>1.1710799999999999E-3</c:v>
                </c:pt>
                <c:pt idx="157454" formatCode="0.00E+00">
                  <c:v>1.33227E-3</c:v>
                </c:pt>
                <c:pt idx="157455" formatCode="0.00E+00">
                  <c:v>1.49255E-3</c:v>
                </c:pt>
                <c:pt idx="157456" formatCode="0.00E+00">
                  <c:v>1.6517700000000001E-3</c:v>
                </c:pt>
                <c:pt idx="157457" formatCode="0.00E+00">
                  <c:v>1.80974E-3</c:v>
                </c:pt>
                <c:pt idx="157458" formatCode="0.00E+00">
                  <c:v>1.9663100000000002E-3</c:v>
                </c:pt>
                <c:pt idx="157459" formatCode="0.00E+00">
                  <c:v>2.1213E-3</c:v>
                </c:pt>
                <c:pt idx="157460" formatCode="0.00E+00">
                  <c:v>2.2745500000000002E-3</c:v>
                </c:pt>
                <c:pt idx="157461" formatCode="0.00E+00">
                  <c:v>2.4258999999999999E-3</c:v>
                </c:pt>
                <c:pt idx="157462" formatCode="0.00E+00">
                  <c:v>2.5751900000000002E-3</c:v>
                </c:pt>
                <c:pt idx="157463" formatCode="0.00E+00">
                  <c:v>2.7222599999999998E-3</c:v>
                </c:pt>
                <c:pt idx="157464" formatCode="0.00E+00">
                  <c:v>2.8669500000000001E-3</c:v>
                </c:pt>
                <c:pt idx="157465" formatCode="0.00E+00">
                  <c:v>3.0091100000000002E-3</c:v>
                </c:pt>
                <c:pt idx="157466" formatCode="0.00E+00">
                  <c:v>3.1485900000000002E-3</c:v>
                </c:pt>
                <c:pt idx="157467" formatCode="0.00E+00">
                  <c:v>3.28525E-3</c:v>
                </c:pt>
                <c:pt idx="157468" formatCode="0.00E+00">
                  <c:v>3.4189400000000001E-3</c:v>
                </c:pt>
                <c:pt idx="157469" formatCode="0.00E+00">
                  <c:v>3.54952E-3</c:v>
                </c:pt>
                <c:pt idx="157470" formatCode="0.00E+00">
                  <c:v>3.6768500000000002E-3</c:v>
                </c:pt>
                <c:pt idx="157471" formatCode="0.00E+00">
                  <c:v>3.80081E-3</c:v>
                </c:pt>
                <c:pt idx="157472" formatCode="0.00E+00">
                  <c:v>3.9212500000000003E-3</c:v>
                </c:pt>
                <c:pt idx="157473" formatCode="0.00E+00">
                  <c:v>4.0380700000000004E-3</c:v>
                </c:pt>
                <c:pt idx="157474" formatCode="0.00E+00">
                  <c:v>4.1511300000000003E-3</c:v>
                </c:pt>
                <c:pt idx="157475" formatCode="0.00E+00">
                  <c:v>4.2603199999999997E-3</c:v>
                </c:pt>
                <c:pt idx="157476" formatCode="0.00E+00">
                  <c:v>4.3655300000000003E-3</c:v>
                </c:pt>
                <c:pt idx="157477" formatCode="0.00E+00">
                  <c:v>4.46665E-3</c:v>
                </c:pt>
                <c:pt idx="157478" formatCode="0.00E+00">
                  <c:v>4.5635800000000002E-3</c:v>
                </c:pt>
                <c:pt idx="157479" formatCode="0.00E+00">
                  <c:v>4.65622E-3</c:v>
                </c:pt>
                <c:pt idx="157480" formatCode="0.00E+00">
                  <c:v>4.7444799999999997E-3</c:v>
                </c:pt>
                <c:pt idx="157481" formatCode="0.00E+00">
                  <c:v>4.82827E-3</c:v>
                </c:pt>
                <c:pt idx="157482" formatCode="0.00E+00">
                  <c:v>4.9075200000000003E-3</c:v>
                </c:pt>
                <c:pt idx="157483" formatCode="0.00E+00">
                  <c:v>4.9821300000000004E-3</c:v>
                </c:pt>
                <c:pt idx="157484" formatCode="0.00E+00">
                  <c:v>5.0520499999999998E-3</c:v>
                </c:pt>
                <c:pt idx="157485" formatCode="0.00E+00">
                  <c:v>5.1171999999999997E-3</c:v>
                </c:pt>
                <c:pt idx="157486" formatCode="0.00E+00">
                  <c:v>5.1775299999999996E-3</c:v>
                </c:pt>
                <c:pt idx="157487" formatCode="0.00E+00">
                  <c:v>5.2329799999999999E-3</c:v>
                </c:pt>
                <c:pt idx="157488" formatCode="0.00E+00">
                  <c:v>5.2835E-3</c:v>
                </c:pt>
                <c:pt idx="157489" formatCode="0.00E+00">
                  <c:v>5.3290400000000002E-3</c:v>
                </c:pt>
                <c:pt idx="157490" formatCode="0.00E+00">
                  <c:v>5.3695699999999997E-3</c:v>
                </c:pt>
                <c:pt idx="157491" formatCode="0.00E+00">
                  <c:v>5.4050599999999997E-3</c:v>
                </c:pt>
                <c:pt idx="157492" formatCode="0.00E+00">
                  <c:v>5.4354800000000003E-3</c:v>
                </c:pt>
                <c:pt idx="157493" formatCode="0.00E+00">
                  <c:v>5.4608E-3</c:v>
                </c:pt>
                <c:pt idx="157494" formatCode="0.00E+00">
                  <c:v>5.4810099999999997E-3</c:v>
                </c:pt>
                <c:pt idx="157495" formatCode="0.00E+00">
                  <c:v>5.4961100000000002E-3</c:v>
                </c:pt>
                <c:pt idx="157496" formatCode="0.00E+00">
                  <c:v>5.5060899999999999E-3</c:v>
                </c:pt>
                <c:pt idx="157497" formatCode="0.00E+00">
                  <c:v>5.5109399999999998E-3</c:v>
                </c:pt>
                <c:pt idx="157498" formatCode="0.00E+00">
                  <c:v>5.5106799999999996E-3</c:v>
                </c:pt>
                <c:pt idx="157499" formatCode="0.00E+00">
                  <c:v>5.5053200000000002E-3</c:v>
                </c:pt>
                <c:pt idx="157500" formatCode="0.00E+00">
                  <c:v>5.4948799999999997E-3</c:v>
                </c:pt>
                <c:pt idx="157501" formatCode="0.00E+00">
                  <c:v>5.4793899999999998E-3</c:v>
                </c:pt>
                <c:pt idx="157502" formatCode="0.00E+00">
                  <c:v>5.4588600000000003E-3</c:v>
                </c:pt>
                <c:pt idx="157503" formatCode="0.00E+00">
                  <c:v>5.43334E-3</c:v>
                </c:pt>
                <c:pt idx="157504" formatCode="0.00E+00">
                  <c:v>5.4028699999999997E-3</c:v>
                </c:pt>
                <c:pt idx="157505" formatCode="0.00E+00">
                  <c:v>5.3674899999999999E-3</c:v>
                </c:pt>
                <c:pt idx="157506" formatCode="0.00E+00">
                  <c:v>5.3272600000000003E-3</c:v>
                </c:pt>
                <c:pt idx="157507" formatCode="0.00E+00">
                  <c:v>5.2822199999999998E-3</c:v>
                </c:pt>
                <c:pt idx="157508" formatCode="0.00E+00">
                  <c:v>5.2324399999999997E-3</c:v>
                </c:pt>
                <c:pt idx="157509" formatCode="0.00E+00">
                  <c:v>5.1779900000000004E-3</c:v>
                </c:pt>
                <c:pt idx="157510" formatCode="0.00E+00">
                  <c:v>5.1189299999999998E-3</c:v>
                </c:pt>
                <c:pt idx="157511" formatCode="0.00E+00">
                  <c:v>5.0553400000000002E-3</c:v>
                </c:pt>
                <c:pt idx="157512" formatCode="0.00E+00">
                  <c:v>4.9873000000000001E-3</c:v>
                </c:pt>
                <c:pt idx="157513" formatCode="0.00E+00">
                  <c:v>4.9148999999999998E-3</c:v>
                </c:pt>
                <c:pt idx="157514" formatCode="0.00E+00">
                  <c:v>4.8382099999999999E-3</c:v>
                </c:pt>
                <c:pt idx="157515" formatCode="0.00E+00">
                  <c:v>4.7573399999999997E-3</c:v>
                </c:pt>
                <c:pt idx="157516" formatCode="0.00E+00">
                  <c:v>4.6723800000000003E-3</c:v>
                </c:pt>
                <c:pt idx="157517" formatCode="0.00E+00">
                  <c:v>4.5834300000000003E-3</c:v>
                </c:pt>
                <c:pt idx="157518" formatCode="0.00E+00">
                  <c:v>4.49059E-3</c:v>
                </c:pt>
                <c:pt idx="157519" formatCode="0.00E+00">
                  <c:v>4.3939799999999996E-3</c:v>
                </c:pt>
                <c:pt idx="157520" formatCode="0.00E+00">
                  <c:v>4.2936900000000002E-3</c:v>
                </c:pt>
                <c:pt idx="157521" formatCode="0.00E+00">
                  <c:v>4.1898500000000002E-3</c:v>
                </c:pt>
                <c:pt idx="157522" formatCode="0.00E+00">
                  <c:v>4.0825799999999997E-3</c:v>
                </c:pt>
                <c:pt idx="157523" formatCode="0.00E+00">
                  <c:v>3.97198E-3</c:v>
                </c:pt>
                <c:pt idx="157524" formatCode="0.00E+00">
                  <c:v>3.8581900000000001E-3</c:v>
                </c:pt>
                <c:pt idx="157525" formatCode="0.00E+00">
                  <c:v>3.7413300000000002E-3</c:v>
                </c:pt>
                <c:pt idx="157526" formatCode="0.00E+00">
                  <c:v>3.62153E-3</c:v>
                </c:pt>
                <c:pt idx="157527" formatCode="0.00E+00">
                  <c:v>3.49891E-3</c:v>
                </c:pt>
                <c:pt idx="157528" formatCode="0.00E+00">
                  <c:v>3.3736199999999999E-3</c:v>
                </c:pt>
                <c:pt idx="157529" formatCode="0.00E+00">
                  <c:v>3.2457800000000002E-3</c:v>
                </c:pt>
                <c:pt idx="157530" formatCode="0.00E+00">
                  <c:v>3.1155200000000001E-3</c:v>
                </c:pt>
                <c:pt idx="157531" formatCode="0.00E+00">
                  <c:v>2.98299E-3</c:v>
                </c:pt>
                <c:pt idx="157532" formatCode="0.00E+00">
                  <c:v>2.84833E-3</c:v>
                </c:pt>
                <c:pt idx="157533" formatCode="0.00E+00">
                  <c:v>2.7116599999999999E-3</c:v>
                </c:pt>
                <c:pt idx="157534" formatCode="0.00E+00">
                  <c:v>2.5731399999999998E-3</c:v>
                </c:pt>
                <c:pt idx="157535" formatCode="0.00E+00">
                  <c:v>2.4329099999999999E-3</c:v>
                </c:pt>
                <c:pt idx="157536" formatCode="0.00E+00">
                  <c:v>2.2910999999999999E-3</c:v>
                </c:pt>
                <c:pt idx="157537" formatCode="0.00E+00">
                  <c:v>2.1478500000000002E-3</c:v>
                </c:pt>
                <c:pt idx="157538" formatCode="0.00E+00">
                  <c:v>2.0033199999999998E-3</c:v>
                </c:pt>
                <c:pt idx="157539" formatCode="0.00E+00">
                  <c:v>1.85764E-3</c:v>
                </c:pt>
                <c:pt idx="157540" formatCode="0.00E+00">
                  <c:v>1.7109600000000001E-3</c:v>
                </c:pt>
                <c:pt idx="157541" formatCode="0.00E+00">
                  <c:v>1.5634100000000001E-3</c:v>
                </c:pt>
                <c:pt idx="157542" formatCode="0.00E+00">
                  <c:v>1.4151400000000001E-3</c:v>
                </c:pt>
                <c:pt idx="157543" formatCode="0.00E+00">
                  <c:v>1.26629E-3</c:v>
                </c:pt>
                <c:pt idx="157544" formatCode="0.00E+00">
                  <c:v>1.1170100000000001E-3</c:v>
                </c:pt>
                <c:pt idx="157545" formatCode="0.00E+00">
                  <c:v>9.6741800000000005E-4</c:v>
                </c:pt>
                <c:pt idx="157546" formatCode="0.00E+00">
                  <c:v>8.1767000000000005E-4</c:v>
                </c:pt>
                <c:pt idx="157547" formatCode="0.00E+00">
                  <c:v>6.6789699999999998E-4</c:v>
                </c:pt>
                <c:pt idx="157548" formatCode="0.00E+00">
                  <c:v>5.1823699999999995E-4</c:v>
                </c:pt>
                <c:pt idx="157549" formatCode="0.00E+00">
                  <c:v>3.6882199999999999E-4</c:v>
                </c:pt>
                <c:pt idx="157550" formatCode="0.00E+00">
                  <c:v>2.19786E-4</c:v>
                </c:pt>
                <c:pt idx="157551" formatCode="0.00E+00">
                  <c:v>7.12605E-5</c:v>
                </c:pt>
                <c:pt idx="157552" formatCode="0.00E+00">
                  <c:v>-7.6626599999999996E-5</c:v>
                </c:pt>
                <c:pt idx="157553" formatCode="0.00E+00">
                  <c:v>-2.2374800000000001E-4</c:v>
                </c:pt>
                <c:pt idx="157554" formatCode="0.00E+00">
                  <c:v>-3.6997899999999999E-4</c:v>
                </c:pt>
                <c:pt idx="157555" formatCode="0.00E+00">
                  <c:v>-5.1519599999999999E-4</c:v>
                </c:pt>
                <c:pt idx="157556" formatCode="0.00E+00">
                  <c:v>-6.5928099999999995E-4</c:v>
                </c:pt>
                <c:pt idx="157557" formatCode="0.00E+00">
                  <c:v>-8.0211400000000004E-4</c:v>
                </c:pt>
                <c:pt idx="157558" formatCode="0.00E+00">
                  <c:v>-9.4358199999999999E-4</c:v>
                </c:pt>
                <c:pt idx="157559" formatCode="0.00E+00">
                  <c:v>-1.0835700000000001E-3</c:v>
                </c:pt>
                <c:pt idx="157560" formatCode="0.00E+00">
                  <c:v>-1.22197E-3</c:v>
                </c:pt>
                <c:pt idx="157561" formatCode="0.00E+00">
                  <c:v>-1.3586799999999999E-3</c:v>
                </c:pt>
                <c:pt idx="157562" formatCode="0.00E+00">
                  <c:v>-1.4935899999999999E-3</c:v>
                </c:pt>
                <c:pt idx="157563" formatCode="0.00E+00">
                  <c:v>-1.6266099999999999E-3</c:v>
                </c:pt>
                <c:pt idx="157564" formatCode="0.00E+00">
                  <c:v>-1.7576200000000001E-3</c:v>
                </c:pt>
                <c:pt idx="157565" formatCode="0.00E+00">
                  <c:v>-1.8865500000000001E-3</c:v>
                </c:pt>
                <c:pt idx="157566" formatCode="0.00E+00">
                  <c:v>-2.0133E-3</c:v>
                </c:pt>
                <c:pt idx="157567" formatCode="0.00E+00">
                  <c:v>-2.1377800000000001E-3</c:v>
                </c:pt>
                <c:pt idx="157568" formatCode="0.00E+00">
                  <c:v>-2.2599E-3</c:v>
                </c:pt>
                <c:pt idx="157569" formatCode="0.00E+00">
                  <c:v>-2.3795999999999999E-3</c:v>
                </c:pt>
                <c:pt idx="157570" formatCode="0.00E+00">
                  <c:v>-2.4967800000000001E-3</c:v>
                </c:pt>
                <c:pt idx="157571" formatCode="0.00E+00">
                  <c:v>-2.61137E-3</c:v>
                </c:pt>
                <c:pt idx="157572" formatCode="0.00E+00">
                  <c:v>-2.72332E-3</c:v>
                </c:pt>
                <c:pt idx="157573" formatCode="0.00E+00">
                  <c:v>-2.8325400000000001E-3</c:v>
                </c:pt>
                <c:pt idx="157574" formatCode="0.00E+00">
                  <c:v>-2.93897E-3</c:v>
                </c:pt>
                <c:pt idx="157575" formatCode="0.00E+00">
                  <c:v>-3.0425600000000001E-3</c:v>
                </c:pt>
                <c:pt idx="157576" formatCode="0.00E+00">
                  <c:v>-3.1432500000000002E-3</c:v>
                </c:pt>
                <c:pt idx="157577" formatCode="0.00E+00">
                  <c:v>-3.2409800000000001E-3</c:v>
                </c:pt>
                <c:pt idx="157578" formatCode="0.00E+00">
                  <c:v>-3.33571E-3</c:v>
                </c:pt>
                <c:pt idx="157579" formatCode="0.00E+00">
                  <c:v>-3.4273900000000002E-3</c:v>
                </c:pt>
                <c:pt idx="157580" formatCode="0.00E+00">
                  <c:v>-3.5159800000000001E-3</c:v>
                </c:pt>
                <c:pt idx="157581" formatCode="0.00E+00">
                  <c:v>-3.60144E-3</c:v>
                </c:pt>
                <c:pt idx="157582" formatCode="0.00E+00">
                  <c:v>-3.68374E-3</c:v>
                </c:pt>
                <c:pt idx="157583" formatCode="0.00E+00">
                  <c:v>-3.76283E-3</c:v>
                </c:pt>
                <c:pt idx="157584" formatCode="0.00E+00">
                  <c:v>-3.8387E-3</c:v>
                </c:pt>
                <c:pt idx="157585" formatCode="0.00E+00">
                  <c:v>-3.9113200000000002E-3</c:v>
                </c:pt>
                <c:pt idx="157586" formatCode="0.00E+00">
                  <c:v>-3.9806700000000004E-3</c:v>
                </c:pt>
                <c:pt idx="157587" formatCode="0.00E+00">
                  <c:v>-4.0467300000000001E-3</c:v>
                </c:pt>
                <c:pt idx="157588" formatCode="0.00E+00">
                  <c:v>-4.1094800000000004E-3</c:v>
                </c:pt>
                <c:pt idx="157589" formatCode="0.00E+00">
                  <c:v>-4.1689099999999996E-3</c:v>
                </c:pt>
                <c:pt idx="157590" formatCode="0.00E+00">
                  <c:v>-4.2250100000000004E-3</c:v>
                </c:pt>
                <c:pt idx="157591" formatCode="0.00E+00">
                  <c:v>-4.2777900000000001E-3</c:v>
                </c:pt>
                <c:pt idx="157592" formatCode="0.00E+00">
                  <c:v>-4.3272199999999997E-3</c:v>
                </c:pt>
                <c:pt idx="157593" formatCode="0.00E+00">
                  <c:v>-4.37332E-3</c:v>
                </c:pt>
                <c:pt idx="157594" formatCode="0.00E+00">
                  <c:v>-4.4160800000000002E-3</c:v>
                </c:pt>
                <c:pt idx="157595" formatCode="0.00E+00">
                  <c:v>-4.4555200000000001E-3</c:v>
                </c:pt>
                <c:pt idx="157596" formatCode="0.00E+00">
                  <c:v>-4.4916299999999999E-3</c:v>
                </c:pt>
                <c:pt idx="157597" formatCode="0.00E+00">
                  <c:v>-4.5244400000000002E-3</c:v>
                </c:pt>
                <c:pt idx="157598" formatCode="0.00E+00">
                  <c:v>-4.5539500000000002E-3</c:v>
                </c:pt>
                <c:pt idx="157599" formatCode="0.00E+00">
                  <c:v>-4.5801699999999997E-3</c:v>
                </c:pt>
                <c:pt idx="157600" formatCode="0.00E+00">
                  <c:v>-4.6031400000000004E-3</c:v>
                </c:pt>
                <c:pt idx="157601" formatCode="0.00E+00">
                  <c:v>-4.6228600000000003E-3</c:v>
                </c:pt>
                <c:pt idx="157602" formatCode="0.00E+00">
                  <c:v>-4.6393600000000004E-3</c:v>
                </c:pt>
                <c:pt idx="157603" formatCode="0.00E+00">
                  <c:v>-4.6526600000000003E-3</c:v>
                </c:pt>
                <c:pt idx="157604" formatCode="0.00E+00">
                  <c:v>-4.66279E-3</c:v>
                </c:pt>
                <c:pt idx="157605" formatCode="0.00E+00">
                  <c:v>-4.6697800000000001E-3</c:v>
                </c:pt>
                <c:pt idx="157606" formatCode="0.00E+00">
                  <c:v>-4.6736599999999996E-3</c:v>
                </c:pt>
                <c:pt idx="157607" formatCode="0.00E+00">
                  <c:v>-4.6744600000000001E-3</c:v>
                </c:pt>
                <c:pt idx="157608" formatCode="0.00E+00">
                  <c:v>-4.6722100000000004E-3</c:v>
                </c:pt>
                <c:pt idx="157609" formatCode="0.00E+00">
                  <c:v>-4.6669399999999996E-3</c:v>
                </c:pt>
                <c:pt idx="157610" formatCode="0.00E+00">
                  <c:v>-4.6587099999999999E-3</c:v>
                </c:pt>
                <c:pt idx="157611" formatCode="0.00E+00">
                  <c:v>-4.6475300000000004E-3</c:v>
                </c:pt>
                <c:pt idx="157612" formatCode="0.00E+00">
                  <c:v>-4.6334499999999999E-3</c:v>
                </c:pt>
                <c:pt idx="157613" formatCode="0.00E+00">
                  <c:v>-4.6165099999999999E-3</c:v>
                </c:pt>
                <c:pt idx="157614" formatCode="0.00E+00">
                  <c:v>-4.5967500000000001E-3</c:v>
                </c:pt>
                <c:pt idx="157615" formatCode="0.00E+00">
                  <c:v>-4.5742200000000004E-3</c:v>
                </c:pt>
                <c:pt idx="157616" formatCode="0.00E+00">
                  <c:v>-4.5489500000000004E-3</c:v>
                </c:pt>
                <c:pt idx="157617" formatCode="0.00E+00">
                  <c:v>-4.5209899999999999E-3</c:v>
                </c:pt>
                <c:pt idx="157618" formatCode="0.00E+00">
                  <c:v>-4.4903800000000004E-3</c:v>
                </c:pt>
                <c:pt idx="157619" formatCode="0.00E+00">
                  <c:v>-4.4571699999999999E-3</c:v>
                </c:pt>
                <c:pt idx="157620" formatCode="0.00E+00">
                  <c:v>-4.4213999999999998E-3</c:v>
                </c:pt>
                <c:pt idx="157621" formatCode="0.00E+00">
                  <c:v>-4.3831199999999999E-3</c:v>
                </c:pt>
                <c:pt idx="157622" formatCode="0.00E+00">
                  <c:v>-4.3423799999999999E-3</c:v>
                </c:pt>
                <c:pt idx="157623" formatCode="0.00E+00">
                  <c:v>-4.2992200000000003E-3</c:v>
                </c:pt>
                <c:pt idx="157624" formatCode="0.00E+00">
                  <c:v>-4.2536800000000001E-3</c:v>
                </c:pt>
                <c:pt idx="157625" formatCode="0.00E+00">
                  <c:v>-4.2058299999999998E-3</c:v>
                </c:pt>
                <c:pt idx="157626" formatCode="0.00E+00">
                  <c:v>-4.1556900000000001E-3</c:v>
                </c:pt>
                <c:pt idx="157627" formatCode="0.00E+00">
                  <c:v>-4.1033299999999997E-3</c:v>
                </c:pt>
                <c:pt idx="157628" formatCode="0.00E+00">
                  <c:v>-4.04879E-3</c:v>
                </c:pt>
                <c:pt idx="157629" formatCode="0.00E+00">
                  <c:v>-3.9921100000000001E-3</c:v>
                </c:pt>
                <c:pt idx="157630" formatCode="0.00E+00">
                  <c:v>-3.9333399999999996E-3</c:v>
                </c:pt>
                <c:pt idx="157631" formatCode="0.00E+00">
                  <c:v>-3.8725299999999999E-3</c:v>
                </c:pt>
                <c:pt idx="157632" formatCode="0.00E+00">
                  <c:v>-3.8097199999999999E-3</c:v>
                </c:pt>
                <c:pt idx="157633" formatCode="0.00E+00">
                  <c:v>-3.7449699999999998E-3</c:v>
                </c:pt>
                <c:pt idx="157634" formatCode="0.00E+00">
                  <c:v>-3.6783200000000001E-3</c:v>
                </c:pt>
                <c:pt idx="157635" formatCode="0.00E+00">
                  <c:v>-3.6098100000000002E-3</c:v>
                </c:pt>
                <c:pt idx="157636" formatCode="0.00E+00">
                  <c:v>-3.5394799999999998E-3</c:v>
                </c:pt>
                <c:pt idx="157637" formatCode="0.00E+00">
                  <c:v>-3.4673999999999998E-3</c:v>
                </c:pt>
                <c:pt idx="157638" formatCode="0.00E+00">
                  <c:v>-3.3935900000000001E-3</c:v>
                </c:pt>
                <c:pt idx="157639" formatCode="0.00E+00">
                  <c:v>-3.31811E-3</c:v>
                </c:pt>
                <c:pt idx="157640" formatCode="0.00E+00">
                  <c:v>-3.24099E-3</c:v>
                </c:pt>
                <c:pt idx="157641" formatCode="0.00E+00">
                  <c:v>-3.1622899999999999E-3</c:v>
                </c:pt>
                <c:pt idx="157642" formatCode="0.00E+00">
                  <c:v>-3.0820399999999999E-3</c:v>
                </c:pt>
                <c:pt idx="157643" formatCode="0.00E+00">
                  <c:v>-3.0002800000000001E-3</c:v>
                </c:pt>
                <c:pt idx="157644" formatCode="0.00E+00">
                  <c:v>-2.9170699999999999E-3</c:v>
                </c:pt>
                <c:pt idx="157645" formatCode="0.00E+00">
                  <c:v>-2.8324299999999999E-3</c:v>
                </c:pt>
                <c:pt idx="157646" formatCode="0.00E+00">
                  <c:v>-2.7464199999999999E-3</c:v>
                </c:pt>
                <c:pt idx="157647" formatCode="0.00E+00">
                  <c:v>-2.65906E-3</c:v>
                </c:pt>
                <c:pt idx="157648" formatCode="0.00E+00">
                  <c:v>-2.57041E-3</c:v>
                </c:pt>
                <c:pt idx="157649" formatCode="0.00E+00">
                  <c:v>-2.4805000000000001E-3</c:v>
                </c:pt>
                <c:pt idx="157650" formatCode="0.00E+00">
                  <c:v>-2.38938E-3</c:v>
                </c:pt>
                <c:pt idx="157651" formatCode="0.00E+00">
                  <c:v>-2.29707E-3</c:v>
                </c:pt>
                <c:pt idx="157652" formatCode="0.00E+00">
                  <c:v>-2.2036199999999999E-3</c:v>
                </c:pt>
                <c:pt idx="157653" formatCode="0.00E+00">
                  <c:v>-2.1090599999999998E-3</c:v>
                </c:pt>
                <c:pt idx="157654" formatCode="0.00E+00">
                  <c:v>-2.01344E-3</c:v>
                </c:pt>
                <c:pt idx="157655" formatCode="0.00E+00">
                  <c:v>-1.91679E-3</c:v>
                </c:pt>
                <c:pt idx="157656" formatCode="0.00E+00">
                  <c:v>-1.8191500000000001E-3</c:v>
                </c:pt>
                <c:pt idx="157657" formatCode="0.00E+00">
                  <c:v>-1.7205600000000001E-3</c:v>
                </c:pt>
                <c:pt idx="157658" formatCode="0.00E+00">
                  <c:v>-1.62104E-3</c:v>
                </c:pt>
                <c:pt idx="157659" formatCode="0.00E+00">
                  <c:v>-1.5206499999999999E-3</c:v>
                </c:pt>
                <c:pt idx="157660" formatCode="0.00E+00">
                  <c:v>-1.4194100000000001E-3</c:v>
                </c:pt>
                <c:pt idx="157661" formatCode="0.00E+00">
                  <c:v>-1.3173600000000001E-3</c:v>
                </c:pt>
                <c:pt idx="157662" formatCode="0.00E+00">
                  <c:v>-1.2145400000000001E-3</c:v>
                </c:pt>
                <c:pt idx="157663" formatCode="0.00E+00">
                  <c:v>-1.1109900000000001E-3</c:v>
                </c:pt>
                <c:pt idx="157664" formatCode="0.00E+00">
                  <c:v>-1.00673E-3</c:v>
                </c:pt>
                <c:pt idx="157665" formatCode="0.00E+00">
                  <c:v>-9.0180900000000005E-4</c:v>
                </c:pt>
                <c:pt idx="157666" formatCode="0.00E+00">
                  <c:v>-7.9626100000000004E-4</c:v>
                </c:pt>
                <c:pt idx="157667" formatCode="0.00E+00">
                  <c:v>-6.9012200000000004E-4</c:v>
                </c:pt>
                <c:pt idx="157668" formatCode="0.00E+00">
                  <c:v>-5.8343000000000002E-4</c:v>
                </c:pt>
                <c:pt idx="157669" formatCode="0.00E+00">
                  <c:v>-4.7622099999999998E-4</c:v>
                </c:pt>
                <c:pt idx="157670" formatCode="0.00E+00">
                  <c:v>-3.6853299999999999E-4</c:v>
                </c:pt>
                <c:pt idx="157671" formatCode="0.00E+00">
                  <c:v>-2.6040299999999998E-4</c:v>
                </c:pt>
                <c:pt idx="157672" formatCode="0.00E+00">
                  <c:v>-1.5186999999999999E-4</c:v>
                </c:pt>
                <c:pt idx="157673" formatCode="0.00E+00">
                  <c:v>-4.2972700000000003E-5</c:v>
                </c:pt>
                <c:pt idx="157674" formatCode="0.00E+00">
                  <c:v>6.6250100000000005E-5</c:v>
                </c:pt>
                <c:pt idx="157675" formatCode="0.00E+00">
                  <c:v>1.75759E-4</c:v>
                </c:pt>
                <c:pt idx="157676" formatCode="0.00E+00">
                  <c:v>2.8551200000000003E-4</c:v>
                </c:pt>
                <c:pt idx="157677" formatCode="0.00E+00">
                  <c:v>3.9546999999999998E-4</c:v>
                </c:pt>
                <c:pt idx="157678" formatCode="0.00E+00">
                  <c:v>5.05591E-4</c:v>
                </c:pt>
                <c:pt idx="157679" formatCode="0.00E+00">
                  <c:v>6.1583099999999995E-4</c:v>
                </c:pt>
                <c:pt idx="157680" formatCode="0.00E+00">
                  <c:v>7.2614900000000004E-4</c:v>
                </c:pt>
                <c:pt idx="157681" formatCode="0.00E+00">
                  <c:v>8.3649899999999999E-4</c:v>
                </c:pt>
                <c:pt idx="157682" formatCode="0.00E+00">
                  <c:v>9.4683799999999998E-4</c:v>
                </c:pt>
                <c:pt idx="157683" formatCode="0.00E+00">
                  <c:v>1.0571199999999999E-3</c:v>
                </c:pt>
                <c:pt idx="157684" formatCode="0.00E+00">
                  <c:v>1.1672900000000001E-3</c:v>
                </c:pt>
                <c:pt idx="157685" formatCode="0.00E+00">
                  <c:v>1.27732E-3</c:v>
                </c:pt>
                <c:pt idx="157686" formatCode="0.00E+00">
                  <c:v>1.38714E-3</c:v>
                </c:pt>
                <c:pt idx="157687" formatCode="0.00E+00">
                  <c:v>1.49672E-3</c:v>
                </c:pt>
                <c:pt idx="157688" formatCode="0.00E+00">
                  <c:v>1.6059900000000001E-3</c:v>
                </c:pt>
                <c:pt idx="157689" formatCode="0.00E+00">
                  <c:v>1.71491E-3</c:v>
                </c:pt>
                <c:pt idx="157690" formatCode="0.00E+00">
                  <c:v>1.82343E-3</c:v>
                </c:pt>
                <c:pt idx="157691" formatCode="0.00E+00">
                  <c:v>1.93148E-3</c:v>
                </c:pt>
                <c:pt idx="157692" formatCode="0.00E+00">
                  <c:v>2.0390299999999998E-3</c:v>
                </c:pt>
                <c:pt idx="157693" formatCode="0.00E+00">
                  <c:v>2.1459999999999999E-3</c:v>
                </c:pt>
                <c:pt idx="157694" formatCode="0.00E+00">
                  <c:v>2.2523399999999998E-3</c:v>
                </c:pt>
                <c:pt idx="157695" formatCode="0.00E+00">
                  <c:v>2.3580099999999998E-3</c:v>
                </c:pt>
                <c:pt idx="157696" formatCode="0.00E+00">
                  <c:v>2.46292E-3</c:v>
                </c:pt>
                <c:pt idx="157697" formatCode="0.00E+00">
                  <c:v>2.5670300000000001E-3</c:v>
                </c:pt>
                <c:pt idx="157698" formatCode="0.00E+00">
                  <c:v>2.6702800000000001E-3</c:v>
                </c:pt>
                <c:pt idx="157699" formatCode="0.00E+00">
                  <c:v>2.7726000000000001E-3</c:v>
                </c:pt>
                <c:pt idx="157700" formatCode="0.00E+00">
                  <c:v>2.8739199999999999E-3</c:v>
                </c:pt>
                <c:pt idx="157701" formatCode="0.00E+00">
                  <c:v>2.9741899999999998E-3</c:v>
                </c:pt>
                <c:pt idx="157702" formatCode="0.00E+00">
                  <c:v>3.0733399999999999E-3</c:v>
                </c:pt>
                <c:pt idx="157703" formatCode="0.00E+00">
                  <c:v>3.1712899999999998E-3</c:v>
                </c:pt>
                <c:pt idx="157704" formatCode="0.00E+00">
                  <c:v>3.2679900000000001E-3</c:v>
                </c:pt>
                <c:pt idx="157705" formatCode="0.00E+00">
                  <c:v>3.3633700000000001E-3</c:v>
                </c:pt>
                <c:pt idx="157706" formatCode="0.00E+00">
                  <c:v>3.4573500000000001E-3</c:v>
                </c:pt>
                <c:pt idx="157707" formatCode="0.00E+00">
                  <c:v>3.5498700000000001E-3</c:v>
                </c:pt>
                <c:pt idx="157708" formatCode="0.00E+00">
                  <c:v>3.6408500000000002E-3</c:v>
                </c:pt>
                <c:pt idx="157709" formatCode="0.00E+00">
                  <c:v>3.7302300000000002E-3</c:v>
                </c:pt>
                <c:pt idx="157710" formatCode="0.00E+00">
                  <c:v>3.8179300000000002E-3</c:v>
                </c:pt>
                <c:pt idx="157711" formatCode="0.00E+00">
                  <c:v>3.9038800000000002E-3</c:v>
                </c:pt>
                <c:pt idx="157712" formatCode="0.00E+00">
                  <c:v>3.9880000000000002E-3</c:v>
                </c:pt>
                <c:pt idx="157713" formatCode="0.00E+00">
                  <c:v>4.0702200000000003E-3</c:v>
                </c:pt>
                <c:pt idx="157714" formatCode="0.00E+00">
                  <c:v>4.1504799999999998E-3</c:v>
                </c:pt>
                <c:pt idx="157715" formatCode="0.00E+00">
                  <c:v>4.2286800000000003E-3</c:v>
                </c:pt>
                <c:pt idx="157716" formatCode="0.00E+00">
                  <c:v>4.3047600000000004E-3</c:v>
                </c:pt>
                <c:pt idx="157717" formatCode="0.00E+00">
                  <c:v>4.3786500000000004E-3</c:v>
                </c:pt>
                <c:pt idx="157718" formatCode="0.00E+00">
                  <c:v>4.4502600000000002E-3</c:v>
                </c:pt>
                <c:pt idx="157719" formatCode="0.00E+00">
                  <c:v>4.5195299999999999E-3</c:v>
                </c:pt>
                <c:pt idx="157720" formatCode="0.00E+00">
                  <c:v>4.5863800000000001E-3</c:v>
                </c:pt>
                <c:pt idx="157721" formatCode="0.00E+00">
                  <c:v>4.6507299999999996E-3</c:v>
                </c:pt>
                <c:pt idx="157722" formatCode="0.00E+00">
                  <c:v>4.7125099999999996E-3</c:v>
                </c:pt>
                <c:pt idx="157723" formatCode="0.00E+00">
                  <c:v>4.7716499999999997E-3</c:v>
                </c:pt>
                <c:pt idx="157724" formatCode="0.00E+00">
                  <c:v>4.8280600000000003E-3</c:v>
                </c:pt>
                <c:pt idx="157725" formatCode="0.00E+00">
                  <c:v>4.8816900000000002E-3</c:v>
                </c:pt>
                <c:pt idx="157726" formatCode="0.00E+00">
                  <c:v>4.9324499999999997E-3</c:v>
                </c:pt>
                <c:pt idx="157727" formatCode="0.00E+00">
                  <c:v>4.9802800000000001E-3</c:v>
                </c:pt>
                <c:pt idx="157728" formatCode="0.00E+00">
                  <c:v>5.0251100000000002E-3</c:v>
                </c:pt>
                <c:pt idx="157729" formatCode="0.00E+00">
                  <c:v>5.0668600000000003E-3</c:v>
                </c:pt>
                <c:pt idx="157730" formatCode="0.00E+00">
                  <c:v>5.10547E-3</c:v>
                </c:pt>
                <c:pt idx="157731" formatCode="0.00E+00">
                  <c:v>5.1408699999999996E-3</c:v>
                </c:pt>
                <c:pt idx="157732" formatCode="0.00E+00">
                  <c:v>5.1729899999999997E-3</c:v>
                </c:pt>
                <c:pt idx="157733" formatCode="0.00E+00">
                  <c:v>5.2017699999999997E-3</c:v>
                </c:pt>
                <c:pt idx="157734" formatCode="0.00E+00">
                  <c:v>5.2271499999999999E-3</c:v>
                </c:pt>
                <c:pt idx="157735" formatCode="0.00E+00">
                  <c:v>5.2490699999999998E-3</c:v>
                </c:pt>
                <c:pt idx="157736" formatCode="0.00E+00">
                  <c:v>5.2674699999999998E-3</c:v>
                </c:pt>
                <c:pt idx="157737" formatCode="0.00E+00">
                  <c:v>5.2822900000000002E-3</c:v>
                </c:pt>
                <c:pt idx="157738" formatCode="0.00E+00">
                  <c:v>5.2934699999999998E-3</c:v>
                </c:pt>
                <c:pt idx="157739" formatCode="0.00E+00">
                  <c:v>5.3009600000000004E-3</c:v>
                </c:pt>
                <c:pt idx="157740" formatCode="0.00E+00">
                  <c:v>5.3047199999999997E-3</c:v>
                </c:pt>
                <c:pt idx="157741" formatCode="0.00E+00">
                  <c:v>5.3046899999999999E-3</c:v>
                </c:pt>
                <c:pt idx="157742" formatCode="0.00E+00">
                  <c:v>5.3008300000000003E-3</c:v>
                </c:pt>
                <c:pt idx="157743" formatCode="0.00E+00">
                  <c:v>5.2931000000000002E-3</c:v>
                </c:pt>
                <c:pt idx="157744" formatCode="0.00E+00">
                  <c:v>5.28145E-3</c:v>
                </c:pt>
                <c:pt idx="157745" formatCode="0.00E+00">
                  <c:v>5.2658499999999999E-3</c:v>
                </c:pt>
                <c:pt idx="157746" formatCode="0.00E+00">
                  <c:v>5.24625E-3</c:v>
                </c:pt>
                <c:pt idx="157747" formatCode="0.00E+00">
                  <c:v>5.2226499999999997E-3</c:v>
                </c:pt>
                <c:pt idx="157748" formatCode="0.00E+00">
                  <c:v>5.19499E-3</c:v>
                </c:pt>
                <c:pt idx="157749" formatCode="0.00E+00">
                  <c:v>5.1632600000000002E-3</c:v>
                </c:pt>
                <c:pt idx="157750" formatCode="0.00E+00">
                  <c:v>5.1274399999999996E-3</c:v>
                </c:pt>
                <c:pt idx="157751" formatCode="0.00E+00">
                  <c:v>5.0875E-3</c:v>
                </c:pt>
                <c:pt idx="157752" formatCode="0.00E+00">
                  <c:v>5.0434399999999997E-3</c:v>
                </c:pt>
                <c:pt idx="157753" formatCode="0.00E+00">
                  <c:v>4.9952399999999997E-3</c:v>
                </c:pt>
                <c:pt idx="157754" formatCode="0.00E+00">
                  <c:v>4.9429000000000001E-3</c:v>
                </c:pt>
                <c:pt idx="157755" formatCode="0.00E+00">
                  <c:v>4.8863999999999999E-3</c:v>
                </c:pt>
                <c:pt idx="157756" formatCode="0.00E+00">
                  <c:v>4.8257600000000001E-3</c:v>
                </c:pt>
                <c:pt idx="157757" formatCode="0.00E+00">
                  <c:v>4.7609699999999998E-3</c:v>
                </c:pt>
                <c:pt idx="157758" formatCode="0.00E+00">
                  <c:v>4.6920499999999997E-3</c:v>
                </c:pt>
                <c:pt idx="157759" formatCode="0.00E+00">
                  <c:v>4.6189899999999999E-3</c:v>
                </c:pt>
                <c:pt idx="157760" formatCode="0.00E+00">
                  <c:v>4.5418400000000001E-3</c:v>
                </c:pt>
                <c:pt idx="157761" formatCode="0.00E+00">
                  <c:v>4.4605900000000004E-3</c:v>
                </c:pt>
                <c:pt idx="157762" formatCode="0.00E+00">
                  <c:v>4.3752799999999996E-3</c:v>
                </c:pt>
                <c:pt idx="157763" formatCode="0.00E+00">
                  <c:v>4.2859300000000003E-3</c:v>
                </c:pt>
                <c:pt idx="157764" formatCode="0.00E+00">
                  <c:v>4.1925900000000004E-3</c:v>
                </c:pt>
                <c:pt idx="157765" formatCode="0.00E+00">
                  <c:v>4.0952699999999998E-3</c:v>
                </c:pt>
                <c:pt idx="157766" formatCode="0.00E+00">
                  <c:v>3.9940399999999999E-3</c:v>
                </c:pt>
                <c:pt idx="157767" formatCode="0.00E+00">
                  <c:v>3.8889300000000001E-3</c:v>
                </c:pt>
                <c:pt idx="157768" formatCode="0.00E+00">
                  <c:v>3.7799999999999999E-3</c:v>
                </c:pt>
                <c:pt idx="157769" formatCode="0.00E+00">
                  <c:v>3.6672900000000001E-3</c:v>
                </c:pt>
                <c:pt idx="157770" formatCode="0.00E+00">
                  <c:v>3.5508699999999998E-3</c:v>
                </c:pt>
                <c:pt idx="157771" formatCode="0.00E+00">
                  <c:v>3.4308099999999998E-3</c:v>
                </c:pt>
                <c:pt idx="157772" formatCode="0.00E+00">
                  <c:v>3.30716E-3</c:v>
                </c:pt>
                <c:pt idx="157773" formatCode="0.00E+00">
                  <c:v>3.18001E-3</c:v>
                </c:pt>
                <c:pt idx="157774" formatCode="0.00E+00">
                  <c:v>3.0494300000000001E-3</c:v>
                </c:pt>
                <c:pt idx="157775" formatCode="0.00E+00">
                  <c:v>2.9155000000000001E-3</c:v>
                </c:pt>
                <c:pt idx="157776" formatCode="0.00E+00">
                  <c:v>2.7783E-3</c:v>
                </c:pt>
                <c:pt idx="157777" formatCode="0.00E+00">
                  <c:v>2.6379300000000001E-3</c:v>
                </c:pt>
                <c:pt idx="157778" formatCode="0.00E+00">
                  <c:v>2.4944799999999999E-3</c:v>
                </c:pt>
                <c:pt idx="157779" formatCode="0.00E+00">
                  <c:v>2.34804E-3</c:v>
                </c:pt>
                <c:pt idx="157780" formatCode="0.00E+00">
                  <c:v>2.1987299999999999E-3</c:v>
                </c:pt>
                <c:pt idx="157781" formatCode="0.00E+00">
                  <c:v>2.0466400000000002E-3</c:v>
                </c:pt>
                <c:pt idx="157782" formatCode="0.00E+00">
                  <c:v>1.8918800000000001E-3</c:v>
                </c:pt>
                <c:pt idx="157783" formatCode="0.00E+00">
                  <c:v>1.7345699999999999E-3</c:v>
                </c:pt>
                <c:pt idx="157784" formatCode="0.00E+00">
                  <c:v>1.5748299999999999E-3</c:v>
                </c:pt>
                <c:pt idx="157785" formatCode="0.00E+00">
                  <c:v>1.41277E-3</c:v>
                </c:pt>
                <c:pt idx="157786" formatCode="0.00E+00">
                  <c:v>1.2485300000000001E-3</c:v>
                </c:pt>
                <c:pt idx="157787" formatCode="0.00E+00">
                  <c:v>1.08223E-3</c:v>
                </c:pt>
                <c:pt idx="157788" formatCode="0.00E+00">
                  <c:v>9.13994E-4</c:v>
                </c:pt>
                <c:pt idx="157789" formatCode="0.00E+00">
                  <c:v>7.43967E-4</c:v>
                </c:pt>
                <c:pt idx="157790" formatCode="0.00E+00">
                  <c:v>5.7228499999999996E-4</c:v>
                </c:pt>
                <c:pt idx="157791" formatCode="0.00E+00">
                  <c:v>3.9908899999999999E-4</c:v>
                </c:pt>
                <c:pt idx="157792" formatCode="0.00E+00">
                  <c:v>2.2452099999999999E-4</c:v>
                </c:pt>
                <c:pt idx="157793" formatCode="0.00E+00">
                  <c:v>4.87288E-5</c:v>
                </c:pt>
                <c:pt idx="157794" formatCode="0.00E+00">
                  <c:v>-1.28138E-4</c:v>
                </c:pt>
                <c:pt idx="157795" formatCode="0.00E+00">
                  <c:v>-3.0592899999999998E-4</c:v>
                </c:pt>
                <c:pt idx="157796" formatCode="0.00E+00">
                  <c:v>-4.84489E-4</c:v>
                </c:pt>
                <c:pt idx="157797" formatCode="0.00E+00">
                  <c:v>-6.6366299999999999E-4</c:v>
                </c:pt>
                <c:pt idx="157798" formatCode="0.00E+00">
                  <c:v>-8.4329100000000003E-4</c:v>
                </c:pt>
                <c:pt idx="157799" formatCode="0.00E+00">
                  <c:v>-1.02322E-3</c:v>
                </c:pt>
                <c:pt idx="157800" formatCode="0.00E+00">
                  <c:v>-1.20327E-3</c:v>
                </c:pt>
                <c:pt idx="157801" formatCode="0.00E+00">
                  <c:v>-1.3833000000000001E-3</c:v>
                </c:pt>
                <c:pt idx="157802" formatCode="0.00E+00">
                  <c:v>-1.56313E-3</c:v>
                </c:pt>
                <c:pt idx="157803" formatCode="0.00E+00">
                  <c:v>-1.7426099999999999E-3</c:v>
                </c:pt>
                <c:pt idx="157804" formatCode="0.00E+00">
                  <c:v>-1.9215600000000001E-3</c:v>
                </c:pt>
                <c:pt idx="157805" formatCode="0.00E+00">
                  <c:v>-2.0998100000000001E-3</c:v>
                </c:pt>
                <c:pt idx="157806" formatCode="0.00E+00">
                  <c:v>-2.2772000000000001E-3</c:v>
                </c:pt>
                <c:pt idx="157807" formatCode="0.00E+00">
                  <c:v>-2.45356E-3</c:v>
                </c:pt>
                <c:pt idx="157808" formatCode="0.00E+00">
                  <c:v>-2.6287300000000001E-3</c:v>
                </c:pt>
                <c:pt idx="157809" formatCode="0.00E+00">
                  <c:v>-2.8025200000000002E-3</c:v>
                </c:pt>
                <c:pt idx="157810" formatCode="0.00E+00">
                  <c:v>-2.9747900000000002E-3</c:v>
                </c:pt>
                <c:pt idx="157811" formatCode="0.00E+00">
                  <c:v>-3.1453399999999999E-3</c:v>
                </c:pt>
                <c:pt idx="157812" formatCode="0.00E+00">
                  <c:v>-3.3140299999999999E-3</c:v>
                </c:pt>
                <c:pt idx="157813" formatCode="0.00E+00">
                  <c:v>-3.4806699999999999E-3</c:v>
                </c:pt>
                <c:pt idx="157814" formatCode="0.00E+00">
                  <c:v>-3.64512E-3</c:v>
                </c:pt>
                <c:pt idx="157815" formatCode="0.00E+00">
                  <c:v>-3.8071899999999998E-3</c:v>
                </c:pt>
                <c:pt idx="157816" formatCode="0.00E+00">
                  <c:v>-3.9667299999999999E-3</c:v>
                </c:pt>
                <c:pt idx="157817" formatCode="0.00E+00">
                  <c:v>-4.12358E-3</c:v>
                </c:pt>
                <c:pt idx="157818" formatCode="0.00E+00">
                  <c:v>-4.2775699999999996E-3</c:v>
                </c:pt>
                <c:pt idx="157819" formatCode="0.00E+00">
                  <c:v>-4.4285499999999998E-3</c:v>
                </c:pt>
                <c:pt idx="157820" formatCode="0.00E+00">
                  <c:v>-4.5763599999999998E-3</c:v>
                </c:pt>
                <c:pt idx="157821" formatCode="0.00E+00">
                  <c:v>-4.7208500000000004E-3</c:v>
                </c:pt>
                <c:pt idx="157822" formatCode="0.00E+00">
                  <c:v>-4.86186E-3</c:v>
                </c:pt>
                <c:pt idx="157823" formatCode="0.00E+00">
                  <c:v>-4.9992500000000002E-3</c:v>
                </c:pt>
                <c:pt idx="157824" formatCode="0.00E+00">
                  <c:v>-5.1328700000000003E-3</c:v>
                </c:pt>
                <c:pt idx="157825" formatCode="0.00E+00">
                  <c:v>-5.2625800000000002E-3</c:v>
                </c:pt>
                <c:pt idx="157826" formatCode="0.00E+00">
                  <c:v>-5.3882399999999999E-3</c:v>
                </c:pt>
                <c:pt idx="157827" formatCode="0.00E+00">
                  <c:v>-5.5097200000000001E-3</c:v>
                </c:pt>
                <c:pt idx="157828" formatCode="0.00E+00">
                  <c:v>-5.62687E-3</c:v>
                </c:pt>
                <c:pt idx="157829" formatCode="0.00E+00">
                  <c:v>-5.7395700000000003E-3</c:v>
                </c:pt>
                <c:pt idx="157830" formatCode="0.00E+00">
                  <c:v>-5.8477099999999999E-3</c:v>
                </c:pt>
                <c:pt idx="157831" formatCode="0.00E+00">
                  <c:v>-5.9511399999999997E-3</c:v>
                </c:pt>
                <c:pt idx="157832" formatCode="0.00E+00">
                  <c:v>-6.0497700000000003E-3</c:v>
                </c:pt>
                <c:pt idx="157833" formatCode="0.00E+00">
                  <c:v>-6.1434799999999998E-3</c:v>
                </c:pt>
                <c:pt idx="157834" formatCode="0.00E+00">
                  <c:v>-6.2321499999999997E-3</c:v>
                </c:pt>
                <c:pt idx="157835" formatCode="0.00E+00">
                  <c:v>-6.3156899999999997E-3</c:v>
                </c:pt>
                <c:pt idx="157836" formatCode="0.00E+00">
                  <c:v>-6.3940000000000004E-3</c:v>
                </c:pt>
                <c:pt idx="157837" formatCode="0.00E+00">
                  <c:v>-6.4669899999999997E-3</c:v>
                </c:pt>
                <c:pt idx="157838" formatCode="0.00E+00">
                  <c:v>-6.53456E-3</c:v>
                </c:pt>
                <c:pt idx="157839" formatCode="0.00E+00">
                  <c:v>-6.59664E-3</c:v>
                </c:pt>
                <c:pt idx="157840" formatCode="0.00E+00">
                  <c:v>-6.65315E-3</c:v>
                </c:pt>
                <c:pt idx="157841" formatCode="0.00E+00">
                  <c:v>-6.7040099999999998E-3</c:v>
                </c:pt>
                <c:pt idx="157842" formatCode="0.00E+00">
                  <c:v>-6.7491599999999997E-3</c:v>
                </c:pt>
                <c:pt idx="157843" formatCode="0.00E+00">
                  <c:v>-6.78854E-3</c:v>
                </c:pt>
                <c:pt idx="157844" formatCode="0.00E+00">
                  <c:v>-6.8220800000000003E-3</c:v>
                </c:pt>
                <c:pt idx="157845" formatCode="0.00E+00">
                  <c:v>-6.8497599999999999E-3</c:v>
                </c:pt>
                <c:pt idx="157846" formatCode="0.00E+00">
                  <c:v>-6.8715099999999999E-3</c:v>
                </c:pt>
                <c:pt idx="157847" formatCode="0.00E+00">
                  <c:v>-6.8872999999999998E-3</c:v>
                </c:pt>
                <c:pt idx="157848" formatCode="0.00E+00">
                  <c:v>-6.8970999999999998E-3</c:v>
                </c:pt>
                <c:pt idx="157849" formatCode="0.00E+00">
                  <c:v>-6.9008899999999998E-3</c:v>
                </c:pt>
                <c:pt idx="157850" formatCode="0.00E+00">
                  <c:v>-6.8986400000000002E-3</c:v>
                </c:pt>
                <c:pt idx="157851" formatCode="0.00E+00">
                  <c:v>-6.89034E-3</c:v>
                </c:pt>
                <c:pt idx="157852" formatCode="0.00E+00">
                  <c:v>-6.8759800000000003E-3</c:v>
                </c:pt>
                <c:pt idx="157853" formatCode="0.00E+00">
                  <c:v>-6.8555700000000001E-3</c:v>
                </c:pt>
                <c:pt idx="157854" formatCode="0.00E+00">
                  <c:v>-6.8291100000000002E-3</c:v>
                </c:pt>
                <c:pt idx="157855" formatCode="0.00E+00">
                  <c:v>-6.7965999999999999E-3</c:v>
                </c:pt>
                <c:pt idx="157856" formatCode="0.00E+00">
                  <c:v>-6.7580799999999996E-3</c:v>
                </c:pt>
                <c:pt idx="157857" formatCode="0.00E+00">
                  <c:v>-6.7135500000000004E-3</c:v>
                </c:pt>
                <c:pt idx="157858" formatCode="0.00E+00">
                  <c:v>-6.6630500000000002E-3</c:v>
                </c:pt>
                <c:pt idx="157859" formatCode="0.00E+00">
                  <c:v>-6.6066299999999996E-3</c:v>
                </c:pt>
                <c:pt idx="157860" formatCode="0.00E+00">
                  <c:v>-6.5443100000000002E-3</c:v>
                </c:pt>
                <c:pt idx="157861" formatCode="0.00E+00">
                  <c:v>-6.47614E-3</c:v>
                </c:pt>
                <c:pt idx="157862" formatCode="0.00E+00">
                  <c:v>-6.4021900000000003E-3</c:v>
                </c:pt>
                <c:pt idx="157863" formatCode="0.00E+00">
                  <c:v>-6.3225199999999999E-3</c:v>
                </c:pt>
                <c:pt idx="157864" formatCode="0.00E+00">
                  <c:v>-6.2371800000000002E-3</c:v>
                </c:pt>
                <c:pt idx="157865" formatCode="0.00E+00">
                  <c:v>-6.1462499999999998E-3</c:v>
                </c:pt>
                <c:pt idx="157866" formatCode="0.00E+00">
                  <c:v>-6.0498100000000001E-3</c:v>
                </c:pt>
                <c:pt idx="157867" formatCode="0.00E+00">
                  <c:v>-5.9479499999999996E-3</c:v>
                </c:pt>
                <c:pt idx="157868" formatCode="0.00E+00">
                  <c:v>-5.8407499999999996E-3</c:v>
                </c:pt>
                <c:pt idx="157869" formatCode="0.00E+00">
                  <c:v>-5.7283000000000004E-3</c:v>
                </c:pt>
                <c:pt idx="157870" formatCode="0.00E+00">
                  <c:v>-5.6107199999999996E-3</c:v>
                </c:pt>
                <c:pt idx="157871" formatCode="0.00E+00">
                  <c:v>-5.4880900000000002E-3</c:v>
                </c:pt>
                <c:pt idx="157872" formatCode="0.00E+00">
                  <c:v>-5.3605399999999996E-3</c:v>
                </c:pt>
                <c:pt idx="157873" formatCode="0.00E+00">
                  <c:v>-5.2281899999999997E-3</c:v>
                </c:pt>
                <c:pt idx="157874" formatCode="0.00E+00">
                  <c:v>-5.0911400000000001E-3</c:v>
                </c:pt>
                <c:pt idx="157875" formatCode="0.00E+00">
                  <c:v>-4.9495299999999997E-3</c:v>
                </c:pt>
                <c:pt idx="157876" formatCode="0.00E+00">
                  <c:v>-4.8034899999999997E-3</c:v>
                </c:pt>
                <c:pt idx="157877" formatCode="0.00E+00">
                  <c:v>-4.65315E-3</c:v>
                </c:pt>
                <c:pt idx="157878" formatCode="0.00E+00">
                  <c:v>-4.4986499999999999E-3</c:v>
                </c:pt>
                <c:pt idx="157879" formatCode="0.00E+00">
                  <c:v>-4.3401400000000001E-3</c:v>
                </c:pt>
                <c:pt idx="157880" formatCode="0.00E+00">
                  <c:v>-4.17776E-3</c:v>
                </c:pt>
                <c:pt idx="157881" formatCode="0.00E+00">
                  <c:v>-4.0116700000000002E-3</c:v>
                </c:pt>
                <c:pt idx="157882" formatCode="0.00E+00">
                  <c:v>-3.8420099999999999E-3</c:v>
                </c:pt>
                <c:pt idx="157883" formatCode="0.00E+00">
                  <c:v>-3.6689600000000002E-3</c:v>
                </c:pt>
                <c:pt idx="157884" formatCode="0.00E+00">
                  <c:v>-3.4926599999999999E-3</c:v>
                </c:pt>
                <c:pt idx="157885" formatCode="0.00E+00">
                  <c:v>-3.31329E-3</c:v>
                </c:pt>
                <c:pt idx="157886" formatCode="0.00E+00">
                  <c:v>-3.13102E-3</c:v>
                </c:pt>
                <c:pt idx="157887" formatCode="0.00E+00">
                  <c:v>-2.9460100000000002E-3</c:v>
                </c:pt>
                <c:pt idx="157888" formatCode="0.00E+00">
                  <c:v>-2.75844E-3</c:v>
                </c:pt>
                <c:pt idx="157889" formatCode="0.00E+00">
                  <c:v>-2.5684800000000002E-3</c:v>
                </c:pt>
                <c:pt idx="157890" formatCode="0.00E+00">
                  <c:v>-2.3763199999999999E-3</c:v>
                </c:pt>
                <c:pt idx="157891" formatCode="0.00E+00">
                  <c:v>-2.1821399999999999E-3</c:v>
                </c:pt>
                <c:pt idx="157892" formatCode="0.00E+00">
                  <c:v>-1.9861000000000002E-3</c:v>
                </c:pt>
                <c:pt idx="157893" formatCode="0.00E+00">
                  <c:v>-1.78841E-3</c:v>
                </c:pt>
                <c:pt idx="157894" formatCode="0.00E+00">
                  <c:v>-1.58925E-3</c:v>
                </c:pt>
                <c:pt idx="157895" formatCode="0.00E+00">
                  <c:v>-1.38879E-3</c:v>
                </c:pt>
                <c:pt idx="157896" formatCode="0.00E+00">
                  <c:v>-1.1872300000000001E-3</c:v>
                </c:pt>
                <c:pt idx="157897" formatCode="0.00E+00">
                  <c:v>-9.8476399999999995E-4</c:v>
                </c:pt>
                <c:pt idx="157898" formatCode="0.00E+00">
                  <c:v>-7.8156899999999997E-4</c:v>
                </c:pt>
                <c:pt idx="157899" formatCode="0.00E+00">
                  <c:v>-5.7783800000000001E-4</c:v>
                </c:pt>
                <c:pt idx="157900" formatCode="0.00E+00">
                  <c:v>-3.7376100000000002E-4</c:v>
                </c:pt>
                <c:pt idx="157901" formatCode="0.00E+00">
                  <c:v>-1.6952499999999999E-4</c:v>
                </c:pt>
                <c:pt idx="157902" formatCode="0.00E+00">
                  <c:v>3.4679699999999999E-5</c:v>
                </c:pt>
                <c:pt idx="157903" formatCode="0.00E+00">
                  <c:v>2.3866499999999999E-4</c:v>
                </c:pt>
                <c:pt idx="157904" formatCode="0.00E+00">
                  <c:v>4.42244E-4</c:v>
                </c:pt>
                <c:pt idx="157905" formatCode="0.00E+00">
                  <c:v>6.4522899999999998E-4</c:v>
                </c:pt>
                <c:pt idx="157906" formatCode="0.00E+00">
                  <c:v>8.4743600000000002E-4</c:v>
                </c:pt>
                <c:pt idx="157907" formatCode="0.00E+00">
                  <c:v>1.04868E-3</c:v>
                </c:pt>
                <c:pt idx="157908" formatCode="0.00E+00">
                  <c:v>1.2487799999999999E-3</c:v>
                </c:pt>
                <c:pt idx="157909" formatCode="0.00E+00">
                  <c:v>1.4475499999999999E-3</c:v>
                </c:pt>
                <c:pt idx="157910" formatCode="0.00E+00">
                  <c:v>1.64481E-3</c:v>
                </c:pt>
                <c:pt idx="157911" formatCode="0.00E+00">
                  <c:v>1.8403899999999999E-3</c:v>
                </c:pt>
                <c:pt idx="157912" formatCode="0.00E+00">
                  <c:v>2.03411E-3</c:v>
                </c:pt>
                <c:pt idx="157913" formatCode="0.00E+00">
                  <c:v>2.2258099999999999E-3</c:v>
                </c:pt>
                <c:pt idx="157914" formatCode="0.00E+00">
                  <c:v>2.4153E-3</c:v>
                </c:pt>
                <c:pt idx="157915" formatCode="0.00E+00">
                  <c:v>2.6024199999999998E-3</c:v>
                </c:pt>
                <c:pt idx="157916" formatCode="0.00E+00">
                  <c:v>2.7870199999999999E-3</c:v>
                </c:pt>
                <c:pt idx="157917" formatCode="0.00E+00">
                  <c:v>2.9689199999999999E-3</c:v>
                </c:pt>
                <c:pt idx="157918" formatCode="0.00E+00">
                  <c:v>3.1479699999999999E-3</c:v>
                </c:pt>
                <c:pt idx="157919" formatCode="0.00E+00">
                  <c:v>3.3240100000000001E-3</c:v>
                </c:pt>
                <c:pt idx="157920" formatCode="0.00E+00">
                  <c:v>3.4968999999999998E-3</c:v>
                </c:pt>
                <c:pt idx="157921" formatCode="0.00E+00">
                  <c:v>3.6664900000000001E-3</c:v>
                </c:pt>
                <c:pt idx="157922" formatCode="0.00E+00">
                  <c:v>3.83264E-3</c:v>
                </c:pt>
                <c:pt idx="157923" formatCode="0.00E+00">
                  <c:v>3.9952E-3</c:v>
                </c:pt>
                <c:pt idx="157924" formatCode="0.00E+00">
                  <c:v>4.1540500000000003E-3</c:v>
                </c:pt>
                <c:pt idx="157925" formatCode="0.00E+00">
                  <c:v>4.3090400000000001E-3</c:v>
                </c:pt>
                <c:pt idx="157926" formatCode="0.00E+00">
                  <c:v>4.4600600000000001E-3</c:v>
                </c:pt>
                <c:pt idx="157927" formatCode="0.00E+00">
                  <c:v>4.6069800000000001E-3</c:v>
                </c:pt>
                <c:pt idx="157928" formatCode="0.00E+00">
                  <c:v>4.74969E-3</c:v>
                </c:pt>
                <c:pt idx="157929" formatCode="0.00E+00">
                  <c:v>4.8880699999999996E-3</c:v>
                </c:pt>
                <c:pt idx="157930" formatCode="0.00E+00">
                  <c:v>5.0220200000000003E-3</c:v>
                </c:pt>
                <c:pt idx="157931" formatCode="0.00E+00">
                  <c:v>5.1514300000000002E-3</c:v>
                </c:pt>
                <c:pt idx="157932" formatCode="0.00E+00">
                  <c:v>5.2762099999999999E-3</c:v>
                </c:pt>
                <c:pt idx="157933" formatCode="0.00E+00">
                  <c:v>5.3962599999999999E-3</c:v>
                </c:pt>
                <c:pt idx="157934" formatCode="0.00E+00">
                  <c:v>5.51149E-3</c:v>
                </c:pt>
                <c:pt idx="157935" formatCode="0.00E+00">
                  <c:v>5.6218199999999996E-3</c:v>
                </c:pt>
                <c:pt idx="157936" formatCode="0.00E+00">
                  <c:v>5.7271800000000001E-3</c:v>
                </c:pt>
                <c:pt idx="157937" formatCode="0.00E+00">
                  <c:v>5.8275000000000002E-3</c:v>
                </c:pt>
                <c:pt idx="157938" formatCode="0.00E+00">
                  <c:v>5.9227000000000004E-3</c:v>
                </c:pt>
                <c:pt idx="157939" formatCode="0.00E+00">
                  <c:v>6.01272E-3</c:v>
                </c:pt>
                <c:pt idx="157940" formatCode="0.00E+00">
                  <c:v>6.0975100000000004E-3</c:v>
                </c:pt>
                <c:pt idx="157941" formatCode="0.00E+00">
                  <c:v>6.1770200000000001E-3</c:v>
                </c:pt>
                <c:pt idx="157942" formatCode="0.00E+00">
                  <c:v>6.2512000000000002E-3</c:v>
                </c:pt>
                <c:pt idx="157943" formatCode="0.00E+00">
                  <c:v>6.32001E-3</c:v>
                </c:pt>
                <c:pt idx="157944" formatCode="0.00E+00">
                  <c:v>6.38341E-3</c:v>
                </c:pt>
                <c:pt idx="157945" formatCode="0.00E+00">
                  <c:v>6.44139E-3</c:v>
                </c:pt>
                <c:pt idx="157946" formatCode="0.00E+00">
                  <c:v>6.4939100000000003E-3</c:v>
                </c:pt>
                <c:pt idx="157947" formatCode="0.00E+00">
                  <c:v>6.5409500000000002E-3</c:v>
                </c:pt>
                <c:pt idx="157948" formatCode="0.00E+00">
                  <c:v>6.5824999999999998E-3</c:v>
                </c:pt>
                <c:pt idx="157949" formatCode="0.00E+00">
                  <c:v>6.6185599999999999E-3</c:v>
                </c:pt>
                <c:pt idx="157950" formatCode="0.00E+00">
                  <c:v>6.6491099999999997E-3</c:v>
                </c:pt>
                <c:pt idx="157951" formatCode="0.00E+00">
                  <c:v>6.6741700000000001E-3</c:v>
                </c:pt>
                <c:pt idx="157952" formatCode="0.00E+00">
                  <c:v>6.6937300000000002E-3</c:v>
                </c:pt>
                <c:pt idx="157953" formatCode="0.00E+00">
                  <c:v>6.7078199999999998E-3</c:v>
                </c:pt>
                <c:pt idx="157954" formatCode="0.00E+00">
                  <c:v>6.7164499999999997E-3</c:v>
                </c:pt>
                <c:pt idx="157955" formatCode="0.00E+00">
                  <c:v>6.7196399999999998E-3</c:v>
                </c:pt>
                <c:pt idx="157956" formatCode="0.00E+00">
                  <c:v>6.71741E-3</c:v>
                </c:pt>
                <c:pt idx="157957" formatCode="0.00E+00">
                  <c:v>6.7098100000000001E-3</c:v>
                </c:pt>
                <c:pt idx="157958" formatCode="0.00E+00">
                  <c:v>6.6968699999999997E-3</c:v>
                </c:pt>
                <c:pt idx="157959" formatCode="0.00E+00">
                  <c:v>6.6786199999999997E-3</c:v>
                </c:pt>
                <c:pt idx="157960" formatCode="0.00E+00">
                  <c:v>6.6551199999999996E-3</c:v>
                </c:pt>
                <c:pt idx="157961" formatCode="0.00E+00">
                  <c:v>6.6264100000000001E-3</c:v>
                </c:pt>
                <c:pt idx="157962" formatCode="0.00E+00">
                  <c:v>6.5925599999999999E-3</c:v>
                </c:pt>
                <c:pt idx="157963" formatCode="0.00E+00">
                  <c:v>6.5536099999999996E-3</c:v>
                </c:pt>
                <c:pt idx="157964" formatCode="0.00E+00">
                  <c:v>6.5096299999999998E-3</c:v>
                </c:pt>
                <c:pt idx="157965" formatCode="0.00E+00">
                  <c:v>6.4606999999999998E-3</c:v>
                </c:pt>
                <c:pt idx="157966" formatCode="0.00E+00">
                  <c:v>6.4068700000000003E-3</c:v>
                </c:pt>
                <c:pt idx="157967" formatCode="0.00E+00">
                  <c:v>6.3482299999999998E-3</c:v>
                </c:pt>
                <c:pt idx="157968" formatCode="0.00E+00">
                  <c:v>6.2848499999999998E-3</c:v>
                </c:pt>
                <c:pt idx="157969" formatCode="0.00E+00">
                  <c:v>6.2168099999999997E-3</c:v>
                </c:pt>
                <c:pt idx="157970" formatCode="0.00E+00">
                  <c:v>6.1442099999999998E-3</c:v>
                </c:pt>
                <c:pt idx="157971" formatCode="0.00E+00">
                  <c:v>6.0671199999999996E-3</c:v>
                </c:pt>
                <c:pt idx="157972" formatCode="0.00E+00">
                  <c:v>5.9856500000000003E-3</c:v>
                </c:pt>
                <c:pt idx="157973" formatCode="0.00E+00">
                  <c:v>5.8998799999999997E-3</c:v>
                </c:pt>
                <c:pt idx="157974" formatCode="0.00E+00">
                  <c:v>5.8099099999999997E-3</c:v>
                </c:pt>
                <c:pt idx="157975" formatCode="0.00E+00">
                  <c:v>5.7158399999999998E-3</c:v>
                </c:pt>
                <c:pt idx="157976" formatCode="0.00E+00">
                  <c:v>5.6177800000000002E-3</c:v>
                </c:pt>
                <c:pt idx="157977" formatCode="0.00E+00">
                  <c:v>5.5158300000000002E-3</c:v>
                </c:pt>
                <c:pt idx="157978" formatCode="0.00E+00">
                  <c:v>5.4101000000000002E-3</c:v>
                </c:pt>
                <c:pt idx="157979" formatCode="0.00E+00">
                  <c:v>5.3007000000000002E-3</c:v>
                </c:pt>
                <c:pt idx="157980" formatCode="0.00E+00">
                  <c:v>5.1877399999999997E-3</c:v>
                </c:pt>
                <c:pt idx="157981" formatCode="0.00E+00">
                  <c:v>5.0713399999999997E-3</c:v>
                </c:pt>
                <c:pt idx="157982" formatCode="0.00E+00">
                  <c:v>4.9515999999999996E-3</c:v>
                </c:pt>
                <c:pt idx="157983" formatCode="0.00E+00">
                  <c:v>4.8286500000000003E-3</c:v>
                </c:pt>
                <c:pt idx="157984" formatCode="0.00E+00">
                  <c:v>4.7026100000000003E-3</c:v>
                </c:pt>
                <c:pt idx="157985" formatCode="0.00E+00">
                  <c:v>4.5735899999999998E-3</c:v>
                </c:pt>
                <c:pt idx="157986" formatCode="0.00E+00">
                  <c:v>4.4417199999999997E-3</c:v>
                </c:pt>
                <c:pt idx="157987" formatCode="0.00E+00">
                  <c:v>4.3071200000000002E-3</c:v>
                </c:pt>
                <c:pt idx="157988" formatCode="0.00E+00">
                  <c:v>4.1699199999999997E-3</c:v>
                </c:pt>
                <c:pt idx="157989" formatCode="0.00E+00">
                  <c:v>4.0302300000000001E-3</c:v>
                </c:pt>
                <c:pt idx="157990" formatCode="0.00E+00">
                  <c:v>3.8881800000000002E-3</c:v>
                </c:pt>
                <c:pt idx="157991" formatCode="0.00E+00">
                  <c:v>3.7438900000000002E-3</c:v>
                </c:pt>
                <c:pt idx="157992" formatCode="0.00E+00">
                  <c:v>3.5975E-3</c:v>
                </c:pt>
                <c:pt idx="157993" formatCode="0.00E+00">
                  <c:v>3.4491299999999999E-3</c:v>
                </c:pt>
                <c:pt idx="157994" formatCode="0.00E+00">
                  <c:v>3.2989E-3</c:v>
                </c:pt>
                <c:pt idx="157995" formatCode="0.00E+00">
                  <c:v>3.14694E-3</c:v>
                </c:pt>
                <c:pt idx="157996" formatCode="0.00E+00">
                  <c:v>2.9933799999999999E-3</c:v>
                </c:pt>
                <c:pt idx="157997" formatCode="0.00E+00">
                  <c:v>2.83834E-3</c:v>
                </c:pt>
                <c:pt idx="157998" formatCode="0.00E+00">
                  <c:v>2.6819399999999998E-3</c:v>
                </c:pt>
                <c:pt idx="157999" formatCode="0.00E+00">
                  <c:v>2.52432E-3</c:v>
                </c:pt>
                <c:pt idx="158000" formatCode="0.00E+00">
                  <c:v>2.3655899999999999E-3</c:v>
                </c:pt>
                <c:pt idx="158001" formatCode="0.00E+00">
                  <c:v>2.2058799999999999E-3</c:v>
                </c:pt>
                <c:pt idx="158002" formatCode="0.00E+00">
                  <c:v>2.0453200000000002E-3</c:v>
                </c:pt>
                <c:pt idx="158003" formatCode="0.00E+00">
                  <c:v>1.8840199999999999E-3</c:v>
                </c:pt>
                <c:pt idx="158004" formatCode="0.00E+00">
                  <c:v>1.72211E-3</c:v>
                </c:pt>
                <c:pt idx="158005" formatCode="0.00E+00">
                  <c:v>1.5597E-3</c:v>
                </c:pt>
                <c:pt idx="158006" formatCode="0.00E+00">
                  <c:v>1.3969099999999999E-3</c:v>
                </c:pt>
                <c:pt idx="158007" formatCode="0.00E+00">
                  <c:v>1.23387E-3</c:v>
                </c:pt>
                <c:pt idx="158008" formatCode="0.00E+00">
                  <c:v>1.07069E-3</c:v>
                </c:pt>
                <c:pt idx="158009" formatCode="0.00E+00">
                  <c:v>9.0748100000000002E-4</c:v>
                </c:pt>
                <c:pt idx="158010" formatCode="0.00E+00">
                  <c:v>7.4435899999999999E-4</c:v>
                </c:pt>
                <c:pt idx="158011" formatCode="0.00E+00">
                  <c:v>5.8143799999999999E-4</c:v>
                </c:pt>
                <c:pt idx="158012" formatCode="0.00E+00">
                  <c:v>4.1882600000000002E-4</c:v>
                </c:pt>
                <c:pt idx="158013" formatCode="0.00E+00">
                  <c:v>2.5663200000000002E-4</c:v>
                </c:pt>
                <c:pt idx="158014" formatCode="0.00E+00">
                  <c:v>9.4964300000000001E-5</c:v>
                </c:pt>
                <c:pt idx="158015" formatCode="0.00E+00">
                  <c:v>-6.6072800000000002E-5</c:v>
                </c:pt>
                <c:pt idx="158016" formatCode="0.00E+00">
                  <c:v>-2.26376E-4</c:v>
                </c:pt>
                <c:pt idx="158017" formatCode="0.00E+00">
                  <c:v>-3.8584200000000001E-4</c:v>
                </c:pt>
                <c:pt idx="158018" formatCode="0.00E+00">
                  <c:v>-5.4437400000000003E-4</c:v>
                </c:pt>
                <c:pt idx="158019" formatCode="0.00E+00">
                  <c:v>-7.0187199999999998E-4</c:v>
                </c:pt>
                <c:pt idx="158020" formatCode="0.00E+00">
                  <c:v>-8.5824100000000004E-4</c:v>
                </c:pt>
                <c:pt idx="158021" formatCode="0.00E+00">
                  <c:v>-1.0133900000000001E-3</c:v>
                </c:pt>
                <c:pt idx="158022" formatCode="0.00E+00">
                  <c:v>-1.1672200000000001E-3</c:v>
                </c:pt>
                <c:pt idx="158023" formatCode="0.00E+00">
                  <c:v>-1.3196499999999999E-3</c:v>
                </c:pt>
                <c:pt idx="158024" formatCode="0.00E+00">
                  <c:v>-1.47058E-3</c:v>
                </c:pt>
                <c:pt idx="158025" formatCode="0.00E+00">
                  <c:v>-1.6199400000000001E-3</c:v>
                </c:pt>
                <c:pt idx="158026" formatCode="0.00E+00">
                  <c:v>-1.76764E-3</c:v>
                </c:pt>
                <c:pt idx="158027" formatCode="0.00E+00">
                  <c:v>-1.9135999999999999E-3</c:v>
                </c:pt>
                <c:pt idx="158028" formatCode="0.00E+00">
                  <c:v>-2.0577400000000002E-3</c:v>
                </c:pt>
                <c:pt idx="158029" formatCode="0.00E+00">
                  <c:v>-2.1999799999999998E-3</c:v>
                </c:pt>
                <c:pt idx="158030" formatCode="0.00E+00">
                  <c:v>-2.3402499999999999E-3</c:v>
                </c:pt>
                <c:pt idx="158031" formatCode="0.00E+00">
                  <c:v>-2.4784799999999999E-3</c:v>
                </c:pt>
                <c:pt idx="158032" formatCode="0.00E+00">
                  <c:v>-2.61459E-3</c:v>
                </c:pt>
                <c:pt idx="158033" formatCode="0.00E+00">
                  <c:v>-2.74852E-3</c:v>
                </c:pt>
                <c:pt idx="158034" formatCode="0.00E+00">
                  <c:v>-2.8801999999999999E-3</c:v>
                </c:pt>
                <c:pt idx="158035" formatCode="0.00E+00">
                  <c:v>-3.0095600000000001E-3</c:v>
                </c:pt>
                <c:pt idx="158036" formatCode="0.00E+00">
                  <c:v>-3.1365500000000001E-3</c:v>
                </c:pt>
                <c:pt idx="158037" formatCode="0.00E+00">
                  <c:v>-3.2611099999999998E-3</c:v>
                </c:pt>
                <c:pt idx="158038" formatCode="0.00E+00">
                  <c:v>-3.38317E-3</c:v>
                </c:pt>
                <c:pt idx="158039" formatCode="0.00E+00">
                  <c:v>-3.5026900000000001E-3</c:v>
                </c:pt>
                <c:pt idx="158040" formatCode="0.00E+00">
                  <c:v>-3.6196000000000002E-3</c:v>
                </c:pt>
                <c:pt idx="158041" formatCode="0.00E+00">
                  <c:v>-3.7338599999999999E-3</c:v>
                </c:pt>
                <c:pt idx="158042" formatCode="0.00E+00">
                  <c:v>-3.84542E-3</c:v>
                </c:pt>
                <c:pt idx="158043" formatCode="0.00E+00">
                  <c:v>-3.9542199999999996E-3</c:v>
                </c:pt>
                <c:pt idx="158044" formatCode="0.00E+00">
                  <c:v>-4.0602299999999997E-3</c:v>
                </c:pt>
                <c:pt idx="158045" formatCode="0.00E+00">
                  <c:v>-4.1634000000000003E-3</c:v>
                </c:pt>
                <c:pt idx="158046" formatCode="0.00E+00">
                  <c:v>-4.2636799999999997E-3</c:v>
                </c:pt>
                <c:pt idx="158047" formatCode="0.00E+00">
                  <c:v>-4.3610400000000001E-3</c:v>
                </c:pt>
                <c:pt idx="158048" formatCode="0.00E+00">
                  <c:v>-4.4554399999999997E-3</c:v>
                </c:pt>
                <c:pt idx="158049" formatCode="0.00E+00">
                  <c:v>-4.5468399999999999E-3</c:v>
                </c:pt>
                <c:pt idx="158050" formatCode="0.00E+00">
                  <c:v>-4.6351999999999999E-3</c:v>
                </c:pt>
                <c:pt idx="158051" formatCode="0.00E+00">
                  <c:v>-4.7204999999999999E-3</c:v>
                </c:pt>
                <c:pt idx="158052" formatCode="0.00E+00">
                  <c:v>-4.8027E-3</c:v>
                </c:pt>
                <c:pt idx="158053" formatCode="0.00E+00">
                  <c:v>-4.8817699999999997E-3</c:v>
                </c:pt>
                <c:pt idx="158054" formatCode="0.00E+00">
                  <c:v>-4.9576799999999999E-3</c:v>
                </c:pt>
                <c:pt idx="158055" formatCode="0.00E+00">
                  <c:v>-5.0304099999999999E-3</c:v>
                </c:pt>
                <c:pt idx="158056" formatCode="0.00E+00">
                  <c:v>-5.0999299999999999E-3</c:v>
                </c:pt>
                <c:pt idx="158057" formatCode="0.00E+00">
                  <c:v>-5.1662100000000001E-3</c:v>
                </c:pt>
                <c:pt idx="158058" formatCode="0.00E+00">
                  <c:v>-5.2292299999999996E-3</c:v>
                </c:pt>
                <c:pt idx="158059" formatCode="0.00E+00">
                  <c:v>-5.2889800000000004E-3</c:v>
                </c:pt>
                <c:pt idx="158060" formatCode="0.00E+00">
                  <c:v>-5.34543E-3</c:v>
                </c:pt>
                <c:pt idx="158061" formatCode="0.00E+00">
                  <c:v>-5.3985700000000001E-3</c:v>
                </c:pt>
                <c:pt idx="158062" formatCode="0.00E+00">
                  <c:v>-5.4483700000000001E-3</c:v>
                </c:pt>
                <c:pt idx="158063" formatCode="0.00E+00">
                  <c:v>-5.4948200000000001E-3</c:v>
                </c:pt>
                <c:pt idx="158064" formatCode="0.00E+00">
                  <c:v>-5.5379100000000001E-3</c:v>
                </c:pt>
                <c:pt idx="158065" formatCode="0.00E+00">
                  <c:v>-5.5776200000000001E-3</c:v>
                </c:pt>
                <c:pt idx="158066" formatCode="0.00E+00">
                  <c:v>-5.6139400000000004E-3</c:v>
                </c:pt>
                <c:pt idx="158067" formatCode="0.00E+00">
                  <c:v>-5.64687E-3</c:v>
                </c:pt>
                <c:pt idx="158068" formatCode="0.00E+00">
                  <c:v>-5.67638E-3</c:v>
                </c:pt>
                <c:pt idx="158069" formatCode="0.00E+00">
                  <c:v>-5.7024700000000003E-3</c:v>
                </c:pt>
                <c:pt idx="158070" formatCode="0.00E+00">
                  <c:v>-5.7251400000000001E-3</c:v>
                </c:pt>
                <c:pt idx="158071" formatCode="0.00E+00">
                  <c:v>-5.7443800000000003E-3</c:v>
                </c:pt>
                <c:pt idx="158072" formatCode="0.00E+00">
                  <c:v>-5.7601800000000002E-3</c:v>
                </c:pt>
                <c:pt idx="158073" formatCode="0.00E+00">
                  <c:v>-5.7725399999999996E-3</c:v>
                </c:pt>
                <c:pt idx="158074" formatCode="0.00E+00">
                  <c:v>-5.7814600000000004E-3</c:v>
                </c:pt>
                <c:pt idx="158075" formatCode="0.00E+00">
                  <c:v>-5.78693E-3</c:v>
                </c:pt>
                <c:pt idx="158076" formatCode="0.00E+00">
                  <c:v>-5.7889500000000002E-3</c:v>
                </c:pt>
                <c:pt idx="158077" formatCode="0.00E+00">
                  <c:v>-5.7875299999999999E-3</c:v>
                </c:pt>
                <c:pt idx="158078" formatCode="0.00E+00">
                  <c:v>-5.7826500000000003E-3</c:v>
                </c:pt>
                <c:pt idx="158079" formatCode="0.00E+00">
                  <c:v>-5.7743400000000002E-3</c:v>
                </c:pt>
                <c:pt idx="158080" formatCode="0.00E+00">
                  <c:v>-5.7625799999999998E-3</c:v>
                </c:pt>
                <c:pt idx="158081" formatCode="0.00E+00">
                  <c:v>-5.7473899999999998E-3</c:v>
                </c:pt>
                <c:pt idx="158082" formatCode="0.00E+00">
                  <c:v>-5.7287700000000002E-3</c:v>
                </c:pt>
                <c:pt idx="158083" formatCode="0.00E+00">
                  <c:v>-5.7067200000000002E-3</c:v>
                </c:pt>
                <c:pt idx="158084" formatCode="0.00E+00">
                  <c:v>-5.6812599999999996E-3</c:v>
                </c:pt>
                <c:pt idx="158085" formatCode="0.00E+00">
                  <c:v>-5.6523800000000003E-3</c:v>
                </c:pt>
                <c:pt idx="158086" formatCode="0.00E+00">
                  <c:v>-5.6201100000000002E-3</c:v>
                </c:pt>
                <c:pt idx="158087" formatCode="0.00E+00">
                  <c:v>-5.5844500000000004E-3</c:v>
                </c:pt>
                <c:pt idx="158088" formatCode="0.00E+00">
                  <c:v>-5.5454099999999997E-3</c:v>
                </c:pt>
                <c:pt idx="158089" formatCode="0.00E+00">
                  <c:v>-5.50301E-3</c:v>
                </c:pt>
                <c:pt idx="158090" formatCode="0.00E+00">
                  <c:v>-5.4572600000000002E-3</c:v>
                </c:pt>
                <c:pt idx="158091" formatCode="0.00E+00">
                  <c:v>-5.4081800000000003E-3</c:v>
                </c:pt>
                <c:pt idx="158092" formatCode="0.00E+00">
                  <c:v>-5.3557700000000001E-3</c:v>
                </c:pt>
                <c:pt idx="158093" formatCode="0.00E+00">
                  <c:v>-5.3000699999999996E-3</c:v>
                </c:pt>
                <c:pt idx="158094" formatCode="0.00E+00">
                  <c:v>-5.2410900000000003E-3</c:v>
                </c:pt>
                <c:pt idx="158095" formatCode="0.00E+00">
                  <c:v>-5.1788399999999997E-3</c:v>
                </c:pt>
                <c:pt idx="158096" formatCode="0.00E+00">
                  <c:v>-5.11336E-3</c:v>
                </c:pt>
                <c:pt idx="158097" formatCode="0.00E+00">
                  <c:v>-5.0446600000000003E-3</c:v>
                </c:pt>
                <c:pt idx="158098" formatCode="0.00E+00">
                  <c:v>-4.9727599999999997E-3</c:v>
                </c:pt>
                <c:pt idx="158099" formatCode="0.00E+00">
                  <c:v>-4.8976999999999996E-3</c:v>
                </c:pt>
                <c:pt idx="158100" formatCode="0.00E+00">
                  <c:v>-4.8195E-3</c:v>
                </c:pt>
                <c:pt idx="158101" formatCode="0.00E+00">
                  <c:v>-4.7381899999999998E-3</c:v>
                </c:pt>
                <c:pt idx="158102" formatCode="0.00E+00">
                  <c:v>-4.6537999999999996E-3</c:v>
                </c:pt>
                <c:pt idx="158103" formatCode="0.00E+00">
                  <c:v>-4.5663600000000002E-3</c:v>
                </c:pt>
                <c:pt idx="158104" formatCode="0.00E+00">
                  <c:v>-4.4758899999999997E-3</c:v>
                </c:pt>
                <c:pt idx="158105" formatCode="0.00E+00">
                  <c:v>-4.3824500000000004E-3</c:v>
                </c:pt>
                <c:pt idx="158106" formatCode="0.00E+00">
                  <c:v>-4.2860600000000004E-3</c:v>
                </c:pt>
                <c:pt idx="158107" formatCode="0.00E+00">
                  <c:v>-4.1867600000000003E-3</c:v>
                </c:pt>
                <c:pt idx="158108" formatCode="0.00E+00">
                  <c:v>-4.08458E-3</c:v>
                </c:pt>
                <c:pt idx="158109" formatCode="0.00E+00">
                  <c:v>-3.9795799999999999E-3</c:v>
                </c:pt>
                <c:pt idx="158110" formatCode="0.00E+00">
                  <c:v>-3.8717999999999999E-3</c:v>
                </c:pt>
                <c:pt idx="158111" formatCode="0.00E+00">
                  <c:v>-3.7612700000000002E-3</c:v>
                </c:pt>
                <c:pt idx="158112" formatCode="0.00E+00">
                  <c:v>-3.6480499999999999E-3</c:v>
                </c:pt>
                <c:pt idx="158113" formatCode="0.00E+00">
                  <c:v>-3.5321800000000002E-3</c:v>
                </c:pt>
                <c:pt idx="158114" formatCode="0.00E+00">
                  <c:v>-3.4137099999999999E-3</c:v>
                </c:pt>
                <c:pt idx="158115" formatCode="0.00E+00">
                  <c:v>-3.29269E-3</c:v>
                </c:pt>
                <c:pt idx="158116" formatCode="0.00E+00">
                  <c:v>-3.1691900000000001E-3</c:v>
                </c:pt>
                <c:pt idx="158117" formatCode="0.00E+00">
                  <c:v>-3.0432499999999999E-3</c:v>
                </c:pt>
                <c:pt idx="158118" formatCode="0.00E+00">
                  <c:v>-2.91493E-3</c:v>
                </c:pt>
                <c:pt idx="158119" formatCode="0.00E+00">
                  <c:v>-2.7843E-3</c:v>
                </c:pt>
                <c:pt idx="158120" formatCode="0.00E+00">
                  <c:v>-2.6513999999999999E-3</c:v>
                </c:pt>
                <c:pt idx="158121" formatCode="0.00E+00">
                  <c:v>-2.5163199999999998E-3</c:v>
                </c:pt>
                <c:pt idx="158122" formatCode="0.00E+00">
                  <c:v>-2.3790999999999999E-3</c:v>
                </c:pt>
                <c:pt idx="158123" formatCode="0.00E+00">
                  <c:v>-2.2398299999999999E-3</c:v>
                </c:pt>
                <c:pt idx="158124" formatCode="0.00E+00">
                  <c:v>-2.0985600000000002E-3</c:v>
                </c:pt>
                <c:pt idx="158125" formatCode="0.00E+00">
                  <c:v>-1.9553800000000001E-3</c:v>
                </c:pt>
                <c:pt idx="158126" formatCode="0.00E+00">
                  <c:v>-1.8103500000000001E-3</c:v>
                </c:pt>
                <c:pt idx="158127" formatCode="0.00E+00">
                  <c:v>-1.66355E-3</c:v>
                </c:pt>
                <c:pt idx="158128" formatCode="0.00E+00">
                  <c:v>-1.5150700000000001E-3</c:v>
                </c:pt>
                <c:pt idx="158129" formatCode="0.00E+00">
                  <c:v>-1.3649700000000001E-3</c:v>
                </c:pt>
                <c:pt idx="158130" formatCode="0.00E+00">
                  <c:v>-1.21334E-3</c:v>
                </c:pt>
                <c:pt idx="158131" formatCode="0.00E+00">
                  <c:v>-1.0602700000000001E-3</c:v>
                </c:pt>
                <c:pt idx="158132" formatCode="0.00E+00">
                  <c:v>-9.0583899999999997E-4</c:v>
                </c:pt>
                <c:pt idx="158133" formatCode="0.00E+00">
                  <c:v>-7.5013800000000002E-4</c:v>
                </c:pt>
                <c:pt idx="158134" formatCode="0.00E+00">
                  <c:v>-5.9325700000000003E-4</c:v>
                </c:pt>
                <c:pt idx="158135" formatCode="0.00E+00">
                  <c:v>-4.3528700000000002E-4</c:v>
                </c:pt>
                <c:pt idx="158136" formatCode="0.00E+00">
                  <c:v>-2.7632299999999998E-4</c:v>
                </c:pt>
                <c:pt idx="158137" formatCode="0.00E+00">
                  <c:v>-1.1646000000000001E-4</c:v>
                </c:pt>
                <c:pt idx="158138" formatCode="0.00E+00">
                  <c:v>4.4202999999999997E-5</c:v>
                </c:pt>
                <c:pt idx="158139" formatCode="0.00E+00">
                  <c:v>2.0556700000000001E-4</c:v>
                </c:pt>
                <c:pt idx="158140" formatCode="0.00E+00">
                  <c:v>3.6753000000000003E-4</c:v>
                </c:pt>
                <c:pt idx="158141" formatCode="0.00E+00">
                  <c:v>5.2999000000000004E-4</c:v>
                </c:pt>
                <c:pt idx="158142" formatCode="0.00E+00">
                  <c:v>6.9284000000000001E-4</c:v>
                </c:pt>
                <c:pt idx="158143" formatCode="0.00E+00">
                  <c:v>8.5597600000000005E-4</c:v>
                </c:pt>
                <c:pt idx="158144" formatCode="0.00E+00">
                  <c:v>1.01929E-3</c:v>
                </c:pt>
                <c:pt idx="158145" formatCode="0.00E+00">
                  <c:v>1.1826600000000001E-3</c:v>
                </c:pt>
                <c:pt idx="158146" formatCode="0.00E+00">
                  <c:v>1.346E-3</c:v>
                </c:pt>
                <c:pt idx="158147" formatCode="0.00E+00">
                  <c:v>1.50917E-3</c:v>
                </c:pt>
                <c:pt idx="158148" formatCode="0.00E+00">
                  <c:v>1.6720800000000001E-3</c:v>
                </c:pt>
                <c:pt idx="158149" formatCode="0.00E+00">
                  <c:v>1.8345900000000001E-3</c:v>
                </c:pt>
                <c:pt idx="158150" formatCode="0.00E+00">
                  <c:v>1.9966099999999998E-3</c:v>
                </c:pt>
                <c:pt idx="158151" formatCode="0.00E+00">
                  <c:v>2.1580000000000002E-3</c:v>
                </c:pt>
                <c:pt idx="158152" formatCode="0.00E+00">
                  <c:v>2.3186499999999998E-3</c:v>
                </c:pt>
                <c:pt idx="158153" formatCode="0.00E+00">
                  <c:v>2.4784400000000002E-3</c:v>
                </c:pt>
                <c:pt idx="158154" formatCode="0.00E+00">
                  <c:v>2.6372499999999998E-3</c:v>
                </c:pt>
                <c:pt idx="158155" formatCode="0.00E+00">
                  <c:v>2.79496E-3</c:v>
                </c:pt>
                <c:pt idx="158156" formatCode="0.00E+00">
                  <c:v>2.95145E-3</c:v>
                </c:pt>
                <c:pt idx="158157" formatCode="0.00E+00">
                  <c:v>3.1065899999999998E-3</c:v>
                </c:pt>
                <c:pt idx="158158" formatCode="0.00E+00">
                  <c:v>3.2602600000000001E-3</c:v>
                </c:pt>
                <c:pt idx="158159" formatCode="0.00E+00">
                  <c:v>3.4123299999999999E-3</c:v>
                </c:pt>
                <c:pt idx="158160" formatCode="0.00E+00">
                  <c:v>3.5626899999999999E-3</c:v>
                </c:pt>
                <c:pt idx="158161" formatCode="0.00E+00">
                  <c:v>3.7112099999999999E-3</c:v>
                </c:pt>
                <c:pt idx="158162" formatCode="0.00E+00">
                  <c:v>3.8577699999999999E-3</c:v>
                </c:pt>
                <c:pt idx="158163" formatCode="0.00E+00">
                  <c:v>4.0022399999999998E-3</c:v>
                </c:pt>
                <c:pt idx="158164" formatCode="0.00E+00">
                  <c:v>4.1444899999999998E-3</c:v>
                </c:pt>
                <c:pt idx="158165" formatCode="0.00E+00">
                  <c:v>4.2844099999999998E-3</c:v>
                </c:pt>
                <c:pt idx="158166" formatCode="0.00E+00">
                  <c:v>4.4218800000000004E-3</c:v>
                </c:pt>
                <c:pt idx="158167" formatCode="0.00E+00">
                  <c:v>4.55676E-3</c:v>
                </c:pt>
                <c:pt idx="158168" formatCode="0.00E+00">
                  <c:v>4.6889399999999999E-3</c:v>
                </c:pt>
                <c:pt idx="158169" formatCode="0.00E+00">
                  <c:v>4.8183000000000002E-3</c:v>
                </c:pt>
                <c:pt idx="158170" formatCode="0.00E+00">
                  <c:v>4.9447199999999997E-3</c:v>
                </c:pt>
                <c:pt idx="158171" formatCode="0.00E+00">
                  <c:v>5.06808E-3</c:v>
                </c:pt>
                <c:pt idx="158172" formatCode="0.00E+00">
                  <c:v>5.1882600000000001E-3</c:v>
                </c:pt>
                <c:pt idx="158173" formatCode="0.00E+00">
                  <c:v>5.3051499999999998E-3</c:v>
                </c:pt>
                <c:pt idx="158174" formatCode="0.00E+00">
                  <c:v>5.4186199999999999E-3</c:v>
                </c:pt>
                <c:pt idx="158175" formatCode="0.00E+00">
                  <c:v>5.52858E-3</c:v>
                </c:pt>
                <c:pt idx="158176" formatCode="0.00E+00">
                  <c:v>5.6349099999999999E-3</c:v>
                </c:pt>
                <c:pt idx="158177" formatCode="0.00E+00">
                  <c:v>5.7374899999999996E-3</c:v>
                </c:pt>
                <c:pt idx="158178" formatCode="0.00E+00">
                  <c:v>5.8362300000000004E-3</c:v>
                </c:pt>
                <c:pt idx="158179" formatCode="0.00E+00">
                  <c:v>5.9310099999999996E-3</c:v>
                </c:pt>
                <c:pt idx="158180" formatCode="0.00E+00">
                  <c:v>6.0217300000000003E-3</c:v>
                </c:pt>
                <c:pt idx="158181" formatCode="0.00E+00">
                  <c:v>6.1082999999999997E-3</c:v>
                </c:pt>
                <c:pt idx="158182" formatCode="0.00E+00">
                  <c:v>6.19062E-3</c:v>
                </c:pt>
                <c:pt idx="158183" formatCode="0.00E+00">
                  <c:v>6.2685800000000002E-3</c:v>
                </c:pt>
                <c:pt idx="158184" formatCode="0.00E+00">
                  <c:v>6.3421099999999998E-3</c:v>
                </c:pt>
                <c:pt idx="158185" formatCode="0.00E+00">
                  <c:v>6.4111000000000003E-3</c:v>
                </c:pt>
                <c:pt idx="158186" formatCode="0.00E+00">
                  <c:v>6.4754799999999996E-3</c:v>
                </c:pt>
                <c:pt idx="158187" formatCode="0.00E+00">
                  <c:v>6.5351599999999999E-3</c:v>
                </c:pt>
                <c:pt idx="158188" formatCode="0.00E+00">
                  <c:v>6.59006E-3</c:v>
                </c:pt>
                <c:pt idx="158189" formatCode="0.00E+00">
                  <c:v>6.6401100000000003E-3</c:v>
                </c:pt>
                <c:pt idx="158190" formatCode="0.00E+00">
                  <c:v>6.6852300000000003E-3</c:v>
                </c:pt>
                <c:pt idx="158191" formatCode="0.00E+00">
                  <c:v>6.7253499999999997E-3</c:v>
                </c:pt>
                <c:pt idx="158192" formatCode="0.00E+00">
                  <c:v>6.7604199999999996E-3</c:v>
                </c:pt>
                <c:pt idx="158193" formatCode="0.00E+00">
                  <c:v>6.7903599999999996E-3</c:v>
                </c:pt>
                <c:pt idx="158194" formatCode="0.00E+00">
                  <c:v>6.81513E-3</c:v>
                </c:pt>
                <c:pt idx="158195" formatCode="0.00E+00">
                  <c:v>6.8346600000000002E-3</c:v>
                </c:pt>
                <c:pt idx="158196" formatCode="0.00E+00">
                  <c:v>6.8489199999999997E-3</c:v>
                </c:pt>
                <c:pt idx="158197" formatCode="0.00E+00">
                  <c:v>6.8578500000000004E-3</c:v>
                </c:pt>
                <c:pt idx="158198" formatCode="0.00E+00">
                  <c:v>6.86142E-3</c:v>
                </c:pt>
                <c:pt idx="158199" formatCode="0.00E+00">
                  <c:v>6.8595899999999996E-3</c:v>
                </c:pt>
                <c:pt idx="158200" formatCode="0.00E+00">
                  <c:v>6.8523400000000002E-3</c:v>
                </c:pt>
                <c:pt idx="158201" formatCode="0.00E+00">
                  <c:v>6.8396200000000002E-3</c:v>
                </c:pt>
                <c:pt idx="158202" formatCode="0.00E+00">
                  <c:v>6.8214399999999998E-3</c:v>
                </c:pt>
                <c:pt idx="158203" formatCode="0.00E+00">
                  <c:v>6.7977599999999999E-3</c:v>
                </c:pt>
                <c:pt idx="158204" formatCode="0.00E+00">
                  <c:v>6.7685699999999998E-3</c:v>
                </c:pt>
                <c:pt idx="158205" formatCode="0.00E+00">
                  <c:v>6.7338800000000002E-3</c:v>
                </c:pt>
                <c:pt idx="158206" formatCode="0.00E+00">
                  <c:v>6.6936799999999996E-3</c:v>
                </c:pt>
                <c:pt idx="158207" formatCode="0.00E+00">
                  <c:v>6.6479699999999996E-3</c:v>
                </c:pt>
                <c:pt idx="158208" formatCode="0.00E+00">
                  <c:v>6.5967600000000001E-3</c:v>
                </c:pt>
                <c:pt idx="158209" formatCode="0.00E+00">
                  <c:v>6.5400600000000003E-3</c:v>
                </c:pt>
                <c:pt idx="158210" formatCode="0.00E+00">
                  <c:v>6.4779E-3</c:v>
                </c:pt>
                <c:pt idx="158211" formatCode="0.00E+00">
                  <c:v>6.4102999999999999E-3</c:v>
                </c:pt>
                <c:pt idx="158212" formatCode="0.00E+00">
                  <c:v>6.3372799999999998E-3</c:v>
                </c:pt>
                <c:pt idx="158213" formatCode="0.00E+00">
                  <c:v>6.2588899999999996E-3</c:v>
                </c:pt>
                <c:pt idx="158214" formatCode="0.00E+00">
                  <c:v>6.1751499999999999E-3</c:v>
                </c:pt>
                <c:pt idx="158215" formatCode="0.00E+00">
                  <c:v>6.0861300000000004E-3</c:v>
                </c:pt>
                <c:pt idx="158216" formatCode="0.00E+00">
                  <c:v>5.9918599999999999E-3</c:v>
                </c:pt>
                <c:pt idx="158217" formatCode="0.00E+00">
                  <c:v>5.8924099999999998E-3</c:v>
                </c:pt>
                <c:pt idx="158218" formatCode="0.00E+00">
                  <c:v>5.7878299999999999E-3</c:v>
                </c:pt>
                <c:pt idx="158219" formatCode="0.00E+00">
                  <c:v>5.6781899999999996E-3</c:v>
                </c:pt>
                <c:pt idx="158220" formatCode="0.00E+00">
                  <c:v>5.5635600000000004E-3</c:v>
                </c:pt>
                <c:pt idx="158221" formatCode="0.00E+00">
                  <c:v>5.4440199999999999E-3</c:v>
                </c:pt>
                <c:pt idx="158222" formatCode="0.00E+00">
                  <c:v>5.3196500000000004E-3</c:v>
                </c:pt>
                <c:pt idx="158223" formatCode="0.00E+00">
                  <c:v>5.1905299999999996E-3</c:v>
                </c:pt>
                <c:pt idx="158224" formatCode="0.00E+00">
                  <c:v>5.0567600000000004E-3</c:v>
                </c:pt>
                <c:pt idx="158225" formatCode="0.00E+00">
                  <c:v>4.9184299999999997E-3</c:v>
                </c:pt>
                <c:pt idx="158226" formatCode="0.00E+00">
                  <c:v>4.7756500000000002E-3</c:v>
                </c:pt>
                <c:pt idx="158227" formatCode="0.00E+00">
                  <c:v>4.6285099999999997E-3</c:v>
                </c:pt>
                <c:pt idx="158228" formatCode="0.00E+00">
                  <c:v>4.4771300000000002E-3</c:v>
                </c:pt>
                <c:pt idx="158229" formatCode="0.00E+00">
                  <c:v>4.3216299999999999E-3</c:v>
                </c:pt>
                <c:pt idx="158230" formatCode="0.00E+00">
                  <c:v>4.16213E-3</c:v>
                </c:pt>
                <c:pt idx="158231" formatCode="0.00E+00">
                  <c:v>3.9987399999999998E-3</c:v>
                </c:pt>
                <c:pt idx="158232" formatCode="0.00E+00">
                  <c:v>3.8316000000000001E-3</c:v>
                </c:pt>
                <c:pt idx="158233" formatCode="0.00E+00">
                  <c:v>3.6608399999999998E-3</c:v>
                </c:pt>
                <c:pt idx="158234" formatCode="0.00E+00">
                  <c:v>3.4865999999999999E-3</c:v>
                </c:pt>
                <c:pt idx="158235" formatCode="0.00E+00">
                  <c:v>3.3090200000000002E-3</c:v>
                </c:pt>
                <c:pt idx="158236" formatCode="0.00E+00">
                  <c:v>3.1282300000000001E-3</c:v>
                </c:pt>
                <c:pt idx="158237" formatCode="0.00E+00">
                  <c:v>2.9443999999999998E-3</c:v>
                </c:pt>
                <c:pt idx="158238" formatCode="0.00E+00">
                  <c:v>2.7576699999999998E-3</c:v>
                </c:pt>
                <c:pt idx="158239" formatCode="0.00E+00">
                  <c:v>2.5681900000000001E-3</c:v>
                </c:pt>
                <c:pt idx="158240" formatCode="0.00E+00">
                  <c:v>2.3761300000000002E-3</c:v>
                </c:pt>
                <c:pt idx="158241" formatCode="0.00E+00">
                  <c:v>2.1816499999999998E-3</c:v>
                </c:pt>
                <c:pt idx="158242" formatCode="0.00E+00">
                  <c:v>1.9849099999999999E-3</c:v>
                </c:pt>
                <c:pt idx="158243" formatCode="0.00E+00">
                  <c:v>1.78608E-3</c:v>
                </c:pt>
                <c:pt idx="158244" formatCode="0.00E+00">
                  <c:v>1.5853200000000001E-3</c:v>
                </c:pt>
                <c:pt idx="158245" formatCode="0.00E+00">
                  <c:v>1.3828200000000001E-3</c:v>
                </c:pt>
                <c:pt idx="158246" formatCode="0.00E+00">
                  <c:v>1.1787499999999999E-3</c:v>
                </c:pt>
                <c:pt idx="158247" formatCode="0.00E+00">
                  <c:v>9.7327500000000001E-4</c:v>
                </c:pt>
                <c:pt idx="158248" formatCode="0.00E+00">
                  <c:v>7.6658499999999997E-4</c:v>
                </c:pt>
                <c:pt idx="158249" formatCode="0.00E+00">
                  <c:v>5.5885799999999997E-4</c:v>
                </c:pt>
                <c:pt idx="158250" formatCode="0.00E+00">
                  <c:v>3.5027600000000001E-4</c:v>
                </c:pt>
                <c:pt idx="158251" formatCode="0.00E+00">
                  <c:v>1.4102299999999999E-4</c:v>
                </c:pt>
                <c:pt idx="158252" formatCode="0.00E+00">
                  <c:v>-6.8716700000000006E-5</c:v>
                </c:pt>
                <c:pt idx="158253" formatCode="0.00E+00">
                  <c:v>-2.7875600000000001E-4</c:v>
                </c:pt>
                <c:pt idx="158254" formatCode="0.00E+00">
                  <c:v>-4.8890900000000004E-4</c:v>
                </c:pt>
                <c:pt idx="158255" formatCode="0.00E+00">
                  <c:v>-6.98988E-4</c:v>
                </c:pt>
                <c:pt idx="158256" formatCode="0.00E+00">
                  <c:v>-9.0880500000000005E-4</c:v>
                </c:pt>
                <c:pt idx="158257" formatCode="0.00E+00">
                  <c:v>-1.1181699999999999E-3</c:v>
                </c:pt>
                <c:pt idx="158258" formatCode="0.00E+00">
                  <c:v>-1.3269E-3</c:v>
                </c:pt>
                <c:pt idx="158259" formatCode="0.00E+00">
                  <c:v>-1.5348E-3</c:v>
                </c:pt>
                <c:pt idx="158260" formatCode="0.00E+00">
                  <c:v>-1.7416899999999999E-3</c:v>
                </c:pt>
                <c:pt idx="158261" formatCode="0.00E+00">
                  <c:v>-1.9473800000000001E-3</c:v>
                </c:pt>
                <c:pt idx="158262" formatCode="0.00E+00">
                  <c:v>-2.15168E-3</c:v>
                </c:pt>
                <c:pt idx="158263" formatCode="0.00E+00">
                  <c:v>-2.3544099999999999E-3</c:v>
                </c:pt>
                <c:pt idx="158264" formatCode="0.00E+00">
                  <c:v>-2.5553899999999998E-3</c:v>
                </c:pt>
                <c:pt idx="158265" formatCode="0.00E+00">
                  <c:v>-2.75442E-3</c:v>
                </c:pt>
                <c:pt idx="158266" formatCode="0.00E+00">
                  <c:v>-2.9513299999999998E-3</c:v>
                </c:pt>
                <c:pt idx="158267" formatCode="0.00E+00">
                  <c:v>-3.1459399999999998E-3</c:v>
                </c:pt>
                <c:pt idx="158268" formatCode="0.00E+00">
                  <c:v>-3.3380800000000002E-3</c:v>
                </c:pt>
                <c:pt idx="158269" formatCode="0.00E+00">
                  <c:v>-3.5275599999999999E-3</c:v>
                </c:pt>
                <c:pt idx="158270" formatCode="0.00E+00">
                  <c:v>-3.7142099999999999E-3</c:v>
                </c:pt>
                <c:pt idx="158271" formatCode="0.00E+00">
                  <c:v>-3.8978699999999999E-3</c:v>
                </c:pt>
                <c:pt idx="158272" formatCode="0.00E+00">
                  <c:v>-4.0783599999999996E-3</c:v>
                </c:pt>
                <c:pt idx="158273" formatCode="0.00E+00">
                  <c:v>-4.2555199999999996E-3</c:v>
                </c:pt>
                <c:pt idx="158274" formatCode="0.00E+00">
                  <c:v>-4.4291900000000004E-3</c:v>
                </c:pt>
                <c:pt idx="158275" formatCode="0.00E+00">
                  <c:v>-4.5992100000000003E-3</c:v>
                </c:pt>
                <c:pt idx="158276" formatCode="0.00E+00">
                  <c:v>-4.7654200000000002E-3</c:v>
                </c:pt>
                <c:pt idx="158277" formatCode="0.00E+00">
                  <c:v>-4.9276800000000003E-3</c:v>
                </c:pt>
                <c:pt idx="158278" formatCode="0.00E+00">
                  <c:v>-5.0858199999999996E-3</c:v>
                </c:pt>
                <c:pt idx="158279" formatCode="0.00E+00">
                  <c:v>-5.2397199999999998E-3</c:v>
                </c:pt>
                <c:pt idx="158280" formatCode="0.00E+00">
                  <c:v>-5.3892200000000001E-3</c:v>
                </c:pt>
                <c:pt idx="158281" formatCode="0.00E+00">
                  <c:v>-5.5342000000000004E-3</c:v>
                </c:pt>
                <c:pt idx="158282" formatCode="0.00E+00">
                  <c:v>-5.6745199999999997E-3</c:v>
                </c:pt>
                <c:pt idx="158283" formatCode="0.00E+00">
                  <c:v>-5.8100599999999997E-3</c:v>
                </c:pt>
                <c:pt idx="158284" formatCode="0.00E+00">
                  <c:v>-5.9406800000000003E-3</c:v>
                </c:pt>
                <c:pt idx="158285" formatCode="0.00E+00">
                  <c:v>-6.0662800000000003E-3</c:v>
                </c:pt>
                <c:pt idx="158286" formatCode="0.00E+00">
                  <c:v>-6.1867399999999996E-3</c:v>
                </c:pt>
                <c:pt idx="158287" formatCode="0.00E+00">
                  <c:v>-6.3019599999999997E-3</c:v>
                </c:pt>
                <c:pt idx="158288" formatCode="0.00E+00">
                  <c:v>-6.4118200000000004E-3</c:v>
                </c:pt>
                <c:pt idx="158289" formatCode="0.00E+00">
                  <c:v>-6.5162400000000004E-3</c:v>
                </c:pt>
                <c:pt idx="158290" formatCode="0.00E+00">
                  <c:v>-6.6151200000000004E-3</c:v>
                </c:pt>
                <c:pt idx="158291" formatCode="0.00E+00">
                  <c:v>-6.70837E-3</c:v>
                </c:pt>
                <c:pt idx="158292" formatCode="0.00E+00">
                  <c:v>-6.7959099999999996E-3</c:v>
                </c:pt>
                <c:pt idx="158293" formatCode="0.00E+00">
                  <c:v>-6.8776699999999998E-3</c:v>
                </c:pt>
                <c:pt idx="158294" formatCode="0.00E+00">
                  <c:v>-6.95358E-3</c:v>
                </c:pt>
                <c:pt idx="158295" formatCode="0.00E+00">
                  <c:v>-7.0235699999999998E-3</c:v>
                </c:pt>
                <c:pt idx="158296" formatCode="0.00E+00">
                  <c:v>-7.0875799999999996E-3</c:v>
                </c:pt>
                <c:pt idx="158297" formatCode="0.00E+00">
                  <c:v>-7.1455599999999996E-3</c:v>
                </c:pt>
                <c:pt idx="158298" formatCode="0.00E+00">
                  <c:v>-7.1974700000000001E-3</c:v>
                </c:pt>
                <c:pt idx="158299" formatCode="0.00E+00">
                  <c:v>-7.2432599999999996E-3</c:v>
                </c:pt>
                <c:pt idx="158300" formatCode="0.00E+00">
                  <c:v>-7.2829000000000001E-3</c:v>
                </c:pt>
                <c:pt idx="158301" formatCode="0.00E+00">
                  <c:v>-7.3163500000000001E-3</c:v>
                </c:pt>
                <c:pt idx="158302" formatCode="0.00E+00">
                  <c:v>-7.3436100000000004E-3</c:v>
                </c:pt>
                <c:pt idx="158303" formatCode="0.00E+00">
                  <c:v>-7.3646400000000004E-3</c:v>
                </c:pt>
                <c:pt idx="158304" formatCode="0.00E+00">
                  <c:v>-7.3794300000000002E-3</c:v>
                </c:pt>
                <c:pt idx="158305" formatCode="0.00E+00">
                  <c:v>-7.3879999999999996E-3</c:v>
                </c:pt>
                <c:pt idx="158306" formatCode="0.00E+00">
                  <c:v>-7.3903199999999997E-3</c:v>
                </c:pt>
                <c:pt idx="158307" formatCode="0.00E+00">
                  <c:v>-7.3864200000000003E-3</c:v>
                </c:pt>
                <c:pt idx="158308" formatCode="0.00E+00">
                  <c:v>-7.3762999999999997E-3</c:v>
                </c:pt>
                <c:pt idx="158309" formatCode="0.00E+00">
                  <c:v>-7.3599800000000003E-3</c:v>
                </c:pt>
                <c:pt idx="158310" formatCode="0.00E+00">
                  <c:v>-7.3375000000000003E-3</c:v>
                </c:pt>
                <c:pt idx="158311" formatCode="0.00E+00">
                  <c:v>-7.3088700000000003E-3</c:v>
                </c:pt>
                <c:pt idx="158312" formatCode="0.00E+00">
                  <c:v>-7.2741300000000002E-3</c:v>
                </c:pt>
                <c:pt idx="158313" formatCode="0.00E+00">
                  <c:v>-7.2333400000000004E-3</c:v>
                </c:pt>
                <c:pt idx="158314" formatCode="0.00E+00">
                  <c:v>-7.18653E-3</c:v>
                </c:pt>
                <c:pt idx="158315" formatCode="0.00E+00">
                  <c:v>-7.1337700000000002E-3</c:v>
                </c:pt>
                <c:pt idx="158316" formatCode="0.00E+00">
                  <c:v>-7.0751E-3</c:v>
                </c:pt>
                <c:pt idx="158317" formatCode="0.00E+00">
                  <c:v>-7.0105999999999996E-3</c:v>
                </c:pt>
                <c:pt idx="158318" formatCode="0.00E+00">
                  <c:v>-6.9403299999999998E-3</c:v>
                </c:pt>
                <c:pt idx="158319" formatCode="0.00E+00">
                  <c:v>-6.8643699999999998E-3</c:v>
                </c:pt>
                <c:pt idx="158320" formatCode="0.00E+00">
                  <c:v>-6.7828100000000002E-3</c:v>
                </c:pt>
                <c:pt idx="158321" formatCode="0.00E+00">
                  <c:v>-6.6957199999999996E-3</c:v>
                </c:pt>
                <c:pt idx="158322" formatCode="0.00E+00">
                  <c:v>-6.6032E-3</c:v>
                </c:pt>
                <c:pt idx="158323" formatCode="0.00E+00">
                  <c:v>-6.5053400000000001E-3</c:v>
                </c:pt>
                <c:pt idx="158324" formatCode="0.00E+00">
                  <c:v>-6.40225E-3</c:v>
                </c:pt>
                <c:pt idx="158325" formatCode="0.00E+00">
                  <c:v>-6.2940299999999999E-3</c:v>
                </c:pt>
                <c:pt idx="158326" formatCode="0.00E+00">
                  <c:v>-6.1807900000000002E-3</c:v>
                </c:pt>
                <c:pt idx="158327" formatCode="0.00E+00">
                  <c:v>-6.0626400000000002E-3</c:v>
                </c:pt>
                <c:pt idx="158328" formatCode="0.00E+00">
                  <c:v>-5.93971E-3</c:v>
                </c:pt>
                <c:pt idx="158329" formatCode="0.00E+00">
                  <c:v>-5.8120999999999997E-3</c:v>
                </c:pt>
                <c:pt idx="158330" formatCode="0.00E+00">
                  <c:v>-5.6799600000000004E-3</c:v>
                </c:pt>
                <c:pt idx="158331" formatCode="0.00E+00">
                  <c:v>-5.5434100000000004E-3</c:v>
                </c:pt>
                <c:pt idx="158332" formatCode="0.00E+00">
                  <c:v>-5.4025899999999996E-3</c:v>
                </c:pt>
                <c:pt idx="158333" formatCode="0.00E+00">
                  <c:v>-5.2576200000000002E-3</c:v>
                </c:pt>
                <c:pt idx="158334" formatCode="0.00E+00">
                  <c:v>-5.1086600000000001E-3</c:v>
                </c:pt>
                <c:pt idx="158335" formatCode="0.00E+00">
                  <c:v>-4.9558500000000004E-3</c:v>
                </c:pt>
                <c:pt idx="158336" formatCode="0.00E+00">
                  <c:v>-4.7993300000000001E-3</c:v>
                </c:pt>
                <c:pt idx="158337" formatCode="0.00E+00">
                  <c:v>-4.6392500000000001E-3</c:v>
                </c:pt>
                <c:pt idx="158338" formatCode="0.00E+00">
                  <c:v>-4.4757699999999996E-3</c:v>
                </c:pt>
                <c:pt idx="158339" formatCode="0.00E+00">
                  <c:v>-4.3090300000000002E-3</c:v>
                </c:pt>
                <c:pt idx="158340" formatCode="0.00E+00">
                  <c:v>-4.1392E-3</c:v>
                </c:pt>
                <c:pt idx="158341" formatCode="0.00E+00">
                  <c:v>-3.9664399999999999E-3</c:v>
                </c:pt>
                <c:pt idx="158342" formatCode="0.00E+00">
                  <c:v>-3.7909100000000002E-3</c:v>
                </c:pt>
                <c:pt idx="158343" formatCode="0.00E+00">
                  <c:v>-3.61276E-3</c:v>
                </c:pt>
                <c:pt idx="158344" formatCode="0.00E+00">
                  <c:v>-3.43217E-3</c:v>
                </c:pt>
                <c:pt idx="158345" formatCode="0.00E+00">
                  <c:v>-3.2493000000000001E-3</c:v>
                </c:pt>
                <c:pt idx="158346" formatCode="0.00E+00">
                  <c:v>-3.0643100000000002E-3</c:v>
                </c:pt>
                <c:pt idx="158347" formatCode="0.00E+00">
                  <c:v>-2.8773800000000001E-3</c:v>
                </c:pt>
                <c:pt idx="158348" formatCode="0.00E+00">
                  <c:v>-2.6886800000000001E-3</c:v>
                </c:pt>
                <c:pt idx="158349" formatCode="0.00E+00">
                  <c:v>-2.4983599999999998E-3</c:v>
                </c:pt>
                <c:pt idx="158350" formatCode="0.00E+00">
                  <c:v>-2.3066100000000002E-3</c:v>
                </c:pt>
                <c:pt idx="158351" formatCode="0.00E+00">
                  <c:v>-2.1136000000000002E-3</c:v>
                </c:pt>
                <c:pt idx="158352" formatCode="0.00E+00">
                  <c:v>-1.91949E-3</c:v>
                </c:pt>
                <c:pt idx="158353" formatCode="0.00E+00">
                  <c:v>-1.7244599999999999E-3</c:v>
                </c:pt>
                <c:pt idx="158354" formatCode="0.00E+00">
                  <c:v>-1.5286799999999999E-3</c:v>
                </c:pt>
                <c:pt idx="158355" formatCode="0.00E+00">
                  <c:v>-1.33231E-3</c:v>
                </c:pt>
                <c:pt idx="158356" formatCode="0.00E+00">
                  <c:v>-1.1355200000000001E-3</c:v>
                </c:pt>
                <c:pt idx="158357" formatCode="0.00E+00">
                  <c:v>-9.3849600000000004E-4</c:v>
                </c:pt>
                <c:pt idx="158358" formatCode="0.00E+00">
                  <c:v>-7.4139200000000001E-4</c:v>
                </c:pt>
                <c:pt idx="158359" formatCode="0.00E+00">
                  <c:v>-5.4437799999999998E-4</c:v>
                </c:pt>
                <c:pt idx="158360" formatCode="0.00E+00">
                  <c:v>-3.4761999999999998E-4</c:v>
                </c:pt>
                <c:pt idx="158361" formatCode="0.00E+00">
                  <c:v>-1.5128299999999999E-4</c:v>
                </c:pt>
                <c:pt idx="158362" formatCode="0.00E+00">
                  <c:v>4.4470600000000001E-5</c:v>
                </c:pt>
                <c:pt idx="158363" formatCode="0.00E+00">
                  <c:v>2.3947899999999999E-4</c:v>
                </c:pt>
                <c:pt idx="158364" formatCode="0.00E+00">
                  <c:v>4.3358300000000003E-4</c:v>
                </c:pt>
                <c:pt idx="158365" formatCode="0.00E+00">
                  <c:v>6.2662500000000001E-4</c:v>
                </c:pt>
                <c:pt idx="158366" formatCode="0.00E+00">
                  <c:v>8.1844999999999997E-4</c:v>
                </c:pt>
                <c:pt idx="158367" formatCode="0.00E+00">
                  <c:v>1.0089000000000001E-3</c:v>
                </c:pt>
                <c:pt idx="158368" formatCode="0.00E+00">
                  <c:v>1.1978399999999999E-3</c:v>
                </c:pt>
                <c:pt idx="158369" formatCode="0.00E+00">
                  <c:v>1.3851E-3</c:v>
                </c:pt>
                <c:pt idx="158370" formatCode="0.00E+00">
                  <c:v>1.57054E-3</c:v>
                </c:pt>
                <c:pt idx="158371" formatCode="0.00E+00">
                  <c:v>1.75403E-3</c:v>
                </c:pt>
                <c:pt idx="158372" formatCode="0.00E+00">
                  <c:v>1.93542E-3</c:v>
                </c:pt>
                <c:pt idx="158373" formatCode="0.00E+00">
                  <c:v>2.1145700000000001E-3</c:v>
                </c:pt>
                <c:pt idx="158374" formatCode="0.00E+00">
                  <c:v>2.2913500000000002E-3</c:v>
                </c:pt>
                <c:pt idx="158375" formatCode="0.00E+00">
                  <c:v>2.4656299999999999E-3</c:v>
                </c:pt>
                <c:pt idx="158376" formatCode="0.00E+00">
                  <c:v>2.6372700000000002E-3</c:v>
                </c:pt>
                <c:pt idx="158377" formatCode="0.00E+00">
                  <c:v>2.8061700000000002E-3</c:v>
                </c:pt>
                <c:pt idx="158378" formatCode="0.00E+00">
                  <c:v>2.97219E-3</c:v>
                </c:pt>
                <c:pt idx="158379" formatCode="0.00E+00">
                  <c:v>3.1352200000000002E-3</c:v>
                </c:pt>
                <c:pt idx="158380" formatCode="0.00E+00">
                  <c:v>3.2951399999999998E-3</c:v>
                </c:pt>
                <c:pt idx="158381" formatCode="0.00E+00">
                  <c:v>3.4518399999999999E-3</c:v>
                </c:pt>
                <c:pt idx="158382" formatCode="0.00E+00">
                  <c:v>3.6052200000000001E-3</c:v>
                </c:pt>
                <c:pt idx="158383" formatCode="0.00E+00">
                  <c:v>3.7551799999999999E-3</c:v>
                </c:pt>
                <c:pt idx="158384" formatCode="0.00E+00">
                  <c:v>3.9016099999999998E-3</c:v>
                </c:pt>
                <c:pt idx="158385" formatCode="0.00E+00">
                  <c:v>4.04442E-3</c:v>
                </c:pt>
                <c:pt idx="158386" formatCode="0.00E+00">
                  <c:v>4.1835199999999996E-3</c:v>
                </c:pt>
                <c:pt idx="158387" formatCode="0.00E+00">
                  <c:v>4.3188200000000001E-3</c:v>
                </c:pt>
                <c:pt idx="158388" formatCode="0.00E+00">
                  <c:v>4.4502400000000003E-3</c:v>
                </c:pt>
                <c:pt idx="158389" formatCode="0.00E+00">
                  <c:v>4.5777099999999996E-3</c:v>
                </c:pt>
                <c:pt idx="158390" formatCode="0.00E+00">
                  <c:v>4.7011400000000004E-3</c:v>
                </c:pt>
                <c:pt idx="158391" formatCode="0.00E+00">
                  <c:v>4.8204600000000004E-3</c:v>
                </c:pt>
                <c:pt idx="158392" formatCode="0.00E+00">
                  <c:v>4.9356199999999999E-3</c:v>
                </c:pt>
                <c:pt idx="158393" formatCode="0.00E+00">
                  <c:v>5.0465400000000004E-3</c:v>
                </c:pt>
                <c:pt idx="158394" formatCode="0.00E+00">
                  <c:v>5.1531700000000003E-3</c:v>
                </c:pt>
                <c:pt idx="158395" formatCode="0.00E+00">
                  <c:v>5.2554500000000001E-3</c:v>
                </c:pt>
                <c:pt idx="158396" formatCode="0.00E+00">
                  <c:v>5.3533299999999999E-3</c:v>
                </c:pt>
                <c:pt idx="158397" formatCode="0.00E+00">
                  <c:v>5.44678E-3</c:v>
                </c:pt>
                <c:pt idx="158398" formatCode="0.00E+00">
                  <c:v>5.5357399999999999E-3</c:v>
                </c:pt>
                <c:pt idx="158399" formatCode="0.00E+00">
                  <c:v>5.6201799999999998E-3</c:v>
                </c:pt>
                <c:pt idx="158400" formatCode="0.00E+00">
                  <c:v>5.7000599999999998E-3</c:v>
                </c:pt>
                <c:pt idx="158401" formatCode="0.00E+00">
                  <c:v>5.7753600000000002E-3</c:v>
                </c:pt>
                <c:pt idx="158402" formatCode="0.00E+00">
                  <c:v>5.8460400000000003E-3</c:v>
                </c:pt>
                <c:pt idx="158403" formatCode="0.00E+00">
                  <c:v>5.9121E-3</c:v>
                </c:pt>
                <c:pt idx="158404" formatCode="0.00E+00">
                  <c:v>5.9734999999999996E-3</c:v>
                </c:pt>
                <c:pt idx="158405" formatCode="0.00E+00">
                  <c:v>6.0302400000000001E-3</c:v>
                </c:pt>
                <c:pt idx="158406" formatCode="0.00E+00">
                  <c:v>6.0823099999999996E-3</c:v>
                </c:pt>
                <c:pt idx="158407" formatCode="0.00E+00">
                  <c:v>6.1297000000000001E-3</c:v>
                </c:pt>
                <c:pt idx="158408" formatCode="0.00E+00">
                  <c:v>6.1723999999999998E-3</c:v>
                </c:pt>
                <c:pt idx="158409" formatCode="0.00E+00">
                  <c:v>6.2104300000000003E-3</c:v>
                </c:pt>
                <c:pt idx="158410" formatCode="0.00E+00">
                  <c:v>6.24378E-3</c:v>
                </c:pt>
                <c:pt idx="158411" formatCode="0.00E+00">
                  <c:v>6.2724599999999997E-3</c:v>
                </c:pt>
                <c:pt idx="158412" formatCode="0.00E+00">
                  <c:v>6.2964800000000001E-3</c:v>
                </c:pt>
                <c:pt idx="158413" formatCode="0.00E+00">
                  <c:v>6.3158700000000003E-3</c:v>
                </c:pt>
                <c:pt idx="158414" formatCode="0.00E+00">
                  <c:v>6.3306300000000003E-3</c:v>
                </c:pt>
                <c:pt idx="158415" formatCode="0.00E+00">
                  <c:v>6.3407999999999997E-3</c:v>
                </c:pt>
                <c:pt idx="158416" formatCode="0.00E+00">
                  <c:v>6.3463900000000004E-3</c:v>
                </c:pt>
                <c:pt idx="158417" formatCode="0.00E+00">
                  <c:v>6.3474400000000002E-3</c:v>
                </c:pt>
                <c:pt idx="158418" formatCode="0.00E+00">
                  <c:v>6.34397E-3</c:v>
                </c:pt>
                <c:pt idx="158419" formatCode="0.00E+00">
                  <c:v>6.3360300000000003E-3</c:v>
                </c:pt>
                <c:pt idx="158420" formatCode="0.00E+00">
                  <c:v>6.3236400000000002E-3</c:v>
                </c:pt>
                <c:pt idx="158421" formatCode="0.00E+00">
                  <c:v>6.3068500000000001E-3</c:v>
                </c:pt>
                <c:pt idx="158422" formatCode="0.00E+00">
                  <c:v>6.2857099999999999E-3</c:v>
                </c:pt>
                <c:pt idx="158423" formatCode="0.00E+00">
                  <c:v>6.2602500000000002E-3</c:v>
                </c:pt>
                <c:pt idx="158424" formatCode="0.00E+00">
                  <c:v>6.2305299999999997E-3</c:v>
                </c:pt>
                <c:pt idx="158425" formatCode="0.00E+00">
                  <c:v>6.1965900000000001E-3</c:v>
                </c:pt>
                <c:pt idx="158426" formatCode="0.00E+00">
                  <c:v>6.1584999999999999E-3</c:v>
                </c:pt>
                <c:pt idx="158427" formatCode="0.00E+00">
                  <c:v>6.1162999999999999E-3</c:v>
                </c:pt>
                <c:pt idx="158428" formatCode="0.00E+00">
                  <c:v>6.0700499999999996E-3</c:v>
                </c:pt>
                <c:pt idx="158429" formatCode="0.00E+00">
                  <c:v>6.0198200000000004E-3</c:v>
                </c:pt>
                <c:pt idx="158430" formatCode="0.00E+00">
                  <c:v>5.9656600000000002E-3</c:v>
                </c:pt>
                <c:pt idx="158431" formatCode="0.00E+00">
                  <c:v>5.9076399999999996E-3</c:v>
                </c:pt>
                <c:pt idx="158432" formatCode="0.00E+00">
                  <c:v>5.8458199999999998E-3</c:v>
                </c:pt>
                <c:pt idx="158433" formatCode="0.00E+00">
                  <c:v>5.7802799999999996E-3</c:v>
                </c:pt>
                <c:pt idx="158434" formatCode="0.00E+00">
                  <c:v>5.7110800000000003E-3</c:v>
                </c:pt>
                <c:pt idx="158435" formatCode="0.00E+00">
                  <c:v>5.6382799999999999E-3</c:v>
                </c:pt>
                <c:pt idx="158436" formatCode="0.00E+00">
                  <c:v>5.5619800000000002E-3</c:v>
                </c:pt>
                <c:pt idx="158437" formatCode="0.00E+00">
                  <c:v>5.4822300000000003E-3</c:v>
                </c:pt>
                <c:pt idx="158438" formatCode="0.00E+00">
                  <c:v>5.3991100000000004E-3</c:v>
                </c:pt>
                <c:pt idx="158439" formatCode="0.00E+00">
                  <c:v>5.31271E-3</c:v>
                </c:pt>
                <c:pt idx="158440" formatCode="0.00E+00">
                  <c:v>5.2230899999999997E-3</c:v>
                </c:pt>
                <c:pt idx="158441" formatCode="0.00E+00">
                  <c:v>5.1303399999999997E-3</c:v>
                </c:pt>
                <c:pt idx="158442" formatCode="0.00E+00">
                  <c:v>5.0345399999999997E-3</c:v>
                </c:pt>
                <c:pt idx="158443" formatCode="0.00E+00">
                  <c:v>4.93576E-3</c:v>
                </c:pt>
                <c:pt idx="158444" formatCode="0.00E+00">
                  <c:v>4.8340900000000001E-3</c:v>
                </c:pt>
                <c:pt idx="158445" formatCode="0.00E+00">
                  <c:v>4.7296100000000004E-3</c:v>
                </c:pt>
                <c:pt idx="158446" formatCode="0.00E+00">
                  <c:v>4.6223999999999996E-3</c:v>
                </c:pt>
                <c:pt idx="158447" formatCode="0.00E+00">
                  <c:v>4.5125499999999997E-3</c:v>
                </c:pt>
                <c:pt idx="158448" formatCode="0.00E+00">
                  <c:v>4.4001500000000002E-3</c:v>
                </c:pt>
                <c:pt idx="158449" formatCode="0.00E+00">
                  <c:v>4.2852699999999999E-3</c:v>
                </c:pt>
                <c:pt idx="158450" formatCode="0.00E+00">
                  <c:v>4.1680099999999998E-3</c:v>
                </c:pt>
                <c:pt idx="158451" formatCode="0.00E+00">
                  <c:v>4.0484400000000004E-3</c:v>
                </c:pt>
                <c:pt idx="158452" formatCode="0.00E+00">
                  <c:v>3.9266600000000002E-3</c:v>
                </c:pt>
                <c:pt idx="158453" formatCode="0.00E+00">
                  <c:v>3.8027500000000001E-3</c:v>
                </c:pt>
                <c:pt idx="158454" formatCode="0.00E+00">
                  <c:v>3.6768E-3</c:v>
                </c:pt>
                <c:pt idx="158455" formatCode="0.00E+00">
                  <c:v>3.5488999999999998E-3</c:v>
                </c:pt>
                <c:pt idx="158456" formatCode="0.00E+00">
                  <c:v>3.4191299999999998E-3</c:v>
                </c:pt>
                <c:pt idx="158457" formatCode="0.00E+00">
                  <c:v>3.2875700000000001E-3</c:v>
                </c:pt>
                <c:pt idx="158458" formatCode="0.00E+00">
                  <c:v>3.1543299999999999E-3</c:v>
                </c:pt>
                <c:pt idx="158459" formatCode="0.00E+00">
                  <c:v>3.0194800000000002E-3</c:v>
                </c:pt>
                <c:pt idx="158460" formatCode="0.00E+00">
                  <c:v>2.8831099999999999E-3</c:v>
                </c:pt>
                <c:pt idx="158461" formatCode="0.00E+00">
                  <c:v>2.7453099999999999E-3</c:v>
                </c:pt>
                <c:pt idx="158462" formatCode="0.00E+00">
                  <c:v>2.6061700000000001E-3</c:v>
                </c:pt>
                <c:pt idx="158463" formatCode="0.00E+00">
                  <c:v>2.4657699999999999E-3</c:v>
                </c:pt>
                <c:pt idx="158464" formatCode="0.00E+00">
                  <c:v>2.3241999999999998E-3</c:v>
                </c:pt>
                <c:pt idx="158465" formatCode="0.00E+00">
                  <c:v>2.18155E-3</c:v>
                </c:pt>
                <c:pt idx="158466" formatCode="0.00E+00">
                  <c:v>2.0379E-3</c:v>
                </c:pt>
                <c:pt idx="158467" formatCode="0.00E+00">
                  <c:v>1.8933400000000001E-3</c:v>
                </c:pt>
                <c:pt idx="158468" formatCode="0.00E+00">
                  <c:v>1.7479500000000001E-3</c:v>
                </c:pt>
                <c:pt idx="158469" formatCode="0.00E+00">
                  <c:v>1.6018199999999999E-3</c:v>
                </c:pt>
                <c:pt idx="158470" formatCode="0.00E+00">
                  <c:v>1.4550399999999999E-3</c:v>
                </c:pt>
                <c:pt idx="158471" formatCode="0.00E+00">
                  <c:v>1.3076800000000001E-3</c:v>
                </c:pt>
                <c:pt idx="158472" formatCode="0.00E+00">
                  <c:v>1.1598400000000001E-3</c:v>
                </c:pt>
                <c:pt idx="158473" formatCode="0.00E+00">
                  <c:v>1.0115899999999999E-3</c:v>
                </c:pt>
                <c:pt idx="158474" formatCode="0.00E+00">
                  <c:v>8.6302799999999995E-4</c:v>
                </c:pt>
                <c:pt idx="158475" formatCode="0.00E+00">
                  <c:v>7.14227E-4</c:v>
                </c:pt>
                <c:pt idx="158476" formatCode="0.00E+00">
                  <c:v>5.6527200000000002E-4</c:v>
                </c:pt>
                <c:pt idx="158477" formatCode="0.00E+00">
                  <c:v>4.1624499999999998E-4</c:v>
                </c:pt>
                <c:pt idx="158478" formatCode="0.00E+00">
                  <c:v>2.6722699999999998E-4</c:v>
                </c:pt>
                <c:pt idx="158479" formatCode="0.00E+00">
                  <c:v>1.18301E-4</c:v>
                </c:pt>
                <c:pt idx="158480" formatCode="0.00E+00">
                  <c:v>-3.04539E-5</c:v>
                </c:pt>
                <c:pt idx="158481" formatCode="0.00E+00">
                  <c:v>-1.7895699999999999E-4</c:v>
                </c:pt>
                <c:pt idx="158482" formatCode="0.00E+00">
                  <c:v>-3.27129E-4</c:v>
                </c:pt>
                <c:pt idx="158483" formatCode="0.00E+00">
                  <c:v>-4.7489E-4</c:v>
                </c:pt>
                <c:pt idx="158484" formatCode="0.00E+00">
                  <c:v>-6.2216099999999998E-4</c:v>
                </c:pt>
                <c:pt idx="158485" formatCode="0.00E+00">
                  <c:v>-7.6886499999999998E-4</c:v>
                </c:pt>
                <c:pt idx="158486" formatCode="0.00E+00">
                  <c:v>-9.1492400000000001E-4</c:v>
                </c:pt>
                <c:pt idx="158487" formatCode="0.00E+00">
                  <c:v>-1.0602599999999999E-3</c:v>
                </c:pt>
                <c:pt idx="158488" formatCode="0.00E+00">
                  <c:v>-1.2048E-3</c:v>
                </c:pt>
                <c:pt idx="158489" formatCode="0.00E+00">
                  <c:v>-1.3484599999999999E-3</c:v>
                </c:pt>
                <c:pt idx="158490" formatCode="0.00E+00">
                  <c:v>-1.49117E-3</c:v>
                </c:pt>
                <c:pt idx="158491" formatCode="0.00E+00">
                  <c:v>-1.6328600000000001E-3</c:v>
                </c:pt>
                <c:pt idx="158492" formatCode="0.00E+00">
                  <c:v>-1.77344E-3</c:v>
                </c:pt>
                <c:pt idx="158493" formatCode="0.00E+00">
                  <c:v>-1.91285E-3</c:v>
                </c:pt>
                <c:pt idx="158494" formatCode="0.00E+00">
                  <c:v>-2.0510099999999998E-3</c:v>
                </c:pt>
                <c:pt idx="158495" formatCode="0.00E+00">
                  <c:v>-2.1878499999999999E-3</c:v>
                </c:pt>
                <c:pt idx="158496" formatCode="0.00E+00">
                  <c:v>-2.3232999999999999E-3</c:v>
                </c:pt>
                <c:pt idx="158497" formatCode="0.00E+00">
                  <c:v>-2.4572700000000001E-3</c:v>
                </c:pt>
                <c:pt idx="158498" formatCode="0.00E+00">
                  <c:v>-2.5897200000000002E-3</c:v>
                </c:pt>
                <c:pt idx="158499" formatCode="0.00E+00">
                  <c:v>-2.72055E-3</c:v>
                </c:pt>
                <c:pt idx="158500" formatCode="0.00E+00">
                  <c:v>-2.8497000000000001E-3</c:v>
                </c:pt>
                <c:pt idx="158501" formatCode="0.00E+00">
                  <c:v>-2.9771099999999998E-3</c:v>
                </c:pt>
                <c:pt idx="158502" formatCode="0.00E+00">
                  <c:v>-3.1026999999999999E-3</c:v>
                </c:pt>
                <c:pt idx="158503" formatCode="0.00E+00">
                  <c:v>-3.2263999999999999E-3</c:v>
                </c:pt>
                <c:pt idx="158504" formatCode="0.00E+00">
                  <c:v>-3.3481399999999999E-3</c:v>
                </c:pt>
                <c:pt idx="158505" formatCode="0.00E+00">
                  <c:v>-3.4678700000000001E-3</c:v>
                </c:pt>
                <c:pt idx="158506" formatCode="0.00E+00">
                  <c:v>-3.5855000000000001E-3</c:v>
                </c:pt>
                <c:pt idx="158507" formatCode="0.00E+00">
                  <c:v>-3.70098E-3</c:v>
                </c:pt>
                <c:pt idx="158508" formatCode="0.00E+00">
                  <c:v>-3.81424E-3</c:v>
                </c:pt>
                <c:pt idx="158509" formatCode="0.00E+00">
                  <c:v>-3.9252000000000002E-3</c:v>
                </c:pt>
                <c:pt idx="158510" formatCode="0.00E+00">
                  <c:v>-4.0338199999999996E-3</c:v>
                </c:pt>
                <c:pt idx="158511" formatCode="0.00E+00">
                  <c:v>-4.1400300000000003E-3</c:v>
                </c:pt>
                <c:pt idx="158512" formatCode="0.00E+00">
                  <c:v>-4.2437500000000001E-3</c:v>
                </c:pt>
                <c:pt idx="158513" formatCode="0.00E+00">
                  <c:v>-4.3449400000000003E-3</c:v>
                </c:pt>
                <c:pt idx="158514" formatCode="0.00E+00">
                  <c:v>-4.4435200000000003E-3</c:v>
                </c:pt>
                <c:pt idx="158515" formatCode="0.00E+00">
                  <c:v>-4.5394399999999996E-3</c:v>
                </c:pt>
                <c:pt idx="158516" formatCode="0.00E+00">
                  <c:v>-4.6326400000000004E-3</c:v>
                </c:pt>
                <c:pt idx="158517" formatCode="0.00E+00">
                  <c:v>-4.7230500000000003E-3</c:v>
                </c:pt>
                <c:pt idx="158518" formatCode="0.00E+00">
                  <c:v>-4.8106299999999998E-3</c:v>
                </c:pt>
                <c:pt idx="158519" formatCode="0.00E+00">
                  <c:v>-4.8953E-3</c:v>
                </c:pt>
                <c:pt idx="158520" formatCode="0.00E+00">
                  <c:v>-4.9770200000000004E-3</c:v>
                </c:pt>
                <c:pt idx="158521" formatCode="0.00E+00">
                  <c:v>-5.0557299999999996E-3</c:v>
                </c:pt>
                <c:pt idx="158522" formatCode="0.00E+00">
                  <c:v>-5.1313799999999996E-3</c:v>
                </c:pt>
                <c:pt idx="158523" formatCode="0.00E+00">
                  <c:v>-5.20391E-3</c:v>
                </c:pt>
                <c:pt idx="158524" formatCode="0.00E+00">
                  <c:v>-5.27327E-3</c:v>
                </c:pt>
                <c:pt idx="158525" formatCode="0.00E+00">
                  <c:v>-5.3394000000000002E-3</c:v>
                </c:pt>
                <c:pt idx="158526" formatCode="0.00E+00">
                  <c:v>-5.4022599999999999E-3</c:v>
                </c:pt>
                <c:pt idx="158527" formatCode="0.00E+00">
                  <c:v>-5.4618000000000002E-3</c:v>
                </c:pt>
                <c:pt idx="158528" formatCode="0.00E+00">
                  <c:v>-5.5179699999999996E-3</c:v>
                </c:pt>
                <c:pt idx="158529" formatCode="0.00E+00">
                  <c:v>-5.5707200000000004E-3</c:v>
                </c:pt>
                <c:pt idx="158530" formatCode="0.00E+00">
                  <c:v>-5.6200099999999999E-3</c:v>
                </c:pt>
                <c:pt idx="158531" formatCode="0.00E+00">
                  <c:v>-5.6657900000000004E-3</c:v>
                </c:pt>
                <c:pt idx="158532" formatCode="0.00E+00">
                  <c:v>-5.7080200000000003E-3</c:v>
                </c:pt>
                <c:pt idx="158533" formatCode="0.00E+00">
                  <c:v>-5.7466699999999997E-3</c:v>
                </c:pt>
                <c:pt idx="158534" formatCode="0.00E+00">
                  <c:v>-5.7816899999999999E-3</c:v>
                </c:pt>
                <c:pt idx="158535" formatCode="0.00E+00">
                  <c:v>-5.8130300000000003E-3</c:v>
                </c:pt>
                <c:pt idx="158536" formatCode="0.00E+00">
                  <c:v>-5.84068E-3</c:v>
                </c:pt>
                <c:pt idx="158537" formatCode="0.00E+00">
                  <c:v>-5.8645900000000003E-3</c:v>
                </c:pt>
                <c:pt idx="158538" formatCode="0.00E+00">
                  <c:v>-5.8847200000000004E-3</c:v>
                </c:pt>
                <c:pt idx="158539" formatCode="0.00E+00">
                  <c:v>-5.9010599999999996E-3</c:v>
                </c:pt>
                <c:pt idx="158540" formatCode="0.00E+00">
                  <c:v>-5.91356E-3</c:v>
                </c:pt>
                <c:pt idx="158541" formatCode="0.00E+00">
                  <c:v>-5.9221999999999999E-3</c:v>
                </c:pt>
                <c:pt idx="158542" formatCode="0.00E+00">
                  <c:v>-5.9269600000000002E-3</c:v>
                </c:pt>
                <c:pt idx="158543" formatCode="0.00E+00">
                  <c:v>-5.9278100000000004E-3</c:v>
                </c:pt>
                <c:pt idx="158544" formatCode="0.00E+00">
                  <c:v>-5.9247400000000004E-3</c:v>
                </c:pt>
                <c:pt idx="158545" formatCode="0.00E+00">
                  <c:v>-5.9177099999999996E-3</c:v>
                </c:pt>
                <c:pt idx="158546" formatCode="0.00E+00">
                  <c:v>-5.9067199999999999E-3</c:v>
                </c:pt>
                <c:pt idx="158547" formatCode="0.00E+00">
                  <c:v>-5.8917500000000003E-3</c:v>
                </c:pt>
                <c:pt idx="158548" formatCode="0.00E+00">
                  <c:v>-5.8727900000000001E-3</c:v>
                </c:pt>
                <c:pt idx="158549" formatCode="0.00E+00">
                  <c:v>-5.8498300000000003E-3</c:v>
                </c:pt>
                <c:pt idx="158550" formatCode="0.00E+00">
                  <c:v>-5.8228500000000001E-3</c:v>
                </c:pt>
                <c:pt idx="158551" formatCode="0.00E+00">
                  <c:v>-5.7918600000000002E-3</c:v>
                </c:pt>
                <c:pt idx="158552" formatCode="0.00E+00">
                  <c:v>-5.7568599999999999E-3</c:v>
                </c:pt>
                <c:pt idx="158553" formatCode="0.00E+00">
                  <c:v>-5.7178300000000001E-3</c:v>
                </c:pt>
                <c:pt idx="158554" formatCode="0.00E+00">
                  <c:v>-5.6747999999999998E-3</c:v>
                </c:pt>
                <c:pt idx="158555" formatCode="0.00E+00">
                  <c:v>-5.6277499999999999E-3</c:v>
                </c:pt>
                <c:pt idx="158556" formatCode="0.00E+00">
                  <c:v>-5.5766899999999996E-3</c:v>
                </c:pt>
                <c:pt idx="158557" formatCode="0.00E+00">
                  <c:v>-5.5216500000000003E-3</c:v>
                </c:pt>
                <c:pt idx="158558" formatCode="0.00E+00">
                  <c:v>-5.4626299999999996E-3</c:v>
                </c:pt>
                <c:pt idx="158559" formatCode="0.00E+00">
                  <c:v>-5.3996499999999998E-3</c:v>
                </c:pt>
                <c:pt idx="158560" formatCode="0.00E+00">
                  <c:v>-5.33272E-3</c:v>
                </c:pt>
                <c:pt idx="158561" formatCode="0.00E+00">
                  <c:v>-5.2618700000000001E-3</c:v>
                </c:pt>
                <c:pt idx="158562" formatCode="0.00E+00">
                  <c:v>-5.1871299999999999E-3</c:v>
                </c:pt>
                <c:pt idx="158563" formatCode="0.00E+00">
                  <c:v>-5.1085200000000001E-3</c:v>
                </c:pt>
                <c:pt idx="158564" formatCode="0.00E+00">
                  <c:v>-5.0260699999999997E-3</c:v>
                </c:pt>
                <c:pt idx="158565" formatCode="0.00E+00">
                  <c:v>-4.9398200000000001E-3</c:v>
                </c:pt>
                <c:pt idx="158566" formatCode="0.00E+00">
                  <c:v>-4.8498100000000004E-3</c:v>
                </c:pt>
                <c:pt idx="158567" formatCode="0.00E+00">
                  <c:v>-4.7560700000000003E-3</c:v>
                </c:pt>
                <c:pt idx="158568" formatCode="0.00E+00">
                  <c:v>-4.6586500000000003E-3</c:v>
                </c:pt>
                <c:pt idx="158569" formatCode="0.00E+00">
                  <c:v>-4.5575900000000003E-3</c:v>
                </c:pt>
                <c:pt idx="158570" formatCode="0.00E+00">
                  <c:v>-4.4529399999999998E-3</c:v>
                </c:pt>
                <c:pt idx="158571" formatCode="0.00E+00">
                  <c:v>-4.3447700000000004E-3</c:v>
                </c:pt>
                <c:pt idx="158572" formatCode="0.00E+00">
                  <c:v>-4.2331199999999999E-3</c:v>
                </c:pt>
                <c:pt idx="158573" formatCode="0.00E+00">
                  <c:v>-4.1180399999999999E-3</c:v>
                </c:pt>
                <c:pt idx="158574" formatCode="0.00E+00">
                  <c:v>-3.9996199999999997E-3</c:v>
                </c:pt>
                <c:pt idx="158575" formatCode="0.00E+00">
                  <c:v>-3.8779000000000001E-3</c:v>
                </c:pt>
                <c:pt idx="158576" formatCode="0.00E+00">
                  <c:v>-3.7529600000000001E-3</c:v>
                </c:pt>
                <c:pt idx="158577" formatCode="0.00E+00">
                  <c:v>-3.62488E-3</c:v>
                </c:pt>
                <c:pt idx="158578" formatCode="0.00E+00">
                  <c:v>-3.4937100000000001E-3</c:v>
                </c:pt>
                <c:pt idx="158579" formatCode="0.00E+00">
                  <c:v>-3.3595500000000002E-3</c:v>
                </c:pt>
                <c:pt idx="158580" formatCode="0.00E+00">
                  <c:v>-3.2224799999999998E-3</c:v>
                </c:pt>
                <c:pt idx="158581" formatCode="0.00E+00">
                  <c:v>-3.0825700000000002E-3</c:v>
                </c:pt>
                <c:pt idx="158582" formatCode="0.00E+00">
                  <c:v>-2.9399199999999999E-3</c:v>
                </c:pt>
                <c:pt idx="158583" formatCode="0.00E+00">
                  <c:v>-2.7946099999999999E-3</c:v>
                </c:pt>
                <c:pt idx="158584" formatCode="0.00E+00">
                  <c:v>-2.6467399999999999E-3</c:v>
                </c:pt>
                <c:pt idx="158585" formatCode="0.00E+00">
                  <c:v>-2.4964100000000001E-3</c:v>
                </c:pt>
                <c:pt idx="158586" formatCode="0.00E+00">
                  <c:v>-2.3437100000000002E-3</c:v>
                </c:pt>
                <c:pt idx="158587" formatCode="0.00E+00">
                  <c:v>-2.1887400000000002E-3</c:v>
                </c:pt>
                <c:pt idx="158588" formatCode="0.00E+00">
                  <c:v>-2.0316100000000001E-3</c:v>
                </c:pt>
                <c:pt idx="158589" formatCode="0.00E+00">
                  <c:v>-1.87243E-3</c:v>
                </c:pt>
                <c:pt idx="158590" formatCode="0.00E+00">
                  <c:v>-1.71131E-3</c:v>
                </c:pt>
                <c:pt idx="158591" formatCode="0.00E+00">
                  <c:v>-1.5483599999999999E-3</c:v>
                </c:pt>
                <c:pt idx="158592" formatCode="0.00E+00">
                  <c:v>-1.3836899999999999E-3</c:v>
                </c:pt>
                <c:pt idx="158593" formatCode="0.00E+00">
                  <c:v>-1.2174200000000001E-3</c:v>
                </c:pt>
                <c:pt idx="158594" formatCode="0.00E+00">
                  <c:v>-1.0496699999999999E-3</c:v>
                </c:pt>
                <c:pt idx="158595" formatCode="0.00E+00">
                  <c:v>-8.8055800000000004E-4</c:v>
                </c:pt>
                <c:pt idx="158596" formatCode="0.00E+00">
                  <c:v>-7.1021699999999997E-4</c:v>
                </c:pt>
                <c:pt idx="158597" formatCode="0.00E+00">
                  <c:v>-5.3876800000000002E-4</c:v>
                </c:pt>
                <c:pt idx="158598" formatCode="0.00E+00">
                  <c:v>-3.6633999999999999E-4</c:v>
                </c:pt>
                <c:pt idx="158599" formatCode="0.00E+00">
                  <c:v>-1.93062E-4</c:v>
                </c:pt>
                <c:pt idx="158600" formatCode="0.00E+00">
                  <c:v>-1.9066600000000001E-5</c:v>
                </c:pt>
                <c:pt idx="158601" formatCode="0.00E+00">
                  <c:v>1.55513E-4</c:v>
                </c:pt>
                <c:pt idx="158602" formatCode="0.00E+00">
                  <c:v>3.3054200000000002E-4</c:v>
                </c:pt>
                <c:pt idx="158603" formatCode="0.00E+00">
                  <c:v>5.0588399999999996E-4</c:v>
                </c:pt>
                <c:pt idx="158604" formatCode="0.00E+00">
                  <c:v>6.8139999999999997E-4</c:v>
                </c:pt>
                <c:pt idx="158605" formatCode="0.00E+00">
                  <c:v>8.5695300000000003E-4</c:v>
                </c:pt>
                <c:pt idx="158606" formatCode="0.00E+00">
                  <c:v>1.0323999999999999E-3</c:v>
                </c:pt>
                <c:pt idx="158607" formatCode="0.00E+00">
                  <c:v>1.2076000000000001E-3</c:v>
                </c:pt>
                <c:pt idx="158608" formatCode="0.00E+00">
                  <c:v>1.3824200000000001E-3</c:v>
                </c:pt>
                <c:pt idx="158609" formatCode="0.00E+00">
                  <c:v>1.5567000000000001E-3</c:v>
                </c:pt>
                <c:pt idx="158610" formatCode="0.00E+00">
                  <c:v>1.7303100000000001E-3</c:v>
                </c:pt>
                <c:pt idx="158611" formatCode="0.00E+00">
                  <c:v>1.90311E-3</c:v>
                </c:pt>
                <c:pt idx="158612" formatCode="0.00E+00">
                  <c:v>2.0749399999999999E-3</c:v>
                </c:pt>
                <c:pt idx="158613" formatCode="0.00E+00">
                  <c:v>2.24566E-3</c:v>
                </c:pt>
                <c:pt idx="158614" formatCode="0.00E+00">
                  <c:v>2.4151400000000001E-3</c:v>
                </c:pt>
                <c:pt idx="158615" formatCode="0.00E+00">
                  <c:v>2.5832199999999998E-3</c:v>
                </c:pt>
                <c:pt idx="158616" formatCode="0.00E+00">
                  <c:v>2.74976E-3</c:v>
                </c:pt>
                <c:pt idx="158617" formatCode="0.00E+00">
                  <c:v>2.9146200000000001E-3</c:v>
                </c:pt>
                <c:pt idx="158618" formatCode="0.00E+00">
                  <c:v>3.0776599999999999E-3</c:v>
                </c:pt>
                <c:pt idx="158619" formatCode="0.00E+00">
                  <c:v>3.2387200000000001E-3</c:v>
                </c:pt>
                <c:pt idx="158620" formatCode="0.00E+00">
                  <c:v>3.3976800000000001E-3</c:v>
                </c:pt>
                <c:pt idx="158621" formatCode="0.00E+00">
                  <c:v>3.5543900000000002E-3</c:v>
                </c:pt>
                <c:pt idx="158622" formatCode="0.00E+00">
                  <c:v>3.70871E-3</c:v>
                </c:pt>
                <c:pt idx="158623" formatCode="0.00E+00">
                  <c:v>3.8605000000000002E-3</c:v>
                </c:pt>
                <c:pt idx="158624" formatCode="0.00E+00">
                  <c:v>4.0096300000000001E-3</c:v>
                </c:pt>
                <c:pt idx="158625" formatCode="0.00E+00">
                  <c:v>4.1559500000000003E-3</c:v>
                </c:pt>
                <c:pt idx="158626" formatCode="0.00E+00">
                  <c:v>4.2993399999999996E-3</c:v>
                </c:pt>
                <c:pt idx="158627" formatCode="0.00E+00">
                  <c:v>4.4396699999999997E-3</c:v>
                </c:pt>
                <c:pt idx="158628" formatCode="0.00E+00">
                  <c:v>4.5767999999999998E-3</c:v>
                </c:pt>
                <c:pt idx="158629" formatCode="0.00E+00">
                  <c:v>4.7106099999999996E-3</c:v>
                </c:pt>
                <c:pt idx="158630" formatCode="0.00E+00">
                  <c:v>4.8409799999999999E-3</c:v>
                </c:pt>
                <c:pt idx="158631" formatCode="0.00E+00">
                  <c:v>4.9677699999999998E-3</c:v>
                </c:pt>
                <c:pt idx="158632" formatCode="0.00E+00">
                  <c:v>5.0908699999999999E-3</c:v>
                </c:pt>
                <c:pt idx="158633" formatCode="0.00E+00">
                  <c:v>5.2101600000000001E-3</c:v>
                </c:pt>
                <c:pt idx="158634" formatCode="0.00E+00">
                  <c:v>5.3255300000000002E-3</c:v>
                </c:pt>
                <c:pt idx="158635" formatCode="0.00E+00">
                  <c:v>5.4368699999999999E-3</c:v>
                </c:pt>
                <c:pt idx="158636" formatCode="0.00E+00">
                  <c:v>5.54406E-3</c:v>
                </c:pt>
                <c:pt idx="158637" formatCode="0.00E+00">
                  <c:v>5.6470000000000001E-3</c:v>
                </c:pt>
                <c:pt idx="158638" formatCode="0.00E+00">
                  <c:v>5.7456E-3</c:v>
                </c:pt>
                <c:pt idx="158639" formatCode="0.00E+00">
                  <c:v>5.8397400000000004E-3</c:v>
                </c:pt>
                <c:pt idx="158640" formatCode="0.00E+00">
                  <c:v>5.92934E-3</c:v>
                </c:pt>
                <c:pt idx="158641" formatCode="0.00E+00">
                  <c:v>6.0143100000000001E-3</c:v>
                </c:pt>
                <c:pt idx="158642" formatCode="0.00E+00">
                  <c:v>6.0945499999999998E-3</c:v>
                </c:pt>
                <c:pt idx="158643" formatCode="0.00E+00">
                  <c:v>6.1699900000000002E-3</c:v>
                </c:pt>
                <c:pt idx="158644" formatCode="0.00E+00">
                  <c:v>6.2405500000000001E-3</c:v>
                </c:pt>
                <c:pt idx="158645" formatCode="0.00E+00">
                  <c:v>6.3061499999999999E-3</c:v>
                </c:pt>
                <c:pt idx="158646" formatCode="0.00E+00">
                  <c:v>6.3667200000000002E-3</c:v>
                </c:pt>
                <c:pt idx="158647" formatCode="0.00E+00">
                  <c:v>6.4221900000000004E-3</c:v>
                </c:pt>
                <c:pt idx="158648" formatCode="0.00E+00">
                  <c:v>6.4725E-3</c:v>
                </c:pt>
                <c:pt idx="158649" formatCode="0.00E+00">
                  <c:v>6.5176000000000001E-3</c:v>
                </c:pt>
                <c:pt idx="158650" formatCode="0.00E+00">
                  <c:v>6.5574300000000004E-3</c:v>
                </c:pt>
                <c:pt idx="158651" formatCode="0.00E+00">
                  <c:v>6.5919500000000001E-3</c:v>
                </c:pt>
                <c:pt idx="158652" formatCode="0.00E+00">
                  <c:v>6.6211100000000004E-3</c:v>
                </c:pt>
                <c:pt idx="158653" formatCode="0.00E+00">
                  <c:v>6.6448699999999998E-3</c:v>
                </c:pt>
                <c:pt idx="158654" formatCode="0.00E+00">
                  <c:v>6.6632000000000002E-3</c:v>
                </c:pt>
                <c:pt idx="158655" formatCode="0.00E+00">
                  <c:v>6.67608E-3</c:v>
                </c:pt>
                <c:pt idx="158656" formatCode="0.00E+00">
                  <c:v>6.6834700000000004E-3</c:v>
                </c:pt>
                <c:pt idx="158657" formatCode="0.00E+00">
                  <c:v>6.6853599999999996E-3</c:v>
                </c:pt>
                <c:pt idx="158658" formatCode="0.00E+00">
                  <c:v>6.6817400000000002E-3</c:v>
                </c:pt>
                <c:pt idx="158659" formatCode="0.00E+00">
                  <c:v>6.6725999999999999E-3</c:v>
                </c:pt>
                <c:pt idx="158660" formatCode="0.00E+00">
                  <c:v>6.6579300000000003E-3</c:v>
                </c:pt>
                <c:pt idx="158661" formatCode="0.00E+00">
                  <c:v>6.6377500000000004E-3</c:v>
                </c:pt>
                <c:pt idx="158662" formatCode="0.00E+00">
                  <c:v>6.6120399999999996E-3</c:v>
                </c:pt>
                <c:pt idx="158663" formatCode="0.00E+00">
                  <c:v>6.5808400000000001E-3</c:v>
                </c:pt>
                <c:pt idx="158664" formatCode="0.00E+00">
                  <c:v>6.5441600000000003E-3</c:v>
                </c:pt>
                <c:pt idx="158665" formatCode="0.00E+00">
                  <c:v>6.5020099999999999E-3</c:v>
                </c:pt>
                <c:pt idx="158666" formatCode="0.00E+00">
                  <c:v>6.4544299999999997E-3</c:v>
                </c:pt>
                <c:pt idx="158667" formatCode="0.00E+00">
                  <c:v>6.4014600000000003E-3</c:v>
                </c:pt>
                <c:pt idx="158668" formatCode="0.00E+00">
                  <c:v>6.3431199999999998E-3</c:v>
                </c:pt>
                <c:pt idx="158669" formatCode="0.00E+00">
                  <c:v>6.2794699999999997E-3</c:v>
                </c:pt>
                <c:pt idx="158670" formatCode="0.00E+00">
                  <c:v>6.2105499999999996E-3</c:v>
                </c:pt>
                <c:pt idx="158671" formatCode="0.00E+00">
                  <c:v>6.1364200000000001E-3</c:v>
                </c:pt>
                <c:pt idx="158672" formatCode="0.00E+00">
                  <c:v>6.0571399999999999E-3</c:v>
                </c:pt>
                <c:pt idx="158673" formatCode="0.00E+00">
                  <c:v>5.9727699999999996E-3</c:v>
                </c:pt>
                <c:pt idx="158674" formatCode="0.00E+00">
                  <c:v>5.8833699999999997E-3</c:v>
                </c:pt>
                <c:pt idx="158675" formatCode="0.00E+00">
                  <c:v>5.7890399999999996E-3</c:v>
                </c:pt>
                <c:pt idx="158676" formatCode="0.00E+00">
                  <c:v>5.6898299999999999E-3</c:v>
                </c:pt>
                <c:pt idx="158677" formatCode="0.00E+00">
                  <c:v>5.5858399999999999E-3</c:v>
                </c:pt>
                <c:pt idx="158678" formatCode="0.00E+00">
                  <c:v>5.47716E-3</c:v>
                </c:pt>
                <c:pt idx="158679" formatCode="0.00E+00">
                  <c:v>5.3638699999999997E-3</c:v>
                </c:pt>
                <c:pt idx="158680" formatCode="0.00E+00">
                  <c:v>5.2460800000000002E-3</c:v>
                </c:pt>
                <c:pt idx="158681" formatCode="0.00E+00">
                  <c:v>5.1238799999999999E-3</c:v>
                </c:pt>
                <c:pt idx="158682" formatCode="0.00E+00">
                  <c:v>4.99739E-3</c:v>
                </c:pt>
                <c:pt idx="158683" formatCode="0.00E+00">
                  <c:v>4.8667099999999998E-3</c:v>
                </c:pt>
                <c:pt idx="158684" formatCode="0.00E+00">
                  <c:v>4.7319500000000004E-3</c:v>
                </c:pt>
                <c:pt idx="158685" formatCode="0.00E+00">
                  <c:v>4.5932400000000002E-3</c:v>
                </c:pt>
                <c:pt idx="158686" formatCode="0.00E+00">
                  <c:v>4.4507000000000001E-3</c:v>
                </c:pt>
                <c:pt idx="158687" formatCode="0.00E+00">
                  <c:v>4.3044399999999997E-3</c:v>
                </c:pt>
                <c:pt idx="158688" formatCode="0.00E+00">
                  <c:v>4.1546100000000004E-3</c:v>
                </c:pt>
                <c:pt idx="158689" formatCode="0.00E+00">
                  <c:v>4.0013399999999999E-3</c:v>
                </c:pt>
                <c:pt idx="158690" formatCode="0.00E+00">
                  <c:v>3.8447500000000001E-3</c:v>
                </c:pt>
                <c:pt idx="158691" formatCode="0.00E+00">
                  <c:v>3.68499E-3</c:v>
                </c:pt>
                <c:pt idx="158692" formatCode="0.00E+00">
                  <c:v>3.52221E-3</c:v>
                </c:pt>
                <c:pt idx="158693" formatCode="0.00E+00">
                  <c:v>3.3565399999999999E-3</c:v>
                </c:pt>
                <c:pt idx="158694" formatCode="0.00E+00">
                  <c:v>3.1881399999999999E-3</c:v>
                </c:pt>
                <c:pt idx="158695" formatCode="0.00E+00">
                  <c:v>3.0171500000000001E-3</c:v>
                </c:pt>
                <c:pt idx="158696" formatCode="0.00E+00">
                  <c:v>2.84373E-3</c:v>
                </c:pt>
                <c:pt idx="158697" formatCode="0.00E+00">
                  <c:v>2.66804E-3</c:v>
                </c:pt>
                <c:pt idx="158698" formatCode="0.00E+00">
                  <c:v>2.49023E-3</c:v>
                </c:pt>
                <c:pt idx="158699" formatCode="0.00E+00">
                  <c:v>2.3104599999999999E-3</c:v>
                </c:pt>
                <c:pt idx="158700" formatCode="0.00E+00">
                  <c:v>2.12889E-3</c:v>
                </c:pt>
                <c:pt idx="158701" formatCode="0.00E+00">
                  <c:v>1.94568E-3</c:v>
                </c:pt>
                <c:pt idx="158702" formatCode="0.00E+00">
                  <c:v>1.761E-3</c:v>
                </c:pt>
                <c:pt idx="158703" formatCode="0.00E+00">
                  <c:v>1.5750199999999999E-3</c:v>
                </c:pt>
                <c:pt idx="158704" formatCode="0.00E+00">
                  <c:v>1.3879000000000001E-3</c:v>
                </c:pt>
                <c:pt idx="158705" formatCode="0.00E+00">
                  <c:v>1.1998099999999999E-3</c:v>
                </c:pt>
                <c:pt idx="158706" formatCode="0.00E+00">
                  <c:v>1.0109100000000001E-3</c:v>
                </c:pt>
                <c:pt idx="158707" formatCode="0.00E+00">
                  <c:v>8.2138100000000004E-4</c:v>
                </c:pt>
                <c:pt idx="158708" formatCode="0.00E+00">
                  <c:v>6.3138400000000003E-4</c:v>
                </c:pt>
                <c:pt idx="158709" formatCode="0.00E+00">
                  <c:v>4.4109100000000001E-4</c:v>
                </c:pt>
                <c:pt idx="158710" formatCode="0.00E+00">
                  <c:v>2.50671E-4</c:v>
                </c:pt>
                <c:pt idx="158711" formatCode="0.00E+00">
                  <c:v>6.0293300000000001E-5</c:v>
                </c:pt>
                <c:pt idx="158712" formatCode="0.00E+00">
                  <c:v>-1.2987299999999999E-4</c:v>
                </c:pt>
                <c:pt idx="158713" formatCode="0.00E+00">
                  <c:v>-3.1965900000000002E-4</c:v>
                </c:pt>
                <c:pt idx="158714" formatCode="0.00E+00">
                  <c:v>-5.0889700000000002E-4</c:v>
                </c:pt>
                <c:pt idx="158715" formatCode="0.00E+00">
                  <c:v>-6.9742100000000004E-4</c:v>
                </c:pt>
                <c:pt idx="158716" formatCode="0.00E+00">
                  <c:v>-8.8506399999999997E-4</c:v>
                </c:pt>
                <c:pt idx="158717" formatCode="0.00E+00">
                  <c:v>-1.0716600000000001E-3</c:v>
                </c:pt>
                <c:pt idx="158718" formatCode="0.00E+00">
                  <c:v>-1.25705E-3</c:v>
                </c:pt>
                <c:pt idx="158719" formatCode="0.00E+00">
                  <c:v>-1.44107E-3</c:v>
                </c:pt>
                <c:pt idx="158720" formatCode="0.00E+00">
                  <c:v>-1.6235500000000001E-3</c:v>
                </c:pt>
                <c:pt idx="158721" formatCode="0.00E+00">
                  <c:v>-1.8043499999999999E-3</c:v>
                </c:pt>
                <c:pt idx="158722" formatCode="0.00E+00">
                  <c:v>-1.9832999999999999E-3</c:v>
                </c:pt>
                <c:pt idx="158723" formatCode="0.00E+00">
                  <c:v>-2.1602499999999998E-3</c:v>
                </c:pt>
                <c:pt idx="158724" formatCode="0.00E+00">
                  <c:v>-2.33505E-3</c:v>
                </c:pt>
                <c:pt idx="158725" formatCode="0.00E+00">
                  <c:v>-2.5075499999999999E-3</c:v>
                </c:pt>
                <c:pt idx="158726" formatCode="0.00E+00">
                  <c:v>-2.6775900000000001E-3</c:v>
                </c:pt>
                <c:pt idx="158727" formatCode="0.00E+00">
                  <c:v>-2.84505E-3</c:v>
                </c:pt>
                <c:pt idx="158728" formatCode="0.00E+00">
                  <c:v>-3.0097700000000002E-3</c:v>
                </c:pt>
                <c:pt idx="158729" formatCode="0.00E+00">
                  <c:v>-3.17162E-3</c:v>
                </c:pt>
                <c:pt idx="158730" formatCode="0.00E+00">
                  <c:v>-3.3304599999999999E-3</c:v>
                </c:pt>
                <c:pt idx="158731" formatCode="0.00E+00">
                  <c:v>-3.4861699999999998E-3</c:v>
                </c:pt>
                <c:pt idx="158732" formatCode="0.00E+00">
                  <c:v>-3.6386000000000001E-3</c:v>
                </c:pt>
                <c:pt idx="158733" formatCode="0.00E+00">
                  <c:v>-3.78765E-3</c:v>
                </c:pt>
                <c:pt idx="158734" formatCode="0.00E+00">
                  <c:v>-3.9331799999999997E-3</c:v>
                </c:pt>
                <c:pt idx="158735" formatCode="0.00E+00">
                  <c:v>-4.07508E-3</c:v>
                </c:pt>
                <c:pt idx="158736" formatCode="0.00E+00">
                  <c:v>-4.21324E-3</c:v>
                </c:pt>
                <c:pt idx="158737" formatCode="0.00E+00">
                  <c:v>-4.3475400000000004E-3</c:v>
                </c:pt>
                <c:pt idx="158738" formatCode="0.00E+00">
                  <c:v>-4.4778800000000001E-3</c:v>
                </c:pt>
                <c:pt idx="158739" formatCode="0.00E+00">
                  <c:v>-4.6041700000000003E-3</c:v>
                </c:pt>
                <c:pt idx="158740" formatCode="0.00E+00">
                  <c:v>-4.7263000000000001E-3</c:v>
                </c:pt>
                <c:pt idx="158741" formatCode="0.00E+00">
                  <c:v>-4.8441700000000001E-3</c:v>
                </c:pt>
                <c:pt idx="158742" formatCode="0.00E+00">
                  <c:v>-4.9577099999999997E-3</c:v>
                </c:pt>
                <c:pt idx="158743" formatCode="0.00E+00">
                  <c:v>-5.0668299999999996E-3</c:v>
                </c:pt>
                <c:pt idx="158744" formatCode="0.00E+00">
                  <c:v>-5.1714400000000002E-3</c:v>
                </c:pt>
                <c:pt idx="158745" formatCode="0.00E+00">
                  <c:v>-5.2714800000000003E-3</c:v>
                </c:pt>
                <c:pt idx="158746" formatCode="0.00E+00">
                  <c:v>-5.3668800000000001E-3</c:v>
                </c:pt>
                <c:pt idx="158747" formatCode="0.00E+00">
                  <c:v>-5.4575600000000002E-3</c:v>
                </c:pt>
                <c:pt idx="158748" formatCode="0.00E+00">
                  <c:v>-5.5434600000000001E-3</c:v>
                </c:pt>
                <c:pt idx="158749" formatCode="0.00E+00">
                  <c:v>-5.6245399999999999E-3</c:v>
                </c:pt>
                <c:pt idx="158750" formatCode="0.00E+00">
                  <c:v>-5.7007400000000001E-3</c:v>
                </c:pt>
                <c:pt idx="158751" formatCode="0.00E+00">
                  <c:v>-5.7720200000000001E-3</c:v>
                </c:pt>
                <c:pt idx="158752" formatCode="0.00E+00">
                  <c:v>-5.8383300000000001E-3</c:v>
                </c:pt>
                <c:pt idx="158753" formatCode="0.00E+00">
                  <c:v>-5.8996300000000003E-3</c:v>
                </c:pt>
                <c:pt idx="158754" formatCode="0.00E+00">
                  <c:v>-5.9559000000000001E-3</c:v>
                </c:pt>
                <c:pt idx="158755" formatCode="0.00E+00">
                  <c:v>-6.0070999999999996E-3</c:v>
                </c:pt>
                <c:pt idx="158756" formatCode="0.00E+00">
                  <c:v>-6.0532199999999998E-3</c:v>
                </c:pt>
                <c:pt idx="158757" formatCode="0.00E+00">
                  <c:v>-6.0942399999999999E-3</c:v>
                </c:pt>
                <c:pt idx="158758" formatCode="0.00E+00">
                  <c:v>-6.1301400000000001E-3</c:v>
                </c:pt>
                <c:pt idx="158759" formatCode="0.00E+00">
                  <c:v>-6.1609300000000002E-3</c:v>
                </c:pt>
                <c:pt idx="158760" formatCode="0.00E+00">
                  <c:v>-6.1865799999999997E-3</c:v>
                </c:pt>
                <c:pt idx="158761" formatCode="0.00E+00">
                  <c:v>-6.20712E-3</c:v>
                </c:pt>
                <c:pt idx="158762" formatCode="0.00E+00">
                  <c:v>-6.2225400000000004E-3</c:v>
                </c:pt>
                <c:pt idx="158763" formatCode="0.00E+00">
                  <c:v>-6.2328599999999998E-3</c:v>
                </c:pt>
                <c:pt idx="158764" formatCode="0.00E+00">
                  <c:v>-6.23808E-3</c:v>
                </c:pt>
                <c:pt idx="158765" formatCode="0.00E+00">
                  <c:v>-6.2382399999999999E-3</c:v>
                </c:pt>
                <c:pt idx="158766" formatCode="0.00E+00">
                  <c:v>-6.2333600000000003E-3</c:v>
                </c:pt>
                <c:pt idx="158767" formatCode="0.00E+00">
                  <c:v>-6.22347E-3</c:v>
                </c:pt>
                <c:pt idx="158768" formatCode="0.00E+00">
                  <c:v>-6.2085999999999999E-3</c:v>
                </c:pt>
                <c:pt idx="158769" formatCode="0.00E+00">
                  <c:v>-6.1887799999999996E-3</c:v>
                </c:pt>
                <c:pt idx="158770" formatCode="0.00E+00">
                  <c:v>-6.1640699999999998E-3</c:v>
                </c:pt>
                <c:pt idx="158771" formatCode="0.00E+00">
                  <c:v>-6.1345100000000001E-3</c:v>
                </c:pt>
                <c:pt idx="158772" formatCode="0.00E+00">
                  <c:v>-6.1001500000000004E-3</c:v>
                </c:pt>
                <c:pt idx="158773" formatCode="0.00E+00">
                  <c:v>-6.0610400000000002E-3</c:v>
                </c:pt>
                <c:pt idx="158774" formatCode="0.00E+00">
                  <c:v>-6.01725E-3</c:v>
                </c:pt>
                <c:pt idx="158775" formatCode="0.00E+00">
                  <c:v>-5.9688400000000004E-3</c:v>
                </c:pt>
                <c:pt idx="158776" formatCode="0.00E+00">
                  <c:v>-5.9158700000000002E-3</c:v>
                </c:pt>
                <c:pt idx="158777" formatCode="0.00E+00">
                  <c:v>-5.8584099999999997E-3</c:v>
                </c:pt>
                <c:pt idx="158778" formatCode="0.00E+00">
                  <c:v>-5.7965400000000002E-3</c:v>
                </c:pt>
                <c:pt idx="158779" formatCode="0.00E+00">
                  <c:v>-5.7303299999999996E-3</c:v>
                </c:pt>
                <c:pt idx="158780" formatCode="0.00E+00">
                  <c:v>-5.65987E-3</c:v>
                </c:pt>
                <c:pt idx="158781" formatCode="0.00E+00">
                  <c:v>-5.58524E-3</c:v>
                </c:pt>
                <c:pt idx="158782" formatCode="0.00E+00">
                  <c:v>-5.50652E-3</c:v>
                </c:pt>
                <c:pt idx="158783" formatCode="0.00E+00">
                  <c:v>-5.4238100000000003E-3</c:v>
                </c:pt>
                <c:pt idx="158784" formatCode="0.00E+00">
                  <c:v>-5.3371900000000003E-3</c:v>
                </c:pt>
                <c:pt idx="158785" formatCode="0.00E+00">
                  <c:v>-5.2467599999999996E-3</c:v>
                </c:pt>
                <c:pt idx="158786" formatCode="0.00E+00">
                  <c:v>-5.1526300000000001E-3</c:v>
                </c:pt>
                <c:pt idx="158787" formatCode="0.00E+00">
                  <c:v>-5.0548900000000003E-3</c:v>
                </c:pt>
                <c:pt idx="158788" formatCode="0.00E+00">
                  <c:v>-4.9536299999999997E-3</c:v>
                </c:pt>
                <c:pt idx="158789" formatCode="0.00E+00">
                  <c:v>-4.8489800000000001E-3</c:v>
                </c:pt>
                <c:pt idx="158790" formatCode="0.00E+00">
                  <c:v>-4.7410300000000002E-3</c:v>
                </c:pt>
                <c:pt idx="158791" formatCode="0.00E+00">
                  <c:v>-4.6299000000000002E-3</c:v>
                </c:pt>
                <c:pt idx="158792" formatCode="0.00E+00">
                  <c:v>-4.5156900000000002E-3</c:v>
                </c:pt>
                <c:pt idx="158793" formatCode="0.00E+00">
                  <c:v>-4.3985200000000004E-3</c:v>
                </c:pt>
                <c:pt idx="158794" formatCode="0.00E+00">
                  <c:v>-4.2785000000000002E-3</c:v>
                </c:pt>
                <c:pt idx="158795" formatCode="0.00E+00">
                  <c:v>-4.1557499999999997E-3</c:v>
                </c:pt>
                <c:pt idx="158796" formatCode="0.00E+00">
                  <c:v>-4.03039E-3</c:v>
                </c:pt>
                <c:pt idx="158797" formatCode="0.00E+00">
                  <c:v>-3.90252E-3</c:v>
                </c:pt>
                <c:pt idx="158798" formatCode="0.00E+00">
                  <c:v>-3.7722799999999998E-3</c:v>
                </c:pt>
                <c:pt idx="158799" formatCode="0.00E+00">
                  <c:v>-3.63979E-3</c:v>
                </c:pt>
                <c:pt idx="158800" formatCode="0.00E+00">
                  <c:v>-3.5051499999999998E-3</c:v>
                </c:pt>
                <c:pt idx="158801" formatCode="0.00E+00">
                  <c:v>-3.3685E-3</c:v>
                </c:pt>
                <c:pt idx="158802" formatCode="0.00E+00">
                  <c:v>-3.22996E-3</c:v>
                </c:pt>
                <c:pt idx="158803" formatCode="0.00E+00">
                  <c:v>-3.0896500000000002E-3</c:v>
                </c:pt>
                <c:pt idx="158804" formatCode="0.00E+00">
                  <c:v>-2.9477000000000001E-3</c:v>
                </c:pt>
                <c:pt idx="158805" formatCode="0.00E+00">
                  <c:v>-2.8042200000000001E-3</c:v>
                </c:pt>
                <c:pt idx="158806" formatCode="0.00E+00">
                  <c:v>-2.6593400000000001E-3</c:v>
                </c:pt>
                <c:pt idx="158807" formatCode="0.00E+00">
                  <c:v>-2.5131900000000002E-3</c:v>
                </c:pt>
                <c:pt idx="158808" formatCode="0.00E+00">
                  <c:v>-2.3658799999999999E-3</c:v>
                </c:pt>
                <c:pt idx="158809" formatCode="0.00E+00">
                  <c:v>-2.21754E-3</c:v>
                </c:pt>
                <c:pt idx="158810" formatCode="0.00E+00">
                  <c:v>-2.0682999999999999E-3</c:v>
                </c:pt>
                <c:pt idx="158811" formatCode="0.00E+00">
                  <c:v>-1.9182699999999999E-3</c:v>
                </c:pt>
                <c:pt idx="158812" formatCode="0.00E+00">
                  <c:v>-1.76757E-3</c:v>
                </c:pt>
                <c:pt idx="158813" formatCode="0.00E+00">
                  <c:v>-1.61633E-3</c:v>
                </c:pt>
                <c:pt idx="158814" formatCode="0.00E+00">
                  <c:v>-1.4646699999999999E-3</c:v>
                </c:pt>
                <c:pt idx="158815" formatCode="0.00E+00">
                  <c:v>-1.3127099999999999E-3</c:v>
                </c:pt>
                <c:pt idx="158816" formatCode="0.00E+00">
                  <c:v>-1.1605599999999999E-3</c:v>
                </c:pt>
                <c:pt idx="158817" formatCode="0.00E+00">
                  <c:v>-1.00833E-3</c:v>
                </c:pt>
                <c:pt idx="158818" formatCode="0.00E+00">
                  <c:v>-8.56159E-4</c:v>
                </c:pt>
                <c:pt idx="158819" formatCode="0.00E+00">
                  <c:v>-7.0414499999999999E-4</c:v>
                </c:pt>
                <c:pt idx="158820" formatCode="0.00E+00">
                  <c:v>-5.5240499999999995E-4</c:v>
                </c:pt>
                <c:pt idx="158821" formatCode="0.00E+00">
                  <c:v>-4.01049E-4</c:v>
                </c:pt>
                <c:pt idx="158822" formatCode="0.00E+00">
                  <c:v>-2.50189E-4</c:v>
                </c:pt>
                <c:pt idx="158823" formatCode="0.00E+00">
                  <c:v>-9.9933199999999994E-5</c:v>
                </c:pt>
                <c:pt idx="158824" formatCode="0.00E+00">
                  <c:v>4.96125E-5</c:v>
                </c:pt>
                <c:pt idx="158825" formatCode="0.00E+00">
                  <c:v>1.9834299999999999E-4</c:v>
                </c:pt>
                <c:pt idx="158826" formatCode="0.00E+00">
                  <c:v>3.4615399999999999E-4</c:v>
                </c:pt>
                <c:pt idx="158827" formatCode="0.00E+00">
                  <c:v>4.9294599999999997E-4</c:v>
                </c:pt>
                <c:pt idx="158828" formatCode="0.00E+00">
                  <c:v>6.3861799999999998E-4</c:v>
                </c:pt>
                <c:pt idx="158829" formatCode="0.00E+00">
                  <c:v>7.8307300000000002E-4</c:v>
                </c:pt>
                <c:pt idx="158830" formatCode="0.00E+00">
                  <c:v>9.26216E-4</c:v>
                </c:pt>
                <c:pt idx="158831" formatCode="0.00E+00">
                  <c:v>1.06795E-3</c:v>
                </c:pt>
                <c:pt idx="158832" formatCode="0.00E+00">
                  <c:v>1.20819E-3</c:v>
                </c:pt>
                <c:pt idx="158833" formatCode="0.00E+00">
                  <c:v>1.3468499999999999E-3</c:v>
                </c:pt>
                <c:pt idx="158834" formatCode="0.00E+00">
                  <c:v>1.48383E-3</c:v>
                </c:pt>
                <c:pt idx="158835" formatCode="0.00E+00">
                  <c:v>1.6190600000000001E-3</c:v>
                </c:pt>
                <c:pt idx="158836" formatCode="0.00E+00">
                  <c:v>1.75245E-3</c:v>
                </c:pt>
                <c:pt idx="158837" formatCode="0.00E+00">
                  <c:v>1.8839200000000001E-3</c:v>
                </c:pt>
                <c:pt idx="158838" formatCode="0.00E+00">
                  <c:v>2.0133899999999999E-3</c:v>
                </c:pt>
                <c:pt idx="158839" formatCode="0.00E+00">
                  <c:v>2.1408E-3</c:v>
                </c:pt>
                <c:pt idx="158840" formatCode="0.00E+00">
                  <c:v>2.2660599999999999E-3</c:v>
                </c:pt>
                <c:pt idx="158841" formatCode="0.00E+00">
                  <c:v>2.3890999999999999E-3</c:v>
                </c:pt>
                <c:pt idx="158842" formatCode="0.00E+00">
                  <c:v>2.50986E-3</c:v>
                </c:pt>
                <c:pt idx="158843" formatCode="0.00E+00">
                  <c:v>2.6282800000000002E-3</c:v>
                </c:pt>
                <c:pt idx="158844" formatCode="0.00E+00">
                  <c:v>2.74428E-3</c:v>
                </c:pt>
                <c:pt idx="158845" formatCode="0.00E+00">
                  <c:v>2.8578200000000001E-3</c:v>
                </c:pt>
                <c:pt idx="158846" formatCode="0.00E+00">
                  <c:v>2.9688200000000001E-3</c:v>
                </c:pt>
                <c:pt idx="158847" formatCode="0.00E+00">
                  <c:v>3.0772400000000002E-3</c:v>
                </c:pt>
                <c:pt idx="158848" formatCode="0.00E+00">
                  <c:v>3.1830199999999999E-3</c:v>
                </c:pt>
                <c:pt idx="158849" formatCode="0.00E+00">
                  <c:v>3.2861100000000001E-3</c:v>
                </c:pt>
                <c:pt idx="158850" formatCode="0.00E+00">
                  <c:v>3.38646E-3</c:v>
                </c:pt>
                <c:pt idx="158851" formatCode="0.00E+00">
                  <c:v>3.4840299999999999E-3</c:v>
                </c:pt>
                <c:pt idx="158852" formatCode="0.00E+00">
                  <c:v>3.5787700000000002E-3</c:v>
                </c:pt>
                <c:pt idx="158853" formatCode="0.00E+00">
                  <c:v>3.6706400000000002E-3</c:v>
                </c:pt>
                <c:pt idx="158854" formatCode="0.00E+00">
                  <c:v>3.75961E-3</c:v>
                </c:pt>
                <c:pt idx="158855" formatCode="0.00E+00">
                  <c:v>3.8456300000000001E-3</c:v>
                </c:pt>
                <c:pt idx="158856" formatCode="0.00E+00">
                  <c:v>3.9286700000000004E-3</c:v>
                </c:pt>
                <c:pt idx="158857" formatCode="0.00E+00">
                  <c:v>4.0086899999999996E-3</c:v>
                </c:pt>
                <c:pt idx="158858" formatCode="0.00E+00">
                  <c:v>4.0856800000000004E-3</c:v>
                </c:pt>
                <c:pt idx="158859" formatCode="0.00E+00">
                  <c:v>4.1596000000000003E-3</c:v>
                </c:pt>
                <c:pt idx="158860" formatCode="0.00E+00">
                  <c:v>4.2304300000000003E-3</c:v>
                </c:pt>
                <c:pt idx="158861" formatCode="0.00E+00">
                  <c:v>4.2981299999999998E-3</c:v>
                </c:pt>
                <c:pt idx="158862" formatCode="0.00E+00">
                  <c:v>4.3626999999999997E-3</c:v>
                </c:pt>
                <c:pt idx="158863" formatCode="0.00E+00">
                  <c:v>4.4241200000000001E-3</c:v>
                </c:pt>
                <c:pt idx="158864" formatCode="0.00E+00">
                  <c:v>4.4823600000000003E-3</c:v>
                </c:pt>
                <c:pt idx="158865" formatCode="0.00E+00">
                  <c:v>4.5374100000000004E-3</c:v>
                </c:pt>
                <c:pt idx="158866" formatCode="0.00E+00">
                  <c:v>4.5892600000000004E-3</c:v>
                </c:pt>
                <c:pt idx="158867" formatCode="0.00E+00">
                  <c:v>4.6379000000000004E-3</c:v>
                </c:pt>
                <c:pt idx="158868" formatCode="0.00E+00">
                  <c:v>4.6833100000000004E-3</c:v>
                </c:pt>
                <c:pt idx="158869" formatCode="0.00E+00">
                  <c:v>4.7254999999999997E-3</c:v>
                </c:pt>
                <c:pt idx="158870" formatCode="0.00E+00">
                  <c:v>4.7644599999999999E-3</c:v>
                </c:pt>
                <c:pt idx="158871" formatCode="0.00E+00">
                  <c:v>4.8001800000000002E-3</c:v>
                </c:pt>
                <c:pt idx="158872" formatCode="0.00E+00">
                  <c:v>4.8326599999999999E-3</c:v>
                </c:pt>
                <c:pt idx="158873" formatCode="0.00E+00">
                  <c:v>4.8618999999999997E-3</c:v>
                </c:pt>
                <c:pt idx="158874" formatCode="0.00E+00">
                  <c:v>4.8879099999999997E-3</c:v>
                </c:pt>
                <c:pt idx="158875" formatCode="0.00E+00">
                  <c:v>4.9106899999999997E-3</c:v>
                </c:pt>
                <c:pt idx="158876" formatCode="0.00E+00">
                  <c:v>4.9302399999999998E-3</c:v>
                </c:pt>
                <c:pt idx="158877" formatCode="0.00E+00">
                  <c:v>4.94657E-3</c:v>
                </c:pt>
                <c:pt idx="158878" formatCode="0.00E+00">
                  <c:v>4.9596800000000002E-3</c:v>
                </c:pt>
                <c:pt idx="158879" formatCode="0.00E+00">
                  <c:v>4.9696000000000002E-3</c:v>
                </c:pt>
                <c:pt idx="158880" formatCode="0.00E+00">
                  <c:v>4.9763300000000002E-3</c:v>
                </c:pt>
                <c:pt idx="158881" formatCode="0.00E+00">
                  <c:v>4.9798799999999999E-3</c:v>
                </c:pt>
                <c:pt idx="158882" formatCode="0.00E+00">
                  <c:v>4.9802600000000002E-3</c:v>
                </c:pt>
                <c:pt idx="158883" formatCode="0.00E+00">
                  <c:v>4.9775000000000002E-3</c:v>
                </c:pt>
                <c:pt idx="158884" formatCode="0.00E+00">
                  <c:v>4.9716099999999996E-3</c:v>
                </c:pt>
                <c:pt idx="158885" formatCode="0.00E+00">
                  <c:v>4.9626000000000002E-3</c:v>
                </c:pt>
                <c:pt idx="158886" formatCode="0.00E+00">
                  <c:v>4.9505E-3</c:v>
                </c:pt>
                <c:pt idx="158887" formatCode="0.00E+00">
                  <c:v>4.9353399999999999E-3</c:v>
                </c:pt>
                <c:pt idx="158888" formatCode="0.00E+00">
                  <c:v>4.9171199999999997E-3</c:v>
                </c:pt>
                <c:pt idx="158889" formatCode="0.00E+00">
                  <c:v>4.8958700000000001E-3</c:v>
                </c:pt>
                <c:pt idx="158890" formatCode="0.00E+00">
                  <c:v>4.8716200000000001E-3</c:v>
                </c:pt>
                <c:pt idx="158891" formatCode="0.00E+00">
                  <c:v>4.8443999999999996E-3</c:v>
                </c:pt>
                <c:pt idx="158892" formatCode="0.00E+00">
                  <c:v>4.8142200000000001E-3</c:v>
                </c:pt>
                <c:pt idx="158893" formatCode="0.00E+00">
                  <c:v>4.7811299999999998E-3</c:v>
                </c:pt>
                <c:pt idx="158894" formatCode="0.00E+00">
                  <c:v>4.7451400000000001E-3</c:v>
                </c:pt>
                <c:pt idx="158895" formatCode="0.00E+00">
                  <c:v>4.7062800000000002E-3</c:v>
                </c:pt>
                <c:pt idx="158896" formatCode="0.00E+00">
                  <c:v>4.6645899999999997E-3</c:v>
                </c:pt>
                <c:pt idx="158897" formatCode="0.00E+00">
                  <c:v>4.6201100000000002E-3</c:v>
                </c:pt>
                <c:pt idx="158898" formatCode="0.00E+00">
                  <c:v>4.5728499999999998E-3</c:v>
                </c:pt>
                <c:pt idx="158899" formatCode="0.00E+00">
                  <c:v>4.5228600000000001E-3</c:v>
                </c:pt>
                <c:pt idx="158900" formatCode="0.00E+00">
                  <c:v>4.4701599999999999E-3</c:v>
                </c:pt>
                <c:pt idx="158901" formatCode="0.00E+00">
                  <c:v>4.4148E-3</c:v>
                </c:pt>
                <c:pt idx="158902" formatCode="0.00E+00">
                  <c:v>4.35682E-3</c:v>
                </c:pt>
                <c:pt idx="158903" formatCode="0.00E+00">
                  <c:v>4.2962399999999998E-3</c:v>
                </c:pt>
                <c:pt idx="158904" formatCode="0.00E+00">
                  <c:v>4.23311E-3</c:v>
                </c:pt>
                <c:pt idx="158905" formatCode="0.00E+00">
                  <c:v>4.1674700000000004E-3</c:v>
                </c:pt>
                <c:pt idx="158906" formatCode="0.00E+00">
                  <c:v>4.0993499999999999E-3</c:v>
                </c:pt>
                <c:pt idx="158907" formatCode="0.00E+00">
                  <c:v>4.0287999999999999E-3</c:v>
                </c:pt>
                <c:pt idx="158908" formatCode="0.00E+00">
                  <c:v>3.9558600000000003E-3</c:v>
                </c:pt>
                <c:pt idx="158909" formatCode="0.00E+00">
                  <c:v>3.8805699999999999E-3</c:v>
                </c:pt>
                <c:pt idx="158910" formatCode="0.00E+00">
                  <c:v>3.8029800000000001E-3</c:v>
                </c:pt>
                <c:pt idx="158911" formatCode="0.00E+00">
                  <c:v>3.7231299999999998E-3</c:v>
                </c:pt>
                <c:pt idx="158912" formatCode="0.00E+00">
                  <c:v>3.6410499999999998E-3</c:v>
                </c:pt>
                <c:pt idx="158913" formatCode="0.00E+00">
                  <c:v>3.5568100000000001E-3</c:v>
                </c:pt>
                <c:pt idx="158914" formatCode="0.00E+00">
                  <c:v>3.4704499999999999E-3</c:v>
                </c:pt>
                <c:pt idx="158915" formatCode="0.00E+00">
                  <c:v>3.38201E-3</c:v>
                </c:pt>
                <c:pt idx="158916" formatCode="0.00E+00">
                  <c:v>3.2915399999999999E-3</c:v>
                </c:pt>
                <c:pt idx="158917" formatCode="0.00E+00">
                  <c:v>3.1990899999999999E-3</c:v>
                </c:pt>
                <c:pt idx="158918" formatCode="0.00E+00">
                  <c:v>3.10472E-3</c:v>
                </c:pt>
                <c:pt idx="158919" formatCode="0.00E+00">
                  <c:v>3.0084600000000001E-3</c:v>
                </c:pt>
                <c:pt idx="158920" formatCode="0.00E+00">
                  <c:v>2.9103800000000002E-3</c:v>
                </c:pt>
                <c:pt idx="158921" formatCode="0.00E+00">
                  <c:v>2.8105299999999999E-3</c:v>
                </c:pt>
                <c:pt idx="158922" formatCode="0.00E+00">
                  <c:v>2.7089599999999998E-3</c:v>
                </c:pt>
                <c:pt idx="158923" formatCode="0.00E+00">
                  <c:v>2.6057099999999998E-3</c:v>
                </c:pt>
                <c:pt idx="158924" formatCode="0.00E+00">
                  <c:v>2.5008600000000001E-3</c:v>
                </c:pt>
                <c:pt idx="158925" formatCode="0.00E+00">
                  <c:v>2.3944499999999998E-3</c:v>
                </c:pt>
                <c:pt idx="158926" formatCode="0.00E+00">
                  <c:v>2.2865400000000001E-3</c:v>
                </c:pt>
                <c:pt idx="158927" formatCode="0.00E+00">
                  <c:v>2.1771899999999999E-3</c:v>
                </c:pt>
                <c:pt idx="158928" formatCode="0.00E+00">
                  <c:v>2.06646E-3</c:v>
                </c:pt>
                <c:pt idx="158929" formatCode="0.00E+00">
                  <c:v>1.9543999999999998E-3</c:v>
                </c:pt>
                <c:pt idx="158930" formatCode="0.00E+00">
                  <c:v>1.84107E-3</c:v>
                </c:pt>
                <c:pt idx="158931" formatCode="0.00E+00">
                  <c:v>1.7265399999999999E-3</c:v>
                </c:pt>
                <c:pt idx="158932" formatCode="0.00E+00">
                  <c:v>1.6108699999999999E-3</c:v>
                </c:pt>
                <c:pt idx="158933" formatCode="0.00E+00">
                  <c:v>1.49412E-3</c:v>
                </c:pt>
                <c:pt idx="158934" formatCode="0.00E+00">
                  <c:v>1.3763499999999999E-3</c:v>
                </c:pt>
                <c:pt idx="158935" formatCode="0.00E+00">
                  <c:v>1.2576200000000001E-3</c:v>
                </c:pt>
                <c:pt idx="158936" formatCode="0.00E+00">
                  <c:v>1.1380100000000001E-3</c:v>
                </c:pt>
                <c:pt idx="158937" formatCode="0.00E+00">
                  <c:v>1.0175799999999999E-3</c:v>
                </c:pt>
                <c:pt idx="158938" formatCode="0.00E+00">
                  <c:v>8.9638399999999996E-4</c:v>
                </c:pt>
                <c:pt idx="158939" formatCode="0.00E+00">
                  <c:v>7.7450200000000005E-4</c:v>
                </c:pt>
                <c:pt idx="158940" formatCode="0.00E+00">
                  <c:v>6.5199799999999999E-4</c:v>
                </c:pt>
                <c:pt idx="158941" formatCode="0.00E+00">
                  <c:v>5.2894200000000002E-4</c:v>
                </c:pt>
                <c:pt idx="158942" formatCode="0.00E+00">
                  <c:v>4.0540299999999998E-4</c:v>
                </c:pt>
                <c:pt idx="158943" formatCode="0.00E+00">
                  <c:v>2.81451E-4</c:v>
                </c:pt>
                <c:pt idx="158944" formatCode="0.00E+00">
                  <c:v>1.57157E-4</c:v>
                </c:pt>
                <c:pt idx="158945" formatCode="0.00E+00">
                  <c:v>3.2592599999999997E-5</c:v>
                </c:pt>
                <c:pt idx="158946" formatCode="0.00E+00">
                  <c:v>-9.2169000000000005E-5</c:v>
                </c:pt>
                <c:pt idx="158947" formatCode="0.00E+00">
                  <c:v>-2.1705499999999999E-4</c:v>
                </c:pt>
                <c:pt idx="158948" formatCode="0.00E+00">
                  <c:v>-3.41992E-4</c:v>
                </c:pt>
                <c:pt idx="158949" formatCode="0.00E+00">
                  <c:v>-4.6690499999999999E-4</c:v>
                </c:pt>
                <c:pt idx="158950" formatCode="0.00E+00">
                  <c:v>-5.9171899999999999E-4</c:v>
                </c:pt>
                <c:pt idx="158951" formatCode="0.00E+00">
                  <c:v>-7.1635799999999995E-4</c:v>
                </c:pt>
                <c:pt idx="158952" formatCode="0.00E+00">
                  <c:v>-8.4074599999999996E-4</c:v>
                </c:pt>
                <c:pt idx="158953" formatCode="0.00E+00">
                  <c:v>-9.6480700000000003E-4</c:v>
                </c:pt>
                <c:pt idx="158954" formatCode="0.00E+00">
                  <c:v>-1.0884600000000001E-3</c:v>
                </c:pt>
                <c:pt idx="158955" formatCode="0.00E+00">
                  <c:v>-1.2116399999999999E-3</c:v>
                </c:pt>
                <c:pt idx="158956" formatCode="0.00E+00">
                  <c:v>-1.3342499999999999E-3</c:v>
                </c:pt>
                <c:pt idx="158957" formatCode="0.00E+00">
                  <c:v>-1.45622E-3</c:v>
                </c:pt>
                <c:pt idx="158958" formatCode="0.00E+00">
                  <c:v>-1.5774700000000001E-3</c:v>
                </c:pt>
                <c:pt idx="158959" formatCode="0.00E+00">
                  <c:v>-1.6979300000000001E-3</c:v>
                </c:pt>
                <c:pt idx="158960" formatCode="0.00E+00">
                  <c:v>-1.81751E-3</c:v>
                </c:pt>
                <c:pt idx="158961" formatCode="0.00E+00">
                  <c:v>-1.9361300000000001E-3</c:v>
                </c:pt>
                <c:pt idx="158962" formatCode="0.00E+00">
                  <c:v>-2.0537099999999998E-3</c:v>
                </c:pt>
                <c:pt idx="158963" formatCode="0.00E+00">
                  <c:v>-2.1701799999999999E-3</c:v>
                </c:pt>
                <c:pt idx="158964" formatCode="0.00E+00">
                  <c:v>-2.2854500000000001E-3</c:v>
                </c:pt>
                <c:pt idx="158965" formatCode="0.00E+00">
                  <c:v>-2.3994400000000001E-3</c:v>
                </c:pt>
                <c:pt idx="158966" formatCode="0.00E+00">
                  <c:v>-2.5120699999999999E-3</c:v>
                </c:pt>
                <c:pt idx="158967" formatCode="0.00E+00">
                  <c:v>-2.62327E-3</c:v>
                </c:pt>
                <c:pt idx="158968" formatCode="0.00E+00">
                  <c:v>-2.7329400000000001E-3</c:v>
                </c:pt>
                <c:pt idx="158969" formatCode="0.00E+00">
                  <c:v>-2.8410200000000001E-3</c:v>
                </c:pt>
                <c:pt idx="158970" formatCode="0.00E+00">
                  <c:v>-2.9474200000000001E-3</c:v>
                </c:pt>
                <c:pt idx="158971" formatCode="0.00E+00">
                  <c:v>-3.05207E-3</c:v>
                </c:pt>
                <c:pt idx="158972" formatCode="0.00E+00">
                  <c:v>-3.1548700000000002E-3</c:v>
                </c:pt>
                <c:pt idx="158973" formatCode="0.00E+00">
                  <c:v>-3.2557699999999998E-3</c:v>
                </c:pt>
                <c:pt idx="158974" formatCode="0.00E+00">
                  <c:v>-3.3546700000000001E-3</c:v>
                </c:pt>
                <c:pt idx="158975" formatCode="0.00E+00">
                  <c:v>-3.4515000000000001E-3</c:v>
                </c:pt>
                <c:pt idx="158976" formatCode="0.00E+00">
                  <c:v>-3.5461899999999998E-3</c:v>
                </c:pt>
                <c:pt idx="158977" formatCode="0.00E+00">
                  <c:v>-3.6386600000000002E-3</c:v>
                </c:pt>
                <c:pt idx="158978" formatCode="0.00E+00">
                  <c:v>-3.7288199999999999E-3</c:v>
                </c:pt>
                <c:pt idx="158979" formatCode="0.00E+00">
                  <c:v>-3.8166200000000002E-3</c:v>
                </c:pt>
                <c:pt idx="158980" formatCode="0.00E+00">
                  <c:v>-3.9019699999999998E-3</c:v>
                </c:pt>
                <c:pt idx="158981" formatCode="0.00E+00">
                  <c:v>-3.9848100000000001E-3</c:v>
                </c:pt>
                <c:pt idx="158982" formatCode="0.00E+00">
                  <c:v>-4.0650499999999997E-3</c:v>
                </c:pt>
                <c:pt idx="158983" formatCode="0.00E+00">
                  <c:v>-4.1426400000000004E-3</c:v>
                </c:pt>
                <c:pt idx="158984" formatCode="0.00E+00">
                  <c:v>-4.2175099999999998E-3</c:v>
                </c:pt>
                <c:pt idx="158985" formatCode="0.00E+00">
                  <c:v>-4.2895700000000004E-3</c:v>
                </c:pt>
                <c:pt idx="158986" formatCode="0.00E+00">
                  <c:v>-4.3587799999999996E-3</c:v>
                </c:pt>
                <c:pt idx="158987" formatCode="0.00E+00">
                  <c:v>-4.4250599999999998E-3</c:v>
                </c:pt>
                <c:pt idx="158988" formatCode="0.00E+00">
                  <c:v>-4.4883600000000003E-3</c:v>
                </c:pt>
                <c:pt idx="158989" formatCode="0.00E+00">
                  <c:v>-4.5485999999999999E-3</c:v>
                </c:pt>
                <c:pt idx="158990" formatCode="0.00E+00">
                  <c:v>-4.6057399999999997E-3</c:v>
                </c:pt>
                <c:pt idx="158991" formatCode="0.00E+00">
                  <c:v>-4.6597100000000001E-3</c:v>
                </c:pt>
                <c:pt idx="158992" formatCode="0.00E+00">
                  <c:v>-4.7104599999999996E-3</c:v>
                </c:pt>
                <c:pt idx="158993" formatCode="0.00E+00">
                  <c:v>-4.7579299999999996E-3</c:v>
                </c:pt>
                <c:pt idx="158994" formatCode="0.00E+00">
                  <c:v>-4.8020700000000003E-3</c:v>
                </c:pt>
                <c:pt idx="158995" formatCode="0.00E+00">
                  <c:v>-4.8428300000000002E-3</c:v>
                </c:pt>
                <c:pt idx="158996" formatCode="0.00E+00">
                  <c:v>-4.8801699999999996E-3</c:v>
                </c:pt>
                <c:pt idx="158997" formatCode="0.00E+00">
                  <c:v>-4.9140299999999998E-3</c:v>
                </c:pt>
                <c:pt idx="158998" formatCode="0.00E+00">
                  <c:v>-4.94438E-3</c:v>
                </c:pt>
                <c:pt idx="158999" formatCode="0.00E+00">
                  <c:v>-4.9711800000000004E-3</c:v>
                </c:pt>
                <c:pt idx="159000" formatCode="0.00E+00">
                  <c:v>-4.9943799999999997E-3</c:v>
                </c:pt>
                <c:pt idx="159001" formatCode="0.00E+00">
                  <c:v>-5.0139499999999997E-3</c:v>
                </c:pt>
                <c:pt idx="159002" formatCode="0.00E+00">
                  <c:v>-5.0298599999999997E-3</c:v>
                </c:pt>
                <c:pt idx="159003" formatCode="0.00E+00">
                  <c:v>-5.0420700000000001E-3</c:v>
                </c:pt>
                <c:pt idx="159004" formatCode="0.00E+00">
                  <c:v>-5.0505599999999999E-3</c:v>
                </c:pt>
                <c:pt idx="159005" formatCode="0.00E+00">
                  <c:v>-5.0553100000000004E-3</c:v>
                </c:pt>
                <c:pt idx="159006" formatCode="0.00E+00">
                  <c:v>-5.0562799999999998E-3</c:v>
                </c:pt>
                <c:pt idx="159007" formatCode="0.00E+00">
                  <c:v>-5.05347E-3</c:v>
                </c:pt>
                <c:pt idx="159008" formatCode="0.00E+00">
                  <c:v>-5.0468600000000002E-3</c:v>
                </c:pt>
                <c:pt idx="159009" formatCode="0.00E+00">
                  <c:v>-5.0364199999999998E-3</c:v>
                </c:pt>
                <c:pt idx="159010" formatCode="0.00E+00">
                  <c:v>-5.0221600000000003E-3</c:v>
                </c:pt>
                <c:pt idx="159011" formatCode="0.00E+00">
                  <c:v>-5.0040700000000002E-3</c:v>
                </c:pt>
                <c:pt idx="159012" formatCode="0.00E+00">
                  <c:v>-4.9821300000000004E-3</c:v>
                </c:pt>
                <c:pt idx="159013" formatCode="0.00E+00">
                  <c:v>-4.95635E-3</c:v>
                </c:pt>
                <c:pt idx="159014" formatCode="0.00E+00">
                  <c:v>-4.9267399999999998E-3</c:v>
                </c:pt>
                <c:pt idx="159015" formatCode="0.00E+00">
                  <c:v>-4.8932899999999998E-3</c:v>
                </c:pt>
                <c:pt idx="159016" formatCode="0.00E+00">
                  <c:v>-4.85602E-3</c:v>
                </c:pt>
                <c:pt idx="159017" formatCode="0.00E+00">
                  <c:v>-4.8149400000000002E-3</c:v>
                </c:pt>
                <c:pt idx="159018" formatCode="0.00E+00">
                  <c:v>-4.7700700000000004E-3</c:v>
                </c:pt>
                <c:pt idx="159019" formatCode="0.00E+00">
                  <c:v>-4.7214099999999997E-3</c:v>
                </c:pt>
                <c:pt idx="159020" formatCode="0.00E+00">
                  <c:v>-4.6690000000000004E-3</c:v>
                </c:pt>
                <c:pt idx="159021" formatCode="0.00E+00">
                  <c:v>-4.6128699999999998E-3</c:v>
                </c:pt>
                <c:pt idx="159022" formatCode="0.00E+00">
                  <c:v>-4.5530299999999996E-3</c:v>
                </c:pt>
                <c:pt idx="159023" formatCode="0.00E+00">
                  <c:v>-4.4895200000000003E-3</c:v>
                </c:pt>
                <c:pt idx="159024" formatCode="0.00E+00">
                  <c:v>-4.4223800000000001E-3</c:v>
                </c:pt>
                <c:pt idx="159025" formatCode="0.00E+00">
                  <c:v>-4.3516500000000003E-3</c:v>
                </c:pt>
                <c:pt idx="159026" formatCode="0.00E+00">
                  <c:v>-4.27737E-3</c:v>
                </c:pt>
                <c:pt idx="159027" formatCode="0.00E+00">
                  <c:v>-4.1995799999999996E-3</c:v>
                </c:pt>
                <c:pt idx="159028" formatCode="0.00E+00">
                  <c:v>-4.1183399999999998E-3</c:v>
                </c:pt>
                <c:pt idx="159029" formatCode="0.00E+00">
                  <c:v>-4.0337000000000003E-3</c:v>
                </c:pt>
                <c:pt idx="159030" formatCode="0.00E+00">
                  <c:v>-3.9457099999999998E-3</c:v>
                </c:pt>
                <c:pt idx="159031" formatCode="0.00E+00">
                  <c:v>-3.8544299999999998E-3</c:v>
                </c:pt>
                <c:pt idx="159032" formatCode="0.00E+00">
                  <c:v>-3.7599299999999999E-3</c:v>
                </c:pt>
                <c:pt idx="159033" formatCode="0.00E+00">
                  <c:v>-3.6622600000000001E-3</c:v>
                </c:pt>
                <c:pt idx="159034" formatCode="0.00E+00">
                  <c:v>-3.5615099999999999E-3</c:v>
                </c:pt>
                <c:pt idx="159035" formatCode="0.00E+00">
                  <c:v>-3.4577399999999999E-3</c:v>
                </c:pt>
                <c:pt idx="159036" formatCode="0.00E+00">
                  <c:v>-3.3510300000000001E-3</c:v>
                </c:pt>
                <c:pt idx="159037" formatCode="0.00E+00">
                  <c:v>-3.2414599999999998E-3</c:v>
                </c:pt>
                <c:pt idx="159038" formatCode="0.00E+00">
                  <c:v>-3.1291000000000001E-3</c:v>
                </c:pt>
                <c:pt idx="159039" formatCode="0.00E+00">
                  <c:v>-3.0140399999999999E-3</c:v>
                </c:pt>
                <c:pt idx="159040" formatCode="0.00E+00">
                  <c:v>-2.8963700000000001E-3</c:v>
                </c:pt>
                <c:pt idx="159041" formatCode="0.00E+00">
                  <c:v>-2.7761800000000001E-3</c:v>
                </c:pt>
                <c:pt idx="159042" formatCode="0.00E+00">
                  <c:v>-2.6535600000000001E-3</c:v>
                </c:pt>
                <c:pt idx="159043" formatCode="0.00E+00">
                  <c:v>-2.5286100000000001E-3</c:v>
                </c:pt>
                <c:pt idx="159044" formatCode="0.00E+00">
                  <c:v>-2.40142E-3</c:v>
                </c:pt>
                <c:pt idx="159045" formatCode="0.00E+00">
                  <c:v>-2.2721E-3</c:v>
                </c:pt>
                <c:pt idx="159046" formatCode="0.00E+00">
                  <c:v>-2.1407399999999999E-3</c:v>
                </c:pt>
                <c:pt idx="159047" formatCode="0.00E+00">
                  <c:v>-2.00746E-3</c:v>
                </c:pt>
                <c:pt idx="159048" formatCode="0.00E+00">
                  <c:v>-1.87236E-3</c:v>
                </c:pt>
                <c:pt idx="159049" formatCode="0.00E+00">
                  <c:v>-1.73555E-3</c:v>
                </c:pt>
                <c:pt idx="159050" formatCode="0.00E+00">
                  <c:v>-1.5971500000000001E-3</c:v>
                </c:pt>
                <c:pt idx="159051" formatCode="0.00E+00">
                  <c:v>-1.4572599999999999E-3</c:v>
                </c:pt>
                <c:pt idx="159052" formatCode="0.00E+00">
                  <c:v>-1.3159999999999999E-3</c:v>
                </c:pt>
                <c:pt idx="159053" formatCode="0.00E+00">
                  <c:v>-1.1734899999999999E-3</c:v>
                </c:pt>
                <c:pt idx="159054" formatCode="0.00E+00">
                  <c:v>-1.0298499999999999E-3</c:v>
                </c:pt>
                <c:pt idx="159055" formatCode="0.00E+00">
                  <c:v>-8.8520099999999996E-4</c:v>
                </c:pt>
                <c:pt idx="159056" formatCode="0.00E+00">
                  <c:v>-7.3966199999999998E-4</c:v>
                </c:pt>
                <c:pt idx="159057" formatCode="0.00E+00">
                  <c:v>-5.9335799999999999E-4</c:v>
                </c:pt>
                <c:pt idx="159058" formatCode="0.00E+00">
                  <c:v>-4.4641199999999998E-4</c:v>
                </c:pt>
                <c:pt idx="159059" formatCode="0.00E+00">
                  <c:v>-2.9895099999999999E-4</c:v>
                </c:pt>
                <c:pt idx="159060" formatCode="0.00E+00">
                  <c:v>-1.5109999999999999E-4</c:v>
                </c:pt>
                <c:pt idx="159061" formatCode="0.00E+00">
                  <c:v>-2.9879199999999999E-6</c:v>
                </c:pt>
                <c:pt idx="159062" formatCode="0.00E+00">
                  <c:v>1.45258E-4</c:v>
                </c:pt>
                <c:pt idx="159063" formatCode="0.00E+00">
                  <c:v>2.9350999999999997E-4</c:v>
                </c:pt>
                <c:pt idx="159064" formatCode="0.00E+00">
                  <c:v>4.4163900000000002E-4</c:v>
                </c:pt>
                <c:pt idx="159065" formatCode="0.00E+00">
                  <c:v>5.8951499999999998E-4</c:v>
                </c:pt>
                <c:pt idx="159066" formatCode="0.00E+00">
                  <c:v>7.3700899999999995E-4</c:v>
                </c:pt>
                <c:pt idx="159067" formatCode="0.00E+00">
                  <c:v>8.8399099999999999E-4</c:v>
                </c:pt>
                <c:pt idx="159068" formatCode="0.00E+00">
                  <c:v>1.0303300000000001E-3</c:v>
                </c:pt>
                <c:pt idx="159069" formatCode="0.00E+00">
                  <c:v>1.1759100000000001E-3</c:v>
                </c:pt>
                <c:pt idx="159070" formatCode="0.00E+00">
                  <c:v>1.32058E-3</c:v>
                </c:pt>
                <c:pt idx="159071" formatCode="0.00E+00">
                  <c:v>1.46423E-3</c:v>
                </c:pt>
                <c:pt idx="159072" formatCode="0.00E+00">
                  <c:v>1.6067200000000001E-3</c:v>
                </c:pt>
                <c:pt idx="159073" formatCode="0.00E+00">
                  <c:v>1.74793E-3</c:v>
                </c:pt>
                <c:pt idx="159074" formatCode="0.00E+00">
                  <c:v>1.8877399999999999E-3</c:v>
                </c:pt>
                <c:pt idx="159075" formatCode="0.00E+00">
                  <c:v>2.0260199999999999E-3</c:v>
                </c:pt>
                <c:pt idx="159076" formatCode="0.00E+00">
                  <c:v>2.16264E-3</c:v>
                </c:pt>
                <c:pt idx="159077" formatCode="0.00E+00">
                  <c:v>2.2974800000000002E-3</c:v>
                </c:pt>
                <c:pt idx="159078" formatCode="0.00E+00">
                  <c:v>2.4304299999999999E-3</c:v>
                </c:pt>
                <c:pt idx="159079" formatCode="0.00E+00">
                  <c:v>2.5613599999999999E-3</c:v>
                </c:pt>
                <c:pt idx="159080" formatCode="0.00E+00">
                  <c:v>2.6901500000000001E-3</c:v>
                </c:pt>
                <c:pt idx="159081" formatCode="0.00E+00">
                  <c:v>2.8167000000000001E-3</c:v>
                </c:pt>
                <c:pt idx="159082" formatCode="0.00E+00">
                  <c:v>2.9408799999999999E-3</c:v>
                </c:pt>
                <c:pt idx="159083" formatCode="0.00E+00">
                  <c:v>3.06259E-3</c:v>
                </c:pt>
                <c:pt idx="159084" formatCode="0.00E+00">
                  <c:v>3.1817099999999999E-3</c:v>
                </c:pt>
                <c:pt idx="159085" formatCode="0.00E+00">
                  <c:v>3.2981400000000002E-3</c:v>
                </c:pt>
                <c:pt idx="159086" formatCode="0.00E+00">
                  <c:v>3.4117700000000002E-3</c:v>
                </c:pt>
                <c:pt idx="159087" formatCode="0.00E+00">
                  <c:v>3.5225E-3</c:v>
                </c:pt>
                <c:pt idx="159088" formatCode="0.00E+00">
                  <c:v>3.6302399999999999E-3</c:v>
                </c:pt>
                <c:pt idx="159089" formatCode="0.00E+00">
                  <c:v>3.7348799999999999E-3</c:v>
                </c:pt>
                <c:pt idx="159090" formatCode="0.00E+00">
                  <c:v>3.8363400000000001E-3</c:v>
                </c:pt>
                <c:pt idx="159091" formatCode="0.00E+00">
                  <c:v>3.9345099999999996E-3</c:v>
                </c:pt>
                <c:pt idx="159092" formatCode="0.00E+00">
                  <c:v>4.0293200000000003E-3</c:v>
                </c:pt>
                <c:pt idx="159093" formatCode="0.00E+00">
                  <c:v>4.1206699999999999E-3</c:v>
                </c:pt>
                <c:pt idx="159094" formatCode="0.00E+00">
                  <c:v>4.2084999999999996E-3</c:v>
                </c:pt>
                <c:pt idx="159095" formatCode="0.00E+00">
                  <c:v>4.2927099999999999E-3</c:v>
                </c:pt>
                <c:pt idx="159096" formatCode="0.00E+00">
                  <c:v>4.3732399999999996E-3</c:v>
                </c:pt>
                <c:pt idx="159097" formatCode="0.00E+00">
                  <c:v>4.4500099999999999E-3</c:v>
                </c:pt>
                <c:pt idx="159098" formatCode="0.00E+00">
                  <c:v>4.5229600000000003E-3</c:v>
                </c:pt>
                <c:pt idx="159099" formatCode="0.00E+00">
                  <c:v>4.5920300000000004E-3</c:v>
                </c:pt>
                <c:pt idx="159100" formatCode="0.00E+00">
                  <c:v>4.6571499999999997E-3</c:v>
                </c:pt>
                <c:pt idx="159101" formatCode="0.00E+00">
                  <c:v>4.7182600000000002E-3</c:v>
                </c:pt>
                <c:pt idx="159102" formatCode="0.00E+00">
                  <c:v>4.7753200000000004E-3</c:v>
                </c:pt>
                <c:pt idx="159103" formatCode="0.00E+00">
                  <c:v>4.8282799999999999E-3</c:v>
                </c:pt>
                <c:pt idx="159104" formatCode="0.00E+00">
                  <c:v>4.8770899999999997E-3</c:v>
                </c:pt>
                <c:pt idx="159105" formatCode="0.00E+00">
                  <c:v>4.9217200000000001E-3</c:v>
                </c:pt>
                <c:pt idx="159106" formatCode="0.00E+00">
                  <c:v>4.9621200000000004E-3</c:v>
                </c:pt>
                <c:pt idx="159107" formatCode="0.00E+00">
                  <c:v>4.99827E-3</c:v>
                </c:pt>
                <c:pt idx="159108" formatCode="0.00E+00">
                  <c:v>5.0301399999999998E-3</c:v>
                </c:pt>
                <c:pt idx="159109" formatCode="0.00E+00">
                  <c:v>5.0577E-3</c:v>
                </c:pt>
                <c:pt idx="159110" formatCode="0.00E+00">
                  <c:v>5.08093E-3</c:v>
                </c:pt>
                <c:pt idx="159111" formatCode="0.00E+00">
                  <c:v>5.0998299999999996E-3</c:v>
                </c:pt>
                <c:pt idx="159112" formatCode="0.00E+00">
                  <c:v>5.11437E-3</c:v>
                </c:pt>
                <c:pt idx="159113" formatCode="0.00E+00">
                  <c:v>5.1245500000000003E-3</c:v>
                </c:pt>
                <c:pt idx="159114" formatCode="0.00E+00">
                  <c:v>5.1303700000000004E-3</c:v>
                </c:pt>
                <c:pt idx="159115" formatCode="0.00E+00">
                  <c:v>5.1318300000000004E-3</c:v>
                </c:pt>
                <c:pt idx="159116" formatCode="0.00E+00">
                  <c:v>5.1289400000000002E-3</c:v>
                </c:pt>
                <c:pt idx="159117" formatCode="0.00E+00">
                  <c:v>5.1217099999999998E-3</c:v>
                </c:pt>
                <c:pt idx="159118" formatCode="0.00E+00">
                  <c:v>5.1101499999999999E-3</c:v>
                </c:pt>
                <c:pt idx="159119" formatCode="0.00E+00">
                  <c:v>5.0942699999999997E-3</c:v>
                </c:pt>
                <c:pt idx="159120" formatCode="0.00E+00">
                  <c:v>5.0741099999999997E-3</c:v>
                </c:pt>
                <c:pt idx="159121" formatCode="0.00E+00">
                  <c:v>5.0496899999999999E-3</c:v>
                </c:pt>
                <c:pt idx="159122" formatCode="0.00E+00">
                  <c:v>5.0210400000000001E-3</c:v>
                </c:pt>
                <c:pt idx="159123" formatCode="0.00E+00">
                  <c:v>4.98819E-3</c:v>
                </c:pt>
                <c:pt idx="159124" formatCode="0.00E+00">
                  <c:v>4.9511900000000003E-3</c:v>
                </c:pt>
                <c:pt idx="159125" formatCode="0.00E+00">
                  <c:v>4.9100799999999998E-3</c:v>
                </c:pt>
                <c:pt idx="159126" formatCode="0.00E+00">
                  <c:v>4.8648900000000002E-3</c:v>
                </c:pt>
                <c:pt idx="159127" formatCode="0.00E+00">
                  <c:v>4.8157E-3</c:v>
                </c:pt>
                <c:pt idx="159128" formatCode="0.00E+00">
                  <c:v>4.76254E-3</c:v>
                </c:pt>
                <c:pt idx="159129" formatCode="0.00E+00">
                  <c:v>4.7054799999999997E-3</c:v>
                </c:pt>
                <c:pt idx="159130" formatCode="0.00E+00">
                  <c:v>4.6445799999999997E-3</c:v>
                </c:pt>
                <c:pt idx="159131" formatCode="0.00E+00">
                  <c:v>4.5798999999999996E-3</c:v>
                </c:pt>
                <c:pt idx="159132" formatCode="0.00E+00">
                  <c:v>4.5115199999999998E-3</c:v>
                </c:pt>
                <c:pt idx="159133" formatCode="0.00E+00">
                  <c:v>4.4394999999999999E-3</c:v>
                </c:pt>
                <c:pt idx="159134" formatCode="0.00E+00">
                  <c:v>4.3639300000000002E-3</c:v>
                </c:pt>
                <c:pt idx="159135" formatCode="0.00E+00">
                  <c:v>4.2848699999999997E-3</c:v>
                </c:pt>
                <c:pt idx="159136" formatCode="0.00E+00">
                  <c:v>4.2024200000000001E-3</c:v>
                </c:pt>
                <c:pt idx="159137" formatCode="0.00E+00">
                  <c:v>4.1166500000000003E-3</c:v>
                </c:pt>
                <c:pt idx="159138" formatCode="0.00E+00">
                  <c:v>4.0276599999999997E-3</c:v>
                </c:pt>
                <c:pt idx="159139" formatCode="0.00E+00">
                  <c:v>3.9355299999999996E-3</c:v>
                </c:pt>
                <c:pt idx="159140" formatCode="0.00E+00">
                  <c:v>3.8403600000000001E-3</c:v>
                </c:pt>
                <c:pt idx="159141" formatCode="0.00E+00">
                  <c:v>3.7422499999999999E-3</c:v>
                </c:pt>
                <c:pt idx="159142" formatCode="0.00E+00">
                  <c:v>3.6412900000000002E-3</c:v>
                </c:pt>
                <c:pt idx="159143" formatCode="0.00E+00">
                  <c:v>3.5375799999999998E-3</c:v>
                </c:pt>
                <c:pt idx="159144" formatCode="0.00E+00">
                  <c:v>3.43123E-3</c:v>
                </c:pt>
                <c:pt idx="159145" formatCode="0.00E+00">
                  <c:v>3.32235E-3</c:v>
                </c:pt>
                <c:pt idx="159146" formatCode="0.00E+00">
                  <c:v>3.2110300000000001E-3</c:v>
                </c:pt>
                <c:pt idx="159147" formatCode="0.00E+00">
                  <c:v>3.0974000000000002E-3</c:v>
                </c:pt>
                <c:pt idx="159148" formatCode="0.00E+00">
                  <c:v>2.9815499999999999E-3</c:v>
                </c:pt>
                <c:pt idx="159149" formatCode="0.00E+00">
                  <c:v>2.8636099999999999E-3</c:v>
                </c:pt>
                <c:pt idx="159150" formatCode="0.00E+00">
                  <c:v>2.74369E-3</c:v>
                </c:pt>
                <c:pt idx="159151" formatCode="0.00E+00">
                  <c:v>2.6218999999999999E-3</c:v>
                </c:pt>
                <c:pt idx="159152" formatCode="0.00E+00">
                  <c:v>2.4983499999999999E-3</c:v>
                </c:pt>
                <c:pt idx="159153" formatCode="0.00E+00">
                  <c:v>2.3731799999999999E-3</c:v>
                </c:pt>
                <c:pt idx="159154" formatCode="0.00E+00">
                  <c:v>2.2464899999999999E-3</c:v>
                </c:pt>
                <c:pt idx="159155" formatCode="0.00E+00">
                  <c:v>2.1184099999999998E-3</c:v>
                </c:pt>
                <c:pt idx="159156" formatCode="0.00E+00">
                  <c:v>1.98906E-3</c:v>
                </c:pt>
                <c:pt idx="159157" formatCode="0.00E+00">
                  <c:v>1.85855E-3</c:v>
                </c:pt>
                <c:pt idx="159158" formatCode="0.00E+00">
                  <c:v>1.7270199999999999E-3</c:v>
                </c:pt>
                <c:pt idx="159159" formatCode="0.00E+00">
                  <c:v>1.59458E-3</c:v>
                </c:pt>
                <c:pt idx="159160" formatCode="0.00E+00">
                  <c:v>1.4613499999999999E-3</c:v>
                </c:pt>
                <c:pt idx="159161" formatCode="0.00E+00">
                  <c:v>1.3274599999999999E-3</c:v>
                </c:pt>
                <c:pt idx="159162" formatCode="0.00E+00">
                  <c:v>1.1930199999999999E-3</c:v>
                </c:pt>
                <c:pt idx="159163" formatCode="0.00E+00">
                  <c:v>1.05817E-3</c:v>
                </c:pt>
                <c:pt idx="159164" formatCode="0.00E+00">
                  <c:v>9.2302200000000001E-4</c:v>
                </c:pt>
                <c:pt idx="159165" formatCode="0.00E+00">
                  <c:v>7.8769599999999995E-4</c:v>
                </c:pt>
                <c:pt idx="159166" formatCode="0.00E+00">
                  <c:v>6.5231499999999999E-4</c:v>
                </c:pt>
                <c:pt idx="159167" formatCode="0.00E+00">
                  <c:v>5.1699899999999997E-4</c:v>
                </c:pt>
                <c:pt idx="159168" formatCode="0.00E+00">
                  <c:v>3.8186600000000002E-4</c:v>
                </c:pt>
                <c:pt idx="159169" formatCode="0.00E+00">
                  <c:v>2.4703600000000001E-4</c:v>
                </c:pt>
                <c:pt idx="159170" formatCode="0.00E+00">
                  <c:v>1.12625E-4</c:v>
                </c:pt>
                <c:pt idx="159171" formatCode="0.00E+00">
                  <c:v>-2.1250199999999999E-5</c:v>
                </c:pt>
                <c:pt idx="159172" formatCode="0.00E+00">
                  <c:v>-1.54475E-4</c:v>
                </c:pt>
                <c:pt idx="159173" formatCode="0.00E+00">
                  <c:v>-2.8693700000000002E-4</c:v>
                </c:pt>
                <c:pt idx="159174" formatCode="0.00E+00">
                  <c:v>-4.18522E-4</c:v>
                </c:pt>
                <c:pt idx="159175" formatCode="0.00E+00">
                  <c:v>-5.4912199999999998E-4</c:v>
                </c:pt>
                <c:pt idx="159176" formatCode="0.00E+00">
                  <c:v>-6.7862700000000001E-4</c:v>
                </c:pt>
                <c:pt idx="159177" formatCode="0.00E+00">
                  <c:v>-8.0693099999999999E-4</c:v>
                </c:pt>
                <c:pt idx="159178" formatCode="0.00E+00">
                  <c:v>-9.3392900000000001E-4</c:v>
                </c:pt>
                <c:pt idx="159179" formatCode="0.00E+00">
                  <c:v>-1.05952E-3</c:v>
                </c:pt>
                <c:pt idx="159180" formatCode="0.00E+00">
                  <c:v>-1.1835999999999999E-3</c:v>
                </c:pt>
                <c:pt idx="159181" formatCode="0.00E+00">
                  <c:v>-1.3060700000000001E-3</c:v>
                </c:pt>
                <c:pt idx="159182" formatCode="0.00E+00">
                  <c:v>-1.42683E-3</c:v>
                </c:pt>
                <c:pt idx="159183" formatCode="0.00E+00">
                  <c:v>-1.5458E-3</c:v>
                </c:pt>
                <c:pt idx="159184" formatCode="0.00E+00">
                  <c:v>-1.66288E-3</c:v>
                </c:pt>
                <c:pt idx="159185" formatCode="0.00E+00">
                  <c:v>-1.77798E-3</c:v>
                </c:pt>
                <c:pt idx="159186" formatCode="0.00E+00">
                  <c:v>-1.89101E-3</c:v>
                </c:pt>
                <c:pt idx="159187" formatCode="0.00E+00">
                  <c:v>-2.0019E-3</c:v>
                </c:pt>
                <c:pt idx="159188" formatCode="0.00E+00">
                  <c:v>-2.1105500000000001E-3</c:v>
                </c:pt>
                <c:pt idx="159189" formatCode="0.00E+00">
                  <c:v>-2.2168999999999999E-3</c:v>
                </c:pt>
                <c:pt idx="159190" formatCode="0.00E+00">
                  <c:v>-2.3208600000000001E-3</c:v>
                </c:pt>
                <c:pt idx="159191" formatCode="0.00E+00">
                  <c:v>-2.4223700000000001E-3</c:v>
                </c:pt>
                <c:pt idx="159192" formatCode="0.00E+00">
                  <c:v>-2.5213499999999999E-3</c:v>
                </c:pt>
                <c:pt idx="159193" formatCode="0.00E+00">
                  <c:v>-2.61773E-3</c:v>
                </c:pt>
                <c:pt idx="159194" formatCode="0.00E+00">
                  <c:v>-2.7114700000000001E-3</c:v>
                </c:pt>
                <c:pt idx="159195" formatCode="0.00E+00">
                  <c:v>-2.80248E-3</c:v>
                </c:pt>
                <c:pt idx="159196" formatCode="0.00E+00">
                  <c:v>-2.8907199999999998E-3</c:v>
                </c:pt>
                <c:pt idx="159197" formatCode="0.00E+00">
                  <c:v>-2.97613E-3</c:v>
                </c:pt>
                <c:pt idx="159198" formatCode="0.00E+00">
                  <c:v>-3.0586599999999999E-3</c:v>
                </c:pt>
                <c:pt idx="159199" formatCode="0.00E+00">
                  <c:v>-3.1382599999999999E-3</c:v>
                </c:pt>
                <c:pt idx="159200" formatCode="0.00E+00">
                  <c:v>-3.2148900000000002E-3</c:v>
                </c:pt>
                <c:pt idx="159201" formatCode="0.00E+00">
                  <c:v>-3.2885100000000001E-3</c:v>
                </c:pt>
                <c:pt idx="159202" formatCode="0.00E+00">
                  <c:v>-3.35907E-3</c:v>
                </c:pt>
                <c:pt idx="159203" formatCode="0.00E+00">
                  <c:v>-3.4265400000000001E-3</c:v>
                </c:pt>
                <c:pt idx="159204" formatCode="0.00E+00">
                  <c:v>-3.49088E-3</c:v>
                </c:pt>
                <c:pt idx="159205" formatCode="0.00E+00">
                  <c:v>-3.55208E-3</c:v>
                </c:pt>
                <c:pt idx="159206" formatCode="0.00E+00">
                  <c:v>-3.6101000000000002E-3</c:v>
                </c:pt>
                <c:pt idx="159207" formatCode="0.00E+00">
                  <c:v>-3.6649299999999998E-3</c:v>
                </c:pt>
                <c:pt idx="159208" formatCode="0.00E+00">
                  <c:v>-3.71653E-3</c:v>
                </c:pt>
                <c:pt idx="159209" formatCode="0.00E+00">
                  <c:v>-3.7648899999999999E-3</c:v>
                </c:pt>
                <c:pt idx="159210" formatCode="0.00E+00">
                  <c:v>-3.81001E-3</c:v>
                </c:pt>
                <c:pt idx="159211" formatCode="0.00E+00">
                  <c:v>-3.8518699999999999E-3</c:v>
                </c:pt>
                <c:pt idx="159212" formatCode="0.00E+00">
                  <c:v>-3.8904600000000001E-3</c:v>
                </c:pt>
                <c:pt idx="159213" formatCode="0.00E+00">
                  <c:v>-3.9257900000000002E-3</c:v>
                </c:pt>
                <c:pt idx="159214" formatCode="0.00E+00">
                  <c:v>-3.9578299999999999E-3</c:v>
                </c:pt>
                <c:pt idx="159215" formatCode="0.00E+00">
                  <c:v>-3.9866099999999998E-3</c:v>
                </c:pt>
                <c:pt idx="159216" formatCode="0.00E+00">
                  <c:v>-4.01213E-3</c:v>
                </c:pt>
                <c:pt idx="159217" formatCode="0.00E+00">
                  <c:v>-4.0343799999999997E-3</c:v>
                </c:pt>
                <c:pt idx="159218" formatCode="0.00E+00">
                  <c:v>-4.0533899999999996E-3</c:v>
                </c:pt>
                <c:pt idx="159219" formatCode="0.00E+00">
                  <c:v>-4.0691599999999996E-3</c:v>
                </c:pt>
                <c:pt idx="159220" formatCode="0.00E+00">
                  <c:v>-4.0817099999999997E-3</c:v>
                </c:pt>
                <c:pt idx="159221" formatCode="0.00E+00">
                  <c:v>-4.0910599999999997E-3</c:v>
                </c:pt>
                <c:pt idx="159222" formatCode="0.00E+00">
                  <c:v>-4.0972300000000003E-3</c:v>
                </c:pt>
                <c:pt idx="159223" formatCode="0.00E+00">
                  <c:v>-4.1002499999999997E-3</c:v>
                </c:pt>
                <c:pt idx="159224" formatCode="0.00E+00">
                  <c:v>-4.1001299999999996E-3</c:v>
                </c:pt>
                <c:pt idx="159225" formatCode="0.00E+00">
                  <c:v>-4.0969099999999996E-3</c:v>
                </c:pt>
                <c:pt idx="159226" formatCode="0.00E+00">
                  <c:v>-4.0906199999999997E-3</c:v>
                </c:pt>
                <c:pt idx="159227" formatCode="0.00E+00">
                  <c:v>-4.0813000000000004E-3</c:v>
                </c:pt>
                <c:pt idx="159228" formatCode="0.00E+00">
                  <c:v>-4.0689699999999999E-3</c:v>
                </c:pt>
                <c:pt idx="159229" formatCode="0.00E+00">
                  <c:v>-4.0536699999999997E-3</c:v>
                </c:pt>
                <c:pt idx="159230" formatCode="0.00E+00">
                  <c:v>-4.0354500000000003E-3</c:v>
                </c:pt>
                <c:pt idx="159231" formatCode="0.00E+00">
                  <c:v>-4.0143399999999999E-3</c:v>
                </c:pt>
                <c:pt idx="159232" formatCode="0.00E+00">
                  <c:v>-3.9903899999999999E-3</c:v>
                </c:pt>
                <c:pt idx="159233" formatCode="0.00E+00">
                  <c:v>-3.96364E-3</c:v>
                </c:pt>
                <c:pt idx="159234" formatCode="0.00E+00">
                  <c:v>-3.93415E-3</c:v>
                </c:pt>
                <c:pt idx="159235" formatCode="0.00E+00">
                  <c:v>-3.9019499999999999E-3</c:v>
                </c:pt>
                <c:pt idx="159236" formatCode="0.00E+00">
                  <c:v>-3.8671000000000001E-3</c:v>
                </c:pt>
                <c:pt idx="159237" formatCode="0.00E+00">
                  <c:v>-3.8296599999999999E-3</c:v>
                </c:pt>
                <c:pt idx="159238" formatCode="0.00E+00">
                  <c:v>-3.7896700000000002E-3</c:v>
                </c:pt>
                <c:pt idx="159239" formatCode="0.00E+00">
                  <c:v>-3.7471800000000001E-3</c:v>
                </c:pt>
                <c:pt idx="159240" formatCode="0.00E+00">
                  <c:v>-3.7022700000000001E-3</c:v>
                </c:pt>
                <c:pt idx="159241" formatCode="0.00E+00">
                  <c:v>-3.65497E-3</c:v>
                </c:pt>
                <c:pt idx="159242" formatCode="0.00E+00">
                  <c:v>-3.6053600000000002E-3</c:v>
                </c:pt>
                <c:pt idx="159243" formatCode="0.00E+00">
                  <c:v>-3.5534799999999999E-3</c:v>
                </c:pt>
                <c:pt idx="159244" formatCode="0.00E+00">
                  <c:v>-3.4994100000000001E-3</c:v>
                </c:pt>
                <c:pt idx="159245" formatCode="0.00E+00">
                  <c:v>-3.4432E-3</c:v>
                </c:pt>
                <c:pt idx="159246" formatCode="0.00E+00">
                  <c:v>-3.3849100000000001E-3</c:v>
                </c:pt>
                <c:pt idx="159247" formatCode="0.00E+00">
                  <c:v>-3.32461E-3</c:v>
                </c:pt>
                <c:pt idx="159248" formatCode="0.00E+00">
                  <c:v>-3.2623600000000002E-3</c:v>
                </c:pt>
                <c:pt idx="159249" formatCode="0.00E+00">
                  <c:v>-3.1982199999999999E-3</c:v>
                </c:pt>
                <c:pt idx="159250" formatCode="0.00E+00">
                  <c:v>-3.13226E-3</c:v>
                </c:pt>
                <c:pt idx="159251" formatCode="0.00E+00">
                  <c:v>-3.0645500000000001E-3</c:v>
                </c:pt>
                <c:pt idx="159252" formatCode="0.00E+00">
                  <c:v>-2.9951399999999999E-3</c:v>
                </c:pt>
                <c:pt idx="159253" formatCode="0.00E+00">
                  <c:v>-2.9241200000000001E-3</c:v>
                </c:pt>
                <c:pt idx="159254" formatCode="0.00E+00">
                  <c:v>-2.8515300000000001E-3</c:v>
                </c:pt>
                <c:pt idx="159255" formatCode="0.00E+00">
                  <c:v>-2.7774499999999999E-3</c:v>
                </c:pt>
                <c:pt idx="159256" formatCode="0.00E+00">
                  <c:v>-2.7019499999999998E-3</c:v>
                </c:pt>
                <c:pt idx="159257" formatCode="0.00E+00">
                  <c:v>-2.6250900000000001E-3</c:v>
                </c:pt>
                <c:pt idx="159258" formatCode="0.00E+00">
                  <c:v>-2.5469300000000002E-3</c:v>
                </c:pt>
                <c:pt idx="159259" formatCode="0.00E+00">
                  <c:v>-2.4675500000000002E-3</c:v>
                </c:pt>
                <c:pt idx="159260" formatCode="0.00E+00">
                  <c:v>-2.3870100000000002E-3</c:v>
                </c:pt>
                <c:pt idx="159261" formatCode="0.00E+00">
                  <c:v>-2.3053800000000001E-3</c:v>
                </c:pt>
                <c:pt idx="159262" formatCode="0.00E+00">
                  <c:v>-2.2227200000000001E-3</c:v>
                </c:pt>
                <c:pt idx="159263" formatCode="0.00E+00">
                  <c:v>-2.1391000000000001E-3</c:v>
                </c:pt>
                <c:pt idx="159264" formatCode="0.00E+00">
                  <c:v>-2.0545799999999999E-3</c:v>
                </c:pt>
                <c:pt idx="159265" formatCode="0.00E+00">
                  <c:v>-1.9692300000000002E-3</c:v>
                </c:pt>
                <c:pt idx="159266" formatCode="0.00E+00">
                  <c:v>-1.8831200000000001E-3</c:v>
                </c:pt>
                <c:pt idx="159267" formatCode="0.00E+00">
                  <c:v>-1.7963E-3</c:v>
                </c:pt>
                <c:pt idx="159268" formatCode="0.00E+00">
                  <c:v>-1.7088400000000001E-3</c:v>
                </c:pt>
                <c:pt idx="159269" formatCode="0.00E+00">
                  <c:v>-1.6207999999999999E-3</c:v>
                </c:pt>
                <c:pt idx="159270" formatCode="0.00E+00">
                  <c:v>-1.53225E-3</c:v>
                </c:pt>
                <c:pt idx="159271" formatCode="0.00E+00">
                  <c:v>-1.4432500000000001E-3</c:v>
                </c:pt>
                <c:pt idx="159272" formatCode="0.00E+00">
                  <c:v>-1.3538599999999999E-3</c:v>
                </c:pt>
                <c:pt idx="159273" formatCode="0.00E+00">
                  <c:v>-1.26414E-3</c:v>
                </c:pt>
                <c:pt idx="159274" formatCode="0.00E+00">
                  <c:v>-1.1741399999999999E-3</c:v>
                </c:pt>
                <c:pt idx="159275" formatCode="0.00E+00">
                  <c:v>-1.0839300000000001E-3</c:v>
                </c:pt>
                <c:pt idx="159276" formatCode="0.00E+00">
                  <c:v>-9.9357000000000004E-4</c:v>
                </c:pt>
                <c:pt idx="159277" formatCode="0.00E+00">
                  <c:v>-9.0311000000000005E-4</c:v>
                </c:pt>
                <c:pt idx="159278" formatCode="0.00E+00">
                  <c:v>-8.1260900000000005E-4</c:v>
                </c:pt>
                <c:pt idx="159279" formatCode="0.00E+00">
                  <c:v>-7.2212299999999997E-4</c:v>
                </c:pt>
                <c:pt idx="159280" formatCode="0.00E+00">
                  <c:v>-6.31706E-4</c:v>
                </c:pt>
                <c:pt idx="159281" formatCode="0.00E+00">
                  <c:v>-5.4141200000000001E-4</c:v>
                </c:pt>
                <c:pt idx="159282" formatCode="0.00E+00">
                  <c:v>-4.5129499999999999E-4</c:v>
                </c:pt>
                <c:pt idx="159283" formatCode="0.00E+00">
                  <c:v>-3.6140599999999999E-4</c:v>
                </c:pt>
                <c:pt idx="159284" formatCode="0.00E+00">
                  <c:v>-2.7179599999999998E-4</c:v>
                </c:pt>
                <c:pt idx="159285" formatCode="0.00E+00">
                  <c:v>-1.8251500000000001E-4</c:v>
                </c:pt>
                <c:pt idx="159286" formatCode="0.00E+00">
                  <c:v>-9.3613400000000001E-5</c:v>
                </c:pt>
                <c:pt idx="159287" formatCode="0.00E+00">
                  <c:v>-5.1384200000000003E-6</c:v>
                </c:pt>
                <c:pt idx="159288" formatCode="0.00E+00">
                  <c:v>8.2862199999999994E-5</c:v>
                </c:pt>
                <c:pt idx="159289" formatCode="0.00E+00">
                  <c:v>1.70342E-4</c:v>
                </c:pt>
                <c:pt idx="159290" formatCode="0.00E+00">
                  <c:v>2.5725599999999998E-4</c:v>
                </c:pt>
                <c:pt idx="159291" formatCode="0.00E+00">
                  <c:v>3.4355900000000001E-4</c:v>
                </c:pt>
                <c:pt idx="159292" formatCode="0.00E+00">
                  <c:v>4.2920700000000003E-4</c:v>
                </c:pt>
                <c:pt idx="159293" formatCode="0.00E+00">
                  <c:v>5.1415900000000004E-4</c:v>
                </c:pt>
                <c:pt idx="159294" formatCode="0.00E+00">
                  <c:v>5.9837099999999999E-4</c:v>
                </c:pt>
                <c:pt idx="159295" formatCode="0.00E+00">
                  <c:v>6.8180499999999995E-4</c:v>
                </c:pt>
                <c:pt idx="159296" formatCode="0.00E+00">
                  <c:v>7.64418E-4</c:v>
                </c:pt>
                <c:pt idx="159297" formatCode="0.00E+00">
                  <c:v>8.4617299999999998E-4</c:v>
                </c:pt>
                <c:pt idx="159298" formatCode="0.00E+00">
                  <c:v>9.2703100000000004E-4</c:v>
                </c:pt>
                <c:pt idx="159299" formatCode="0.00E+00">
                  <c:v>1.0069499999999999E-3</c:v>
                </c:pt>
                <c:pt idx="159300" formatCode="0.00E+00">
                  <c:v>1.08591E-3</c:v>
                </c:pt>
                <c:pt idx="159301" formatCode="0.00E+00">
                  <c:v>1.1638600000000001E-3</c:v>
                </c:pt>
                <c:pt idx="159302" formatCode="0.00E+00">
                  <c:v>1.24076E-3</c:v>
                </c:pt>
                <c:pt idx="159303" formatCode="0.00E+00">
                  <c:v>1.3166E-3</c:v>
                </c:pt>
                <c:pt idx="159304" formatCode="0.00E+00">
                  <c:v>1.3913199999999999E-3</c:v>
                </c:pt>
                <c:pt idx="159305" formatCode="0.00E+00">
                  <c:v>1.46491E-3</c:v>
                </c:pt>
                <c:pt idx="159306" formatCode="0.00E+00">
                  <c:v>1.53732E-3</c:v>
                </c:pt>
                <c:pt idx="159307" formatCode="0.00E+00">
                  <c:v>1.6085299999999999E-3</c:v>
                </c:pt>
                <c:pt idx="159308" formatCode="0.00E+00">
                  <c:v>1.67851E-3</c:v>
                </c:pt>
                <c:pt idx="159309" formatCode="0.00E+00">
                  <c:v>1.74723E-3</c:v>
                </c:pt>
                <c:pt idx="159310" formatCode="0.00E+00">
                  <c:v>1.8146600000000001E-3</c:v>
                </c:pt>
                <c:pt idx="159311" formatCode="0.00E+00">
                  <c:v>1.8807699999999999E-3</c:v>
                </c:pt>
                <c:pt idx="159312" formatCode="0.00E+00">
                  <c:v>1.9455399999999999E-3</c:v>
                </c:pt>
                <c:pt idx="159313" formatCode="0.00E+00">
                  <c:v>2.0089299999999999E-3</c:v>
                </c:pt>
                <c:pt idx="159314" formatCode="0.00E+00">
                  <c:v>2.0709299999999999E-3</c:v>
                </c:pt>
                <c:pt idx="159315" formatCode="0.00E+00">
                  <c:v>2.1315100000000001E-3</c:v>
                </c:pt>
                <c:pt idx="159316" formatCode="0.00E+00">
                  <c:v>2.1906400000000002E-3</c:v>
                </c:pt>
                <c:pt idx="159317" formatCode="0.00E+00">
                  <c:v>2.2483E-3</c:v>
                </c:pt>
                <c:pt idx="159318" formatCode="0.00E+00">
                  <c:v>2.3044599999999999E-3</c:v>
                </c:pt>
                <c:pt idx="159319" formatCode="0.00E+00">
                  <c:v>2.3591100000000002E-3</c:v>
                </c:pt>
                <c:pt idx="159320" formatCode="0.00E+00">
                  <c:v>2.4122200000000001E-3</c:v>
                </c:pt>
                <c:pt idx="159321" formatCode="0.00E+00">
                  <c:v>2.46378E-3</c:v>
                </c:pt>
                <c:pt idx="159322" formatCode="0.00E+00">
                  <c:v>2.51374E-3</c:v>
                </c:pt>
                <c:pt idx="159323" formatCode="0.00E+00">
                  <c:v>2.5621099999999998E-3</c:v>
                </c:pt>
                <c:pt idx="159324" formatCode="0.00E+00">
                  <c:v>2.6088600000000002E-3</c:v>
                </c:pt>
                <c:pt idx="159325" formatCode="0.00E+00">
                  <c:v>2.6539699999999999E-3</c:v>
                </c:pt>
                <c:pt idx="159326" formatCode="0.00E+00">
                  <c:v>2.6974099999999999E-3</c:v>
                </c:pt>
                <c:pt idx="159327" formatCode="0.00E+00">
                  <c:v>2.7391799999999999E-3</c:v>
                </c:pt>
                <c:pt idx="159328" formatCode="0.00E+00">
                  <c:v>2.77925E-3</c:v>
                </c:pt>
                <c:pt idx="159329" formatCode="0.00E+00">
                  <c:v>2.8176099999999999E-3</c:v>
                </c:pt>
                <c:pt idx="159330" formatCode="0.00E+00">
                  <c:v>2.8542400000000001E-3</c:v>
                </c:pt>
                <c:pt idx="159331" formatCode="0.00E+00">
                  <c:v>2.8891199999999998E-3</c:v>
                </c:pt>
                <c:pt idx="159332" formatCode="0.00E+00">
                  <c:v>2.92224E-3</c:v>
                </c:pt>
                <c:pt idx="159333" formatCode="0.00E+00">
                  <c:v>2.9535799999999999E-3</c:v>
                </c:pt>
                <c:pt idx="159334" formatCode="0.00E+00">
                  <c:v>2.9831300000000001E-3</c:v>
                </c:pt>
                <c:pt idx="159335" formatCode="0.00E+00">
                  <c:v>3.0108700000000001E-3</c:v>
                </c:pt>
                <c:pt idx="159336" formatCode="0.00E+00">
                  <c:v>3.0368000000000001E-3</c:v>
                </c:pt>
                <c:pt idx="159337" formatCode="0.00E+00">
                  <c:v>3.0608900000000001E-3</c:v>
                </c:pt>
                <c:pt idx="159338" formatCode="0.00E+00">
                  <c:v>3.0831299999999999E-3</c:v>
                </c:pt>
                <c:pt idx="159339" formatCode="0.00E+00">
                  <c:v>3.1035099999999999E-3</c:v>
                </c:pt>
                <c:pt idx="159340" formatCode="0.00E+00">
                  <c:v>3.1220200000000001E-3</c:v>
                </c:pt>
                <c:pt idx="159341" formatCode="0.00E+00">
                  <c:v>3.1386500000000002E-3</c:v>
                </c:pt>
                <c:pt idx="159342" formatCode="0.00E+00">
                  <c:v>3.1533899999999998E-3</c:v>
                </c:pt>
                <c:pt idx="159343" formatCode="0.00E+00">
                  <c:v>3.1662299999999999E-3</c:v>
                </c:pt>
                <c:pt idx="159344" formatCode="0.00E+00">
                  <c:v>3.1771600000000001E-3</c:v>
                </c:pt>
                <c:pt idx="159345" formatCode="0.00E+00">
                  <c:v>3.1861599999999999E-3</c:v>
                </c:pt>
                <c:pt idx="159346" formatCode="0.00E+00">
                  <c:v>3.19324E-3</c:v>
                </c:pt>
                <c:pt idx="159347" formatCode="0.00E+00">
                  <c:v>3.1983799999999998E-3</c:v>
                </c:pt>
                <c:pt idx="159348" formatCode="0.00E+00">
                  <c:v>3.2015799999999999E-3</c:v>
                </c:pt>
                <c:pt idx="159349" formatCode="0.00E+00">
                  <c:v>3.2028199999999999E-3</c:v>
                </c:pt>
                <c:pt idx="159350" formatCode="0.00E+00">
                  <c:v>3.2021200000000001E-3</c:v>
                </c:pt>
                <c:pt idx="159351" formatCode="0.00E+00">
                  <c:v>3.19945E-3</c:v>
                </c:pt>
                <c:pt idx="159352" formatCode="0.00E+00">
                  <c:v>3.1948200000000001E-3</c:v>
                </c:pt>
                <c:pt idx="159353" formatCode="0.00E+00">
                  <c:v>3.1882199999999999E-3</c:v>
                </c:pt>
                <c:pt idx="159354" formatCode="0.00E+00">
                  <c:v>3.17966E-3</c:v>
                </c:pt>
                <c:pt idx="159355" formatCode="0.00E+00">
                  <c:v>3.1691200000000001E-3</c:v>
                </c:pt>
                <c:pt idx="159356" formatCode="0.00E+00">
                  <c:v>3.1566099999999998E-3</c:v>
                </c:pt>
                <c:pt idx="159357" formatCode="0.00E+00">
                  <c:v>3.1421299999999999E-3</c:v>
                </c:pt>
                <c:pt idx="159358" formatCode="0.00E+00">
                  <c:v>3.1256700000000001E-3</c:v>
                </c:pt>
                <c:pt idx="159359" formatCode="0.00E+00">
                  <c:v>3.1072500000000002E-3</c:v>
                </c:pt>
                <c:pt idx="159360" formatCode="0.00E+00">
                  <c:v>3.0868599999999999E-3</c:v>
                </c:pt>
                <c:pt idx="159361" formatCode="0.00E+00">
                  <c:v>3.0645099999999999E-3</c:v>
                </c:pt>
                <c:pt idx="159362" formatCode="0.00E+00">
                  <c:v>3.0401899999999999E-3</c:v>
                </c:pt>
                <c:pt idx="159363" formatCode="0.00E+00">
                  <c:v>3.0139199999999998E-3</c:v>
                </c:pt>
                <c:pt idx="159364" formatCode="0.00E+00">
                  <c:v>2.9857099999999999E-3</c:v>
                </c:pt>
                <c:pt idx="159365" formatCode="0.00E+00">
                  <c:v>2.9555499999999999E-3</c:v>
                </c:pt>
                <c:pt idx="159366" formatCode="0.00E+00">
                  <c:v>2.9234700000000001E-3</c:v>
                </c:pt>
                <c:pt idx="159367" formatCode="0.00E+00">
                  <c:v>2.8894599999999999E-3</c:v>
                </c:pt>
                <c:pt idx="159368" formatCode="0.00E+00">
                  <c:v>2.8535499999999998E-3</c:v>
                </c:pt>
                <c:pt idx="159369" formatCode="0.00E+00">
                  <c:v>2.8157299999999998E-3</c:v>
                </c:pt>
                <c:pt idx="159370" formatCode="0.00E+00">
                  <c:v>2.7760300000000001E-3</c:v>
                </c:pt>
                <c:pt idx="159371" formatCode="0.00E+00">
                  <c:v>2.7344600000000002E-3</c:v>
                </c:pt>
                <c:pt idx="159372" formatCode="0.00E+00">
                  <c:v>2.6910300000000001E-3</c:v>
                </c:pt>
                <c:pt idx="159373" formatCode="0.00E+00">
                  <c:v>2.64577E-3</c:v>
                </c:pt>
                <c:pt idx="159374" formatCode="0.00E+00">
                  <c:v>2.5986799999999999E-3</c:v>
                </c:pt>
                <c:pt idx="159375" formatCode="0.00E+00">
                  <c:v>2.5498000000000001E-3</c:v>
                </c:pt>
                <c:pt idx="159376" formatCode="0.00E+00">
                  <c:v>2.49913E-3</c:v>
                </c:pt>
                <c:pt idx="159377" formatCode="0.00E+00">
                  <c:v>2.4467099999999999E-3</c:v>
                </c:pt>
                <c:pt idx="159378" formatCode="0.00E+00">
                  <c:v>2.3925499999999998E-3</c:v>
                </c:pt>
                <c:pt idx="159379" formatCode="0.00E+00">
                  <c:v>2.3366799999999998E-3</c:v>
                </c:pt>
                <c:pt idx="159380" formatCode="0.00E+00">
                  <c:v>2.2791199999999999E-3</c:v>
                </c:pt>
                <c:pt idx="159381" formatCode="0.00E+00">
                  <c:v>2.2199099999999999E-3</c:v>
                </c:pt>
                <c:pt idx="159382" formatCode="0.00E+00">
                  <c:v>2.1590799999999999E-3</c:v>
                </c:pt>
                <c:pt idx="159383" formatCode="0.00E+00">
                  <c:v>2.0966399999999999E-3</c:v>
                </c:pt>
                <c:pt idx="159384" formatCode="0.00E+00">
                  <c:v>2.0326400000000001E-3</c:v>
                </c:pt>
                <c:pt idx="159385" formatCode="0.00E+00">
                  <c:v>1.9671100000000002E-3</c:v>
                </c:pt>
                <c:pt idx="159386" formatCode="0.00E+00">
                  <c:v>1.90007E-3</c:v>
                </c:pt>
                <c:pt idx="159387" formatCode="0.00E+00">
                  <c:v>1.83158E-3</c:v>
                </c:pt>
                <c:pt idx="159388" formatCode="0.00E+00">
                  <c:v>1.76166E-3</c:v>
                </c:pt>
                <c:pt idx="159389" formatCode="0.00E+00">
                  <c:v>1.69035E-3</c:v>
                </c:pt>
                <c:pt idx="159390" formatCode="0.00E+00">
                  <c:v>1.6176999999999999E-3</c:v>
                </c:pt>
                <c:pt idx="159391" formatCode="0.00E+00">
                  <c:v>1.54374E-3</c:v>
                </c:pt>
                <c:pt idx="159392" formatCode="0.00E+00">
                  <c:v>1.4685200000000001E-3</c:v>
                </c:pt>
                <c:pt idx="159393" formatCode="0.00E+00">
                  <c:v>1.39208E-3</c:v>
                </c:pt>
                <c:pt idx="159394" formatCode="0.00E+00">
                  <c:v>1.3144700000000001E-3</c:v>
                </c:pt>
                <c:pt idx="159395" formatCode="0.00E+00">
                  <c:v>1.2357399999999999E-3</c:v>
                </c:pt>
                <c:pt idx="159396" formatCode="0.00E+00">
                  <c:v>1.1559299999999999E-3</c:v>
                </c:pt>
                <c:pt idx="159397" formatCode="0.00E+00">
                  <c:v>1.0750899999999999E-3</c:v>
                </c:pt>
                <c:pt idx="159398" formatCode="0.00E+00">
                  <c:v>9.9328200000000006E-4</c:v>
                </c:pt>
                <c:pt idx="159399" formatCode="0.00E+00">
                  <c:v>9.1054899999999997E-4</c:v>
                </c:pt>
                <c:pt idx="159400" formatCode="0.00E+00">
                  <c:v>8.2694799999999998E-4</c:v>
                </c:pt>
                <c:pt idx="159401" formatCode="0.00E+00">
                  <c:v>7.4253399999999999E-4</c:v>
                </c:pt>
                <c:pt idx="159402" formatCode="0.00E+00">
                  <c:v>6.57363E-4</c:v>
                </c:pt>
                <c:pt idx="159403" formatCode="0.00E+00">
                  <c:v>5.7149299999999996E-4</c:v>
                </c:pt>
                <c:pt idx="159404" formatCode="0.00E+00">
                  <c:v>4.8498200000000001E-4</c:v>
                </c:pt>
                <c:pt idx="159405" formatCode="0.00E+00">
                  <c:v>3.9788999999999997E-4</c:v>
                </c:pt>
                <c:pt idx="159406" formatCode="0.00E+00">
                  <c:v>3.1027799999999999E-4</c:v>
                </c:pt>
                <c:pt idx="159407" formatCode="0.00E+00">
                  <c:v>2.2220900000000001E-4</c:v>
                </c:pt>
                <c:pt idx="159408" formatCode="0.00E+00">
                  <c:v>1.33745E-4</c:v>
                </c:pt>
                <c:pt idx="159409" formatCode="0.00E+00">
                  <c:v>4.4949800000000001E-5</c:v>
                </c:pt>
                <c:pt idx="159410" formatCode="0.00E+00">
                  <c:v>-4.4110899999999998E-5</c:v>
                </c:pt>
                <c:pt idx="159411" formatCode="0.00E+00">
                  <c:v>-1.3337099999999999E-4</c:v>
                </c:pt>
                <c:pt idx="159412" formatCode="0.00E+00">
                  <c:v>-2.2276500000000001E-4</c:v>
                </c:pt>
                <c:pt idx="159413" formatCode="0.00E+00">
                  <c:v>-3.1222500000000001E-4</c:v>
                </c:pt>
                <c:pt idx="159414" formatCode="0.00E+00">
                  <c:v>-4.0168199999999999E-4</c:v>
                </c:pt>
                <c:pt idx="159415" formatCode="0.00E+00">
                  <c:v>-4.9106799999999999E-4</c:v>
                </c:pt>
                <c:pt idx="159416" formatCode="0.00E+00">
                  <c:v>-5.8031300000000005E-4</c:v>
                </c:pt>
                <c:pt idx="159417" formatCode="0.00E+00">
                  <c:v>-6.6934700000000004E-4</c:v>
                </c:pt>
                <c:pt idx="159418" formatCode="0.00E+00">
                  <c:v>-7.5810000000000005E-4</c:v>
                </c:pt>
                <c:pt idx="159419" formatCode="0.00E+00">
                  <c:v>-8.4650100000000005E-4</c:v>
                </c:pt>
                <c:pt idx="159420" formatCode="0.00E+00">
                  <c:v>-9.3447799999999998E-4</c:v>
                </c:pt>
                <c:pt idx="159421" formatCode="0.00E+00">
                  <c:v>-1.0219599999999999E-3</c:v>
                </c:pt>
                <c:pt idx="159422" formatCode="0.00E+00">
                  <c:v>-1.1088700000000001E-3</c:v>
                </c:pt>
                <c:pt idx="159423" formatCode="0.00E+00">
                  <c:v>-1.1951500000000001E-3</c:v>
                </c:pt>
                <c:pt idx="159424" formatCode="0.00E+00">
                  <c:v>-1.28071E-3</c:v>
                </c:pt>
                <c:pt idx="159425" formatCode="0.00E+00">
                  <c:v>-1.36549E-3</c:v>
                </c:pt>
                <c:pt idx="159426" formatCode="0.00E+00">
                  <c:v>-1.4494200000000001E-3</c:v>
                </c:pt>
                <c:pt idx="159427" formatCode="0.00E+00">
                  <c:v>-1.53242E-3</c:v>
                </c:pt>
                <c:pt idx="159428" formatCode="0.00E+00">
                  <c:v>-1.6144200000000001E-3</c:v>
                </c:pt>
                <c:pt idx="159429" formatCode="0.00E+00">
                  <c:v>-1.69534E-3</c:v>
                </c:pt>
                <c:pt idx="159430" formatCode="0.00E+00">
                  <c:v>-1.77513E-3</c:v>
                </c:pt>
                <c:pt idx="159431" formatCode="0.00E+00">
                  <c:v>-1.8537E-3</c:v>
                </c:pt>
                <c:pt idx="159432" formatCode="0.00E+00">
                  <c:v>-1.9309900000000001E-3</c:v>
                </c:pt>
                <c:pt idx="159433" formatCode="0.00E+00">
                  <c:v>-2.0069300000000001E-3</c:v>
                </c:pt>
                <c:pt idx="159434" formatCode="0.00E+00">
                  <c:v>-2.0814499999999999E-3</c:v>
                </c:pt>
                <c:pt idx="159435" formatCode="0.00E+00">
                  <c:v>-2.1544799999999999E-3</c:v>
                </c:pt>
                <c:pt idx="159436" formatCode="0.00E+00">
                  <c:v>-2.22595E-3</c:v>
                </c:pt>
                <c:pt idx="159437" formatCode="0.00E+00">
                  <c:v>-2.2958000000000002E-3</c:v>
                </c:pt>
                <c:pt idx="159438" formatCode="0.00E+00">
                  <c:v>-2.36396E-3</c:v>
                </c:pt>
                <c:pt idx="159439" formatCode="0.00E+00">
                  <c:v>-2.4303599999999999E-3</c:v>
                </c:pt>
                <c:pt idx="159440" formatCode="0.00E+00">
                  <c:v>-2.4949500000000001E-3</c:v>
                </c:pt>
                <c:pt idx="159441" formatCode="0.00E+00">
                  <c:v>-2.5576599999999998E-3</c:v>
                </c:pt>
                <c:pt idx="159442" formatCode="0.00E+00">
                  <c:v>-2.6184400000000001E-3</c:v>
                </c:pt>
                <c:pt idx="159443" formatCode="0.00E+00">
                  <c:v>-2.6772100000000002E-3</c:v>
                </c:pt>
                <c:pt idx="159444" formatCode="0.00E+00">
                  <c:v>-2.7339299999999999E-3</c:v>
                </c:pt>
                <c:pt idx="159445" formatCode="0.00E+00">
                  <c:v>-2.78853E-3</c:v>
                </c:pt>
                <c:pt idx="159446" formatCode="0.00E+00">
                  <c:v>-2.84097E-3</c:v>
                </c:pt>
                <c:pt idx="159447" formatCode="0.00E+00">
                  <c:v>-2.8911800000000001E-3</c:v>
                </c:pt>
                <c:pt idx="159448" formatCode="0.00E+00">
                  <c:v>-2.9391299999999999E-3</c:v>
                </c:pt>
                <c:pt idx="159449" formatCode="0.00E+00">
                  <c:v>-2.98475E-3</c:v>
                </c:pt>
                <c:pt idx="159450" formatCode="0.00E+00">
                  <c:v>-3.0279999999999999E-3</c:v>
                </c:pt>
                <c:pt idx="159451" formatCode="0.00E+00">
                  <c:v>-3.0688400000000002E-3</c:v>
                </c:pt>
                <c:pt idx="159452" formatCode="0.00E+00">
                  <c:v>-3.1072199999999999E-3</c:v>
                </c:pt>
                <c:pt idx="159453" formatCode="0.00E+00">
                  <c:v>-3.1430999999999998E-3</c:v>
                </c:pt>
                <c:pt idx="159454" formatCode="0.00E+00">
                  <c:v>-3.17644E-3</c:v>
                </c:pt>
                <c:pt idx="159455" formatCode="0.00E+00">
                  <c:v>-3.2071999999999999E-3</c:v>
                </c:pt>
                <c:pt idx="159456" formatCode="0.00E+00">
                  <c:v>-3.2353500000000001E-3</c:v>
                </c:pt>
                <c:pt idx="159457" formatCode="0.00E+00">
                  <c:v>-3.26085E-3</c:v>
                </c:pt>
                <c:pt idx="159458" formatCode="0.00E+00">
                  <c:v>-3.2836800000000002E-3</c:v>
                </c:pt>
                <c:pt idx="159459" formatCode="0.00E+00">
                  <c:v>-3.3038099999999999E-3</c:v>
                </c:pt>
                <c:pt idx="159460" formatCode="0.00E+00">
                  <c:v>-3.3212099999999998E-3</c:v>
                </c:pt>
                <c:pt idx="159461" formatCode="0.00E+00">
                  <c:v>-3.33585E-3</c:v>
                </c:pt>
                <c:pt idx="159462" formatCode="0.00E+00">
                  <c:v>-3.3477200000000002E-3</c:v>
                </c:pt>
                <c:pt idx="159463" formatCode="0.00E+00">
                  <c:v>-3.35681E-3</c:v>
                </c:pt>
                <c:pt idx="159464" formatCode="0.00E+00">
                  <c:v>-3.3630800000000001E-3</c:v>
                </c:pt>
                <c:pt idx="159465" formatCode="0.00E+00">
                  <c:v>-3.3665399999999999E-3</c:v>
                </c:pt>
                <c:pt idx="159466" formatCode="0.00E+00">
                  <c:v>-3.3671700000000001E-3</c:v>
                </c:pt>
                <c:pt idx="159467" formatCode="0.00E+00">
                  <c:v>-3.3649700000000001E-3</c:v>
                </c:pt>
                <c:pt idx="159468" formatCode="0.00E+00">
                  <c:v>-3.3599200000000002E-3</c:v>
                </c:pt>
                <c:pt idx="159469" formatCode="0.00E+00">
                  <c:v>-3.3520400000000001E-3</c:v>
                </c:pt>
                <c:pt idx="159470" formatCode="0.00E+00">
                  <c:v>-3.3413200000000001E-3</c:v>
                </c:pt>
                <c:pt idx="159471" formatCode="0.00E+00">
                  <c:v>-3.32775E-3</c:v>
                </c:pt>
                <c:pt idx="159472" formatCode="0.00E+00">
                  <c:v>-3.3113600000000002E-3</c:v>
                </c:pt>
                <c:pt idx="159473" formatCode="0.00E+00">
                  <c:v>-3.2921500000000002E-3</c:v>
                </c:pt>
                <c:pt idx="159474" formatCode="0.00E+00">
                  <c:v>-3.2701399999999999E-3</c:v>
                </c:pt>
                <c:pt idx="159475" formatCode="0.00E+00">
                  <c:v>-3.2453299999999998E-3</c:v>
                </c:pt>
                <c:pt idx="159476" formatCode="0.00E+00">
                  <c:v>-3.2177400000000002E-3</c:v>
                </c:pt>
                <c:pt idx="159477" formatCode="0.00E+00">
                  <c:v>-3.1874099999999999E-3</c:v>
                </c:pt>
                <c:pt idx="159478" formatCode="0.00E+00">
                  <c:v>-3.1543399999999998E-3</c:v>
                </c:pt>
                <c:pt idx="159479" formatCode="0.00E+00">
                  <c:v>-3.1185700000000002E-3</c:v>
                </c:pt>
                <c:pt idx="159480" formatCode="0.00E+00">
                  <c:v>-3.08012E-3</c:v>
                </c:pt>
                <c:pt idx="159481" formatCode="0.00E+00">
                  <c:v>-3.0390299999999999E-3</c:v>
                </c:pt>
                <c:pt idx="159482" formatCode="0.00E+00">
                  <c:v>-2.99533E-3</c:v>
                </c:pt>
                <c:pt idx="159483" formatCode="0.00E+00">
                  <c:v>-2.9490599999999999E-3</c:v>
                </c:pt>
                <c:pt idx="159484" formatCode="0.00E+00">
                  <c:v>-2.9002699999999999E-3</c:v>
                </c:pt>
                <c:pt idx="159485" formatCode="0.00E+00">
                  <c:v>-2.8489800000000001E-3</c:v>
                </c:pt>
                <c:pt idx="159486" formatCode="0.00E+00">
                  <c:v>-2.79525E-3</c:v>
                </c:pt>
                <c:pt idx="159487" formatCode="0.00E+00">
                  <c:v>-2.7391199999999998E-3</c:v>
                </c:pt>
                <c:pt idx="159488" formatCode="0.00E+00">
                  <c:v>-2.6806500000000001E-3</c:v>
                </c:pt>
                <c:pt idx="159489" formatCode="0.00E+00">
                  <c:v>-2.6198900000000002E-3</c:v>
                </c:pt>
                <c:pt idx="159490" formatCode="0.00E+00">
                  <c:v>-2.55689E-3</c:v>
                </c:pt>
                <c:pt idx="159491" formatCode="0.00E+00">
                  <c:v>-2.4917099999999998E-3</c:v>
                </c:pt>
                <c:pt idx="159492" formatCode="0.00E+00">
                  <c:v>-2.4244100000000001E-3</c:v>
                </c:pt>
                <c:pt idx="159493" formatCode="0.00E+00">
                  <c:v>-2.35506E-3</c:v>
                </c:pt>
                <c:pt idx="159494" formatCode="0.00E+00">
                  <c:v>-2.28371E-3</c:v>
                </c:pt>
                <c:pt idx="159495" formatCode="0.00E+00">
                  <c:v>-2.2104300000000002E-3</c:v>
                </c:pt>
                <c:pt idx="159496" formatCode="0.00E+00">
                  <c:v>-2.1352900000000002E-3</c:v>
                </c:pt>
                <c:pt idx="159497" formatCode="0.00E+00">
                  <c:v>-2.0583699999999999E-3</c:v>
                </c:pt>
                <c:pt idx="159498" formatCode="0.00E+00">
                  <c:v>-1.9797199999999999E-3</c:v>
                </c:pt>
                <c:pt idx="159499" formatCode="0.00E+00">
                  <c:v>-1.8994400000000001E-3</c:v>
                </c:pt>
                <c:pt idx="159500" formatCode="0.00E+00">
                  <c:v>-1.81759E-3</c:v>
                </c:pt>
                <c:pt idx="159501" formatCode="0.00E+00">
                  <c:v>-1.7342499999999999E-3</c:v>
                </c:pt>
                <c:pt idx="159502" formatCode="0.00E+00">
                  <c:v>-1.6494999999999999E-3</c:v>
                </c:pt>
                <c:pt idx="159503" formatCode="0.00E+00">
                  <c:v>-1.56342E-3</c:v>
                </c:pt>
                <c:pt idx="159504" formatCode="0.00E+00">
                  <c:v>-1.4760999999999999E-3</c:v>
                </c:pt>
                <c:pt idx="159505" formatCode="0.00E+00">
                  <c:v>-1.3876100000000001E-3</c:v>
                </c:pt>
                <c:pt idx="159506" formatCode="0.00E+00">
                  <c:v>-1.2980400000000001E-3</c:v>
                </c:pt>
                <c:pt idx="159507" formatCode="0.00E+00">
                  <c:v>-1.2074799999999999E-3</c:v>
                </c:pt>
                <c:pt idx="159508" formatCode="0.00E+00">
                  <c:v>-1.116E-3</c:v>
                </c:pt>
                <c:pt idx="159509" formatCode="0.00E+00">
                  <c:v>-1.0237099999999999E-3</c:v>
                </c:pt>
                <c:pt idx="159510" formatCode="0.00E+00">
                  <c:v>-9.3069099999999998E-4</c:v>
                </c:pt>
                <c:pt idx="159511" formatCode="0.00E+00">
                  <c:v>-8.3702600000000005E-4</c:v>
                </c:pt>
                <c:pt idx="159512" formatCode="0.00E+00">
                  <c:v>-7.4280799999999997E-4</c:v>
                </c:pt>
                <c:pt idx="159513" formatCode="0.00E+00">
                  <c:v>-6.4812799999999999E-4</c:v>
                </c:pt>
                <c:pt idx="159514" formatCode="0.00E+00">
                  <c:v>-5.53076E-4</c:v>
                </c:pt>
                <c:pt idx="159515" formatCode="0.00E+00">
                  <c:v>-4.5774299999999998E-4</c:v>
                </c:pt>
                <c:pt idx="159516" formatCode="0.00E+00">
                  <c:v>-3.6222099999999997E-4</c:v>
                </c:pt>
                <c:pt idx="159517" formatCode="0.00E+00">
                  <c:v>-2.6660099999999999E-4</c:v>
                </c:pt>
                <c:pt idx="159518" formatCode="0.00E+00">
                  <c:v>-1.70975E-4</c:v>
                </c:pt>
                <c:pt idx="159519" formatCode="0.00E+00">
                  <c:v>-7.5432999999999994E-5</c:v>
                </c:pt>
                <c:pt idx="159520" formatCode="0.00E+00">
                  <c:v>1.99326E-5</c:v>
                </c:pt>
                <c:pt idx="159521" formatCode="0.00E+00">
                  <c:v>1.1503200000000001E-4</c:v>
                </c:pt>
                <c:pt idx="159522" formatCode="0.00E+00">
                  <c:v>2.0977300000000001E-4</c:v>
                </c:pt>
                <c:pt idx="159523" formatCode="0.00E+00">
                  <c:v>3.0406699999999999E-4</c:v>
                </c:pt>
                <c:pt idx="159524" formatCode="0.00E+00">
                  <c:v>3.9782499999999998E-4</c:v>
                </c:pt>
                <c:pt idx="159525" formatCode="0.00E+00">
                  <c:v>4.90958E-4</c:v>
                </c:pt>
                <c:pt idx="159526" formatCode="0.00E+00">
                  <c:v>5.8337700000000005E-4</c:v>
                </c:pt>
                <c:pt idx="159527" formatCode="0.00E+00">
                  <c:v>6.7499599999999997E-4</c:v>
                </c:pt>
                <c:pt idx="159528" formatCode="0.00E+00">
                  <c:v>7.6572900000000004E-4</c:v>
                </c:pt>
                <c:pt idx="159529" formatCode="0.00E+00">
                  <c:v>8.5549200000000001E-4</c:v>
                </c:pt>
                <c:pt idx="159530" formatCode="0.00E+00">
                  <c:v>9.4419899999999995E-4</c:v>
                </c:pt>
                <c:pt idx="159531" formatCode="0.00E+00">
                  <c:v>1.03177E-3</c:v>
                </c:pt>
                <c:pt idx="159532" formatCode="0.00E+00">
                  <c:v>1.11812E-3</c:v>
                </c:pt>
                <c:pt idx="159533" formatCode="0.00E+00">
                  <c:v>1.2031800000000001E-3</c:v>
                </c:pt>
                <c:pt idx="159534" formatCode="0.00E+00">
                  <c:v>1.2868599999999999E-3</c:v>
                </c:pt>
                <c:pt idx="159535" formatCode="0.00E+00">
                  <c:v>1.3690900000000001E-3</c:v>
                </c:pt>
                <c:pt idx="159536" formatCode="0.00E+00">
                  <c:v>1.4497900000000001E-3</c:v>
                </c:pt>
                <c:pt idx="159537" formatCode="0.00E+00">
                  <c:v>1.52889E-3</c:v>
                </c:pt>
                <c:pt idx="159538" formatCode="0.00E+00">
                  <c:v>1.6063200000000001E-3</c:v>
                </c:pt>
                <c:pt idx="159539" formatCode="0.00E+00">
                  <c:v>1.6820100000000001E-3</c:v>
                </c:pt>
                <c:pt idx="159540" formatCode="0.00E+00">
                  <c:v>1.7558999999999999E-3</c:v>
                </c:pt>
                <c:pt idx="159541" formatCode="0.00E+00">
                  <c:v>1.82792E-3</c:v>
                </c:pt>
                <c:pt idx="159542" formatCode="0.00E+00">
                  <c:v>1.8979999999999999E-3</c:v>
                </c:pt>
                <c:pt idx="159543" formatCode="0.00E+00">
                  <c:v>1.9660900000000002E-3</c:v>
                </c:pt>
                <c:pt idx="159544" formatCode="0.00E+00">
                  <c:v>2.0321200000000001E-3</c:v>
                </c:pt>
                <c:pt idx="159545" formatCode="0.00E+00">
                  <c:v>2.0960499999999999E-3</c:v>
                </c:pt>
                <c:pt idx="159546" formatCode="0.00E+00">
                  <c:v>2.15782E-3</c:v>
                </c:pt>
                <c:pt idx="159547" formatCode="0.00E+00">
                  <c:v>2.2173800000000001E-3</c:v>
                </c:pt>
                <c:pt idx="159548" formatCode="0.00E+00">
                  <c:v>2.2746799999999998E-3</c:v>
                </c:pt>
                <c:pt idx="159549" formatCode="0.00E+00">
                  <c:v>2.3296699999999998E-3</c:v>
                </c:pt>
                <c:pt idx="159550" formatCode="0.00E+00">
                  <c:v>2.3823199999999998E-3</c:v>
                </c:pt>
                <c:pt idx="159551" formatCode="0.00E+00">
                  <c:v>2.4325699999999998E-3</c:v>
                </c:pt>
                <c:pt idx="159552" formatCode="0.00E+00">
                  <c:v>2.4803999999999998E-3</c:v>
                </c:pt>
                <c:pt idx="159553" formatCode="0.00E+00">
                  <c:v>2.5257700000000001E-3</c:v>
                </c:pt>
                <c:pt idx="159554" formatCode="0.00E+00">
                  <c:v>2.5686400000000001E-3</c:v>
                </c:pt>
                <c:pt idx="159555" formatCode="0.00E+00">
                  <c:v>2.6089899999999998E-3</c:v>
                </c:pt>
                <c:pt idx="159556" formatCode="0.00E+00">
                  <c:v>2.64679E-3</c:v>
                </c:pt>
                <c:pt idx="159557" formatCode="0.00E+00">
                  <c:v>2.6820199999999998E-3</c:v>
                </c:pt>
                <c:pt idx="159558" formatCode="0.00E+00">
                  <c:v>2.7146599999999998E-3</c:v>
                </c:pt>
                <c:pt idx="159559" formatCode="0.00E+00">
                  <c:v>2.7446800000000002E-3</c:v>
                </c:pt>
                <c:pt idx="159560" formatCode="0.00E+00">
                  <c:v>2.7720800000000001E-3</c:v>
                </c:pt>
                <c:pt idx="159561" formatCode="0.00E+00">
                  <c:v>2.7968300000000001E-3</c:v>
                </c:pt>
                <c:pt idx="159562" formatCode="0.00E+00">
                  <c:v>2.8189399999999998E-3</c:v>
                </c:pt>
                <c:pt idx="159563" formatCode="0.00E+00">
                  <c:v>2.8383900000000001E-3</c:v>
                </c:pt>
                <c:pt idx="159564" formatCode="0.00E+00">
                  <c:v>2.8551800000000001E-3</c:v>
                </c:pt>
                <c:pt idx="159565" formatCode="0.00E+00">
                  <c:v>2.8693199999999999E-3</c:v>
                </c:pt>
                <c:pt idx="159566" formatCode="0.00E+00">
                  <c:v>2.8807899999999998E-3</c:v>
                </c:pt>
                <c:pt idx="159567" formatCode="0.00E+00">
                  <c:v>2.8896099999999999E-3</c:v>
                </c:pt>
                <c:pt idx="159568" formatCode="0.00E+00">
                  <c:v>2.8957900000000001E-3</c:v>
                </c:pt>
                <c:pt idx="159569" formatCode="0.00E+00">
                  <c:v>2.8993299999999999E-3</c:v>
                </c:pt>
                <c:pt idx="159570" formatCode="0.00E+00">
                  <c:v>2.9002400000000001E-3</c:v>
                </c:pt>
                <c:pt idx="159571" formatCode="0.00E+00">
                  <c:v>2.8985500000000002E-3</c:v>
                </c:pt>
                <c:pt idx="159572" formatCode="0.00E+00">
                  <c:v>2.8942799999999999E-3</c:v>
                </c:pt>
                <c:pt idx="159573" formatCode="0.00E+00">
                  <c:v>2.8874299999999999E-3</c:v>
                </c:pt>
                <c:pt idx="159574" formatCode="0.00E+00">
                  <c:v>2.8780500000000001E-3</c:v>
                </c:pt>
                <c:pt idx="159575" formatCode="0.00E+00">
                  <c:v>2.8661400000000001E-3</c:v>
                </c:pt>
                <c:pt idx="159576" formatCode="0.00E+00">
                  <c:v>2.8517500000000001E-3</c:v>
                </c:pt>
                <c:pt idx="159577" formatCode="0.00E+00">
                  <c:v>2.8349E-3</c:v>
                </c:pt>
                <c:pt idx="159578" formatCode="0.00E+00">
                  <c:v>2.81563E-3</c:v>
                </c:pt>
                <c:pt idx="159579" formatCode="0.00E+00">
                  <c:v>2.7939699999999998E-3</c:v>
                </c:pt>
                <c:pt idx="159580" formatCode="0.00E+00">
                  <c:v>2.7699700000000001E-3</c:v>
                </c:pt>
                <c:pt idx="159581" formatCode="0.00E+00">
                  <c:v>2.7436499999999998E-3</c:v>
                </c:pt>
                <c:pt idx="159582" formatCode="0.00E+00">
                  <c:v>2.71507E-3</c:v>
                </c:pt>
                <c:pt idx="159583" formatCode="0.00E+00">
                  <c:v>2.6842699999999999E-3</c:v>
                </c:pt>
                <c:pt idx="159584" formatCode="0.00E+00">
                  <c:v>2.6512900000000002E-3</c:v>
                </c:pt>
                <c:pt idx="159585" formatCode="0.00E+00">
                  <c:v>2.61619E-3</c:v>
                </c:pt>
                <c:pt idx="159586" formatCode="0.00E+00">
                  <c:v>2.5790100000000001E-3</c:v>
                </c:pt>
                <c:pt idx="159587" formatCode="0.00E+00">
                  <c:v>2.53981E-3</c:v>
                </c:pt>
                <c:pt idx="159588" formatCode="0.00E+00">
                  <c:v>2.4986399999999999E-3</c:v>
                </c:pt>
                <c:pt idx="159589" formatCode="0.00E+00">
                  <c:v>2.4555599999999999E-3</c:v>
                </c:pt>
                <c:pt idx="159590" formatCode="0.00E+00">
                  <c:v>2.41062E-3</c:v>
                </c:pt>
                <c:pt idx="159591" formatCode="0.00E+00">
                  <c:v>2.3638800000000001E-3</c:v>
                </c:pt>
                <c:pt idx="159592" formatCode="0.00E+00">
                  <c:v>2.31541E-3</c:v>
                </c:pt>
                <c:pt idx="159593" formatCode="0.00E+00">
                  <c:v>2.2652699999999998E-3</c:v>
                </c:pt>
                <c:pt idx="159594" formatCode="0.00E+00">
                  <c:v>2.2135100000000001E-3</c:v>
                </c:pt>
                <c:pt idx="159595" formatCode="0.00E+00">
                  <c:v>2.1602100000000001E-3</c:v>
                </c:pt>
                <c:pt idx="159596" formatCode="0.00E+00">
                  <c:v>2.1054200000000002E-3</c:v>
                </c:pt>
                <c:pt idx="159597" formatCode="0.00E+00">
                  <c:v>2.04922E-3</c:v>
                </c:pt>
                <c:pt idx="159598" formatCode="0.00E+00">
                  <c:v>1.9916600000000001E-3</c:v>
                </c:pt>
                <c:pt idx="159599" formatCode="0.00E+00">
                  <c:v>1.93283E-3</c:v>
                </c:pt>
                <c:pt idx="159600" formatCode="0.00E+00">
                  <c:v>1.8727699999999999E-3</c:v>
                </c:pt>
                <c:pt idx="159601" formatCode="0.00E+00">
                  <c:v>1.8115799999999999E-3</c:v>
                </c:pt>
                <c:pt idx="159602" formatCode="0.00E+00">
                  <c:v>1.74931E-3</c:v>
                </c:pt>
                <c:pt idx="159603" formatCode="0.00E+00">
                  <c:v>1.68603E-3</c:v>
                </c:pt>
                <c:pt idx="159604" formatCode="0.00E+00">
                  <c:v>1.6218199999999999E-3</c:v>
                </c:pt>
                <c:pt idx="159605" formatCode="0.00E+00">
                  <c:v>1.55675E-3</c:v>
                </c:pt>
                <c:pt idx="159606" formatCode="0.00E+00">
                  <c:v>1.49088E-3</c:v>
                </c:pt>
                <c:pt idx="159607" formatCode="0.00E+00">
                  <c:v>1.4242899999999999E-3</c:v>
                </c:pt>
                <c:pt idx="159608" formatCode="0.00E+00">
                  <c:v>1.3570500000000001E-3</c:v>
                </c:pt>
                <c:pt idx="159609" formatCode="0.00E+00">
                  <c:v>1.2892299999999999E-3</c:v>
                </c:pt>
                <c:pt idx="159610" formatCode="0.00E+00">
                  <c:v>1.2208900000000001E-3</c:v>
                </c:pt>
                <c:pt idx="159611" formatCode="0.00E+00">
                  <c:v>1.15212E-3</c:v>
                </c:pt>
                <c:pt idx="159612" formatCode="0.00E+00">
                  <c:v>1.0829800000000001E-3</c:v>
                </c:pt>
                <c:pt idx="159613" formatCode="0.00E+00">
                  <c:v>1.0135400000000001E-3</c:v>
                </c:pt>
                <c:pt idx="159614" formatCode="0.00E+00">
                  <c:v>9.4386999999999997E-4</c:v>
                </c:pt>
                <c:pt idx="159615" formatCode="0.00E+00">
                  <c:v>8.7403800000000005E-4</c:v>
                </c:pt>
                <c:pt idx="159616" formatCode="0.00E+00">
                  <c:v>8.0411199999999995E-4</c:v>
                </c:pt>
                <c:pt idx="159617" formatCode="0.00E+00">
                  <c:v>7.3415999999999998E-4</c:v>
                </c:pt>
                <c:pt idx="159618" formatCode="0.00E+00">
                  <c:v>6.64249E-4</c:v>
                </c:pt>
                <c:pt idx="159619" formatCode="0.00E+00">
                  <c:v>5.9444299999999995E-4</c:v>
                </c:pt>
                <c:pt idx="159620" formatCode="0.00E+00">
                  <c:v>5.2480799999999998E-4</c:v>
                </c:pt>
                <c:pt idx="159621" formatCode="0.00E+00">
                  <c:v>4.5540700000000001E-4</c:v>
                </c:pt>
                <c:pt idx="159622" formatCode="0.00E+00">
                  <c:v>3.8630400000000002E-4</c:v>
                </c:pt>
                <c:pt idx="159623" formatCode="0.00E+00">
                  <c:v>3.1755900000000003E-4</c:v>
                </c:pt>
                <c:pt idx="159624" formatCode="0.00E+00">
                  <c:v>2.4923300000000002E-4</c:v>
                </c:pt>
                <c:pt idx="159625" formatCode="0.00E+00">
                  <c:v>1.81385E-4</c:v>
                </c:pt>
                <c:pt idx="159626" formatCode="0.00E+00">
                  <c:v>1.14073E-4</c:v>
                </c:pt>
                <c:pt idx="159627" formatCode="0.00E+00">
                  <c:v>4.7352799999999998E-5</c:v>
                </c:pt>
                <c:pt idx="159628" formatCode="0.00E+00">
                  <c:v>-1.8719599999999999E-5</c:v>
                </c:pt>
                <c:pt idx="159629" formatCode="0.00E+00">
                  <c:v>-8.4091000000000005E-5</c:v>
                </c:pt>
                <c:pt idx="159630" formatCode="0.00E+00">
                  <c:v>-1.4870899999999999E-4</c:v>
                </c:pt>
                <c:pt idx="159631" formatCode="0.00E+00">
                  <c:v>-2.1252399999999999E-4</c:v>
                </c:pt>
                <c:pt idx="159632" formatCode="0.00E+00">
                  <c:v>-2.7548600000000003E-4</c:v>
                </c:pt>
                <c:pt idx="159633" formatCode="0.00E+00">
                  <c:v>-3.3754899999999998E-4</c:v>
                </c:pt>
                <c:pt idx="159634" formatCode="0.00E+00">
                  <c:v>-3.9866499999999998E-4</c:v>
                </c:pt>
                <c:pt idx="159635" formatCode="0.00E+00">
                  <c:v>-4.5879200000000002E-4</c:v>
                </c:pt>
                <c:pt idx="159636" formatCode="0.00E+00">
                  <c:v>-5.1788699999999997E-4</c:v>
                </c:pt>
                <c:pt idx="159637" formatCode="0.00E+00">
                  <c:v>-5.7590899999999999E-4</c:v>
                </c:pt>
                <c:pt idx="159638" formatCode="0.00E+00">
                  <c:v>-6.3281999999999998E-4</c:v>
                </c:pt>
                <c:pt idx="159639" formatCode="0.00E+00">
                  <c:v>-6.8858199999999997E-4</c:v>
                </c:pt>
                <c:pt idx="159640" formatCode="0.00E+00">
                  <c:v>-7.43161E-4</c:v>
                </c:pt>
                <c:pt idx="159641" formatCode="0.00E+00">
                  <c:v>-7.9652300000000004E-4</c:v>
                </c:pt>
                <c:pt idx="159642" formatCode="0.00E+00">
                  <c:v>-8.4863600000000005E-4</c:v>
                </c:pt>
                <c:pt idx="159643" formatCode="0.00E+00">
                  <c:v>-8.9947099999999999E-4</c:v>
                </c:pt>
                <c:pt idx="159644" formatCode="0.00E+00">
                  <c:v>-9.4899899999999996E-4</c:v>
                </c:pt>
                <c:pt idx="159645" formatCode="0.00E+00">
                  <c:v>-9.9719499999999998E-4</c:v>
                </c:pt>
                <c:pt idx="159646" formatCode="0.00E+00">
                  <c:v>-1.04403E-3</c:v>
                </c:pt>
                <c:pt idx="159647" formatCode="0.00E+00">
                  <c:v>-1.0895E-3</c:v>
                </c:pt>
                <c:pt idx="159648" formatCode="0.00E+00">
                  <c:v>-1.13356E-3</c:v>
                </c:pt>
                <c:pt idx="159649" formatCode="0.00E+00">
                  <c:v>-1.1762000000000001E-3</c:v>
                </c:pt>
                <c:pt idx="159650" formatCode="0.00E+00">
                  <c:v>-1.2174099999999999E-3</c:v>
                </c:pt>
                <c:pt idx="159651" formatCode="0.00E+00">
                  <c:v>-1.25716E-3</c:v>
                </c:pt>
                <c:pt idx="159652" formatCode="0.00E+00">
                  <c:v>-1.29546E-3</c:v>
                </c:pt>
                <c:pt idx="159653" formatCode="0.00E+00">
                  <c:v>-1.3322799999999999E-3</c:v>
                </c:pt>
                <c:pt idx="159654" formatCode="0.00E+00">
                  <c:v>-1.36761E-3</c:v>
                </c:pt>
                <c:pt idx="159655" formatCode="0.00E+00">
                  <c:v>-1.40145E-3</c:v>
                </c:pt>
                <c:pt idx="159656" formatCode="0.00E+00">
                  <c:v>-1.4337900000000001E-3</c:v>
                </c:pt>
                <c:pt idx="159657" formatCode="0.00E+00">
                  <c:v>-1.46463E-3</c:v>
                </c:pt>
                <c:pt idx="159658" formatCode="0.00E+00">
                  <c:v>-1.4939599999999999E-3</c:v>
                </c:pt>
                <c:pt idx="159659" formatCode="0.00E+00">
                  <c:v>-1.5217900000000001E-3</c:v>
                </c:pt>
                <c:pt idx="159660" formatCode="0.00E+00">
                  <c:v>-1.5481E-3</c:v>
                </c:pt>
                <c:pt idx="159661" formatCode="0.00E+00">
                  <c:v>-1.5729100000000001E-3</c:v>
                </c:pt>
                <c:pt idx="159662" formatCode="0.00E+00">
                  <c:v>-1.59622E-3</c:v>
                </c:pt>
                <c:pt idx="159663" formatCode="0.00E+00">
                  <c:v>-1.6180299999999999E-3</c:v>
                </c:pt>
                <c:pt idx="159664" formatCode="0.00E+00">
                  <c:v>-1.63835E-3</c:v>
                </c:pt>
                <c:pt idx="159665" formatCode="0.00E+00">
                  <c:v>-1.65719E-3</c:v>
                </c:pt>
                <c:pt idx="159666" formatCode="0.00E+00">
                  <c:v>-1.67454E-3</c:v>
                </c:pt>
                <c:pt idx="159667" formatCode="0.00E+00">
                  <c:v>-1.6904400000000001E-3</c:v>
                </c:pt>
                <c:pt idx="159668" formatCode="0.00E+00">
                  <c:v>-1.70488E-3</c:v>
                </c:pt>
                <c:pt idx="159669" formatCode="0.00E+00">
                  <c:v>-1.7178899999999999E-3</c:v>
                </c:pt>
                <c:pt idx="159670" formatCode="0.00E+00">
                  <c:v>-1.7294599999999999E-3</c:v>
                </c:pt>
                <c:pt idx="159671" formatCode="0.00E+00">
                  <c:v>-1.73963E-3</c:v>
                </c:pt>
                <c:pt idx="159672" formatCode="0.00E+00">
                  <c:v>-1.7484E-3</c:v>
                </c:pt>
                <c:pt idx="159673" formatCode="0.00E+00">
                  <c:v>-1.7558000000000001E-3</c:v>
                </c:pt>
                <c:pt idx="159674" formatCode="0.00E+00">
                  <c:v>-1.76183E-3</c:v>
                </c:pt>
                <c:pt idx="159675" formatCode="0.00E+00">
                  <c:v>-1.7665300000000001E-3</c:v>
                </c:pt>
                <c:pt idx="159676" formatCode="0.00E+00">
                  <c:v>-1.76991E-3</c:v>
                </c:pt>
                <c:pt idx="159677" formatCode="0.00E+00">
                  <c:v>-1.77198E-3</c:v>
                </c:pt>
                <c:pt idx="159678" formatCode="0.00E+00">
                  <c:v>-1.77279E-3</c:v>
                </c:pt>
                <c:pt idx="159679" formatCode="0.00E+00">
                  <c:v>-1.7723299999999999E-3</c:v>
                </c:pt>
                <c:pt idx="159680" formatCode="0.00E+00">
                  <c:v>-1.7706499999999999E-3</c:v>
                </c:pt>
                <c:pt idx="159681" formatCode="0.00E+00">
                  <c:v>-1.7677599999999999E-3</c:v>
                </c:pt>
                <c:pt idx="159682" formatCode="0.00E+00">
                  <c:v>-1.76369E-3</c:v>
                </c:pt>
                <c:pt idx="159683" formatCode="0.00E+00">
                  <c:v>-1.7584600000000001E-3</c:v>
                </c:pt>
                <c:pt idx="159684" formatCode="0.00E+00">
                  <c:v>-1.75209E-3</c:v>
                </c:pt>
                <c:pt idx="159685" formatCode="0.00E+00">
                  <c:v>-1.7446199999999999E-3</c:v>
                </c:pt>
                <c:pt idx="159686" formatCode="0.00E+00">
                  <c:v>-1.7360699999999999E-3</c:v>
                </c:pt>
                <c:pt idx="159687" formatCode="0.00E+00">
                  <c:v>-1.72646E-3</c:v>
                </c:pt>
                <c:pt idx="159688" formatCode="0.00E+00">
                  <c:v>-1.71583E-3</c:v>
                </c:pt>
                <c:pt idx="159689" formatCode="0.00E+00">
                  <c:v>-1.7041999999999999E-3</c:v>
                </c:pt>
                <c:pt idx="159690" formatCode="0.00E+00">
                  <c:v>-1.69159E-3</c:v>
                </c:pt>
                <c:pt idx="159691" formatCode="0.00E+00">
                  <c:v>-1.67804E-3</c:v>
                </c:pt>
                <c:pt idx="159692" formatCode="0.00E+00">
                  <c:v>-1.6635700000000001E-3</c:v>
                </c:pt>
                <c:pt idx="159693" formatCode="0.00E+00">
                  <c:v>-1.6482000000000001E-3</c:v>
                </c:pt>
                <c:pt idx="159694" formatCode="0.00E+00">
                  <c:v>-1.6319800000000001E-3</c:v>
                </c:pt>
                <c:pt idx="159695" formatCode="0.00E+00">
                  <c:v>-1.6149199999999999E-3</c:v>
                </c:pt>
                <c:pt idx="159696" formatCode="0.00E+00">
                  <c:v>-1.5970400000000001E-3</c:v>
                </c:pt>
                <c:pt idx="159697" formatCode="0.00E+00">
                  <c:v>-1.57839E-3</c:v>
                </c:pt>
                <c:pt idx="159698" formatCode="0.00E+00">
                  <c:v>-1.5589899999999999E-3</c:v>
                </c:pt>
                <c:pt idx="159699" formatCode="0.00E+00">
                  <c:v>-1.53885E-3</c:v>
                </c:pt>
                <c:pt idx="159700" formatCode="0.00E+00">
                  <c:v>-1.5180199999999999E-3</c:v>
                </c:pt>
                <c:pt idx="159701" formatCode="0.00E+00">
                  <c:v>-1.4965099999999999E-3</c:v>
                </c:pt>
                <c:pt idx="159702" formatCode="0.00E+00">
                  <c:v>-1.4743499999999999E-3</c:v>
                </c:pt>
                <c:pt idx="159703" formatCode="0.00E+00">
                  <c:v>-1.4515699999999999E-3</c:v>
                </c:pt>
                <c:pt idx="159704" formatCode="0.00E+00">
                  <c:v>-1.4281999999999999E-3</c:v>
                </c:pt>
                <c:pt idx="159705" formatCode="0.00E+00">
                  <c:v>-1.4042499999999999E-3</c:v>
                </c:pt>
                <c:pt idx="159706" formatCode="0.00E+00">
                  <c:v>-1.3797499999999999E-3</c:v>
                </c:pt>
                <c:pt idx="159707" formatCode="0.00E+00">
                  <c:v>-1.3547399999999999E-3</c:v>
                </c:pt>
                <c:pt idx="159708" formatCode="0.00E+00">
                  <c:v>-1.3292200000000001E-3</c:v>
                </c:pt>
                <c:pt idx="159709" formatCode="0.00E+00">
                  <c:v>-1.3032300000000001E-3</c:v>
                </c:pt>
                <c:pt idx="159710" formatCode="0.00E+00">
                  <c:v>-1.2767799999999999E-3</c:v>
                </c:pt>
                <c:pt idx="159711" formatCode="0.00E+00">
                  <c:v>-1.2499099999999999E-3</c:v>
                </c:pt>
                <c:pt idx="159712" formatCode="0.00E+00">
                  <c:v>-1.22262E-3</c:v>
                </c:pt>
                <c:pt idx="159713" formatCode="0.00E+00">
                  <c:v>-1.19495E-3</c:v>
                </c:pt>
                <c:pt idx="159714" formatCode="0.00E+00">
                  <c:v>-1.1669199999999999E-3</c:v>
                </c:pt>
                <c:pt idx="159715" formatCode="0.00E+00">
                  <c:v>-1.13853E-3</c:v>
                </c:pt>
                <c:pt idx="159716" formatCode="0.00E+00">
                  <c:v>-1.1098200000000001E-3</c:v>
                </c:pt>
                <c:pt idx="159717" formatCode="0.00E+00">
                  <c:v>-1.08081E-3</c:v>
                </c:pt>
                <c:pt idx="159718" formatCode="0.00E+00">
                  <c:v>-1.0515100000000001E-3</c:v>
                </c:pt>
                <c:pt idx="159719" formatCode="0.00E+00">
                  <c:v>-1.0219300000000001E-3</c:v>
                </c:pt>
                <c:pt idx="159720" formatCode="0.00E+00">
                  <c:v>-9.921070000000001E-4</c:v>
                </c:pt>
                <c:pt idx="159721" formatCode="0.00E+00">
                  <c:v>-9.6204500000000002E-4</c:v>
                </c:pt>
                <c:pt idx="159722" formatCode="0.00E+00">
                  <c:v>-9.3176499999999998E-4</c:v>
                </c:pt>
                <c:pt idx="159723" formatCode="0.00E+00">
                  <c:v>-9.0128099999999998E-4</c:v>
                </c:pt>
                <c:pt idx="159724" formatCode="0.00E+00">
                  <c:v>-8.7060800000000004E-4</c:v>
                </c:pt>
                <c:pt idx="159725" formatCode="0.00E+00">
                  <c:v>-8.3976299999999999E-4</c:v>
                </c:pt>
                <c:pt idx="159726" formatCode="0.00E+00">
                  <c:v>-8.0875900000000004E-4</c:v>
                </c:pt>
                <c:pt idx="159727" formatCode="0.00E+00">
                  <c:v>-7.7760899999999996E-4</c:v>
                </c:pt>
                <c:pt idx="159728" formatCode="0.00E+00">
                  <c:v>-7.4632799999999999E-4</c:v>
                </c:pt>
                <c:pt idx="159729" formatCode="0.00E+00">
                  <c:v>-7.1492699999999997E-4</c:v>
                </c:pt>
                <c:pt idx="159730" formatCode="0.00E+00">
                  <c:v>-6.83419E-4</c:v>
                </c:pt>
                <c:pt idx="159731" formatCode="0.00E+00">
                  <c:v>-6.5181600000000005E-4</c:v>
                </c:pt>
                <c:pt idx="159732" formatCode="0.00E+00">
                  <c:v>-6.2012899999999997E-4</c:v>
                </c:pt>
                <c:pt idx="159733" formatCode="0.00E+00">
                  <c:v>-5.8836900000000004E-4</c:v>
                </c:pt>
                <c:pt idx="159734" formatCode="0.00E+00">
                  <c:v>-5.5654599999999999E-4</c:v>
                </c:pt>
                <c:pt idx="159735" formatCode="0.00E+00">
                  <c:v>-5.2467099999999999E-4</c:v>
                </c:pt>
                <c:pt idx="159736" formatCode="0.00E+00">
                  <c:v>-4.9275399999999998E-4</c:v>
                </c:pt>
                <c:pt idx="159737" formatCode="0.00E+00">
                  <c:v>-4.6080300000000003E-4</c:v>
                </c:pt>
                <c:pt idx="159738" formatCode="0.00E+00">
                  <c:v>-4.2882800000000002E-4</c:v>
                </c:pt>
                <c:pt idx="159739" formatCode="0.00E+00">
                  <c:v>-3.96838E-4</c:v>
                </c:pt>
                <c:pt idx="159740" formatCode="0.00E+00">
                  <c:v>-3.6484100000000003E-4</c:v>
                </c:pt>
                <c:pt idx="159741" formatCode="0.00E+00">
                  <c:v>-3.3284599999999998E-4</c:v>
                </c:pt>
                <c:pt idx="159742" formatCode="0.00E+00">
                  <c:v>-3.0086000000000002E-4</c:v>
                </c:pt>
                <c:pt idx="159743" formatCode="0.00E+00">
                  <c:v>-2.68891E-4</c:v>
                </c:pt>
                <c:pt idx="159744" formatCode="0.00E+00">
                  <c:v>-2.3694800000000001E-4</c:v>
                </c:pt>
                <c:pt idx="159745" formatCode="0.00E+00">
                  <c:v>-2.0503599999999999E-4</c:v>
                </c:pt>
                <c:pt idx="159746" formatCode="0.00E+00">
                  <c:v>-1.73165E-4</c:v>
                </c:pt>
                <c:pt idx="159747" formatCode="0.00E+00">
                  <c:v>-1.4134099999999999E-4</c:v>
                </c:pt>
                <c:pt idx="159748" formatCode="0.00E+00">
                  <c:v>-1.09571E-4</c:v>
                </c:pt>
                <c:pt idx="159749" formatCode="0.00E+00">
                  <c:v>-7.7861900000000001E-5</c:v>
                </c:pt>
                <c:pt idx="159750" formatCode="0.00E+00">
                  <c:v>-4.6221699999999998E-5</c:v>
                </c:pt>
                <c:pt idx="159751" formatCode="0.00E+00">
                  <c:v>-1.4657100000000001E-5</c:v>
                </c:pt>
                <c:pt idx="159752" formatCode="0.00E+00">
                  <c:v>1.6824699999999998E-5</c:v>
                </c:pt>
                <c:pt idx="159753" formatCode="0.00E+00">
                  <c:v>4.8216500000000002E-5</c:v>
                </c:pt>
                <c:pt idx="159754" formatCode="0.00E+00">
                  <c:v>7.9511099999999998E-5</c:v>
                </c:pt>
                <c:pt idx="159755" formatCode="0.00E+00">
                  <c:v>1.10701E-4</c:v>
                </c:pt>
                <c:pt idx="159756" formatCode="0.00E+00">
                  <c:v>1.41779E-4</c:v>
                </c:pt>
                <c:pt idx="159757" formatCode="0.00E+00">
                  <c:v>1.72738E-4</c:v>
                </c:pt>
                <c:pt idx="159758" formatCode="0.00E+00">
                  <c:v>2.03568E-4</c:v>
                </c:pt>
                <c:pt idx="159759" formatCode="0.00E+00">
                  <c:v>2.3426400000000001E-4</c:v>
                </c:pt>
                <c:pt idx="159760" formatCode="0.00E+00">
                  <c:v>2.6481600000000002E-4</c:v>
                </c:pt>
                <c:pt idx="159761" formatCode="0.00E+00">
                  <c:v>2.95216E-4</c:v>
                </c:pt>
                <c:pt idx="159762" formatCode="0.00E+00">
                  <c:v>3.2545499999999999E-4</c:v>
                </c:pt>
                <c:pt idx="159763" formatCode="0.00E+00">
                  <c:v>3.5552499999999998E-4</c:v>
                </c:pt>
                <c:pt idx="159764" formatCode="0.00E+00">
                  <c:v>3.8541600000000002E-4</c:v>
                </c:pt>
                <c:pt idx="159765" formatCode="0.00E+00">
                  <c:v>4.1511800000000002E-4</c:v>
                </c:pt>
                <c:pt idx="159766" formatCode="0.00E+00">
                  <c:v>4.44623E-4</c:v>
                </c:pt>
                <c:pt idx="159767" formatCode="0.00E+00">
                  <c:v>4.7392000000000002E-4</c:v>
                </c:pt>
                <c:pt idx="159768" formatCode="0.00E+00">
                  <c:v>5.0299899999999996E-4</c:v>
                </c:pt>
                <c:pt idx="159769" formatCode="0.00E+00">
                  <c:v>5.3184800000000002E-4</c:v>
                </c:pt>
                <c:pt idx="159770" formatCode="0.00E+00">
                  <c:v>5.6045699999999999E-4</c:v>
                </c:pt>
                <c:pt idx="159771" formatCode="0.00E+00">
                  <c:v>5.8881500000000002E-4</c:v>
                </c:pt>
                <c:pt idx="159772" formatCode="0.00E+00">
                  <c:v>6.1690900000000001E-4</c:v>
                </c:pt>
                <c:pt idx="159773" formatCode="0.00E+00">
                  <c:v>6.44727E-4</c:v>
                </c:pt>
                <c:pt idx="159774" formatCode="0.00E+00">
                  <c:v>6.7225800000000001E-4</c:v>
                </c:pt>
                <c:pt idx="159775" formatCode="0.00E+00">
                  <c:v>6.9948700000000005E-4</c:v>
                </c:pt>
                <c:pt idx="159776" formatCode="0.00E+00">
                  <c:v>7.2640200000000002E-4</c:v>
                </c:pt>
                <c:pt idx="159777" formatCode="0.00E+00">
                  <c:v>7.5299000000000004E-4</c:v>
                </c:pt>
                <c:pt idx="159778" formatCode="0.00E+00">
                  <c:v>7.7923499999999998E-4</c:v>
                </c:pt>
                <c:pt idx="159779" formatCode="0.00E+00">
                  <c:v>8.0512499999999996E-4</c:v>
                </c:pt>
                <c:pt idx="159780" formatCode="0.00E+00">
                  <c:v>8.3064300000000005E-4</c:v>
                </c:pt>
                <c:pt idx="159781" formatCode="0.00E+00">
                  <c:v>8.5577600000000004E-4</c:v>
                </c:pt>
                <c:pt idx="159782" formatCode="0.00E+00">
                  <c:v>8.8050800000000001E-4</c:v>
                </c:pt>
                <c:pt idx="159783" formatCode="0.00E+00">
                  <c:v>9.0482300000000002E-4</c:v>
                </c:pt>
                <c:pt idx="159784" formatCode="0.00E+00">
                  <c:v>9.2870500000000005E-4</c:v>
                </c:pt>
                <c:pt idx="159785" formatCode="0.00E+00">
                  <c:v>9.5213800000000005E-4</c:v>
                </c:pt>
                <c:pt idx="159786" formatCode="0.00E+00">
                  <c:v>9.7510499999999998E-4</c:v>
                </c:pt>
                <c:pt idx="159787" formatCode="0.00E+00">
                  <c:v>9.9759099999999993E-4</c:v>
                </c:pt>
                <c:pt idx="159788" formatCode="0.00E+00">
                  <c:v>1.01958E-3</c:v>
                </c:pt>
                <c:pt idx="159789" formatCode="0.00E+00">
                  <c:v>1.04104E-3</c:v>
                </c:pt>
                <c:pt idx="159790" formatCode="0.00E+00">
                  <c:v>1.0619799999999999E-3</c:v>
                </c:pt>
                <c:pt idx="159791" formatCode="0.00E+00">
                  <c:v>1.0823600000000001E-3</c:v>
                </c:pt>
                <c:pt idx="159792" formatCode="0.00E+00">
                  <c:v>1.1021799999999999E-3</c:v>
                </c:pt>
                <c:pt idx="159793" formatCode="0.00E+00">
                  <c:v>1.1214E-3</c:v>
                </c:pt>
                <c:pt idx="159794" formatCode="0.00E+00">
                  <c:v>1.1400200000000001E-3</c:v>
                </c:pt>
                <c:pt idx="159795" formatCode="0.00E+00">
                  <c:v>1.1580200000000001E-3</c:v>
                </c:pt>
                <c:pt idx="159796" formatCode="0.00E+00">
                  <c:v>1.17537E-3</c:v>
                </c:pt>
                <c:pt idx="159797" formatCode="0.00E+00">
                  <c:v>1.19206E-3</c:v>
                </c:pt>
                <c:pt idx="159798" formatCode="0.00E+00">
                  <c:v>1.20808E-3</c:v>
                </c:pt>
                <c:pt idx="159799" formatCode="0.00E+00">
                  <c:v>1.22339E-3</c:v>
                </c:pt>
                <c:pt idx="159800" formatCode="0.00E+00">
                  <c:v>1.238E-3</c:v>
                </c:pt>
                <c:pt idx="159801" formatCode="0.00E+00">
                  <c:v>1.25187E-3</c:v>
                </c:pt>
                <c:pt idx="159802" formatCode="0.00E+00">
                  <c:v>1.26498E-3</c:v>
                </c:pt>
                <c:pt idx="159803" formatCode="0.00E+00">
                  <c:v>1.2773299999999999E-3</c:v>
                </c:pt>
                <c:pt idx="159804" formatCode="0.00E+00">
                  <c:v>1.2888999999999999E-3</c:v>
                </c:pt>
                <c:pt idx="159805" formatCode="0.00E+00">
                  <c:v>1.29966E-3</c:v>
                </c:pt>
                <c:pt idx="159806" formatCode="0.00E+00">
                  <c:v>1.3096E-3</c:v>
                </c:pt>
                <c:pt idx="159807" formatCode="0.00E+00">
                  <c:v>1.3186999999999999E-3</c:v>
                </c:pt>
                <c:pt idx="159808" formatCode="0.00E+00">
                  <c:v>1.3269499999999999E-3</c:v>
                </c:pt>
                <c:pt idx="159809" formatCode="0.00E+00">
                  <c:v>1.3343300000000001E-3</c:v>
                </c:pt>
                <c:pt idx="159810" formatCode="0.00E+00">
                  <c:v>1.3408300000000001E-3</c:v>
                </c:pt>
                <c:pt idx="159811" formatCode="0.00E+00">
                  <c:v>1.34643E-3</c:v>
                </c:pt>
                <c:pt idx="159812" formatCode="0.00E+00">
                  <c:v>1.35111E-3</c:v>
                </c:pt>
                <c:pt idx="159813" formatCode="0.00E+00">
                  <c:v>1.35486E-3</c:v>
                </c:pt>
                <c:pt idx="159814" formatCode="0.00E+00">
                  <c:v>1.3576700000000001E-3</c:v>
                </c:pt>
                <c:pt idx="159815" formatCode="0.00E+00">
                  <c:v>1.3595199999999999E-3</c:v>
                </c:pt>
                <c:pt idx="159816" formatCode="0.00E+00">
                  <c:v>1.36041E-3</c:v>
                </c:pt>
                <c:pt idx="159817" formatCode="0.00E+00">
                  <c:v>1.3603199999999999E-3</c:v>
                </c:pt>
                <c:pt idx="159818" formatCode="0.00E+00">
                  <c:v>1.3592400000000001E-3</c:v>
                </c:pt>
                <c:pt idx="159819" formatCode="0.00E+00">
                  <c:v>1.3571600000000001E-3</c:v>
                </c:pt>
                <c:pt idx="159820" formatCode="0.00E+00">
                  <c:v>1.35407E-3</c:v>
                </c:pt>
                <c:pt idx="159821" formatCode="0.00E+00">
                  <c:v>1.3499600000000001E-3</c:v>
                </c:pt>
                <c:pt idx="159822" formatCode="0.00E+00">
                  <c:v>1.34483E-3</c:v>
                </c:pt>
                <c:pt idx="159823" formatCode="0.00E+00">
                  <c:v>1.33866E-3</c:v>
                </c:pt>
                <c:pt idx="159824" formatCode="0.00E+00">
                  <c:v>1.33146E-3</c:v>
                </c:pt>
                <c:pt idx="159825" formatCode="0.00E+00">
                  <c:v>1.32321E-3</c:v>
                </c:pt>
                <c:pt idx="159826" formatCode="0.00E+00">
                  <c:v>1.3139200000000001E-3</c:v>
                </c:pt>
                <c:pt idx="159827" formatCode="0.00E+00">
                  <c:v>1.3035799999999999E-3</c:v>
                </c:pt>
                <c:pt idx="159828" formatCode="0.00E+00">
                  <c:v>1.29218E-3</c:v>
                </c:pt>
                <c:pt idx="159829" formatCode="0.00E+00">
                  <c:v>1.2797399999999999E-3</c:v>
                </c:pt>
                <c:pt idx="159830" formatCode="0.00E+00">
                  <c:v>1.2662299999999999E-3</c:v>
                </c:pt>
                <c:pt idx="159831" formatCode="0.00E+00">
                  <c:v>1.25168E-3</c:v>
                </c:pt>
                <c:pt idx="159832" formatCode="0.00E+00">
                  <c:v>1.2360800000000001E-3</c:v>
                </c:pt>
                <c:pt idx="159833" formatCode="0.00E+00">
                  <c:v>1.2194300000000001E-3</c:v>
                </c:pt>
                <c:pt idx="159834" formatCode="0.00E+00">
                  <c:v>1.2017499999999999E-3</c:v>
                </c:pt>
                <c:pt idx="159835" formatCode="0.00E+00">
                  <c:v>1.1830199999999999E-3</c:v>
                </c:pt>
                <c:pt idx="159836" formatCode="0.00E+00">
                  <c:v>1.1632700000000001E-3</c:v>
                </c:pt>
                <c:pt idx="159837" formatCode="0.00E+00">
                  <c:v>1.1425000000000001E-3</c:v>
                </c:pt>
                <c:pt idx="159838" formatCode="0.00E+00">
                  <c:v>1.12072E-3</c:v>
                </c:pt>
                <c:pt idx="159839" formatCode="0.00E+00">
                  <c:v>1.0979399999999999E-3</c:v>
                </c:pt>
                <c:pt idx="159840" formatCode="0.00E+00">
                  <c:v>1.0741699999999999E-3</c:v>
                </c:pt>
                <c:pt idx="159841" formatCode="0.00E+00">
                  <c:v>1.0494300000000001E-3</c:v>
                </c:pt>
                <c:pt idx="159842" formatCode="0.00E+00">
                  <c:v>1.0237200000000001E-3</c:v>
                </c:pt>
                <c:pt idx="159843" formatCode="0.00E+00">
                  <c:v>9.9707300000000001E-4</c:v>
                </c:pt>
                <c:pt idx="159844" formatCode="0.00E+00">
                  <c:v>9.6949500000000001E-4</c:v>
                </c:pt>
                <c:pt idx="159845" formatCode="0.00E+00">
                  <c:v>9.4100599999999998E-4</c:v>
                </c:pt>
                <c:pt idx="159846" formatCode="0.00E+00">
                  <c:v>9.1162600000000002E-4</c:v>
                </c:pt>
                <c:pt idx="159847" formatCode="0.00E+00">
                  <c:v>8.81375E-4</c:v>
                </c:pt>
                <c:pt idx="159848" formatCode="0.00E+00">
                  <c:v>8.5027400000000004E-4</c:v>
                </c:pt>
                <c:pt idx="159849" formatCode="0.00E+00">
                  <c:v>8.1834799999999999E-4</c:v>
                </c:pt>
                <c:pt idx="159850" formatCode="0.00E+00">
                  <c:v>7.8561899999999999E-4</c:v>
                </c:pt>
                <c:pt idx="159851" formatCode="0.00E+00">
                  <c:v>7.5211199999999998E-4</c:v>
                </c:pt>
                <c:pt idx="159852" formatCode="0.00E+00">
                  <c:v>7.1785499999999999E-4</c:v>
                </c:pt>
                <c:pt idx="159853" formatCode="0.00E+00">
                  <c:v>6.8287399999999998E-4</c:v>
                </c:pt>
                <c:pt idx="159854" formatCode="0.00E+00">
                  <c:v>6.4719799999999998E-4</c:v>
                </c:pt>
                <c:pt idx="159855" formatCode="0.00E+00">
                  <c:v>6.1085700000000002E-4</c:v>
                </c:pt>
                <c:pt idx="159856" formatCode="0.00E+00">
                  <c:v>5.7388199999999995E-4</c:v>
                </c:pt>
                <c:pt idx="159857" formatCode="0.00E+00">
                  <c:v>5.3630300000000002E-4</c:v>
                </c:pt>
                <c:pt idx="159858" formatCode="0.00E+00">
                  <c:v>4.9815500000000002E-4</c:v>
                </c:pt>
                <c:pt idx="159859" formatCode="0.00E+00">
                  <c:v>4.5947000000000002E-4</c:v>
                </c:pt>
                <c:pt idx="159860" formatCode="0.00E+00">
                  <c:v>4.2028299999999997E-4</c:v>
                </c:pt>
                <c:pt idx="159861" formatCode="0.00E+00">
                  <c:v>3.8063000000000002E-4</c:v>
                </c:pt>
                <c:pt idx="159862" formatCode="0.00E+00">
                  <c:v>3.4054799999999998E-4</c:v>
                </c:pt>
                <c:pt idx="159863" formatCode="0.00E+00">
                  <c:v>3.0007299999999998E-4</c:v>
                </c:pt>
                <c:pt idx="159864" formatCode="0.00E+00">
                  <c:v>2.59244E-4</c:v>
                </c:pt>
                <c:pt idx="159865" formatCode="0.00E+00">
                  <c:v>2.18099E-4</c:v>
                </c:pt>
                <c:pt idx="159866" formatCode="0.00E+00">
                  <c:v>1.7667799999999999E-4</c:v>
                </c:pt>
                <c:pt idx="159867" formatCode="0.00E+00">
                  <c:v>1.35022E-4</c:v>
                </c:pt>
                <c:pt idx="159868" formatCode="0.00E+00">
                  <c:v>9.3169800000000004E-5</c:v>
                </c:pt>
                <c:pt idx="159869" formatCode="0.00E+00">
                  <c:v>5.1164400000000001E-5</c:v>
                </c:pt>
                <c:pt idx="159870" formatCode="0.00E+00">
                  <c:v>9.0470100000000006E-6</c:v>
                </c:pt>
                <c:pt idx="159871" formatCode="0.00E+00">
                  <c:v>-3.3139799999999997E-5</c:v>
                </c:pt>
                <c:pt idx="159872" formatCode="0.00E+00">
                  <c:v>-7.5353399999999996E-5</c:v>
                </c:pt>
                <c:pt idx="159873" formatCode="0.00E+00">
                  <c:v>-1.17551E-4</c:v>
                </c:pt>
                <c:pt idx="159874" formatCode="0.00E+00">
                  <c:v>-1.5968800000000001E-4</c:v>
                </c:pt>
                <c:pt idx="159875" formatCode="0.00E+00">
                  <c:v>-2.0172199999999999E-4</c:v>
                </c:pt>
                <c:pt idx="159876" formatCode="0.00E+00">
                  <c:v>-2.4360899999999999E-4</c:v>
                </c:pt>
                <c:pt idx="159877" formatCode="0.00E+00">
                  <c:v>-2.85304E-4</c:v>
                </c:pt>
                <c:pt idx="159878" formatCode="0.00E+00">
                  <c:v>-3.26764E-4</c:v>
                </c:pt>
                <c:pt idx="159879" formatCode="0.00E+00">
                  <c:v>-3.6794399999999999E-4</c:v>
                </c:pt>
                <c:pt idx="159880" formatCode="0.00E+00">
                  <c:v>-4.0880000000000002E-4</c:v>
                </c:pt>
                <c:pt idx="159881" formatCode="0.00E+00">
                  <c:v>-4.4928900000000001E-4</c:v>
                </c:pt>
                <c:pt idx="159882" formatCode="0.00E+00">
                  <c:v>-4.8936599999999998E-4</c:v>
                </c:pt>
                <c:pt idx="159883" formatCode="0.00E+00">
                  <c:v>-5.2898799999999998E-4</c:v>
                </c:pt>
                <c:pt idx="159884" formatCode="0.00E+00">
                  <c:v>-5.6811100000000005E-4</c:v>
                </c:pt>
                <c:pt idx="159885" formatCode="0.00E+00">
                  <c:v>-6.0669299999999995E-4</c:v>
                </c:pt>
                <c:pt idx="159886" formatCode="0.00E+00">
                  <c:v>-6.4469099999999997E-4</c:v>
                </c:pt>
                <c:pt idx="159887" formatCode="0.00E+00">
                  <c:v>-6.8206199999999999E-4</c:v>
                </c:pt>
                <c:pt idx="159888" formatCode="0.00E+00">
                  <c:v>-7.1876500000000001E-4</c:v>
                </c:pt>
                <c:pt idx="159889" formatCode="0.00E+00">
                  <c:v>-7.5475800000000001E-4</c:v>
                </c:pt>
                <c:pt idx="159890" formatCode="0.00E+00">
                  <c:v>-7.9000200000000004E-4</c:v>
                </c:pt>
                <c:pt idx="159891" formatCode="0.00E+00">
                  <c:v>-8.2445700000000001E-4</c:v>
                </c:pt>
                <c:pt idx="159892" formatCode="0.00E+00">
                  <c:v>-8.5808200000000003E-4</c:v>
                </c:pt>
                <c:pt idx="159893" formatCode="0.00E+00">
                  <c:v>-8.9084099999999996E-4</c:v>
                </c:pt>
                <c:pt idx="159894" formatCode="0.00E+00">
                  <c:v>-9.2269499999999996E-4</c:v>
                </c:pt>
                <c:pt idx="159895" formatCode="0.00E+00">
                  <c:v>-9.5360900000000001E-4</c:v>
                </c:pt>
                <c:pt idx="159896" formatCode="0.00E+00">
                  <c:v>-9.8354600000000007E-4</c:v>
                </c:pt>
                <c:pt idx="159897" formatCode="0.00E+00">
                  <c:v>-1.0124699999999999E-3</c:v>
                </c:pt>
                <c:pt idx="159898" formatCode="0.00E+00">
                  <c:v>-1.04035E-3</c:v>
                </c:pt>
                <c:pt idx="159899" formatCode="0.00E+00">
                  <c:v>-1.0671599999999999E-3</c:v>
                </c:pt>
                <c:pt idx="159900" formatCode="0.00E+00">
                  <c:v>-1.09286E-3</c:v>
                </c:pt>
                <c:pt idx="159901" formatCode="0.00E+00">
                  <c:v>-1.11742E-3</c:v>
                </c:pt>
                <c:pt idx="159902" formatCode="0.00E+00">
                  <c:v>-1.1408099999999999E-3</c:v>
                </c:pt>
                <c:pt idx="159903" formatCode="0.00E+00">
                  <c:v>-1.1630099999999999E-3</c:v>
                </c:pt>
                <c:pt idx="159904" formatCode="0.00E+00">
                  <c:v>-1.18399E-3</c:v>
                </c:pt>
                <c:pt idx="159905" formatCode="0.00E+00">
                  <c:v>-1.2037199999999999E-3</c:v>
                </c:pt>
                <c:pt idx="159906" formatCode="0.00E+00">
                  <c:v>-1.22219E-3</c:v>
                </c:pt>
                <c:pt idx="159907" formatCode="0.00E+00">
                  <c:v>-1.2393700000000001E-3</c:v>
                </c:pt>
                <c:pt idx="159908" formatCode="0.00E+00">
                  <c:v>-1.2552399999999999E-3</c:v>
                </c:pt>
                <c:pt idx="159909" formatCode="0.00E+00">
                  <c:v>-1.2697800000000001E-3</c:v>
                </c:pt>
                <c:pt idx="159910" formatCode="0.00E+00">
                  <c:v>-1.28297E-3</c:v>
                </c:pt>
                <c:pt idx="159911" formatCode="0.00E+00">
                  <c:v>-1.29481E-3</c:v>
                </c:pt>
                <c:pt idx="159912" formatCode="0.00E+00">
                  <c:v>-1.3052700000000001E-3</c:v>
                </c:pt>
                <c:pt idx="159913" formatCode="0.00E+00">
                  <c:v>-1.31434E-3</c:v>
                </c:pt>
                <c:pt idx="159914" formatCode="0.00E+00">
                  <c:v>-1.3220199999999999E-3</c:v>
                </c:pt>
                <c:pt idx="159915" formatCode="0.00E+00">
                  <c:v>-1.32829E-3</c:v>
                </c:pt>
                <c:pt idx="159916" formatCode="0.00E+00">
                  <c:v>-1.33314E-3</c:v>
                </c:pt>
                <c:pt idx="159917" formatCode="0.00E+00">
                  <c:v>-1.33658E-3</c:v>
                </c:pt>
                <c:pt idx="159918" formatCode="0.00E+00">
                  <c:v>-1.3385999999999999E-3</c:v>
                </c:pt>
                <c:pt idx="159919" formatCode="0.00E+00">
                  <c:v>-1.3391900000000001E-3</c:v>
                </c:pt>
                <c:pt idx="159920" formatCode="0.00E+00">
                  <c:v>-1.33836E-3</c:v>
                </c:pt>
                <c:pt idx="159921" formatCode="0.00E+00">
                  <c:v>-1.3361E-3</c:v>
                </c:pt>
                <c:pt idx="159922" formatCode="0.00E+00">
                  <c:v>-1.3324299999999999E-3</c:v>
                </c:pt>
                <c:pt idx="159923" formatCode="0.00E+00">
                  <c:v>-1.32734E-3</c:v>
                </c:pt>
                <c:pt idx="159924" formatCode="0.00E+00">
                  <c:v>-1.32084E-3</c:v>
                </c:pt>
                <c:pt idx="159925" formatCode="0.00E+00">
                  <c:v>-1.31295E-3</c:v>
                </c:pt>
                <c:pt idx="159926" formatCode="0.00E+00">
                  <c:v>-1.30367E-3</c:v>
                </c:pt>
                <c:pt idx="159927" formatCode="0.00E+00">
                  <c:v>-1.29302E-3</c:v>
                </c:pt>
                <c:pt idx="159928" formatCode="0.00E+00">
                  <c:v>-1.281E-3</c:v>
                </c:pt>
                <c:pt idx="159929" formatCode="0.00E+00">
                  <c:v>-1.26764E-3</c:v>
                </c:pt>
                <c:pt idx="159930" formatCode="0.00E+00">
                  <c:v>-1.2529500000000001E-3</c:v>
                </c:pt>
                <c:pt idx="159931" formatCode="0.00E+00">
                  <c:v>-1.2369499999999999E-3</c:v>
                </c:pt>
                <c:pt idx="159932" formatCode="0.00E+00">
                  <c:v>-1.21966E-3</c:v>
                </c:pt>
                <c:pt idx="159933" formatCode="0.00E+00">
                  <c:v>-1.20111E-3</c:v>
                </c:pt>
                <c:pt idx="159934" formatCode="0.00E+00">
                  <c:v>-1.1813100000000001E-3</c:v>
                </c:pt>
                <c:pt idx="159935" formatCode="0.00E+00">
                  <c:v>-1.1603E-3</c:v>
                </c:pt>
                <c:pt idx="159936" formatCode="0.00E+00">
                  <c:v>-1.1381E-3</c:v>
                </c:pt>
                <c:pt idx="159937" formatCode="0.00E+00">
                  <c:v>-1.1147399999999999E-3</c:v>
                </c:pt>
                <c:pt idx="159938" formatCode="0.00E+00">
                  <c:v>-1.0902500000000001E-3</c:v>
                </c:pt>
                <c:pt idx="159939" formatCode="0.00E+00">
                  <c:v>-1.0646500000000001E-3</c:v>
                </c:pt>
                <c:pt idx="159940" formatCode="0.00E+00">
                  <c:v>-1.0380000000000001E-3</c:v>
                </c:pt>
                <c:pt idx="159941" formatCode="0.00E+00">
                  <c:v>-1.0103099999999999E-3</c:v>
                </c:pt>
                <c:pt idx="159942" formatCode="0.00E+00">
                  <c:v>-9.8162700000000011E-4</c:v>
                </c:pt>
                <c:pt idx="159943" formatCode="0.00E+00">
                  <c:v>-9.5198500000000003E-4</c:v>
                </c:pt>
                <c:pt idx="159944" formatCode="0.00E+00">
                  <c:v>-9.2142099999999996E-4</c:v>
                </c:pt>
                <c:pt idx="159945" formatCode="0.00E+00">
                  <c:v>-8.89976E-4</c:v>
                </c:pt>
                <c:pt idx="159946" formatCode="0.00E+00">
                  <c:v>-8.5768900000000002E-4</c:v>
                </c:pt>
                <c:pt idx="159947" formatCode="0.00E+00">
                  <c:v>-8.2460300000000003E-4</c:v>
                </c:pt>
                <c:pt idx="159948" formatCode="0.00E+00">
                  <c:v>-7.9075800000000002E-4</c:v>
                </c:pt>
                <c:pt idx="159949" formatCode="0.00E+00">
                  <c:v>-7.5619999999999995E-4</c:v>
                </c:pt>
                <c:pt idx="159950" formatCode="0.00E+00">
                  <c:v>-7.2097100000000005E-4</c:v>
                </c:pt>
                <c:pt idx="159951" formatCode="0.00E+00">
                  <c:v>-6.8511699999999995E-4</c:v>
                </c:pt>
                <c:pt idx="159952" formatCode="0.00E+00">
                  <c:v>-6.4868399999999996E-4</c:v>
                </c:pt>
                <c:pt idx="159953" formatCode="0.00E+00">
                  <c:v>-6.1171800000000003E-4</c:v>
                </c:pt>
                <c:pt idx="159954" formatCode="0.00E+00">
                  <c:v>-5.7426600000000003E-4</c:v>
                </c:pt>
                <c:pt idx="159955" formatCode="0.00E+00">
                  <c:v>-5.3637599999999998E-4</c:v>
                </c:pt>
                <c:pt idx="159956" formatCode="0.00E+00">
                  <c:v>-4.9809500000000005E-4</c:v>
                </c:pt>
                <c:pt idx="159957" formatCode="0.00E+00">
                  <c:v>-4.5947300000000001E-4</c:v>
                </c:pt>
                <c:pt idx="159958" formatCode="0.00E+00">
                  <c:v>-4.2055899999999998E-4</c:v>
                </c:pt>
                <c:pt idx="159959" formatCode="0.00E+00">
                  <c:v>-3.8140100000000002E-4</c:v>
                </c:pt>
                <c:pt idx="159960" formatCode="0.00E+00">
                  <c:v>-3.4204800000000002E-4</c:v>
                </c:pt>
                <c:pt idx="159961" formatCode="0.00E+00">
                  <c:v>-3.0255199999999999E-4</c:v>
                </c:pt>
                <c:pt idx="159962" formatCode="0.00E+00">
                  <c:v>-2.6296000000000002E-4</c:v>
                </c:pt>
                <c:pt idx="159963" formatCode="0.00E+00">
                  <c:v>-2.2332299999999999E-4</c:v>
                </c:pt>
                <c:pt idx="159964" formatCode="0.00E+00">
                  <c:v>-1.8369099999999999E-4</c:v>
                </c:pt>
                <c:pt idx="159965" formatCode="0.00E+00">
                  <c:v>-1.4411299999999999E-4</c:v>
                </c:pt>
                <c:pt idx="159966" formatCode="0.00E+00">
                  <c:v>-1.0463699999999999E-4</c:v>
                </c:pt>
                <c:pt idx="159967" formatCode="0.00E+00">
                  <c:v>-6.5314600000000007E-5</c:v>
                </c:pt>
                <c:pt idx="159968" formatCode="0.00E+00">
                  <c:v>-2.6192900000000001E-5</c:v>
                </c:pt>
                <c:pt idx="159969" formatCode="0.00E+00">
                  <c:v>1.2679499999999999E-5</c:v>
                </c:pt>
                <c:pt idx="159970" formatCode="0.00E+00">
                  <c:v>5.1254700000000002E-5</c:v>
                </c:pt>
                <c:pt idx="159971" formatCode="0.00E+00">
                  <c:v>8.9485299999999995E-5</c:v>
                </c:pt>
                <c:pt idx="159972" formatCode="0.00E+00">
                  <c:v>1.2732499999999999E-4</c:v>
                </c:pt>
                <c:pt idx="159973" formatCode="0.00E+00">
                  <c:v>1.6472700000000001E-4</c:v>
                </c:pt>
                <c:pt idx="159974" formatCode="0.00E+00">
                  <c:v>2.0164599999999999E-4</c:v>
                </c:pt>
                <c:pt idx="159975" formatCode="0.00E+00">
                  <c:v>2.3803799999999999E-4</c:v>
                </c:pt>
                <c:pt idx="159976" formatCode="0.00E+00">
                  <c:v>2.7385899999999999E-4</c:v>
                </c:pt>
                <c:pt idx="159977" formatCode="0.00E+00">
                  <c:v>3.0906599999999998E-4</c:v>
                </c:pt>
                <c:pt idx="159978" formatCode="0.00E+00">
                  <c:v>3.4361800000000002E-4</c:v>
                </c:pt>
                <c:pt idx="159979" formatCode="0.00E+00">
                  <c:v>3.7747300000000002E-4</c:v>
                </c:pt>
                <c:pt idx="159980" formatCode="0.00E+00">
                  <c:v>4.1059199999999999E-4</c:v>
                </c:pt>
                <c:pt idx="159981" formatCode="0.00E+00">
                  <c:v>4.42936E-4</c:v>
                </c:pt>
                <c:pt idx="159982" formatCode="0.00E+00">
                  <c:v>4.7446800000000003E-4</c:v>
                </c:pt>
                <c:pt idx="159983" formatCode="0.00E+00">
                  <c:v>5.0515100000000002E-4</c:v>
                </c:pt>
                <c:pt idx="159984" formatCode="0.00E+00">
                  <c:v>5.34952E-4</c:v>
                </c:pt>
                <c:pt idx="159985" formatCode="0.00E+00">
                  <c:v>5.6383500000000005E-4</c:v>
                </c:pt>
                <c:pt idx="159986" formatCode="0.00E+00">
                  <c:v>5.9176900000000002E-4</c:v>
                </c:pt>
                <c:pt idx="159987" formatCode="0.00E+00">
                  <c:v>6.1872399999999997E-4</c:v>
                </c:pt>
                <c:pt idx="159988" formatCode="0.00E+00">
                  <c:v>6.4466899999999995E-4</c:v>
                </c:pt>
                <c:pt idx="159989" formatCode="0.00E+00">
                  <c:v>6.6957699999999998E-4</c:v>
                </c:pt>
                <c:pt idx="159990" formatCode="0.00E+00">
                  <c:v>6.9342199999999996E-4</c:v>
                </c:pt>
                <c:pt idx="159991" formatCode="0.00E+00">
                  <c:v>7.1617899999999995E-4</c:v>
                </c:pt>
                <c:pt idx="159992" formatCode="0.00E+00">
                  <c:v>7.37825E-4</c:v>
                </c:pt>
                <c:pt idx="159993" formatCode="0.00E+00">
                  <c:v>7.5833900000000002E-4</c:v>
                </c:pt>
                <c:pt idx="159994" formatCode="0.00E+00">
                  <c:v>7.7769999999999998E-4</c:v>
                </c:pt>
                <c:pt idx="159995" formatCode="0.00E+00">
                  <c:v>7.9589000000000005E-4</c:v>
                </c:pt>
                <c:pt idx="159996" formatCode="0.00E+00">
                  <c:v>8.1289399999999999E-4</c:v>
                </c:pt>
                <c:pt idx="159997" formatCode="0.00E+00">
                  <c:v>8.2869499999999995E-4</c:v>
                </c:pt>
                <c:pt idx="159998" formatCode="0.00E+00">
                  <c:v>8.4328199999999999E-4</c:v>
                </c:pt>
                <c:pt idx="159999" formatCode="0.00E+00">
                  <c:v>8.5664300000000003E-4</c:v>
                </c:pt>
                <c:pt idx="160000" formatCode="0.00E+00">
                  <c:v>8.6876800000000001E-4</c:v>
                </c:pt>
                <c:pt idx="160001" formatCode="0.00E+00">
                  <c:v>8.7964900000000003E-4</c:v>
                </c:pt>
                <c:pt idx="160002" formatCode="0.00E+00">
                  <c:v>8.8928100000000001E-4</c:v>
                </c:pt>
                <c:pt idx="160003" formatCode="0.00E+00">
                  <c:v>8.9765999999999999E-4</c:v>
                </c:pt>
                <c:pt idx="160004" formatCode="0.00E+00">
                  <c:v>9.0478200000000003E-4</c:v>
                </c:pt>
                <c:pt idx="160005" formatCode="0.00E+00">
                  <c:v>9.1064800000000001E-4</c:v>
                </c:pt>
                <c:pt idx="160006" formatCode="0.00E+00">
                  <c:v>9.1525799999999996E-4</c:v>
                </c:pt>
                <c:pt idx="160007" formatCode="0.00E+00">
                  <c:v>9.1861500000000001E-4</c:v>
                </c:pt>
                <c:pt idx="160008" formatCode="0.00E+00">
                  <c:v>9.2072300000000003E-4</c:v>
                </c:pt>
                <c:pt idx="160009" formatCode="0.00E+00">
                  <c:v>9.2159000000000002E-4</c:v>
                </c:pt>
                <c:pt idx="160010" formatCode="0.00E+00">
                  <c:v>9.2122299999999999E-4</c:v>
                </c:pt>
                <c:pt idx="160011" formatCode="0.00E+00">
                  <c:v>9.1963099999999996E-4</c:v>
                </c:pt>
                <c:pt idx="160012" formatCode="0.00E+00">
                  <c:v>9.1682600000000003E-4</c:v>
                </c:pt>
                <c:pt idx="160013" formatCode="0.00E+00">
                  <c:v>9.1282199999999998E-4</c:v>
                </c:pt>
                <c:pt idx="160014" formatCode="0.00E+00">
                  <c:v>9.0763200000000001E-4</c:v>
                </c:pt>
                <c:pt idx="160015" formatCode="0.00E+00">
                  <c:v>9.0127399999999998E-4</c:v>
                </c:pt>
                <c:pt idx="160016" formatCode="0.00E+00">
                  <c:v>8.9376400000000002E-4</c:v>
                </c:pt>
                <c:pt idx="160017" formatCode="0.00E+00">
                  <c:v>8.8512300000000003E-4</c:v>
                </c:pt>
                <c:pt idx="160018" formatCode="0.00E+00">
                  <c:v>8.7537100000000001E-4</c:v>
                </c:pt>
                <c:pt idx="160019" formatCode="0.00E+00">
                  <c:v>8.6452999999999996E-4</c:v>
                </c:pt>
                <c:pt idx="160020" formatCode="0.00E+00">
                  <c:v>8.5262399999999996E-4</c:v>
                </c:pt>
                <c:pt idx="160021" formatCode="0.00E+00">
                  <c:v>8.3967899999999997E-4</c:v>
                </c:pt>
                <c:pt idx="160022" formatCode="0.00E+00">
                  <c:v>8.2572099999999996E-4</c:v>
                </c:pt>
                <c:pt idx="160023" formatCode="0.00E+00">
                  <c:v>8.1077700000000005E-4</c:v>
                </c:pt>
                <c:pt idx="160024" formatCode="0.00E+00">
                  <c:v>7.9487700000000004E-4</c:v>
                </c:pt>
                <c:pt idx="160025" formatCode="0.00E+00">
                  <c:v>7.7804999999999997E-4</c:v>
                </c:pt>
                <c:pt idx="160026" formatCode="0.00E+00">
                  <c:v>7.6032900000000002E-4</c:v>
                </c:pt>
                <c:pt idx="160027" formatCode="0.00E+00">
                  <c:v>7.4174600000000005E-4</c:v>
                </c:pt>
                <c:pt idx="160028" formatCode="0.00E+00">
                  <c:v>7.2233300000000002E-4</c:v>
                </c:pt>
                <c:pt idx="160029" formatCode="0.00E+00">
                  <c:v>7.0212599999999997E-4</c:v>
                </c:pt>
                <c:pt idx="160030" formatCode="0.00E+00">
                  <c:v>6.8116100000000001E-4</c:v>
                </c:pt>
                <c:pt idx="160031" formatCode="0.00E+00">
                  <c:v>6.5947200000000003E-4</c:v>
                </c:pt>
                <c:pt idx="160032" formatCode="0.00E+00">
                  <c:v>6.37098E-4</c:v>
                </c:pt>
                <c:pt idx="160033" formatCode="0.00E+00">
                  <c:v>6.1407599999999997E-4</c:v>
                </c:pt>
                <c:pt idx="160034" formatCode="0.00E+00">
                  <c:v>5.90446E-4</c:v>
                </c:pt>
                <c:pt idx="160035" formatCode="0.00E+00">
                  <c:v>5.6624500000000005E-4</c:v>
                </c:pt>
                <c:pt idx="160036" formatCode="0.00E+00">
                  <c:v>5.4151399999999999E-4</c:v>
                </c:pt>
                <c:pt idx="160037" formatCode="0.00E+00">
                  <c:v>5.1629400000000004E-4</c:v>
                </c:pt>
                <c:pt idx="160038" formatCode="0.00E+00">
                  <c:v>4.9062400000000005E-4</c:v>
                </c:pt>
                <c:pt idx="160039" formatCode="0.00E+00">
                  <c:v>4.6454599999999998E-4</c:v>
                </c:pt>
                <c:pt idx="160040" formatCode="0.00E+00">
                  <c:v>4.38102E-4</c:v>
                </c:pt>
                <c:pt idx="160041" formatCode="0.00E+00">
                  <c:v>4.11333E-4</c:v>
                </c:pt>
                <c:pt idx="160042" formatCode="0.00E+00">
                  <c:v>3.8427999999999997E-4</c:v>
                </c:pt>
                <c:pt idx="160043" formatCode="0.00E+00">
                  <c:v>3.5698700000000002E-4</c:v>
                </c:pt>
                <c:pt idx="160044" formatCode="0.00E+00">
                  <c:v>3.2949599999999998E-4</c:v>
                </c:pt>
                <c:pt idx="160045" formatCode="0.00E+00">
                  <c:v>3.01847E-4</c:v>
                </c:pt>
                <c:pt idx="160046" formatCode="0.00E+00">
                  <c:v>2.7408400000000001E-4</c:v>
                </c:pt>
                <c:pt idx="160047" formatCode="0.00E+00">
                  <c:v>2.46247E-4</c:v>
                </c:pt>
                <c:pt idx="160048" formatCode="0.00E+00">
                  <c:v>2.1838000000000001E-4</c:v>
                </c:pt>
                <c:pt idx="160049" formatCode="0.00E+00">
                  <c:v>1.9052300000000001E-4</c:v>
                </c:pt>
                <c:pt idx="160050" formatCode="0.00E+00">
                  <c:v>1.6271699999999999E-4</c:v>
                </c:pt>
                <c:pt idx="160051" formatCode="0.00E+00">
                  <c:v>1.3500400000000001E-4</c:v>
                </c:pt>
                <c:pt idx="160052" formatCode="0.00E+00">
                  <c:v>1.0742399999999999E-4</c:v>
                </c:pt>
                <c:pt idx="160053" formatCode="0.00E+00">
                  <c:v>8.00154E-5</c:v>
                </c:pt>
                <c:pt idx="160054" formatCode="0.00E+00">
                  <c:v>5.2818999999999997E-5</c:v>
                </c:pt>
                <c:pt idx="160055" formatCode="0.00E+00">
                  <c:v>2.5873100000000001E-5</c:v>
                </c:pt>
                <c:pt idx="160056" formatCode="0.00E+00">
                  <c:v>-7.8436599999999997E-7</c:v>
                </c:pt>
                <c:pt idx="160057" formatCode="0.00E+00">
                  <c:v>-2.7115999999999999E-5</c:v>
                </c:pt>
                <c:pt idx="160058" formatCode="0.00E+00">
                  <c:v>-5.3085199999999998E-5</c:v>
                </c:pt>
                <c:pt idx="160059" formatCode="0.00E+00">
                  <c:v>-7.8656200000000001E-5</c:v>
                </c:pt>
                <c:pt idx="160060" formatCode="0.00E+00">
                  <c:v>-1.03794E-4</c:v>
                </c:pt>
                <c:pt idx="160061" formatCode="0.00E+00">
                  <c:v>-1.28465E-4</c:v>
                </c:pt>
                <c:pt idx="160062" formatCode="0.00E+00">
                  <c:v>-1.5263599999999999E-4</c:v>
                </c:pt>
                <c:pt idx="160063" formatCode="0.00E+00">
                  <c:v>-1.76276E-4</c:v>
                </c:pt>
                <c:pt idx="160064" formatCode="0.00E+00">
                  <c:v>-1.99352E-4</c:v>
                </c:pt>
                <c:pt idx="160065" formatCode="0.00E+00">
                  <c:v>-2.2183500000000001E-4</c:v>
                </c:pt>
                <c:pt idx="160066" formatCode="0.00E+00">
                  <c:v>-2.4369699999999999E-4</c:v>
                </c:pt>
                <c:pt idx="160067" formatCode="0.00E+00">
                  <c:v>-2.6490999999999998E-4</c:v>
                </c:pt>
                <c:pt idx="160068" formatCode="0.00E+00">
                  <c:v>-2.85448E-4</c:v>
                </c:pt>
                <c:pt idx="160069" formatCode="0.00E+00">
                  <c:v>-3.0528499999999997E-4</c:v>
                </c:pt>
                <c:pt idx="160070" formatCode="0.00E+00">
                  <c:v>-3.2439799999999999E-4</c:v>
                </c:pt>
                <c:pt idx="160071" formatCode="0.00E+00">
                  <c:v>-3.42763E-4</c:v>
                </c:pt>
                <c:pt idx="160072" formatCode="0.00E+00">
                  <c:v>-3.6036100000000001E-4</c:v>
                </c:pt>
                <c:pt idx="160073" formatCode="0.00E+00">
                  <c:v>-3.7717000000000002E-4</c:v>
                </c:pt>
                <c:pt idx="160074" formatCode="0.00E+00">
                  <c:v>-3.9317300000000003E-4</c:v>
                </c:pt>
                <c:pt idx="160075" formatCode="0.00E+00">
                  <c:v>-4.0835200000000001E-4</c:v>
                </c:pt>
                <c:pt idx="160076" formatCode="0.00E+00">
                  <c:v>-4.22691E-4</c:v>
                </c:pt>
                <c:pt idx="160077" formatCode="0.00E+00">
                  <c:v>-4.3617699999999999E-4</c:v>
                </c:pt>
                <c:pt idx="160078" formatCode="0.00E+00">
                  <c:v>-4.4879499999999999E-4</c:v>
                </c:pt>
                <c:pt idx="160079" formatCode="0.00E+00">
                  <c:v>-4.6053499999999998E-4</c:v>
                </c:pt>
                <c:pt idx="160080" formatCode="0.00E+00">
                  <c:v>-4.7138699999999998E-4</c:v>
                </c:pt>
                <c:pt idx="160081" formatCode="0.00E+00">
                  <c:v>-4.81342E-4</c:v>
                </c:pt>
                <c:pt idx="160082" formatCode="0.00E+00">
                  <c:v>-4.9039299999999999E-4</c:v>
                </c:pt>
                <c:pt idx="160083" formatCode="0.00E+00">
                  <c:v>-4.9853400000000002E-4</c:v>
                </c:pt>
                <c:pt idx="160084" formatCode="0.00E+00">
                  <c:v>-5.0575999999999996E-4</c:v>
                </c:pt>
                <c:pt idx="160085" formatCode="0.00E+00">
                  <c:v>-5.1207100000000001E-4</c:v>
                </c:pt>
                <c:pt idx="160086" formatCode="0.00E+00">
                  <c:v>-5.17462E-4</c:v>
                </c:pt>
                <c:pt idx="160087" formatCode="0.00E+00">
                  <c:v>-5.2193599999999997E-4</c:v>
                </c:pt>
                <c:pt idx="160088" formatCode="0.00E+00">
                  <c:v>-5.2549400000000005E-4</c:v>
                </c:pt>
                <c:pt idx="160089" formatCode="0.00E+00">
                  <c:v>-5.2813700000000003E-4</c:v>
                </c:pt>
                <c:pt idx="160090" formatCode="0.00E+00">
                  <c:v>-5.2987200000000003E-4</c:v>
                </c:pt>
                <c:pt idx="160091" formatCode="0.00E+00">
                  <c:v>-5.3070199999999997E-4</c:v>
                </c:pt>
                <c:pt idx="160092" formatCode="0.00E+00">
                  <c:v>-5.3063700000000004E-4</c:v>
                </c:pt>
                <c:pt idx="160093" formatCode="0.00E+00">
                  <c:v>-5.2968299999999998E-4</c:v>
                </c:pt>
                <c:pt idx="160094" formatCode="0.00E+00">
                  <c:v>-5.2784999999999996E-4</c:v>
                </c:pt>
                <c:pt idx="160095" formatCode="0.00E+00">
                  <c:v>-5.2515000000000005E-4</c:v>
                </c:pt>
                <c:pt idx="160096" formatCode="0.00E+00">
                  <c:v>-5.2159500000000002E-4</c:v>
                </c:pt>
                <c:pt idx="160097" formatCode="0.00E+00">
                  <c:v>-5.1719799999999996E-4</c:v>
                </c:pt>
                <c:pt idx="160098" formatCode="0.00E+00">
                  <c:v>-5.1197299999999999E-4</c:v>
                </c:pt>
                <c:pt idx="160099" formatCode="0.00E+00">
                  <c:v>-5.0593800000000005E-4</c:v>
                </c:pt>
                <c:pt idx="160100" formatCode="0.00E+00">
                  <c:v>-4.9910799999999995E-4</c:v>
                </c:pt>
                <c:pt idx="160101" formatCode="0.00E+00">
                  <c:v>-4.91502E-4</c:v>
                </c:pt>
                <c:pt idx="160102" formatCode="0.00E+00">
                  <c:v>-4.83139E-4</c:v>
                </c:pt>
                <c:pt idx="160103" formatCode="0.00E+00">
                  <c:v>-4.7403899999999999E-4</c:v>
                </c:pt>
                <c:pt idx="160104" formatCode="0.00E+00">
                  <c:v>-4.6422299999999999E-4</c:v>
                </c:pt>
                <c:pt idx="160105" formatCode="0.00E+00">
                  <c:v>-4.5371300000000001E-4</c:v>
                </c:pt>
                <c:pt idx="160106" formatCode="0.00E+00">
                  <c:v>-4.4253199999999998E-4</c:v>
                </c:pt>
                <c:pt idx="160107" formatCode="0.00E+00">
                  <c:v>-4.3070400000000002E-4</c:v>
                </c:pt>
                <c:pt idx="160108" formatCode="0.00E+00">
                  <c:v>-4.18253E-4</c:v>
                </c:pt>
                <c:pt idx="160109" formatCode="0.00E+00">
                  <c:v>-4.0520500000000001E-4</c:v>
                </c:pt>
                <c:pt idx="160110" formatCode="0.00E+00">
                  <c:v>-3.9158599999999997E-4</c:v>
                </c:pt>
                <c:pt idx="160111" formatCode="0.00E+00">
                  <c:v>-3.7742299999999999E-4</c:v>
                </c:pt>
                <c:pt idx="160112" formatCode="0.00E+00">
                  <c:v>-3.6274300000000001E-4</c:v>
                </c:pt>
                <c:pt idx="160113" formatCode="0.00E+00">
                  <c:v>-3.47573E-4</c:v>
                </c:pt>
                <c:pt idx="160114" formatCode="0.00E+00">
                  <c:v>-3.3194300000000002E-4</c:v>
                </c:pt>
                <c:pt idx="160115" formatCode="0.00E+00">
                  <c:v>-3.1588100000000001E-4</c:v>
                </c:pt>
                <c:pt idx="160116" formatCode="0.00E+00">
                  <c:v>-2.9941599999999999E-4</c:v>
                </c:pt>
                <c:pt idx="160117" formatCode="0.00E+00">
                  <c:v>-2.8257800000000002E-4</c:v>
                </c:pt>
                <c:pt idx="160118" formatCode="0.00E+00">
                  <c:v>-2.6539800000000002E-4</c:v>
                </c:pt>
                <c:pt idx="160119" formatCode="0.00E+00">
                  <c:v>-2.4790400000000002E-4</c:v>
                </c:pt>
                <c:pt idx="160120" formatCode="0.00E+00">
                  <c:v>-2.3012900000000001E-4</c:v>
                </c:pt>
                <c:pt idx="160121" formatCode="0.00E+00">
                  <c:v>-2.1210099999999999E-4</c:v>
                </c:pt>
                <c:pt idx="160122" formatCode="0.00E+00">
                  <c:v>-1.9385299999999999E-4</c:v>
                </c:pt>
                <c:pt idx="160123" formatCode="0.00E+00">
                  <c:v>-1.7541400000000001E-4</c:v>
                </c:pt>
                <c:pt idx="160124" formatCode="0.00E+00">
                  <c:v>-1.56816E-4</c:v>
                </c:pt>
                <c:pt idx="160125" formatCode="0.00E+00">
                  <c:v>-1.3809E-4</c:v>
                </c:pt>
                <c:pt idx="160126" formatCode="0.00E+00">
                  <c:v>-1.19265E-4</c:v>
                </c:pt>
                <c:pt idx="160127" formatCode="0.00E+00">
                  <c:v>-1.0037199999999999E-4</c:v>
                </c:pt>
                <c:pt idx="160128" formatCode="0.00E+00">
                  <c:v>-8.1442100000000004E-5</c:v>
                </c:pt>
                <c:pt idx="160129" formatCode="0.00E+00">
                  <c:v>-6.2504900000000005E-5</c:v>
                </c:pt>
                <c:pt idx="160130" formatCode="0.00E+00">
                  <c:v>-4.3590100000000001E-5</c:v>
                </c:pt>
                <c:pt idx="160131" formatCode="0.00E+00">
                  <c:v>-2.4727199999999999E-5</c:v>
                </c:pt>
                <c:pt idx="160132" formatCode="0.00E+00">
                  <c:v>-5.9451699999999999E-6</c:v>
                </c:pt>
                <c:pt idx="160133" formatCode="0.00E+00">
                  <c:v>1.2727200000000001E-5</c:v>
                </c:pt>
                <c:pt idx="160134" formatCode="0.00E+00">
                  <c:v>3.12619E-5</c:v>
                </c:pt>
                <c:pt idx="160135" formatCode="0.00E+00">
                  <c:v>4.96311E-5</c:v>
                </c:pt>
                <c:pt idx="160136" formatCode="0.00E+00">
                  <c:v>6.7807700000000005E-5</c:v>
                </c:pt>
                <c:pt idx="160137" formatCode="0.00E+00">
                  <c:v>8.5765299999999997E-5</c:v>
                </c:pt>
                <c:pt idx="160138" formatCode="0.00E+00">
                  <c:v>1.03478E-4</c:v>
                </c:pt>
                <c:pt idx="160139" formatCode="0.00E+00">
                  <c:v>1.2092E-4</c:v>
                </c:pt>
                <c:pt idx="160140" formatCode="0.00E+00">
                  <c:v>1.3806800000000001E-4</c:v>
                </c:pt>
                <c:pt idx="160141" formatCode="0.00E+00">
                  <c:v>1.54897E-4</c:v>
                </c:pt>
                <c:pt idx="160142" formatCode="0.00E+00">
                  <c:v>1.7138400000000001E-4</c:v>
                </c:pt>
                <c:pt idx="160143" formatCode="0.00E+00">
                  <c:v>1.8750700000000001E-4</c:v>
                </c:pt>
                <c:pt idx="160144" formatCode="0.00E+00">
                  <c:v>2.0324399999999999E-4</c:v>
                </c:pt>
                <c:pt idx="160145" formatCode="0.00E+00">
                  <c:v>2.18576E-4</c:v>
                </c:pt>
                <c:pt idx="160146" formatCode="0.00E+00">
                  <c:v>2.3348100000000001E-4</c:v>
                </c:pt>
                <c:pt idx="160147" formatCode="0.00E+00">
                  <c:v>2.4794200000000002E-4</c:v>
                </c:pt>
                <c:pt idx="160148" formatCode="0.00E+00">
                  <c:v>2.6194E-4</c:v>
                </c:pt>
                <c:pt idx="160149" formatCode="0.00E+00">
                  <c:v>2.7545899999999998E-4</c:v>
                </c:pt>
                <c:pt idx="160150" formatCode="0.00E+00">
                  <c:v>2.8848099999999999E-4</c:v>
                </c:pt>
                <c:pt idx="160151" formatCode="0.00E+00">
                  <c:v>3.00993E-4</c:v>
                </c:pt>
                <c:pt idx="160152" formatCode="0.00E+00">
                  <c:v>3.1297999999999997E-4</c:v>
                </c:pt>
                <c:pt idx="160153" formatCode="0.00E+00">
                  <c:v>3.2442799999999998E-4</c:v>
                </c:pt>
                <c:pt idx="160154" formatCode="0.00E+00">
                  <c:v>3.3532700000000001E-4</c:v>
                </c:pt>
                <c:pt idx="160155" formatCode="0.00E+00">
                  <c:v>3.4566399999999998E-4</c:v>
                </c:pt>
                <c:pt idx="160156" formatCode="0.00E+00">
                  <c:v>3.5543E-4</c:v>
                </c:pt>
                <c:pt idx="160157" formatCode="0.00E+00">
                  <c:v>3.6461499999999999E-4</c:v>
                </c:pt>
                <c:pt idx="160158" formatCode="0.00E+00">
                  <c:v>3.7321199999999999E-4</c:v>
                </c:pt>
                <c:pt idx="160159" formatCode="0.00E+00">
                  <c:v>3.81214E-4</c:v>
                </c:pt>
                <c:pt idx="160160" formatCode="0.00E+00">
                  <c:v>3.8861400000000002E-4</c:v>
                </c:pt>
                <c:pt idx="160161" formatCode="0.00E+00">
                  <c:v>3.9540799999999998E-4</c:v>
                </c:pt>
                <c:pt idx="160162" formatCode="0.00E+00">
                  <c:v>4.0159199999999999E-4</c:v>
                </c:pt>
                <c:pt idx="160163" formatCode="0.00E+00">
                  <c:v>4.0716199999999998E-4</c:v>
                </c:pt>
                <c:pt idx="160164" formatCode="0.00E+00">
                  <c:v>4.12118E-4</c:v>
                </c:pt>
                <c:pt idx="160165" formatCode="0.00E+00">
                  <c:v>4.1645799999999998E-4</c:v>
                </c:pt>
                <c:pt idx="160166" formatCode="0.00E+00">
                  <c:v>4.2018200000000001E-4</c:v>
                </c:pt>
                <c:pt idx="160167" formatCode="0.00E+00">
                  <c:v>4.2329200000000003E-4</c:v>
                </c:pt>
                <c:pt idx="160168" formatCode="0.00E+00">
                  <c:v>4.2579E-4</c:v>
                </c:pt>
                <c:pt idx="160169" formatCode="0.00E+00">
                  <c:v>4.2767700000000001E-4</c:v>
                </c:pt>
                <c:pt idx="160170" formatCode="0.00E+00">
                  <c:v>4.2895999999999999E-4</c:v>
                </c:pt>
                <c:pt idx="160171" formatCode="0.00E+00">
                  <c:v>4.2964099999999997E-4</c:v>
                </c:pt>
                <c:pt idx="160172" formatCode="0.00E+00">
                  <c:v>4.2972799999999999E-4</c:v>
                </c:pt>
                <c:pt idx="160173" formatCode="0.00E+00">
                  <c:v>4.2922700000000002E-4</c:v>
                </c:pt>
                <c:pt idx="160174" formatCode="0.00E+00">
                  <c:v>4.2814399999999999E-4</c:v>
                </c:pt>
                <c:pt idx="160175" formatCode="0.00E+00">
                  <c:v>4.26489E-4</c:v>
                </c:pt>
                <c:pt idx="160176" formatCode="0.00E+00">
                  <c:v>4.2427099999999999E-4</c:v>
                </c:pt>
                <c:pt idx="160177" formatCode="0.00E+00">
                  <c:v>4.2149800000000002E-4</c:v>
                </c:pt>
                <c:pt idx="160178" formatCode="0.00E+00">
                  <c:v>4.1818299999999998E-4</c:v>
                </c:pt>
                <c:pt idx="160179" formatCode="0.00E+00">
                  <c:v>4.1433600000000001E-4</c:v>
                </c:pt>
                <c:pt idx="160180" formatCode="0.00E+00">
                  <c:v>4.0996899999999999E-4</c:v>
                </c:pt>
                <c:pt idx="160181" formatCode="0.00E+00">
                  <c:v>4.0509500000000001E-4</c:v>
                </c:pt>
                <c:pt idx="160182" formatCode="0.00E+00">
                  <c:v>3.99727E-4</c:v>
                </c:pt>
                <c:pt idx="160183" formatCode="0.00E+00">
                  <c:v>3.9387899999999997E-4</c:v>
                </c:pt>
                <c:pt idx="160184" formatCode="0.00E+00">
                  <c:v>3.8756499999999998E-4</c:v>
                </c:pt>
                <c:pt idx="160185" formatCode="0.00E+00">
                  <c:v>3.8079999999999999E-4</c:v>
                </c:pt>
                <c:pt idx="160186" formatCode="0.00E+00">
                  <c:v>3.7359900000000001E-4</c:v>
                </c:pt>
                <c:pt idx="160187" formatCode="0.00E+00">
                  <c:v>3.65979E-4</c:v>
                </c:pt>
                <c:pt idx="160188" formatCode="0.00E+00">
                  <c:v>3.5795599999999999E-4</c:v>
                </c:pt>
                <c:pt idx="160189" formatCode="0.00E+00">
                  <c:v>3.49546E-4</c:v>
                </c:pt>
                <c:pt idx="160190" formatCode="0.00E+00">
                  <c:v>3.40766E-4</c:v>
                </c:pt>
                <c:pt idx="160191" formatCode="0.00E+00">
                  <c:v>3.3163300000000001E-4</c:v>
                </c:pt>
                <c:pt idx="160192" formatCode="0.00E+00">
                  <c:v>3.2216500000000002E-4</c:v>
                </c:pt>
                <c:pt idx="160193" formatCode="0.00E+00">
                  <c:v>3.1238000000000001E-4</c:v>
                </c:pt>
                <c:pt idx="160194" formatCode="0.00E+00">
                  <c:v>3.0229600000000002E-4</c:v>
                </c:pt>
                <c:pt idx="160195" formatCode="0.00E+00">
                  <c:v>2.9192999999999998E-4</c:v>
                </c:pt>
                <c:pt idx="160196" formatCode="0.00E+00">
                  <c:v>2.8130199999999998E-4</c:v>
                </c:pt>
                <c:pt idx="160197" formatCode="0.00E+00">
                  <c:v>2.7042899999999998E-4</c:v>
                </c:pt>
                <c:pt idx="160198" formatCode="0.00E+00">
                  <c:v>2.5933E-4</c:v>
                </c:pt>
                <c:pt idx="160199" formatCode="0.00E+00">
                  <c:v>2.4802199999999998E-4</c:v>
                </c:pt>
                <c:pt idx="160200" formatCode="0.00E+00">
                  <c:v>2.3652600000000001E-4</c:v>
                </c:pt>
                <c:pt idx="160201" formatCode="0.00E+00">
                  <c:v>2.2485800000000001E-4</c:v>
                </c:pt>
                <c:pt idx="160202" formatCode="0.00E+00">
                  <c:v>2.1303699999999999E-4</c:v>
                </c:pt>
                <c:pt idx="160203" formatCode="0.00E+00">
                  <c:v>2.0108100000000001E-4</c:v>
                </c:pt>
                <c:pt idx="160204" formatCode="0.00E+00">
                  <c:v>1.8900899999999999E-4</c:v>
                </c:pt>
                <c:pt idx="160205" formatCode="0.00E+00">
                  <c:v>1.76837E-4</c:v>
                </c:pt>
                <c:pt idx="160206" formatCode="0.00E+00">
                  <c:v>1.6458400000000001E-4</c:v>
                </c:pt>
                <c:pt idx="160207" formatCode="0.00E+00">
                  <c:v>1.5226700000000001E-4</c:v>
                </c:pt>
                <c:pt idx="160208" formatCode="0.00E+00">
                  <c:v>1.3990199999999999E-4</c:v>
                </c:pt>
                <c:pt idx="160209" formatCode="0.00E+00">
                  <c:v>1.2750700000000001E-4</c:v>
                </c:pt>
                <c:pt idx="160210" formatCode="0.00E+00">
                  <c:v>1.15098E-4</c:v>
                </c:pt>
                <c:pt idx="160211" formatCode="0.00E+00">
                  <c:v>1.02691E-4</c:v>
                </c:pt>
                <c:pt idx="160212" formatCode="0.00E+00">
                  <c:v>9.0301200000000002E-5</c:v>
                </c:pt>
                <c:pt idx="160213" formatCode="0.00E+00">
                  <c:v>7.7944599999999999E-5</c:v>
                </c:pt>
                <c:pt idx="160214" formatCode="0.00E+00">
                  <c:v>6.5635600000000006E-5</c:v>
                </c:pt>
                <c:pt idx="160215" formatCode="0.00E+00">
                  <c:v>5.3388599999999999E-5</c:v>
                </c:pt>
                <c:pt idx="160216" formatCode="0.00E+00">
                  <c:v>4.1217500000000003E-5</c:v>
                </c:pt>
                <c:pt idx="160217" formatCode="0.00E+00">
                  <c:v>2.91358E-5</c:v>
                </c:pt>
                <c:pt idx="160218" formatCode="0.00E+00">
                  <c:v>1.71563E-5</c:v>
                </c:pt>
                <c:pt idx="160219" formatCode="0.00E+00">
                  <c:v>5.2913200000000002E-6</c:v>
                </c:pt>
                <c:pt idx="160220" formatCode="0.00E+00">
                  <c:v>-6.4472400000000001E-6</c:v>
                </c:pt>
                <c:pt idx="160221" formatCode="0.00E+00">
                  <c:v>-1.8048100000000001E-5</c:v>
                </c:pt>
                <c:pt idx="160222" formatCode="0.00E+00">
                  <c:v>-2.95007E-5</c:v>
                </c:pt>
                <c:pt idx="160223" formatCode="0.00E+00">
                  <c:v>-4.0794699999999998E-5</c:v>
                </c:pt>
                <c:pt idx="160224" formatCode="0.00E+00">
                  <c:v>-5.1920799999999999E-5</c:v>
                </c:pt>
                <c:pt idx="160225" formatCode="0.00E+00">
                  <c:v>-6.2869900000000006E-5</c:v>
                </c:pt>
                <c:pt idx="160226" formatCode="0.00E+00">
                  <c:v>-7.3633699999999999E-5</c:v>
                </c:pt>
                <c:pt idx="160227" formatCode="0.00E+00">
                  <c:v>-8.4204399999999996E-5</c:v>
                </c:pt>
                <c:pt idx="160228" formatCode="0.00E+00">
                  <c:v>-9.4574999999999995E-5</c:v>
                </c:pt>
                <c:pt idx="160229" formatCode="0.00E+00">
                  <c:v>-1.04739E-4</c:v>
                </c:pt>
                <c:pt idx="160230" formatCode="0.00E+00">
                  <c:v>-1.1469E-4</c:v>
                </c:pt>
                <c:pt idx="160231" formatCode="0.00E+00">
                  <c:v>-1.2442400000000001E-4</c:v>
                </c:pt>
                <c:pt idx="160232" formatCode="0.00E+00">
                  <c:v>-1.3393500000000001E-4</c:v>
                </c:pt>
                <c:pt idx="160233" formatCode="0.00E+00">
                  <c:v>-1.4321900000000001E-4</c:v>
                </c:pt>
                <c:pt idx="160234" formatCode="0.00E+00">
                  <c:v>-1.5227400000000001E-4</c:v>
                </c:pt>
                <c:pt idx="160235" formatCode="0.00E+00">
                  <c:v>-1.6109499999999999E-4</c:v>
                </c:pt>
                <c:pt idx="160236" formatCode="0.00E+00">
                  <c:v>-1.69681E-4</c:v>
                </c:pt>
                <c:pt idx="160237" formatCode="0.00E+00">
                  <c:v>-1.7803099999999999E-4</c:v>
                </c:pt>
                <c:pt idx="160238" formatCode="0.00E+00">
                  <c:v>-1.8614200000000001E-4</c:v>
                </c:pt>
                <c:pt idx="160239" formatCode="0.00E+00">
                  <c:v>-1.94014E-4</c:v>
                </c:pt>
                <c:pt idx="160240" formatCode="0.00E+00">
                  <c:v>-2.0164799999999999E-4</c:v>
                </c:pt>
                <c:pt idx="160241" formatCode="0.00E+00">
                  <c:v>-2.09044E-4</c:v>
                </c:pt>
                <c:pt idx="160242" formatCode="0.00E+00">
                  <c:v>-2.16202E-4</c:v>
                </c:pt>
                <c:pt idx="160243" formatCode="0.00E+00">
                  <c:v>-2.2312499999999999E-4</c:v>
                </c:pt>
                <c:pt idx="160244" formatCode="0.00E+00">
                  <c:v>-2.2981400000000001E-4</c:v>
                </c:pt>
                <c:pt idx="160245" formatCode="0.00E+00">
                  <c:v>-2.3627199999999999E-4</c:v>
                </c:pt>
                <c:pt idx="160246" formatCode="0.00E+00">
                  <c:v>-2.4250199999999999E-4</c:v>
                </c:pt>
                <c:pt idx="160247" formatCode="0.00E+00">
                  <c:v>-2.4850600000000001E-4</c:v>
                </c:pt>
                <c:pt idx="160248" formatCode="0.00E+00">
                  <c:v>-2.5428899999999999E-4</c:v>
                </c:pt>
                <c:pt idx="160249" formatCode="0.00E+00">
                  <c:v>-2.5985500000000003E-4</c:v>
                </c:pt>
                <c:pt idx="160250" formatCode="0.00E+00">
                  <c:v>-2.6520800000000001E-4</c:v>
                </c:pt>
                <c:pt idx="160251" formatCode="0.00E+00">
                  <c:v>-2.7035299999999998E-4</c:v>
                </c:pt>
                <c:pt idx="160252" formatCode="0.00E+00">
                  <c:v>-2.7529600000000002E-4</c:v>
                </c:pt>
                <c:pt idx="160253" formatCode="0.00E+00">
                  <c:v>-2.8004000000000001E-4</c:v>
                </c:pt>
                <c:pt idx="160254" formatCode="0.00E+00">
                  <c:v>-2.8459299999999998E-4</c:v>
                </c:pt>
                <c:pt idx="160255" formatCode="0.00E+00">
                  <c:v>-2.8896E-4</c:v>
                </c:pt>
                <c:pt idx="160256" formatCode="0.00E+00">
                  <c:v>-2.9314800000000002E-4</c:v>
                </c:pt>
                <c:pt idx="160257" formatCode="0.00E+00">
                  <c:v>-2.97161E-4</c:v>
                </c:pt>
                <c:pt idx="160258" formatCode="0.00E+00">
                  <c:v>-3.0100800000000002E-4</c:v>
                </c:pt>
                <c:pt idx="160259" formatCode="0.00E+00">
                  <c:v>-3.0469299999999998E-4</c:v>
                </c:pt>
                <c:pt idx="160260" formatCode="0.00E+00">
                  <c:v>-3.0822500000000002E-4</c:v>
                </c:pt>
                <c:pt idx="160261" formatCode="0.00E+00">
                  <c:v>-3.1160999999999998E-4</c:v>
                </c:pt>
                <c:pt idx="160262" formatCode="0.00E+00">
                  <c:v>-3.1485399999999999E-4</c:v>
                </c:pt>
                <c:pt idx="160263" formatCode="0.00E+00">
                  <c:v>-3.1796500000000002E-4</c:v>
                </c:pt>
                <c:pt idx="160264" formatCode="0.00E+00">
                  <c:v>-3.2094900000000001E-4</c:v>
                </c:pt>
                <c:pt idx="160265" formatCode="0.00E+00">
                  <c:v>-3.23813E-4</c:v>
                </c:pt>
                <c:pt idx="160266" formatCode="0.00E+00">
                  <c:v>-3.26564E-4</c:v>
                </c:pt>
                <c:pt idx="160267" formatCode="0.00E+00">
                  <c:v>-3.29208E-4</c:v>
                </c:pt>
                <c:pt idx="160268" formatCode="0.00E+00">
                  <c:v>-3.3175099999999998E-4</c:v>
                </c:pt>
                <c:pt idx="160269" formatCode="0.00E+00">
                  <c:v>-3.3420100000000001E-4</c:v>
                </c:pt>
                <c:pt idx="160270" formatCode="0.00E+00">
                  <c:v>-3.3656400000000003E-4</c:v>
                </c:pt>
                <c:pt idx="160271" formatCode="0.00E+00">
                  <c:v>-3.3884399999999998E-4</c:v>
                </c:pt>
                <c:pt idx="160272" formatCode="0.00E+00">
                  <c:v>-3.4105000000000002E-4</c:v>
                </c:pt>
                <c:pt idx="160273" formatCode="0.00E+00">
                  <c:v>-3.4318400000000001E-4</c:v>
                </c:pt>
                <c:pt idx="160274" formatCode="0.00E+00">
                  <c:v>-3.4525400000000003E-4</c:v>
                </c:pt>
                <c:pt idx="160275" formatCode="0.00E+00">
                  <c:v>-3.4726499999999998E-4</c:v>
                </c:pt>
                <c:pt idx="160276" formatCode="0.00E+00">
                  <c:v>-3.4922000000000002E-4</c:v>
                </c:pt>
                <c:pt idx="160277" formatCode="0.00E+00">
                  <c:v>-3.5112400000000002E-4</c:v>
                </c:pt>
                <c:pt idx="160278" formatCode="0.00E+00">
                  <c:v>-3.52982E-4</c:v>
                </c:pt>
                <c:pt idx="160279" formatCode="0.00E+00">
                  <c:v>-3.5479700000000001E-4</c:v>
                </c:pt>
                <c:pt idx="160280" formatCode="0.00E+00">
                  <c:v>-3.56573E-4</c:v>
                </c:pt>
                <c:pt idx="160281" formatCode="0.00E+00">
                  <c:v>-3.5831200000000001E-4</c:v>
                </c:pt>
                <c:pt idx="160282" formatCode="0.00E+00">
                  <c:v>-3.6001700000000002E-4</c:v>
                </c:pt>
                <c:pt idx="160283" formatCode="0.00E+00">
                  <c:v>-3.6169000000000001E-4</c:v>
                </c:pt>
                <c:pt idx="160284" formatCode="0.00E+00">
                  <c:v>-3.6333399999999999E-4</c:v>
                </c:pt>
                <c:pt idx="160285" formatCode="0.00E+00">
                  <c:v>-3.6494799999999998E-4</c:v>
                </c:pt>
                <c:pt idx="160286" formatCode="0.00E+00">
                  <c:v>-3.6653400000000001E-4</c:v>
                </c:pt>
                <c:pt idx="160287" formatCode="0.00E+00">
                  <c:v>-3.6809199999999999E-4</c:v>
                </c:pt>
                <c:pt idx="160288" formatCode="0.00E+00">
                  <c:v>-3.6962200000000001E-4</c:v>
                </c:pt>
                <c:pt idx="160289" formatCode="0.00E+00">
                  <c:v>-3.7112400000000002E-4</c:v>
                </c:pt>
                <c:pt idx="160290" formatCode="0.00E+00">
                  <c:v>-3.7259499999999998E-4</c:v>
                </c:pt>
                <c:pt idx="160291" formatCode="0.00E+00">
                  <c:v>-3.7403600000000001E-4</c:v>
                </c:pt>
                <c:pt idx="160292" formatCode="0.00E+00">
                  <c:v>-3.7544299999999999E-4</c:v>
                </c:pt>
                <c:pt idx="160293" formatCode="0.00E+00">
                  <c:v>-3.76814E-4</c:v>
                </c:pt>
                <c:pt idx="160294" formatCode="0.00E+00">
                  <c:v>-3.7814599999999999E-4</c:v>
                </c:pt>
                <c:pt idx="160295" formatCode="0.00E+00">
                  <c:v>-3.7943500000000002E-4</c:v>
                </c:pt>
                <c:pt idx="160296" formatCode="0.00E+00">
                  <c:v>-3.8067800000000002E-4</c:v>
                </c:pt>
                <c:pt idx="160297" formatCode="0.00E+00">
                  <c:v>-3.8186900000000001E-4</c:v>
                </c:pt>
                <c:pt idx="160298" formatCode="0.00E+00">
                  <c:v>-3.8300399999999999E-4</c:v>
                </c:pt>
                <c:pt idx="160299" formatCode="0.00E+00">
                  <c:v>-3.8407699999999998E-4</c:v>
                </c:pt>
                <c:pt idx="160300" formatCode="0.00E+00">
                  <c:v>-3.8508200000000002E-4</c:v>
                </c:pt>
                <c:pt idx="160301" formatCode="0.00E+00">
                  <c:v>-3.8601299999999999E-4</c:v>
                </c:pt>
                <c:pt idx="160302" formatCode="0.00E+00">
                  <c:v>-3.8686200000000002E-4</c:v>
                </c:pt>
                <c:pt idx="160303" formatCode="0.00E+00">
                  <c:v>-3.8762300000000003E-4</c:v>
                </c:pt>
                <c:pt idx="160304" formatCode="0.00E+00">
                  <c:v>-3.8828799999999998E-4</c:v>
                </c:pt>
                <c:pt idx="160305" formatCode="0.00E+00">
                  <c:v>-3.8884800000000001E-4</c:v>
                </c:pt>
                <c:pt idx="160306" formatCode="0.00E+00">
                  <c:v>-3.8929600000000002E-4</c:v>
                </c:pt>
                <c:pt idx="160307" formatCode="0.00E+00">
                  <c:v>-3.89622E-4</c:v>
                </c:pt>
                <c:pt idx="160308" formatCode="0.00E+00">
                  <c:v>-3.8981600000000002E-4</c:v>
                </c:pt>
                <c:pt idx="160309" formatCode="0.00E+00">
                  <c:v>-3.8987000000000001E-4</c:v>
                </c:pt>
                <c:pt idx="160310" formatCode="0.00E+00">
                  <c:v>-3.8977400000000001E-4</c:v>
                </c:pt>
                <c:pt idx="160311" formatCode="0.00E+00">
                  <c:v>-3.8951699999999998E-4</c:v>
                </c:pt>
                <c:pt idx="160312" formatCode="0.00E+00">
                  <c:v>-3.8908900000000001E-4</c:v>
                </c:pt>
                <c:pt idx="160313" formatCode="0.00E+00">
                  <c:v>-3.8847799999999999E-4</c:v>
                </c:pt>
                <c:pt idx="160314" formatCode="0.00E+00">
                  <c:v>-3.8767499999999998E-4</c:v>
                </c:pt>
                <c:pt idx="160315" formatCode="0.00E+00">
                  <c:v>-3.8666900000000002E-4</c:v>
                </c:pt>
                <c:pt idx="160316" formatCode="0.00E+00">
                  <c:v>-3.8544700000000002E-4</c:v>
                </c:pt>
                <c:pt idx="160317" formatCode="0.00E+00">
                  <c:v>-3.8399799999999998E-4</c:v>
                </c:pt>
                <c:pt idx="160318" formatCode="0.00E+00">
                  <c:v>-3.8231199999999999E-4</c:v>
                </c:pt>
                <c:pt idx="160319" formatCode="0.00E+00">
                  <c:v>-3.8037599999999998E-4</c:v>
                </c:pt>
                <c:pt idx="160320" formatCode="0.00E+00">
                  <c:v>-3.7817800000000001E-4</c:v>
                </c:pt>
                <c:pt idx="160321" formatCode="0.00E+00">
                  <c:v>-3.7570799999999999E-4</c:v>
                </c:pt>
                <c:pt idx="160322" formatCode="0.00E+00">
                  <c:v>-3.7295299999999998E-4</c:v>
                </c:pt>
                <c:pt idx="160323" formatCode="0.00E+00">
                  <c:v>-3.6990200000000002E-4</c:v>
                </c:pt>
                <c:pt idx="160324" formatCode="0.00E+00">
                  <c:v>-3.6654299999999999E-4</c:v>
                </c:pt>
                <c:pt idx="160325" formatCode="0.00E+00">
                  <c:v>-3.6286499999999998E-4</c:v>
                </c:pt>
                <c:pt idx="160326" formatCode="0.00E+00">
                  <c:v>-3.5885600000000001E-4</c:v>
                </c:pt>
                <c:pt idx="160327" formatCode="0.00E+00">
                  <c:v>-3.5450599999999998E-4</c:v>
                </c:pt>
                <c:pt idx="160328" formatCode="0.00E+00">
                  <c:v>-3.4980299999999998E-4</c:v>
                </c:pt>
                <c:pt idx="160329" formatCode="0.00E+00">
                  <c:v>-3.4473700000000002E-4</c:v>
                </c:pt>
                <c:pt idx="160330" formatCode="0.00E+00">
                  <c:v>-3.3929700000000001E-4</c:v>
                </c:pt>
                <c:pt idx="160331" formatCode="0.00E+00">
                  <c:v>-3.3347299999999998E-4</c:v>
                </c:pt>
                <c:pt idx="160332" formatCode="0.00E+00">
                  <c:v>-3.27256E-4</c:v>
                </c:pt>
                <c:pt idx="160333" formatCode="0.00E+00">
                  <c:v>-3.20635E-4</c:v>
                </c:pt>
                <c:pt idx="160334" formatCode="0.00E+00">
                  <c:v>-3.1360300000000003E-4</c:v>
                </c:pt>
                <c:pt idx="160335" formatCode="0.00E+00">
                  <c:v>-3.0614999999999999E-4</c:v>
                </c:pt>
                <c:pt idx="160336" formatCode="0.00E+00">
                  <c:v>-2.9826800000000002E-4</c:v>
                </c:pt>
                <c:pt idx="160337" formatCode="0.00E+00">
                  <c:v>-2.8994900000000001E-4</c:v>
                </c:pt>
                <c:pt idx="160338" formatCode="0.00E+00">
                  <c:v>-2.8118700000000002E-4</c:v>
                </c:pt>
                <c:pt idx="160339" formatCode="0.00E+00">
                  <c:v>-2.7197400000000002E-4</c:v>
                </c:pt>
                <c:pt idx="160340" formatCode="0.00E+00">
                  <c:v>-2.6230600000000002E-4</c:v>
                </c:pt>
                <c:pt idx="160341" formatCode="0.00E+00">
                  <c:v>-2.5217499999999999E-4</c:v>
                </c:pt>
                <c:pt idx="160342" formatCode="0.00E+00">
                  <c:v>-2.41578E-4</c:v>
                </c:pt>
                <c:pt idx="160343" formatCode="0.00E+00">
                  <c:v>-2.30511E-4</c:v>
                </c:pt>
                <c:pt idx="160344" formatCode="0.00E+00">
                  <c:v>-2.1897E-4</c:v>
                </c:pt>
                <c:pt idx="160345" formatCode="0.00E+00">
                  <c:v>-2.06951E-4</c:v>
                </c:pt>
                <c:pt idx="160346" formatCode="0.00E+00">
                  <c:v>-1.9445500000000001E-4</c:v>
                </c:pt>
                <c:pt idx="160347" formatCode="0.00E+00">
                  <c:v>-1.81478E-4</c:v>
                </c:pt>
                <c:pt idx="160348" formatCode="0.00E+00">
                  <c:v>-1.68021E-4</c:v>
                </c:pt>
                <c:pt idx="160349" formatCode="0.00E+00">
                  <c:v>-1.54084E-4</c:v>
                </c:pt>
                <c:pt idx="160350" formatCode="0.00E+00">
                  <c:v>-1.3966799999999999E-4</c:v>
                </c:pt>
                <c:pt idx="160351" formatCode="0.00E+00">
                  <c:v>-1.2477500000000001E-4</c:v>
                </c:pt>
                <c:pt idx="160352" formatCode="0.00E+00">
                  <c:v>-1.0940799999999999E-4</c:v>
                </c:pt>
                <c:pt idx="160353" formatCode="0.00E+00">
                  <c:v>-9.3571099999999996E-5</c:v>
                </c:pt>
                <c:pt idx="160354" formatCode="0.00E+00">
                  <c:v>-7.7268200000000007E-5</c:v>
                </c:pt>
                <c:pt idx="160355" formatCode="0.00E+00">
                  <c:v>-6.0504999999999998E-5</c:v>
                </c:pt>
                <c:pt idx="160356" formatCode="0.00E+00">
                  <c:v>-4.3287900000000003E-5</c:v>
                </c:pt>
                <c:pt idx="160357" formatCode="0.00E+00">
                  <c:v>-2.5624300000000001E-5</c:v>
                </c:pt>
                <c:pt idx="160358" formatCode="0.00E+00">
                  <c:v>-7.5221399999999998E-6</c:v>
                </c:pt>
                <c:pt idx="160359" formatCode="0.00E+00">
                  <c:v>1.10093E-5</c:v>
                </c:pt>
                <c:pt idx="160360" formatCode="0.00E+00">
                  <c:v>2.9960000000000001E-5</c:v>
                </c:pt>
                <c:pt idx="160361" formatCode="0.00E+00">
                  <c:v>4.9319E-5</c:v>
                </c:pt>
                <c:pt idx="160362" formatCode="0.00E+00">
                  <c:v>6.9074500000000004E-5</c:v>
                </c:pt>
                <c:pt idx="160363" formatCode="0.00E+00">
                  <c:v>8.9213600000000002E-5</c:v>
                </c:pt>
                <c:pt idx="160364" formatCode="0.00E+00">
                  <c:v>1.0972300000000001E-4</c:v>
                </c:pt>
                <c:pt idx="160365" formatCode="0.00E+00">
                  <c:v>1.3058699999999999E-4</c:v>
                </c:pt>
                <c:pt idx="160366" formatCode="0.00E+00">
                  <c:v>1.51791E-4</c:v>
                </c:pt>
                <c:pt idx="160367" formatCode="0.00E+00">
                  <c:v>1.73318E-4</c:v>
                </c:pt>
                <c:pt idx="160368" formatCode="0.00E+00">
                  <c:v>1.9515099999999999E-4</c:v>
                </c:pt>
                <c:pt idx="160369" formatCode="0.00E+00">
                  <c:v>2.17271E-4</c:v>
                </c:pt>
                <c:pt idx="160370" formatCode="0.00E+00">
                  <c:v>2.3966100000000001E-4</c:v>
                </c:pt>
                <c:pt idx="160371" formatCode="0.00E+00">
                  <c:v>2.62298E-4</c:v>
                </c:pt>
                <c:pt idx="160372" formatCode="0.00E+00">
                  <c:v>2.8516400000000002E-4</c:v>
                </c:pt>
                <c:pt idx="160373" formatCode="0.00E+00">
                  <c:v>3.0823599999999998E-4</c:v>
                </c:pt>
                <c:pt idx="160374" formatCode="0.00E+00">
                  <c:v>3.31491E-4</c:v>
                </c:pt>
                <c:pt idx="160375" formatCode="0.00E+00">
                  <c:v>3.5490700000000001E-4</c:v>
                </c:pt>
                <c:pt idx="160376" formatCode="0.00E+00">
                  <c:v>3.7846000000000001E-4</c:v>
                </c:pt>
                <c:pt idx="160377" formatCode="0.00E+00">
                  <c:v>4.0212499999999998E-4</c:v>
                </c:pt>
                <c:pt idx="160378" formatCode="0.00E+00">
                  <c:v>4.2587700000000002E-4</c:v>
                </c:pt>
                <c:pt idx="160379" formatCode="0.00E+00">
                  <c:v>4.4968900000000002E-4</c:v>
                </c:pt>
                <c:pt idx="160380" formatCode="0.00E+00">
                  <c:v>4.7353599999999999E-4</c:v>
                </c:pt>
                <c:pt idx="160381" formatCode="0.00E+00">
                  <c:v>4.9739000000000001E-4</c:v>
                </c:pt>
                <c:pt idx="160382" formatCode="0.00E+00">
                  <c:v>5.21222E-4</c:v>
                </c:pt>
                <c:pt idx="160383" formatCode="0.00E+00">
                  <c:v>5.4500499999999999E-4</c:v>
                </c:pt>
                <c:pt idx="160384" formatCode="0.00E+00">
                  <c:v>5.6871000000000005E-4</c:v>
                </c:pt>
                <c:pt idx="160385" formatCode="0.00E+00">
                  <c:v>5.9230700000000003E-4</c:v>
                </c:pt>
                <c:pt idx="160386" formatCode="0.00E+00">
                  <c:v>6.1576700000000003E-4</c:v>
                </c:pt>
                <c:pt idx="160387" formatCode="0.00E+00">
                  <c:v>6.3906E-4</c:v>
                </c:pt>
                <c:pt idx="160388" formatCode="0.00E+00">
                  <c:v>6.6215499999999999E-4</c:v>
                </c:pt>
                <c:pt idx="160389" formatCode="0.00E+00">
                  <c:v>6.8502000000000005E-4</c:v>
                </c:pt>
                <c:pt idx="160390" formatCode="0.00E+00">
                  <c:v>7.0762699999999995E-4</c:v>
                </c:pt>
                <c:pt idx="160391" formatCode="0.00E+00">
                  <c:v>7.2994100000000001E-4</c:v>
                </c:pt>
                <c:pt idx="160392" formatCode="0.00E+00">
                  <c:v>7.51934E-4</c:v>
                </c:pt>
                <c:pt idx="160393" formatCode="0.00E+00">
                  <c:v>7.7357200000000004E-4</c:v>
                </c:pt>
                <c:pt idx="160394" formatCode="0.00E+00">
                  <c:v>7.9482399999999996E-4</c:v>
                </c:pt>
                <c:pt idx="160395" formatCode="0.00E+00">
                  <c:v>8.1565900000000005E-4</c:v>
                </c:pt>
                <c:pt idx="160396" formatCode="0.00E+00">
                  <c:v>8.3604399999999998E-4</c:v>
                </c:pt>
                <c:pt idx="160397" formatCode="0.00E+00">
                  <c:v>8.5594800000000004E-4</c:v>
                </c:pt>
                <c:pt idx="160398" formatCode="0.00E+00">
                  <c:v>8.7533999999999995E-4</c:v>
                </c:pt>
                <c:pt idx="160399" formatCode="0.00E+00">
                  <c:v>8.9418799999999997E-4</c:v>
                </c:pt>
                <c:pt idx="160400" formatCode="0.00E+00">
                  <c:v>9.1246100000000004E-4</c:v>
                </c:pt>
                <c:pt idx="160401" formatCode="0.00E+00">
                  <c:v>9.3012800000000001E-4</c:v>
                </c:pt>
                <c:pt idx="160402" formatCode="0.00E+00">
                  <c:v>9.4715800000000003E-4</c:v>
                </c:pt>
                <c:pt idx="160403" formatCode="0.00E+00">
                  <c:v>9.6352099999999995E-4</c:v>
                </c:pt>
                <c:pt idx="160404" formatCode="0.00E+00">
                  <c:v>9.7918700000000007E-4</c:v>
                </c:pt>
                <c:pt idx="160405" formatCode="0.00E+00">
                  <c:v>9.9412700000000003E-4</c:v>
                </c:pt>
                <c:pt idx="160406" formatCode="0.00E+00">
                  <c:v>1.0083099999999999E-3</c:v>
                </c:pt>
                <c:pt idx="160407" formatCode="0.00E+00">
                  <c:v>1.0217099999999999E-3</c:v>
                </c:pt>
                <c:pt idx="160408" formatCode="0.00E+00">
                  <c:v>1.0342999999999999E-3</c:v>
                </c:pt>
                <c:pt idx="160409" formatCode="0.00E+00">
                  <c:v>1.04605E-3</c:v>
                </c:pt>
                <c:pt idx="160410" formatCode="0.00E+00">
                  <c:v>1.0569399999999999E-3</c:v>
                </c:pt>
                <c:pt idx="160411" formatCode="0.00E+00">
                  <c:v>1.0669399999999999E-3</c:v>
                </c:pt>
                <c:pt idx="160412" formatCode="0.00E+00">
                  <c:v>1.07602E-3</c:v>
                </c:pt>
                <c:pt idx="160413" formatCode="0.00E+00">
                  <c:v>1.08416E-3</c:v>
                </c:pt>
                <c:pt idx="160414" formatCode="0.00E+00">
                  <c:v>1.0913400000000001E-3</c:v>
                </c:pt>
                <c:pt idx="160415" formatCode="0.00E+00">
                  <c:v>1.09753E-3</c:v>
                </c:pt>
                <c:pt idx="160416" formatCode="0.00E+00">
                  <c:v>1.10271E-3</c:v>
                </c:pt>
                <c:pt idx="160417" formatCode="0.00E+00">
                  <c:v>1.10687E-3</c:v>
                </c:pt>
                <c:pt idx="160418" formatCode="0.00E+00">
                  <c:v>1.10998E-3</c:v>
                </c:pt>
                <c:pt idx="160419" formatCode="0.00E+00">
                  <c:v>1.11203E-3</c:v>
                </c:pt>
                <c:pt idx="160420" formatCode="0.00E+00">
                  <c:v>1.1130000000000001E-3</c:v>
                </c:pt>
                <c:pt idx="160421" formatCode="0.00E+00">
                  <c:v>1.11287E-3</c:v>
                </c:pt>
                <c:pt idx="160422" formatCode="0.00E+00">
                  <c:v>1.11162E-3</c:v>
                </c:pt>
                <c:pt idx="160423" formatCode="0.00E+00">
                  <c:v>1.1092599999999999E-3</c:v>
                </c:pt>
                <c:pt idx="160424" formatCode="0.00E+00">
                  <c:v>1.10575E-3</c:v>
                </c:pt>
                <c:pt idx="160425" formatCode="0.00E+00">
                  <c:v>1.1010900000000001E-3</c:v>
                </c:pt>
                <c:pt idx="160426" formatCode="0.00E+00">
                  <c:v>1.0952799999999999E-3</c:v>
                </c:pt>
                <c:pt idx="160427" formatCode="0.00E+00">
                  <c:v>1.0882999999999999E-3</c:v>
                </c:pt>
                <c:pt idx="160428" formatCode="0.00E+00">
                  <c:v>1.08014E-3</c:v>
                </c:pt>
                <c:pt idx="160429" formatCode="0.00E+00">
                  <c:v>1.0708099999999999E-3</c:v>
                </c:pt>
                <c:pt idx="160430" formatCode="0.00E+00">
                  <c:v>1.06029E-3</c:v>
                </c:pt>
                <c:pt idx="160431" formatCode="0.00E+00">
                  <c:v>1.0485799999999999E-3</c:v>
                </c:pt>
                <c:pt idx="160432" formatCode="0.00E+00">
                  <c:v>1.0356899999999999E-3</c:v>
                </c:pt>
                <c:pt idx="160433" formatCode="0.00E+00">
                  <c:v>1.0216100000000001E-3</c:v>
                </c:pt>
                <c:pt idx="160434" formatCode="0.00E+00">
                  <c:v>1.00635E-3</c:v>
                </c:pt>
                <c:pt idx="160435" formatCode="0.00E+00">
                  <c:v>9.8989799999999991E-4</c:v>
                </c:pt>
                <c:pt idx="160436" formatCode="0.00E+00">
                  <c:v>9.7227299999999995E-4</c:v>
                </c:pt>
                <c:pt idx="160437" formatCode="0.00E+00">
                  <c:v>9.5347599999999998E-4</c:v>
                </c:pt>
                <c:pt idx="160438" formatCode="0.00E+00">
                  <c:v>9.3351600000000001E-4</c:v>
                </c:pt>
                <c:pt idx="160439" formatCode="0.00E+00">
                  <c:v>9.1240099999999997E-4</c:v>
                </c:pt>
                <c:pt idx="160440" formatCode="0.00E+00">
                  <c:v>8.9014200000000002E-4</c:v>
                </c:pt>
                <c:pt idx="160441" formatCode="0.00E+00">
                  <c:v>8.6675200000000004E-4</c:v>
                </c:pt>
                <c:pt idx="160442" formatCode="0.00E+00">
                  <c:v>8.4224400000000002E-4</c:v>
                </c:pt>
                <c:pt idx="160443" formatCode="0.00E+00">
                  <c:v>8.16634E-4</c:v>
                </c:pt>
                <c:pt idx="160444" formatCode="0.00E+00">
                  <c:v>7.8993800000000001E-4</c:v>
                </c:pt>
                <c:pt idx="160445" formatCode="0.00E+00">
                  <c:v>7.6217600000000004E-4</c:v>
                </c:pt>
                <c:pt idx="160446" formatCode="0.00E+00">
                  <c:v>7.3336500000000004E-4</c:v>
                </c:pt>
                <c:pt idx="160447" formatCode="0.00E+00">
                  <c:v>7.0352900000000005E-4</c:v>
                </c:pt>
                <c:pt idx="160448" formatCode="0.00E+00">
                  <c:v>6.7268899999999997E-4</c:v>
                </c:pt>
                <c:pt idx="160449" formatCode="0.00E+00">
                  <c:v>6.4086999999999998E-4</c:v>
                </c:pt>
                <c:pt idx="160450" formatCode="0.00E+00">
                  <c:v>6.0809600000000003E-4</c:v>
                </c:pt>
                <c:pt idx="160451" formatCode="0.00E+00">
                  <c:v>5.7439600000000002E-4</c:v>
                </c:pt>
                <c:pt idx="160452" formatCode="0.00E+00">
                  <c:v>5.3979699999999995E-4</c:v>
                </c:pt>
                <c:pt idx="160453" formatCode="0.00E+00">
                  <c:v>5.0432899999999998E-4</c:v>
                </c:pt>
                <c:pt idx="160454" formatCode="0.00E+00">
                  <c:v>4.6802299999999997E-4</c:v>
                </c:pt>
                <c:pt idx="160455" formatCode="0.00E+00">
                  <c:v>4.3091100000000002E-4</c:v>
                </c:pt>
                <c:pt idx="160456" formatCode="0.00E+00">
                  <c:v>3.9302599999999999E-4</c:v>
                </c:pt>
                <c:pt idx="160457" formatCode="0.00E+00">
                  <c:v>3.5440299999999999E-4</c:v>
                </c:pt>
                <c:pt idx="160458" formatCode="0.00E+00">
                  <c:v>3.1507799999999999E-4</c:v>
                </c:pt>
                <c:pt idx="160459" formatCode="0.00E+00">
                  <c:v>2.7508799999999999E-4</c:v>
                </c:pt>
                <c:pt idx="160460" formatCode="0.00E+00">
                  <c:v>2.3447E-4</c:v>
                </c:pt>
                <c:pt idx="160461" formatCode="0.00E+00">
                  <c:v>1.9326400000000001E-4</c:v>
                </c:pt>
                <c:pt idx="160462" formatCode="0.00E+00">
                  <c:v>1.5150999999999999E-4</c:v>
                </c:pt>
                <c:pt idx="160463" formatCode="0.00E+00">
                  <c:v>1.0924799999999999E-4</c:v>
                </c:pt>
                <c:pt idx="160464" formatCode="0.00E+00">
                  <c:v>6.6520900000000002E-5</c:v>
                </c:pt>
                <c:pt idx="160465" formatCode="0.00E+00">
                  <c:v>2.3371E-5</c:v>
                </c:pt>
                <c:pt idx="160466" formatCode="0.00E+00">
                  <c:v>-2.01582E-5</c:v>
                </c:pt>
                <c:pt idx="160467" formatCode="0.00E+00">
                  <c:v>-6.4022200000000005E-5</c:v>
                </c:pt>
                <c:pt idx="160468" formatCode="0.00E+00">
                  <c:v>-1.08176E-4</c:v>
                </c:pt>
                <c:pt idx="160469" formatCode="0.00E+00">
                  <c:v>-1.5257500000000001E-4</c:v>
                </c:pt>
                <c:pt idx="160470" formatCode="0.00E+00">
                  <c:v>-1.97171E-4</c:v>
                </c:pt>
                <c:pt idx="160471" formatCode="0.00E+00">
                  <c:v>-2.41919E-4</c:v>
                </c:pt>
                <c:pt idx="160472" formatCode="0.00E+00">
                  <c:v>-2.8677100000000001E-4</c:v>
                </c:pt>
                <c:pt idx="160473" formatCode="0.00E+00">
                  <c:v>-3.3167899999999998E-4</c:v>
                </c:pt>
                <c:pt idx="160474" formatCode="0.00E+00">
                  <c:v>-3.7659599999999998E-4</c:v>
                </c:pt>
                <c:pt idx="160475" formatCode="0.00E+00">
                  <c:v>-4.2147300000000001E-4</c:v>
                </c:pt>
                <c:pt idx="160476" formatCode="0.00E+00">
                  <c:v>-4.6626099999999999E-4</c:v>
                </c:pt>
                <c:pt idx="160477" formatCode="0.00E+00">
                  <c:v>-5.1091299999999999E-4</c:v>
                </c:pt>
                <c:pt idx="160478" formatCode="0.00E+00">
                  <c:v>-5.5537800000000003E-4</c:v>
                </c:pt>
                <c:pt idx="160479" formatCode="0.00E+00">
                  <c:v>-5.9960899999999997E-4</c:v>
                </c:pt>
                <c:pt idx="160480" formatCode="0.00E+00">
                  <c:v>-6.4355599999999999E-4</c:v>
                </c:pt>
                <c:pt idx="160481" formatCode="0.00E+00">
                  <c:v>-6.8716999999999997E-4</c:v>
                </c:pt>
                <c:pt idx="160482" formatCode="0.00E+00">
                  <c:v>-7.3040300000000002E-4</c:v>
                </c:pt>
                <c:pt idx="160483" formatCode="0.00E+00">
                  <c:v>-7.7320600000000002E-4</c:v>
                </c:pt>
                <c:pt idx="160484" formatCode="0.00E+00">
                  <c:v>-8.1553099999999998E-4</c:v>
                </c:pt>
                <c:pt idx="160485" formatCode="0.00E+00">
                  <c:v>-8.5733100000000002E-4</c:v>
                </c:pt>
                <c:pt idx="160486" formatCode="0.00E+00">
                  <c:v>-8.9855600000000001E-4</c:v>
                </c:pt>
                <c:pt idx="160487" formatCode="0.00E+00">
                  <c:v>-9.3916099999999999E-4</c:v>
                </c:pt>
                <c:pt idx="160488" formatCode="0.00E+00">
                  <c:v>-9.7909899999999998E-4</c:v>
                </c:pt>
                <c:pt idx="160489" formatCode="0.00E+00">
                  <c:v>-1.0183200000000001E-3</c:v>
                </c:pt>
                <c:pt idx="160490" formatCode="0.00E+00">
                  <c:v>-1.0567899999999999E-3</c:v>
                </c:pt>
                <c:pt idx="160491" formatCode="0.00E+00">
                  <c:v>-1.0944500000000001E-3</c:v>
                </c:pt>
                <c:pt idx="160492" formatCode="0.00E+00">
                  <c:v>-1.13127E-3</c:v>
                </c:pt>
                <c:pt idx="160493" formatCode="0.00E+00">
                  <c:v>-1.16719E-3</c:v>
                </c:pt>
                <c:pt idx="160494" formatCode="0.00E+00">
                  <c:v>-1.20218E-3</c:v>
                </c:pt>
                <c:pt idx="160495" formatCode="0.00E+00">
                  <c:v>-1.2362E-3</c:v>
                </c:pt>
                <c:pt idx="160496" formatCode="0.00E+00">
                  <c:v>-1.2692000000000001E-3</c:v>
                </c:pt>
                <c:pt idx="160497" formatCode="0.00E+00">
                  <c:v>-1.30115E-3</c:v>
                </c:pt>
                <c:pt idx="160498" formatCode="0.00E+00">
                  <c:v>-1.3320000000000001E-3</c:v>
                </c:pt>
                <c:pt idx="160499" formatCode="0.00E+00">
                  <c:v>-1.36173E-3</c:v>
                </c:pt>
                <c:pt idx="160500" formatCode="0.00E+00">
                  <c:v>-1.39028E-3</c:v>
                </c:pt>
                <c:pt idx="160501" formatCode="0.00E+00">
                  <c:v>-1.41764E-3</c:v>
                </c:pt>
                <c:pt idx="160502" formatCode="0.00E+00">
                  <c:v>-1.4437600000000001E-3</c:v>
                </c:pt>
                <c:pt idx="160503" formatCode="0.00E+00">
                  <c:v>-1.46861E-3</c:v>
                </c:pt>
                <c:pt idx="160504" formatCode="0.00E+00">
                  <c:v>-1.4921699999999999E-3</c:v>
                </c:pt>
                <c:pt idx="160505" formatCode="0.00E+00">
                  <c:v>-1.5143999999999999E-3</c:v>
                </c:pt>
                <c:pt idx="160506" formatCode="0.00E+00">
                  <c:v>-1.53527E-3</c:v>
                </c:pt>
                <c:pt idx="160507" formatCode="0.00E+00">
                  <c:v>-1.5547600000000001E-3</c:v>
                </c:pt>
                <c:pt idx="160508" formatCode="0.00E+00">
                  <c:v>-1.5728300000000001E-3</c:v>
                </c:pt>
                <c:pt idx="160509" formatCode="0.00E+00">
                  <c:v>-1.5894800000000001E-3</c:v>
                </c:pt>
                <c:pt idx="160510" formatCode="0.00E+00">
                  <c:v>-1.60468E-3</c:v>
                </c:pt>
                <c:pt idx="160511" formatCode="0.00E+00">
                  <c:v>-1.6183899999999999E-3</c:v>
                </c:pt>
                <c:pt idx="160512" formatCode="0.00E+00">
                  <c:v>-1.6306199999999999E-3</c:v>
                </c:pt>
                <c:pt idx="160513" formatCode="0.00E+00">
                  <c:v>-1.6413300000000001E-3</c:v>
                </c:pt>
                <c:pt idx="160514" formatCode="0.00E+00">
                  <c:v>-1.6505199999999999E-3</c:v>
                </c:pt>
                <c:pt idx="160515" formatCode="0.00E+00">
                  <c:v>-1.65817E-3</c:v>
                </c:pt>
                <c:pt idx="160516" formatCode="0.00E+00">
                  <c:v>-1.6642600000000001E-3</c:v>
                </c:pt>
                <c:pt idx="160517" formatCode="0.00E+00">
                  <c:v>-1.6687900000000001E-3</c:v>
                </c:pt>
                <c:pt idx="160518" formatCode="0.00E+00">
                  <c:v>-1.6717399999999999E-3</c:v>
                </c:pt>
                <c:pt idx="160519" formatCode="0.00E+00">
                  <c:v>-1.6731199999999999E-3</c:v>
                </c:pt>
                <c:pt idx="160520" formatCode="0.00E+00">
                  <c:v>-1.6729099999999999E-3</c:v>
                </c:pt>
                <c:pt idx="160521" formatCode="0.00E+00">
                  <c:v>-1.6711199999999999E-3</c:v>
                </c:pt>
                <c:pt idx="160522" formatCode="0.00E+00">
                  <c:v>-1.6677300000000001E-3</c:v>
                </c:pt>
                <c:pt idx="160523" formatCode="0.00E+00">
                  <c:v>-1.6627600000000001E-3</c:v>
                </c:pt>
                <c:pt idx="160524" formatCode="0.00E+00">
                  <c:v>-1.6561900000000001E-3</c:v>
                </c:pt>
                <c:pt idx="160525" formatCode="0.00E+00">
                  <c:v>-1.6480399999999999E-3</c:v>
                </c:pt>
                <c:pt idx="160526" formatCode="0.00E+00">
                  <c:v>-1.63831E-3</c:v>
                </c:pt>
                <c:pt idx="160527" formatCode="0.00E+00">
                  <c:v>-1.627E-3</c:v>
                </c:pt>
                <c:pt idx="160528" formatCode="0.00E+00">
                  <c:v>-1.61414E-3</c:v>
                </c:pt>
                <c:pt idx="160529" formatCode="0.00E+00">
                  <c:v>-1.5997100000000001E-3</c:v>
                </c:pt>
                <c:pt idx="160530" formatCode="0.00E+00">
                  <c:v>-1.5837500000000001E-3</c:v>
                </c:pt>
                <c:pt idx="160531" formatCode="0.00E+00">
                  <c:v>-1.5662600000000001E-3</c:v>
                </c:pt>
                <c:pt idx="160532" formatCode="0.00E+00">
                  <c:v>-1.54726E-3</c:v>
                </c:pt>
                <c:pt idx="160533" formatCode="0.00E+00">
                  <c:v>-1.5267600000000001E-3</c:v>
                </c:pt>
                <c:pt idx="160534" formatCode="0.00E+00">
                  <c:v>-1.50478E-3</c:v>
                </c:pt>
                <c:pt idx="160535" formatCode="0.00E+00">
                  <c:v>-1.48135E-3</c:v>
                </c:pt>
                <c:pt idx="160536" formatCode="0.00E+00">
                  <c:v>-1.45649E-3</c:v>
                </c:pt>
                <c:pt idx="160537" formatCode="0.00E+00">
                  <c:v>-1.4302099999999999E-3</c:v>
                </c:pt>
                <c:pt idx="160538" formatCode="0.00E+00">
                  <c:v>-1.40255E-3</c:v>
                </c:pt>
                <c:pt idx="160539" formatCode="0.00E+00">
                  <c:v>-1.37353E-3</c:v>
                </c:pt>
                <c:pt idx="160540" formatCode="0.00E+00">
                  <c:v>-1.34318E-3</c:v>
                </c:pt>
                <c:pt idx="160541" formatCode="0.00E+00">
                  <c:v>-1.31153E-3</c:v>
                </c:pt>
                <c:pt idx="160542" formatCode="0.00E+00">
                  <c:v>-1.2786099999999999E-3</c:v>
                </c:pt>
                <c:pt idx="160543" formatCode="0.00E+00">
                  <c:v>-1.24446E-3</c:v>
                </c:pt>
                <c:pt idx="160544" formatCode="0.00E+00">
                  <c:v>-1.2090899999999999E-3</c:v>
                </c:pt>
                <c:pt idx="160545" formatCode="0.00E+00">
                  <c:v>-1.17256E-3</c:v>
                </c:pt>
                <c:pt idx="160546" formatCode="0.00E+00">
                  <c:v>-1.1349000000000001E-3</c:v>
                </c:pt>
                <c:pt idx="160547" formatCode="0.00E+00">
                  <c:v>-1.09614E-3</c:v>
                </c:pt>
                <c:pt idx="160548" formatCode="0.00E+00">
                  <c:v>-1.0563199999999999E-3</c:v>
                </c:pt>
                <c:pt idx="160549" formatCode="0.00E+00">
                  <c:v>-1.01548E-3</c:v>
                </c:pt>
                <c:pt idx="160550" formatCode="0.00E+00">
                  <c:v>-9.7366200000000003E-4</c:v>
                </c:pt>
                <c:pt idx="160551" formatCode="0.00E+00">
                  <c:v>-9.3090800000000004E-4</c:v>
                </c:pt>
                <c:pt idx="160552" formatCode="0.00E+00">
                  <c:v>-8.8725999999999996E-4</c:v>
                </c:pt>
                <c:pt idx="160553" formatCode="0.00E+00">
                  <c:v>-8.4276100000000003E-4</c:v>
                </c:pt>
                <c:pt idx="160554" formatCode="0.00E+00">
                  <c:v>-7.9745300000000005E-4</c:v>
                </c:pt>
                <c:pt idx="160555" formatCode="0.00E+00">
                  <c:v>-7.5138400000000001E-4</c:v>
                </c:pt>
                <c:pt idx="160556" formatCode="0.00E+00">
                  <c:v>-7.0459699999999995E-4</c:v>
                </c:pt>
                <c:pt idx="160557" formatCode="0.00E+00">
                  <c:v>-6.5713900000000005E-4</c:v>
                </c:pt>
                <c:pt idx="160558" formatCode="0.00E+00">
                  <c:v>-6.0905599999999996E-4</c:v>
                </c:pt>
                <c:pt idx="160559" formatCode="0.00E+00">
                  <c:v>-5.6039600000000001E-4</c:v>
                </c:pt>
                <c:pt idx="160560" formatCode="0.00E+00">
                  <c:v>-5.1120699999999996E-4</c:v>
                </c:pt>
                <c:pt idx="160561" formatCode="0.00E+00">
                  <c:v>-4.6153699999999998E-4</c:v>
                </c:pt>
                <c:pt idx="160562" formatCode="0.00E+00">
                  <c:v>-4.1143400000000002E-4</c:v>
                </c:pt>
                <c:pt idx="160563" formatCode="0.00E+00">
                  <c:v>-3.6094700000000003E-4</c:v>
                </c:pt>
                <c:pt idx="160564" formatCode="0.00E+00">
                  <c:v>-3.1012500000000002E-4</c:v>
                </c:pt>
                <c:pt idx="160565" formatCode="0.00E+00">
                  <c:v>-2.59017E-4</c:v>
                </c:pt>
                <c:pt idx="160566" formatCode="0.00E+00">
                  <c:v>-2.07674E-4</c:v>
                </c:pt>
                <c:pt idx="160567" formatCode="0.00E+00">
                  <c:v>-1.5614399999999999E-4</c:v>
                </c:pt>
                <c:pt idx="160568" formatCode="0.00E+00">
                  <c:v>-1.0447599999999999E-4</c:v>
                </c:pt>
                <c:pt idx="160569" formatCode="0.00E+00">
                  <c:v>-5.27214E-5</c:v>
                </c:pt>
                <c:pt idx="160570" formatCode="0.00E+00">
                  <c:v>-9.2832699999999997E-7</c:v>
                </c:pt>
                <c:pt idx="160571" formatCode="0.00E+00">
                  <c:v>5.0853799999999998E-5</c:v>
                </c:pt>
                <c:pt idx="160572" formatCode="0.00E+00">
                  <c:v>1.02576E-4</c:v>
                </c:pt>
                <c:pt idx="160573" formatCode="0.00E+00">
                  <c:v>1.54189E-4</c:v>
                </c:pt>
                <c:pt idx="160574" formatCode="0.00E+00">
                  <c:v>2.0564499999999999E-4</c:v>
                </c:pt>
                <c:pt idx="160575" formatCode="0.00E+00">
                  <c:v>2.56896E-4</c:v>
                </c:pt>
                <c:pt idx="160576" formatCode="0.00E+00">
                  <c:v>3.07893E-4</c:v>
                </c:pt>
                <c:pt idx="160577" formatCode="0.00E+00">
                  <c:v>3.5859100000000001E-4</c:v>
                </c:pt>
                <c:pt idx="160578" formatCode="0.00E+00">
                  <c:v>4.0894100000000001E-4</c:v>
                </c:pt>
                <c:pt idx="160579" formatCode="0.00E+00">
                  <c:v>4.5889800000000001E-4</c:v>
                </c:pt>
                <c:pt idx="160580" formatCode="0.00E+00">
                  <c:v>5.0841700000000005E-4</c:v>
                </c:pt>
                <c:pt idx="160581" formatCode="0.00E+00">
                  <c:v>5.5745299999999996E-4</c:v>
                </c:pt>
                <c:pt idx="160582" formatCode="0.00E+00">
                  <c:v>6.0596100000000002E-4</c:v>
                </c:pt>
                <c:pt idx="160583" formatCode="0.00E+00">
                  <c:v>6.5389799999999998E-4</c:v>
                </c:pt>
                <c:pt idx="160584" formatCode="0.00E+00">
                  <c:v>7.0122200000000004E-4</c:v>
                </c:pt>
                <c:pt idx="160585" formatCode="0.00E+00">
                  <c:v>7.4789099999999999E-4</c:v>
                </c:pt>
                <c:pt idx="160586" formatCode="0.00E+00">
                  <c:v>7.9386400000000003E-4</c:v>
                </c:pt>
                <c:pt idx="160587" formatCode="0.00E+00">
                  <c:v>8.3910099999999997E-4</c:v>
                </c:pt>
                <c:pt idx="160588" formatCode="0.00E+00">
                  <c:v>8.8356299999999997E-4</c:v>
                </c:pt>
                <c:pt idx="160589" formatCode="0.00E+00">
                  <c:v>9.2721299999999997E-4</c:v>
                </c:pt>
                <c:pt idx="160590" formatCode="0.00E+00">
                  <c:v>9.7001400000000005E-4</c:v>
                </c:pt>
                <c:pt idx="160591" formatCode="0.00E+00">
                  <c:v>1.0119300000000001E-3</c:v>
                </c:pt>
                <c:pt idx="160592" formatCode="0.00E+00">
                  <c:v>1.0529199999999999E-3</c:v>
                </c:pt>
                <c:pt idx="160593" formatCode="0.00E+00">
                  <c:v>1.09296E-3</c:v>
                </c:pt>
                <c:pt idx="160594" formatCode="0.00E+00">
                  <c:v>1.1320200000000001E-3</c:v>
                </c:pt>
                <c:pt idx="160595" formatCode="0.00E+00">
                  <c:v>1.1700599999999999E-3</c:v>
                </c:pt>
                <c:pt idx="160596" formatCode="0.00E+00">
                  <c:v>1.2070500000000001E-3</c:v>
                </c:pt>
                <c:pt idx="160597" formatCode="0.00E+00">
                  <c:v>1.24296E-3</c:v>
                </c:pt>
                <c:pt idx="160598" formatCode="0.00E+00">
                  <c:v>1.2777699999999999E-3</c:v>
                </c:pt>
                <c:pt idx="160599" formatCode="0.00E+00">
                  <c:v>1.31145E-3</c:v>
                </c:pt>
                <c:pt idx="160600" formatCode="0.00E+00">
                  <c:v>1.3439700000000001E-3</c:v>
                </c:pt>
                <c:pt idx="160601" formatCode="0.00E+00">
                  <c:v>1.37532E-3</c:v>
                </c:pt>
                <c:pt idx="160602" formatCode="0.00E+00">
                  <c:v>1.4054600000000001E-3</c:v>
                </c:pt>
                <c:pt idx="160603" formatCode="0.00E+00">
                  <c:v>1.4343800000000001E-3</c:v>
                </c:pt>
                <c:pt idx="160604" formatCode="0.00E+00">
                  <c:v>1.4620499999999999E-3</c:v>
                </c:pt>
                <c:pt idx="160605" formatCode="0.00E+00">
                  <c:v>1.48847E-3</c:v>
                </c:pt>
                <c:pt idx="160606" formatCode="0.00E+00">
                  <c:v>1.5136100000000001E-3</c:v>
                </c:pt>
                <c:pt idx="160607" formatCode="0.00E+00">
                  <c:v>1.5374500000000001E-3</c:v>
                </c:pt>
                <c:pt idx="160608" formatCode="0.00E+00">
                  <c:v>1.55999E-3</c:v>
                </c:pt>
                <c:pt idx="160609" formatCode="0.00E+00">
                  <c:v>1.5812000000000001E-3</c:v>
                </c:pt>
                <c:pt idx="160610" formatCode="0.00E+00">
                  <c:v>1.60108E-3</c:v>
                </c:pt>
                <c:pt idx="160611" formatCode="0.00E+00">
                  <c:v>1.61962E-3</c:v>
                </c:pt>
                <c:pt idx="160612" formatCode="0.00E+00">
                  <c:v>1.6368000000000001E-3</c:v>
                </c:pt>
                <c:pt idx="160613" formatCode="0.00E+00">
                  <c:v>1.65262E-3</c:v>
                </c:pt>
                <c:pt idx="160614" formatCode="0.00E+00">
                  <c:v>1.66708E-3</c:v>
                </c:pt>
                <c:pt idx="160615" formatCode="0.00E+00">
                  <c:v>1.68016E-3</c:v>
                </c:pt>
                <c:pt idx="160616" formatCode="0.00E+00">
                  <c:v>1.69187E-3</c:v>
                </c:pt>
                <c:pt idx="160617" formatCode="0.00E+00">
                  <c:v>1.7022000000000001E-3</c:v>
                </c:pt>
                <c:pt idx="160618" formatCode="0.00E+00">
                  <c:v>1.71115E-3</c:v>
                </c:pt>
                <c:pt idx="160619" formatCode="0.00E+00">
                  <c:v>1.7187299999999999E-3</c:v>
                </c:pt>
                <c:pt idx="160620" formatCode="0.00E+00">
                  <c:v>1.72492E-3</c:v>
                </c:pt>
                <c:pt idx="160621" formatCode="0.00E+00">
                  <c:v>1.72974E-3</c:v>
                </c:pt>
                <c:pt idx="160622" formatCode="0.00E+00">
                  <c:v>1.7331899999999999E-3</c:v>
                </c:pt>
                <c:pt idx="160623" formatCode="0.00E+00">
                  <c:v>1.7352699999999999E-3</c:v>
                </c:pt>
                <c:pt idx="160624" formatCode="0.00E+00">
                  <c:v>1.73599E-3</c:v>
                </c:pt>
                <c:pt idx="160625" formatCode="0.00E+00">
                  <c:v>1.73536E-3</c:v>
                </c:pt>
                <c:pt idx="160626" formatCode="0.00E+00">
                  <c:v>1.73339E-3</c:v>
                </c:pt>
                <c:pt idx="160627" formatCode="0.00E+00">
                  <c:v>1.7300799999999999E-3</c:v>
                </c:pt>
                <c:pt idx="160628" formatCode="0.00E+00">
                  <c:v>1.72544E-3</c:v>
                </c:pt>
                <c:pt idx="160629" formatCode="0.00E+00">
                  <c:v>1.7195000000000001E-3</c:v>
                </c:pt>
                <c:pt idx="160630" formatCode="0.00E+00">
                  <c:v>1.71225E-3</c:v>
                </c:pt>
                <c:pt idx="160631" formatCode="0.00E+00">
                  <c:v>1.7037199999999999E-3</c:v>
                </c:pt>
                <c:pt idx="160632" formatCode="0.00E+00">
                  <c:v>1.6939100000000001E-3</c:v>
                </c:pt>
                <c:pt idx="160633" formatCode="0.00E+00">
                  <c:v>1.6828500000000001E-3</c:v>
                </c:pt>
                <c:pt idx="160634" formatCode="0.00E+00">
                  <c:v>1.67055E-3</c:v>
                </c:pt>
                <c:pt idx="160635" formatCode="0.00E+00">
                  <c:v>1.6570300000000001E-3</c:v>
                </c:pt>
                <c:pt idx="160636" formatCode="0.00E+00">
                  <c:v>1.6423099999999999E-3</c:v>
                </c:pt>
                <c:pt idx="160637" formatCode="0.00E+00">
                  <c:v>1.6264000000000001E-3</c:v>
                </c:pt>
                <c:pt idx="160638" formatCode="0.00E+00">
                  <c:v>1.60932E-3</c:v>
                </c:pt>
                <c:pt idx="160639" formatCode="0.00E+00">
                  <c:v>1.5911E-3</c:v>
                </c:pt>
                <c:pt idx="160640" formatCode="0.00E+00">
                  <c:v>1.57176E-3</c:v>
                </c:pt>
                <c:pt idx="160641" formatCode="0.00E+00">
                  <c:v>1.55131E-3</c:v>
                </c:pt>
                <c:pt idx="160642" formatCode="0.00E+00">
                  <c:v>1.5297900000000001E-3</c:v>
                </c:pt>
                <c:pt idx="160643" formatCode="0.00E+00">
                  <c:v>1.5072099999999999E-3</c:v>
                </c:pt>
                <c:pt idx="160644" formatCode="0.00E+00">
                  <c:v>1.4836000000000001E-3</c:v>
                </c:pt>
                <c:pt idx="160645" formatCode="0.00E+00">
                  <c:v>1.4589799999999999E-3</c:v>
                </c:pt>
                <c:pt idx="160646" formatCode="0.00E+00">
                  <c:v>1.43337E-3</c:v>
                </c:pt>
                <c:pt idx="160647" formatCode="0.00E+00">
                  <c:v>1.4068100000000001E-3</c:v>
                </c:pt>
                <c:pt idx="160648" formatCode="0.00E+00">
                  <c:v>1.3793200000000001E-3</c:v>
                </c:pt>
                <c:pt idx="160649" formatCode="0.00E+00">
                  <c:v>1.35092E-3</c:v>
                </c:pt>
                <c:pt idx="160650" formatCode="0.00E+00">
                  <c:v>1.32164E-3</c:v>
                </c:pt>
                <c:pt idx="160651" formatCode="0.00E+00">
                  <c:v>1.2914999999999999E-3</c:v>
                </c:pt>
                <c:pt idx="160652" formatCode="0.00E+00">
                  <c:v>1.2605400000000001E-3</c:v>
                </c:pt>
                <c:pt idx="160653" formatCode="0.00E+00">
                  <c:v>1.22879E-3</c:v>
                </c:pt>
                <c:pt idx="160654" formatCode="0.00E+00">
                  <c:v>1.19626E-3</c:v>
                </c:pt>
                <c:pt idx="160655" formatCode="0.00E+00">
                  <c:v>1.16299E-3</c:v>
                </c:pt>
                <c:pt idx="160656" formatCode="0.00E+00">
                  <c:v>1.129E-3</c:v>
                </c:pt>
                <c:pt idx="160657" formatCode="0.00E+00">
                  <c:v>1.09432E-3</c:v>
                </c:pt>
                <c:pt idx="160658" formatCode="0.00E+00">
                  <c:v>1.0589900000000001E-3</c:v>
                </c:pt>
                <c:pt idx="160659" formatCode="0.00E+00">
                  <c:v>1.0230300000000001E-3</c:v>
                </c:pt>
                <c:pt idx="160660" formatCode="0.00E+00">
                  <c:v>9.8646400000000005E-4</c:v>
                </c:pt>
                <c:pt idx="160661" formatCode="0.00E+00">
                  <c:v>9.49325E-4</c:v>
                </c:pt>
                <c:pt idx="160662" formatCode="0.00E+00">
                  <c:v>9.1164200000000005E-4</c:v>
                </c:pt>
                <c:pt idx="160663" formatCode="0.00E+00">
                  <c:v>8.7344300000000001E-4</c:v>
                </c:pt>
                <c:pt idx="160664" formatCode="0.00E+00">
                  <c:v>8.3475599999999997E-4</c:v>
                </c:pt>
                <c:pt idx="160665" formatCode="0.00E+00">
                  <c:v>7.9560899999999996E-4</c:v>
                </c:pt>
                <c:pt idx="160666" formatCode="0.00E+00">
                  <c:v>7.5603200000000001E-4</c:v>
                </c:pt>
                <c:pt idx="160667" formatCode="0.00E+00">
                  <c:v>7.1605099999999999E-4</c:v>
                </c:pt>
                <c:pt idx="160668" formatCode="0.00E+00">
                  <c:v>6.7569699999999995E-4</c:v>
                </c:pt>
                <c:pt idx="160669" formatCode="0.00E+00">
                  <c:v>6.3499499999999996E-4</c:v>
                </c:pt>
                <c:pt idx="160670" formatCode="0.00E+00">
                  <c:v>5.9397499999999995E-4</c:v>
                </c:pt>
                <c:pt idx="160671" formatCode="0.00E+00">
                  <c:v>5.5266500000000004E-4</c:v>
                </c:pt>
                <c:pt idx="160672" formatCode="0.00E+00">
                  <c:v>5.1108999999999996E-4</c:v>
                </c:pt>
                <c:pt idx="160673" formatCode="0.00E+00">
                  <c:v>4.6927999999999998E-4</c:v>
                </c:pt>
                <c:pt idx="160674" formatCode="0.00E+00">
                  <c:v>4.2726E-4</c:v>
                </c:pt>
                <c:pt idx="160675" formatCode="0.00E+00">
                  <c:v>3.8505899999999999E-4</c:v>
                </c:pt>
                <c:pt idx="160676" formatCode="0.00E+00">
                  <c:v>3.42701E-4</c:v>
                </c:pt>
                <c:pt idx="160677" formatCode="0.00E+00">
                  <c:v>3.00215E-4</c:v>
                </c:pt>
                <c:pt idx="160678" formatCode="0.00E+00">
                  <c:v>2.5762499999999999E-4</c:v>
                </c:pt>
                <c:pt idx="160679" formatCode="0.00E+00">
                  <c:v>2.1495800000000001E-4</c:v>
                </c:pt>
                <c:pt idx="160680" formatCode="0.00E+00">
                  <c:v>1.72239E-4</c:v>
                </c:pt>
                <c:pt idx="160681" formatCode="0.00E+00">
                  <c:v>1.2949399999999999E-4</c:v>
                </c:pt>
                <c:pt idx="160682" formatCode="0.00E+00">
                  <c:v>8.6746300000000007E-5</c:v>
                </c:pt>
                <c:pt idx="160683" formatCode="0.00E+00">
                  <c:v>4.4021899999999999E-5</c:v>
                </c:pt>
                <c:pt idx="160684" formatCode="0.00E+00">
                  <c:v>1.3445499999999999E-6</c:v>
                </c:pt>
                <c:pt idx="160685" formatCode="0.00E+00">
                  <c:v>-4.1261699999999998E-5</c:v>
                </c:pt>
                <c:pt idx="160686" formatCode="0.00E+00">
                  <c:v>-8.3773100000000006E-5</c:v>
                </c:pt>
                <c:pt idx="160687" formatCode="0.00E+00">
                  <c:v>-1.2616600000000001E-4</c:v>
                </c:pt>
                <c:pt idx="160688" formatCode="0.00E+00">
                  <c:v>-1.68419E-4</c:v>
                </c:pt>
                <c:pt idx="160689" formatCode="0.00E+00">
                  <c:v>-2.10507E-4</c:v>
                </c:pt>
                <c:pt idx="160690" formatCode="0.00E+00">
                  <c:v>-2.5241E-4</c:v>
                </c:pt>
                <c:pt idx="160691" formatCode="0.00E+00">
                  <c:v>-2.94104E-4</c:v>
                </c:pt>
                <c:pt idx="160692" formatCode="0.00E+00">
                  <c:v>-3.3556900000000003E-4</c:v>
                </c:pt>
                <c:pt idx="160693" formatCode="0.00E+00">
                  <c:v>-3.7678199999999998E-4</c:v>
                </c:pt>
                <c:pt idx="160694" formatCode="0.00E+00">
                  <c:v>-4.17723E-4</c:v>
                </c:pt>
                <c:pt idx="160695" formatCode="0.00E+00">
                  <c:v>-4.5837200000000002E-4</c:v>
                </c:pt>
                <c:pt idx="160696" formatCode="0.00E+00">
                  <c:v>-4.9870700000000003E-4</c:v>
                </c:pt>
                <c:pt idx="160697" formatCode="0.00E+00">
                  <c:v>-5.3870899999999995E-4</c:v>
                </c:pt>
                <c:pt idx="160698" formatCode="0.00E+00">
                  <c:v>-5.7835799999999995E-4</c:v>
                </c:pt>
                <c:pt idx="160699" formatCode="0.00E+00">
                  <c:v>-6.1763400000000004E-4</c:v>
                </c:pt>
                <c:pt idx="160700" formatCode="0.00E+00">
                  <c:v>-6.5651900000000005E-4</c:v>
                </c:pt>
                <c:pt idx="160701" formatCode="0.00E+00">
                  <c:v>-6.9499299999999998E-4</c:v>
                </c:pt>
                <c:pt idx="160702" formatCode="0.00E+00">
                  <c:v>-7.3303799999999998E-4</c:v>
                </c:pt>
                <c:pt idx="160703" formatCode="0.00E+00">
                  <c:v>-7.7063499999999998E-4</c:v>
                </c:pt>
                <c:pt idx="160704" formatCode="0.00E+00">
                  <c:v>-8.0776800000000005E-4</c:v>
                </c:pt>
                <c:pt idx="160705" formatCode="0.00E+00">
                  <c:v>-8.4441699999999998E-4</c:v>
                </c:pt>
                <c:pt idx="160706" formatCode="0.00E+00">
                  <c:v>-8.8056500000000004E-4</c:v>
                </c:pt>
                <c:pt idx="160707" formatCode="0.00E+00">
                  <c:v>-9.1619499999999997E-4</c:v>
                </c:pt>
                <c:pt idx="160708" formatCode="0.00E+00">
                  <c:v>-9.5129100000000005E-4</c:v>
                </c:pt>
                <c:pt idx="160709" formatCode="0.00E+00">
                  <c:v>-9.8583500000000001E-4</c:v>
                </c:pt>
                <c:pt idx="160710" formatCode="0.00E+00">
                  <c:v>-1.0198099999999999E-3</c:v>
                </c:pt>
                <c:pt idx="160711" formatCode="0.00E+00">
                  <c:v>-1.0532E-3</c:v>
                </c:pt>
                <c:pt idx="160712" formatCode="0.00E+00">
                  <c:v>-1.08599E-3</c:v>
                </c:pt>
                <c:pt idx="160713" formatCode="0.00E+00">
                  <c:v>-1.1181699999999999E-3</c:v>
                </c:pt>
                <c:pt idx="160714" formatCode="0.00E+00">
                  <c:v>-1.14971E-3</c:v>
                </c:pt>
                <c:pt idx="160715" formatCode="0.00E+00">
                  <c:v>-1.1806099999999999E-3</c:v>
                </c:pt>
                <c:pt idx="160716" formatCode="0.00E+00">
                  <c:v>-1.2108399999999999E-3</c:v>
                </c:pt>
                <c:pt idx="160717" formatCode="0.00E+00">
                  <c:v>-1.2404E-3</c:v>
                </c:pt>
                <c:pt idx="160718" formatCode="0.00E+00">
                  <c:v>-1.2692700000000001E-3</c:v>
                </c:pt>
                <c:pt idx="160719" formatCode="0.00E+00">
                  <c:v>-1.2974200000000001E-3</c:v>
                </c:pt>
                <c:pt idx="160720" formatCode="0.00E+00">
                  <c:v>-1.32486E-3</c:v>
                </c:pt>
                <c:pt idx="160721" formatCode="0.00E+00">
                  <c:v>-1.3515599999999999E-3</c:v>
                </c:pt>
                <c:pt idx="160722" formatCode="0.00E+00">
                  <c:v>-1.37751E-3</c:v>
                </c:pt>
                <c:pt idx="160723" formatCode="0.00E+00">
                  <c:v>-1.4027E-3</c:v>
                </c:pt>
                <c:pt idx="160724" formatCode="0.00E+00">
                  <c:v>-1.42712E-3</c:v>
                </c:pt>
                <c:pt idx="160725" formatCode="0.00E+00">
                  <c:v>-1.4507400000000001E-3</c:v>
                </c:pt>
                <c:pt idx="160726" formatCode="0.00E+00">
                  <c:v>-1.4735499999999999E-3</c:v>
                </c:pt>
                <c:pt idx="160727" formatCode="0.00E+00">
                  <c:v>-1.49555E-3</c:v>
                </c:pt>
                <c:pt idx="160728" formatCode="0.00E+00">
                  <c:v>-1.51672E-3</c:v>
                </c:pt>
                <c:pt idx="160729" formatCode="0.00E+00">
                  <c:v>-1.5370500000000001E-3</c:v>
                </c:pt>
                <c:pt idx="160730" formatCode="0.00E+00">
                  <c:v>-1.55652E-3</c:v>
                </c:pt>
                <c:pt idx="160731" formatCode="0.00E+00">
                  <c:v>-1.5751199999999999E-3</c:v>
                </c:pt>
                <c:pt idx="160732" formatCode="0.00E+00">
                  <c:v>-1.5928400000000001E-3</c:v>
                </c:pt>
                <c:pt idx="160733" formatCode="0.00E+00">
                  <c:v>-1.6096699999999999E-3</c:v>
                </c:pt>
                <c:pt idx="160734" formatCode="0.00E+00">
                  <c:v>-1.6255900000000001E-3</c:v>
                </c:pt>
                <c:pt idx="160735" formatCode="0.00E+00">
                  <c:v>-1.6405899999999999E-3</c:v>
                </c:pt>
                <c:pt idx="160736" formatCode="0.00E+00">
                  <c:v>-1.65467E-3</c:v>
                </c:pt>
                <c:pt idx="160737" formatCode="0.00E+00">
                  <c:v>-1.66781E-3</c:v>
                </c:pt>
                <c:pt idx="160738" formatCode="0.00E+00">
                  <c:v>-1.6799899999999999E-3</c:v>
                </c:pt>
                <c:pt idx="160739" formatCode="0.00E+00">
                  <c:v>-1.69122E-3</c:v>
                </c:pt>
                <c:pt idx="160740" formatCode="0.00E+00">
                  <c:v>-1.7014599999999999E-3</c:v>
                </c:pt>
                <c:pt idx="160741" formatCode="0.00E+00">
                  <c:v>-1.7107299999999999E-3</c:v>
                </c:pt>
                <c:pt idx="160742" formatCode="0.00E+00">
                  <c:v>-1.719E-3</c:v>
                </c:pt>
                <c:pt idx="160743" formatCode="0.00E+00">
                  <c:v>-1.72627E-3</c:v>
                </c:pt>
                <c:pt idx="160744" formatCode="0.00E+00">
                  <c:v>-1.73252E-3</c:v>
                </c:pt>
                <c:pt idx="160745" formatCode="0.00E+00">
                  <c:v>-1.7377499999999999E-3</c:v>
                </c:pt>
                <c:pt idx="160746" formatCode="0.00E+00">
                  <c:v>-1.7419499999999999E-3</c:v>
                </c:pt>
                <c:pt idx="160747" formatCode="0.00E+00">
                  <c:v>-1.7451000000000001E-3</c:v>
                </c:pt>
                <c:pt idx="160748" formatCode="0.00E+00">
                  <c:v>-1.7472099999999999E-3</c:v>
                </c:pt>
                <c:pt idx="160749" formatCode="0.00E+00">
                  <c:v>-1.74825E-3</c:v>
                </c:pt>
                <c:pt idx="160750" formatCode="0.00E+00">
                  <c:v>-1.7482299999999999E-3</c:v>
                </c:pt>
                <c:pt idx="160751" formatCode="0.00E+00">
                  <c:v>-1.7471400000000001E-3</c:v>
                </c:pt>
                <c:pt idx="160752" formatCode="0.00E+00">
                  <c:v>-1.74496E-3</c:v>
                </c:pt>
                <c:pt idx="160753" formatCode="0.00E+00">
                  <c:v>-1.7416899999999999E-3</c:v>
                </c:pt>
                <c:pt idx="160754" formatCode="0.00E+00">
                  <c:v>-1.73733E-3</c:v>
                </c:pt>
                <c:pt idx="160755" formatCode="0.00E+00">
                  <c:v>-1.7318699999999999E-3</c:v>
                </c:pt>
                <c:pt idx="160756" formatCode="0.00E+00">
                  <c:v>-1.7253100000000001E-3</c:v>
                </c:pt>
                <c:pt idx="160757" formatCode="0.00E+00">
                  <c:v>-1.7176299999999999E-3</c:v>
                </c:pt>
                <c:pt idx="160758" formatCode="0.00E+00">
                  <c:v>-1.7088299999999999E-3</c:v>
                </c:pt>
                <c:pt idx="160759" formatCode="0.00E+00">
                  <c:v>-1.69892E-3</c:v>
                </c:pt>
                <c:pt idx="160760" formatCode="0.00E+00">
                  <c:v>-1.6878799999999999E-3</c:v>
                </c:pt>
                <c:pt idx="160761" formatCode="0.00E+00">
                  <c:v>-1.67571E-3</c:v>
                </c:pt>
                <c:pt idx="160762" formatCode="0.00E+00">
                  <c:v>-1.66242E-3</c:v>
                </c:pt>
                <c:pt idx="160763" formatCode="0.00E+00">
                  <c:v>-1.64799E-3</c:v>
                </c:pt>
                <c:pt idx="160764" formatCode="0.00E+00">
                  <c:v>-1.63243E-3</c:v>
                </c:pt>
                <c:pt idx="160765" formatCode="0.00E+00">
                  <c:v>-1.6157400000000001E-3</c:v>
                </c:pt>
                <c:pt idx="160766" formatCode="0.00E+00">
                  <c:v>-1.5979200000000001E-3</c:v>
                </c:pt>
                <c:pt idx="160767" formatCode="0.00E+00">
                  <c:v>-1.5789599999999999E-3</c:v>
                </c:pt>
                <c:pt idx="160768" formatCode="0.00E+00">
                  <c:v>-1.55887E-3</c:v>
                </c:pt>
                <c:pt idx="160769" formatCode="0.00E+00">
                  <c:v>-1.53765E-3</c:v>
                </c:pt>
                <c:pt idx="160770" formatCode="0.00E+00">
                  <c:v>-1.51531E-3</c:v>
                </c:pt>
                <c:pt idx="160771" formatCode="0.00E+00">
                  <c:v>-1.4918399999999999E-3</c:v>
                </c:pt>
                <c:pt idx="160772" formatCode="0.00E+00">
                  <c:v>-1.46725E-3</c:v>
                </c:pt>
                <c:pt idx="160773" formatCode="0.00E+00">
                  <c:v>-1.44155E-3</c:v>
                </c:pt>
                <c:pt idx="160774" formatCode="0.00E+00">
                  <c:v>-1.41475E-3</c:v>
                </c:pt>
                <c:pt idx="160775" formatCode="0.00E+00">
                  <c:v>-1.3868400000000001E-3</c:v>
                </c:pt>
                <c:pt idx="160776" formatCode="0.00E+00">
                  <c:v>-1.35783E-3</c:v>
                </c:pt>
                <c:pt idx="160777" formatCode="0.00E+00">
                  <c:v>-1.32774E-3</c:v>
                </c:pt>
                <c:pt idx="160778" formatCode="0.00E+00">
                  <c:v>-1.2965800000000001E-3</c:v>
                </c:pt>
                <c:pt idx="160779" formatCode="0.00E+00">
                  <c:v>-1.2643400000000001E-3</c:v>
                </c:pt>
                <c:pt idx="160780" formatCode="0.00E+00">
                  <c:v>-1.23106E-3</c:v>
                </c:pt>
                <c:pt idx="160781" formatCode="0.00E+00">
                  <c:v>-1.1967200000000001E-3</c:v>
                </c:pt>
                <c:pt idx="160782" formatCode="0.00E+00">
                  <c:v>-1.16136E-3</c:v>
                </c:pt>
                <c:pt idx="160783" formatCode="0.00E+00">
                  <c:v>-1.12498E-3</c:v>
                </c:pt>
                <c:pt idx="160784" formatCode="0.00E+00">
                  <c:v>-1.08759E-3</c:v>
                </c:pt>
                <c:pt idx="160785" formatCode="0.00E+00">
                  <c:v>-1.04922E-3</c:v>
                </c:pt>
                <c:pt idx="160786" formatCode="0.00E+00">
                  <c:v>-1.0098799999999999E-3</c:v>
                </c:pt>
                <c:pt idx="160787" formatCode="0.00E+00">
                  <c:v>-9.6957900000000004E-4</c:v>
                </c:pt>
                <c:pt idx="160788" formatCode="0.00E+00">
                  <c:v>-9.2834600000000003E-4</c:v>
                </c:pt>
                <c:pt idx="160789" formatCode="0.00E+00">
                  <c:v>-8.8619700000000003E-4</c:v>
                </c:pt>
                <c:pt idx="160790" formatCode="0.00E+00">
                  <c:v>-8.4315300000000002E-4</c:v>
                </c:pt>
                <c:pt idx="160791" formatCode="0.00E+00">
                  <c:v>-7.9923400000000001E-4</c:v>
                </c:pt>
                <c:pt idx="160792" formatCode="0.00E+00">
                  <c:v>-7.5446400000000005E-4</c:v>
                </c:pt>
                <c:pt idx="160793" formatCode="0.00E+00">
                  <c:v>-7.0886400000000002E-4</c:v>
                </c:pt>
                <c:pt idx="160794" formatCode="0.00E+00">
                  <c:v>-6.6246100000000004E-4</c:v>
                </c:pt>
                <c:pt idx="160795" formatCode="0.00E+00">
                  <c:v>-6.1527800000000003E-4</c:v>
                </c:pt>
                <c:pt idx="160796" formatCode="0.00E+00">
                  <c:v>-5.6734299999999999E-4</c:v>
                </c:pt>
                <c:pt idx="160797" formatCode="0.00E+00">
                  <c:v>-5.1868200000000002E-4</c:v>
                </c:pt>
                <c:pt idx="160798" formatCode="0.00E+00">
                  <c:v>-4.6932400000000002E-4</c:v>
                </c:pt>
                <c:pt idx="160799" formatCode="0.00E+00">
                  <c:v>-4.1929700000000001E-4</c:v>
                </c:pt>
                <c:pt idx="160800" formatCode="0.00E+00">
                  <c:v>-3.6863299999999999E-4</c:v>
                </c:pt>
                <c:pt idx="160801" formatCode="0.00E+00">
                  <c:v>-3.1736200000000002E-4</c:v>
                </c:pt>
                <c:pt idx="160802" formatCode="0.00E+00">
                  <c:v>-2.6551599999999998E-4</c:v>
                </c:pt>
                <c:pt idx="160803" formatCode="0.00E+00">
                  <c:v>-2.1312699999999999E-4</c:v>
                </c:pt>
                <c:pt idx="160804" formatCode="0.00E+00">
                  <c:v>-1.6023099999999999E-4</c:v>
                </c:pt>
                <c:pt idx="160805" formatCode="0.00E+00">
                  <c:v>-1.0686100000000001E-4</c:v>
                </c:pt>
                <c:pt idx="160806" formatCode="0.00E+00">
                  <c:v>-5.3053999999999997E-5</c:v>
                </c:pt>
                <c:pt idx="160807" formatCode="0.00E+00">
                  <c:v>1.1547299999999999E-6</c:v>
                </c:pt>
                <c:pt idx="160808" formatCode="0.00E+00">
                  <c:v>5.5727499999999998E-5</c:v>
                </c:pt>
                <c:pt idx="160809" formatCode="0.00E+00">
                  <c:v>1.1062599999999999E-4</c:v>
                </c:pt>
                <c:pt idx="160810" formatCode="0.00E+00">
                  <c:v>1.6581199999999999E-4</c:v>
                </c:pt>
                <c:pt idx="160811" formatCode="0.00E+00">
                  <c:v>2.2124499999999999E-4</c:v>
                </c:pt>
                <c:pt idx="160812" formatCode="0.00E+00">
                  <c:v>2.7688499999999999E-4</c:v>
                </c:pt>
                <c:pt idx="160813" formatCode="0.00E+00">
                  <c:v>3.3269199999999999E-4</c:v>
                </c:pt>
                <c:pt idx="160814" formatCode="0.00E+00">
                  <c:v>3.8862199999999998E-4</c:v>
                </c:pt>
                <c:pt idx="160815" formatCode="0.00E+00">
                  <c:v>4.4463400000000001E-4</c:v>
                </c:pt>
                <c:pt idx="160816" formatCode="0.00E+00">
                  <c:v>5.0068499999999995E-4</c:v>
                </c:pt>
                <c:pt idx="160817" formatCode="0.00E+00">
                  <c:v>5.5673099999999998E-4</c:v>
                </c:pt>
                <c:pt idx="160818" formatCode="0.00E+00">
                  <c:v>6.1272699999999998E-4</c:v>
                </c:pt>
                <c:pt idx="160819" formatCode="0.00E+00">
                  <c:v>6.6863100000000004E-4</c:v>
                </c:pt>
                <c:pt idx="160820" formatCode="0.00E+00">
                  <c:v>7.2439499999999997E-4</c:v>
                </c:pt>
                <c:pt idx="160821" formatCode="0.00E+00">
                  <c:v>7.7997500000000003E-4</c:v>
                </c:pt>
                <c:pt idx="160822" formatCode="0.00E+00">
                  <c:v>8.3532400000000003E-4</c:v>
                </c:pt>
                <c:pt idx="160823" formatCode="0.00E+00">
                  <c:v>8.9039700000000002E-4</c:v>
                </c:pt>
                <c:pt idx="160824" formatCode="0.00E+00">
                  <c:v>9.4514700000000002E-4</c:v>
                </c:pt>
                <c:pt idx="160825" formatCode="0.00E+00">
                  <c:v>9.9952700000000005E-4</c:v>
                </c:pt>
                <c:pt idx="160826" formatCode="0.00E+00">
                  <c:v>1.05349E-3</c:v>
                </c:pt>
                <c:pt idx="160827" formatCode="0.00E+00">
                  <c:v>1.10699E-3</c:v>
                </c:pt>
                <c:pt idx="160828" formatCode="0.00E+00">
                  <c:v>1.15997E-3</c:v>
                </c:pt>
                <c:pt idx="160829" formatCode="0.00E+00">
                  <c:v>1.2124E-3</c:v>
                </c:pt>
                <c:pt idx="160830" formatCode="0.00E+00">
                  <c:v>1.2642199999999999E-3</c:v>
                </c:pt>
                <c:pt idx="160831" formatCode="0.00E+00">
                  <c:v>1.3153800000000001E-3</c:v>
                </c:pt>
                <c:pt idx="160832" formatCode="0.00E+00">
                  <c:v>1.3658500000000001E-3</c:v>
                </c:pt>
                <c:pt idx="160833" formatCode="0.00E+00">
                  <c:v>1.41556E-3</c:v>
                </c:pt>
                <c:pt idx="160834" formatCode="0.00E+00">
                  <c:v>1.46448E-3</c:v>
                </c:pt>
                <c:pt idx="160835" formatCode="0.00E+00">
                  <c:v>1.51256E-3</c:v>
                </c:pt>
                <c:pt idx="160836" formatCode="0.00E+00">
                  <c:v>1.55974E-3</c:v>
                </c:pt>
                <c:pt idx="160837" formatCode="0.00E+00">
                  <c:v>1.6059900000000001E-3</c:v>
                </c:pt>
                <c:pt idx="160838" formatCode="0.00E+00">
                  <c:v>1.6512600000000001E-3</c:v>
                </c:pt>
                <c:pt idx="160839" formatCode="0.00E+00">
                  <c:v>1.69549E-3</c:v>
                </c:pt>
                <c:pt idx="160840" formatCode="0.00E+00">
                  <c:v>1.7386599999999999E-3</c:v>
                </c:pt>
                <c:pt idx="160841" formatCode="0.00E+00">
                  <c:v>1.78071E-3</c:v>
                </c:pt>
                <c:pt idx="160842" formatCode="0.00E+00">
                  <c:v>1.8216E-3</c:v>
                </c:pt>
                <c:pt idx="160843" formatCode="0.00E+00">
                  <c:v>1.8612800000000001E-3</c:v>
                </c:pt>
                <c:pt idx="160844" formatCode="0.00E+00">
                  <c:v>1.8997199999999999E-3</c:v>
                </c:pt>
                <c:pt idx="160845" formatCode="0.00E+00">
                  <c:v>1.9368600000000001E-3</c:v>
                </c:pt>
                <c:pt idx="160846" formatCode="0.00E+00">
                  <c:v>1.9726800000000001E-3</c:v>
                </c:pt>
                <c:pt idx="160847" formatCode="0.00E+00">
                  <c:v>2.0071300000000002E-3</c:v>
                </c:pt>
                <c:pt idx="160848" formatCode="0.00E+00">
                  <c:v>2.04017E-3</c:v>
                </c:pt>
                <c:pt idx="160849" formatCode="0.00E+00">
                  <c:v>2.0717499999999998E-3</c:v>
                </c:pt>
                <c:pt idx="160850" formatCode="0.00E+00">
                  <c:v>2.1018600000000001E-3</c:v>
                </c:pt>
                <c:pt idx="160851" formatCode="0.00E+00">
                  <c:v>2.1304399999999999E-3</c:v>
                </c:pt>
                <c:pt idx="160852" formatCode="0.00E+00">
                  <c:v>2.1574699999999999E-3</c:v>
                </c:pt>
                <c:pt idx="160853" formatCode="0.00E+00">
                  <c:v>2.1829000000000002E-3</c:v>
                </c:pt>
                <c:pt idx="160854" formatCode="0.00E+00">
                  <c:v>2.2067200000000001E-3</c:v>
                </c:pt>
                <c:pt idx="160855" formatCode="0.00E+00">
                  <c:v>2.22887E-3</c:v>
                </c:pt>
                <c:pt idx="160856" formatCode="0.00E+00">
                  <c:v>2.2493399999999998E-3</c:v>
                </c:pt>
                <c:pt idx="160857" formatCode="0.00E+00">
                  <c:v>2.2680999999999999E-3</c:v>
                </c:pt>
                <c:pt idx="160858" formatCode="0.00E+00">
                  <c:v>2.2851099999999999E-3</c:v>
                </c:pt>
                <c:pt idx="160859" formatCode="0.00E+00">
                  <c:v>2.30036E-3</c:v>
                </c:pt>
                <c:pt idx="160860" formatCode="0.00E+00">
                  <c:v>2.3138099999999999E-3</c:v>
                </c:pt>
                <c:pt idx="160861" formatCode="0.00E+00">
                  <c:v>2.3254500000000002E-3</c:v>
                </c:pt>
                <c:pt idx="160862" formatCode="0.00E+00">
                  <c:v>2.3352500000000001E-3</c:v>
                </c:pt>
                <c:pt idx="160863" formatCode="0.00E+00">
                  <c:v>2.3431900000000002E-3</c:v>
                </c:pt>
                <c:pt idx="160864" formatCode="0.00E+00">
                  <c:v>2.3492500000000002E-3</c:v>
                </c:pt>
                <c:pt idx="160865" formatCode="0.00E+00">
                  <c:v>2.3534300000000001E-3</c:v>
                </c:pt>
                <c:pt idx="160866" formatCode="0.00E+00">
                  <c:v>2.3556900000000001E-3</c:v>
                </c:pt>
                <c:pt idx="160867" formatCode="0.00E+00">
                  <c:v>2.3560299999999998E-3</c:v>
                </c:pt>
                <c:pt idx="160868" formatCode="0.00E+00">
                  <c:v>2.3544400000000002E-3</c:v>
                </c:pt>
                <c:pt idx="160869" formatCode="0.00E+00">
                  <c:v>2.3509E-3</c:v>
                </c:pt>
                <c:pt idx="160870" formatCode="0.00E+00">
                  <c:v>2.34541E-3</c:v>
                </c:pt>
                <c:pt idx="160871" formatCode="0.00E+00">
                  <c:v>2.33796E-3</c:v>
                </c:pt>
                <c:pt idx="160872" formatCode="0.00E+00">
                  <c:v>2.32855E-3</c:v>
                </c:pt>
                <c:pt idx="160873" formatCode="0.00E+00">
                  <c:v>2.3171799999999998E-3</c:v>
                </c:pt>
                <c:pt idx="160874" formatCode="0.00E+00">
                  <c:v>2.3038300000000002E-3</c:v>
                </c:pt>
                <c:pt idx="160875" formatCode="0.00E+00">
                  <c:v>2.2885200000000001E-3</c:v>
                </c:pt>
                <c:pt idx="160876" formatCode="0.00E+00">
                  <c:v>2.2712499999999998E-3</c:v>
                </c:pt>
                <c:pt idx="160877" formatCode="0.00E+00">
                  <c:v>2.2520299999999999E-3</c:v>
                </c:pt>
                <c:pt idx="160878" formatCode="0.00E+00">
                  <c:v>2.2308499999999999E-3</c:v>
                </c:pt>
                <c:pt idx="160879" formatCode="0.00E+00">
                  <c:v>2.2077199999999998E-3</c:v>
                </c:pt>
                <c:pt idx="160880" formatCode="0.00E+00">
                  <c:v>2.1826699999999998E-3</c:v>
                </c:pt>
                <c:pt idx="160881" formatCode="0.00E+00">
                  <c:v>2.1557E-3</c:v>
                </c:pt>
                <c:pt idx="160882" formatCode="0.00E+00">
                  <c:v>2.1268200000000002E-3</c:v>
                </c:pt>
                <c:pt idx="160883" formatCode="0.00E+00">
                  <c:v>2.0960499999999999E-3</c:v>
                </c:pt>
                <c:pt idx="160884" formatCode="0.00E+00">
                  <c:v>2.0634099999999999E-3</c:v>
                </c:pt>
                <c:pt idx="160885" formatCode="0.00E+00">
                  <c:v>2.02892E-3</c:v>
                </c:pt>
                <c:pt idx="160886" formatCode="0.00E+00">
                  <c:v>1.9926100000000001E-3</c:v>
                </c:pt>
                <c:pt idx="160887" formatCode="0.00E+00">
                  <c:v>1.9544800000000002E-3</c:v>
                </c:pt>
                <c:pt idx="160888" formatCode="0.00E+00">
                  <c:v>1.9145799999999999E-3</c:v>
                </c:pt>
                <c:pt idx="160889" formatCode="0.00E+00">
                  <c:v>1.8729300000000001E-3</c:v>
                </c:pt>
                <c:pt idx="160890" formatCode="0.00E+00">
                  <c:v>1.8295500000000001E-3</c:v>
                </c:pt>
                <c:pt idx="160891" formatCode="0.00E+00">
                  <c:v>1.7844899999999999E-3</c:v>
                </c:pt>
                <c:pt idx="160892" formatCode="0.00E+00">
                  <c:v>1.7377600000000001E-3</c:v>
                </c:pt>
                <c:pt idx="160893" formatCode="0.00E+00">
                  <c:v>1.6894200000000001E-3</c:v>
                </c:pt>
                <c:pt idx="160894" formatCode="0.00E+00">
                  <c:v>1.63948E-3</c:v>
                </c:pt>
                <c:pt idx="160895" formatCode="0.00E+00">
                  <c:v>1.588E-3</c:v>
                </c:pt>
                <c:pt idx="160896" formatCode="0.00E+00">
                  <c:v>1.5350100000000001E-3</c:v>
                </c:pt>
                <c:pt idx="160897" formatCode="0.00E+00">
                  <c:v>1.48055E-3</c:v>
                </c:pt>
                <c:pt idx="160898" formatCode="0.00E+00">
                  <c:v>1.4246700000000001E-3</c:v>
                </c:pt>
                <c:pt idx="160899" formatCode="0.00E+00">
                  <c:v>1.3674E-3</c:v>
                </c:pt>
                <c:pt idx="160900" formatCode="0.00E+00">
                  <c:v>1.3088100000000001E-3</c:v>
                </c:pt>
                <c:pt idx="160901" formatCode="0.00E+00">
                  <c:v>1.2489300000000001E-3</c:v>
                </c:pt>
                <c:pt idx="160902" formatCode="0.00E+00">
                  <c:v>1.1878100000000001E-3</c:v>
                </c:pt>
                <c:pt idx="160903" formatCode="0.00E+00">
                  <c:v>1.1255E-3</c:v>
                </c:pt>
                <c:pt idx="160904" formatCode="0.00E+00">
                  <c:v>1.0620600000000001E-3</c:v>
                </c:pt>
                <c:pt idx="160905" formatCode="0.00E+00">
                  <c:v>9.9753499999999991E-4</c:v>
                </c:pt>
                <c:pt idx="160906" formatCode="0.00E+00">
                  <c:v>9.3198499999999997E-4</c:v>
                </c:pt>
                <c:pt idx="160907" formatCode="0.00E+00">
                  <c:v>8.65462E-4</c:v>
                </c:pt>
                <c:pt idx="160908" formatCode="0.00E+00">
                  <c:v>7.9802300000000003E-4</c:v>
                </c:pt>
                <c:pt idx="160909" formatCode="0.00E+00">
                  <c:v>7.2972599999999999E-4</c:v>
                </c:pt>
                <c:pt idx="160910" formatCode="0.00E+00">
                  <c:v>6.6063000000000005E-4</c:v>
                </c:pt>
                <c:pt idx="160911" formatCode="0.00E+00">
                  <c:v>5.9079399999999995E-4</c:v>
                </c:pt>
                <c:pt idx="160912" formatCode="0.00E+00">
                  <c:v>5.2027900000000001E-4</c:v>
                </c:pt>
                <c:pt idx="160913" formatCode="0.00E+00">
                  <c:v>4.4914599999999999E-4</c:v>
                </c:pt>
                <c:pt idx="160914" formatCode="0.00E+00">
                  <c:v>3.7745699999999999E-4</c:v>
                </c:pt>
                <c:pt idx="160915" formatCode="0.00E+00">
                  <c:v>3.0527400000000002E-4</c:v>
                </c:pt>
                <c:pt idx="160916" formatCode="0.00E+00">
                  <c:v>2.3266199999999999E-4</c:v>
                </c:pt>
                <c:pt idx="160917" formatCode="0.00E+00">
                  <c:v>1.59684E-4</c:v>
                </c:pt>
                <c:pt idx="160918" formatCode="0.00E+00">
                  <c:v>8.6405300000000004E-5</c:v>
                </c:pt>
                <c:pt idx="160919" formatCode="0.00E+00">
                  <c:v>1.2890200000000001E-5</c:v>
                </c:pt>
                <c:pt idx="160920" formatCode="0.00E+00">
                  <c:v>-6.0795899999999998E-5</c:v>
                </c:pt>
                <c:pt idx="160921" formatCode="0.00E+00">
                  <c:v>-1.34587E-4</c:v>
                </c:pt>
                <c:pt idx="160922" formatCode="0.00E+00">
                  <c:v>-2.0841800000000001E-4</c:v>
                </c:pt>
                <c:pt idx="160923" formatCode="0.00E+00">
                  <c:v>-2.8222099999999998E-4</c:v>
                </c:pt>
                <c:pt idx="160924" formatCode="0.00E+00">
                  <c:v>-3.5593199999999999E-4</c:v>
                </c:pt>
                <c:pt idx="160925" formatCode="0.00E+00">
                  <c:v>-4.29484E-4</c:v>
                </c:pt>
                <c:pt idx="160926" formatCode="0.00E+00">
                  <c:v>-5.0281000000000002E-4</c:v>
                </c:pt>
                <c:pt idx="160927" formatCode="0.00E+00">
                  <c:v>-5.7584499999999996E-4</c:v>
                </c:pt>
                <c:pt idx="160928" formatCode="0.00E+00">
                  <c:v>-6.4852300000000002E-4</c:v>
                </c:pt>
                <c:pt idx="160929" formatCode="0.00E+00">
                  <c:v>-7.2077800000000004E-4</c:v>
                </c:pt>
                <c:pt idx="160930" formatCode="0.00E+00">
                  <c:v>-7.9254399999999995E-4</c:v>
                </c:pt>
                <c:pt idx="160931" formatCode="0.00E+00">
                  <c:v>-8.6375700000000004E-4</c:v>
                </c:pt>
                <c:pt idx="160932" formatCode="0.00E+00">
                  <c:v>-9.3435299999999996E-4</c:v>
                </c:pt>
                <c:pt idx="160933" formatCode="0.00E+00">
                  <c:v>-1.00427E-3</c:v>
                </c:pt>
                <c:pt idx="160934" formatCode="0.00E+00">
                  <c:v>-1.0734399999999999E-3</c:v>
                </c:pt>
                <c:pt idx="160935" formatCode="0.00E+00">
                  <c:v>-1.1418000000000001E-3</c:v>
                </c:pt>
                <c:pt idx="160936" formatCode="0.00E+00">
                  <c:v>-1.20929E-3</c:v>
                </c:pt>
                <c:pt idx="160937" formatCode="0.00E+00">
                  <c:v>-1.27585E-3</c:v>
                </c:pt>
                <c:pt idx="160938" formatCode="0.00E+00">
                  <c:v>-1.3414099999999999E-3</c:v>
                </c:pt>
                <c:pt idx="160939" formatCode="0.00E+00">
                  <c:v>-1.4059299999999999E-3</c:v>
                </c:pt>
                <c:pt idx="160940" formatCode="0.00E+00">
                  <c:v>-1.46934E-3</c:v>
                </c:pt>
                <c:pt idx="160941" formatCode="0.00E+00">
                  <c:v>-1.53159E-3</c:v>
                </c:pt>
                <c:pt idx="160942" formatCode="0.00E+00">
                  <c:v>-1.5926E-3</c:v>
                </c:pt>
                <c:pt idx="160943" formatCode="0.00E+00">
                  <c:v>-1.65233E-3</c:v>
                </c:pt>
                <c:pt idx="160944" formatCode="0.00E+00">
                  <c:v>-1.7107100000000001E-3</c:v>
                </c:pt>
                <c:pt idx="160945" formatCode="0.00E+00">
                  <c:v>-1.76772E-3</c:v>
                </c:pt>
                <c:pt idx="160946" formatCode="0.00E+00">
                  <c:v>-1.82333E-3</c:v>
                </c:pt>
                <c:pt idx="160947" formatCode="0.00E+00">
                  <c:v>-1.8774799999999999E-3</c:v>
                </c:pt>
                <c:pt idx="160948" formatCode="0.00E+00">
                  <c:v>-1.9300599999999999E-3</c:v>
                </c:pt>
                <c:pt idx="160949" formatCode="0.00E+00">
                  <c:v>-1.9808500000000001E-3</c:v>
                </c:pt>
                <c:pt idx="160950" formatCode="0.00E+00">
                  <c:v>-2.02959E-3</c:v>
                </c:pt>
                <c:pt idx="160951" formatCode="0.00E+00">
                  <c:v>-2.0760700000000002E-3</c:v>
                </c:pt>
                <c:pt idx="160952" formatCode="0.00E+00">
                  <c:v>-2.1203200000000002E-3</c:v>
                </c:pt>
                <c:pt idx="160953" formatCode="0.00E+00">
                  <c:v>-2.1625099999999999E-3</c:v>
                </c:pt>
                <c:pt idx="160954" formatCode="0.00E+00">
                  <c:v>-2.2028099999999999E-3</c:v>
                </c:pt>
                <c:pt idx="160955" formatCode="0.00E+00">
                  <c:v>-2.24136E-3</c:v>
                </c:pt>
                <c:pt idx="160956" formatCode="0.00E+00">
                  <c:v>-2.2782599999999998E-3</c:v>
                </c:pt>
                <c:pt idx="160957" formatCode="0.00E+00">
                  <c:v>-2.31365E-3</c:v>
                </c:pt>
                <c:pt idx="160958" formatCode="0.00E+00">
                  <c:v>-2.34761E-3</c:v>
                </c:pt>
                <c:pt idx="160959" formatCode="0.00E+00">
                  <c:v>-2.3801899999999999E-3</c:v>
                </c:pt>
                <c:pt idx="160960" formatCode="0.00E+00">
                  <c:v>-2.4113699999999999E-3</c:v>
                </c:pt>
                <c:pt idx="160961" formatCode="0.00E+00">
                  <c:v>-2.4412499999999998E-3</c:v>
                </c:pt>
                <c:pt idx="160962" formatCode="0.00E+00">
                  <c:v>-2.4701200000000001E-3</c:v>
                </c:pt>
                <c:pt idx="160963" formatCode="0.00E+00">
                  <c:v>-2.4980800000000002E-3</c:v>
                </c:pt>
                <c:pt idx="160964" formatCode="0.00E+00">
                  <c:v>-2.5249600000000001E-3</c:v>
                </c:pt>
                <c:pt idx="160965" formatCode="0.00E+00">
                  <c:v>-2.5507400000000001E-3</c:v>
                </c:pt>
                <c:pt idx="160966" formatCode="0.00E+00">
                  <c:v>-2.5757200000000001E-3</c:v>
                </c:pt>
                <c:pt idx="160967" formatCode="0.00E+00">
                  <c:v>-2.6001000000000002E-3</c:v>
                </c:pt>
                <c:pt idx="160968" formatCode="0.00E+00">
                  <c:v>-2.6238500000000001E-3</c:v>
                </c:pt>
                <c:pt idx="160969" formatCode="0.00E+00">
                  <c:v>-2.6471099999999998E-3</c:v>
                </c:pt>
                <c:pt idx="160970" formatCode="0.00E+00">
                  <c:v>-2.67009E-3</c:v>
                </c:pt>
                <c:pt idx="160971" formatCode="0.00E+00">
                  <c:v>-2.6925999999999999E-3</c:v>
                </c:pt>
                <c:pt idx="160972" formatCode="0.00E+00">
                  <c:v>-2.7138599999999998E-3</c:v>
                </c:pt>
                <c:pt idx="160973" formatCode="0.00E+00">
                  <c:v>-2.73369E-3</c:v>
                </c:pt>
                <c:pt idx="160974" formatCode="0.00E+00">
                  <c:v>-2.7527900000000002E-3</c:v>
                </c:pt>
                <c:pt idx="160975" formatCode="0.00E+00">
                  <c:v>-2.7716300000000002E-3</c:v>
                </c:pt>
                <c:pt idx="160976" formatCode="0.00E+00">
                  <c:v>-2.7902500000000002E-3</c:v>
                </c:pt>
                <c:pt idx="160977" formatCode="0.00E+00">
                  <c:v>-2.8087799999999999E-3</c:v>
                </c:pt>
                <c:pt idx="160978" formatCode="0.00E+00">
                  <c:v>-2.8269800000000002E-3</c:v>
                </c:pt>
                <c:pt idx="160979" formatCode="0.00E+00">
                  <c:v>-2.8441899999999999E-3</c:v>
                </c:pt>
                <c:pt idx="160980" formatCode="0.00E+00">
                  <c:v>-2.8600600000000002E-3</c:v>
                </c:pt>
                <c:pt idx="160981" formatCode="0.00E+00">
                  <c:v>-2.8749399999999999E-3</c:v>
                </c:pt>
                <c:pt idx="160982" formatCode="0.00E+00">
                  <c:v>-2.8896199999999999E-3</c:v>
                </c:pt>
                <c:pt idx="160983" formatCode="0.00E+00">
                  <c:v>-2.90457E-3</c:v>
                </c:pt>
                <c:pt idx="160984" formatCode="0.00E+00">
                  <c:v>-2.9195499999999999E-3</c:v>
                </c:pt>
                <c:pt idx="160985" formatCode="0.00E+00">
                  <c:v>-2.9344200000000001E-3</c:v>
                </c:pt>
                <c:pt idx="160986" formatCode="0.00E+00">
                  <c:v>-2.94947E-3</c:v>
                </c:pt>
                <c:pt idx="160987" formatCode="0.00E+00">
                  <c:v>-2.9648500000000002E-3</c:v>
                </c:pt>
                <c:pt idx="160988" formatCode="0.00E+00">
                  <c:v>-2.98059E-3</c:v>
                </c:pt>
                <c:pt idx="160989" formatCode="0.00E+00">
                  <c:v>-2.9968299999999998E-3</c:v>
                </c:pt>
                <c:pt idx="160990" formatCode="0.00E+00">
                  <c:v>-3.0135000000000001E-3</c:v>
                </c:pt>
                <c:pt idx="160991" formatCode="0.00E+00">
                  <c:v>-3.03075E-3</c:v>
                </c:pt>
                <c:pt idx="160992" formatCode="0.00E+00">
                  <c:v>-3.04931E-3</c:v>
                </c:pt>
                <c:pt idx="160993" formatCode="0.00E+00">
                  <c:v>-3.0690399999999999E-3</c:v>
                </c:pt>
                <c:pt idx="160994" formatCode="0.00E+00">
                  <c:v>-3.0887699999999998E-3</c:v>
                </c:pt>
                <c:pt idx="160995" formatCode="0.00E+00">
                  <c:v>-3.1084300000000001E-3</c:v>
                </c:pt>
                <c:pt idx="160996" formatCode="0.00E+00">
                  <c:v>-3.1305399999999998E-3</c:v>
                </c:pt>
                <c:pt idx="160997" formatCode="0.00E+00">
                  <c:v>-3.1588699999999998E-3</c:v>
                </c:pt>
                <c:pt idx="160998" formatCode="0.00E+00">
                  <c:v>-3.1941000000000001E-3</c:v>
                </c:pt>
                <c:pt idx="160999" formatCode="0.00E+00">
                  <c:v>-3.2324099999999998E-3</c:v>
                </c:pt>
                <c:pt idx="161000" formatCode="0.00E+00">
                  <c:v>-3.2695900000000002E-3</c:v>
                </c:pt>
                <c:pt idx="161001" formatCode="0.00E+00">
                  <c:v>-3.3043399999999998E-3</c:v>
                </c:pt>
                <c:pt idx="161002" formatCode="0.00E+00">
                  <c:v>-3.3373600000000002E-3</c:v>
                </c:pt>
                <c:pt idx="161003" formatCode="0.00E+00">
                  <c:v>-3.3691099999999998E-3</c:v>
                </c:pt>
                <c:pt idx="161004" formatCode="0.00E+00">
                  <c:v>-3.3993399999999998E-3</c:v>
                </c:pt>
                <c:pt idx="161005" formatCode="0.00E+00">
                  <c:v>-3.42808E-3</c:v>
                </c:pt>
                <c:pt idx="161006" formatCode="0.00E+00">
                  <c:v>-3.4558900000000001E-3</c:v>
                </c:pt>
                <c:pt idx="161007" formatCode="0.00E+00">
                  <c:v>-3.4831900000000002E-3</c:v>
                </c:pt>
                <c:pt idx="161008" formatCode="0.00E+00">
                  <c:v>-3.5101400000000001E-3</c:v>
                </c:pt>
                <c:pt idx="161009" formatCode="0.00E+00">
                  <c:v>-3.5373100000000001E-3</c:v>
                </c:pt>
                <c:pt idx="161010" formatCode="0.00E+00">
                  <c:v>-3.5658399999999998E-3</c:v>
                </c:pt>
                <c:pt idx="161011" formatCode="0.00E+00">
                  <c:v>-3.5970799999999999E-3</c:v>
                </c:pt>
                <c:pt idx="161012" formatCode="0.00E+00">
                  <c:v>-3.6321399999999998E-3</c:v>
                </c:pt>
                <c:pt idx="161013" formatCode="0.00E+00">
                  <c:v>-3.6716399999999999E-3</c:v>
                </c:pt>
                <c:pt idx="161014" formatCode="0.00E+00">
                  <c:v>-3.7159699999999999E-3</c:v>
                </c:pt>
                <c:pt idx="161015" formatCode="0.00E+00">
                  <c:v>-3.7657200000000002E-3</c:v>
                </c:pt>
                <c:pt idx="161016" formatCode="0.00E+00">
                  <c:v>-3.8213600000000002E-3</c:v>
                </c:pt>
                <c:pt idx="161017" formatCode="0.00E+00">
                  <c:v>-3.8824599999999999E-3</c:v>
                </c:pt>
                <c:pt idx="161018" formatCode="0.00E+00">
                  <c:v>-3.9472600000000002E-3</c:v>
                </c:pt>
                <c:pt idx="161019" formatCode="0.00E+00">
                  <c:v>-4.0134100000000002E-3</c:v>
                </c:pt>
                <c:pt idx="161020" formatCode="0.00E+00">
                  <c:v>-4.0802599999999996E-3</c:v>
                </c:pt>
                <c:pt idx="161021" formatCode="0.00E+00">
                  <c:v>-4.1502900000000001E-3</c:v>
                </c:pt>
                <c:pt idx="161022" formatCode="0.00E+00">
                  <c:v>-4.2271699999999997E-3</c:v>
                </c:pt>
                <c:pt idx="161023" formatCode="0.00E+00">
                  <c:v>-4.3131599999999999E-3</c:v>
                </c:pt>
                <c:pt idx="161024" formatCode="0.00E+00">
                  <c:v>-4.4086899999999998E-3</c:v>
                </c:pt>
                <c:pt idx="161025" formatCode="0.00E+00">
                  <c:v>-4.5132100000000001E-3</c:v>
                </c:pt>
                <c:pt idx="161026" formatCode="0.00E+00">
                  <c:v>-4.6253099999999997E-3</c:v>
                </c:pt>
                <c:pt idx="161027" formatCode="0.00E+00">
                  <c:v>-4.7419000000000003E-3</c:v>
                </c:pt>
                <c:pt idx="161028" formatCode="0.00E+00">
                  <c:v>-4.85894E-3</c:v>
                </c:pt>
                <c:pt idx="161029" formatCode="0.00E+00">
                  <c:v>-4.9741799999999999E-3</c:v>
                </c:pt>
                <c:pt idx="161030" formatCode="0.00E+00">
                  <c:v>-5.0895799999999998E-3</c:v>
                </c:pt>
                <c:pt idx="161031" formatCode="0.00E+00">
                  <c:v>-5.2090499999999998E-3</c:v>
                </c:pt>
                <c:pt idx="161032" formatCode="0.00E+00">
                  <c:v>-5.3334200000000002E-3</c:v>
                </c:pt>
                <c:pt idx="161033" formatCode="0.00E+00">
                  <c:v>-5.4602899999999996E-3</c:v>
                </c:pt>
                <c:pt idx="161034" formatCode="0.00E+00">
                  <c:v>-5.5883699999999996E-3</c:v>
                </c:pt>
                <c:pt idx="161035" formatCode="0.00E+00">
                  <c:v>-5.7193799999999996E-3</c:v>
                </c:pt>
                <c:pt idx="161036" formatCode="0.00E+00">
                  <c:v>-5.8556099999999998E-3</c:v>
                </c:pt>
                <c:pt idx="161037" formatCode="0.00E+00">
                  <c:v>-5.99724E-3</c:v>
                </c:pt>
                <c:pt idx="161038" formatCode="0.00E+00">
                  <c:v>-6.1424599999999998E-3</c:v>
                </c:pt>
                <c:pt idx="161039" formatCode="0.00E+00">
                  <c:v>-6.2896999999999996E-3</c:v>
                </c:pt>
                <c:pt idx="161040" formatCode="0.00E+00">
                  <c:v>-6.4385700000000002E-3</c:v>
                </c:pt>
                <c:pt idx="161041" formatCode="0.00E+00">
                  <c:v>-6.5886399999999998E-3</c:v>
                </c:pt>
                <c:pt idx="161042" formatCode="0.00E+00">
                  <c:v>-6.7388200000000004E-3</c:v>
                </c:pt>
                <c:pt idx="161043" formatCode="0.00E+00">
                  <c:v>-6.8878300000000002E-3</c:v>
                </c:pt>
                <c:pt idx="161044" formatCode="0.00E+00">
                  <c:v>-7.03523E-3</c:v>
                </c:pt>
                <c:pt idx="161045" formatCode="0.00E+00">
                  <c:v>-7.18258E-3</c:v>
                </c:pt>
                <c:pt idx="161046" formatCode="0.00E+00">
                  <c:v>-7.3328899999999999E-3</c:v>
                </c:pt>
                <c:pt idx="161047" formatCode="0.00E+00">
                  <c:v>-7.4882000000000004E-3</c:v>
                </c:pt>
                <c:pt idx="161048" formatCode="0.00E+00">
                  <c:v>-7.6480100000000002E-3</c:v>
                </c:pt>
                <c:pt idx="161049" formatCode="0.00E+00">
                  <c:v>-7.8106099999999999E-3</c:v>
                </c:pt>
                <c:pt idx="161050" formatCode="0.00E+00">
                  <c:v>-7.9750399999999992E-3</c:v>
                </c:pt>
                <c:pt idx="161051" formatCode="0.00E+00">
                  <c:v>-8.1419000000000005E-3</c:v>
                </c:pt>
                <c:pt idx="161052" formatCode="0.00E+00">
                  <c:v>-8.3132799999999993E-3</c:v>
                </c:pt>
                <c:pt idx="161053" formatCode="0.00E+00">
                  <c:v>-8.4909900000000003E-3</c:v>
                </c:pt>
                <c:pt idx="161054" formatCode="0.00E+00">
                  <c:v>-8.6746500000000008E-3</c:v>
                </c:pt>
                <c:pt idx="161055" formatCode="0.00E+00">
                  <c:v>-8.8638699999999994E-3</c:v>
                </c:pt>
                <c:pt idx="161056" formatCode="0.00E+00">
                  <c:v>-9.0611600000000004E-3</c:v>
                </c:pt>
                <c:pt idx="161057" formatCode="0.00E+00">
                  <c:v>-9.2698799999999994E-3</c:v>
                </c:pt>
                <c:pt idx="161058" formatCode="0.00E+00">
                  <c:v>-9.4924499999999995E-3</c:v>
                </c:pt>
                <c:pt idx="161059" formatCode="0.00E+00">
                  <c:v>-9.7321700000000001E-3</c:v>
                </c:pt>
                <c:pt idx="161060" formatCode="0.00E+00">
                  <c:v>-9.9922199999999996E-3</c:v>
                </c:pt>
                <c:pt idx="161061">
                  <c:v>-1.02722E-2</c:v>
                </c:pt>
                <c:pt idx="161062">
                  <c:v>-1.0568599999999999E-2</c:v>
                </c:pt>
                <c:pt idx="161063">
                  <c:v>-1.0879099999999999E-2</c:v>
                </c:pt>
                <c:pt idx="161064">
                  <c:v>-1.1205100000000001E-2</c:v>
                </c:pt>
                <c:pt idx="161065">
                  <c:v>-1.15488E-2</c:v>
                </c:pt>
                <c:pt idx="161066">
                  <c:v>-1.1909100000000001E-2</c:v>
                </c:pt>
                <c:pt idx="161067">
                  <c:v>-1.2282700000000001E-2</c:v>
                </c:pt>
                <c:pt idx="161068">
                  <c:v>-1.26681E-2</c:v>
                </c:pt>
                <c:pt idx="161069">
                  <c:v>-1.30662E-2</c:v>
                </c:pt>
                <c:pt idx="161070">
                  <c:v>-1.3479100000000001E-2</c:v>
                </c:pt>
                <c:pt idx="161071">
                  <c:v>-1.3908E-2</c:v>
                </c:pt>
                <c:pt idx="161072">
                  <c:v>-1.43529E-2</c:v>
                </c:pt>
                <c:pt idx="161073">
                  <c:v>-1.4814000000000001E-2</c:v>
                </c:pt>
                <c:pt idx="161074">
                  <c:v>-1.5292399999999999E-2</c:v>
                </c:pt>
                <c:pt idx="161075">
                  <c:v>-1.5788400000000001E-2</c:v>
                </c:pt>
                <c:pt idx="161076">
                  <c:v>-1.6299899999999999E-2</c:v>
                </c:pt>
                <c:pt idx="161077">
                  <c:v>-1.6824700000000001E-2</c:v>
                </c:pt>
                <c:pt idx="161078">
                  <c:v>-1.7363300000000002E-2</c:v>
                </c:pt>
                <c:pt idx="161079">
                  <c:v>-1.7916999999999999E-2</c:v>
                </c:pt>
                <c:pt idx="161080">
                  <c:v>-1.84846E-2</c:v>
                </c:pt>
                <c:pt idx="161081">
                  <c:v>-1.90625E-2</c:v>
                </c:pt>
                <c:pt idx="161082">
                  <c:v>-1.9648499999999999E-2</c:v>
                </c:pt>
                <c:pt idx="161083">
                  <c:v>-2.0245599999999999E-2</c:v>
                </c:pt>
                <c:pt idx="161084">
                  <c:v>-2.08594E-2</c:v>
                </c:pt>
                <c:pt idx="161085">
                  <c:v>-2.14932E-2</c:v>
                </c:pt>
                <c:pt idx="161086">
                  <c:v>-2.2145399999999999E-2</c:v>
                </c:pt>
                <c:pt idx="161087">
                  <c:v>-2.2812300000000001E-2</c:v>
                </c:pt>
                <c:pt idx="161088">
                  <c:v>-2.3494299999999999E-2</c:v>
                </c:pt>
                <c:pt idx="161089">
                  <c:v>-2.4194299999999998E-2</c:v>
                </c:pt>
                <c:pt idx="161090">
                  <c:v>-2.4912500000000001E-2</c:v>
                </c:pt>
                <c:pt idx="161091">
                  <c:v>-2.56458E-2</c:v>
                </c:pt>
                <c:pt idx="161092">
                  <c:v>-2.6390899999999998E-2</c:v>
                </c:pt>
                <c:pt idx="161093">
                  <c:v>-2.7146699999999999E-2</c:v>
                </c:pt>
                <c:pt idx="161094">
                  <c:v>-2.7912099999999999E-2</c:v>
                </c:pt>
                <c:pt idx="161095">
                  <c:v>-2.8683699999999999E-2</c:v>
                </c:pt>
                <c:pt idx="161096">
                  <c:v>-2.9459800000000001E-2</c:v>
                </c:pt>
                <c:pt idx="161097">
                  <c:v>-3.0244699999999999E-2</c:v>
                </c:pt>
                <c:pt idx="161098">
                  <c:v>-3.1044800000000001E-2</c:v>
                </c:pt>
                <c:pt idx="161099">
                  <c:v>-3.1859600000000002E-2</c:v>
                </c:pt>
                <c:pt idx="161100">
                  <c:v>-3.2682500000000003E-2</c:v>
                </c:pt>
                <c:pt idx="161101">
                  <c:v>-3.3508799999999998E-2</c:v>
                </c:pt>
                <c:pt idx="161102">
                  <c:v>-3.4339000000000001E-2</c:v>
                </c:pt>
                <c:pt idx="161103">
                  <c:v>-3.5175100000000001E-2</c:v>
                </c:pt>
                <c:pt idx="161104">
                  <c:v>-3.6018000000000001E-2</c:v>
                </c:pt>
                <c:pt idx="161105">
                  <c:v>-3.6868400000000003E-2</c:v>
                </c:pt>
                <c:pt idx="161106">
                  <c:v>-3.7723899999999998E-2</c:v>
                </c:pt>
                <c:pt idx="161107">
                  <c:v>-3.8580799999999998E-2</c:v>
                </c:pt>
                <c:pt idx="161108">
                  <c:v>-3.9439399999999999E-2</c:v>
                </c:pt>
                <c:pt idx="161109">
                  <c:v>-4.0303400000000003E-2</c:v>
                </c:pt>
                <c:pt idx="161110">
                  <c:v>-4.1175000000000003E-2</c:v>
                </c:pt>
                <c:pt idx="161111">
                  <c:v>-4.2051999999999999E-2</c:v>
                </c:pt>
                <c:pt idx="161112">
                  <c:v>-4.2932100000000001E-2</c:v>
                </c:pt>
                <c:pt idx="161113">
                  <c:v>-4.3815E-2</c:v>
                </c:pt>
                <c:pt idx="161114">
                  <c:v>-4.4701299999999999E-2</c:v>
                </c:pt>
                <c:pt idx="161115">
                  <c:v>-4.5589699999999997E-2</c:v>
                </c:pt>
                <c:pt idx="161116">
                  <c:v>-4.6477200000000003E-2</c:v>
                </c:pt>
                <c:pt idx="161117">
                  <c:v>-4.7362000000000001E-2</c:v>
                </c:pt>
                <c:pt idx="161118">
                  <c:v>-4.8246799999999999E-2</c:v>
                </c:pt>
                <c:pt idx="161119">
                  <c:v>-4.9134400000000002E-2</c:v>
                </c:pt>
                <c:pt idx="161120">
                  <c:v>-5.0023600000000001E-2</c:v>
                </c:pt>
                <c:pt idx="161121">
                  <c:v>-5.0910999999999998E-2</c:v>
                </c:pt>
                <c:pt idx="161122">
                  <c:v>-5.1795500000000001E-2</c:v>
                </c:pt>
                <c:pt idx="161123">
                  <c:v>-5.2676899999999999E-2</c:v>
                </c:pt>
                <c:pt idx="161124">
                  <c:v>-5.3553400000000001E-2</c:v>
                </c:pt>
                <c:pt idx="161125">
                  <c:v>-5.4422199999999997E-2</c:v>
                </c:pt>
                <c:pt idx="161126">
                  <c:v>-5.5284100000000003E-2</c:v>
                </c:pt>
                <c:pt idx="161127">
                  <c:v>-5.6145100000000003E-2</c:v>
                </c:pt>
                <c:pt idx="161128">
                  <c:v>-5.7009999999999998E-2</c:v>
                </c:pt>
                <c:pt idx="161129">
                  <c:v>-5.78773E-2</c:v>
                </c:pt>
                <c:pt idx="161130">
                  <c:v>-5.8741799999999997E-2</c:v>
                </c:pt>
                <c:pt idx="161131">
                  <c:v>-5.9599100000000002E-2</c:v>
                </c:pt>
                <c:pt idx="161132">
                  <c:v>-6.0447099999999997E-2</c:v>
                </c:pt>
                <c:pt idx="161133">
                  <c:v>-6.1287899999999999E-2</c:v>
                </c:pt>
                <c:pt idx="161134">
                  <c:v>-6.2124899999999997E-2</c:v>
                </c:pt>
                <c:pt idx="161135">
                  <c:v>-6.2955399999999995E-2</c:v>
                </c:pt>
                <c:pt idx="161136">
                  <c:v>-6.3770800000000002E-2</c:v>
                </c:pt>
                <c:pt idx="161137">
                  <c:v>-6.4565999999999998E-2</c:v>
                </c:pt>
                <c:pt idx="161138">
                  <c:v>-6.5342700000000004E-2</c:v>
                </c:pt>
                <c:pt idx="161139">
                  <c:v>-6.6104999999999997E-2</c:v>
                </c:pt>
                <c:pt idx="161140">
                  <c:v>-6.68546E-2</c:v>
                </c:pt>
                <c:pt idx="161141">
                  <c:v>-6.7590700000000004E-2</c:v>
                </c:pt>
                <c:pt idx="161142">
                  <c:v>-6.8312100000000001E-2</c:v>
                </c:pt>
                <c:pt idx="161143">
                  <c:v>-6.9015999999999994E-2</c:v>
                </c:pt>
                <c:pt idx="161144">
                  <c:v>-6.9695699999999999E-2</c:v>
                </c:pt>
                <c:pt idx="161145">
                  <c:v>-7.0345400000000002E-2</c:v>
                </c:pt>
                <c:pt idx="161146">
                  <c:v>-7.0967000000000002E-2</c:v>
                </c:pt>
                <c:pt idx="161147">
                  <c:v>-7.1569599999999997E-2</c:v>
                </c:pt>
                <c:pt idx="161148">
                  <c:v>-7.2157899999999997E-2</c:v>
                </c:pt>
                <c:pt idx="161149">
                  <c:v>-7.2730299999999998E-2</c:v>
                </c:pt>
                <c:pt idx="161150">
                  <c:v>-7.3286000000000004E-2</c:v>
                </c:pt>
                <c:pt idx="161151">
                  <c:v>-7.3827000000000004E-2</c:v>
                </c:pt>
                <c:pt idx="161152">
                  <c:v>-7.43534E-2</c:v>
                </c:pt>
                <c:pt idx="161153">
                  <c:v>-7.48611E-2</c:v>
                </c:pt>
                <c:pt idx="161154">
                  <c:v>-7.5345499999999996E-2</c:v>
                </c:pt>
                <c:pt idx="161155">
                  <c:v>-7.58051E-2</c:v>
                </c:pt>
                <c:pt idx="161156">
                  <c:v>-7.6241500000000004E-2</c:v>
                </c:pt>
                <c:pt idx="161157">
                  <c:v>-7.6656799999999997E-2</c:v>
                </c:pt>
                <c:pt idx="161158">
                  <c:v>-7.7054499999999998E-2</c:v>
                </c:pt>
                <c:pt idx="161159">
                  <c:v>-7.74397E-2</c:v>
                </c:pt>
                <c:pt idx="161160">
                  <c:v>-7.7817399999999995E-2</c:v>
                </c:pt>
                <c:pt idx="161161">
                  <c:v>-7.8190399999999993E-2</c:v>
                </c:pt>
                <c:pt idx="161162">
                  <c:v>-7.8558000000000003E-2</c:v>
                </c:pt>
                <c:pt idx="161163">
                  <c:v>-7.8916200000000006E-2</c:v>
                </c:pt>
                <c:pt idx="161164">
                  <c:v>-7.9259099999999999E-2</c:v>
                </c:pt>
                <c:pt idx="161165">
                  <c:v>-7.9583399999999999E-2</c:v>
                </c:pt>
                <c:pt idx="161166">
                  <c:v>-7.9888899999999999E-2</c:v>
                </c:pt>
                <c:pt idx="161167">
                  <c:v>-8.0174499999999996E-2</c:v>
                </c:pt>
                <c:pt idx="161168">
                  <c:v>-8.0436400000000005E-2</c:v>
                </c:pt>
                <c:pt idx="161169">
                  <c:v>-8.0671900000000005E-2</c:v>
                </c:pt>
                <c:pt idx="161170">
                  <c:v>-8.0883700000000003E-2</c:v>
                </c:pt>
                <c:pt idx="161171">
                  <c:v>-8.1078499999999998E-2</c:v>
                </c:pt>
                <c:pt idx="161172">
                  <c:v>-8.1262699999999993E-2</c:v>
                </c:pt>
                <c:pt idx="161173">
                  <c:v>-8.1439399999999995E-2</c:v>
                </c:pt>
                <c:pt idx="161174">
                  <c:v>-8.1610799999999997E-2</c:v>
                </c:pt>
                <c:pt idx="161175">
                  <c:v>-8.1778500000000004E-2</c:v>
                </c:pt>
                <c:pt idx="161176">
                  <c:v>-8.1942699999999993E-2</c:v>
                </c:pt>
                <c:pt idx="161177">
                  <c:v>-8.2102900000000006E-2</c:v>
                </c:pt>
                <c:pt idx="161178">
                  <c:v>-8.226E-2</c:v>
                </c:pt>
                <c:pt idx="161179">
                  <c:v>-8.2416799999999998E-2</c:v>
                </c:pt>
                <c:pt idx="161180">
                  <c:v>-8.2576499999999997E-2</c:v>
                </c:pt>
                <c:pt idx="161181">
                  <c:v>-8.2742099999999999E-2</c:v>
                </c:pt>
                <c:pt idx="161182">
                  <c:v>-8.2915299999999997E-2</c:v>
                </c:pt>
                <c:pt idx="161183">
                  <c:v>-8.3092600000000003E-2</c:v>
                </c:pt>
                <c:pt idx="161184">
                  <c:v>-8.3270999999999998E-2</c:v>
                </c:pt>
                <c:pt idx="161185">
                  <c:v>-8.3454799999999996E-2</c:v>
                </c:pt>
                <c:pt idx="161186">
                  <c:v>-8.3650799999999997E-2</c:v>
                </c:pt>
                <c:pt idx="161187">
                  <c:v>-8.3860299999999999E-2</c:v>
                </c:pt>
                <c:pt idx="161188">
                  <c:v>-8.4078700000000006E-2</c:v>
                </c:pt>
                <c:pt idx="161189">
                  <c:v>-8.4302199999999994E-2</c:v>
                </c:pt>
                <c:pt idx="161190">
                  <c:v>-8.4532099999999999E-2</c:v>
                </c:pt>
                <c:pt idx="161191">
                  <c:v>-8.4772500000000001E-2</c:v>
                </c:pt>
                <c:pt idx="161192">
                  <c:v>-8.5023899999999999E-2</c:v>
                </c:pt>
                <c:pt idx="161193">
                  <c:v>-8.52826E-2</c:v>
                </c:pt>
                <c:pt idx="161194">
                  <c:v>-8.5544800000000004E-2</c:v>
                </c:pt>
                <c:pt idx="161195">
                  <c:v>-8.5808899999999994E-2</c:v>
                </c:pt>
                <c:pt idx="161196">
                  <c:v>-8.60736E-2</c:v>
                </c:pt>
                <c:pt idx="161197">
                  <c:v>-8.6333099999999996E-2</c:v>
                </c:pt>
                <c:pt idx="161198">
                  <c:v>-8.6579900000000001E-2</c:v>
                </c:pt>
                <c:pt idx="161199">
                  <c:v>-8.6814299999999997E-2</c:v>
                </c:pt>
                <c:pt idx="161200">
                  <c:v>-8.7043300000000004E-2</c:v>
                </c:pt>
                <c:pt idx="161201">
                  <c:v>-8.7274699999999997E-2</c:v>
                </c:pt>
                <c:pt idx="161202">
                  <c:v>-8.7515899999999994E-2</c:v>
                </c:pt>
                <c:pt idx="161203">
                  <c:v>-8.7770399999999998E-2</c:v>
                </c:pt>
                <c:pt idx="161204">
                  <c:v>-8.8038099999999994E-2</c:v>
                </c:pt>
                <c:pt idx="161205">
                  <c:v>-8.83187E-2</c:v>
                </c:pt>
                <c:pt idx="161206">
                  <c:v>-8.8615399999999997E-2</c:v>
                </c:pt>
                <c:pt idx="161207">
                  <c:v>-8.8931800000000005E-2</c:v>
                </c:pt>
                <c:pt idx="161208">
                  <c:v>-8.9270199999999994E-2</c:v>
                </c:pt>
                <c:pt idx="161209">
                  <c:v>-8.9629700000000007E-2</c:v>
                </c:pt>
                <c:pt idx="161210">
                  <c:v>-9.0006000000000003E-2</c:v>
                </c:pt>
                <c:pt idx="161211">
                  <c:v>-9.0394299999999997E-2</c:v>
                </c:pt>
                <c:pt idx="161212">
                  <c:v>-9.0795100000000004E-2</c:v>
                </c:pt>
                <c:pt idx="161213">
                  <c:v>-9.1213799999999998E-2</c:v>
                </c:pt>
                <c:pt idx="161214">
                  <c:v>-9.1653799999999994E-2</c:v>
                </c:pt>
                <c:pt idx="161215">
                  <c:v>-9.2113600000000004E-2</c:v>
                </c:pt>
                <c:pt idx="161216">
                  <c:v>-9.2587199999999995E-2</c:v>
                </c:pt>
                <c:pt idx="161217">
                  <c:v>-9.30676E-2</c:v>
                </c:pt>
                <c:pt idx="161218">
                  <c:v>-9.3550599999999998E-2</c:v>
                </c:pt>
                <c:pt idx="161219">
                  <c:v>-9.4035400000000005E-2</c:v>
                </c:pt>
                <c:pt idx="161220">
                  <c:v>-9.4521599999999997E-2</c:v>
                </c:pt>
                <c:pt idx="161221">
                  <c:v>-9.5009300000000005E-2</c:v>
                </c:pt>
                <c:pt idx="161222">
                  <c:v>-9.5502299999999998E-2</c:v>
                </c:pt>
                <c:pt idx="161223">
                  <c:v>-9.6006400000000006E-2</c:v>
                </c:pt>
                <c:pt idx="161224">
                  <c:v>-9.6523600000000001E-2</c:v>
                </c:pt>
                <c:pt idx="161225">
                  <c:v>-9.7051999999999999E-2</c:v>
                </c:pt>
                <c:pt idx="161226">
                  <c:v>-9.7589599999999999E-2</c:v>
                </c:pt>
                <c:pt idx="161227">
                  <c:v>-9.8135399999999998E-2</c:v>
                </c:pt>
                <c:pt idx="161228">
                  <c:v>-9.8686999999999997E-2</c:v>
                </c:pt>
                <c:pt idx="161229">
                  <c:v>-9.9242200000000003E-2</c:v>
                </c:pt>
                <c:pt idx="161230">
                  <c:v>-9.9804199999999996E-2</c:v>
                </c:pt>
                <c:pt idx="161231">
                  <c:v>-0.100374</c:v>
                </c:pt>
                <c:pt idx="161232">
                  <c:v>-0.100948</c:v>
                </c:pt>
                <c:pt idx="161233">
                  <c:v>-0.101522</c:v>
                </c:pt>
                <c:pt idx="161234">
                  <c:v>-0.102104</c:v>
                </c:pt>
                <c:pt idx="161235">
                  <c:v>-0.102703</c:v>
                </c:pt>
                <c:pt idx="161236">
                  <c:v>-0.103321</c:v>
                </c:pt>
                <c:pt idx="161237">
                  <c:v>-0.103961</c:v>
                </c:pt>
                <c:pt idx="161238">
                  <c:v>-0.10463</c:v>
                </c:pt>
                <c:pt idx="161239">
                  <c:v>-0.10532999999999999</c:v>
                </c:pt>
                <c:pt idx="161240">
                  <c:v>-0.106056</c:v>
                </c:pt>
                <c:pt idx="161241">
                  <c:v>-0.106804</c:v>
                </c:pt>
                <c:pt idx="161242">
                  <c:v>-0.107568</c:v>
                </c:pt>
                <c:pt idx="161243">
                  <c:v>-0.108344</c:v>
                </c:pt>
                <c:pt idx="161244">
                  <c:v>-0.109122</c:v>
                </c:pt>
                <c:pt idx="161245">
                  <c:v>-0.109901</c:v>
                </c:pt>
                <c:pt idx="161246">
                  <c:v>-0.110689</c:v>
                </c:pt>
                <c:pt idx="161247">
                  <c:v>-0.111496</c:v>
                </c:pt>
                <c:pt idx="161248">
                  <c:v>-0.112326</c:v>
                </c:pt>
                <c:pt idx="161249">
                  <c:v>-0.113178</c:v>
                </c:pt>
                <c:pt idx="161250">
                  <c:v>-0.114049</c:v>
                </c:pt>
                <c:pt idx="161251">
                  <c:v>-0.114935</c:v>
                </c:pt>
                <c:pt idx="161252">
                  <c:v>-0.11583</c:v>
                </c:pt>
                <c:pt idx="161253">
                  <c:v>-0.116731</c:v>
                </c:pt>
                <c:pt idx="161254">
                  <c:v>-0.11763800000000001</c:v>
                </c:pt>
                <c:pt idx="161255">
                  <c:v>-0.11855499999999999</c:v>
                </c:pt>
                <c:pt idx="161256">
                  <c:v>-0.11948599999999999</c:v>
                </c:pt>
                <c:pt idx="161257">
                  <c:v>-0.120434</c:v>
                </c:pt>
                <c:pt idx="161258">
                  <c:v>-0.121396</c:v>
                </c:pt>
                <c:pt idx="161259">
                  <c:v>-0.122375</c:v>
                </c:pt>
                <c:pt idx="161260">
                  <c:v>-0.123374</c:v>
                </c:pt>
                <c:pt idx="161261">
                  <c:v>-0.124391</c:v>
                </c:pt>
                <c:pt idx="161262">
                  <c:v>-0.12542700000000001</c:v>
                </c:pt>
                <c:pt idx="161263">
                  <c:v>-0.12647900000000001</c:v>
                </c:pt>
                <c:pt idx="161264">
                  <c:v>-0.12755</c:v>
                </c:pt>
                <c:pt idx="161265">
                  <c:v>-0.12864100000000001</c:v>
                </c:pt>
                <c:pt idx="161266">
                  <c:v>-0.129748</c:v>
                </c:pt>
                <c:pt idx="161267">
                  <c:v>-0.13086500000000001</c:v>
                </c:pt>
                <c:pt idx="161268">
                  <c:v>-0.13198699999999999</c:v>
                </c:pt>
                <c:pt idx="161269">
                  <c:v>-0.13311799999999999</c:v>
                </c:pt>
                <c:pt idx="161270">
                  <c:v>-0.13426299999999999</c:v>
                </c:pt>
                <c:pt idx="161271">
                  <c:v>-0.13542100000000001</c:v>
                </c:pt>
                <c:pt idx="161272">
                  <c:v>-0.13658899999999999</c:v>
                </c:pt>
                <c:pt idx="161273">
                  <c:v>-0.137768</c:v>
                </c:pt>
                <c:pt idx="161274">
                  <c:v>-0.138963</c:v>
                </c:pt>
                <c:pt idx="161275">
                  <c:v>-0.14017099999999999</c:v>
                </c:pt>
                <c:pt idx="161276">
                  <c:v>-0.14139199999999999</c:v>
                </c:pt>
                <c:pt idx="161277">
                  <c:v>-0.142625</c:v>
                </c:pt>
                <c:pt idx="161278">
                  <c:v>-0.14386699999999999</c:v>
                </c:pt>
                <c:pt idx="161279">
                  <c:v>-0.14511499999999999</c:v>
                </c:pt>
                <c:pt idx="161280">
                  <c:v>-0.146366</c:v>
                </c:pt>
                <c:pt idx="161281">
                  <c:v>-0.147623</c:v>
                </c:pt>
                <c:pt idx="161282">
                  <c:v>-0.148895</c:v>
                </c:pt>
                <c:pt idx="161283">
                  <c:v>-0.15018200000000001</c:v>
                </c:pt>
                <c:pt idx="161284">
                  <c:v>-0.151481</c:v>
                </c:pt>
                <c:pt idx="161285">
                  <c:v>-0.15278</c:v>
                </c:pt>
                <c:pt idx="161286">
                  <c:v>-0.15407000000000001</c:v>
                </c:pt>
                <c:pt idx="161287">
                  <c:v>-0.15534100000000001</c:v>
                </c:pt>
                <c:pt idx="161288">
                  <c:v>-0.15659000000000001</c:v>
                </c:pt>
                <c:pt idx="161289">
                  <c:v>-0.15782299999999999</c:v>
                </c:pt>
                <c:pt idx="161290">
                  <c:v>-0.159049</c:v>
                </c:pt>
                <c:pt idx="161291">
                  <c:v>-0.16026699999999999</c:v>
                </c:pt>
                <c:pt idx="161292">
                  <c:v>-0.16147300000000001</c:v>
                </c:pt>
                <c:pt idx="161293">
                  <c:v>-0.16266900000000001</c:v>
                </c:pt>
                <c:pt idx="161294">
                  <c:v>-0.16386300000000001</c:v>
                </c:pt>
                <c:pt idx="161295">
                  <c:v>-0.16506699999999999</c:v>
                </c:pt>
                <c:pt idx="161296">
                  <c:v>-0.16628399999999999</c:v>
                </c:pt>
                <c:pt idx="161297">
                  <c:v>-0.167515</c:v>
                </c:pt>
                <c:pt idx="161298">
                  <c:v>-0.16876099999999999</c:v>
                </c:pt>
                <c:pt idx="161299">
                  <c:v>-0.17002</c:v>
                </c:pt>
                <c:pt idx="161300">
                  <c:v>-0.171295</c:v>
                </c:pt>
                <c:pt idx="161301">
                  <c:v>-0.17258100000000001</c:v>
                </c:pt>
                <c:pt idx="161302">
                  <c:v>-0.173873</c:v>
                </c:pt>
                <c:pt idx="161303">
                  <c:v>-0.17516499999999999</c:v>
                </c:pt>
                <c:pt idx="161304">
                  <c:v>-0.17644799999999999</c:v>
                </c:pt>
                <c:pt idx="161305">
                  <c:v>-0.17771300000000001</c:v>
                </c:pt>
                <c:pt idx="161306">
                  <c:v>-0.17895</c:v>
                </c:pt>
                <c:pt idx="161307">
                  <c:v>-0.18015500000000001</c:v>
                </c:pt>
                <c:pt idx="161308">
                  <c:v>-0.18132499999999999</c:v>
                </c:pt>
                <c:pt idx="161309">
                  <c:v>-0.182453</c:v>
                </c:pt>
                <c:pt idx="161310">
                  <c:v>-0.18353800000000001</c:v>
                </c:pt>
                <c:pt idx="161311">
                  <c:v>-0.184587</c:v>
                </c:pt>
                <c:pt idx="161312">
                  <c:v>-0.185608</c:v>
                </c:pt>
                <c:pt idx="161313">
                  <c:v>-0.186608</c:v>
                </c:pt>
                <c:pt idx="161314">
                  <c:v>-0.18759100000000001</c:v>
                </c:pt>
                <c:pt idx="161315">
                  <c:v>-0.188558</c:v>
                </c:pt>
                <c:pt idx="161316">
                  <c:v>-0.189502</c:v>
                </c:pt>
                <c:pt idx="161317">
                  <c:v>-0.190418</c:v>
                </c:pt>
                <c:pt idx="161318">
                  <c:v>-0.191307</c:v>
                </c:pt>
                <c:pt idx="161319">
                  <c:v>-0.19217200000000001</c:v>
                </c:pt>
                <c:pt idx="161320">
                  <c:v>-0.19301099999999999</c:v>
                </c:pt>
                <c:pt idx="161321">
                  <c:v>-0.193824</c:v>
                </c:pt>
                <c:pt idx="161322">
                  <c:v>-0.19461899999999999</c:v>
                </c:pt>
                <c:pt idx="161323">
                  <c:v>-0.195413</c:v>
                </c:pt>
                <c:pt idx="161324">
                  <c:v>-0.196212</c:v>
                </c:pt>
                <c:pt idx="161325">
                  <c:v>-0.197016</c:v>
                </c:pt>
                <c:pt idx="161326">
                  <c:v>-0.197826</c:v>
                </c:pt>
                <c:pt idx="161327">
                  <c:v>-0.19864299999999999</c:v>
                </c:pt>
                <c:pt idx="161328">
                  <c:v>-0.199462</c:v>
                </c:pt>
                <c:pt idx="161329">
                  <c:v>-0.20027800000000001</c:v>
                </c:pt>
                <c:pt idx="161330">
                  <c:v>-0.20108899999999999</c:v>
                </c:pt>
                <c:pt idx="161331">
                  <c:v>-0.20189599999999999</c:v>
                </c:pt>
                <c:pt idx="161332">
                  <c:v>-0.20269899999999999</c:v>
                </c:pt>
                <c:pt idx="161333">
                  <c:v>-0.20349900000000001</c:v>
                </c:pt>
                <c:pt idx="161334">
                  <c:v>-0.20429800000000001</c:v>
                </c:pt>
                <c:pt idx="161335">
                  <c:v>-0.205097</c:v>
                </c:pt>
                <c:pt idx="161336">
                  <c:v>-0.20588400000000001</c:v>
                </c:pt>
                <c:pt idx="161337">
                  <c:v>-0.206651</c:v>
                </c:pt>
                <c:pt idx="161338">
                  <c:v>-0.207402</c:v>
                </c:pt>
                <c:pt idx="161339">
                  <c:v>-0.208146</c:v>
                </c:pt>
                <c:pt idx="161340">
                  <c:v>-0.20888999999999999</c:v>
                </c:pt>
                <c:pt idx="161341">
                  <c:v>-0.20963599999999999</c:v>
                </c:pt>
                <c:pt idx="161342">
                  <c:v>-0.21038699999999999</c:v>
                </c:pt>
                <c:pt idx="161343">
                  <c:v>-0.211149</c:v>
                </c:pt>
                <c:pt idx="161344">
                  <c:v>-0.211923</c:v>
                </c:pt>
                <c:pt idx="161345">
                  <c:v>-0.21270900000000001</c:v>
                </c:pt>
                <c:pt idx="161346">
                  <c:v>-0.21351300000000001</c:v>
                </c:pt>
                <c:pt idx="161347">
                  <c:v>-0.21434</c:v>
                </c:pt>
                <c:pt idx="161348">
                  <c:v>-0.21518499999999999</c:v>
                </c:pt>
                <c:pt idx="161349">
                  <c:v>-0.21603700000000001</c:v>
                </c:pt>
                <c:pt idx="161350">
                  <c:v>-0.216891</c:v>
                </c:pt>
                <c:pt idx="161351">
                  <c:v>-0.217753</c:v>
                </c:pt>
                <c:pt idx="161352">
                  <c:v>-0.21863199999999999</c:v>
                </c:pt>
                <c:pt idx="161353">
                  <c:v>-0.21953</c:v>
                </c:pt>
                <c:pt idx="161354">
                  <c:v>-0.220439</c:v>
                </c:pt>
                <c:pt idx="161355">
                  <c:v>-0.22135199999999999</c:v>
                </c:pt>
                <c:pt idx="161356">
                  <c:v>-0.22226599999999999</c:v>
                </c:pt>
                <c:pt idx="161357">
                  <c:v>-0.223186</c:v>
                </c:pt>
                <c:pt idx="161358">
                  <c:v>-0.22411500000000001</c:v>
                </c:pt>
                <c:pt idx="161359">
                  <c:v>-0.22505600000000001</c:v>
                </c:pt>
                <c:pt idx="161360">
                  <c:v>-0.22600999999999999</c:v>
                </c:pt>
                <c:pt idx="161361">
                  <c:v>-0.22697300000000001</c:v>
                </c:pt>
                <c:pt idx="161362">
                  <c:v>-0.22794500000000001</c:v>
                </c:pt>
                <c:pt idx="161363">
                  <c:v>-0.22892799999999999</c:v>
                </c:pt>
                <c:pt idx="161364">
                  <c:v>-0.22992499999999999</c:v>
                </c:pt>
                <c:pt idx="161365">
                  <c:v>-0.23093</c:v>
                </c:pt>
                <c:pt idx="161366">
                  <c:v>-0.23193900000000001</c:v>
                </c:pt>
                <c:pt idx="161367">
                  <c:v>-0.23295299999999999</c:v>
                </c:pt>
                <c:pt idx="161368">
                  <c:v>-0.23397499999999999</c:v>
                </c:pt>
                <c:pt idx="161369">
                  <c:v>-0.23499600000000001</c:v>
                </c:pt>
                <c:pt idx="161370">
                  <c:v>-0.23600599999999999</c:v>
                </c:pt>
                <c:pt idx="161371">
                  <c:v>-0.23700399999999999</c:v>
                </c:pt>
                <c:pt idx="161372">
                  <c:v>-0.237987</c:v>
                </c:pt>
                <c:pt idx="161373">
                  <c:v>-0.23894699999999999</c:v>
                </c:pt>
                <c:pt idx="161374">
                  <c:v>-0.23988100000000001</c:v>
                </c:pt>
                <c:pt idx="161375">
                  <c:v>-0.24079100000000001</c:v>
                </c:pt>
                <c:pt idx="161376">
                  <c:v>-0.241677</c:v>
                </c:pt>
                <c:pt idx="161377">
                  <c:v>-0.242536</c:v>
                </c:pt>
                <c:pt idx="161378">
                  <c:v>-0.243365</c:v>
                </c:pt>
                <c:pt idx="161379">
                  <c:v>-0.24416499999999999</c:v>
                </c:pt>
                <c:pt idx="161380">
                  <c:v>-0.24493699999999999</c:v>
                </c:pt>
                <c:pt idx="161381">
                  <c:v>-0.24568699999999999</c:v>
                </c:pt>
                <c:pt idx="161382">
                  <c:v>-0.24642500000000001</c:v>
                </c:pt>
                <c:pt idx="161383">
                  <c:v>-0.24716299999999999</c:v>
                </c:pt>
                <c:pt idx="161384">
                  <c:v>-0.24790999999999999</c:v>
                </c:pt>
                <c:pt idx="161385">
                  <c:v>-0.248672</c:v>
                </c:pt>
                <c:pt idx="161386">
                  <c:v>-0.249448</c:v>
                </c:pt>
                <c:pt idx="161387">
                  <c:v>-0.250226</c:v>
                </c:pt>
                <c:pt idx="161388">
                  <c:v>-0.25099300000000002</c:v>
                </c:pt>
                <c:pt idx="161389">
                  <c:v>-0.25173899999999999</c:v>
                </c:pt>
                <c:pt idx="161390">
                  <c:v>-0.252473</c:v>
                </c:pt>
                <c:pt idx="161391">
                  <c:v>-0.25320500000000001</c:v>
                </c:pt>
                <c:pt idx="161392">
                  <c:v>-0.253942</c:v>
                </c:pt>
                <c:pt idx="161393">
                  <c:v>-0.25466899999999998</c:v>
                </c:pt>
                <c:pt idx="161394">
                  <c:v>-0.25536599999999998</c:v>
                </c:pt>
                <c:pt idx="161395">
                  <c:v>-0.25601800000000002</c:v>
                </c:pt>
                <c:pt idx="161396">
                  <c:v>-0.25662200000000002</c:v>
                </c:pt>
                <c:pt idx="161397">
                  <c:v>-0.25717899999999999</c:v>
                </c:pt>
                <c:pt idx="161398">
                  <c:v>-0.25768600000000003</c:v>
                </c:pt>
                <c:pt idx="161399">
                  <c:v>-0.25814700000000002</c:v>
                </c:pt>
                <c:pt idx="161400">
                  <c:v>-0.25857200000000002</c:v>
                </c:pt>
                <c:pt idx="161401">
                  <c:v>-0.25896999999999998</c:v>
                </c:pt>
                <c:pt idx="161402">
                  <c:v>-0.25934200000000002</c:v>
                </c:pt>
                <c:pt idx="161403">
                  <c:v>-0.259689</c:v>
                </c:pt>
                <c:pt idx="161404">
                  <c:v>-0.26001099999999999</c:v>
                </c:pt>
                <c:pt idx="161405">
                  <c:v>-0.26030700000000001</c:v>
                </c:pt>
                <c:pt idx="161406">
                  <c:v>-0.26057399999999997</c:v>
                </c:pt>
                <c:pt idx="161407">
                  <c:v>-0.26081399999999999</c:v>
                </c:pt>
                <c:pt idx="161408">
                  <c:v>-0.26102799999999998</c:v>
                </c:pt>
                <c:pt idx="161409">
                  <c:v>-0.26121299999999997</c:v>
                </c:pt>
                <c:pt idx="161410">
                  <c:v>-0.26136599999999999</c:v>
                </c:pt>
                <c:pt idx="161411">
                  <c:v>-0.26149800000000001</c:v>
                </c:pt>
                <c:pt idx="161412">
                  <c:v>-0.26161899999999999</c:v>
                </c:pt>
                <c:pt idx="161413">
                  <c:v>-0.26172499999999999</c:v>
                </c:pt>
                <c:pt idx="161414">
                  <c:v>-0.26180799999999999</c:v>
                </c:pt>
                <c:pt idx="161415">
                  <c:v>-0.26186399999999999</c:v>
                </c:pt>
                <c:pt idx="161416">
                  <c:v>-0.26188400000000001</c:v>
                </c:pt>
                <c:pt idx="161417">
                  <c:v>-0.26186399999999999</c:v>
                </c:pt>
                <c:pt idx="161418">
                  <c:v>-0.26180100000000001</c:v>
                </c:pt>
                <c:pt idx="161419">
                  <c:v>-0.26170500000000002</c:v>
                </c:pt>
                <c:pt idx="161420">
                  <c:v>-0.26158199999999998</c:v>
                </c:pt>
                <c:pt idx="161421">
                  <c:v>-0.26142500000000002</c:v>
                </c:pt>
                <c:pt idx="161422">
                  <c:v>-0.261216</c:v>
                </c:pt>
                <c:pt idx="161423">
                  <c:v>-0.260938</c:v>
                </c:pt>
                <c:pt idx="161424">
                  <c:v>-0.26058999999999999</c:v>
                </c:pt>
                <c:pt idx="161425">
                  <c:v>-0.26018799999999997</c:v>
                </c:pt>
                <c:pt idx="161426">
                  <c:v>-0.25974999999999998</c:v>
                </c:pt>
                <c:pt idx="161427">
                  <c:v>-0.25928600000000002</c:v>
                </c:pt>
                <c:pt idx="161428">
                  <c:v>-0.258801</c:v>
                </c:pt>
                <c:pt idx="161429">
                  <c:v>-0.25829800000000003</c:v>
                </c:pt>
                <c:pt idx="161430">
                  <c:v>-0.25777899999999998</c:v>
                </c:pt>
                <c:pt idx="161431">
                  <c:v>-0.257241</c:v>
                </c:pt>
                <c:pt idx="161432">
                  <c:v>-0.25668000000000002</c:v>
                </c:pt>
                <c:pt idx="161433">
                  <c:v>-0.25609399999999999</c:v>
                </c:pt>
                <c:pt idx="161434">
                  <c:v>-0.25548999999999999</c:v>
                </c:pt>
                <c:pt idx="161435">
                  <c:v>-0.25487399999999999</c:v>
                </c:pt>
                <c:pt idx="161436">
                  <c:v>-0.25424600000000003</c:v>
                </c:pt>
                <c:pt idx="161437">
                  <c:v>-0.253608</c:v>
                </c:pt>
                <c:pt idx="161438">
                  <c:v>-0.25295899999999999</c:v>
                </c:pt>
                <c:pt idx="161439">
                  <c:v>-0.25229299999999999</c:v>
                </c:pt>
                <c:pt idx="161440">
                  <c:v>-0.25159799999999999</c:v>
                </c:pt>
                <c:pt idx="161441">
                  <c:v>-0.25086700000000001</c:v>
                </c:pt>
                <c:pt idx="161442">
                  <c:v>-0.25010100000000002</c:v>
                </c:pt>
                <c:pt idx="161443">
                  <c:v>-0.24930099999999999</c:v>
                </c:pt>
                <c:pt idx="161444">
                  <c:v>-0.248472</c:v>
                </c:pt>
                <c:pt idx="161445">
                  <c:v>-0.247615</c:v>
                </c:pt>
                <c:pt idx="161446">
                  <c:v>-0.246728</c:v>
                </c:pt>
                <c:pt idx="161447">
                  <c:v>-0.245809</c:v>
                </c:pt>
                <c:pt idx="161448">
                  <c:v>-0.24487200000000001</c:v>
                </c:pt>
                <c:pt idx="161449">
                  <c:v>-0.243923</c:v>
                </c:pt>
                <c:pt idx="161450">
                  <c:v>-0.24296200000000001</c:v>
                </c:pt>
                <c:pt idx="161451">
                  <c:v>-0.241982</c:v>
                </c:pt>
                <c:pt idx="161452">
                  <c:v>-0.240982</c:v>
                </c:pt>
                <c:pt idx="161453">
                  <c:v>-0.23996400000000001</c:v>
                </c:pt>
                <c:pt idx="161454">
                  <c:v>-0.238931</c:v>
                </c:pt>
                <c:pt idx="161455">
                  <c:v>-0.23789099999999999</c:v>
                </c:pt>
                <c:pt idx="161456">
                  <c:v>-0.236846</c:v>
                </c:pt>
                <c:pt idx="161457">
                  <c:v>-0.235794</c:v>
                </c:pt>
                <c:pt idx="161458">
                  <c:v>-0.234735</c:v>
                </c:pt>
                <c:pt idx="161459">
                  <c:v>-0.23367599999999999</c:v>
                </c:pt>
                <c:pt idx="161460">
                  <c:v>-0.232622</c:v>
                </c:pt>
                <c:pt idx="161461">
                  <c:v>-0.231575</c:v>
                </c:pt>
                <c:pt idx="161462">
                  <c:v>-0.23053999999999999</c:v>
                </c:pt>
                <c:pt idx="161463">
                  <c:v>-0.22952900000000001</c:v>
                </c:pt>
                <c:pt idx="161464">
                  <c:v>-0.228543</c:v>
                </c:pt>
                <c:pt idx="161465">
                  <c:v>-0.22758</c:v>
                </c:pt>
                <c:pt idx="161466">
                  <c:v>-0.22664899999999999</c:v>
                </c:pt>
                <c:pt idx="161467">
                  <c:v>-0.22575600000000001</c:v>
                </c:pt>
                <c:pt idx="161468">
                  <c:v>-0.22489799999999999</c:v>
                </c:pt>
                <c:pt idx="161469">
                  <c:v>-0.22406300000000001</c:v>
                </c:pt>
                <c:pt idx="161470">
                  <c:v>-0.223249</c:v>
                </c:pt>
                <c:pt idx="161471">
                  <c:v>-0.222465</c:v>
                </c:pt>
                <c:pt idx="161472">
                  <c:v>-0.221717</c:v>
                </c:pt>
                <c:pt idx="161473">
                  <c:v>-0.220997</c:v>
                </c:pt>
                <c:pt idx="161474">
                  <c:v>-0.22029899999999999</c:v>
                </c:pt>
                <c:pt idx="161475">
                  <c:v>-0.219615</c:v>
                </c:pt>
                <c:pt idx="161476">
                  <c:v>-0.21894</c:v>
                </c:pt>
                <c:pt idx="161477">
                  <c:v>-0.21827299999999999</c:v>
                </c:pt>
                <c:pt idx="161478">
                  <c:v>-0.21762799999999999</c:v>
                </c:pt>
                <c:pt idx="161479">
                  <c:v>-0.217026</c:v>
                </c:pt>
                <c:pt idx="161480">
                  <c:v>-0.216473</c:v>
                </c:pt>
                <c:pt idx="161481">
                  <c:v>-0.21596099999999999</c:v>
                </c:pt>
                <c:pt idx="161482">
                  <c:v>-0.215478</c:v>
                </c:pt>
                <c:pt idx="161483">
                  <c:v>-0.21501600000000001</c:v>
                </c:pt>
                <c:pt idx="161484">
                  <c:v>-0.21457999999999999</c:v>
                </c:pt>
                <c:pt idx="161485">
                  <c:v>-0.214174</c:v>
                </c:pt>
                <c:pt idx="161486">
                  <c:v>-0.21379400000000001</c:v>
                </c:pt>
                <c:pt idx="161487">
                  <c:v>-0.213445</c:v>
                </c:pt>
                <c:pt idx="161488">
                  <c:v>-0.21314</c:v>
                </c:pt>
                <c:pt idx="161489">
                  <c:v>-0.21288899999999999</c:v>
                </c:pt>
                <c:pt idx="161490">
                  <c:v>-0.2127</c:v>
                </c:pt>
                <c:pt idx="161491">
                  <c:v>-0.21257000000000001</c:v>
                </c:pt>
                <c:pt idx="161492">
                  <c:v>-0.21249199999999999</c:v>
                </c:pt>
                <c:pt idx="161493">
                  <c:v>-0.21246100000000001</c:v>
                </c:pt>
                <c:pt idx="161494">
                  <c:v>-0.212482</c:v>
                </c:pt>
                <c:pt idx="161495">
                  <c:v>-0.212559</c:v>
                </c:pt>
                <c:pt idx="161496">
                  <c:v>-0.21269299999999999</c:v>
                </c:pt>
                <c:pt idx="161497">
                  <c:v>-0.21288299999999999</c:v>
                </c:pt>
                <c:pt idx="161498">
                  <c:v>-0.21312999999999999</c:v>
                </c:pt>
                <c:pt idx="161499">
                  <c:v>-0.21343200000000001</c:v>
                </c:pt>
                <c:pt idx="161500">
                  <c:v>-0.213784</c:v>
                </c:pt>
                <c:pt idx="161501">
                  <c:v>-0.21418000000000001</c:v>
                </c:pt>
                <c:pt idx="161502">
                  <c:v>-0.214616</c:v>
                </c:pt>
                <c:pt idx="161503">
                  <c:v>-0.21508099999999999</c:v>
                </c:pt>
                <c:pt idx="161504">
                  <c:v>-0.21557100000000001</c:v>
                </c:pt>
                <c:pt idx="161505">
                  <c:v>-0.216084</c:v>
                </c:pt>
                <c:pt idx="161506">
                  <c:v>-0.21662500000000001</c:v>
                </c:pt>
                <c:pt idx="161507">
                  <c:v>-0.21720600000000001</c:v>
                </c:pt>
                <c:pt idx="161508">
                  <c:v>-0.217837</c:v>
                </c:pt>
                <c:pt idx="161509">
                  <c:v>-0.21851200000000001</c:v>
                </c:pt>
                <c:pt idx="161510">
                  <c:v>-0.21921399999999999</c:v>
                </c:pt>
                <c:pt idx="161511">
                  <c:v>-0.21993699999999999</c:v>
                </c:pt>
                <c:pt idx="161512">
                  <c:v>-0.22068099999999999</c:v>
                </c:pt>
                <c:pt idx="161513">
                  <c:v>-0.22144900000000001</c:v>
                </c:pt>
                <c:pt idx="161514">
                  <c:v>-0.222245</c:v>
                </c:pt>
                <c:pt idx="161515">
                  <c:v>-0.22306999999999999</c:v>
                </c:pt>
                <c:pt idx="161516">
                  <c:v>-0.22392100000000001</c:v>
                </c:pt>
                <c:pt idx="161517">
                  <c:v>-0.224798</c:v>
                </c:pt>
                <c:pt idx="161518">
                  <c:v>-0.22570100000000001</c:v>
                </c:pt>
                <c:pt idx="161519">
                  <c:v>-0.226631</c:v>
                </c:pt>
                <c:pt idx="161520">
                  <c:v>-0.22758500000000001</c:v>
                </c:pt>
                <c:pt idx="161521">
                  <c:v>-0.22856099999999999</c:v>
                </c:pt>
                <c:pt idx="161522">
                  <c:v>-0.22956099999999999</c:v>
                </c:pt>
                <c:pt idx="161523">
                  <c:v>-0.23059199999999999</c:v>
                </c:pt>
                <c:pt idx="161524">
                  <c:v>-0.231652</c:v>
                </c:pt>
                <c:pt idx="161525">
                  <c:v>-0.23272999999999999</c:v>
                </c:pt>
                <c:pt idx="161526">
                  <c:v>-0.23381299999999999</c:v>
                </c:pt>
                <c:pt idx="161527">
                  <c:v>-0.23489399999999999</c:v>
                </c:pt>
                <c:pt idx="161528">
                  <c:v>-0.23597499999999999</c:v>
                </c:pt>
                <c:pt idx="161529">
                  <c:v>-0.23706099999999999</c:v>
                </c:pt>
                <c:pt idx="161530">
                  <c:v>-0.238151</c:v>
                </c:pt>
                <c:pt idx="161531">
                  <c:v>-0.23924599999999999</c:v>
                </c:pt>
                <c:pt idx="161532">
                  <c:v>-0.240344</c:v>
                </c:pt>
                <c:pt idx="161533">
                  <c:v>-0.24143800000000001</c:v>
                </c:pt>
                <c:pt idx="161534">
                  <c:v>-0.24251900000000001</c:v>
                </c:pt>
                <c:pt idx="161535">
                  <c:v>-0.24358099999999999</c:v>
                </c:pt>
                <c:pt idx="161536">
                  <c:v>-0.244617</c:v>
                </c:pt>
                <c:pt idx="161537">
                  <c:v>-0.24562300000000001</c:v>
                </c:pt>
                <c:pt idx="161538">
                  <c:v>-0.24659600000000001</c:v>
                </c:pt>
                <c:pt idx="161539">
                  <c:v>-0.24753700000000001</c:v>
                </c:pt>
                <c:pt idx="161540">
                  <c:v>-0.24845700000000001</c:v>
                </c:pt>
                <c:pt idx="161541">
                  <c:v>-0.249361</c:v>
                </c:pt>
                <c:pt idx="161542">
                  <c:v>-0.250245</c:v>
                </c:pt>
                <c:pt idx="161543">
                  <c:v>-0.25110900000000003</c:v>
                </c:pt>
                <c:pt idx="161544">
                  <c:v>-0.25195099999999998</c:v>
                </c:pt>
                <c:pt idx="161545">
                  <c:v>-0.25276900000000002</c:v>
                </c:pt>
                <c:pt idx="161546">
                  <c:v>-0.25356099999999998</c:v>
                </c:pt>
                <c:pt idx="161547">
                  <c:v>-0.25432199999999999</c:v>
                </c:pt>
                <c:pt idx="161548">
                  <c:v>-0.25505899999999998</c:v>
                </c:pt>
                <c:pt idx="161549">
                  <c:v>-0.25577899999999998</c:v>
                </c:pt>
                <c:pt idx="161550">
                  <c:v>-0.25648100000000001</c:v>
                </c:pt>
                <c:pt idx="161551">
                  <c:v>-0.257158</c:v>
                </c:pt>
                <c:pt idx="161552">
                  <c:v>-0.25780999999999998</c:v>
                </c:pt>
                <c:pt idx="161553">
                  <c:v>-0.25843500000000003</c:v>
                </c:pt>
                <c:pt idx="161554">
                  <c:v>-0.25902599999999998</c:v>
                </c:pt>
                <c:pt idx="161555">
                  <c:v>-0.25958500000000001</c:v>
                </c:pt>
                <c:pt idx="161556">
                  <c:v>-0.26011499999999999</c:v>
                </c:pt>
                <c:pt idx="161557">
                  <c:v>-0.26061499999999999</c:v>
                </c:pt>
                <c:pt idx="161558">
                  <c:v>-0.26108100000000001</c:v>
                </c:pt>
                <c:pt idx="161559">
                  <c:v>-0.26150899999999999</c:v>
                </c:pt>
                <c:pt idx="161560">
                  <c:v>-0.26189899999999999</c:v>
                </c:pt>
                <c:pt idx="161561">
                  <c:v>-0.26225100000000001</c:v>
                </c:pt>
                <c:pt idx="161562">
                  <c:v>-0.26256099999999999</c:v>
                </c:pt>
                <c:pt idx="161563">
                  <c:v>-0.26283000000000001</c:v>
                </c:pt>
                <c:pt idx="161564">
                  <c:v>-0.26306000000000002</c:v>
                </c:pt>
                <c:pt idx="161565">
                  <c:v>-0.26325300000000001</c:v>
                </c:pt>
                <c:pt idx="161566">
                  <c:v>-0.26340799999999998</c:v>
                </c:pt>
                <c:pt idx="161567">
                  <c:v>-0.26352300000000001</c:v>
                </c:pt>
                <c:pt idx="161568">
                  <c:v>-0.26359300000000002</c:v>
                </c:pt>
                <c:pt idx="161569">
                  <c:v>-0.26361299999999999</c:v>
                </c:pt>
                <c:pt idx="161570">
                  <c:v>-0.26358300000000001</c:v>
                </c:pt>
                <c:pt idx="161571">
                  <c:v>-0.26351200000000002</c:v>
                </c:pt>
                <c:pt idx="161572">
                  <c:v>-0.26341100000000001</c:v>
                </c:pt>
                <c:pt idx="161573">
                  <c:v>-0.26328200000000002</c:v>
                </c:pt>
                <c:pt idx="161574">
                  <c:v>-0.26312099999999999</c:v>
                </c:pt>
                <c:pt idx="161575">
                  <c:v>-0.262928</c:v>
                </c:pt>
                <c:pt idx="161576">
                  <c:v>-0.26271099999999997</c:v>
                </c:pt>
                <c:pt idx="161577">
                  <c:v>-0.26246399999999998</c:v>
                </c:pt>
                <c:pt idx="161578">
                  <c:v>-0.262127</c:v>
                </c:pt>
                <c:pt idx="161579">
                  <c:v>-0.26168799999999998</c:v>
                </c:pt>
                <c:pt idx="161580">
                  <c:v>-0.26121699999999998</c:v>
                </c:pt>
                <c:pt idx="161581">
                  <c:v>-0.26073600000000002</c:v>
                </c:pt>
                <c:pt idx="161582">
                  <c:v>-0.26021300000000003</c:v>
                </c:pt>
                <c:pt idx="161583">
                  <c:v>-0.25964799999999999</c:v>
                </c:pt>
                <c:pt idx="161584">
                  <c:v>-0.25906200000000001</c:v>
                </c:pt>
                <c:pt idx="161585">
                  <c:v>-0.25845899999999999</c:v>
                </c:pt>
                <c:pt idx="161586">
                  <c:v>-0.25783600000000001</c:v>
                </c:pt>
                <c:pt idx="161587">
                  <c:v>-0.25718800000000003</c:v>
                </c:pt>
                <c:pt idx="161588">
                  <c:v>-0.25651200000000002</c:v>
                </c:pt>
                <c:pt idx="161589">
                  <c:v>-0.25581199999999998</c:v>
                </c:pt>
                <c:pt idx="161590">
                  <c:v>-0.25508900000000001</c:v>
                </c:pt>
                <c:pt idx="161591">
                  <c:v>-0.25434699999999999</c:v>
                </c:pt>
                <c:pt idx="161592">
                  <c:v>-0.25358900000000001</c:v>
                </c:pt>
                <c:pt idx="161593">
                  <c:v>-0.25281199999999998</c:v>
                </c:pt>
                <c:pt idx="161594">
                  <c:v>-0.25201600000000002</c:v>
                </c:pt>
                <c:pt idx="161595">
                  <c:v>-0.25120199999999998</c:v>
                </c:pt>
                <c:pt idx="161596">
                  <c:v>-0.25037599999999999</c:v>
                </c:pt>
                <c:pt idx="161597">
                  <c:v>-0.24954299999999999</c:v>
                </c:pt>
                <c:pt idx="161598">
                  <c:v>-0.24870100000000001</c:v>
                </c:pt>
                <c:pt idx="161599">
                  <c:v>-0.24785299999999999</c:v>
                </c:pt>
                <c:pt idx="161600">
                  <c:v>-0.247002</c:v>
                </c:pt>
                <c:pt idx="161601">
                  <c:v>-0.24615200000000001</c:v>
                </c:pt>
                <c:pt idx="161602">
                  <c:v>-0.24529899999999999</c:v>
                </c:pt>
                <c:pt idx="161603">
                  <c:v>-0.24443699999999999</c:v>
                </c:pt>
                <c:pt idx="161604">
                  <c:v>-0.24356900000000001</c:v>
                </c:pt>
                <c:pt idx="161605">
                  <c:v>-0.242698</c:v>
                </c:pt>
                <c:pt idx="161606">
                  <c:v>-0.24182699999999999</c:v>
                </c:pt>
                <c:pt idx="161607">
                  <c:v>-0.240955</c:v>
                </c:pt>
                <c:pt idx="161608">
                  <c:v>-0.24008499999999999</c:v>
                </c:pt>
                <c:pt idx="161609">
                  <c:v>-0.23922099999999999</c:v>
                </c:pt>
                <c:pt idx="161610">
                  <c:v>-0.23836499999999999</c:v>
                </c:pt>
                <c:pt idx="161611">
                  <c:v>-0.237512</c:v>
                </c:pt>
                <c:pt idx="161612">
                  <c:v>-0.236655</c:v>
                </c:pt>
                <c:pt idx="161613">
                  <c:v>-0.23578499999999999</c:v>
                </c:pt>
                <c:pt idx="161614">
                  <c:v>-0.2349</c:v>
                </c:pt>
                <c:pt idx="161615">
                  <c:v>-0.23400899999999999</c:v>
                </c:pt>
                <c:pt idx="161616">
                  <c:v>-0.233126</c:v>
                </c:pt>
                <c:pt idx="161617">
                  <c:v>-0.232261</c:v>
                </c:pt>
                <c:pt idx="161618">
                  <c:v>-0.23141300000000001</c:v>
                </c:pt>
                <c:pt idx="161619">
                  <c:v>-0.23057</c:v>
                </c:pt>
                <c:pt idx="161620">
                  <c:v>-0.22972000000000001</c:v>
                </c:pt>
                <c:pt idx="161621">
                  <c:v>-0.22885800000000001</c:v>
                </c:pt>
                <c:pt idx="161622">
                  <c:v>-0.22798199999999999</c:v>
                </c:pt>
                <c:pt idx="161623">
                  <c:v>-0.22709199999999999</c:v>
                </c:pt>
                <c:pt idx="161624">
                  <c:v>-0.226185</c:v>
                </c:pt>
                <c:pt idx="161625">
                  <c:v>-0.225269</c:v>
                </c:pt>
                <c:pt idx="161626">
                  <c:v>-0.22434799999999999</c:v>
                </c:pt>
                <c:pt idx="161627">
                  <c:v>-0.22342300000000001</c:v>
                </c:pt>
                <c:pt idx="161628">
                  <c:v>-0.222495</c:v>
                </c:pt>
                <c:pt idx="161629">
                  <c:v>-0.22156600000000001</c:v>
                </c:pt>
                <c:pt idx="161630">
                  <c:v>-0.220639</c:v>
                </c:pt>
                <c:pt idx="161631">
                  <c:v>-0.219718</c:v>
                </c:pt>
                <c:pt idx="161632">
                  <c:v>-0.21881100000000001</c:v>
                </c:pt>
                <c:pt idx="161633">
                  <c:v>-0.21792300000000001</c:v>
                </c:pt>
                <c:pt idx="161634">
                  <c:v>-0.21705099999999999</c:v>
                </c:pt>
                <c:pt idx="161635">
                  <c:v>-0.216193</c:v>
                </c:pt>
                <c:pt idx="161636">
                  <c:v>-0.21534800000000001</c:v>
                </c:pt>
                <c:pt idx="161637">
                  <c:v>-0.21451600000000001</c:v>
                </c:pt>
                <c:pt idx="161638">
                  <c:v>-0.21368699999999999</c:v>
                </c:pt>
                <c:pt idx="161639">
                  <c:v>-0.21285100000000001</c:v>
                </c:pt>
                <c:pt idx="161640">
                  <c:v>-0.212002</c:v>
                </c:pt>
                <c:pt idx="161641">
                  <c:v>-0.21113599999999999</c:v>
                </c:pt>
                <c:pt idx="161642">
                  <c:v>-0.210257</c:v>
                </c:pt>
                <c:pt idx="161643">
                  <c:v>-0.209367</c:v>
                </c:pt>
                <c:pt idx="161644">
                  <c:v>-0.20846799999999999</c:v>
                </c:pt>
                <c:pt idx="161645">
                  <c:v>-0.20755499999999999</c:v>
                </c:pt>
                <c:pt idx="161646">
                  <c:v>-0.20662</c:v>
                </c:pt>
                <c:pt idx="161647">
                  <c:v>-0.20565700000000001</c:v>
                </c:pt>
                <c:pt idx="161648">
                  <c:v>-0.20466599999999999</c:v>
                </c:pt>
                <c:pt idx="161649">
                  <c:v>-0.203656</c:v>
                </c:pt>
                <c:pt idx="161650">
                  <c:v>-0.20264499999999999</c:v>
                </c:pt>
                <c:pt idx="161651">
                  <c:v>-0.20164099999999999</c:v>
                </c:pt>
                <c:pt idx="161652">
                  <c:v>-0.20064199999999999</c:v>
                </c:pt>
                <c:pt idx="161653">
                  <c:v>-0.19964499999999999</c:v>
                </c:pt>
                <c:pt idx="161654">
                  <c:v>-0.198658</c:v>
                </c:pt>
                <c:pt idx="161655">
                  <c:v>-0.197686</c:v>
                </c:pt>
                <c:pt idx="161656">
                  <c:v>-0.19672799999999999</c:v>
                </c:pt>
                <c:pt idx="161657">
                  <c:v>-0.19578400000000001</c:v>
                </c:pt>
                <c:pt idx="161658">
                  <c:v>-0.194852</c:v>
                </c:pt>
                <c:pt idx="161659">
                  <c:v>-0.19392899999999999</c:v>
                </c:pt>
                <c:pt idx="161660">
                  <c:v>-0.19301599999999999</c:v>
                </c:pt>
                <c:pt idx="161661">
                  <c:v>-0.192112</c:v>
                </c:pt>
                <c:pt idx="161662">
                  <c:v>-0.191214</c:v>
                </c:pt>
                <c:pt idx="161663">
                  <c:v>-0.19032399999999999</c:v>
                </c:pt>
                <c:pt idx="161664">
                  <c:v>-0.189443</c:v>
                </c:pt>
                <c:pt idx="161665">
                  <c:v>-0.18854599999999999</c:v>
                </c:pt>
                <c:pt idx="161666">
                  <c:v>-0.18759000000000001</c:v>
                </c:pt>
                <c:pt idx="161667">
                  <c:v>-0.18660499999999999</c:v>
                </c:pt>
                <c:pt idx="161668">
                  <c:v>-0.185645</c:v>
                </c:pt>
                <c:pt idx="161669">
                  <c:v>-0.184697</c:v>
                </c:pt>
                <c:pt idx="161670">
                  <c:v>-0.18374399999999999</c:v>
                </c:pt>
                <c:pt idx="161671">
                  <c:v>-0.18279699999999999</c:v>
                </c:pt>
                <c:pt idx="161672">
                  <c:v>-0.18186099999999999</c:v>
                </c:pt>
                <c:pt idx="161673">
                  <c:v>-0.18093200000000001</c:v>
                </c:pt>
                <c:pt idx="161674">
                  <c:v>-0.18001</c:v>
                </c:pt>
                <c:pt idx="161675">
                  <c:v>-0.17908499999999999</c:v>
                </c:pt>
                <c:pt idx="161676">
                  <c:v>-0.17815500000000001</c:v>
                </c:pt>
                <c:pt idx="161677">
                  <c:v>-0.17722399999999999</c:v>
                </c:pt>
                <c:pt idx="161678">
                  <c:v>-0.17630000000000001</c:v>
                </c:pt>
                <c:pt idx="161679">
                  <c:v>-0.17538699999999999</c:v>
                </c:pt>
                <c:pt idx="161680">
                  <c:v>-0.174487</c:v>
                </c:pt>
                <c:pt idx="161681">
                  <c:v>-0.17360300000000001</c:v>
                </c:pt>
                <c:pt idx="161682">
                  <c:v>-0.172737</c:v>
                </c:pt>
                <c:pt idx="161683">
                  <c:v>-0.17189399999999999</c:v>
                </c:pt>
                <c:pt idx="161684">
                  <c:v>-0.17108300000000001</c:v>
                </c:pt>
                <c:pt idx="161685">
                  <c:v>-0.17030899999999999</c:v>
                </c:pt>
                <c:pt idx="161686">
                  <c:v>-0.169573</c:v>
                </c:pt>
                <c:pt idx="161687">
                  <c:v>-0.16887199999999999</c:v>
                </c:pt>
                <c:pt idx="161688">
                  <c:v>-0.16820199999999999</c:v>
                </c:pt>
                <c:pt idx="161689">
                  <c:v>-0.16755900000000001</c:v>
                </c:pt>
                <c:pt idx="161690">
                  <c:v>-0.16694400000000001</c:v>
                </c:pt>
                <c:pt idx="161691">
                  <c:v>-0.16636000000000001</c:v>
                </c:pt>
                <c:pt idx="161692">
                  <c:v>-0.16580800000000001</c:v>
                </c:pt>
                <c:pt idx="161693">
                  <c:v>-0.16528599999999999</c:v>
                </c:pt>
                <c:pt idx="161694">
                  <c:v>-0.16478799999999999</c:v>
                </c:pt>
                <c:pt idx="161695">
                  <c:v>-0.16431000000000001</c:v>
                </c:pt>
                <c:pt idx="161696">
                  <c:v>-0.163853</c:v>
                </c:pt>
                <c:pt idx="161697">
                  <c:v>-0.163409</c:v>
                </c:pt>
                <c:pt idx="161698">
                  <c:v>-0.16297500000000001</c:v>
                </c:pt>
                <c:pt idx="161699">
                  <c:v>-0.162547</c:v>
                </c:pt>
                <c:pt idx="161700">
                  <c:v>-0.16212699999999999</c:v>
                </c:pt>
                <c:pt idx="161701">
                  <c:v>-0.161713</c:v>
                </c:pt>
                <c:pt idx="161702">
                  <c:v>-0.161302</c:v>
                </c:pt>
                <c:pt idx="161703">
                  <c:v>-0.16089700000000001</c:v>
                </c:pt>
                <c:pt idx="161704">
                  <c:v>-0.160499</c:v>
                </c:pt>
                <c:pt idx="161705">
                  <c:v>-0.160109</c:v>
                </c:pt>
                <c:pt idx="161706">
                  <c:v>-0.15972700000000001</c:v>
                </c:pt>
                <c:pt idx="161707">
                  <c:v>-0.15935099999999999</c:v>
                </c:pt>
                <c:pt idx="161708">
                  <c:v>-0.15898000000000001</c:v>
                </c:pt>
                <c:pt idx="161709">
                  <c:v>-0.15861700000000001</c:v>
                </c:pt>
                <c:pt idx="161710">
                  <c:v>-0.15826499999999999</c:v>
                </c:pt>
                <c:pt idx="161711">
                  <c:v>-0.15792600000000001</c:v>
                </c:pt>
                <c:pt idx="161712">
                  <c:v>-0.15759999999999999</c:v>
                </c:pt>
                <c:pt idx="161713">
                  <c:v>-0.15728800000000001</c:v>
                </c:pt>
                <c:pt idx="161714">
                  <c:v>-0.15699199999999999</c:v>
                </c:pt>
                <c:pt idx="161715">
                  <c:v>-0.15670700000000001</c:v>
                </c:pt>
                <c:pt idx="161716">
                  <c:v>-0.15643299999999999</c:v>
                </c:pt>
                <c:pt idx="161717">
                  <c:v>-0.156168</c:v>
                </c:pt>
                <c:pt idx="161718">
                  <c:v>-0.155921</c:v>
                </c:pt>
                <c:pt idx="161719">
                  <c:v>-0.155696</c:v>
                </c:pt>
                <c:pt idx="161720">
                  <c:v>-0.15549399999999999</c:v>
                </c:pt>
                <c:pt idx="161721">
                  <c:v>-0.15531500000000001</c:v>
                </c:pt>
                <c:pt idx="161722">
                  <c:v>-0.15515899999999999</c:v>
                </c:pt>
                <c:pt idx="161723">
                  <c:v>-0.15502299999999999</c:v>
                </c:pt>
                <c:pt idx="161724">
                  <c:v>-0.15490200000000001</c:v>
                </c:pt>
                <c:pt idx="161725">
                  <c:v>-0.15479200000000001</c:v>
                </c:pt>
                <c:pt idx="161726">
                  <c:v>-0.15468999999999999</c:v>
                </c:pt>
                <c:pt idx="161727">
                  <c:v>-0.15459700000000001</c:v>
                </c:pt>
                <c:pt idx="161728">
                  <c:v>-0.15451500000000001</c:v>
                </c:pt>
                <c:pt idx="161729">
                  <c:v>-0.154447</c:v>
                </c:pt>
                <c:pt idx="161730">
                  <c:v>-0.154393</c:v>
                </c:pt>
                <c:pt idx="161731">
                  <c:v>-0.15434800000000001</c:v>
                </c:pt>
                <c:pt idx="161732">
                  <c:v>-0.154308</c:v>
                </c:pt>
                <c:pt idx="161733">
                  <c:v>-0.15426899999999999</c:v>
                </c:pt>
                <c:pt idx="161734">
                  <c:v>-0.15423700000000001</c:v>
                </c:pt>
                <c:pt idx="161735">
                  <c:v>-0.15421699999999999</c:v>
                </c:pt>
                <c:pt idx="161736">
                  <c:v>-0.15421199999999999</c:v>
                </c:pt>
                <c:pt idx="161737">
                  <c:v>-0.154226</c:v>
                </c:pt>
                <c:pt idx="161738">
                  <c:v>-0.15426599999999999</c:v>
                </c:pt>
                <c:pt idx="161739">
                  <c:v>-0.154333</c:v>
                </c:pt>
                <c:pt idx="161740">
                  <c:v>-0.154415</c:v>
                </c:pt>
                <c:pt idx="161741">
                  <c:v>-0.154505</c:v>
                </c:pt>
                <c:pt idx="161742">
                  <c:v>-0.15460599999999999</c:v>
                </c:pt>
                <c:pt idx="161743">
                  <c:v>-0.15472900000000001</c:v>
                </c:pt>
                <c:pt idx="161744">
                  <c:v>-0.15487400000000001</c:v>
                </c:pt>
                <c:pt idx="161745">
                  <c:v>-0.15504000000000001</c:v>
                </c:pt>
                <c:pt idx="161746">
                  <c:v>-0.155219</c:v>
                </c:pt>
                <c:pt idx="161747">
                  <c:v>-0.15541199999999999</c:v>
                </c:pt>
                <c:pt idx="161748">
                  <c:v>-0.15561700000000001</c:v>
                </c:pt>
                <c:pt idx="161749">
                  <c:v>-0.155831</c:v>
                </c:pt>
                <c:pt idx="161750">
                  <c:v>-0.15604899999999999</c:v>
                </c:pt>
                <c:pt idx="161751">
                  <c:v>-0.15626899999999999</c:v>
                </c:pt>
                <c:pt idx="161752">
                  <c:v>-0.15648999999999999</c:v>
                </c:pt>
                <c:pt idx="161753">
                  <c:v>-0.15671599999999999</c:v>
                </c:pt>
                <c:pt idx="161754">
                  <c:v>-0.156948</c:v>
                </c:pt>
                <c:pt idx="161755">
                  <c:v>-0.157189</c:v>
                </c:pt>
                <c:pt idx="161756">
                  <c:v>-0.15743799999999999</c:v>
                </c:pt>
                <c:pt idx="161757">
                  <c:v>-0.157697</c:v>
                </c:pt>
                <c:pt idx="161758">
                  <c:v>-0.15796199999999999</c:v>
                </c:pt>
                <c:pt idx="161759">
                  <c:v>-0.15822900000000001</c:v>
                </c:pt>
                <c:pt idx="161760">
                  <c:v>-0.15849299999999999</c:v>
                </c:pt>
                <c:pt idx="161761">
                  <c:v>-0.158751</c:v>
                </c:pt>
                <c:pt idx="161762">
                  <c:v>-0.159001</c:v>
                </c:pt>
                <c:pt idx="161763">
                  <c:v>-0.15924099999999999</c:v>
                </c:pt>
                <c:pt idx="161764">
                  <c:v>-0.15947500000000001</c:v>
                </c:pt>
                <c:pt idx="161765">
                  <c:v>-0.15970500000000001</c:v>
                </c:pt>
                <c:pt idx="161766">
                  <c:v>-0.15993299999999999</c:v>
                </c:pt>
                <c:pt idx="161767">
                  <c:v>-0.160159</c:v>
                </c:pt>
                <c:pt idx="161768">
                  <c:v>-0.160388</c:v>
                </c:pt>
                <c:pt idx="161769">
                  <c:v>-0.16062000000000001</c:v>
                </c:pt>
                <c:pt idx="161770">
                  <c:v>-0.160854</c:v>
                </c:pt>
                <c:pt idx="161771">
                  <c:v>-0.16108800000000001</c:v>
                </c:pt>
                <c:pt idx="161772">
                  <c:v>-0.16131799999999999</c:v>
                </c:pt>
                <c:pt idx="161773">
                  <c:v>-0.16154099999999999</c:v>
                </c:pt>
                <c:pt idx="161774">
                  <c:v>-0.16176099999999999</c:v>
                </c:pt>
                <c:pt idx="161775">
                  <c:v>-0.161971</c:v>
                </c:pt>
                <c:pt idx="161776">
                  <c:v>-0.162166</c:v>
                </c:pt>
                <c:pt idx="161777">
                  <c:v>-0.16234100000000001</c:v>
                </c:pt>
                <c:pt idx="161778">
                  <c:v>-0.162492</c:v>
                </c:pt>
                <c:pt idx="161779">
                  <c:v>-0.16261700000000001</c:v>
                </c:pt>
                <c:pt idx="161780">
                  <c:v>-0.162716</c:v>
                </c:pt>
                <c:pt idx="161781">
                  <c:v>-0.16279199999999999</c:v>
                </c:pt>
                <c:pt idx="161782">
                  <c:v>-0.16284199999999999</c:v>
                </c:pt>
                <c:pt idx="161783">
                  <c:v>-0.16286400000000001</c:v>
                </c:pt>
                <c:pt idx="161784">
                  <c:v>-0.162855</c:v>
                </c:pt>
                <c:pt idx="161785">
                  <c:v>-0.16281899999999999</c:v>
                </c:pt>
                <c:pt idx="161786">
                  <c:v>-0.16276099999999999</c:v>
                </c:pt>
                <c:pt idx="161787">
                  <c:v>-0.16268199999999999</c:v>
                </c:pt>
                <c:pt idx="161788">
                  <c:v>-0.16258300000000001</c:v>
                </c:pt>
                <c:pt idx="161789">
                  <c:v>-0.16245899999999999</c:v>
                </c:pt>
                <c:pt idx="161790">
                  <c:v>-0.16231200000000001</c:v>
                </c:pt>
                <c:pt idx="161791">
                  <c:v>-0.16214400000000001</c:v>
                </c:pt>
                <c:pt idx="161792">
                  <c:v>-0.16195599999999999</c:v>
                </c:pt>
                <c:pt idx="161793">
                  <c:v>-0.161743</c:v>
                </c:pt>
                <c:pt idx="161794">
                  <c:v>-0.16150300000000001</c:v>
                </c:pt>
                <c:pt idx="161795">
                  <c:v>-0.16123999999999999</c:v>
                </c:pt>
                <c:pt idx="161796">
                  <c:v>-0.16095499999999999</c:v>
                </c:pt>
                <c:pt idx="161797">
                  <c:v>-0.16064999999999999</c:v>
                </c:pt>
                <c:pt idx="161798">
                  <c:v>-0.16032199999999999</c:v>
                </c:pt>
                <c:pt idx="161799">
                  <c:v>-0.159972</c:v>
                </c:pt>
                <c:pt idx="161800">
                  <c:v>-0.15959699999999999</c:v>
                </c:pt>
                <c:pt idx="161801">
                  <c:v>-0.15920500000000001</c:v>
                </c:pt>
                <c:pt idx="161802">
                  <c:v>-0.15878700000000001</c:v>
                </c:pt>
                <c:pt idx="161803">
                  <c:v>-0.15829399999999999</c:v>
                </c:pt>
                <c:pt idx="161804">
                  <c:v>-0.15770799999999999</c:v>
                </c:pt>
                <c:pt idx="161805">
                  <c:v>-0.15708800000000001</c:v>
                </c:pt>
                <c:pt idx="161806">
                  <c:v>-0.15645100000000001</c:v>
                </c:pt>
                <c:pt idx="161807">
                  <c:v>-0.15576599999999999</c:v>
                </c:pt>
                <c:pt idx="161808">
                  <c:v>-0.155033</c:v>
                </c:pt>
                <c:pt idx="161809">
                  <c:v>-0.15426699999999999</c:v>
                </c:pt>
                <c:pt idx="161810">
                  <c:v>-0.153473</c:v>
                </c:pt>
                <c:pt idx="161811">
                  <c:v>-0.15264800000000001</c:v>
                </c:pt>
                <c:pt idx="161812">
                  <c:v>-0.151785</c:v>
                </c:pt>
                <c:pt idx="161813">
                  <c:v>-0.15088099999999999</c:v>
                </c:pt>
                <c:pt idx="161814">
                  <c:v>-0.14993500000000001</c:v>
                </c:pt>
                <c:pt idx="161815">
                  <c:v>-0.14895</c:v>
                </c:pt>
                <c:pt idx="161816">
                  <c:v>-0.147929</c:v>
                </c:pt>
                <c:pt idx="161817">
                  <c:v>-0.146874</c:v>
                </c:pt>
                <c:pt idx="161818">
                  <c:v>-0.145788</c:v>
                </c:pt>
                <c:pt idx="161819">
                  <c:v>-0.144672</c:v>
                </c:pt>
                <c:pt idx="161820">
                  <c:v>-0.14353099999999999</c:v>
                </c:pt>
                <c:pt idx="161821">
                  <c:v>-0.142369</c:v>
                </c:pt>
                <c:pt idx="161822">
                  <c:v>-0.14119100000000001</c:v>
                </c:pt>
                <c:pt idx="161823">
                  <c:v>-0.13999600000000001</c:v>
                </c:pt>
                <c:pt idx="161824">
                  <c:v>-0.13878599999999999</c:v>
                </c:pt>
                <c:pt idx="161825">
                  <c:v>-0.13755600000000001</c:v>
                </c:pt>
                <c:pt idx="161826">
                  <c:v>-0.13630700000000001</c:v>
                </c:pt>
                <c:pt idx="161827">
                  <c:v>-0.13503899999999999</c:v>
                </c:pt>
                <c:pt idx="161828">
                  <c:v>-0.13375100000000001</c:v>
                </c:pt>
                <c:pt idx="161829">
                  <c:v>-0.132441</c:v>
                </c:pt>
                <c:pt idx="161830">
                  <c:v>-0.131107</c:v>
                </c:pt>
                <c:pt idx="161831">
                  <c:v>-0.12975100000000001</c:v>
                </c:pt>
                <c:pt idx="161832">
                  <c:v>-0.12837000000000001</c:v>
                </c:pt>
                <c:pt idx="161833">
                  <c:v>-0.12696099999999999</c:v>
                </c:pt>
                <c:pt idx="161834">
                  <c:v>-0.125526</c:v>
                </c:pt>
                <c:pt idx="161835">
                  <c:v>-0.12406399999999999</c:v>
                </c:pt>
                <c:pt idx="161836">
                  <c:v>-0.122574</c:v>
                </c:pt>
                <c:pt idx="161837">
                  <c:v>-0.121059</c:v>
                </c:pt>
                <c:pt idx="161838">
                  <c:v>-0.119519</c:v>
                </c:pt>
                <c:pt idx="161839">
                  <c:v>-0.11795700000000001</c:v>
                </c:pt>
                <c:pt idx="161840">
                  <c:v>-0.116378</c:v>
                </c:pt>
                <c:pt idx="161841">
                  <c:v>-0.114782</c:v>
                </c:pt>
                <c:pt idx="161842">
                  <c:v>-0.11317000000000001</c:v>
                </c:pt>
                <c:pt idx="161843">
                  <c:v>-0.111543</c:v>
                </c:pt>
                <c:pt idx="161844">
                  <c:v>-0.109902</c:v>
                </c:pt>
                <c:pt idx="161845">
                  <c:v>-0.108249</c:v>
                </c:pt>
                <c:pt idx="161846">
                  <c:v>-0.106584</c:v>
                </c:pt>
                <c:pt idx="161847">
                  <c:v>-0.104907</c:v>
                </c:pt>
                <c:pt idx="161848">
                  <c:v>-0.103217</c:v>
                </c:pt>
                <c:pt idx="161849">
                  <c:v>-0.10151499999999999</c:v>
                </c:pt>
                <c:pt idx="161850">
                  <c:v>-9.9798100000000001E-2</c:v>
                </c:pt>
                <c:pt idx="161851">
                  <c:v>-9.8066700000000007E-2</c:v>
                </c:pt>
                <c:pt idx="161852">
                  <c:v>-9.6318899999999999E-2</c:v>
                </c:pt>
                <c:pt idx="161853">
                  <c:v>-9.4552700000000003E-2</c:v>
                </c:pt>
                <c:pt idx="161854">
                  <c:v>-9.2768000000000003E-2</c:v>
                </c:pt>
                <c:pt idx="161855">
                  <c:v>-9.0967999999999993E-2</c:v>
                </c:pt>
                <c:pt idx="161856">
                  <c:v>-8.9157399999999998E-2</c:v>
                </c:pt>
                <c:pt idx="161857">
                  <c:v>-8.7340500000000001E-2</c:v>
                </c:pt>
                <c:pt idx="161858">
                  <c:v>-8.5519300000000006E-2</c:v>
                </c:pt>
                <c:pt idx="161859">
                  <c:v>-8.3694900000000003E-2</c:v>
                </c:pt>
                <c:pt idx="161860">
                  <c:v>-8.1868999999999997E-2</c:v>
                </c:pt>
                <c:pt idx="161861">
                  <c:v>-8.0042699999999994E-2</c:v>
                </c:pt>
                <c:pt idx="161862">
                  <c:v>-7.8215499999999993E-2</c:v>
                </c:pt>
                <c:pt idx="161863">
                  <c:v>-7.6386200000000001E-2</c:v>
                </c:pt>
                <c:pt idx="161864">
                  <c:v>-7.4554899999999993E-2</c:v>
                </c:pt>
                <c:pt idx="161865">
                  <c:v>-7.2723599999999999E-2</c:v>
                </c:pt>
                <c:pt idx="161866">
                  <c:v>-7.0894799999999994E-2</c:v>
                </c:pt>
                <c:pt idx="161867">
                  <c:v>-6.9071400000000005E-2</c:v>
                </c:pt>
                <c:pt idx="161868">
                  <c:v>-6.7255700000000002E-2</c:v>
                </c:pt>
                <c:pt idx="161869">
                  <c:v>-6.5446099999999993E-2</c:v>
                </c:pt>
                <c:pt idx="161870">
                  <c:v>-6.3638200000000006E-2</c:v>
                </c:pt>
                <c:pt idx="161871">
                  <c:v>-6.1830000000000003E-2</c:v>
                </c:pt>
                <c:pt idx="161872">
                  <c:v>-6.0023100000000003E-2</c:v>
                </c:pt>
                <c:pt idx="161873">
                  <c:v>-5.8219600000000003E-2</c:v>
                </c:pt>
                <c:pt idx="161874">
                  <c:v>-5.6420999999999999E-2</c:v>
                </c:pt>
                <c:pt idx="161875">
                  <c:v>-5.46315E-2</c:v>
                </c:pt>
                <c:pt idx="161876">
                  <c:v>-5.2854100000000001E-2</c:v>
                </c:pt>
                <c:pt idx="161877">
                  <c:v>-5.1085199999999997E-2</c:v>
                </c:pt>
                <c:pt idx="161878">
                  <c:v>-4.9319300000000003E-2</c:v>
                </c:pt>
                <c:pt idx="161879">
                  <c:v>-4.7558299999999998E-2</c:v>
                </c:pt>
                <c:pt idx="161880">
                  <c:v>-4.58094E-2</c:v>
                </c:pt>
                <c:pt idx="161881">
                  <c:v>-4.4079199999999999E-2</c:v>
                </c:pt>
                <c:pt idx="161882">
                  <c:v>-4.2372199999999999E-2</c:v>
                </c:pt>
                <c:pt idx="161883">
                  <c:v>-4.0688799999999997E-2</c:v>
                </c:pt>
                <c:pt idx="161884">
                  <c:v>-3.9025600000000001E-2</c:v>
                </c:pt>
                <c:pt idx="161885">
                  <c:v>-3.73794E-2</c:v>
                </c:pt>
                <c:pt idx="161886">
                  <c:v>-3.5749400000000001E-2</c:v>
                </c:pt>
                <c:pt idx="161887">
                  <c:v>-3.4136399999999997E-2</c:v>
                </c:pt>
                <c:pt idx="161888">
                  <c:v>-3.2542599999999998E-2</c:v>
                </c:pt>
                <c:pt idx="161889">
                  <c:v>-3.0970899999999999E-2</c:v>
                </c:pt>
                <c:pt idx="161890">
                  <c:v>-2.94249E-2</c:v>
                </c:pt>
                <c:pt idx="161891">
                  <c:v>-2.79089E-2</c:v>
                </c:pt>
                <c:pt idx="161892">
                  <c:v>-2.6425500000000001E-2</c:v>
                </c:pt>
                <c:pt idx="161893">
                  <c:v>-2.49733E-2</c:v>
                </c:pt>
                <c:pt idx="161894">
                  <c:v>-2.3551200000000001E-2</c:v>
                </c:pt>
                <c:pt idx="161895">
                  <c:v>-2.2161E-2</c:v>
                </c:pt>
                <c:pt idx="161896">
                  <c:v>-2.0803100000000001E-2</c:v>
                </c:pt>
                <c:pt idx="161897">
                  <c:v>-1.9474100000000001E-2</c:v>
                </c:pt>
                <c:pt idx="161898">
                  <c:v>-1.8172299999999999E-2</c:v>
                </c:pt>
                <c:pt idx="161899">
                  <c:v>-1.6898799999999999E-2</c:v>
                </c:pt>
                <c:pt idx="161900">
                  <c:v>-1.5655599999999999E-2</c:v>
                </c:pt>
                <c:pt idx="161901">
                  <c:v>-1.4445400000000001E-2</c:v>
                </c:pt>
                <c:pt idx="161902">
                  <c:v>-1.32698E-2</c:v>
                </c:pt>
                <c:pt idx="161903">
                  <c:v>-1.2129300000000001E-2</c:v>
                </c:pt>
                <c:pt idx="161904">
                  <c:v>-1.10241E-2</c:v>
                </c:pt>
                <c:pt idx="161905" formatCode="0.00E+00">
                  <c:v>-9.9559799999999997E-3</c:v>
                </c:pt>
                <c:pt idx="161906" formatCode="0.00E+00">
                  <c:v>-8.9254099999999999E-3</c:v>
                </c:pt>
                <c:pt idx="161907" formatCode="0.00E+00">
                  <c:v>-7.9308999999999994E-3</c:v>
                </c:pt>
                <c:pt idx="161908" formatCode="0.00E+00">
                  <c:v>-6.9710500000000003E-3</c:v>
                </c:pt>
                <c:pt idx="161909" formatCode="0.00E+00">
                  <c:v>-6.04632E-3</c:v>
                </c:pt>
                <c:pt idx="161910" formatCode="0.00E+00">
                  <c:v>-5.1587500000000001E-3</c:v>
                </c:pt>
                <c:pt idx="161911" formatCode="0.00E+00">
                  <c:v>-4.3101199999999998E-3</c:v>
                </c:pt>
                <c:pt idx="161912" formatCode="0.00E+00">
                  <c:v>-3.50081E-3</c:v>
                </c:pt>
                <c:pt idx="161913" formatCode="0.00E+00">
                  <c:v>-2.7299799999999999E-3</c:v>
                </c:pt>
                <c:pt idx="161914" formatCode="0.00E+00">
                  <c:v>-1.9959800000000001E-3</c:v>
                </c:pt>
                <c:pt idx="161915" formatCode="0.00E+00">
                  <c:v>-1.29787E-3</c:v>
                </c:pt>
                <c:pt idx="161916" formatCode="0.00E+00">
                  <c:v>-6.3659299999999997E-4</c:v>
                </c:pt>
                <c:pt idx="161917" formatCode="0.00E+00">
                  <c:v>-1.2803799999999999E-5</c:v>
                </c:pt>
                <c:pt idx="161918" formatCode="0.00E+00">
                  <c:v>5.74546E-4</c:v>
                </c:pt>
                <c:pt idx="161919" formatCode="0.00E+00">
                  <c:v>1.1264300000000001E-3</c:v>
                </c:pt>
                <c:pt idx="161920" formatCode="0.00E+00">
                  <c:v>1.6429299999999999E-3</c:v>
                </c:pt>
                <c:pt idx="161921" formatCode="0.00E+00">
                  <c:v>2.1241599999999999E-3</c:v>
                </c:pt>
                <c:pt idx="161922" formatCode="0.00E+00">
                  <c:v>2.5708699999999998E-3</c:v>
                </c:pt>
                <c:pt idx="161923" formatCode="0.00E+00">
                  <c:v>2.9841400000000001E-3</c:v>
                </c:pt>
                <c:pt idx="161924" formatCode="0.00E+00">
                  <c:v>3.3646800000000001E-3</c:v>
                </c:pt>
                <c:pt idx="161925" formatCode="0.00E+00">
                  <c:v>3.7130700000000002E-3</c:v>
                </c:pt>
                <c:pt idx="161926" formatCode="0.00E+00">
                  <c:v>4.0304099999999999E-3</c:v>
                </c:pt>
                <c:pt idx="161927" formatCode="0.00E+00">
                  <c:v>4.3180099999999997E-3</c:v>
                </c:pt>
                <c:pt idx="161928" formatCode="0.00E+00">
                  <c:v>4.57618E-3</c:v>
                </c:pt>
                <c:pt idx="161929" formatCode="0.00E+00">
                  <c:v>4.8039900000000002E-3</c:v>
                </c:pt>
                <c:pt idx="161930" formatCode="0.00E+00">
                  <c:v>5.0004200000000002E-3</c:v>
                </c:pt>
                <c:pt idx="161931" formatCode="0.00E+00">
                  <c:v>5.1651700000000002E-3</c:v>
                </c:pt>
                <c:pt idx="161932" formatCode="0.00E+00">
                  <c:v>5.2982300000000001E-3</c:v>
                </c:pt>
                <c:pt idx="161933" formatCode="0.00E+00">
                  <c:v>5.3998099999999997E-3</c:v>
                </c:pt>
                <c:pt idx="161934" formatCode="0.00E+00">
                  <c:v>5.47001E-3</c:v>
                </c:pt>
                <c:pt idx="161935" formatCode="0.00E+00">
                  <c:v>5.5083399999999996E-3</c:v>
                </c:pt>
                <c:pt idx="161936" formatCode="0.00E+00">
                  <c:v>5.5151200000000001E-3</c:v>
                </c:pt>
                <c:pt idx="161937" formatCode="0.00E+00">
                  <c:v>5.4918299999999996E-3</c:v>
                </c:pt>
                <c:pt idx="161938" formatCode="0.00E+00">
                  <c:v>5.4401600000000003E-3</c:v>
                </c:pt>
                <c:pt idx="161939" formatCode="0.00E+00">
                  <c:v>5.3612599999999996E-3</c:v>
                </c:pt>
                <c:pt idx="161940" formatCode="0.00E+00">
                  <c:v>5.2554400000000001E-3</c:v>
                </c:pt>
                <c:pt idx="161941" formatCode="0.00E+00">
                  <c:v>5.12285E-3</c:v>
                </c:pt>
                <c:pt idx="161942" formatCode="0.00E+00">
                  <c:v>4.9638800000000004E-3</c:v>
                </c:pt>
                <c:pt idx="161943" formatCode="0.00E+00">
                  <c:v>4.7785400000000004E-3</c:v>
                </c:pt>
                <c:pt idx="161944" formatCode="0.00E+00">
                  <c:v>4.5666700000000001E-3</c:v>
                </c:pt>
                <c:pt idx="161945" formatCode="0.00E+00">
                  <c:v>4.3287600000000001E-3</c:v>
                </c:pt>
                <c:pt idx="161946" formatCode="0.00E+00">
                  <c:v>4.0653800000000004E-3</c:v>
                </c:pt>
                <c:pt idx="161947" formatCode="0.00E+00">
                  <c:v>3.7768799999999998E-3</c:v>
                </c:pt>
                <c:pt idx="161948" formatCode="0.00E+00">
                  <c:v>3.4645800000000001E-3</c:v>
                </c:pt>
                <c:pt idx="161949" formatCode="0.00E+00">
                  <c:v>3.1310399999999999E-3</c:v>
                </c:pt>
                <c:pt idx="161950" formatCode="0.00E+00">
                  <c:v>2.7783700000000001E-3</c:v>
                </c:pt>
                <c:pt idx="161951" formatCode="0.00E+00">
                  <c:v>2.4080999999999998E-3</c:v>
                </c:pt>
                <c:pt idx="161952" formatCode="0.00E+00">
                  <c:v>2.0227399999999999E-3</c:v>
                </c:pt>
                <c:pt idx="161953" formatCode="0.00E+00">
                  <c:v>1.6242400000000001E-3</c:v>
                </c:pt>
                <c:pt idx="161954" formatCode="0.00E+00">
                  <c:v>1.21228E-3</c:v>
                </c:pt>
                <c:pt idx="161955" formatCode="0.00E+00">
                  <c:v>7.8659400000000005E-4</c:v>
                </c:pt>
                <c:pt idx="161956" formatCode="0.00E+00">
                  <c:v>3.4825299999999997E-4</c:v>
                </c:pt>
                <c:pt idx="161957" formatCode="0.00E+00">
                  <c:v>-1.0275E-4</c:v>
                </c:pt>
                <c:pt idx="161958" formatCode="0.00E+00">
                  <c:v>-5.6743500000000003E-4</c:v>
                </c:pt>
                <c:pt idx="161959" formatCode="0.00E+00">
                  <c:v>-1.0454399999999999E-3</c:v>
                </c:pt>
                <c:pt idx="161960" formatCode="0.00E+00">
                  <c:v>-1.53532E-3</c:v>
                </c:pt>
                <c:pt idx="161961" formatCode="0.00E+00">
                  <c:v>-2.0360700000000001E-3</c:v>
                </c:pt>
                <c:pt idx="161962" formatCode="0.00E+00">
                  <c:v>-2.5470900000000001E-3</c:v>
                </c:pt>
                <c:pt idx="161963" formatCode="0.00E+00">
                  <c:v>-3.0677500000000002E-3</c:v>
                </c:pt>
                <c:pt idx="161964" formatCode="0.00E+00">
                  <c:v>-3.59677E-3</c:v>
                </c:pt>
                <c:pt idx="161965" formatCode="0.00E+00">
                  <c:v>-4.13233E-3</c:v>
                </c:pt>
                <c:pt idx="161966" formatCode="0.00E+00">
                  <c:v>-4.6727899999999996E-3</c:v>
                </c:pt>
                <c:pt idx="161967" formatCode="0.00E+00">
                  <c:v>-5.2169399999999998E-3</c:v>
                </c:pt>
                <c:pt idx="161968" formatCode="0.00E+00">
                  <c:v>-5.7640599999999997E-3</c:v>
                </c:pt>
                <c:pt idx="161969" formatCode="0.00E+00">
                  <c:v>-6.3129199999999996E-3</c:v>
                </c:pt>
                <c:pt idx="161970" formatCode="0.00E+00">
                  <c:v>-6.8615799999999999E-3</c:v>
                </c:pt>
                <c:pt idx="161971" formatCode="0.00E+00">
                  <c:v>-7.4091799999999996E-3</c:v>
                </c:pt>
                <c:pt idx="161972" formatCode="0.00E+00">
                  <c:v>-7.9557900000000008E-3</c:v>
                </c:pt>
                <c:pt idx="161973" formatCode="0.00E+00">
                  <c:v>-8.5006100000000005E-3</c:v>
                </c:pt>
                <c:pt idx="161974" formatCode="0.00E+00">
                  <c:v>-9.0417199999999996E-3</c:v>
                </c:pt>
                <c:pt idx="161975" formatCode="0.00E+00">
                  <c:v>-9.5765199999999998E-3</c:v>
                </c:pt>
                <c:pt idx="161976">
                  <c:v>-1.01028E-2</c:v>
                </c:pt>
                <c:pt idx="161977">
                  <c:v>-1.06199E-2</c:v>
                </c:pt>
                <c:pt idx="161978">
                  <c:v>-1.11279E-2</c:v>
                </c:pt>
                <c:pt idx="161979">
                  <c:v>-1.1626600000000001E-2</c:v>
                </c:pt>
                <c:pt idx="161980">
                  <c:v>-1.21155E-2</c:v>
                </c:pt>
                <c:pt idx="161981">
                  <c:v>-1.2594599999999999E-2</c:v>
                </c:pt>
                <c:pt idx="161982">
                  <c:v>-1.30642E-2</c:v>
                </c:pt>
                <c:pt idx="161983">
                  <c:v>-1.3524100000000001E-2</c:v>
                </c:pt>
                <c:pt idx="161984">
                  <c:v>-1.39737E-2</c:v>
                </c:pt>
                <c:pt idx="161985">
                  <c:v>-1.4412100000000001E-2</c:v>
                </c:pt>
                <c:pt idx="161986">
                  <c:v>-1.4837700000000001E-2</c:v>
                </c:pt>
                <c:pt idx="161987">
                  <c:v>-1.5247800000000001E-2</c:v>
                </c:pt>
                <c:pt idx="161988">
                  <c:v>-1.56396E-2</c:v>
                </c:pt>
                <c:pt idx="161989">
                  <c:v>-1.6011500000000001E-2</c:v>
                </c:pt>
                <c:pt idx="161990">
                  <c:v>-1.63628E-2</c:v>
                </c:pt>
                <c:pt idx="161991">
                  <c:v>-1.6692599999999998E-2</c:v>
                </c:pt>
                <c:pt idx="161992">
                  <c:v>-1.7000700000000001E-2</c:v>
                </c:pt>
                <c:pt idx="161993">
                  <c:v>-1.7287E-2</c:v>
                </c:pt>
                <c:pt idx="161994">
                  <c:v>-1.7550900000000001E-2</c:v>
                </c:pt>
                <c:pt idx="161995">
                  <c:v>-1.7791299999999999E-2</c:v>
                </c:pt>
                <c:pt idx="161996">
                  <c:v>-1.8006899999999999E-2</c:v>
                </c:pt>
                <c:pt idx="161997">
                  <c:v>-1.81972E-2</c:v>
                </c:pt>
                <c:pt idx="161998">
                  <c:v>-1.8363299999999999E-2</c:v>
                </c:pt>
                <c:pt idx="161999">
                  <c:v>-1.8506700000000001E-2</c:v>
                </c:pt>
                <c:pt idx="162000">
                  <c:v>-1.8627399999999999E-2</c:v>
                </c:pt>
                <c:pt idx="162001">
                  <c:v>-1.87248E-2</c:v>
                </c:pt>
                <c:pt idx="162002">
                  <c:v>-1.8798499999999999E-2</c:v>
                </c:pt>
                <c:pt idx="162003">
                  <c:v>-1.88481E-2</c:v>
                </c:pt>
                <c:pt idx="162004">
                  <c:v>-1.8871200000000001E-2</c:v>
                </c:pt>
                <c:pt idx="162005">
                  <c:v>-1.8865099999999999E-2</c:v>
                </c:pt>
                <c:pt idx="162006">
                  <c:v>-1.8829200000000001E-2</c:v>
                </c:pt>
                <c:pt idx="162007">
                  <c:v>-1.87645E-2</c:v>
                </c:pt>
                <c:pt idx="162008">
                  <c:v>-1.8671500000000001E-2</c:v>
                </c:pt>
                <c:pt idx="162009">
                  <c:v>-1.8548700000000001E-2</c:v>
                </c:pt>
                <c:pt idx="162010">
                  <c:v>-1.8394000000000001E-2</c:v>
                </c:pt>
                <c:pt idx="162011">
                  <c:v>-1.8206199999999999E-2</c:v>
                </c:pt>
                <c:pt idx="162012">
                  <c:v>-1.79852E-2</c:v>
                </c:pt>
                <c:pt idx="162013">
                  <c:v>-1.7731199999999999E-2</c:v>
                </c:pt>
                <c:pt idx="162014">
                  <c:v>-1.7443400000000001E-2</c:v>
                </c:pt>
                <c:pt idx="162015">
                  <c:v>-1.71212E-2</c:v>
                </c:pt>
                <c:pt idx="162016">
                  <c:v>-1.6765700000000001E-2</c:v>
                </c:pt>
                <c:pt idx="162017">
                  <c:v>-1.6378400000000001E-2</c:v>
                </c:pt>
                <c:pt idx="162018">
                  <c:v>-1.5959299999999999E-2</c:v>
                </c:pt>
                <c:pt idx="162019">
                  <c:v>-1.5507999999999999E-2</c:v>
                </c:pt>
                <c:pt idx="162020">
                  <c:v>-1.50251E-2</c:v>
                </c:pt>
                <c:pt idx="162021">
                  <c:v>-1.45109E-2</c:v>
                </c:pt>
                <c:pt idx="162022">
                  <c:v>-1.39656E-2</c:v>
                </c:pt>
                <c:pt idx="162023">
                  <c:v>-1.3389E-2</c:v>
                </c:pt>
                <c:pt idx="162024">
                  <c:v>-1.278E-2</c:v>
                </c:pt>
                <c:pt idx="162025">
                  <c:v>-1.2137200000000001E-2</c:v>
                </c:pt>
                <c:pt idx="162026">
                  <c:v>-1.14596E-2</c:v>
                </c:pt>
                <c:pt idx="162027">
                  <c:v>-1.0747100000000001E-2</c:v>
                </c:pt>
                <c:pt idx="162028">
                  <c:v>-1.00003E-2</c:v>
                </c:pt>
                <c:pt idx="162029" formatCode="0.00E+00">
                  <c:v>-9.2192400000000001E-3</c:v>
                </c:pt>
                <c:pt idx="162030" formatCode="0.00E+00">
                  <c:v>-8.4045000000000005E-3</c:v>
                </c:pt>
                <c:pt idx="162031" formatCode="0.00E+00">
                  <c:v>-7.55706E-3</c:v>
                </c:pt>
                <c:pt idx="162032" formatCode="0.00E+00">
                  <c:v>-6.6775999999999997E-3</c:v>
                </c:pt>
                <c:pt idx="162033" formatCode="0.00E+00">
                  <c:v>-5.7665399999999997E-3</c:v>
                </c:pt>
                <c:pt idx="162034" formatCode="0.00E+00">
                  <c:v>-4.8246399999999998E-3</c:v>
                </c:pt>
                <c:pt idx="162035" formatCode="0.00E+00">
                  <c:v>-3.8526200000000002E-3</c:v>
                </c:pt>
                <c:pt idx="162036" formatCode="0.00E+00">
                  <c:v>-2.85104E-3</c:v>
                </c:pt>
                <c:pt idx="162037" formatCode="0.00E+00">
                  <c:v>-1.82073E-3</c:v>
                </c:pt>
                <c:pt idx="162038" formatCode="0.00E+00">
                  <c:v>-7.62063E-4</c:v>
                </c:pt>
                <c:pt idx="162039" formatCode="0.00E+00">
                  <c:v>3.2556499999999999E-4</c:v>
                </c:pt>
                <c:pt idx="162040" formatCode="0.00E+00">
                  <c:v>1.4428399999999999E-3</c:v>
                </c:pt>
                <c:pt idx="162041" formatCode="0.00E+00">
                  <c:v>2.5896700000000001E-3</c:v>
                </c:pt>
                <c:pt idx="162042" formatCode="0.00E+00">
                  <c:v>3.7657599999999999E-3</c:v>
                </c:pt>
                <c:pt idx="162043" formatCode="0.00E+00">
                  <c:v>4.9710099999999997E-3</c:v>
                </c:pt>
                <c:pt idx="162044" formatCode="0.00E+00">
                  <c:v>6.2043000000000003E-3</c:v>
                </c:pt>
                <c:pt idx="162045" formatCode="0.00E+00">
                  <c:v>7.46286E-3</c:v>
                </c:pt>
                <c:pt idx="162046" formatCode="0.00E+00">
                  <c:v>8.7443E-3</c:v>
                </c:pt>
                <c:pt idx="162047">
                  <c:v>1.00479E-2</c:v>
                </c:pt>
                <c:pt idx="162048">
                  <c:v>1.1373899999999999E-2</c:v>
                </c:pt>
                <c:pt idx="162049">
                  <c:v>1.27227E-2</c:v>
                </c:pt>
                <c:pt idx="162050">
                  <c:v>1.40944E-2</c:v>
                </c:pt>
                <c:pt idx="162051">
                  <c:v>1.5487799999999999E-2</c:v>
                </c:pt>
                <c:pt idx="162052">
                  <c:v>1.6901599999999999E-2</c:v>
                </c:pt>
                <c:pt idx="162053">
                  <c:v>1.8334400000000001E-2</c:v>
                </c:pt>
                <c:pt idx="162054">
                  <c:v>1.97863E-2</c:v>
                </c:pt>
                <c:pt idx="162055">
                  <c:v>2.1257999999999999E-2</c:v>
                </c:pt>
                <c:pt idx="162056">
                  <c:v>2.2749499999999999E-2</c:v>
                </c:pt>
                <c:pt idx="162057">
                  <c:v>2.4259300000000001E-2</c:v>
                </c:pt>
                <c:pt idx="162058">
                  <c:v>2.5785300000000001E-2</c:v>
                </c:pt>
                <c:pt idx="162059">
                  <c:v>2.7325800000000001E-2</c:v>
                </c:pt>
                <c:pt idx="162060">
                  <c:v>2.88794E-2</c:v>
                </c:pt>
                <c:pt idx="162061">
                  <c:v>3.0444800000000001E-2</c:v>
                </c:pt>
                <c:pt idx="162062">
                  <c:v>3.2020699999999999E-2</c:v>
                </c:pt>
                <c:pt idx="162063">
                  <c:v>3.3606400000000002E-2</c:v>
                </c:pt>
                <c:pt idx="162064">
                  <c:v>3.5201799999999998E-2</c:v>
                </c:pt>
                <c:pt idx="162065">
                  <c:v>3.6806999999999999E-2</c:v>
                </c:pt>
                <c:pt idx="162066">
                  <c:v>3.8421900000000002E-2</c:v>
                </c:pt>
                <c:pt idx="162067">
                  <c:v>4.0045400000000002E-2</c:v>
                </c:pt>
                <c:pt idx="162068">
                  <c:v>4.1675900000000002E-2</c:v>
                </c:pt>
                <c:pt idx="162069">
                  <c:v>4.3311599999999999E-2</c:v>
                </c:pt>
                <c:pt idx="162070">
                  <c:v>4.49506E-2</c:v>
                </c:pt>
                <c:pt idx="162071">
                  <c:v>4.6591E-2</c:v>
                </c:pt>
                <c:pt idx="162072">
                  <c:v>4.8231499999999997E-2</c:v>
                </c:pt>
                <c:pt idx="162073">
                  <c:v>4.9871600000000002E-2</c:v>
                </c:pt>
                <c:pt idx="162074">
                  <c:v>5.1510899999999998E-2</c:v>
                </c:pt>
                <c:pt idx="162075">
                  <c:v>5.3148599999999997E-2</c:v>
                </c:pt>
                <c:pt idx="162076">
                  <c:v>5.4783900000000003E-2</c:v>
                </c:pt>
                <c:pt idx="162077">
                  <c:v>5.64162E-2</c:v>
                </c:pt>
                <c:pt idx="162078">
                  <c:v>5.8044800000000001E-2</c:v>
                </c:pt>
                <c:pt idx="162079">
                  <c:v>5.9668499999999999E-2</c:v>
                </c:pt>
                <c:pt idx="162080">
                  <c:v>6.1286599999999997E-2</c:v>
                </c:pt>
                <c:pt idx="162081">
                  <c:v>6.2898399999999993E-2</c:v>
                </c:pt>
                <c:pt idx="162082">
                  <c:v>6.4503000000000005E-2</c:v>
                </c:pt>
                <c:pt idx="162083">
                  <c:v>6.6099699999999997E-2</c:v>
                </c:pt>
                <c:pt idx="162084">
                  <c:v>6.7687800000000006E-2</c:v>
                </c:pt>
                <c:pt idx="162085">
                  <c:v>6.9265499999999994E-2</c:v>
                </c:pt>
                <c:pt idx="162086">
                  <c:v>7.0830199999999996E-2</c:v>
                </c:pt>
                <c:pt idx="162087">
                  <c:v>7.2379799999999994E-2</c:v>
                </c:pt>
                <c:pt idx="162088">
                  <c:v>7.3913300000000001E-2</c:v>
                </c:pt>
                <c:pt idx="162089">
                  <c:v>7.5430200000000003E-2</c:v>
                </c:pt>
                <c:pt idx="162090">
                  <c:v>7.6929300000000006E-2</c:v>
                </c:pt>
                <c:pt idx="162091">
                  <c:v>7.8409400000000004E-2</c:v>
                </c:pt>
                <c:pt idx="162092">
                  <c:v>7.9869899999999994E-2</c:v>
                </c:pt>
                <c:pt idx="162093">
                  <c:v>8.13112E-2</c:v>
                </c:pt>
                <c:pt idx="162094">
                  <c:v>8.2732600000000003E-2</c:v>
                </c:pt>
                <c:pt idx="162095">
                  <c:v>8.4132600000000002E-2</c:v>
                </c:pt>
                <c:pt idx="162096">
                  <c:v>8.5509799999999997E-2</c:v>
                </c:pt>
                <c:pt idx="162097">
                  <c:v>8.6863999999999997E-2</c:v>
                </c:pt>
                <c:pt idx="162098">
                  <c:v>8.8195599999999999E-2</c:v>
                </c:pt>
                <c:pt idx="162099">
                  <c:v>8.9504799999999995E-2</c:v>
                </c:pt>
                <c:pt idx="162100">
                  <c:v>9.0790399999999993E-2</c:v>
                </c:pt>
                <c:pt idx="162101">
                  <c:v>9.2051599999999997E-2</c:v>
                </c:pt>
                <c:pt idx="162102">
                  <c:v>9.3288099999999999E-2</c:v>
                </c:pt>
                <c:pt idx="162103">
                  <c:v>9.4499E-2</c:v>
                </c:pt>
                <c:pt idx="162104">
                  <c:v>9.5681699999999995E-2</c:v>
                </c:pt>
                <c:pt idx="162105">
                  <c:v>9.6834600000000007E-2</c:v>
                </c:pt>
                <c:pt idx="162106">
                  <c:v>9.79569E-2</c:v>
                </c:pt>
                <c:pt idx="162107">
                  <c:v>9.90481E-2</c:v>
                </c:pt>
                <c:pt idx="162108">
                  <c:v>0.100108</c:v>
                </c:pt>
                <c:pt idx="162109">
                  <c:v>0.101136</c:v>
                </c:pt>
                <c:pt idx="162110">
                  <c:v>0.102133</c:v>
                </c:pt>
                <c:pt idx="162111">
                  <c:v>0.10309699999999999</c:v>
                </c:pt>
                <c:pt idx="162112">
                  <c:v>0.10403</c:v>
                </c:pt>
                <c:pt idx="162113">
                  <c:v>0.10492899999999999</c:v>
                </c:pt>
                <c:pt idx="162114">
                  <c:v>0.105797</c:v>
                </c:pt>
                <c:pt idx="162115">
                  <c:v>0.10663</c:v>
                </c:pt>
                <c:pt idx="162116">
                  <c:v>0.10743</c:v>
                </c:pt>
                <c:pt idx="162117">
                  <c:v>0.108194</c:v>
                </c:pt>
                <c:pt idx="162118">
                  <c:v>0.10892499999999999</c:v>
                </c:pt>
                <c:pt idx="162119">
                  <c:v>0.109622</c:v>
                </c:pt>
                <c:pt idx="162120">
                  <c:v>0.110286</c:v>
                </c:pt>
                <c:pt idx="162121">
                  <c:v>0.110914</c:v>
                </c:pt>
                <c:pt idx="162122">
                  <c:v>0.111508</c:v>
                </c:pt>
                <c:pt idx="162123">
                  <c:v>0.112066</c:v>
                </c:pt>
                <c:pt idx="162124">
                  <c:v>0.11259</c:v>
                </c:pt>
                <c:pt idx="162125">
                  <c:v>0.113078</c:v>
                </c:pt>
                <c:pt idx="162126">
                  <c:v>0.11353100000000001</c:v>
                </c:pt>
                <c:pt idx="162127">
                  <c:v>0.11394799999999999</c:v>
                </c:pt>
                <c:pt idx="162128">
                  <c:v>0.114329</c:v>
                </c:pt>
                <c:pt idx="162129">
                  <c:v>0.114674</c:v>
                </c:pt>
                <c:pt idx="162130">
                  <c:v>0.114983</c:v>
                </c:pt>
                <c:pt idx="162131">
                  <c:v>0.115255</c:v>
                </c:pt>
                <c:pt idx="162132">
                  <c:v>0.115492</c:v>
                </c:pt>
                <c:pt idx="162133">
                  <c:v>0.115692</c:v>
                </c:pt>
                <c:pt idx="162134">
                  <c:v>0.115857</c:v>
                </c:pt>
                <c:pt idx="162135">
                  <c:v>0.115984</c:v>
                </c:pt>
                <c:pt idx="162136">
                  <c:v>0.116076</c:v>
                </c:pt>
                <c:pt idx="162137">
                  <c:v>0.116132</c:v>
                </c:pt>
                <c:pt idx="162138">
                  <c:v>0.11615200000000001</c:v>
                </c:pt>
                <c:pt idx="162139">
                  <c:v>0.116135</c:v>
                </c:pt>
                <c:pt idx="162140">
                  <c:v>0.11608</c:v>
                </c:pt>
                <c:pt idx="162141">
                  <c:v>0.11598700000000001</c:v>
                </c:pt>
                <c:pt idx="162142">
                  <c:v>0.115857</c:v>
                </c:pt>
                <c:pt idx="162143">
                  <c:v>0.11569400000000001</c:v>
                </c:pt>
                <c:pt idx="162144">
                  <c:v>0.11550000000000001</c:v>
                </c:pt>
                <c:pt idx="162145">
                  <c:v>0.115273</c:v>
                </c:pt>
                <c:pt idx="162146">
                  <c:v>0.11501599999999999</c:v>
                </c:pt>
                <c:pt idx="162147">
                  <c:v>0.114727</c:v>
                </c:pt>
                <c:pt idx="162148">
                  <c:v>0.11440699999999999</c:v>
                </c:pt>
                <c:pt idx="162149">
                  <c:v>0.114055</c:v>
                </c:pt>
                <c:pt idx="162150">
                  <c:v>0.11367099999999999</c:v>
                </c:pt>
                <c:pt idx="162151">
                  <c:v>0.11325499999999999</c:v>
                </c:pt>
                <c:pt idx="162152">
                  <c:v>0.11280900000000001</c:v>
                </c:pt>
                <c:pt idx="162153">
                  <c:v>0.112335</c:v>
                </c:pt>
                <c:pt idx="162154">
                  <c:v>0.111836</c:v>
                </c:pt>
                <c:pt idx="162155">
                  <c:v>0.11131099999999999</c:v>
                </c:pt>
                <c:pt idx="162156">
                  <c:v>0.110761</c:v>
                </c:pt>
                <c:pt idx="162157">
                  <c:v>0.11018799999999999</c:v>
                </c:pt>
                <c:pt idx="162158">
                  <c:v>0.10959099999999999</c:v>
                </c:pt>
                <c:pt idx="162159">
                  <c:v>0.108969</c:v>
                </c:pt>
                <c:pt idx="162160">
                  <c:v>0.108323</c:v>
                </c:pt>
                <c:pt idx="162161">
                  <c:v>0.107655</c:v>
                </c:pt>
                <c:pt idx="162162">
                  <c:v>0.10696600000000001</c:v>
                </c:pt>
                <c:pt idx="162163">
                  <c:v>0.106256</c:v>
                </c:pt>
                <c:pt idx="162164">
                  <c:v>0.10552499999999999</c:v>
                </c:pt>
                <c:pt idx="162165">
                  <c:v>0.10477499999999999</c:v>
                </c:pt>
                <c:pt idx="162166">
                  <c:v>0.104006</c:v>
                </c:pt>
                <c:pt idx="162167">
                  <c:v>0.103217</c:v>
                </c:pt>
                <c:pt idx="162168">
                  <c:v>0.102409</c:v>
                </c:pt>
                <c:pt idx="162169">
                  <c:v>0.10158200000000001</c:v>
                </c:pt>
                <c:pt idx="162170">
                  <c:v>0.10073600000000001</c:v>
                </c:pt>
                <c:pt idx="162171">
                  <c:v>9.9872299999999997E-2</c:v>
                </c:pt>
                <c:pt idx="162172">
                  <c:v>9.8991300000000004E-2</c:v>
                </c:pt>
                <c:pt idx="162173">
                  <c:v>9.8094500000000001E-2</c:v>
                </c:pt>
                <c:pt idx="162174">
                  <c:v>9.7183000000000005E-2</c:v>
                </c:pt>
                <c:pt idx="162175">
                  <c:v>9.6257999999999996E-2</c:v>
                </c:pt>
                <c:pt idx="162176">
                  <c:v>9.5320600000000005E-2</c:v>
                </c:pt>
                <c:pt idx="162177">
                  <c:v>9.4372300000000006E-2</c:v>
                </c:pt>
                <c:pt idx="162178">
                  <c:v>9.3414499999999998E-2</c:v>
                </c:pt>
                <c:pt idx="162179">
                  <c:v>9.2447299999999996E-2</c:v>
                </c:pt>
                <c:pt idx="162180">
                  <c:v>9.1471700000000003E-2</c:v>
                </c:pt>
                <c:pt idx="162181">
                  <c:v>9.0489299999999995E-2</c:v>
                </c:pt>
                <c:pt idx="162182">
                  <c:v>8.9500200000000002E-2</c:v>
                </c:pt>
                <c:pt idx="162183">
                  <c:v>8.8503399999999996E-2</c:v>
                </c:pt>
                <c:pt idx="162184">
                  <c:v>8.74997E-2</c:v>
                </c:pt>
                <c:pt idx="162185">
                  <c:v>8.6491200000000004E-2</c:v>
                </c:pt>
                <c:pt idx="162186">
                  <c:v>8.5479600000000003E-2</c:v>
                </c:pt>
                <c:pt idx="162187">
                  <c:v>8.4465399999999996E-2</c:v>
                </c:pt>
                <c:pt idx="162188">
                  <c:v>8.3449800000000005E-2</c:v>
                </c:pt>
                <c:pt idx="162189">
                  <c:v>8.2433500000000007E-2</c:v>
                </c:pt>
                <c:pt idx="162190">
                  <c:v>8.1417400000000001E-2</c:v>
                </c:pt>
                <c:pt idx="162191">
                  <c:v>8.0402100000000004E-2</c:v>
                </c:pt>
                <c:pt idx="162192">
                  <c:v>7.9387700000000005E-2</c:v>
                </c:pt>
                <c:pt idx="162193">
                  <c:v>7.8374600000000003E-2</c:v>
                </c:pt>
                <c:pt idx="162194">
                  <c:v>7.7363399999999999E-2</c:v>
                </c:pt>
                <c:pt idx="162195">
                  <c:v>7.6354900000000003E-2</c:v>
                </c:pt>
                <c:pt idx="162196">
                  <c:v>7.5350799999999996E-2</c:v>
                </c:pt>
                <c:pt idx="162197">
                  <c:v>7.4353000000000002E-2</c:v>
                </c:pt>
                <c:pt idx="162198">
                  <c:v>7.3362899999999995E-2</c:v>
                </c:pt>
                <c:pt idx="162199">
                  <c:v>7.2380799999999995E-2</c:v>
                </c:pt>
                <c:pt idx="162200">
                  <c:v>7.1406999999999998E-2</c:v>
                </c:pt>
                <c:pt idx="162201">
                  <c:v>7.0442099999999994E-2</c:v>
                </c:pt>
                <c:pt idx="162202">
                  <c:v>6.9486599999999996E-2</c:v>
                </c:pt>
                <c:pt idx="162203">
                  <c:v>6.8541000000000005E-2</c:v>
                </c:pt>
                <c:pt idx="162204">
                  <c:v>6.7606600000000003E-2</c:v>
                </c:pt>
                <c:pt idx="162205">
                  <c:v>6.6684599999999997E-2</c:v>
                </c:pt>
                <c:pt idx="162206">
                  <c:v>6.5775100000000003E-2</c:v>
                </c:pt>
                <c:pt idx="162207">
                  <c:v>6.4877799999999999E-2</c:v>
                </c:pt>
                <c:pt idx="162208">
                  <c:v>6.3992599999999997E-2</c:v>
                </c:pt>
                <c:pt idx="162209">
                  <c:v>6.3120300000000004E-2</c:v>
                </c:pt>
                <c:pt idx="162210">
                  <c:v>6.2261799999999999E-2</c:v>
                </c:pt>
                <c:pt idx="162211">
                  <c:v>6.1418E-2</c:v>
                </c:pt>
                <c:pt idx="162212">
                  <c:v>6.0589700000000003E-2</c:v>
                </c:pt>
                <c:pt idx="162213">
                  <c:v>5.9778100000000001E-2</c:v>
                </c:pt>
                <c:pt idx="162214">
                  <c:v>5.8984399999999999E-2</c:v>
                </c:pt>
                <c:pt idx="162215">
                  <c:v>5.8209900000000002E-2</c:v>
                </c:pt>
                <c:pt idx="162216">
                  <c:v>5.7456300000000002E-2</c:v>
                </c:pt>
                <c:pt idx="162217">
                  <c:v>5.6724299999999998E-2</c:v>
                </c:pt>
                <c:pt idx="162218">
                  <c:v>5.6014599999999998E-2</c:v>
                </c:pt>
                <c:pt idx="162219">
                  <c:v>5.5328099999999998E-2</c:v>
                </c:pt>
                <c:pt idx="162220">
                  <c:v>5.4665600000000002E-2</c:v>
                </c:pt>
                <c:pt idx="162221">
                  <c:v>5.4027600000000002E-2</c:v>
                </c:pt>
                <c:pt idx="162222">
                  <c:v>5.3414200000000002E-2</c:v>
                </c:pt>
                <c:pt idx="162223">
                  <c:v>5.2825700000000003E-2</c:v>
                </c:pt>
                <c:pt idx="162224">
                  <c:v>5.2261200000000001E-2</c:v>
                </c:pt>
                <c:pt idx="162225">
                  <c:v>5.1720000000000002E-2</c:v>
                </c:pt>
                <c:pt idx="162226">
                  <c:v>5.1202400000000002E-2</c:v>
                </c:pt>
                <c:pt idx="162227">
                  <c:v>5.0709400000000002E-2</c:v>
                </c:pt>
                <c:pt idx="162228">
                  <c:v>5.02424E-2</c:v>
                </c:pt>
                <c:pt idx="162229">
                  <c:v>4.9803100000000003E-2</c:v>
                </c:pt>
                <c:pt idx="162230">
                  <c:v>4.9393399999999997E-2</c:v>
                </c:pt>
                <c:pt idx="162231">
                  <c:v>4.9013899999999999E-2</c:v>
                </c:pt>
                <c:pt idx="162232">
                  <c:v>4.8663900000000003E-2</c:v>
                </c:pt>
                <c:pt idx="162233">
                  <c:v>4.8343200000000003E-2</c:v>
                </c:pt>
                <c:pt idx="162234">
                  <c:v>4.8052400000000002E-2</c:v>
                </c:pt>
                <c:pt idx="162235">
                  <c:v>4.7793099999999998E-2</c:v>
                </c:pt>
                <c:pt idx="162236">
                  <c:v>4.7566700000000003E-2</c:v>
                </c:pt>
                <c:pt idx="162237">
                  <c:v>4.7373800000000001E-2</c:v>
                </c:pt>
                <c:pt idx="162238">
                  <c:v>4.7214399999999997E-2</c:v>
                </c:pt>
                <c:pt idx="162239">
                  <c:v>4.7089199999999998E-2</c:v>
                </c:pt>
                <c:pt idx="162240">
                  <c:v>4.6998999999999999E-2</c:v>
                </c:pt>
                <c:pt idx="162241">
                  <c:v>4.6943499999999999E-2</c:v>
                </c:pt>
                <c:pt idx="162242">
                  <c:v>4.69218E-2</c:v>
                </c:pt>
                <c:pt idx="162243">
                  <c:v>4.6934099999999999E-2</c:v>
                </c:pt>
                <c:pt idx="162244">
                  <c:v>4.69814E-2</c:v>
                </c:pt>
                <c:pt idx="162245">
                  <c:v>4.7064399999999999E-2</c:v>
                </c:pt>
                <c:pt idx="162246">
                  <c:v>4.7182500000000002E-2</c:v>
                </c:pt>
                <c:pt idx="162247">
                  <c:v>4.73347E-2</c:v>
                </c:pt>
                <c:pt idx="162248">
                  <c:v>4.7520300000000001E-2</c:v>
                </c:pt>
                <c:pt idx="162249">
                  <c:v>4.7739499999999997E-2</c:v>
                </c:pt>
                <c:pt idx="162250">
                  <c:v>4.7993300000000003E-2</c:v>
                </c:pt>
                <c:pt idx="162251">
                  <c:v>4.8282600000000002E-2</c:v>
                </c:pt>
                <c:pt idx="162252">
                  <c:v>4.8607600000000001E-2</c:v>
                </c:pt>
                <c:pt idx="162253">
                  <c:v>4.8968699999999997E-2</c:v>
                </c:pt>
                <c:pt idx="162254">
                  <c:v>4.9366399999999998E-2</c:v>
                </c:pt>
                <c:pt idx="162255">
                  <c:v>4.9800700000000003E-2</c:v>
                </c:pt>
                <c:pt idx="162256">
                  <c:v>5.0271799999999998E-2</c:v>
                </c:pt>
                <c:pt idx="162257">
                  <c:v>5.0780100000000002E-2</c:v>
                </c:pt>
                <c:pt idx="162258">
                  <c:v>5.1325299999999997E-2</c:v>
                </c:pt>
                <c:pt idx="162259">
                  <c:v>5.1907200000000001E-2</c:v>
                </c:pt>
                <c:pt idx="162260">
                  <c:v>5.2525599999999999E-2</c:v>
                </c:pt>
                <c:pt idx="162261">
                  <c:v>5.3180400000000003E-2</c:v>
                </c:pt>
                <c:pt idx="162262">
                  <c:v>5.3871099999999998E-2</c:v>
                </c:pt>
                <c:pt idx="162263">
                  <c:v>5.4597899999999998E-2</c:v>
                </c:pt>
                <c:pt idx="162264">
                  <c:v>5.5360899999999998E-2</c:v>
                </c:pt>
                <c:pt idx="162265">
                  <c:v>5.61597E-2</c:v>
                </c:pt>
                <c:pt idx="162266">
                  <c:v>5.69934E-2</c:v>
                </c:pt>
                <c:pt idx="162267">
                  <c:v>5.7861200000000002E-2</c:v>
                </c:pt>
                <c:pt idx="162268">
                  <c:v>5.8762700000000001E-2</c:v>
                </c:pt>
                <c:pt idx="162269">
                  <c:v>5.9697800000000002E-2</c:v>
                </c:pt>
                <c:pt idx="162270">
                  <c:v>6.0666299999999999E-2</c:v>
                </c:pt>
                <c:pt idx="162271">
                  <c:v>6.1667899999999998E-2</c:v>
                </c:pt>
                <c:pt idx="162272">
                  <c:v>6.2701400000000004E-2</c:v>
                </c:pt>
                <c:pt idx="162273">
                  <c:v>6.37659E-2</c:v>
                </c:pt>
                <c:pt idx="162274">
                  <c:v>6.4861699999999994E-2</c:v>
                </c:pt>
                <c:pt idx="162275">
                  <c:v>6.5988500000000005E-2</c:v>
                </c:pt>
                <c:pt idx="162276">
                  <c:v>6.7144700000000002E-2</c:v>
                </c:pt>
                <c:pt idx="162277">
                  <c:v>6.8328E-2</c:v>
                </c:pt>
                <c:pt idx="162278">
                  <c:v>6.9536700000000007E-2</c:v>
                </c:pt>
                <c:pt idx="162279">
                  <c:v>7.07705E-2</c:v>
                </c:pt>
                <c:pt idx="162280">
                  <c:v>7.2029599999999999E-2</c:v>
                </c:pt>
                <c:pt idx="162281">
                  <c:v>7.3314299999999999E-2</c:v>
                </c:pt>
                <c:pt idx="162282">
                  <c:v>7.4623599999999998E-2</c:v>
                </c:pt>
                <c:pt idx="162283">
                  <c:v>7.5956300000000004E-2</c:v>
                </c:pt>
                <c:pt idx="162284">
                  <c:v>7.7311099999999994E-2</c:v>
                </c:pt>
                <c:pt idx="162285">
                  <c:v>7.8686699999999998E-2</c:v>
                </c:pt>
                <c:pt idx="162286">
                  <c:v>8.0081299999999994E-2</c:v>
                </c:pt>
                <c:pt idx="162287">
                  <c:v>8.1492999999999996E-2</c:v>
                </c:pt>
                <c:pt idx="162288">
                  <c:v>8.2920099999999997E-2</c:v>
                </c:pt>
                <c:pt idx="162289">
                  <c:v>8.4361800000000001E-2</c:v>
                </c:pt>
                <c:pt idx="162290">
                  <c:v>8.5818099999999994E-2</c:v>
                </c:pt>
                <c:pt idx="162291">
                  <c:v>8.7288599999999994E-2</c:v>
                </c:pt>
                <c:pt idx="162292">
                  <c:v>8.8771699999999995E-2</c:v>
                </c:pt>
                <c:pt idx="162293">
                  <c:v>9.0265999999999999E-2</c:v>
                </c:pt>
                <c:pt idx="162294">
                  <c:v>9.1770099999999993E-2</c:v>
                </c:pt>
                <c:pt idx="162295">
                  <c:v>9.3282799999999999E-2</c:v>
                </c:pt>
                <c:pt idx="162296">
                  <c:v>9.4801999999999997E-2</c:v>
                </c:pt>
                <c:pt idx="162297">
                  <c:v>9.6326099999999998E-2</c:v>
                </c:pt>
                <c:pt idx="162298">
                  <c:v>9.7854300000000005E-2</c:v>
                </c:pt>
                <c:pt idx="162299">
                  <c:v>9.9385500000000002E-2</c:v>
                </c:pt>
                <c:pt idx="162300">
                  <c:v>0.10091899999999999</c:v>
                </c:pt>
                <c:pt idx="162301">
                  <c:v>0.102451</c:v>
                </c:pt>
                <c:pt idx="162302">
                  <c:v>0.103982</c:v>
                </c:pt>
                <c:pt idx="162303">
                  <c:v>0.10551000000000001</c:v>
                </c:pt>
                <c:pt idx="162304">
                  <c:v>0.107032</c:v>
                </c:pt>
                <c:pt idx="162305">
                  <c:v>0.108547</c:v>
                </c:pt>
                <c:pt idx="162306">
                  <c:v>0.110054</c:v>
                </c:pt>
                <c:pt idx="162307">
                  <c:v>0.11155</c:v>
                </c:pt>
                <c:pt idx="162308">
                  <c:v>0.113035</c:v>
                </c:pt>
                <c:pt idx="162309">
                  <c:v>0.114505</c:v>
                </c:pt>
                <c:pt idx="162310">
                  <c:v>0.11595999999999999</c:v>
                </c:pt>
                <c:pt idx="162311">
                  <c:v>0.117398</c:v>
                </c:pt>
                <c:pt idx="162312">
                  <c:v>0.118816</c:v>
                </c:pt>
                <c:pt idx="162313">
                  <c:v>0.120213</c:v>
                </c:pt>
                <c:pt idx="162314">
                  <c:v>0.121587</c:v>
                </c:pt>
                <c:pt idx="162315">
                  <c:v>0.122937</c:v>
                </c:pt>
                <c:pt idx="162316">
                  <c:v>0.12426</c:v>
                </c:pt>
                <c:pt idx="162317">
                  <c:v>0.125554</c:v>
                </c:pt>
                <c:pt idx="162318">
                  <c:v>0.12681899999999999</c:v>
                </c:pt>
                <c:pt idx="162319">
                  <c:v>0.128054</c:v>
                </c:pt>
                <c:pt idx="162320">
                  <c:v>0.12925700000000001</c:v>
                </c:pt>
                <c:pt idx="162321">
                  <c:v>0.13042699999999999</c:v>
                </c:pt>
                <c:pt idx="162322">
                  <c:v>0.13156300000000001</c:v>
                </c:pt>
                <c:pt idx="162323">
                  <c:v>0.132661</c:v>
                </c:pt>
                <c:pt idx="162324">
                  <c:v>0.13372200000000001</c:v>
                </c:pt>
                <c:pt idx="162325">
                  <c:v>0.134743</c:v>
                </c:pt>
                <c:pt idx="162326">
                  <c:v>0.13572200000000001</c:v>
                </c:pt>
                <c:pt idx="162327">
                  <c:v>0.136659</c:v>
                </c:pt>
                <c:pt idx="162328">
                  <c:v>0.13755200000000001</c:v>
                </c:pt>
                <c:pt idx="162329">
                  <c:v>0.13839899999999999</c:v>
                </c:pt>
                <c:pt idx="162330">
                  <c:v>0.13919999999999999</c:v>
                </c:pt>
                <c:pt idx="162331">
                  <c:v>0.13995199999999999</c:v>
                </c:pt>
                <c:pt idx="162332">
                  <c:v>0.140656</c:v>
                </c:pt>
                <c:pt idx="162333">
                  <c:v>0.14130999999999999</c:v>
                </c:pt>
                <c:pt idx="162334">
                  <c:v>0.14191500000000001</c:v>
                </c:pt>
                <c:pt idx="162335">
                  <c:v>0.14247099999999999</c:v>
                </c:pt>
                <c:pt idx="162336">
                  <c:v>0.14297699999999999</c:v>
                </c:pt>
                <c:pt idx="162337">
                  <c:v>0.143431</c:v>
                </c:pt>
                <c:pt idx="162338">
                  <c:v>0.14383199999999999</c:v>
                </c:pt>
                <c:pt idx="162339">
                  <c:v>0.14418</c:v>
                </c:pt>
                <c:pt idx="162340">
                  <c:v>0.14447499999999999</c:v>
                </c:pt>
                <c:pt idx="162341">
                  <c:v>0.14471400000000001</c:v>
                </c:pt>
                <c:pt idx="162342">
                  <c:v>0.1449</c:v>
                </c:pt>
                <c:pt idx="162343">
                  <c:v>0.145033</c:v>
                </c:pt>
                <c:pt idx="162344">
                  <c:v>0.14511099999999999</c:v>
                </c:pt>
                <c:pt idx="162345">
                  <c:v>0.14513599999999999</c:v>
                </c:pt>
                <c:pt idx="162346">
                  <c:v>0.14510700000000001</c:v>
                </c:pt>
                <c:pt idx="162347">
                  <c:v>0.14502399999999999</c:v>
                </c:pt>
                <c:pt idx="162348">
                  <c:v>0.14488699999999999</c:v>
                </c:pt>
                <c:pt idx="162349">
                  <c:v>0.14469699999999999</c:v>
                </c:pt>
                <c:pt idx="162350">
                  <c:v>0.144454</c:v>
                </c:pt>
                <c:pt idx="162351">
                  <c:v>0.14415700000000001</c:v>
                </c:pt>
                <c:pt idx="162352">
                  <c:v>0.14380699999999999</c:v>
                </c:pt>
                <c:pt idx="162353">
                  <c:v>0.143405</c:v>
                </c:pt>
                <c:pt idx="162354">
                  <c:v>0.142953</c:v>
                </c:pt>
                <c:pt idx="162355">
                  <c:v>0.14245099999999999</c:v>
                </c:pt>
                <c:pt idx="162356">
                  <c:v>0.1419</c:v>
                </c:pt>
                <c:pt idx="162357">
                  <c:v>0.14129900000000001</c:v>
                </c:pt>
                <c:pt idx="162358">
                  <c:v>0.140649</c:v>
                </c:pt>
                <c:pt idx="162359">
                  <c:v>0.13995099999999999</c:v>
                </c:pt>
                <c:pt idx="162360">
                  <c:v>0.139206</c:v>
                </c:pt>
                <c:pt idx="162361">
                  <c:v>0.13841800000000001</c:v>
                </c:pt>
                <c:pt idx="162362">
                  <c:v>0.13758500000000001</c:v>
                </c:pt>
                <c:pt idx="162363">
                  <c:v>0.13671</c:v>
                </c:pt>
                <c:pt idx="162364">
                  <c:v>0.135794</c:v>
                </c:pt>
                <c:pt idx="162365">
                  <c:v>0.13483800000000001</c:v>
                </c:pt>
                <c:pt idx="162366">
                  <c:v>0.13384399999999999</c:v>
                </c:pt>
                <c:pt idx="162367">
                  <c:v>0.13281599999999999</c:v>
                </c:pt>
                <c:pt idx="162368">
                  <c:v>0.13175300000000001</c:v>
                </c:pt>
                <c:pt idx="162369">
                  <c:v>0.130659</c:v>
                </c:pt>
                <c:pt idx="162370">
                  <c:v>0.12953600000000001</c:v>
                </c:pt>
                <c:pt idx="162371">
                  <c:v>0.128385</c:v>
                </c:pt>
                <c:pt idx="162372">
                  <c:v>0.12720799999999999</c:v>
                </c:pt>
                <c:pt idx="162373">
                  <c:v>0.12600800000000001</c:v>
                </c:pt>
                <c:pt idx="162374">
                  <c:v>0.12478599999999999</c:v>
                </c:pt>
                <c:pt idx="162375">
                  <c:v>0.123544</c:v>
                </c:pt>
                <c:pt idx="162376">
                  <c:v>0.122281</c:v>
                </c:pt>
                <c:pt idx="162377">
                  <c:v>0.121001</c:v>
                </c:pt>
                <c:pt idx="162378">
                  <c:v>0.11970500000000001</c:v>
                </c:pt>
                <c:pt idx="162379">
                  <c:v>0.118395</c:v>
                </c:pt>
                <c:pt idx="162380">
                  <c:v>0.117074</c:v>
                </c:pt>
                <c:pt idx="162381">
                  <c:v>0.115743</c:v>
                </c:pt>
                <c:pt idx="162382">
                  <c:v>0.11440699999999999</c:v>
                </c:pt>
                <c:pt idx="162383">
                  <c:v>0.113065</c:v>
                </c:pt>
                <c:pt idx="162384">
                  <c:v>0.11172</c:v>
                </c:pt>
                <c:pt idx="162385">
                  <c:v>0.110372</c:v>
                </c:pt>
                <c:pt idx="162386">
                  <c:v>0.109025</c:v>
                </c:pt>
                <c:pt idx="162387">
                  <c:v>0.107678</c:v>
                </c:pt>
                <c:pt idx="162388">
                  <c:v>0.106336</c:v>
                </c:pt>
                <c:pt idx="162389">
                  <c:v>0.104999</c:v>
                </c:pt>
                <c:pt idx="162390">
                  <c:v>0.10367</c:v>
                </c:pt>
                <c:pt idx="162391">
                  <c:v>0.102351</c:v>
                </c:pt>
                <c:pt idx="162392">
                  <c:v>0.101045</c:v>
                </c:pt>
                <c:pt idx="162393">
                  <c:v>9.9751199999999998E-2</c:v>
                </c:pt>
                <c:pt idx="162394">
                  <c:v>9.8472100000000007E-2</c:v>
                </c:pt>
                <c:pt idx="162395">
                  <c:v>9.7208900000000001E-2</c:v>
                </c:pt>
                <c:pt idx="162396">
                  <c:v>9.5963499999999993E-2</c:v>
                </c:pt>
                <c:pt idx="162397">
                  <c:v>9.4737500000000002E-2</c:v>
                </c:pt>
                <c:pt idx="162398">
                  <c:v>9.3532599999999994E-2</c:v>
                </c:pt>
                <c:pt idx="162399">
                  <c:v>9.2350299999999996E-2</c:v>
                </c:pt>
                <c:pt idx="162400">
                  <c:v>9.1192300000000004E-2</c:v>
                </c:pt>
                <c:pt idx="162401">
                  <c:v>9.0059899999999998E-2</c:v>
                </c:pt>
                <c:pt idx="162402">
                  <c:v>8.8954599999999995E-2</c:v>
                </c:pt>
                <c:pt idx="162403">
                  <c:v>8.7877999999999998E-2</c:v>
                </c:pt>
                <c:pt idx="162404">
                  <c:v>8.6831500000000006E-2</c:v>
                </c:pt>
                <c:pt idx="162405">
                  <c:v>8.5815600000000006E-2</c:v>
                </c:pt>
                <c:pt idx="162406">
                  <c:v>8.4831299999999998E-2</c:v>
                </c:pt>
                <c:pt idx="162407">
                  <c:v>8.3880300000000005E-2</c:v>
                </c:pt>
                <c:pt idx="162408">
                  <c:v>8.2964300000000005E-2</c:v>
                </c:pt>
                <c:pt idx="162409">
                  <c:v>8.2085000000000005E-2</c:v>
                </c:pt>
                <c:pt idx="162410">
                  <c:v>8.1243099999999999E-2</c:v>
                </c:pt>
                <c:pt idx="162411">
                  <c:v>8.04396E-2</c:v>
                </c:pt>
                <c:pt idx="162412">
                  <c:v>7.9675200000000002E-2</c:v>
                </c:pt>
                <c:pt idx="162413">
                  <c:v>7.8950500000000007E-2</c:v>
                </c:pt>
                <c:pt idx="162414">
                  <c:v>7.8265899999999999E-2</c:v>
                </c:pt>
                <c:pt idx="162415">
                  <c:v>7.7621099999999998E-2</c:v>
                </c:pt>
                <c:pt idx="162416">
                  <c:v>7.7016600000000005E-2</c:v>
                </c:pt>
                <c:pt idx="162417">
                  <c:v>7.6453400000000005E-2</c:v>
                </c:pt>
                <c:pt idx="162418">
                  <c:v>7.5932799999999995E-2</c:v>
                </c:pt>
                <c:pt idx="162419">
                  <c:v>7.5455499999999995E-2</c:v>
                </c:pt>
                <c:pt idx="162420">
                  <c:v>7.5021599999999994E-2</c:v>
                </c:pt>
                <c:pt idx="162421">
                  <c:v>7.4631500000000003E-2</c:v>
                </c:pt>
                <c:pt idx="162422">
                  <c:v>7.4285799999999999E-2</c:v>
                </c:pt>
                <c:pt idx="162423">
                  <c:v>7.3984800000000003E-2</c:v>
                </c:pt>
                <c:pt idx="162424">
                  <c:v>7.3728600000000005E-2</c:v>
                </c:pt>
                <c:pt idx="162425">
                  <c:v>7.3516899999999996E-2</c:v>
                </c:pt>
                <c:pt idx="162426">
                  <c:v>7.3349700000000004E-2</c:v>
                </c:pt>
                <c:pt idx="162427">
                  <c:v>7.3226700000000006E-2</c:v>
                </c:pt>
                <c:pt idx="162428">
                  <c:v>7.3147799999999999E-2</c:v>
                </c:pt>
                <c:pt idx="162429">
                  <c:v>7.3112200000000002E-2</c:v>
                </c:pt>
                <c:pt idx="162430">
                  <c:v>7.3119699999999996E-2</c:v>
                </c:pt>
                <c:pt idx="162431">
                  <c:v>7.3170499999999999E-2</c:v>
                </c:pt>
                <c:pt idx="162432">
                  <c:v>7.3264800000000005E-2</c:v>
                </c:pt>
                <c:pt idx="162433">
                  <c:v>7.3402300000000004E-2</c:v>
                </c:pt>
                <c:pt idx="162434">
                  <c:v>7.3582300000000003E-2</c:v>
                </c:pt>
                <c:pt idx="162435">
                  <c:v>7.38037E-2</c:v>
                </c:pt>
                <c:pt idx="162436">
                  <c:v>7.4064699999999997E-2</c:v>
                </c:pt>
                <c:pt idx="162437">
                  <c:v>7.4364399999999997E-2</c:v>
                </c:pt>
                <c:pt idx="162438">
                  <c:v>7.4701799999999999E-2</c:v>
                </c:pt>
                <c:pt idx="162439">
                  <c:v>7.5076199999999996E-2</c:v>
                </c:pt>
                <c:pt idx="162440">
                  <c:v>7.5486800000000007E-2</c:v>
                </c:pt>
                <c:pt idx="162441">
                  <c:v>7.5933600000000004E-2</c:v>
                </c:pt>
                <c:pt idx="162442">
                  <c:v>7.6415300000000005E-2</c:v>
                </c:pt>
                <c:pt idx="162443">
                  <c:v>7.6929899999999996E-2</c:v>
                </c:pt>
                <c:pt idx="162444">
                  <c:v>7.7475199999999994E-2</c:v>
                </c:pt>
                <c:pt idx="162445">
                  <c:v>7.8050099999999997E-2</c:v>
                </c:pt>
                <c:pt idx="162446">
                  <c:v>7.8653899999999999E-2</c:v>
                </c:pt>
                <c:pt idx="162447">
                  <c:v>7.9285700000000001E-2</c:v>
                </c:pt>
                <c:pt idx="162448">
                  <c:v>7.9944399999999999E-2</c:v>
                </c:pt>
                <c:pt idx="162449">
                  <c:v>8.0629099999999995E-2</c:v>
                </c:pt>
                <c:pt idx="162450">
                  <c:v>8.1338599999999997E-2</c:v>
                </c:pt>
                <c:pt idx="162451">
                  <c:v>8.2071599999999995E-2</c:v>
                </c:pt>
                <c:pt idx="162452">
                  <c:v>8.2826300000000005E-2</c:v>
                </c:pt>
                <c:pt idx="162453">
                  <c:v>8.3601099999999998E-2</c:v>
                </c:pt>
                <c:pt idx="162454">
                  <c:v>8.4394700000000003E-2</c:v>
                </c:pt>
                <c:pt idx="162455">
                  <c:v>8.5206500000000004E-2</c:v>
                </c:pt>
                <c:pt idx="162456">
                  <c:v>8.6036199999999993E-2</c:v>
                </c:pt>
                <c:pt idx="162457">
                  <c:v>8.6884000000000003E-2</c:v>
                </c:pt>
                <c:pt idx="162458">
                  <c:v>8.7749199999999999E-2</c:v>
                </c:pt>
                <c:pt idx="162459">
                  <c:v>8.8628200000000004E-2</c:v>
                </c:pt>
                <c:pt idx="162460">
                  <c:v>8.9517399999999997E-2</c:v>
                </c:pt>
                <c:pt idx="162461">
                  <c:v>9.0414599999999998E-2</c:v>
                </c:pt>
                <c:pt idx="162462">
                  <c:v>9.1317700000000002E-2</c:v>
                </c:pt>
                <c:pt idx="162463">
                  <c:v>9.2224200000000006E-2</c:v>
                </c:pt>
                <c:pt idx="162464">
                  <c:v>9.3131900000000004E-2</c:v>
                </c:pt>
                <c:pt idx="162465">
                  <c:v>9.4038899999999995E-2</c:v>
                </c:pt>
                <c:pt idx="162466">
                  <c:v>9.4943600000000003E-2</c:v>
                </c:pt>
                <c:pt idx="162467">
                  <c:v>9.5843700000000004E-2</c:v>
                </c:pt>
                <c:pt idx="162468">
                  <c:v>9.6737199999999995E-2</c:v>
                </c:pt>
                <c:pt idx="162469">
                  <c:v>9.7622200000000006E-2</c:v>
                </c:pt>
                <c:pt idx="162470">
                  <c:v>9.8496700000000006E-2</c:v>
                </c:pt>
                <c:pt idx="162471">
                  <c:v>9.9358299999999997E-2</c:v>
                </c:pt>
                <c:pt idx="162472">
                  <c:v>0.100204</c:v>
                </c:pt>
                <c:pt idx="162473">
                  <c:v>0.101033</c:v>
                </c:pt>
                <c:pt idx="162474">
                  <c:v>0.101843</c:v>
                </c:pt>
                <c:pt idx="162475">
                  <c:v>0.102632</c:v>
                </c:pt>
                <c:pt idx="162476">
                  <c:v>0.10340000000000001</c:v>
                </c:pt>
                <c:pt idx="162477">
                  <c:v>0.104144</c:v>
                </c:pt>
                <c:pt idx="162478">
                  <c:v>0.104864</c:v>
                </c:pt>
                <c:pt idx="162479">
                  <c:v>0.105557</c:v>
                </c:pt>
                <c:pt idx="162480">
                  <c:v>0.106223</c:v>
                </c:pt>
                <c:pt idx="162481">
                  <c:v>0.10686</c:v>
                </c:pt>
                <c:pt idx="162482">
                  <c:v>0.10746600000000001</c:v>
                </c:pt>
                <c:pt idx="162483">
                  <c:v>0.108039</c:v>
                </c:pt>
                <c:pt idx="162484">
                  <c:v>0.10857799999999999</c:v>
                </c:pt>
                <c:pt idx="162485">
                  <c:v>0.109081</c:v>
                </c:pt>
                <c:pt idx="162486">
                  <c:v>0.10954800000000001</c:v>
                </c:pt>
                <c:pt idx="162487">
                  <c:v>0.109975</c:v>
                </c:pt>
                <c:pt idx="162488">
                  <c:v>0.110363</c:v>
                </c:pt>
                <c:pt idx="162489">
                  <c:v>0.110709</c:v>
                </c:pt>
                <c:pt idx="162490">
                  <c:v>0.111013</c:v>
                </c:pt>
                <c:pt idx="162491">
                  <c:v>0.111273</c:v>
                </c:pt>
                <c:pt idx="162492">
                  <c:v>0.111488</c:v>
                </c:pt>
                <c:pt idx="162493">
                  <c:v>0.11165799999999999</c:v>
                </c:pt>
                <c:pt idx="162494">
                  <c:v>0.11178100000000001</c:v>
                </c:pt>
                <c:pt idx="162495">
                  <c:v>0.111856</c:v>
                </c:pt>
                <c:pt idx="162496">
                  <c:v>0.111882</c:v>
                </c:pt>
                <c:pt idx="162497">
                  <c:v>0.11186</c:v>
                </c:pt>
                <c:pt idx="162498">
                  <c:v>0.111788</c:v>
                </c:pt>
                <c:pt idx="162499">
                  <c:v>0.111667</c:v>
                </c:pt>
                <c:pt idx="162500">
                  <c:v>0.111496</c:v>
                </c:pt>
                <c:pt idx="162501">
                  <c:v>0.111275</c:v>
                </c:pt>
                <c:pt idx="162502">
                  <c:v>0.11100500000000001</c:v>
                </c:pt>
                <c:pt idx="162503">
                  <c:v>0.110683</c:v>
                </c:pt>
                <c:pt idx="162504">
                  <c:v>0.11031100000000001</c:v>
                </c:pt>
                <c:pt idx="162505">
                  <c:v>0.109889</c:v>
                </c:pt>
                <c:pt idx="162506">
                  <c:v>0.109418</c:v>
                </c:pt>
                <c:pt idx="162507">
                  <c:v>0.10889799999999999</c:v>
                </c:pt>
                <c:pt idx="162508">
                  <c:v>0.10833</c:v>
                </c:pt>
                <c:pt idx="162509">
                  <c:v>0.10771500000000001</c:v>
                </c:pt>
                <c:pt idx="162510">
                  <c:v>0.107054</c:v>
                </c:pt>
                <c:pt idx="162511">
                  <c:v>0.106348</c:v>
                </c:pt>
                <c:pt idx="162512">
                  <c:v>0.105597</c:v>
                </c:pt>
                <c:pt idx="162513">
                  <c:v>0.10480299999999999</c:v>
                </c:pt>
                <c:pt idx="162514">
                  <c:v>0.103967</c:v>
                </c:pt>
                <c:pt idx="162515">
                  <c:v>0.103089</c:v>
                </c:pt>
                <c:pt idx="162516">
                  <c:v>0.102172</c:v>
                </c:pt>
                <c:pt idx="162517">
                  <c:v>0.101215</c:v>
                </c:pt>
                <c:pt idx="162518">
                  <c:v>0.10022200000000001</c:v>
                </c:pt>
                <c:pt idx="162519">
                  <c:v>9.9194199999999996E-2</c:v>
                </c:pt>
                <c:pt idx="162520">
                  <c:v>9.8133499999999999E-2</c:v>
                </c:pt>
                <c:pt idx="162521">
                  <c:v>9.70419E-2</c:v>
                </c:pt>
                <c:pt idx="162522">
                  <c:v>9.5921599999999996E-2</c:v>
                </c:pt>
                <c:pt idx="162523">
                  <c:v>9.4774399999999995E-2</c:v>
                </c:pt>
                <c:pt idx="162524">
                  <c:v>9.3602000000000005E-2</c:v>
                </c:pt>
                <c:pt idx="162525">
                  <c:v>9.2406299999999997E-2</c:v>
                </c:pt>
                <c:pt idx="162526">
                  <c:v>9.1189800000000001E-2</c:v>
                </c:pt>
                <c:pt idx="162527">
                  <c:v>8.9955199999999999E-2</c:v>
                </c:pt>
                <c:pt idx="162528">
                  <c:v>8.8705599999999996E-2</c:v>
                </c:pt>
                <c:pt idx="162529">
                  <c:v>8.7443999999999994E-2</c:v>
                </c:pt>
                <c:pt idx="162530">
                  <c:v>8.6172100000000001E-2</c:v>
                </c:pt>
                <c:pt idx="162531">
                  <c:v>8.4891300000000003E-2</c:v>
                </c:pt>
                <c:pt idx="162532">
                  <c:v>8.3603499999999997E-2</c:v>
                </c:pt>
                <c:pt idx="162533">
                  <c:v>8.2311400000000007E-2</c:v>
                </c:pt>
                <c:pt idx="162534">
                  <c:v>8.1018000000000007E-2</c:v>
                </c:pt>
                <c:pt idx="162535">
                  <c:v>7.9725900000000002E-2</c:v>
                </c:pt>
                <c:pt idx="162536">
                  <c:v>7.8437400000000004E-2</c:v>
                </c:pt>
                <c:pt idx="162537">
                  <c:v>7.7155100000000004E-2</c:v>
                </c:pt>
                <c:pt idx="162538">
                  <c:v>7.5881699999999996E-2</c:v>
                </c:pt>
                <c:pt idx="162539">
                  <c:v>7.4619500000000005E-2</c:v>
                </c:pt>
                <c:pt idx="162540">
                  <c:v>7.33708E-2</c:v>
                </c:pt>
                <c:pt idx="162541">
                  <c:v>7.2137400000000004E-2</c:v>
                </c:pt>
                <c:pt idx="162542">
                  <c:v>7.0922200000000005E-2</c:v>
                </c:pt>
                <c:pt idx="162543">
                  <c:v>6.9728700000000005E-2</c:v>
                </c:pt>
                <c:pt idx="162544">
                  <c:v>6.8561200000000003E-2</c:v>
                </c:pt>
                <c:pt idx="162545">
                  <c:v>6.7423700000000003E-2</c:v>
                </c:pt>
                <c:pt idx="162546">
                  <c:v>6.6317000000000001E-2</c:v>
                </c:pt>
                <c:pt idx="162547">
                  <c:v>6.5240599999999996E-2</c:v>
                </c:pt>
                <c:pt idx="162548">
                  <c:v>6.4196199999999995E-2</c:v>
                </c:pt>
                <c:pt idx="162549">
                  <c:v>6.3186199999999998E-2</c:v>
                </c:pt>
                <c:pt idx="162550">
                  <c:v>6.2212499999999997E-2</c:v>
                </c:pt>
                <c:pt idx="162551">
                  <c:v>6.1276299999999999E-2</c:v>
                </c:pt>
                <c:pt idx="162552">
                  <c:v>6.0378899999999999E-2</c:v>
                </c:pt>
                <c:pt idx="162553">
                  <c:v>5.9522199999999997E-2</c:v>
                </c:pt>
                <c:pt idx="162554">
                  <c:v>5.87079E-2</c:v>
                </c:pt>
                <c:pt idx="162555">
                  <c:v>5.7937299999999997E-2</c:v>
                </c:pt>
                <c:pt idx="162556">
                  <c:v>5.72113E-2</c:v>
                </c:pt>
                <c:pt idx="162557">
                  <c:v>5.65306E-2</c:v>
                </c:pt>
                <c:pt idx="162558">
                  <c:v>5.58957E-2</c:v>
                </c:pt>
                <c:pt idx="162559">
                  <c:v>5.5307000000000002E-2</c:v>
                </c:pt>
                <c:pt idx="162560">
                  <c:v>5.4765300000000003E-2</c:v>
                </c:pt>
                <c:pt idx="162561">
                  <c:v>5.4271699999999999E-2</c:v>
                </c:pt>
                <c:pt idx="162562">
                  <c:v>5.3827600000000003E-2</c:v>
                </c:pt>
                <c:pt idx="162563">
                  <c:v>5.3433500000000002E-2</c:v>
                </c:pt>
                <c:pt idx="162564">
                  <c:v>5.3089699999999997E-2</c:v>
                </c:pt>
                <c:pt idx="162565">
                  <c:v>5.2796999999999997E-2</c:v>
                </c:pt>
                <c:pt idx="162566">
                  <c:v>5.2556199999999997E-2</c:v>
                </c:pt>
                <c:pt idx="162567">
                  <c:v>5.2368199999999997E-2</c:v>
                </c:pt>
                <c:pt idx="162568">
                  <c:v>5.2233500000000002E-2</c:v>
                </c:pt>
                <c:pt idx="162569">
                  <c:v>5.2151999999999997E-2</c:v>
                </c:pt>
                <c:pt idx="162570">
                  <c:v>5.2123299999999997E-2</c:v>
                </c:pt>
                <c:pt idx="162571">
                  <c:v>5.2147300000000001E-2</c:v>
                </c:pt>
                <c:pt idx="162572">
                  <c:v>5.2223499999999999E-2</c:v>
                </c:pt>
                <c:pt idx="162573">
                  <c:v>5.2351099999999998E-2</c:v>
                </c:pt>
                <c:pt idx="162574">
                  <c:v>5.2529300000000001E-2</c:v>
                </c:pt>
                <c:pt idx="162575">
                  <c:v>5.2756999999999998E-2</c:v>
                </c:pt>
                <c:pt idx="162576">
                  <c:v>5.3033400000000001E-2</c:v>
                </c:pt>
                <c:pt idx="162577">
                  <c:v>5.3357500000000002E-2</c:v>
                </c:pt>
                <c:pt idx="162578">
                  <c:v>5.3728499999999998E-2</c:v>
                </c:pt>
                <c:pt idx="162579">
                  <c:v>5.4145499999999999E-2</c:v>
                </c:pt>
                <c:pt idx="162580">
                  <c:v>5.46069E-2</c:v>
                </c:pt>
                <c:pt idx="162581">
                  <c:v>5.5110800000000001E-2</c:v>
                </c:pt>
                <c:pt idx="162582">
                  <c:v>5.5655499999999997E-2</c:v>
                </c:pt>
                <c:pt idx="162583">
                  <c:v>5.6239499999999998E-2</c:v>
                </c:pt>
                <c:pt idx="162584">
                  <c:v>5.6861000000000002E-2</c:v>
                </c:pt>
                <c:pt idx="162585">
                  <c:v>5.7518399999999997E-2</c:v>
                </c:pt>
                <c:pt idx="162586">
                  <c:v>5.8209799999999999E-2</c:v>
                </c:pt>
                <c:pt idx="162587">
                  <c:v>5.8933399999999997E-2</c:v>
                </c:pt>
                <c:pt idx="162588">
                  <c:v>5.9687299999999999E-2</c:v>
                </c:pt>
                <c:pt idx="162589">
                  <c:v>6.0469799999999997E-2</c:v>
                </c:pt>
                <c:pt idx="162590">
                  <c:v>6.1279E-2</c:v>
                </c:pt>
                <c:pt idx="162591">
                  <c:v>6.2113000000000002E-2</c:v>
                </c:pt>
                <c:pt idx="162592">
                  <c:v>6.2969200000000003E-2</c:v>
                </c:pt>
                <c:pt idx="162593">
                  <c:v>6.3845600000000002E-2</c:v>
                </c:pt>
                <c:pt idx="162594">
                  <c:v>6.4740199999999998E-2</c:v>
                </c:pt>
                <c:pt idx="162595">
                  <c:v>6.5651699999999993E-2</c:v>
                </c:pt>
                <c:pt idx="162596">
                  <c:v>6.6577999999999998E-2</c:v>
                </c:pt>
                <c:pt idx="162597">
                  <c:v>6.7517199999999999E-2</c:v>
                </c:pt>
                <c:pt idx="162598">
                  <c:v>6.8466600000000002E-2</c:v>
                </c:pt>
                <c:pt idx="162599">
                  <c:v>6.9423499999999999E-2</c:v>
                </c:pt>
                <c:pt idx="162600">
                  <c:v>7.03849E-2</c:v>
                </c:pt>
                <c:pt idx="162601">
                  <c:v>7.1348200000000001E-2</c:v>
                </c:pt>
                <c:pt idx="162602">
                  <c:v>7.2310600000000003E-2</c:v>
                </c:pt>
                <c:pt idx="162603">
                  <c:v>7.3269600000000004E-2</c:v>
                </c:pt>
                <c:pt idx="162604">
                  <c:v>7.42226E-2</c:v>
                </c:pt>
                <c:pt idx="162605">
                  <c:v>7.5167300000000006E-2</c:v>
                </c:pt>
                <c:pt idx="162606">
                  <c:v>7.61014E-2</c:v>
                </c:pt>
                <c:pt idx="162607">
                  <c:v>7.7022499999999994E-2</c:v>
                </c:pt>
                <c:pt idx="162608">
                  <c:v>7.7928200000000003E-2</c:v>
                </c:pt>
                <c:pt idx="162609">
                  <c:v>7.8815499999999997E-2</c:v>
                </c:pt>
                <c:pt idx="162610">
                  <c:v>7.9681500000000002E-2</c:v>
                </c:pt>
                <c:pt idx="162611">
                  <c:v>8.0524100000000001E-2</c:v>
                </c:pt>
                <c:pt idx="162612">
                  <c:v>8.1340899999999994E-2</c:v>
                </c:pt>
                <c:pt idx="162613">
                  <c:v>8.21302E-2</c:v>
                </c:pt>
                <c:pt idx="162614">
                  <c:v>8.2890199999999997E-2</c:v>
                </c:pt>
                <c:pt idx="162615">
                  <c:v>8.3619200000000005E-2</c:v>
                </c:pt>
                <c:pt idx="162616">
                  <c:v>8.4315600000000004E-2</c:v>
                </c:pt>
                <c:pt idx="162617">
                  <c:v>8.4976899999999994E-2</c:v>
                </c:pt>
                <c:pt idx="162618">
                  <c:v>8.5600599999999999E-2</c:v>
                </c:pt>
                <c:pt idx="162619">
                  <c:v>8.6183999999999997E-2</c:v>
                </c:pt>
                <c:pt idx="162620">
                  <c:v>8.6724599999999999E-2</c:v>
                </c:pt>
                <c:pt idx="162621">
                  <c:v>8.7220800000000001E-2</c:v>
                </c:pt>
                <c:pt idx="162622">
                  <c:v>8.7670700000000004E-2</c:v>
                </c:pt>
                <c:pt idx="162623">
                  <c:v>8.8072399999999995E-2</c:v>
                </c:pt>
                <c:pt idx="162624">
                  <c:v>8.8424000000000003E-2</c:v>
                </c:pt>
                <c:pt idx="162625">
                  <c:v>8.8724200000000003E-2</c:v>
                </c:pt>
                <c:pt idx="162626">
                  <c:v>8.8971400000000006E-2</c:v>
                </c:pt>
                <c:pt idx="162627">
                  <c:v>8.9163900000000004E-2</c:v>
                </c:pt>
                <c:pt idx="162628">
                  <c:v>8.9300299999999999E-2</c:v>
                </c:pt>
                <c:pt idx="162629">
                  <c:v>8.9379500000000001E-2</c:v>
                </c:pt>
                <c:pt idx="162630">
                  <c:v>8.9400300000000002E-2</c:v>
                </c:pt>
                <c:pt idx="162631">
                  <c:v>8.9361499999999996E-2</c:v>
                </c:pt>
                <c:pt idx="162632">
                  <c:v>8.9262300000000003E-2</c:v>
                </c:pt>
                <c:pt idx="162633">
                  <c:v>8.9102000000000001E-2</c:v>
                </c:pt>
                <c:pt idx="162634">
                  <c:v>8.8879799999999995E-2</c:v>
                </c:pt>
                <c:pt idx="162635">
                  <c:v>8.8595199999999999E-2</c:v>
                </c:pt>
                <c:pt idx="162636">
                  <c:v>8.8248199999999999E-2</c:v>
                </c:pt>
                <c:pt idx="162637">
                  <c:v>8.7838299999999994E-2</c:v>
                </c:pt>
                <c:pt idx="162638">
                  <c:v>8.7365300000000007E-2</c:v>
                </c:pt>
                <c:pt idx="162639">
                  <c:v>8.6828900000000001E-2</c:v>
                </c:pt>
                <c:pt idx="162640">
                  <c:v>8.6228700000000005E-2</c:v>
                </c:pt>
                <c:pt idx="162641">
                  <c:v>8.5564799999999996E-2</c:v>
                </c:pt>
                <c:pt idx="162642">
                  <c:v>8.4837800000000005E-2</c:v>
                </c:pt>
                <c:pt idx="162643">
                  <c:v>8.4048600000000001E-2</c:v>
                </c:pt>
                <c:pt idx="162644">
                  <c:v>8.3197599999999997E-2</c:v>
                </c:pt>
                <c:pt idx="162645">
                  <c:v>8.2284999999999997E-2</c:v>
                </c:pt>
                <c:pt idx="162646">
                  <c:v>8.1311400000000006E-2</c:v>
                </c:pt>
                <c:pt idx="162647">
                  <c:v>8.0277899999999999E-2</c:v>
                </c:pt>
                <c:pt idx="162648">
                  <c:v>7.9186000000000006E-2</c:v>
                </c:pt>
                <c:pt idx="162649">
                  <c:v>7.8036999999999995E-2</c:v>
                </c:pt>
                <c:pt idx="162650">
                  <c:v>7.6831899999999995E-2</c:v>
                </c:pt>
                <c:pt idx="162651">
                  <c:v>7.5572100000000003E-2</c:v>
                </c:pt>
                <c:pt idx="162652">
                  <c:v>7.4259099999999995E-2</c:v>
                </c:pt>
                <c:pt idx="162653">
                  <c:v>7.2894E-2</c:v>
                </c:pt>
                <c:pt idx="162654">
                  <c:v>7.14785E-2</c:v>
                </c:pt>
                <c:pt idx="162655">
                  <c:v>7.0014800000000002E-2</c:v>
                </c:pt>
                <c:pt idx="162656">
                  <c:v>6.8505200000000002E-2</c:v>
                </c:pt>
                <c:pt idx="162657">
                  <c:v>6.6951700000000003E-2</c:v>
                </c:pt>
                <c:pt idx="162658">
                  <c:v>6.5356300000000006E-2</c:v>
                </c:pt>
                <c:pt idx="162659">
                  <c:v>6.3721299999999995E-2</c:v>
                </c:pt>
                <c:pt idx="162660">
                  <c:v>6.2049100000000003E-2</c:v>
                </c:pt>
                <c:pt idx="162661">
                  <c:v>6.0342E-2</c:v>
                </c:pt>
                <c:pt idx="162662">
                  <c:v>5.8602300000000003E-2</c:v>
                </c:pt>
                <c:pt idx="162663">
                  <c:v>5.6832500000000001E-2</c:v>
                </c:pt>
                <c:pt idx="162664">
                  <c:v>5.5034899999999998E-2</c:v>
                </c:pt>
                <c:pt idx="162665">
                  <c:v>5.3211899999999999E-2</c:v>
                </c:pt>
                <c:pt idx="162666">
                  <c:v>5.1367000000000003E-2</c:v>
                </c:pt>
                <c:pt idx="162667">
                  <c:v>4.9503400000000003E-2</c:v>
                </c:pt>
                <c:pt idx="162668">
                  <c:v>4.7623600000000002E-2</c:v>
                </c:pt>
                <c:pt idx="162669">
                  <c:v>4.5729699999999998E-2</c:v>
                </c:pt>
                <c:pt idx="162670">
                  <c:v>4.3825000000000003E-2</c:v>
                </c:pt>
                <c:pt idx="162671">
                  <c:v>4.1912699999999997E-2</c:v>
                </c:pt>
                <c:pt idx="162672">
                  <c:v>3.9996299999999999E-2</c:v>
                </c:pt>
                <c:pt idx="162673">
                  <c:v>3.80787E-2</c:v>
                </c:pt>
                <c:pt idx="162674">
                  <c:v>3.6163099999999997E-2</c:v>
                </c:pt>
                <c:pt idx="162675">
                  <c:v>3.4252999999999999E-2</c:v>
                </c:pt>
                <c:pt idx="162676">
                  <c:v>3.2351499999999998E-2</c:v>
                </c:pt>
                <c:pt idx="162677">
                  <c:v>3.0461599999999998E-2</c:v>
                </c:pt>
                <c:pt idx="162678">
                  <c:v>2.8585800000000001E-2</c:v>
                </c:pt>
                <c:pt idx="162679">
                  <c:v>2.6727299999999999E-2</c:v>
                </c:pt>
                <c:pt idx="162680">
                  <c:v>2.4889600000000001E-2</c:v>
                </c:pt>
                <c:pt idx="162681">
                  <c:v>2.3077299999999999E-2</c:v>
                </c:pt>
                <c:pt idx="162682">
                  <c:v>2.1294899999999999E-2</c:v>
                </c:pt>
                <c:pt idx="162683">
                  <c:v>1.9546399999999998E-2</c:v>
                </c:pt>
                <c:pt idx="162684">
                  <c:v>1.7833000000000002E-2</c:v>
                </c:pt>
                <c:pt idx="162685">
                  <c:v>1.6156E-2</c:v>
                </c:pt>
                <c:pt idx="162686">
                  <c:v>1.45179E-2</c:v>
                </c:pt>
                <c:pt idx="162687">
                  <c:v>1.2921800000000001E-2</c:v>
                </c:pt>
                <c:pt idx="162688">
                  <c:v>1.13697E-2</c:v>
                </c:pt>
                <c:pt idx="162689" formatCode="0.00E+00">
                  <c:v>9.8636999999999996E-3</c:v>
                </c:pt>
                <c:pt idx="162690" formatCode="0.00E+00">
                  <c:v>8.4062200000000007E-3</c:v>
                </c:pt>
                <c:pt idx="162691" formatCode="0.00E+00">
                  <c:v>6.9997599999999998E-3</c:v>
                </c:pt>
                <c:pt idx="162692" formatCode="0.00E+00">
                  <c:v>5.6464699999999998E-3</c:v>
                </c:pt>
                <c:pt idx="162693" formatCode="0.00E+00">
                  <c:v>4.3483799999999998E-3</c:v>
                </c:pt>
                <c:pt idx="162694" formatCode="0.00E+00">
                  <c:v>3.10751E-3</c:v>
                </c:pt>
                <c:pt idx="162695" formatCode="0.00E+00">
                  <c:v>1.9257199999999999E-3</c:v>
                </c:pt>
                <c:pt idx="162696" formatCode="0.00E+00">
                  <c:v>8.0460899999999997E-4</c:v>
                </c:pt>
                <c:pt idx="162697" formatCode="0.00E+00">
                  <c:v>-2.5446000000000003E-4</c:v>
                </c:pt>
                <c:pt idx="162698" formatCode="0.00E+00">
                  <c:v>-1.2501400000000001E-3</c:v>
                </c:pt>
                <c:pt idx="162699" formatCode="0.00E+00">
                  <c:v>-2.18082E-3</c:v>
                </c:pt>
                <c:pt idx="162700" formatCode="0.00E+00">
                  <c:v>-3.04492E-3</c:v>
                </c:pt>
                <c:pt idx="162701" formatCode="0.00E+00">
                  <c:v>-3.8415400000000001E-3</c:v>
                </c:pt>
                <c:pt idx="162702" formatCode="0.00E+00">
                  <c:v>-4.5699900000000003E-3</c:v>
                </c:pt>
                <c:pt idx="162703" formatCode="0.00E+00">
                  <c:v>-5.2290499999999998E-3</c:v>
                </c:pt>
                <c:pt idx="162704" formatCode="0.00E+00">
                  <c:v>-5.81732E-3</c:v>
                </c:pt>
                <c:pt idx="162705" formatCode="0.00E+00">
                  <c:v>-6.3339199999999998E-3</c:v>
                </c:pt>
                <c:pt idx="162706" formatCode="0.00E+00">
                  <c:v>-6.7783799999999996E-3</c:v>
                </c:pt>
                <c:pt idx="162707" formatCode="0.00E+00">
                  <c:v>-7.1502900000000001E-3</c:v>
                </c:pt>
                <c:pt idx="162708" formatCode="0.00E+00">
                  <c:v>-7.44927E-3</c:v>
                </c:pt>
                <c:pt idx="162709" formatCode="0.00E+00">
                  <c:v>-7.67522E-3</c:v>
                </c:pt>
                <c:pt idx="162710" formatCode="0.00E+00">
                  <c:v>-7.8282100000000004E-3</c:v>
                </c:pt>
                <c:pt idx="162711" formatCode="0.00E+00">
                  <c:v>-7.9086299999999998E-3</c:v>
                </c:pt>
                <c:pt idx="162712" formatCode="0.00E+00">
                  <c:v>-7.9170600000000001E-3</c:v>
                </c:pt>
                <c:pt idx="162713" formatCode="0.00E+00">
                  <c:v>-7.8539600000000001E-3</c:v>
                </c:pt>
                <c:pt idx="162714" formatCode="0.00E+00">
                  <c:v>-7.7199800000000004E-3</c:v>
                </c:pt>
                <c:pt idx="162715" formatCode="0.00E+00">
                  <c:v>-7.5162500000000004E-3</c:v>
                </c:pt>
                <c:pt idx="162716" formatCode="0.00E+00">
                  <c:v>-7.2440500000000001E-3</c:v>
                </c:pt>
                <c:pt idx="162717" formatCode="0.00E+00">
                  <c:v>-6.9045199999999999E-3</c:v>
                </c:pt>
                <c:pt idx="162718" formatCode="0.00E+00">
                  <c:v>-6.4988299999999997E-3</c:v>
                </c:pt>
                <c:pt idx="162719" formatCode="0.00E+00">
                  <c:v>-6.0281600000000003E-3</c:v>
                </c:pt>
                <c:pt idx="162720" formatCode="0.00E+00">
                  <c:v>-5.4939799999999999E-3</c:v>
                </c:pt>
                <c:pt idx="162721" formatCode="0.00E+00">
                  <c:v>-4.8982000000000001E-3</c:v>
                </c:pt>
                <c:pt idx="162722" formatCode="0.00E+00">
                  <c:v>-4.2426900000000003E-3</c:v>
                </c:pt>
                <c:pt idx="162723" formatCode="0.00E+00">
                  <c:v>-3.5291099999999998E-3</c:v>
                </c:pt>
                <c:pt idx="162724" formatCode="0.00E+00">
                  <c:v>-2.75902E-3</c:v>
                </c:pt>
                <c:pt idx="162725" formatCode="0.00E+00">
                  <c:v>-1.93424E-3</c:v>
                </c:pt>
                <c:pt idx="162726" formatCode="0.00E+00">
                  <c:v>-1.0569100000000001E-3</c:v>
                </c:pt>
                <c:pt idx="162727" formatCode="0.00E+00">
                  <c:v>-1.2927300000000001E-4</c:v>
                </c:pt>
                <c:pt idx="162728" formatCode="0.00E+00">
                  <c:v>8.46264E-4</c:v>
                </c:pt>
                <c:pt idx="162729" formatCode="0.00E+00">
                  <c:v>1.86706E-3</c:v>
                </c:pt>
                <c:pt idx="162730" formatCode="0.00E+00">
                  <c:v>2.9305099999999999E-3</c:v>
                </c:pt>
                <c:pt idx="162731" formatCode="0.00E+00">
                  <c:v>4.0342499999999996E-3</c:v>
                </c:pt>
                <c:pt idx="162732" formatCode="0.00E+00">
                  <c:v>5.1758200000000002E-3</c:v>
                </c:pt>
                <c:pt idx="162733" formatCode="0.00E+00">
                  <c:v>6.3524499999999999E-3</c:v>
                </c:pt>
                <c:pt idx="162734" formatCode="0.00E+00">
                  <c:v>7.5611899999999998E-3</c:v>
                </c:pt>
                <c:pt idx="162735" formatCode="0.00E+00">
                  <c:v>8.7990700000000008E-3</c:v>
                </c:pt>
                <c:pt idx="162736">
                  <c:v>1.00631E-2</c:v>
                </c:pt>
                <c:pt idx="162737">
                  <c:v>1.13502E-2</c:v>
                </c:pt>
                <c:pt idx="162738">
                  <c:v>1.26579E-2</c:v>
                </c:pt>
                <c:pt idx="162739">
                  <c:v>1.3983300000000001E-2</c:v>
                </c:pt>
                <c:pt idx="162740">
                  <c:v>1.53232E-2</c:v>
                </c:pt>
                <c:pt idx="162741">
                  <c:v>1.6674499999999998E-2</c:v>
                </c:pt>
                <c:pt idx="162742">
                  <c:v>1.8034100000000001E-2</c:v>
                </c:pt>
                <c:pt idx="162743">
                  <c:v>1.9399099999999999E-2</c:v>
                </c:pt>
                <c:pt idx="162744">
                  <c:v>2.07665E-2</c:v>
                </c:pt>
                <c:pt idx="162745">
                  <c:v>2.2133199999999999E-2</c:v>
                </c:pt>
                <c:pt idx="162746">
                  <c:v>2.3496199999999998E-2</c:v>
                </c:pt>
                <c:pt idx="162747">
                  <c:v>2.48524E-2</c:v>
                </c:pt>
                <c:pt idx="162748">
                  <c:v>2.6199099999999999E-2</c:v>
                </c:pt>
                <c:pt idx="162749">
                  <c:v>2.7533200000000001E-2</c:v>
                </c:pt>
                <c:pt idx="162750">
                  <c:v>2.8851600000000002E-2</c:v>
                </c:pt>
                <c:pt idx="162751">
                  <c:v>3.0151600000000001E-2</c:v>
                </c:pt>
                <c:pt idx="162752">
                  <c:v>3.1431199999999999E-2</c:v>
                </c:pt>
                <c:pt idx="162753">
                  <c:v>3.2688000000000002E-2</c:v>
                </c:pt>
                <c:pt idx="162754">
                  <c:v>3.3919299999999999E-2</c:v>
                </c:pt>
                <c:pt idx="162755">
                  <c:v>3.5122399999999998E-2</c:v>
                </c:pt>
                <c:pt idx="162756">
                  <c:v>3.6294199999999999E-2</c:v>
                </c:pt>
                <c:pt idx="162757">
                  <c:v>3.7431899999999997E-2</c:v>
                </c:pt>
                <c:pt idx="162758">
                  <c:v>3.8533299999999999E-2</c:v>
                </c:pt>
                <c:pt idx="162759">
                  <c:v>3.9596100000000002E-2</c:v>
                </c:pt>
                <c:pt idx="162760">
                  <c:v>4.0618099999999997E-2</c:v>
                </c:pt>
                <c:pt idx="162761">
                  <c:v>4.1596899999999999E-2</c:v>
                </c:pt>
                <c:pt idx="162762">
                  <c:v>4.25303E-2</c:v>
                </c:pt>
                <c:pt idx="162763">
                  <c:v>4.34166E-2</c:v>
                </c:pt>
                <c:pt idx="162764">
                  <c:v>4.4253599999999997E-2</c:v>
                </c:pt>
                <c:pt idx="162765">
                  <c:v>4.5039799999999998E-2</c:v>
                </c:pt>
                <c:pt idx="162766">
                  <c:v>4.5773000000000001E-2</c:v>
                </c:pt>
                <c:pt idx="162767">
                  <c:v>4.6451800000000001E-2</c:v>
                </c:pt>
                <c:pt idx="162768">
                  <c:v>4.7074699999999997E-2</c:v>
                </c:pt>
                <c:pt idx="162769">
                  <c:v>4.7640599999999998E-2</c:v>
                </c:pt>
                <c:pt idx="162770">
                  <c:v>4.8148400000000001E-2</c:v>
                </c:pt>
                <c:pt idx="162771">
                  <c:v>4.8596800000000002E-2</c:v>
                </c:pt>
                <c:pt idx="162772">
                  <c:v>4.8984399999999997E-2</c:v>
                </c:pt>
                <c:pt idx="162773">
                  <c:v>4.9310800000000002E-2</c:v>
                </c:pt>
                <c:pt idx="162774">
                  <c:v>4.9575300000000003E-2</c:v>
                </c:pt>
                <c:pt idx="162775">
                  <c:v>4.9777599999999998E-2</c:v>
                </c:pt>
                <c:pt idx="162776">
                  <c:v>4.9916799999999997E-2</c:v>
                </c:pt>
                <c:pt idx="162777">
                  <c:v>4.9992599999999998E-2</c:v>
                </c:pt>
                <c:pt idx="162778">
                  <c:v>5.0004699999999999E-2</c:v>
                </c:pt>
                <c:pt idx="162779">
                  <c:v>4.9953200000000003E-2</c:v>
                </c:pt>
                <c:pt idx="162780">
                  <c:v>4.9837699999999999E-2</c:v>
                </c:pt>
                <c:pt idx="162781">
                  <c:v>4.9658099999999997E-2</c:v>
                </c:pt>
                <c:pt idx="162782">
                  <c:v>4.9414300000000001E-2</c:v>
                </c:pt>
                <c:pt idx="162783">
                  <c:v>4.9106499999999997E-2</c:v>
                </c:pt>
                <c:pt idx="162784">
                  <c:v>4.8734800000000002E-2</c:v>
                </c:pt>
                <c:pt idx="162785">
                  <c:v>4.8300099999999999E-2</c:v>
                </c:pt>
                <c:pt idx="162786">
                  <c:v>4.7803400000000003E-2</c:v>
                </c:pt>
                <c:pt idx="162787">
                  <c:v>4.7245599999999999E-2</c:v>
                </c:pt>
                <c:pt idx="162788">
                  <c:v>4.6627599999999998E-2</c:v>
                </c:pt>
                <c:pt idx="162789">
                  <c:v>4.5950199999999997E-2</c:v>
                </c:pt>
                <c:pt idx="162790">
                  <c:v>4.5214400000000002E-2</c:v>
                </c:pt>
                <c:pt idx="162791">
                  <c:v>4.4421799999999997E-2</c:v>
                </c:pt>
                <c:pt idx="162792">
                  <c:v>4.3574000000000002E-2</c:v>
                </c:pt>
                <c:pt idx="162793">
                  <c:v>4.2672599999999998E-2</c:v>
                </c:pt>
                <c:pt idx="162794">
                  <c:v>4.1718900000000003E-2</c:v>
                </c:pt>
                <c:pt idx="162795">
                  <c:v>4.0714300000000002E-2</c:v>
                </c:pt>
                <c:pt idx="162796">
                  <c:v>3.9660300000000002E-2</c:v>
                </c:pt>
                <c:pt idx="162797">
                  <c:v>3.8559099999999999E-2</c:v>
                </c:pt>
                <c:pt idx="162798">
                  <c:v>3.74127E-2</c:v>
                </c:pt>
                <c:pt idx="162799">
                  <c:v>3.6223499999999999E-2</c:v>
                </c:pt>
                <c:pt idx="162800">
                  <c:v>3.4993799999999999E-2</c:v>
                </c:pt>
                <c:pt idx="162801">
                  <c:v>3.3725499999999999E-2</c:v>
                </c:pt>
                <c:pt idx="162802">
                  <c:v>3.2420699999999997E-2</c:v>
                </c:pt>
                <c:pt idx="162803">
                  <c:v>3.1081899999999999E-2</c:v>
                </c:pt>
                <c:pt idx="162804">
                  <c:v>2.9711899999999999E-2</c:v>
                </c:pt>
                <c:pt idx="162805">
                  <c:v>2.83133E-2</c:v>
                </c:pt>
                <c:pt idx="162806">
                  <c:v>2.6888499999999999E-2</c:v>
                </c:pt>
                <c:pt idx="162807">
                  <c:v>2.54402E-2</c:v>
                </c:pt>
                <c:pt idx="162808">
                  <c:v>2.3971200000000002E-2</c:v>
                </c:pt>
                <c:pt idx="162809">
                  <c:v>2.2484199999999999E-2</c:v>
                </c:pt>
                <c:pt idx="162810">
                  <c:v>2.0981900000000001E-2</c:v>
                </c:pt>
                <c:pt idx="162811">
                  <c:v>1.94667E-2</c:v>
                </c:pt>
                <c:pt idx="162812">
                  <c:v>1.79413E-2</c:v>
                </c:pt>
                <c:pt idx="162813">
                  <c:v>1.64084E-2</c:v>
                </c:pt>
                <c:pt idx="162814">
                  <c:v>1.48708E-2</c:v>
                </c:pt>
                <c:pt idx="162815">
                  <c:v>1.3331600000000001E-2</c:v>
                </c:pt>
                <c:pt idx="162816">
                  <c:v>1.1793400000000001E-2</c:v>
                </c:pt>
                <c:pt idx="162817">
                  <c:v>1.02592E-2</c:v>
                </c:pt>
                <c:pt idx="162818" formatCode="0.00E+00">
                  <c:v>8.7315099999999996E-3</c:v>
                </c:pt>
                <c:pt idx="162819" formatCode="0.00E+00">
                  <c:v>7.2134199999999999E-3</c:v>
                </c:pt>
                <c:pt idx="162820" formatCode="0.00E+00">
                  <c:v>5.7078600000000004E-3</c:v>
                </c:pt>
                <c:pt idx="162821" formatCode="0.00E+00">
                  <c:v>4.21778E-3</c:v>
                </c:pt>
                <c:pt idx="162822" formatCode="0.00E+00">
                  <c:v>2.7460499999999999E-3</c:v>
                </c:pt>
                <c:pt idx="162823" formatCode="0.00E+00">
                  <c:v>1.29546E-3</c:v>
                </c:pt>
                <c:pt idx="162824" formatCode="0.00E+00">
                  <c:v>-1.3128E-4</c:v>
                </c:pt>
                <c:pt idx="162825" formatCode="0.00E+00">
                  <c:v>-1.5316500000000001E-3</c:v>
                </c:pt>
                <c:pt idx="162826" formatCode="0.00E+00">
                  <c:v>-2.90325E-3</c:v>
                </c:pt>
                <c:pt idx="162827" formatCode="0.00E+00">
                  <c:v>-4.24363E-3</c:v>
                </c:pt>
                <c:pt idx="162828" formatCode="0.00E+00">
                  <c:v>-5.5503200000000001E-3</c:v>
                </c:pt>
                <c:pt idx="162829" formatCode="0.00E+00">
                  <c:v>-6.8208699999999997E-3</c:v>
                </c:pt>
                <c:pt idx="162830" formatCode="0.00E+00">
                  <c:v>-8.0528600000000002E-3</c:v>
                </c:pt>
                <c:pt idx="162831" formatCode="0.00E+00">
                  <c:v>-9.2439299999999992E-3</c:v>
                </c:pt>
                <c:pt idx="162832">
                  <c:v>-1.03918E-2</c:v>
                </c:pt>
                <c:pt idx="162833">
                  <c:v>-1.14942E-2</c:v>
                </c:pt>
                <c:pt idx="162834">
                  <c:v>-1.2549100000000001E-2</c:v>
                </c:pt>
                <c:pt idx="162835">
                  <c:v>-1.3554800000000001E-2</c:v>
                </c:pt>
                <c:pt idx="162836">
                  <c:v>-1.45095E-2</c:v>
                </c:pt>
                <c:pt idx="162837">
                  <c:v>-1.54112E-2</c:v>
                </c:pt>
                <c:pt idx="162838">
                  <c:v>-1.6258399999999999E-2</c:v>
                </c:pt>
                <c:pt idx="162839">
                  <c:v>-1.7049499999999999E-2</c:v>
                </c:pt>
                <c:pt idx="162840">
                  <c:v>-1.7783400000000001E-2</c:v>
                </c:pt>
                <c:pt idx="162841">
                  <c:v>-1.8458599999999999E-2</c:v>
                </c:pt>
                <c:pt idx="162842">
                  <c:v>-1.9073799999999998E-2</c:v>
                </c:pt>
                <c:pt idx="162843">
                  <c:v>-1.96279E-2</c:v>
                </c:pt>
                <c:pt idx="162844">
                  <c:v>-2.0119999999999999E-2</c:v>
                </c:pt>
                <c:pt idx="162845">
                  <c:v>-2.0549399999999999E-2</c:v>
                </c:pt>
                <c:pt idx="162846">
                  <c:v>-2.0915400000000001E-2</c:v>
                </c:pt>
                <c:pt idx="162847">
                  <c:v>-2.1217400000000001E-2</c:v>
                </c:pt>
                <c:pt idx="162848">
                  <c:v>-2.14548E-2</c:v>
                </c:pt>
                <c:pt idx="162849">
                  <c:v>-2.1627500000000001E-2</c:v>
                </c:pt>
                <c:pt idx="162850">
                  <c:v>-2.17351E-2</c:v>
                </c:pt>
                <c:pt idx="162851">
                  <c:v>-2.1777399999999999E-2</c:v>
                </c:pt>
                <c:pt idx="162852">
                  <c:v>-2.1754699999999998E-2</c:v>
                </c:pt>
                <c:pt idx="162853">
                  <c:v>-2.16673E-2</c:v>
                </c:pt>
                <c:pt idx="162854">
                  <c:v>-2.1515599999999999E-2</c:v>
                </c:pt>
                <c:pt idx="162855">
                  <c:v>-2.1299700000000001E-2</c:v>
                </c:pt>
                <c:pt idx="162856">
                  <c:v>-2.1020199999999999E-2</c:v>
                </c:pt>
                <c:pt idx="162857">
                  <c:v>-2.0677899999999999E-2</c:v>
                </c:pt>
                <c:pt idx="162858">
                  <c:v>-2.02735E-2</c:v>
                </c:pt>
                <c:pt idx="162859">
                  <c:v>-1.98078E-2</c:v>
                </c:pt>
                <c:pt idx="162860">
                  <c:v>-1.9281900000000001E-2</c:v>
                </c:pt>
                <c:pt idx="162861">
                  <c:v>-1.8696899999999999E-2</c:v>
                </c:pt>
                <c:pt idx="162862">
                  <c:v>-1.8054000000000001E-2</c:v>
                </c:pt>
                <c:pt idx="162863">
                  <c:v>-1.73548E-2</c:v>
                </c:pt>
                <c:pt idx="162864">
                  <c:v>-1.6600699999999999E-2</c:v>
                </c:pt>
                <c:pt idx="162865">
                  <c:v>-1.5793000000000001E-2</c:v>
                </c:pt>
                <c:pt idx="162866">
                  <c:v>-1.49336E-2</c:v>
                </c:pt>
                <c:pt idx="162867">
                  <c:v>-1.4024200000000001E-2</c:v>
                </c:pt>
                <c:pt idx="162868">
                  <c:v>-1.3066700000000001E-2</c:v>
                </c:pt>
                <c:pt idx="162869">
                  <c:v>-1.20628E-2</c:v>
                </c:pt>
                <c:pt idx="162870">
                  <c:v>-1.10148E-2</c:v>
                </c:pt>
                <c:pt idx="162871" formatCode="0.00E+00">
                  <c:v>-9.9248600000000006E-3</c:v>
                </c:pt>
                <c:pt idx="162872" formatCode="0.00E+00">
                  <c:v>-8.7951799999999997E-3</c:v>
                </c:pt>
                <c:pt idx="162873" formatCode="0.00E+00">
                  <c:v>-7.6281400000000003E-3</c:v>
                </c:pt>
                <c:pt idx="162874" formatCode="0.00E+00">
                  <c:v>-6.4261600000000002E-3</c:v>
                </c:pt>
                <c:pt idx="162875" formatCode="0.00E+00">
                  <c:v>-5.1916799999999997E-3</c:v>
                </c:pt>
                <c:pt idx="162876" formatCode="0.00E+00">
                  <c:v>-3.9271799999999997E-3</c:v>
                </c:pt>
                <c:pt idx="162877" formatCode="0.00E+00">
                  <c:v>-2.6351999999999999E-3</c:v>
                </c:pt>
                <c:pt idx="162878" formatCode="0.00E+00">
                  <c:v>-1.31846E-3</c:v>
                </c:pt>
                <c:pt idx="162879" formatCode="0.00E+00">
                  <c:v>2.0224099999999998E-5</c:v>
                </c:pt>
                <c:pt idx="162880" formatCode="0.00E+00">
                  <c:v>1.3780800000000001E-3</c:v>
                </c:pt>
                <c:pt idx="162881" formatCode="0.00E+00">
                  <c:v>2.7524300000000002E-3</c:v>
                </c:pt>
                <c:pt idx="162882" formatCode="0.00E+00">
                  <c:v>4.14052E-3</c:v>
                </c:pt>
                <c:pt idx="162883" formatCode="0.00E+00">
                  <c:v>5.5394499999999996E-3</c:v>
                </c:pt>
                <c:pt idx="162884" formatCode="0.00E+00">
                  <c:v>6.9463099999999998E-3</c:v>
                </c:pt>
                <c:pt idx="162885" formatCode="0.00E+00">
                  <c:v>8.3582699999999992E-3</c:v>
                </c:pt>
                <c:pt idx="162886" formatCode="0.00E+00">
                  <c:v>9.7724300000000004E-3</c:v>
                </c:pt>
                <c:pt idx="162887">
                  <c:v>1.11859E-2</c:v>
                </c:pt>
                <c:pt idx="162888">
                  <c:v>1.25956E-2</c:v>
                </c:pt>
                <c:pt idx="162889">
                  <c:v>1.3998699999999999E-2</c:v>
                </c:pt>
                <c:pt idx="162890">
                  <c:v>1.5392299999999999E-2</c:v>
                </c:pt>
                <c:pt idx="162891">
                  <c:v>1.67736E-2</c:v>
                </c:pt>
                <c:pt idx="162892">
                  <c:v>1.8139499999999999E-2</c:v>
                </c:pt>
                <c:pt idx="162893">
                  <c:v>1.9487299999999999E-2</c:v>
                </c:pt>
                <c:pt idx="162894">
                  <c:v>2.0814200000000001E-2</c:v>
                </c:pt>
                <c:pt idx="162895">
                  <c:v>2.21172E-2</c:v>
                </c:pt>
                <c:pt idx="162896">
                  <c:v>2.3393500000000001E-2</c:v>
                </c:pt>
                <c:pt idx="162897">
                  <c:v>2.4640499999999999E-2</c:v>
                </c:pt>
                <c:pt idx="162898">
                  <c:v>2.58555E-2</c:v>
                </c:pt>
                <c:pt idx="162899">
                  <c:v>2.7035900000000002E-2</c:v>
                </c:pt>
                <c:pt idx="162900">
                  <c:v>2.8179200000000001E-2</c:v>
                </c:pt>
                <c:pt idx="162901">
                  <c:v>2.9282900000000001E-2</c:v>
                </c:pt>
                <c:pt idx="162902">
                  <c:v>3.0344599999999999E-2</c:v>
                </c:pt>
                <c:pt idx="162903">
                  <c:v>3.1361899999999998E-2</c:v>
                </c:pt>
                <c:pt idx="162904">
                  <c:v>3.2332600000000003E-2</c:v>
                </c:pt>
                <c:pt idx="162905">
                  <c:v>3.3254499999999999E-2</c:v>
                </c:pt>
                <c:pt idx="162906">
                  <c:v>3.4125500000000003E-2</c:v>
                </c:pt>
                <c:pt idx="162907">
                  <c:v>3.4943599999999998E-2</c:v>
                </c:pt>
                <c:pt idx="162908">
                  <c:v>3.57069E-2</c:v>
                </c:pt>
                <c:pt idx="162909">
                  <c:v>3.64137E-2</c:v>
                </c:pt>
                <c:pt idx="162910">
                  <c:v>3.7062299999999999E-2</c:v>
                </c:pt>
                <c:pt idx="162911">
                  <c:v>3.7650999999999997E-2</c:v>
                </c:pt>
                <c:pt idx="162912">
                  <c:v>3.8178400000000001E-2</c:v>
                </c:pt>
                <c:pt idx="162913">
                  <c:v>3.86431E-2</c:v>
                </c:pt>
                <c:pt idx="162914">
                  <c:v>3.9043899999999999E-2</c:v>
                </c:pt>
                <c:pt idx="162915">
                  <c:v>3.9379400000000002E-2</c:v>
                </c:pt>
                <c:pt idx="162916">
                  <c:v>3.9648900000000001E-2</c:v>
                </c:pt>
                <c:pt idx="162917">
                  <c:v>3.9851200000000003E-2</c:v>
                </c:pt>
                <c:pt idx="162918">
                  <c:v>3.9985699999999999E-2</c:v>
                </c:pt>
                <c:pt idx="162919">
                  <c:v>4.00516E-2</c:v>
                </c:pt>
                <c:pt idx="162920">
                  <c:v>4.0048399999999998E-2</c:v>
                </c:pt>
                <c:pt idx="162921">
                  <c:v>3.9975700000000003E-2</c:v>
                </c:pt>
                <c:pt idx="162922">
                  <c:v>3.9833199999999999E-2</c:v>
                </c:pt>
                <c:pt idx="162923">
                  <c:v>3.9620599999999999E-2</c:v>
                </c:pt>
                <c:pt idx="162924">
                  <c:v>3.9338100000000001E-2</c:v>
                </c:pt>
                <c:pt idx="162925">
                  <c:v>3.8985499999999999E-2</c:v>
                </c:pt>
                <c:pt idx="162926">
                  <c:v>3.8563100000000003E-2</c:v>
                </c:pt>
                <c:pt idx="162927">
                  <c:v>3.8071099999999997E-2</c:v>
                </c:pt>
                <c:pt idx="162928">
                  <c:v>3.75097E-2</c:v>
                </c:pt>
                <c:pt idx="162929">
                  <c:v>3.6879599999999998E-2</c:v>
                </c:pt>
                <c:pt idx="162930">
                  <c:v>3.6181400000000002E-2</c:v>
                </c:pt>
                <c:pt idx="162931">
                  <c:v>3.54159E-2</c:v>
                </c:pt>
                <c:pt idx="162932">
                  <c:v>3.4583999999999997E-2</c:v>
                </c:pt>
                <c:pt idx="162933">
                  <c:v>3.3686800000000003E-2</c:v>
                </c:pt>
                <c:pt idx="162934">
                  <c:v>3.2725499999999998E-2</c:v>
                </c:pt>
                <c:pt idx="162935">
                  <c:v>3.1701300000000002E-2</c:v>
                </c:pt>
                <c:pt idx="162936">
                  <c:v>3.0615699999999999E-2</c:v>
                </c:pt>
                <c:pt idx="162937">
                  <c:v>2.9470099999999999E-2</c:v>
                </c:pt>
                <c:pt idx="162938">
                  <c:v>2.8266199999999998E-2</c:v>
                </c:pt>
                <c:pt idx="162939">
                  <c:v>2.70058E-2</c:v>
                </c:pt>
                <c:pt idx="162940">
                  <c:v>2.5690600000000001E-2</c:v>
                </c:pt>
                <c:pt idx="162941">
                  <c:v>2.4322699999999999E-2</c:v>
                </c:pt>
                <c:pt idx="162942">
                  <c:v>2.29041E-2</c:v>
                </c:pt>
                <c:pt idx="162943">
                  <c:v>2.1437000000000001E-2</c:v>
                </c:pt>
                <c:pt idx="162944">
                  <c:v>1.99236E-2</c:v>
                </c:pt>
                <c:pt idx="162945">
                  <c:v>1.8366199999999999E-2</c:v>
                </c:pt>
                <c:pt idx="162946">
                  <c:v>1.6767299999999999E-2</c:v>
                </c:pt>
                <c:pt idx="162947">
                  <c:v>1.5129399999999999E-2</c:v>
                </c:pt>
                <c:pt idx="162948">
                  <c:v>1.3455E-2</c:v>
                </c:pt>
                <c:pt idx="162949">
                  <c:v>1.17468E-2</c:v>
                </c:pt>
                <c:pt idx="162950">
                  <c:v>1.0007500000000001E-2</c:v>
                </c:pt>
                <c:pt idx="162951" formatCode="0.00E+00">
                  <c:v>8.2398799999999998E-3</c:v>
                </c:pt>
                <c:pt idx="162952" formatCode="0.00E+00">
                  <c:v>6.4468299999999997E-3</c:v>
                </c:pt>
                <c:pt idx="162953" formatCode="0.00E+00">
                  <c:v>4.6312300000000001E-3</c:v>
                </c:pt>
                <c:pt idx="162954" formatCode="0.00E+00">
                  <c:v>2.7960200000000002E-3</c:v>
                </c:pt>
                <c:pt idx="162955" formatCode="0.00E+00">
                  <c:v>9.4417500000000001E-4</c:v>
                </c:pt>
                <c:pt idx="162956" formatCode="0.00E+00">
                  <c:v>-9.2126700000000003E-4</c:v>
                </c:pt>
                <c:pt idx="162957" formatCode="0.00E+00">
                  <c:v>-2.7972499999999998E-3</c:v>
                </c:pt>
                <c:pt idx="162958" formatCode="0.00E+00">
                  <c:v>-4.6806900000000004E-3</c:v>
                </c:pt>
                <c:pt idx="162959" formatCode="0.00E+00">
                  <c:v>-6.5684699999999999E-3</c:v>
                </c:pt>
                <c:pt idx="162960" formatCode="0.00E+00">
                  <c:v>-8.4574799999999999E-3</c:v>
                </c:pt>
                <c:pt idx="162961">
                  <c:v>-1.0344600000000001E-2</c:v>
                </c:pt>
                <c:pt idx="162962">
                  <c:v>-1.2226600000000001E-2</c:v>
                </c:pt>
                <c:pt idx="162963">
                  <c:v>-1.4100400000000001E-2</c:v>
                </c:pt>
                <c:pt idx="162964">
                  <c:v>-1.5962899999999999E-2</c:v>
                </c:pt>
                <c:pt idx="162965">
                  <c:v>-1.7811E-2</c:v>
                </c:pt>
                <c:pt idx="162966">
                  <c:v>-1.9641499999999999E-2</c:v>
                </c:pt>
                <c:pt idx="162967">
                  <c:v>-2.14513E-2</c:v>
                </c:pt>
                <c:pt idx="162968">
                  <c:v>-2.3237399999999998E-2</c:v>
                </c:pt>
                <c:pt idx="162969">
                  <c:v>-2.49968E-2</c:v>
                </c:pt>
                <c:pt idx="162970">
                  <c:v>-2.6726400000000001E-2</c:v>
                </c:pt>
                <c:pt idx="162971">
                  <c:v>-2.8423400000000001E-2</c:v>
                </c:pt>
                <c:pt idx="162972">
                  <c:v>-3.0084799999999998E-2</c:v>
                </c:pt>
                <c:pt idx="162973">
                  <c:v>-3.1707800000000001E-2</c:v>
                </c:pt>
                <c:pt idx="162974">
                  <c:v>-3.3289600000000003E-2</c:v>
                </c:pt>
                <c:pt idx="162975">
                  <c:v>-3.4827499999999997E-2</c:v>
                </c:pt>
                <c:pt idx="162976">
                  <c:v>-3.6318799999999998E-2</c:v>
                </c:pt>
                <c:pt idx="162977">
                  <c:v>-3.7761000000000003E-2</c:v>
                </c:pt>
                <c:pt idx="162978">
                  <c:v>-3.9151600000000002E-2</c:v>
                </c:pt>
                <c:pt idx="162979">
                  <c:v>-4.0488099999999999E-2</c:v>
                </c:pt>
                <c:pt idx="162980">
                  <c:v>-4.1768300000000001E-2</c:v>
                </c:pt>
                <c:pt idx="162981">
                  <c:v>-4.2989800000000002E-2</c:v>
                </c:pt>
                <c:pt idx="162982">
                  <c:v>-4.4150599999999998E-2</c:v>
                </c:pt>
                <c:pt idx="162983">
                  <c:v>-4.52486E-2</c:v>
                </c:pt>
                <c:pt idx="162984">
                  <c:v>-4.6281900000000001E-2</c:v>
                </c:pt>
                <c:pt idx="162985">
                  <c:v>-4.7248600000000002E-2</c:v>
                </c:pt>
                <c:pt idx="162986">
                  <c:v>-4.8147000000000002E-2</c:v>
                </c:pt>
                <c:pt idx="162987">
                  <c:v>-4.8975499999999998E-2</c:v>
                </c:pt>
                <c:pt idx="162988">
                  <c:v>-4.9732499999999999E-2</c:v>
                </c:pt>
                <c:pt idx="162989">
                  <c:v>-5.0416799999999998E-2</c:v>
                </c:pt>
                <c:pt idx="162990">
                  <c:v>-5.1027099999999999E-2</c:v>
                </c:pt>
                <c:pt idx="162991">
                  <c:v>-5.15621E-2</c:v>
                </c:pt>
                <c:pt idx="162992">
                  <c:v>-5.2020999999999998E-2</c:v>
                </c:pt>
                <c:pt idx="162993">
                  <c:v>-5.2402700000000003E-2</c:v>
                </c:pt>
                <c:pt idx="162994">
                  <c:v>-5.2706599999999999E-2</c:v>
                </c:pt>
                <c:pt idx="162995">
                  <c:v>-5.2932100000000003E-2</c:v>
                </c:pt>
                <c:pt idx="162996">
                  <c:v>-5.3078599999999997E-2</c:v>
                </c:pt>
                <c:pt idx="162997">
                  <c:v>-5.3145699999999997E-2</c:v>
                </c:pt>
                <c:pt idx="162998">
                  <c:v>-5.3133300000000001E-2</c:v>
                </c:pt>
                <c:pt idx="162999">
                  <c:v>-5.3041199999999997E-2</c:v>
                </c:pt>
                <c:pt idx="163000">
                  <c:v>-5.28695E-2</c:v>
                </c:pt>
                <c:pt idx="163001">
                  <c:v>-5.2618199999999997E-2</c:v>
                </c:pt>
                <c:pt idx="163002">
                  <c:v>-5.2287899999999998E-2</c:v>
                </c:pt>
                <c:pt idx="163003">
                  <c:v>-5.18787E-2</c:v>
                </c:pt>
                <c:pt idx="163004">
                  <c:v>-5.1391399999999997E-2</c:v>
                </c:pt>
                <c:pt idx="163005">
                  <c:v>-5.08266E-2</c:v>
                </c:pt>
                <c:pt idx="163006">
                  <c:v>-5.0185199999999999E-2</c:v>
                </c:pt>
                <c:pt idx="163007">
                  <c:v>-4.9467999999999998E-2</c:v>
                </c:pt>
                <c:pt idx="163008">
                  <c:v>-4.86761E-2</c:v>
                </c:pt>
                <c:pt idx="163009">
                  <c:v>-4.7810800000000001E-2</c:v>
                </c:pt>
                <c:pt idx="163010">
                  <c:v>-4.6873400000000003E-2</c:v>
                </c:pt>
                <c:pt idx="163011">
                  <c:v>-4.5865400000000001E-2</c:v>
                </c:pt>
                <c:pt idx="163012">
                  <c:v>-4.47882E-2</c:v>
                </c:pt>
                <c:pt idx="163013">
                  <c:v>-4.3643500000000002E-2</c:v>
                </c:pt>
                <c:pt idx="163014">
                  <c:v>-4.24333E-2</c:v>
                </c:pt>
                <c:pt idx="163015">
                  <c:v>-4.11592E-2</c:v>
                </c:pt>
                <c:pt idx="163016">
                  <c:v>-3.9823400000000002E-2</c:v>
                </c:pt>
                <c:pt idx="163017">
                  <c:v>-3.8427999999999997E-2</c:v>
                </c:pt>
                <c:pt idx="163018">
                  <c:v>-3.6975099999999997E-2</c:v>
                </c:pt>
                <c:pt idx="163019">
                  <c:v>-3.5467100000000001E-2</c:v>
                </c:pt>
                <c:pt idx="163020">
                  <c:v>-3.39063E-2</c:v>
                </c:pt>
                <c:pt idx="163021">
                  <c:v>-3.2295299999999999E-2</c:v>
                </c:pt>
                <c:pt idx="163022">
                  <c:v>-3.0636500000000001E-2</c:v>
                </c:pt>
                <c:pt idx="163023">
                  <c:v>-2.8932599999999999E-2</c:v>
                </c:pt>
                <c:pt idx="163024">
                  <c:v>-2.7186399999999999E-2</c:v>
                </c:pt>
                <c:pt idx="163025">
                  <c:v>-2.5400599999999999E-2</c:v>
                </c:pt>
                <c:pt idx="163026">
                  <c:v>-2.3578100000000001E-2</c:v>
                </c:pt>
                <c:pt idx="163027">
                  <c:v>-2.17217E-2</c:v>
                </c:pt>
                <c:pt idx="163028">
                  <c:v>-1.9834399999999999E-2</c:v>
                </c:pt>
                <c:pt idx="163029">
                  <c:v>-1.7919299999999999E-2</c:v>
                </c:pt>
                <c:pt idx="163030">
                  <c:v>-1.5979299999999998E-2</c:v>
                </c:pt>
                <c:pt idx="163031">
                  <c:v>-1.40176E-2</c:v>
                </c:pt>
                <c:pt idx="163032">
                  <c:v>-1.2037300000000001E-2</c:v>
                </c:pt>
                <c:pt idx="163033">
                  <c:v>-1.0041599999999999E-2</c:v>
                </c:pt>
                <c:pt idx="163034" formatCode="0.00E+00">
                  <c:v>-8.0335000000000007E-3</c:v>
                </c:pt>
                <c:pt idx="163035" formatCode="0.00E+00">
                  <c:v>-6.0163500000000002E-3</c:v>
                </c:pt>
                <c:pt idx="163036" formatCode="0.00E+00">
                  <c:v>-3.9933E-3</c:v>
                </c:pt>
                <c:pt idx="163037" formatCode="0.00E+00">
                  <c:v>-1.9675600000000001E-3</c:v>
                </c:pt>
                <c:pt idx="163038" formatCode="0.00E+00">
                  <c:v>5.7645500000000002E-5</c:v>
                </c:pt>
                <c:pt idx="163039" formatCode="0.00E+00">
                  <c:v>2.0791199999999998E-3</c:v>
                </c:pt>
                <c:pt idx="163040" formatCode="0.00E+00">
                  <c:v>4.0936799999999997E-3</c:v>
                </c:pt>
                <c:pt idx="163041" formatCode="0.00E+00">
                  <c:v>6.0981300000000002E-3</c:v>
                </c:pt>
                <c:pt idx="163042" formatCode="0.00E+00">
                  <c:v>8.0893100000000006E-3</c:v>
                </c:pt>
                <c:pt idx="163043">
                  <c:v>1.0064099999999999E-2</c:v>
                </c:pt>
                <c:pt idx="163044">
                  <c:v>1.20194E-2</c:v>
                </c:pt>
                <c:pt idx="163045">
                  <c:v>1.39521E-2</c:v>
                </c:pt>
                <c:pt idx="163046">
                  <c:v>1.58593E-2</c:v>
                </c:pt>
                <c:pt idx="163047">
                  <c:v>1.7737900000000001E-2</c:v>
                </c:pt>
                <c:pt idx="163048">
                  <c:v>1.9585000000000002E-2</c:v>
                </c:pt>
                <c:pt idx="163049">
                  <c:v>2.1397800000000002E-2</c:v>
                </c:pt>
                <c:pt idx="163050">
                  <c:v>2.31734E-2</c:v>
                </c:pt>
                <c:pt idx="163051">
                  <c:v>2.49091E-2</c:v>
                </c:pt>
                <c:pt idx="163052">
                  <c:v>2.6602299999999999E-2</c:v>
                </c:pt>
                <c:pt idx="163053">
                  <c:v>2.8250399999999998E-2</c:v>
                </c:pt>
                <c:pt idx="163054">
                  <c:v>2.98508E-2</c:v>
                </c:pt>
                <c:pt idx="163055">
                  <c:v>3.1401100000000001E-2</c:v>
                </c:pt>
                <c:pt idx="163056">
                  <c:v>3.2898999999999998E-2</c:v>
                </c:pt>
                <c:pt idx="163057">
                  <c:v>3.4342200000000003E-2</c:v>
                </c:pt>
                <c:pt idx="163058">
                  <c:v>3.5728599999999999E-2</c:v>
                </c:pt>
                <c:pt idx="163059">
                  <c:v>3.7056199999999997E-2</c:v>
                </c:pt>
                <c:pt idx="163060">
                  <c:v>3.83229E-2</c:v>
                </c:pt>
                <c:pt idx="163061">
                  <c:v>3.9527E-2</c:v>
                </c:pt>
                <c:pt idx="163062">
                  <c:v>4.06667E-2</c:v>
                </c:pt>
                <c:pt idx="163063">
                  <c:v>4.1740300000000001E-2</c:v>
                </c:pt>
                <c:pt idx="163064">
                  <c:v>4.27465E-2</c:v>
                </c:pt>
                <c:pt idx="163065">
                  <c:v>4.3683699999999999E-2</c:v>
                </c:pt>
                <c:pt idx="163066">
                  <c:v>4.4550699999999999E-2</c:v>
                </c:pt>
                <c:pt idx="163067">
                  <c:v>4.5346299999999999E-2</c:v>
                </c:pt>
                <c:pt idx="163068">
                  <c:v>4.6069600000000002E-2</c:v>
                </c:pt>
                <c:pt idx="163069">
                  <c:v>4.67196E-2</c:v>
                </c:pt>
                <c:pt idx="163070">
                  <c:v>4.7295499999999997E-2</c:v>
                </c:pt>
                <c:pt idx="163071">
                  <c:v>4.7796600000000002E-2</c:v>
                </c:pt>
                <c:pt idx="163072">
                  <c:v>4.8222500000000001E-2</c:v>
                </c:pt>
                <c:pt idx="163073">
                  <c:v>4.85726E-2</c:v>
                </c:pt>
                <c:pt idx="163074">
                  <c:v>4.8846899999999999E-2</c:v>
                </c:pt>
                <c:pt idx="163075">
                  <c:v>4.9044999999999998E-2</c:v>
                </c:pt>
                <c:pt idx="163076">
                  <c:v>4.9167000000000002E-2</c:v>
                </c:pt>
                <c:pt idx="163077">
                  <c:v>4.9213E-2</c:v>
                </c:pt>
                <c:pt idx="163078">
                  <c:v>4.9183200000000003E-2</c:v>
                </c:pt>
                <c:pt idx="163079">
                  <c:v>4.9077900000000001E-2</c:v>
                </c:pt>
                <c:pt idx="163080">
                  <c:v>4.8897799999999998E-2</c:v>
                </c:pt>
                <c:pt idx="163081">
                  <c:v>4.86433E-2</c:v>
                </c:pt>
                <c:pt idx="163082">
                  <c:v>4.8315200000000003E-2</c:v>
                </c:pt>
                <c:pt idx="163083">
                  <c:v>4.7914400000000003E-2</c:v>
                </c:pt>
                <c:pt idx="163084">
                  <c:v>4.7441799999999999E-2</c:v>
                </c:pt>
                <c:pt idx="163085">
                  <c:v>4.6898599999999999E-2</c:v>
                </c:pt>
                <c:pt idx="163086">
                  <c:v>4.6285899999999998E-2</c:v>
                </c:pt>
                <c:pt idx="163087">
                  <c:v>4.5605100000000003E-2</c:v>
                </c:pt>
                <c:pt idx="163088">
                  <c:v>4.4857599999999997E-2</c:v>
                </c:pt>
                <c:pt idx="163089">
                  <c:v>4.4044899999999998E-2</c:v>
                </c:pt>
                <c:pt idx="163090">
                  <c:v>4.31688E-2</c:v>
                </c:pt>
                <c:pt idx="163091">
                  <c:v>4.2230799999999999E-2</c:v>
                </c:pt>
                <c:pt idx="163092">
                  <c:v>4.1232999999999999E-2</c:v>
                </c:pt>
                <c:pt idx="163093">
                  <c:v>4.0177200000000003E-2</c:v>
                </c:pt>
                <c:pt idx="163094">
                  <c:v>3.90654E-2</c:v>
                </c:pt>
                <c:pt idx="163095">
                  <c:v>3.78999E-2</c:v>
                </c:pt>
                <c:pt idx="163096">
                  <c:v>3.6682699999999999E-2</c:v>
                </c:pt>
                <c:pt idx="163097">
                  <c:v>3.5416200000000002E-2</c:v>
                </c:pt>
                <c:pt idx="163098">
                  <c:v>3.41027E-2</c:v>
                </c:pt>
                <c:pt idx="163099">
                  <c:v>3.2744700000000002E-2</c:v>
                </c:pt>
                <c:pt idx="163100">
                  <c:v>3.1344700000000003E-2</c:v>
                </c:pt>
                <c:pt idx="163101">
                  <c:v>2.99052E-2</c:v>
                </c:pt>
                <c:pt idx="163102">
                  <c:v>2.8428800000000001E-2</c:v>
                </c:pt>
                <c:pt idx="163103">
                  <c:v>2.69182E-2</c:v>
                </c:pt>
                <c:pt idx="163104">
                  <c:v>2.5376200000000002E-2</c:v>
                </c:pt>
                <c:pt idx="163105">
                  <c:v>2.3805400000000001E-2</c:v>
                </c:pt>
                <c:pt idx="163106">
                  <c:v>2.2208800000000001E-2</c:v>
                </c:pt>
                <c:pt idx="163107">
                  <c:v>2.0589E-2</c:v>
                </c:pt>
                <c:pt idx="163108">
                  <c:v>1.8949000000000001E-2</c:v>
                </c:pt>
                <c:pt idx="163109">
                  <c:v>1.72917E-2</c:v>
                </c:pt>
                <c:pt idx="163110">
                  <c:v>1.562E-2</c:v>
                </c:pt>
                <c:pt idx="163111">
                  <c:v>1.39367E-2</c:v>
                </c:pt>
                <c:pt idx="163112">
                  <c:v>1.22448E-2</c:v>
                </c:pt>
                <c:pt idx="163113">
                  <c:v>1.05472E-2</c:v>
                </c:pt>
                <c:pt idx="163114" formatCode="0.00E+00">
                  <c:v>8.8468399999999999E-3</c:v>
                </c:pt>
                <c:pt idx="163115" formatCode="0.00E+00">
                  <c:v>7.1466200000000002E-3</c:v>
                </c:pt>
                <c:pt idx="163116" formatCode="0.00E+00">
                  <c:v>5.4494299999999999E-3</c:v>
                </c:pt>
                <c:pt idx="163117" formatCode="0.00E+00">
                  <c:v>3.75815E-3</c:v>
                </c:pt>
                <c:pt idx="163118" formatCode="0.00E+00">
                  <c:v>2.0756400000000001E-3</c:v>
                </c:pt>
                <c:pt idx="163119" formatCode="0.00E+00">
                  <c:v>4.0472499999999998E-4</c:v>
                </c:pt>
                <c:pt idx="163120" formatCode="0.00E+00">
                  <c:v>-1.2518099999999999E-3</c:v>
                </c:pt>
                <c:pt idx="163121" formatCode="0.00E+00">
                  <c:v>-2.89121E-3</c:v>
                </c:pt>
                <c:pt idx="163122" formatCode="0.00E+00">
                  <c:v>-4.5107599999999999E-3</c:v>
                </c:pt>
                <c:pt idx="163123" formatCode="0.00E+00">
                  <c:v>-6.1078E-3</c:v>
                </c:pt>
                <c:pt idx="163124" formatCode="0.00E+00">
                  <c:v>-7.6797100000000002E-3</c:v>
                </c:pt>
                <c:pt idx="163125" formatCode="0.00E+00">
                  <c:v>-9.2239599999999998E-3</c:v>
                </c:pt>
                <c:pt idx="163126">
                  <c:v>-1.0737999999999999E-2</c:v>
                </c:pt>
                <c:pt idx="163127">
                  <c:v>-1.2219499999999999E-2</c:v>
                </c:pt>
                <c:pt idx="163128">
                  <c:v>-1.3665999999999999E-2</c:v>
                </c:pt>
                <c:pt idx="163129">
                  <c:v>-1.50753E-2</c:v>
                </c:pt>
                <c:pt idx="163130">
                  <c:v>-1.64452E-2</c:v>
                </c:pt>
                <c:pt idx="163131">
                  <c:v>-1.7773500000000001E-2</c:v>
                </c:pt>
                <c:pt idx="163132">
                  <c:v>-1.9058100000000001E-2</c:v>
                </c:pt>
                <c:pt idx="163133">
                  <c:v>-2.0297200000000001E-2</c:v>
                </c:pt>
                <c:pt idx="163134">
                  <c:v>-2.1488899999999998E-2</c:v>
                </c:pt>
                <c:pt idx="163135">
                  <c:v>-2.2631399999999999E-2</c:v>
                </c:pt>
                <c:pt idx="163136">
                  <c:v>-2.37231E-2</c:v>
                </c:pt>
                <c:pt idx="163137">
                  <c:v>-2.4762300000000001E-2</c:v>
                </c:pt>
                <c:pt idx="163138">
                  <c:v>-2.5747599999999999E-2</c:v>
                </c:pt>
                <c:pt idx="163139">
                  <c:v>-2.6677699999999999E-2</c:v>
                </c:pt>
                <c:pt idx="163140">
                  <c:v>-2.7551200000000001E-2</c:v>
                </c:pt>
                <c:pt idx="163141">
                  <c:v>-2.8367099999999999E-2</c:v>
                </c:pt>
                <c:pt idx="163142">
                  <c:v>-2.9124299999999999E-2</c:v>
                </c:pt>
                <c:pt idx="163143">
                  <c:v>-2.9821899999999998E-2</c:v>
                </c:pt>
                <c:pt idx="163144">
                  <c:v>-3.0459E-2</c:v>
                </c:pt>
                <c:pt idx="163145">
                  <c:v>-3.1035E-2</c:v>
                </c:pt>
                <c:pt idx="163146">
                  <c:v>-3.1549199999999999E-2</c:v>
                </c:pt>
                <c:pt idx="163147">
                  <c:v>-3.2001300000000003E-2</c:v>
                </c:pt>
                <c:pt idx="163148">
                  <c:v>-3.2390799999999997E-2</c:v>
                </c:pt>
                <c:pt idx="163149">
                  <c:v>-3.2717599999999999E-2</c:v>
                </c:pt>
                <c:pt idx="163150">
                  <c:v>-3.2981499999999997E-2</c:v>
                </c:pt>
                <c:pt idx="163151">
                  <c:v>-3.3182400000000001E-2</c:v>
                </c:pt>
                <c:pt idx="163152">
                  <c:v>-3.3320599999999999E-2</c:v>
                </c:pt>
                <c:pt idx="163153">
                  <c:v>-3.3396200000000001E-2</c:v>
                </c:pt>
                <c:pt idx="163154">
                  <c:v>-3.3409599999999998E-2</c:v>
                </c:pt>
                <c:pt idx="163155">
                  <c:v>-3.3361300000000003E-2</c:v>
                </c:pt>
                <c:pt idx="163156">
                  <c:v>-3.3251700000000002E-2</c:v>
                </c:pt>
                <c:pt idx="163157">
                  <c:v>-3.3081600000000003E-2</c:v>
                </c:pt>
                <c:pt idx="163158">
                  <c:v>-3.28518E-2</c:v>
                </c:pt>
                <c:pt idx="163159">
                  <c:v>-3.25632E-2</c:v>
                </c:pt>
                <c:pt idx="163160">
                  <c:v>-3.2216700000000001E-2</c:v>
                </c:pt>
                <c:pt idx="163161">
                  <c:v>-3.1813500000000001E-2</c:v>
                </c:pt>
                <c:pt idx="163162">
                  <c:v>-3.1354699999999999E-2</c:v>
                </c:pt>
                <c:pt idx="163163">
                  <c:v>-3.08417E-2</c:v>
                </c:pt>
                <c:pt idx="163164">
                  <c:v>-3.0275799999999999E-2</c:v>
                </c:pt>
                <c:pt idx="163165">
                  <c:v>-2.96586E-2</c:v>
                </c:pt>
                <c:pt idx="163166">
                  <c:v>-2.8991599999999999E-2</c:v>
                </c:pt>
                <c:pt idx="163167">
                  <c:v>-2.82765E-2</c:v>
                </c:pt>
                <c:pt idx="163168">
                  <c:v>-2.7514899999999998E-2</c:v>
                </c:pt>
                <c:pt idx="163169">
                  <c:v>-2.6708800000000001E-2</c:v>
                </c:pt>
                <c:pt idx="163170">
                  <c:v>-2.5860000000000001E-2</c:v>
                </c:pt>
                <c:pt idx="163171">
                  <c:v>-2.4970599999999999E-2</c:v>
                </c:pt>
                <c:pt idx="163172">
                  <c:v>-2.4042399999999998E-2</c:v>
                </c:pt>
                <c:pt idx="163173">
                  <c:v>-2.30777E-2</c:v>
                </c:pt>
                <c:pt idx="163174">
                  <c:v>-2.2078500000000001E-2</c:v>
                </c:pt>
                <c:pt idx="163175">
                  <c:v>-2.1047199999999999E-2</c:v>
                </c:pt>
                <c:pt idx="163176">
                  <c:v>-1.9985900000000001E-2</c:v>
                </c:pt>
                <c:pt idx="163177">
                  <c:v>-1.8896900000000001E-2</c:v>
                </c:pt>
                <c:pt idx="163178">
                  <c:v>-1.7782699999999999E-2</c:v>
                </c:pt>
                <c:pt idx="163179">
                  <c:v>-1.6645500000000001E-2</c:v>
                </c:pt>
                <c:pt idx="163180">
                  <c:v>-1.5487900000000001E-2</c:v>
                </c:pt>
                <c:pt idx="163181">
                  <c:v>-1.43123E-2</c:v>
                </c:pt>
                <c:pt idx="163182">
                  <c:v>-1.3121000000000001E-2</c:v>
                </c:pt>
                <c:pt idx="163183">
                  <c:v>-1.1916700000000001E-2</c:v>
                </c:pt>
                <c:pt idx="163184">
                  <c:v>-1.0701799999999999E-2</c:v>
                </c:pt>
                <c:pt idx="163185" formatCode="0.00E+00">
                  <c:v>-9.4788000000000008E-3</c:v>
                </c:pt>
                <c:pt idx="163186" formatCode="0.00E+00">
                  <c:v>-8.2502600000000006E-3</c:v>
                </c:pt>
                <c:pt idx="163187" formatCode="0.00E+00">
                  <c:v>-7.0186600000000003E-3</c:v>
                </c:pt>
                <c:pt idx="163188" formatCode="0.00E+00">
                  <c:v>-5.7865199999999999E-3</c:v>
                </c:pt>
                <c:pt idx="163189" formatCode="0.00E+00">
                  <c:v>-4.5563299999999999E-3</c:v>
                </c:pt>
                <c:pt idx="163190" formatCode="0.00E+00">
                  <c:v>-3.3305800000000001E-3</c:v>
                </c:pt>
                <c:pt idx="163191" formatCode="0.00E+00">
                  <c:v>-2.1117200000000001E-3</c:v>
                </c:pt>
                <c:pt idx="163192" formatCode="0.00E+00">
                  <c:v>-9.02191E-4</c:v>
                </c:pt>
                <c:pt idx="163193" formatCode="0.00E+00">
                  <c:v>2.9559600000000002E-4</c:v>
                </c:pt>
                <c:pt idx="163194" formatCode="0.00E+00">
                  <c:v>1.47927E-3</c:v>
                </c:pt>
                <c:pt idx="163195" formatCode="0.00E+00">
                  <c:v>2.64649E-3</c:v>
                </c:pt>
                <c:pt idx="163196" formatCode="0.00E+00">
                  <c:v>3.7949699999999999E-3</c:v>
                </c:pt>
                <c:pt idx="163197" formatCode="0.00E+00">
                  <c:v>4.92246E-3</c:v>
                </c:pt>
                <c:pt idx="163198" formatCode="0.00E+00">
                  <c:v>6.02675E-3</c:v>
                </c:pt>
                <c:pt idx="163199" formatCode="0.00E+00">
                  <c:v>7.1057100000000003E-3</c:v>
                </c:pt>
                <c:pt idx="163200" formatCode="0.00E+00">
                  <c:v>8.1572599999999995E-3</c:v>
                </c:pt>
                <c:pt idx="163201" formatCode="0.00E+00">
                  <c:v>9.1793699999999992E-3</c:v>
                </c:pt>
                <c:pt idx="163202">
                  <c:v>1.01701E-2</c:v>
                </c:pt>
                <c:pt idx="163203">
                  <c:v>1.11275E-2</c:v>
                </c:pt>
                <c:pt idx="163204">
                  <c:v>1.2049900000000001E-2</c:v>
                </c:pt>
                <c:pt idx="163205">
                  <c:v>1.29354E-2</c:v>
                </c:pt>
                <c:pt idx="163206">
                  <c:v>1.37824E-2</c:v>
                </c:pt>
                <c:pt idx="163207">
                  <c:v>1.4589400000000001E-2</c:v>
                </c:pt>
                <c:pt idx="163208">
                  <c:v>1.53548E-2</c:v>
                </c:pt>
                <c:pt idx="163209">
                  <c:v>1.6077299999999999E-2</c:v>
                </c:pt>
                <c:pt idx="163210">
                  <c:v>1.6755599999999999E-2</c:v>
                </c:pt>
                <c:pt idx="163211">
                  <c:v>1.7388299999999999E-2</c:v>
                </c:pt>
                <c:pt idx="163212">
                  <c:v>1.7974500000000001E-2</c:v>
                </c:pt>
                <c:pt idx="163213">
                  <c:v>1.8513000000000002E-2</c:v>
                </c:pt>
                <c:pt idx="163214">
                  <c:v>1.9002999999999999E-2</c:v>
                </c:pt>
                <c:pt idx="163215">
                  <c:v>1.9443700000000001E-2</c:v>
                </c:pt>
                <c:pt idx="163216">
                  <c:v>1.98342E-2</c:v>
                </c:pt>
                <c:pt idx="163217">
                  <c:v>2.0174000000000001E-2</c:v>
                </c:pt>
                <c:pt idx="163218">
                  <c:v>2.0462600000000001E-2</c:v>
                </c:pt>
                <c:pt idx="163219">
                  <c:v>2.0699599999999999E-2</c:v>
                </c:pt>
                <c:pt idx="163220">
                  <c:v>2.08846E-2</c:v>
                </c:pt>
                <c:pt idx="163221">
                  <c:v>2.1017399999999999E-2</c:v>
                </c:pt>
                <c:pt idx="163222">
                  <c:v>2.1097899999999999E-2</c:v>
                </c:pt>
                <c:pt idx="163223">
                  <c:v>2.1126300000000001E-2</c:v>
                </c:pt>
                <c:pt idx="163224">
                  <c:v>2.11024E-2</c:v>
                </c:pt>
                <c:pt idx="163225">
                  <c:v>2.1026699999999999E-2</c:v>
                </c:pt>
                <c:pt idx="163226">
                  <c:v>2.0899399999999999E-2</c:v>
                </c:pt>
                <c:pt idx="163227">
                  <c:v>2.07209E-2</c:v>
                </c:pt>
                <c:pt idx="163228">
                  <c:v>2.0491800000000001E-2</c:v>
                </c:pt>
                <c:pt idx="163229">
                  <c:v>2.02127E-2</c:v>
                </c:pt>
                <c:pt idx="163230">
                  <c:v>1.9884300000000001E-2</c:v>
                </c:pt>
                <c:pt idx="163231">
                  <c:v>1.9507500000000001E-2</c:v>
                </c:pt>
                <c:pt idx="163232">
                  <c:v>1.9083099999999999E-2</c:v>
                </c:pt>
                <c:pt idx="163233">
                  <c:v>1.8612299999999998E-2</c:v>
                </c:pt>
                <c:pt idx="163234">
                  <c:v>1.80961E-2</c:v>
                </c:pt>
                <c:pt idx="163235">
                  <c:v>1.7535700000000001E-2</c:v>
                </c:pt>
                <c:pt idx="163236">
                  <c:v>1.69325E-2</c:v>
                </c:pt>
                <c:pt idx="163237">
                  <c:v>1.6287699999999999E-2</c:v>
                </c:pt>
                <c:pt idx="163238">
                  <c:v>1.5602899999999999E-2</c:v>
                </c:pt>
                <c:pt idx="163239">
                  <c:v>1.4879699999999999E-2</c:v>
                </c:pt>
                <c:pt idx="163240">
                  <c:v>1.41195E-2</c:v>
                </c:pt>
                <c:pt idx="163241">
                  <c:v>1.33242E-2</c:v>
                </c:pt>
                <c:pt idx="163242">
                  <c:v>1.24954E-2</c:v>
                </c:pt>
                <c:pt idx="163243">
                  <c:v>1.1635E-2</c:v>
                </c:pt>
                <c:pt idx="163244">
                  <c:v>1.07449E-2</c:v>
                </c:pt>
                <c:pt idx="163245" formatCode="0.00E+00">
                  <c:v>9.8271000000000001E-3</c:v>
                </c:pt>
                <c:pt idx="163246" formatCode="0.00E+00">
                  <c:v>8.8835100000000007E-3</c:v>
                </c:pt>
                <c:pt idx="163247" formatCode="0.00E+00">
                  <c:v>7.9162199999999999E-3</c:v>
                </c:pt>
                <c:pt idx="163248" formatCode="0.00E+00">
                  <c:v>6.9273399999999997E-3</c:v>
                </c:pt>
                <c:pt idx="163249" formatCode="0.00E+00">
                  <c:v>5.9190099999999997E-3</c:v>
                </c:pt>
                <c:pt idx="163250" formatCode="0.00E+00">
                  <c:v>4.8934199999999999E-3</c:v>
                </c:pt>
                <c:pt idx="163251" formatCode="0.00E+00">
                  <c:v>3.85279E-3</c:v>
                </c:pt>
                <c:pt idx="163252" formatCode="0.00E+00">
                  <c:v>2.7993699999999998E-3</c:v>
                </c:pt>
                <c:pt idx="163253" formatCode="0.00E+00">
                  <c:v>1.73544E-3</c:v>
                </c:pt>
                <c:pt idx="163254" formatCode="0.00E+00">
                  <c:v>6.6330100000000004E-4</c:v>
                </c:pt>
                <c:pt idx="163255" formatCode="0.00E+00">
                  <c:v>-4.1473500000000001E-4</c:v>
                </c:pt>
                <c:pt idx="163256" formatCode="0.00E+00">
                  <c:v>-1.4963400000000001E-3</c:v>
                </c:pt>
                <c:pt idx="163257" formatCode="0.00E+00">
                  <c:v>-2.57917E-3</c:v>
                </c:pt>
                <c:pt idx="163258" formatCode="0.00E+00">
                  <c:v>-3.66089E-3</c:v>
                </c:pt>
                <c:pt idx="163259" formatCode="0.00E+00">
                  <c:v>-4.73917E-3</c:v>
                </c:pt>
                <c:pt idx="163260" formatCode="0.00E+00">
                  <c:v>-5.8116499999999998E-3</c:v>
                </c:pt>
                <c:pt idx="163261" formatCode="0.00E+00">
                  <c:v>-6.8760399999999999E-3</c:v>
                </c:pt>
                <c:pt idx="163262" formatCode="0.00E+00">
                  <c:v>-7.9299999999999995E-3</c:v>
                </c:pt>
                <c:pt idx="163263" formatCode="0.00E+00">
                  <c:v>-8.97126E-3</c:v>
                </c:pt>
                <c:pt idx="163264" formatCode="0.00E+00">
                  <c:v>-9.9975499999999991E-3</c:v>
                </c:pt>
                <c:pt idx="163265">
                  <c:v>-1.10066E-2</c:v>
                </c:pt>
                <c:pt idx="163266">
                  <c:v>-1.19963E-2</c:v>
                </c:pt>
                <c:pt idx="163267">
                  <c:v>-1.2964399999999999E-2</c:v>
                </c:pt>
                <c:pt idx="163268">
                  <c:v>-1.39087E-2</c:v>
                </c:pt>
                <c:pt idx="163269">
                  <c:v>-1.48273E-2</c:v>
                </c:pt>
                <c:pt idx="163270">
                  <c:v>-1.5717999999999999E-2</c:v>
                </c:pt>
                <c:pt idx="163271">
                  <c:v>-1.6578900000000001E-2</c:v>
                </c:pt>
                <c:pt idx="163272">
                  <c:v>-1.7408099999999999E-2</c:v>
                </c:pt>
                <c:pt idx="163273">
                  <c:v>-1.82037E-2</c:v>
                </c:pt>
                <c:pt idx="163274">
                  <c:v>-1.8963799999999999E-2</c:v>
                </c:pt>
                <c:pt idx="163275">
                  <c:v>-1.96869E-2</c:v>
                </c:pt>
                <c:pt idx="163276">
                  <c:v>-2.03711E-2</c:v>
                </c:pt>
                <c:pt idx="163277">
                  <c:v>-2.1014999999999999E-2</c:v>
                </c:pt>
                <c:pt idx="163278">
                  <c:v>-2.1617000000000001E-2</c:v>
                </c:pt>
                <c:pt idx="163279">
                  <c:v>-2.21756E-2</c:v>
                </c:pt>
                <c:pt idx="163280">
                  <c:v>-2.2689600000000001E-2</c:v>
                </c:pt>
                <c:pt idx="163281">
                  <c:v>-2.31577E-2</c:v>
                </c:pt>
                <c:pt idx="163282">
                  <c:v>-2.3578700000000001E-2</c:v>
                </c:pt>
                <c:pt idx="163283">
                  <c:v>-2.3951500000000001E-2</c:v>
                </c:pt>
                <c:pt idx="163284">
                  <c:v>-2.42752E-2</c:v>
                </c:pt>
                <c:pt idx="163285">
                  <c:v>-2.4548899999999999E-2</c:v>
                </c:pt>
                <c:pt idx="163286">
                  <c:v>-2.4771700000000001E-2</c:v>
                </c:pt>
                <c:pt idx="163287">
                  <c:v>-2.4943E-2</c:v>
                </c:pt>
                <c:pt idx="163288">
                  <c:v>-2.50621E-2</c:v>
                </c:pt>
                <c:pt idx="163289">
                  <c:v>-2.51287E-2</c:v>
                </c:pt>
                <c:pt idx="163290">
                  <c:v>-2.5142299999999999E-2</c:v>
                </c:pt>
                <c:pt idx="163291">
                  <c:v>-2.51025E-2</c:v>
                </c:pt>
                <c:pt idx="163292">
                  <c:v>-2.5009300000000002E-2</c:v>
                </c:pt>
                <c:pt idx="163293">
                  <c:v>-2.4862599999999999E-2</c:v>
                </c:pt>
                <c:pt idx="163294">
                  <c:v>-2.4662300000000002E-2</c:v>
                </c:pt>
                <c:pt idx="163295">
                  <c:v>-2.4408599999999999E-2</c:v>
                </c:pt>
                <c:pt idx="163296">
                  <c:v>-2.41018E-2</c:v>
                </c:pt>
                <c:pt idx="163297">
                  <c:v>-2.3742099999999999E-2</c:v>
                </c:pt>
                <c:pt idx="163298">
                  <c:v>-2.3330099999999999E-2</c:v>
                </c:pt>
                <c:pt idx="163299">
                  <c:v>-2.2866299999999999E-2</c:v>
                </c:pt>
                <c:pt idx="163300">
                  <c:v>-2.2351300000000001E-2</c:v>
                </c:pt>
                <c:pt idx="163301">
                  <c:v>-2.17859E-2</c:v>
                </c:pt>
                <c:pt idx="163302">
                  <c:v>-2.1170899999999999E-2</c:v>
                </c:pt>
                <c:pt idx="163303">
                  <c:v>-2.05072E-2</c:v>
                </c:pt>
                <c:pt idx="163304">
                  <c:v>-1.9796100000000001E-2</c:v>
                </c:pt>
                <c:pt idx="163305">
                  <c:v>-1.90385E-2</c:v>
                </c:pt>
                <c:pt idx="163306">
                  <c:v>-1.8235700000000001E-2</c:v>
                </c:pt>
                <c:pt idx="163307">
                  <c:v>-1.7389000000000002E-2</c:v>
                </c:pt>
                <c:pt idx="163308">
                  <c:v>-1.6499900000000001E-2</c:v>
                </c:pt>
                <c:pt idx="163309">
                  <c:v>-1.55698E-2</c:v>
                </c:pt>
                <c:pt idx="163310">
                  <c:v>-1.4600399999999999E-2</c:v>
                </c:pt>
                <c:pt idx="163311">
                  <c:v>-1.3593299999999999E-2</c:v>
                </c:pt>
                <c:pt idx="163312">
                  <c:v>-1.2550199999999999E-2</c:v>
                </c:pt>
                <c:pt idx="163313">
                  <c:v>-1.1473000000000001E-2</c:v>
                </c:pt>
                <c:pt idx="163314">
                  <c:v>-1.0363499999999999E-2</c:v>
                </c:pt>
                <c:pt idx="163315" formatCode="0.00E+00">
                  <c:v>-9.2237900000000008E-3</c:v>
                </c:pt>
                <c:pt idx="163316" formatCode="0.00E+00">
                  <c:v>-8.0557700000000003E-3</c:v>
                </c:pt>
                <c:pt idx="163317" formatCode="0.00E+00">
                  <c:v>-6.8615600000000001E-3</c:v>
                </c:pt>
                <c:pt idx="163318" formatCode="0.00E+00">
                  <c:v>-5.6433000000000004E-3</c:v>
                </c:pt>
                <c:pt idx="163319" formatCode="0.00E+00">
                  <c:v>-4.4031799999999996E-3</c:v>
                </c:pt>
                <c:pt idx="163320" formatCode="0.00E+00">
                  <c:v>-3.14343E-3</c:v>
                </c:pt>
                <c:pt idx="163321" formatCode="0.00E+00">
                  <c:v>-1.86634E-3</c:v>
                </c:pt>
                <c:pt idx="163322" formatCode="0.00E+00">
                  <c:v>-5.7423299999999995E-4</c:v>
                </c:pt>
                <c:pt idx="163323" formatCode="0.00E+00">
                  <c:v>7.3052900000000005E-4</c:v>
                </c:pt>
                <c:pt idx="163324" formatCode="0.00E+00">
                  <c:v>2.0455600000000001E-3</c:v>
                </c:pt>
                <c:pt idx="163325" formatCode="0.00E+00">
                  <c:v>3.3684299999999999E-3</c:v>
                </c:pt>
                <c:pt idx="163326" formatCode="0.00E+00">
                  <c:v>4.6966999999999998E-3</c:v>
                </c:pt>
                <c:pt idx="163327" formatCode="0.00E+00">
                  <c:v>6.02792E-3</c:v>
                </c:pt>
                <c:pt idx="163328" formatCode="0.00E+00">
                  <c:v>7.3596099999999999E-3</c:v>
                </c:pt>
                <c:pt idx="163329" formatCode="0.00E+00">
                  <c:v>8.6892800000000006E-3</c:v>
                </c:pt>
                <c:pt idx="163330">
                  <c:v>1.00144E-2</c:v>
                </c:pt>
                <c:pt idx="163331">
                  <c:v>1.13326E-2</c:v>
                </c:pt>
                <c:pt idx="163332">
                  <c:v>1.2641299999999999E-2</c:v>
                </c:pt>
                <c:pt idx="163333">
                  <c:v>1.39381E-2</c:v>
                </c:pt>
                <c:pt idx="163334">
                  <c:v>1.52204E-2</c:v>
                </c:pt>
                <c:pt idx="163335">
                  <c:v>1.6485900000000001E-2</c:v>
                </c:pt>
                <c:pt idx="163336">
                  <c:v>1.7732100000000001E-2</c:v>
                </c:pt>
                <c:pt idx="163337">
                  <c:v>1.8956600000000001E-2</c:v>
                </c:pt>
                <c:pt idx="163338">
                  <c:v>2.0157100000000001E-2</c:v>
                </c:pt>
                <c:pt idx="163339">
                  <c:v>2.1331300000000001E-2</c:v>
                </c:pt>
                <c:pt idx="163340">
                  <c:v>2.2476800000000002E-2</c:v>
                </c:pt>
                <c:pt idx="163341">
                  <c:v>2.3591500000000001E-2</c:v>
                </c:pt>
                <c:pt idx="163342">
                  <c:v>2.46731E-2</c:v>
                </c:pt>
                <c:pt idx="163343">
                  <c:v>2.57194E-2</c:v>
                </c:pt>
                <c:pt idx="163344">
                  <c:v>2.6728499999999999E-2</c:v>
                </c:pt>
                <c:pt idx="163345">
                  <c:v>2.7698400000000001E-2</c:v>
                </c:pt>
                <c:pt idx="163346">
                  <c:v>2.86269E-2</c:v>
                </c:pt>
                <c:pt idx="163347">
                  <c:v>2.9512300000000002E-2</c:v>
                </c:pt>
                <c:pt idx="163348">
                  <c:v>3.0352799999999999E-2</c:v>
                </c:pt>
                <c:pt idx="163349">
                  <c:v>3.11466E-2</c:v>
                </c:pt>
                <c:pt idx="163350">
                  <c:v>3.18921E-2</c:v>
                </c:pt>
                <c:pt idx="163351">
                  <c:v>3.2587699999999997E-2</c:v>
                </c:pt>
                <c:pt idx="163352">
                  <c:v>3.3231799999999999E-2</c:v>
                </c:pt>
                <c:pt idx="163353">
                  <c:v>3.3823199999999998E-2</c:v>
                </c:pt>
                <c:pt idx="163354">
                  <c:v>3.4360399999999999E-2</c:v>
                </c:pt>
                <c:pt idx="163355">
                  <c:v>3.4842400000000003E-2</c:v>
                </c:pt>
                <c:pt idx="163356">
                  <c:v>3.5267800000000002E-2</c:v>
                </c:pt>
                <c:pt idx="163357">
                  <c:v>3.5635800000000002E-2</c:v>
                </c:pt>
                <c:pt idx="163358">
                  <c:v>3.5945499999999998E-2</c:v>
                </c:pt>
                <c:pt idx="163359">
                  <c:v>3.6195900000000003E-2</c:v>
                </c:pt>
                <c:pt idx="163360">
                  <c:v>3.6386399999999999E-2</c:v>
                </c:pt>
                <c:pt idx="163361">
                  <c:v>3.6516300000000002E-2</c:v>
                </c:pt>
                <c:pt idx="163362">
                  <c:v>3.6585199999999998E-2</c:v>
                </c:pt>
                <c:pt idx="163363">
                  <c:v>3.6592699999999999E-2</c:v>
                </c:pt>
                <c:pt idx="163364">
                  <c:v>3.6538500000000002E-2</c:v>
                </c:pt>
                <c:pt idx="163365">
                  <c:v>3.6422299999999998E-2</c:v>
                </c:pt>
                <c:pt idx="163366">
                  <c:v>3.6244199999999997E-2</c:v>
                </c:pt>
                <c:pt idx="163367">
                  <c:v>3.6004099999999997E-2</c:v>
                </c:pt>
                <c:pt idx="163368">
                  <c:v>3.5702299999999999E-2</c:v>
                </c:pt>
                <c:pt idx="163369">
                  <c:v>3.5338899999999999E-2</c:v>
                </c:pt>
                <c:pt idx="163370">
                  <c:v>3.4914399999999998E-2</c:v>
                </c:pt>
                <c:pt idx="163371">
                  <c:v>3.44292E-2</c:v>
                </c:pt>
                <c:pt idx="163372">
                  <c:v>3.3883999999999997E-2</c:v>
                </c:pt>
                <c:pt idx="163373">
                  <c:v>3.3279299999999998E-2</c:v>
                </c:pt>
                <c:pt idx="163374">
                  <c:v>3.2616100000000002E-2</c:v>
                </c:pt>
                <c:pt idx="163375">
                  <c:v>3.1895300000000001E-2</c:v>
                </c:pt>
                <c:pt idx="163376">
                  <c:v>3.1117700000000002E-2</c:v>
                </c:pt>
                <c:pt idx="163377">
                  <c:v>3.0284700000000001E-2</c:v>
                </c:pt>
                <c:pt idx="163378">
                  <c:v>2.9397300000000001E-2</c:v>
                </c:pt>
                <c:pt idx="163379">
                  <c:v>2.8457E-2</c:v>
                </c:pt>
                <c:pt idx="163380">
                  <c:v>2.7465E-2</c:v>
                </c:pt>
                <c:pt idx="163381">
                  <c:v>2.6422999999999999E-2</c:v>
                </c:pt>
                <c:pt idx="163382">
                  <c:v>2.5332500000000001E-2</c:v>
                </c:pt>
                <c:pt idx="163383">
                  <c:v>2.41952E-2</c:v>
                </c:pt>
                <c:pt idx="163384">
                  <c:v>2.3012899999999999E-2</c:v>
                </c:pt>
                <c:pt idx="163385">
                  <c:v>2.1787399999999998E-2</c:v>
                </c:pt>
                <c:pt idx="163386">
                  <c:v>2.0520699999999999E-2</c:v>
                </c:pt>
                <c:pt idx="163387">
                  <c:v>1.9214800000000001E-2</c:v>
                </c:pt>
                <c:pt idx="163388">
                  <c:v>1.78718E-2</c:v>
                </c:pt>
                <c:pt idx="163389">
                  <c:v>1.6493899999999999E-2</c:v>
                </c:pt>
                <c:pt idx="163390">
                  <c:v>1.50832E-2</c:v>
                </c:pt>
                <c:pt idx="163391">
                  <c:v>1.3642E-2</c:v>
                </c:pt>
                <c:pt idx="163392">
                  <c:v>1.2172799999999999E-2</c:v>
                </c:pt>
                <c:pt idx="163393">
                  <c:v>1.0677799999999999E-2</c:v>
                </c:pt>
                <c:pt idx="163394" formatCode="0.00E+00">
                  <c:v>9.1596200000000003E-3</c:v>
                </c:pt>
                <c:pt idx="163395" formatCode="0.00E+00">
                  <c:v>7.6206499999999996E-3</c:v>
                </c:pt>
                <c:pt idx="163396" formatCode="0.00E+00">
                  <c:v>6.0634599999999997E-3</c:v>
                </c:pt>
                <c:pt idx="163397" formatCode="0.00E+00">
                  <c:v>4.4906099999999999E-3</c:v>
                </c:pt>
                <c:pt idx="163398" formatCode="0.00E+00">
                  <c:v>2.90472E-3</c:v>
                </c:pt>
                <c:pt idx="163399" formatCode="0.00E+00">
                  <c:v>1.30842E-3</c:v>
                </c:pt>
                <c:pt idx="163400" formatCode="0.00E+00">
                  <c:v>-2.9564199999999999E-4</c:v>
                </c:pt>
                <c:pt idx="163401" formatCode="0.00E+00">
                  <c:v>-1.90478E-3</c:v>
                </c:pt>
                <c:pt idx="163402" formatCode="0.00E+00">
                  <c:v>-3.5163E-3</c:v>
                </c:pt>
                <c:pt idx="163403" formatCode="0.00E+00">
                  <c:v>-5.1275100000000001E-3</c:v>
                </c:pt>
                <c:pt idx="163404" formatCode="0.00E+00">
                  <c:v>-6.7357099999999998E-3</c:v>
                </c:pt>
                <c:pt idx="163405" formatCode="0.00E+00">
                  <c:v>-8.3381800000000006E-3</c:v>
                </c:pt>
                <c:pt idx="163406" formatCode="0.00E+00">
                  <c:v>-9.9322300000000002E-3</c:v>
                </c:pt>
                <c:pt idx="163407">
                  <c:v>-1.15152E-2</c:v>
                </c:pt>
                <c:pt idx="163408">
                  <c:v>-1.30843E-2</c:v>
                </c:pt>
                <c:pt idx="163409">
                  <c:v>-1.4637000000000001E-2</c:v>
                </c:pt>
                <c:pt idx="163410">
                  <c:v>-1.61706E-2</c:v>
                </c:pt>
                <c:pt idx="163411">
                  <c:v>-1.76825E-2</c:v>
                </c:pt>
                <c:pt idx="163412">
                  <c:v>-1.9170199999999998E-2</c:v>
                </c:pt>
                <c:pt idx="163413">
                  <c:v>-2.0631E-2</c:v>
                </c:pt>
                <c:pt idx="163414">
                  <c:v>-2.2062600000000002E-2</c:v>
                </c:pt>
                <c:pt idx="163415">
                  <c:v>-2.3462400000000001E-2</c:v>
                </c:pt>
                <c:pt idx="163416">
                  <c:v>-2.4828099999999999E-2</c:v>
                </c:pt>
                <c:pt idx="163417">
                  <c:v>-2.6157199999999999E-2</c:v>
                </c:pt>
                <c:pt idx="163418">
                  <c:v>-2.7447699999999998E-2</c:v>
                </c:pt>
                <c:pt idx="163419">
                  <c:v>-2.86971E-2</c:v>
                </c:pt>
                <c:pt idx="163420">
                  <c:v>-2.9903300000000001E-2</c:v>
                </c:pt>
                <c:pt idx="163421">
                  <c:v>-3.1064399999999999E-2</c:v>
                </c:pt>
                <c:pt idx="163422">
                  <c:v>-3.2178100000000001E-2</c:v>
                </c:pt>
                <c:pt idx="163423">
                  <c:v>-3.3242800000000003E-2</c:v>
                </c:pt>
                <c:pt idx="163424">
                  <c:v>-3.4256300000000003E-2</c:v>
                </c:pt>
                <c:pt idx="163425">
                  <c:v>-3.5217100000000001E-2</c:v>
                </c:pt>
                <c:pt idx="163426">
                  <c:v>-3.61234E-2</c:v>
                </c:pt>
                <c:pt idx="163427">
                  <c:v>-3.6973699999999998E-2</c:v>
                </c:pt>
                <c:pt idx="163428">
                  <c:v>-3.7766399999999999E-2</c:v>
                </c:pt>
                <c:pt idx="163429">
                  <c:v>-3.8500100000000002E-2</c:v>
                </c:pt>
                <c:pt idx="163430">
                  <c:v>-3.9173600000000003E-2</c:v>
                </c:pt>
                <c:pt idx="163431">
                  <c:v>-3.9785599999999997E-2</c:v>
                </c:pt>
                <c:pt idx="163432">
                  <c:v>-4.0335000000000003E-2</c:v>
                </c:pt>
                <c:pt idx="163433">
                  <c:v>-4.0821000000000003E-2</c:v>
                </c:pt>
                <c:pt idx="163434">
                  <c:v>-4.1242500000000001E-2</c:v>
                </c:pt>
                <c:pt idx="163435">
                  <c:v>-4.1598799999999998E-2</c:v>
                </c:pt>
                <c:pt idx="163436">
                  <c:v>-4.1889200000000001E-2</c:v>
                </c:pt>
                <c:pt idx="163437">
                  <c:v>-4.2113299999999999E-2</c:v>
                </c:pt>
                <c:pt idx="163438">
                  <c:v>-4.22704E-2</c:v>
                </c:pt>
                <c:pt idx="163439">
                  <c:v>-4.2360399999999999E-2</c:v>
                </c:pt>
                <c:pt idx="163440">
                  <c:v>-4.2382999999999997E-2</c:v>
                </c:pt>
                <c:pt idx="163441">
                  <c:v>-4.2338099999999997E-2</c:v>
                </c:pt>
                <c:pt idx="163442">
                  <c:v>-4.2225699999999998E-2</c:v>
                </c:pt>
                <c:pt idx="163443">
                  <c:v>-4.2046E-2</c:v>
                </c:pt>
                <c:pt idx="163444">
                  <c:v>-4.1799099999999999E-2</c:v>
                </c:pt>
                <c:pt idx="163445">
                  <c:v>-4.1485500000000002E-2</c:v>
                </c:pt>
                <c:pt idx="163446">
                  <c:v>-4.1105700000000002E-2</c:v>
                </c:pt>
                <c:pt idx="163447">
                  <c:v>-4.0660099999999998E-2</c:v>
                </c:pt>
                <c:pt idx="163448">
                  <c:v>-4.0149499999999998E-2</c:v>
                </c:pt>
                <c:pt idx="163449">
                  <c:v>-3.95748E-2</c:v>
                </c:pt>
                <c:pt idx="163450">
                  <c:v>-3.8936699999999998E-2</c:v>
                </c:pt>
                <c:pt idx="163451">
                  <c:v>-3.8236399999999997E-2</c:v>
                </c:pt>
                <c:pt idx="163452">
                  <c:v>-3.7475000000000001E-2</c:v>
                </c:pt>
                <c:pt idx="163453">
                  <c:v>-3.6653699999999997E-2</c:v>
                </c:pt>
                <c:pt idx="163454">
                  <c:v>-3.5773899999999997E-2</c:v>
                </c:pt>
                <c:pt idx="163455">
                  <c:v>-3.4836899999999997E-2</c:v>
                </c:pt>
                <c:pt idx="163456">
                  <c:v>-3.3844300000000001E-2</c:v>
                </c:pt>
                <c:pt idx="163457">
                  <c:v>-3.2797800000000002E-2</c:v>
                </c:pt>
                <c:pt idx="163458">
                  <c:v>-3.1698999999999998E-2</c:v>
                </c:pt>
                <c:pt idx="163459">
                  <c:v>-3.0549799999999998E-2</c:v>
                </c:pt>
                <c:pt idx="163460">
                  <c:v>-2.9352E-2</c:v>
                </c:pt>
                <c:pt idx="163461">
                  <c:v>-2.8107699999999999E-2</c:v>
                </c:pt>
                <c:pt idx="163462">
                  <c:v>-2.68188E-2</c:v>
                </c:pt>
                <c:pt idx="163463">
                  <c:v>-2.5487599999999999E-2</c:v>
                </c:pt>
                <c:pt idx="163464">
                  <c:v>-2.4116200000000001E-2</c:v>
                </c:pt>
                <c:pt idx="163465">
                  <c:v>-2.2706899999999999E-2</c:v>
                </c:pt>
                <c:pt idx="163466">
                  <c:v>-2.1262E-2</c:v>
                </c:pt>
                <c:pt idx="163467">
                  <c:v>-1.9784E-2</c:v>
                </c:pt>
                <c:pt idx="163468">
                  <c:v>-1.8275199999999998E-2</c:v>
                </c:pt>
                <c:pt idx="163469">
                  <c:v>-1.6738200000000002E-2</c:v>
                </c:pt>
                <c:pt idx="163470">
                  <c:v>-1.51755E-2</c:v>
                </c:pt>
                <c:pt idx="163471">
                  <c:v>-1.35897E-2</c:v>
                </c:pt>
                <c:pt idx="163472">
                  <c:v>-1.19834E-2</c:v>
                </c:pt>
                <c:pt idx="163473">
                  <c:v>-1.03594E-2</c:v>
                </c:pt>
                <c:pt idx="163474" formatCode="0.00E+00">
                  <c:v>-8.7202800000000004E-3</c:v>
                </c:pt>
                <c:pt idx="163475" formatCode="0.00E+00">
                  <c:v>-7.0687900000000001E-3</c:v>
                </c:pt>
                <c:pt idx="163476" formatCode="0.00E+00">
                  <c:v>-5.4076599999999999E-3</c:v>
                </c:pt>
                <c:pt idx="163477" formatCode="0.00E+00">
                  <c:v>-3.7396500000000002E-3</c:v>
                </c:pt>
                <c:pt idx="163478" formatCode="0.00E+00">
                  <c:v>-2.0675300000000001E-3</c:v>
                </c:pt>
                <c:pt idx="163479" formatCode="0.00E+00">
                  <c:v>-3.9405799999999997E-4</c:v>
                </c:pt>
                <c:pt idx="163480" formatCode="0.00E+00">
                  <c:v>1.27798E-3</c:v>
                </c:pt>
                <c:pt idx="163481" formatCode="0.00E+00">
                  <c:v>2.94582E-3</c:v>
                </c:pt>
                <c:pt idx="163482" formatCode="0.00E+00">
                  <c:v>4.60671E-3</c:v>
                </c:pt>
                <c:pt idx="163483" formatCode="0.00E+00">
                  <c:v>6.2578900000000003E-3</c:v>
                </c:pt>
                <c:pt idx="163484" formatCode="0.00E+00">
                  <c:v>7.8966399999999999E-3</c:v>
                </c:pt>
                <c:pt idx="163485" formatCode="0.00E+00">
                  <c:v>9.5202499999999992E-3</c:v>
                </c:pt>
                <c:pt idx="163486">
                  <c:v>1.1126E-2</c:v>
                </c:pt>
                <c:pt idx="163487">
                  <c:v>1.2711399999999999E-2</c:v>
                </c:pt>
                <c:pt idx="163488">
                  <c:v>1.42737E-2</c:v>
                </c:pt>
                <c:pt idx="163489">
                  <c:v>1.5810299999999999E-2</c:v>
                </c:pt>
                <c:pt idx="163490">
                  <c:v>1.7318799999999999E-2</c:v>
                </c:pt>
                <c:pt idx="163491">
                  <c:v>1.87966E-2</c:v>
                </c:pt>
                <c:pt idx="163492">
                  <c:v>2.02414E-2</c:v>
                </c:pt>
                <c:pt idx="163493">
                  <c:v>2.1650699999999998E-2</c:v>
                </c:pt>
                <c:pt idx="163494">
                  <c:v>2.3022399999999998E-2</c:v>
                </c:pt>
                <c:pt idx="163495">
                  <c:v>2.43541E-2</c:v>
                </c:pt>
                <c:pt idx="163496">
                  <c:v>2.5643699999999998E-2</c:v>
                </c:pt>
                <c:pt idx="163497">
                  <c:v>2.6889199999999999E-2</c:v>
                </c:pt>
                <c:pt idx="163498">
                  <c:v>2.8088399999999999E-2</c:v>
                </c:pt>
                <c:pt idx="163499">
                  <c:v>2.9239500000000002E-2</c:v>
                </c:pt>
                <c:pt idx="163500">
                  <c:v>3.0340599999999999E-2</c:v>
                </c:pt>
                <c:pt idx="163501">
                  <c:v>3.1389899999999998E-2</c:v>
                </c:pt>
                <c:pt idx="163502">
                  <c:v>3.2385900000000002E-2</c:v>
                </c:pt>
                <c:pt idx="163503">
                  <c:v>3.3326799999999997E-2</c:v>
                </c:pt>
                <c:pt idx="163504">
                  <c:v>3.42113E-2</c:v>
                </c:pt>
                <c:pt idx="163505">
                  <c:v>3.5038E-2</c:v>
                </c:pt>
                <c:pt idx="163506">
                  <c:v>3.5805499999999997E-2</c:v>
                </c:pt>
                <c:pt idx="163507">
                  <c:v>3.6512799999999998E-2</c:v>
                </c:pt>
                <c:pt idx="163508">
                  <c:v>3.71586E-2</c:v>
                </c:pt>
                <c:pt idx="163509">
                  <c:v>3.7742100000000001E-2</c:v>
                </c:pt>
                <c:pt idx="163510">
                  <c:v>3.8262299999999999E-2</c:v>
                </c:pt>
                <c:pt idx="163511">
                  <c:v>3.8718599999999999E-2</c:v>
                </c:pt>
                <c:pt idx="163512">
                  <c:v>3.9110300000000001E-2</c:v>
                </c:pt>
                <c:pt idx="163513">
                  <c:v>3.9436800000000001E-2</c:v>
                </c:pt>
                <c:pt idx="163514">
                  <c:v>3.9697799999999998E-2</c:v>
                </c:pt>
                <c:pt idx="163515">
                  <c:v>3.9892900000000002E-2</c:v>
                </c:pt>
                <c:pt idx="163516">
                  <c:v>4.0021899999999999E-2</c:v>
                </c:pt>
                <c:pt idx="163517">
                  <c:v>4.0084799999999997E-2</c:v>
                </c:pt>
                <c:pt idx="163518">
                  <c:v>4.0081499999999999E-2</c:v>
                </c:pt>
                <c:pt idx="163519">
                  <c:v>4.0012300000000001E-2</c:v>
                </c:pt>
                <c:pt idx="163520">
                  <c:v>3.98774E-2</c:v>
                </c:pt>
                <c:pt idx="163521">
                  <c:v>3.9677200000000003E-2</c:v>
                </c:pt>
                <c:pt idx="163522">
                  <c:v>3.9412099999999999E-2</c:v>
                </c:pt>
                <c:pt idx="163523">
                  <c:v>3.9082699999999998E-2</c:v>
                </c:pt>
                <c:pt idx="163524">
                  <c:v>3.86897E-2</c:v>
                </c:pt>
                <c:pt idx="163525">
                  <c:v>3.82341E-2</c:v>
                </c:pt>
                <c:pt idx="163526">
                  <c:v>3.77165E-2</c:v>
                </c:pt>
                <c:pt idx="163527">
                  <c:v>3.7138200000000003E-2</c:v>
                </c:pt>
                <c:pt idx="163528">
                  <c:v>3.6500100000000001E-2</c:v>
                </c:pt>
                <c:pt idx="163529">
                  <c:v>3.5803599999999998E-2</c:v>
                </c:pt>
                <c:pt idx="163530">
                  <c:v>3.5049900000000002E-2</c:v>
                </c:pt>
                <c:pt idx="163531">
                  <c:v>3.42405E-2</c:v>
                </c:pt>
                <c:pt idx="163532">
                  <c:v>3.3376799999999998E-2</c:v>
                </c:pt>
                <c:pt idx="163533">
                  <c:v>3.2460500000000003E-2</c:v>
                </c:pt>
                <c:pt idx="163534">
                  <c:v>3.1493300000000002E-2</c:v>
                </c:pt>
                <c:pt idx="163535">
                  <c:v>3.0476900000000001E-2</c:v>
                </c:pt>
                <c:pt idx="163536">
                  <c:v>2.94132E-2</c:v>
                </c:pt>
                <c:pt idx="163537">
                  <c:v>2.8304099999999999E-2</c:v>
                </c:pt>
                <c:pt idx="163538">
                  <c:v>2.7151600000000001E-2</c:v>
                </c:pt>
                <c:pt idx="163539">
                  <c:v>2.59578E-2</c:v>
                </c:pt>
                <c:pt idx="163540">
                  <c:v>2.4724900000000001E-2</c:v>
                </c:pt>
                <c:pt idx="163541">
                  <c:v>2.3455E-2</c:v>
                </c:pt>
                <c:pt idx="163542">
                  <c:v>2.2150400000000001E-2</c:v>
                </c:pt>
                <c:pt idx="163543">
                  <c:v>2.0813399999999999E-2</c:v>
                </c:pt>
                <c:pt idx="163544">
                  <c:v>1.9446399999999999E-2</c:v>
                </c:pt>
                <c:pt idx="163545">
                  <c:v>1.8051899999999999E-2</c:v>
                </c:pt>
                <c:pt idx="163546">
                  <c:v>1.66322E-2</c:v>
                </c:pt>
                <c:pt idx="163547">
                  <c:v>1.5189899999999999E-2</c:v>
                </c:pt>
                <c:pt idx="163548">
                  <c:v>1.37276E-2</c:v>
                </c:pt>
                <c:pt idx="163549">
                  <c:v>1.22477E-2</c:v>
                </c:pt>
                <c:pt idx="163550">
                  <c:v>1.07528E-2</c:v>
                </c:pt>
                <c:pt idx="163551" formatCode="0.00E+00">
                  <c:v>9.2457000000000008E-3</c:v>
                </c:pt>
                <c:pt idx="163552" formatCode="0.00E+00">
                  <c:v>7.7288399999999998E-3</c:v>
                </c:pt>
                <c:pt idx="163553" formatCode="0.00E+00">
                  <c:v>6.2049100000000001E-3</c:v>
                </c:pt>
                <c:pt idx="163554" formatCode="0.00E+00">
                  <c:v>4.6765499999999998E-3</c:v>
                </c:pt>
                <c:pt idx="163555" formatCode="0.00E+00">
                  <c:v>3.1464000000000002E-3</c:v>
                </c:pt>
                <c:pt idx="163556" formatCode="0.00E+00">
                  <c:v>1.6171E-3</c:v>
                </c:pt>
                <c:pt idx="163557" formatCode="0.00E+00">
                  <c:v>9.1285200000000005E-5</c:v>
                </c:pt>
                <c:pt idx="163558" formatCode="0.00E+00">
                  <c:v>-1.4284300000000001E-3</c:v>
                </c:pt>
                <c:pt idx="163559" formatCode="0.00E+00">
                  <c:v>-2.9394299999999998E-3</c:v>
                </c:pt>
                <c:pt idx="163560" formatCode="0.00E+00">
                  <c:v>-4.4391500000000002E-3</c:v>
                </c:pt>
                <c:pt idx="163561" formatCode="0.00E+00">
                  <c:v>-5.9250199999999996E-3</c:v>
                </c:pt>
                <c:pt idx="163562" formatCode="0.00E+00">
                  <c:v>-7.3945199999999999E-3</c:v>
                </c:pt>
                <c:pt idx="163563" formatCode="0.00E+00">
                  <c:v>-8.8451599999999995E-3</c:v>
                </c:pt>
                <c:pt idx="163564">
                  <c:v>-1.0274500000000001E-2</c:v>
                </c:pt>
                <c:pt idx="163565">
                  <c:v>-1.1680100000000001E-2</c:v>
                </c:pt>
                <c:pt idx="163566">
                  <c:v>-1.3059599999999999E-2</c:v>
                </c:pt>
                <c:pt idx="163567">
                  <c:v>-1.44107E-2</c:v>
                </c:pt>
                <c:pt idx="163568">
                  <c:v>-1.5731200000000001E-2</c:v>
                </c:pt>
                <c:pt idx="163569">
                  <c:v>-1.7018800000000001E-2</c:v>
                </c:pt>
                <c:pt idx="163570">
                  <c:v>-1.82714E-2</c:v>
                </c:pt>
                <c:pt idx="163571">
                  <c:v>-1.9486900000000001E-2</c:v>
                </c:pt>
                <c:pt idx="163572">
                  <c:v>-2.0663500000000001E-2</c:v>
                </c:pt>
                <c:pt idx="163573">
                  <c:v>-2.1798999999999999E-2</c:v>
                </c:pt>
                <c:pt idx="163574">
                  <c:v>-2.2891700000000001E-2</c:v>
                </c:pt>
                <c:pt idx="163575">
                  <c:v>-2.3939800000000001E-2</c:v>
                </c:pt>
                <c:pt idx="163576">
                  <c:v>-2.4941600000000001E-2</c:v>
                </c:pt>
                <c:pt idx="163577">
                  <c:v>-2.5895600000000001E-2</c:v>
                </c:pt>
                <c:pt idx="163578">
                  <c:v>-2.68001E-2</c:v>
                </c:pt>
                <c:pt idx="163579">
                  <c:v>-2.7653899999999999E-2</c:v>
                </c:pt>
                <c:pt idx="163580">
                  <c:v>-2.8455500000000002E-2</c:v>
                </c:pt>
                <c:pt idx="163581">
                  <c:v>-2.9203699999999999E-2</c:v>
                </c:pt>
                <c:pt idx="163582">
                  <c:v>-2.98975E-2</c:v>
                </c:pt>
                <c:pt idx="163583">
                  <c:v>-3.05356E-2</c:v>
                </c:pt>
                <c:pt idx="163584">
                  <c:v>-3.1117300000000001E-2</c:v>
                </c:pt>
                <c:pt idx="163585">
                  <c:v>-3.1641700000000002E-2</c:v>
                </c:pt>
                <c:pt idx="163586">
                  <c:v>-3.2107999999999998E-2</c:v>
                </c:pt>
                <c:pt idx="163587">
                  <c:v>-3.2515700000000002E-2</c:v>
                </c:pt>
                <c:pt idx="163588">
                  <c:v>-3.28641E-2</c:v>
                </c:pt>
                <c:pt idx="163589">
                  <c:v>-3.3153000000000002E-2</c:v>
                </c:pt>
                <c:pt idx="163590">
                  <c:v>-3.3381899999999999E-2</c:v>
                </c:pt>
                <c:pt idx="163591">
                  <c:v>-3.3550700000000003E-2</c:v>
                </c:pt>
                <c:pt idx="163592">
                  <c:v>-3.3659300000000003E-2</c:v>
                </c:pt>
                <c:pt idx="163593">
                  <c:v>-3.37077E-2</c:v>
                </c:pt>
                <c:pt idx="163594">
                  <c:v>-3.3695999999999997E-2</c:v>
                </c:pt>
                <c:pt idx="163595">
                  <c:v>-3.3624500000000002E-2</c:v>
                </c:pt>
                <c:pt idx="163596">
                  <c:v>-3.34934E-2</c:v>
                </c:pt>
                <c:pt idx="163597">
                  <c:v>-3.3303199999999998E-2</c:v>
                </c:pt>
                <c:pt idx="163598">
                  <c:v>-3.3054500000000001E-2</c:v>
                </c:pt>
                <c:pt idx="163599">
                  <c:v>-3.2747999999999999E-2</c:v>
                </c:pt>
                <c:pt idx="163600">
                  <c:v>-3.2384200000000002E-2</c:v>
                </c:pt>
                <c:pt idx="163601">
                  <c:v>-3.1964100000000002E-2</c:v>
                </c:pt>
                <c:pt idx="163602">
                  <c:v>-3.1488700000000001E-2</c:v>
                </c:pt>
                <c:pt idx="163603">
                  <c:v>-3.0959E-2</c:v>
                </c:pt>
                <c:pt idx="163604">
                  <c:v>-3.0376E-2</c:v>
                </c:pt>
                <c:pt idx="163605">
                  <c:v>-2.9741099999999999E-2</c:v>
                </c:pt>
                <c:pt idx="163606">
                  <c:v>-2.9055600000000001E-2</c:v>
                </c:pt>
                <c:pt idx="163607">
                  <c:v>-2.83208E-2</c:v>
                </c:pt>
                <c:pt idx="163608">
                  <c:v>-2.7538199999999999E-2</c:v>
                </c:pt>
                <c:pt idx="163609">
                  <c:v>-2.6709500000000001E-2</c:v>
                </c:pt>
                <c:pt idx="163610">
                  <c:v>-2.58362E-2</c:v>
                </c:pt>
                <c:pt idx="163611">
                  <c:v>-2.49202E-2</c:v>
                </c:pt>
                <c:pt idx="163612">
                  <c:v>-2.3963100000000001E-2</c:v>
                </c:pt>
                <c:pt idx="163613">
                  <c:v>-2.2966799999999999E-2</c:v>
                </c:pt>
                <c:pt idx="163614">
                  <c:v>-2.1933399999999999E-2</c:v>
                </c:pt>
                <c:pt idx="163615">
                  <c:v>-2.08647E-2</c:v>
                </c:pt>
                <c:pt idx="163616">
                  <c:v>-1.97629E-2</c:v>
                </c:pt>
                <c:pt idx="163617">
                  <c:v>-1.8630000000000001E-2</c:v>
                </c:pt>
                <c:pt idx="163618">
                  <c:v>-1.74682E-2</c:v>
                </c:pt>
                <c:pt idx="163619">
                  <c:v>-1.6279700000000001E-2</c:v>
                </c:pt>
                <c:pt idx="163620">
                  <c:v>-1.50668E-2</c:v>
                </c:pt>
                <c:pt idx="163621">
                  <c:v>-1.3831700000000001E-2</c:v>
                </c:pt>
                <c:pt idx="163622">
                  <c:v>-1.25767E-2</c:v>
                </c:pt>
                <c:pt idx="163623">
                  <c:v>-1.13042E-2</c:v>
                </c:pt>
                <c:pt idx="163624">
                  <c:v>-1.0016600000000001E-2</c:v>
                </c:pt>
                <c:pt idx="163625" formatCode="0.00E+00">
                  <c:v>-8.7163299999999996E-3</c:v>
                </c:pt>
                <c:pt idx="163626" formatCode="0.00E+00">
                  <c:v>-7.4057100000000002E-3</c:v>
                </c:pt>
                <c:pt idx="163627" formatCode="0.00E+00">
                  <c:v>-6.0871900000000001E-3</c:v>
                </c:pt>
                <c:pt idx="163628" formatCode="0.00E+00">
                  <c:v>-4.7632300000000002E-3</c:v>
                </c:pt>
                <c:pt idx="163629" formatCode="0.00E+00">
                  <c:v>-3.4362500000000001E-3</c:v>
                </c:pt>
                <c:pt idx="163630" formatCode="0.00E+00">
                  <c:v>-2.1086899999999999E-3</c:v>
                </c:pt>
                <c:pt idx="163631" formatCode="0.00E+00">
                  <c:v>-7.8299399999999996E-4</c:v>
                </c:pt>
                <c:pt idx="163632" formatCode="0.00E+00">
                  <c:v>5.3842600000000005E-4</c:v>
                </c:pt>
                <c:pt idx="163633" formatCode="0.00E+00">
                  <c:v>1.85316E-3</c:v>
                </c:pt>
                <c:pt idx="163634" formatCode="0.00E+00">
                  <c:v>3.1588100000000002E-3</c:v>
                </c:pt>
                <c:pt idx="163635" formatCode="0.00E+00">
                  <c:v>4.4530100000000003E-3</c:v>
                </c:pt>
                <c:pt idx="163636" formatCode="0.00E+00">
                  <c:v>5.7334100000000004E-3</c:v>
                </c:pt>
                <c:pt idx="163637" formatCode="0.00E+00">
                  <c:v>6.9977199999999998E-3</c:v>
                </c:pt>
                <c:pt idx="163638" formatCode="0.00E+00">
                  <c:v>8.24364E-3</c:v>
                </c:pt>
                <c:pt idx="163639" formatCode="0.00E+00">
                  <c:v>9.4689500000000003E-3</c:v>
                </c:pt>
                <c:pt idx="163640">
                  <c:v>1.0671399999999999E-2</c:v>
                </c:pt>
                <c:pt idx="163641">
                  <c:v>1.1849E-2</c:v>
                </c:pt>
                <c:pt idx="163642">
                  <c:v>1.2999399999999999E-2</c:v>
                </c:pt>
                <c:pt idx="163643">
                  <c:v>1.4120799999999999E-2</c:v>
                </c:pt>
                <c:pt idx="163644">
                  <c:v>1.52111E-2</c:v>
                </c:pt>
                <c:pt idx="163645">
                  <c:v>1.6268399999999999E-2</c:v>
                </c:pt>
                <c:pt idx="163646">
                  <c:v>1.7290799999999999E-2</c:v>
                </c:pt>
                <c:pt idx="163647">
                  <c:v>1.82766E-2</c:v>
                </c:pt>
                <c:pt idx="163648">
                  <c:v>1.9224000000000002E-2</c:v>
                </c:pt>
                <c:pt idx="163649">
                  <c:v>2.0131400000000001E-2</c:v>
                </c:pt>
                <c:pt idx="163650">
                  <c:v>2.0997200000000001E-2</c:v>
                </c:pt>
                <c:pt idx="163651">
                  <c:v>2.18199E-2</c:v>
                </c:pt>
                <c:pt idx="163652">
                  <c:v>2.2598199999999999E-2</c:v>
                </c:pt>
                <c:pt idx="163653">
                  <c:v>2.33306E-2</c:v>
                </c:pt>
                <c:pt idx="163654">
                  <c:v>2.4016099999999999E-2</c:v>
                </c:pt>
                <c:pt idx="163655">
                  <c:v>2.46533E-2</c:v>
                </c:pt>
                <c:pt idx="163656">
                  <c:v>2.5241400000000001E-2</c:v>
                </c:pt>
                <c:pt idx="163657">
                  <c:v>2.5779300000000002E-2</c:v>
                </c:pt>
                <c:pt idx="163658">
                  <c:v>2.6266100000000001E-2</c:v>
                </c:pt>
                <c:pt idx="163659">
                  <c:v>2.6701200000000001E-2</c:v>
                </c:pt>
                <c:pt idx="163660">
                  <c:v>2.7083699999999999E-2</c:v>
                </c:pt>
                <c:pt idx="163661">
                  <c:v>2.7413199999999999E-2</c:v>
                </c:pt>
                <c:pt idx="163662">
                  <c:v>2.7689200000000001E-2</c:v>
                </c:pt>
                <c:pt idx="163663">
                  <c:v>2.79113E-2</c:v>
                </c:pt>
                <c:pt idx="163664">
                  <c:v>2.8079199999999999E-2</c:v>
                </c:pt>
                <c:pt idx="163665">
                  <c:v>2.81928E-2</c:v>
                </c:pt>
                <c:pt idx="163666">
                  <c:v>2.82519E-2</c:v>
                </c:pt>
                <c:pt idx="163667">
                  <c:v>2.8256699999999999E-2</c:v>
                </c:pt>
                <c:pt idx="163668">
                  <c:v>2.8207200000000002E-2</c:v>
                </c:pt>
                <c:pt idx="163669">
                  <c:v>2.8103699999999999E-2</c:v>
                </c:pt>
                <c:pt idx="163670">
                  <c:v>2.7946499999999999E-2</c:v>
                </c:pt>
                <c:pt idx="163671">
                  <c:v>2.7736E-2</c:v>
                </c:pt>
                <c:pt idx="163672">
                  <c:v>2.7472799999999999E-2</c:v>
                </c:pt>
                <c:pt idx="163673">
                  <c:v>2.7157500000000001E-2</c:v>
                </c:pt>
                <c:pt idx="163674">
                  <c:v>2.6790700000000001E-2</c:v>
                </c:pt>
                <c:pt idx="163675">
                  <c:v>2.6373400000000002E-2</c:v>
                </c:pt>
                <c:pt idx="163676">
                  <c:v>2.59064E-2</c:v>
                </c:pt>
                <c:pt idx="163677">
                  <c:v>2.5390699999999999E-2</c:v>
                </c:pt>
                <c:pt idx="163678">
                  <c:v>2.4827399999999999E-2</c:v>
                </c:pt>
                <c:pt idx="163679">
                  <c:v>2.4217700000000002E-2</c:v>
                </c:pt>
                <c:pt idx="163680">
                  <c:v>2.3562799999999998E-2</c:v>
                </c:pt>
                <c:pt idx="163681">
                  <c:v>2.2864099999999998E-2</c:v>
                </c:pt>
                <c:pt idx="163682">
                  <c:v>2.2122900000000001E-2</c:v>
                </c:pt>
                <c:pt idx="163683">
                  <c:v>2.13408E-2</c:v>
                </c:pt>
                <c:pt idx="163684">
                  <c:v>2.0519300000000001E-2</c:v>
                </c:pt>
                <c:pt idx="163685">
                  <c:v>1.96601E-2</c:v>
                </c:pt>
                <c:pt idx="163686">
                  <c:v>1.8764900000000001E-2</c:v>
                </c:pt>
                <c:pt idx="163687">
                  <c:v>1.7835400000000001E-2</c:v>
                </c:pt>
                <c:pt idx="163688">
                  <c:v>1.68735E-2</c:v>
                </c:pt>
                <c:pt idx="163689">
                  <c:v>1.5880999999999999E-2</c:v>
                </c:pt>
                <c:pt idx="163690">
                  <c:v>1.4859900000000001E-2</c:v>
                </c:pt>
                <c:pt idx="163691">
                  <c:v>1.38122E-2</c:v>
                </c:pt>
                <c:pt idx="163692">
                  <c:v>1.274E-2</c:v>
                </c:pt>
                <c:pt idx="163693">
                  <c:v>1.16452E-2</c:v>
                </c:pt>
                <c:pt idx="163694">
                  <c:v>1.0529999999999999E-2</c:v>
                </c:pt>
                <c:pt idx="163695" formatCode="0.00E+00">
                  <c:v>9.3966399999999995E-3</c:v>
                </c:pt>
                <c:pt idx="163696" formatCode="0.00E+00">
                  <c:v>8.2472099999999996E-3</c:v>
                </c:pt>
                <c:pt idx="163697" formatCode="0.00E+00">
                  <c:v>7.0839500000000003E-3</c:v>
                </c:pt>
                <c:pt idx="163698" formatCode="0.00E+00">
                  <c:v>5.9090799999999997E-3</c:v>
                </c:pt>
                <c:pt idx="163699" formatCode="0.00E+00">
                  <c:v>4.7248699999999999E-3</c:v>
                </c:pt>
                <c:pt idx="163700" formatCode="0.00E+00">
                  <c:v>3.5335800000000001E-3</c:v>
                </c:pt>
                <c:pt idx="163701" formatCode="0.00E+00">
                  <c:v>2.3374899999999998E-3</c:v>
                </c:pt>
                <c:pt idx="163702" formatCode="0.00E+00">
                  <c:v>1.1388699999999999E-3</c:v>
                </c:pt>
                <c:pt idx="163703" formatCode="0.00E+00">
                  <c:v>-5.9981600000000002E-5</c:v>
                </c:pt>
                <c:pt idx="163704" formatCode="0.00E+00">
                  <c:v>-1.25679E-3</c:v>
                </c:pt>
                <c:pt idx="163705" formatCode="0.00E+00">
                  <c:v>-2.4492799999999999E-3</c:v>
                </c:pt>
                <c:pt idx="163706" formatCode="0.00E+00">
                  <c:v>-3.63518E-3</c:v>
                </c:pt>
                <c:pt idx="163707" formatCode="0.00E+00">
                  <c:v>-4.8122499999999997E-3</c:v>
                </c:pt>
                <c:pt idx="163708" formatCode="0.00E+00">
                  <c:v>-5.9782500000000001E-3</c:v>
                </c:pt>
                <c:pt idx="163709" formatCode="0.00E+00">
                  <c:v>-7.1309800000000003E-3</c:v>
                </c:pt>
                <c:pt idx="163710" formatCode="0.00E+00">
                  <c:v>-8.2682599999999995E-3</c:v>
                </c:pt>
                <c:pt idx="163711" formatCode="0.00E+00">
                  <c:v>-9.3879299999999992E-3</c:v>
                </c:pt>
                <c:pt idx="163712">
                  <c:v>-1.04879E-2</c:v>
                </c:pt>
                <c:pt idx="163713">
                  <c:v>-1.1566099999999999E-2</c:v>
                </c:pt>
                <c:pt idx="163714">
                  <c:v>-1.26204E-2</c:v>
                </c:pt>
                <c:pt idx="163715">
                  <c:v>-1.36489E-2</c:v>
                </c:pt>
                <c:pt idx="163716">
                  <c:v>-1.46497E-2</c:v>
                </c:pt>
                <c:pt idx="163717">
                  <c:v>-1.56209E-2</c:v>
                </c:pt>
                <c:pt idx="163718">
                  <c:v>-1.6560600000000002E-2</c:v>
                </c:pt>
                <c:pt idx="163719">
                  <c:v>-1.7467099999999999E-2</c:v>
                </c:pt>
                <c:pt idx="163720">
                  <c:v>-1.8338699999999999E-2</c:v>
                </c:pt>
                <c:pt idx="163721">
                  <c:v>-1.9173699999999998E-2</c:v>
                </c:pt>
                <c:pt idx="163722">
                  <c:v>-1.9970700000000001E-2</c:v>
                </c:pt>
                <c:pt idx="163723">
                  <c:v>-2.0728E-2</c:v>
                </c:pt>
                <c:pt idx="163724">
                  <c:v>-2.1444299999999999E-2</c:v>
                </c:pt>
                <c:pt idx="163725">
                  <c:v>-2.2118200000000001E-2</c:v>
                </c:pt>
                <c:pt idx="163726">
                  <c:v>-2.2748500000000001E-2</c:v>
                </c:pt>
                <c:pt idx="163727">
                  <c:v>-2.3334000000000001E-2</c:v>
                </c:pt>
                <c:pt idx="163728">
                  <c:v>-2.3873599999999998E-2</c:v>
                </c:pt>
                <c:pt idx="163729">
                  <c:v>-2.43663E-2</c:v>
                </c:pt>
                <c:pt idx="163730">
                  <c:v>-2.4811199999999999E-2</c:v>
                </c:pt>
                <c:pt idx="163731">
                  <c:v>-2.5207500000000001E-2</c:v>
                </c:pt>
                <c:pt idx="163732">
                  <c:v>-2.5554400000000001E-2</c:v>
                </c:pt>
                <c:pt idx="163733">
                  <c:v>-2.5851200000000001E-2</c:v>
                </c:pt>
                <c:pt idx="163734">
                  <c:v>-2.6097499999999999E-2</c:v>
                </c:pt>
                <c:pt idx="163735">
                  <c:v>-2.6292699999999999E-2</c:v>
                </c:pt>
                <c:pt idx="163736">
                  <c:v>-2.6436600000000001E-2</c:v>
                </c:pt>
                <c:pt idx="163737">
                  <c:v>-2.6528800000000002E-2</c:v>
                </c:pt>
                <c:pt idx="163738">
                  <c:v>-2.6569099999999998E-2</c:v>
                </c:pt>
                <c:pt idx="163739">
                  <c:v>-2.6557600000000001E-2</c:v>
                </c:pt>
                <c:pt idx="163740">
                  <c:v>-2.6494199999999999E-2</c:v>
                </c:pt>
                <c:pt idx="163741">
                  <c:v>-2.6379099999999999E-2</c:v>
                </c:pt>
                <c:pt idx="163742">
                  <c:v>-2.62124E-2</c:v>
                </c:pt>
                <c:pt idx="163743">
                  <c:v>-2.59945E-2</c:v>
                </c:pt>
                <c:pt idx="163744">
                  <c:v>-2.57258E-2</c:v>
                </c:pt>
                <c:pt idx="163745">
                  <c:v>-2.54069E-2</c:v>
                </c:pt>
                <c:pt idx="163746">
                  <c:v>-2.50382E-2</c:v>
                </c:pt>
                <c:pt idx="163747">
                  <c:v>-2.46205E-2</c:v>
                </c:pt>
                <c:pt idx="163748">
                  <c:v>-2.4154599999999998E-2</c:v>
                </c:pt>
                <c:pt idx="163749">
                  <c:v>-2.3641300000000001E-2</c:v>
                </c:pt>
                <c:pt idx="163750">
                  <c:v>-2.30817E-2</c:v>
                </c:pt>
                <c:pt idx="163751">
                  <c:v>-2.2476699999999999E-2</c:v>
                </c:pt>
                <c:pt idx="163752">
                  <c:v>-2.18275E-2</c:v>
                </c:pt>
                <c:pt idx="163753">
                  <c:v>-2.1135299999999999E-2</c:v>
                </c:pt>
                <c:pt idx="163754">
                  <c:v>-2.0401499999999999E-2</c:v>
                </c:pt>
                <c:pt idx="163755">
                  <c:v>-1.9627200000000001E-2</c:v>
                </c:pt>
                <c:pt idx="163756">
                  <c:v>-1.88141E-2</c:v>
                </c:pt>
                <c:pt idx="163757">
                  <c:v>-1.7963699999999999E-2</c:v>
                </c:pt>
                <c:pt idx="163758">
                  <c:v>-1.7077499999999999E-2</c:v>
                </c:pt>
                <c:pt idx="163759">
                  <c:v>-1.6157100000000001E-2</c:v>
                </c:pt>
                <c:pt idx="163760">
                  <c:v>-1.52044E-2</c:v>
                </c:pt>
                <c:pt idx="163761">
                  <c:v>-1.4220999999999999E-2</c:v>
                </c:pt>
                <c:pt idx="163762">
                  <c:v>-1.3208900000000001E-2</c:v>
                </c:pt>
                <c:pt idx="163763">
                  <c:v>-1.21698E-2</c:v>
                </c:pt>
                <c:pt idx="163764">
                  <c:v>-1.1105800000000001E-2</c:v>
                </c:pt>
                <c:pt idx="163765">
                  <c:v>-1.0018900000000001E-2</c:v>
                </c:pt>
                <c:pt idx="163766" formatCode="0.00E+00">
                  <c:v>-8.9110500000000002E-3</c:v>
                </c:pt>
                <c:pt idx="163767" formatCode="0.00E+00">
                  <c:v>-7.7843399999999998E-3</c:v>
                </c:pt>
                <c:pt idx="163768" formatCode="0.00E+00">
                  <c:v>-6.64088E-3</c:v>
                </c:pt>
                <c:pt idx="163769" formatCode="0.00E+00">
                  <c:v>-5.4828200000000002E-3</c:v>
                </c:pt>
                <c:pt idx="163770" formatCode="0.00E+00">
                  <c:v>-4.3123099999999998E-3</c:v>
                </c:pt>
                <c:pt idx="163771" formatCode="0.00E+00">
                  <c:v>-3.1315599999999998E-3</c:v>
                </c:pt>
                <c:pt idx="163772" formatCode="0.00E+00">
                  <c:v>-1.9427699999999999E-3</c:v>
                </c:pt>
                <c:pt idx="163773" formatCode="0.00E+00">
                  <c:v>-7.4816599999999998E-4</c:v>
                </c:pt>
                <c:pt idx="163774" formatCode="0.00E+00">
                  <c:v>4.5000800000000001E-4</c:v>
                </c:pt>
                <c:pt idx="163775" formatCode="0.00E+00">
                  <c:v>1.6495100000000001E-3</c:v>
                </c:pt>
                <c:pt idx="163776" formatCode="0.00E+00">
                  <c:v>2.8480799999999998E-3</c:v>
                </c:pt>
                <c:pt idx="163777" formatCode="0.00E+00">
                  <c:v>4.0434800000000003E-3</c:v>
                </c:pt>
                <c:pt idx="163778" formatCode="0.00E+00">
                  <c:v>5.2334699999999996E-3</c:v>
                </c:pt>
                <c:pt idx="163779" formatCode="0.00E+00">
                  <c:v>6.4158000000000001E-3</c:v>
                </c:pt>
                <c:pt idx="163780" formatCode="0.00E+00">
                  <c:v>7.5882500000000004E-3</c:v>
                </c:pt>
                <c:pt idx="163781" formatCode="0.00E+00">
                  <c:v>8.7486100000000004E-3</c:v>
                </c:pt>
                <c:pt idx="163782" formatCode="0.00E+00">
                  <c:v>9.8947099999999993E-3</c:v>
                </c:pt>
                <c:pt idx="163783">
                  <c:v>1.10244E-2</c:v>
                </c:pt>
                <c:pt idx="163784">
                  <c:v>1.21355E-2</c:v>
                </c:pt>
                <c:pt idx="163785">
                  <c:v>1.3225900000000001E-2</c:v>
                </c:pt>
                <c:pt idx="163786">
                  <c:v>1.42936E-2</c:v>
                </c:pt>
                <c:pt idx="163787">
                  <c:v>1.5336600000000001E-2</c:v>
                </c:pt>
                <c:pt idx="163788">
                  <c:v>1.63529E-2</c:v>
                </c:pt>
                <c:pt idx="163789">
                  <c:v>1.7340499999999998E-2</c:v>
                </c:pt>
                <c:pt idx="163790">
                  <c:v>1.8297500000000001E-2</c:v>
                </c:pt>
                <c:pt idx="163791">
                  <c:v>1.9222199999999998E-2</c:v>
                </c:pt>
                <c:pt idx="163792">
                  <c:v>2.01128E-2</c:v>
                </c:pt>
                <c:pt idx="163793">
                  <c:v>2.0967599999999999E-2</c:v>
                </c:pt>
                <c:pt idx="163794">
                  <c:v>2.1784899999999999E-2</c:v>
                </c:pt>
                <c:pt idx="163795">
                  <c:v>2.2563099999999999E-2</c:v>
                </c:pt>
                <c:pt idx="163796">
                  <c:v>2.3300899999999999E-2</c:v>
                </c:pt>
                <c:pt idx="163797">
                  <c:v>2.39966E-2</c:v>
                </c:pt>
                <c:pt idx="163798">
                  <c:v>2.4649000000000001E-2</c:v>
                </c:pt>
                <c:pt idx="163799">
                  <c:v>2.5256899999999999E-2</c:v>
                </c:pt>
                <c:pt idx="163800">
                  <c:v>2.5818899999999999E-2</c:v>
                </c:pt>
                <c:pt idx="163801">
                  <c:v>2.6334E-2</c:v>
                </c:pt>
                <c:pt idx="163802">
                  <c:v>2.6801200000000001E-2</c:v>
                </c:pt>
                <c:pt idx="163803">
                  <c:v>2.7219500000000001E-2</c:v>
                </c:pt>
                <c:pt idx="163804">
                  <c:v>2.7588100000000001E-2</c:v>
                </c:pt>
                <c:pt idx="163805">
                  <c:v>2.7906199999999999E-2</c:v>
                </c:pt>
                <c:pt idx="163806">
                  <c:v>2.8173199999999999E-2</c:v>
                </c:pt>
                <c:pt idx="163807">
                  <c:v>2.8388400000000001E-2</c:v>
                </c:pt>
                <c:pt idx="163808">
                  <c:v>2.8551400000000001E-2</c:v>
                </c:pt>
                <c:pt idx="163809">
                  <c:v>2.8661699999999998E-2</c:v>
                </c:pt>
                <c:pt idx="163810">
                  <c:v>2.87192E-2</c:v>
                </c:pt>
                <c:pt idx="163811">
                  <c:v>2.8723599999999998E-2</c:v>
                </c:pt>
                <c:pt idx="163812">
                  <c:v>2.86748E-2</c:v>
                </c:pt>
                <c:pt idx="163813">
                  <c:v>2.8572699999999999E-2</c:v>
                </c:pt>
                <c:pt idx="163814">
                  <c:v>2.8417600000000001E-2</c:v>
                </c:pt>
                <c:pt idx="163815">
                  <c:v>2.8209499999999998E-2</c:v>
                </c:pt>
                <c:pt idx="163816">
                  <c:v>2.7948799999999999E-2</c:v>
                </c:pt>
                <c:pt idx="163817">
                  <c:v>2.7635799999999999E-2</c:v>
                </c:pt>
                <c:pt idx="163818">
                  <c:v>2.72711E-2</c:v>
                </c:pt>
                <c:pt idx="163819">
                  <c:v>2.68551E-2</c:v>
                </c:pt>
                <c:pt idx="163820">
                  <c:v>2.6388600000000002E-2</c:v>
                </c:pt>
                <c:pt idx="163821">
                  <c:v>2.5872300000000001E-2</c:v>
                </c:pt>
                <c:pt idx="163822">
                  <c:v>2.5307099999999999E-2</c:v>
                </c:pt>
                <c:pt idx="163823">
                  <c:v>2.4693799999999998E-2</c:v>
                </c:pt>
                <c:pt idx="163824">
                  <c:v>2.4033599999999999E-2</c:v>
                </c:pt>
                <c:pt idx="163825">
                  <c:v>2.3327500000000001E-2</c:v>
                </c:pt>
                <c:pt idx="163826">
                  <c:v>2.2576700000000002E-2</c:v>
                </c:pt>
                <c:pt idx="163827">
                  <c:v>2.17825E-2</c:v>
                </c:pt>
                <c:pt idx="163828">
                  <c:v>2.0946300000000001E-2</c:v>
                </c:pt>
                <c:pt idx="163829">
                  <c:v>2.0069500000000001E-2</c:v>
                </c:pt>
                <c:pt idx="163830">
                  <c:v>1.91535E-2</c:v>
                </c:pt>
                <c:pt idx="163831">
                  <c:v>1.82001E-2</c:v>
                </c:pt>
                <c:pt idx="163832">
                  <c:v>1.7210699999999999E-2</c:v>
                </c:pt>
                <c:pt idx="163833">
                  <c:v>1.6187199999999999E-2</c:v>
                </c:pt>
                <c:pt idx="163834">
                  <c:v>1.51313E-2</c:v>
                </c:pt>
                <c:pt idx="163835">
                  <c:v>1.4044900000000001E-2</c:v>
                </c:pt>
                <c:pt idx="163836">
                  <c:v>1.2929899999999999E-2</c:v>
                </c:pt>
                <c:pt idx="163837">
                  <c:v>1.1788099999999999E-2</c:v>
                </c:pt>
                <c:pt idx="163838">
                  <c:v>1.06217E-2</c:v>
                </c:pt>
                <c:pt idx="163839" formatCode="0.00E+00">
                  <c:v>9.4325599999999996E-3</c:v>
                </c:pt>
                <c:pt idx="163840" formatCode="0.00E+00">
                  <c:v>8.2229E-3</c:v>
                </c:pt>
                <c:pt idx="163841" formatCode="0.00E+00">
                  <c:v>6.9947999999999998E-3</c:v>
                </c:pt>
                <c:pt idx="163842" formatCode="0.00E+00">
                  <c:v>5.7504399999999999E-3</c:v>
                </c:pt>
                <c:pt idx="163843" formatCode="0.00E+00">
                  <c:v>4.4920000000000003E-3</c:v>
                </c:pt>
                <c:pt idx="163844" formatCode="0.00E+00">
                  <c:v>3.22171E-3</c:v>
                </c:pt>
                <c:pt idx="163845" formatCode="0.00E+00">
                  <c:v>1.94181E-3</c:v>
                </c:pt>
                <c:pt idx="163846" formatCode="0.00E+00">
                  <c:v>6.5456100000000001E-4</c:v>
                </c:pt>
                <c:pt idx="163847" formatCode="0.00E+00">
                  <c:v>-6.3774600000000002E-4</c:v>
                </c:pt>
                <c:pt idx="163848" formatCode="0.00E+00">
                  <c:v>-1.93282E-3</c:v>
                </c:pt>
                <c:pt idx="163849" formatCode="0.00E+00">
                  <c:v>-3.2283699999999999E-3</c:v>
                </c:pt>
                <c:pt idx="163850" formatCode="0.00E+00">
                  <c:v>-4.5220900000000003E-3</c:v>
                </c:pt>
                <c:pt idx="163851" formatCode="0.00E+00">
                  <c:v>-5.8116699999999997E-3</c:v>
                </c:pt>
                <c:pt idx="163852" formatCode="0.00E+00">
                  <c:v>-7.0948199999999999E-3</c:v>
                </c:pt>
                <c:pt idx="163853" formatCode="0.00E+00">
                  <c:v>-8.36925E-3</c:v>
                </c:pt>
                <c:pt idx="163854" formatCode="0.00E+00">
                  <c:v>-9.6326899999999993E-3</c:v>
                </c:pt>
                <c:pt idx="163855">
                  <c:v>-1.0882899999999999E-2</c:v>
                </c:pt>
                <c:pt idx="163856">
                  <c:v>-1.2117599999999999E-2</c:v>
                </c:pt>
                <c:pt idx="163857">
                  <c:v>-1.33346E-2</c:v>
                </c:pt>
                <c:pt idx="163858">
                  <c:v>-1.45317E-2</c:v>
                </c:pt>
                <c:pt idx="163859">
                  <c:v>-1.5706700000000001E-2</c:v>
                </c:pt>
                <c:pt idx="163860">
                  <c:v>-1.68577E-2</c:v>
                </c:pt>
                <c:pt idx="163861">
                  <c:v>-1.7982399999999999E-2</c:v>
                </c:pt>
                <c:pt idx="163862">
                  <c:v>-1.90788E-2</c:v>
                </c:pt>
                <c:pt idx="163863">
                  <c:v>-2.0145099999999999E-2</c:v>
                </c:pt>
                <c:pt idx="163864">
                  <c:v>-2.1179099999999999E-2</c:v>
                </c:pt>
                <c:pt idx="163865">
                  <c:v>-2.21792E-2</c:v>
                </c:pt>
                <c:pt idx="163866">
                  <c:v>-2.3143400000000001E-2</c:v>
                </c:pt>
                <c:pt idx="163867">
                  <c:v>-2.4069900000000002E-2</c:v>
                </c:pt>
                <c:pt idx="163868">
                  <c:v>-2.4957199999999999E-2</c:v>
                </c:pt>
                <c:pt idx="163869">
                  <c:v>-2.5803599999999999E-2</c:v>
                </c:pt>
                <c:pt idx="163870">
                  <c:v>-2.6607499999999999E-2</c:v>
                </c:pt>
                <c:pt idx="163871">
                  <c:v>-2.73674E-2</c:v>
                </c:pt>
                <c:pt idx="163872">
                  <c:v>-2.8081999999999999E-2</c:v>
                </c:pt>
                <c:pt idx="163873">
                  <c:v>-2.8749899999999998E-2</c:v>
                </c:pt>
                <c:pt idx="163874">
                  <c:v>-2.9369900000000001E-2</c:v>
                </c:pt>
                <c:pt idx="163875">
                  <c:v>-2.99408E-2</c:v>
                </c:pt>
                <c:pt idx="163876">
                  <c:v>-3.0461499999999999E-2</c:v>
                </c:pt>
                <c:pt idx="163877">
                  <c:v>-3.09311E-2</c:v>
                </c:pt>
                <c:pt idx="163878">
                  <c:v>-3.1348599999999997E-2</c:v>
                </c:pt>
                <c:pt idx="163879">
                  <c:v>-3.1713199999999997E-2</c:v>
                </c:pt>
                <c:pt idx="163880">
                  <c:v>-3.2024200000000003E-2</c:v>
                </c:pt>
                <c:pt idx="163881">
                  <c:v>-3.2280999999999997E-2</c:v>
                </c:pt>
                <c:pt idx="163882">
                  <c:v>-3.2483100000000001E-2</c:v>
                </c:pt>
                <c:pt idx="163883">
                  <c:v>-3.2629900000000003E-2</c:v>
                </c:pt>
                <c:pt idx="163884">
                  <c:v>-3.2721300000000002E-2</c:v>
                </c:pt>
                <c:pt idx="163885">
                  <c:v>-3.2756800000000003E-2</c:v>
                </c:pt>
                <c:pt idx="163886">
                  <c:v>-3.2736399999999999E-2</c:v>
                </c:pt>
                <c:pt idx="163887">
                  <c:v>-3.2660000000000002E-2</c:v>
                </c:pt>
                <c:pt idx="163888">
                  <c:v>-3.25277E-2</c:v>
                </c:pt>
                <c:pt idx="163889">
                  <c:v>-3.2339600000000003E-2</c:v>
                </c:pt>
                <c:pt idx="163890">
                  <c:v>-3.2095899999999997E-2</c:v>
                </c:pt>
                <c:pt idx="163891">
                  <c:v>-3.1797100000000002E-2</c:v>
                </c:pt>
                <c:pt idx="163892">
                  <c:v>-3.1443400000000003E-2</c:v>
                </c:pt>
                <c:pt idx="163893">
                  <c:v>-3.1035400000000001E-2</c:v>
                </c:pt>
                <c:pt idx="163894">
                  <c:v>-3.0573900000000001E-2</c:v>
                </c:pt>
                <c:pt idx="163895">
                  <c:v>-3.0059300000000001E-2</c:v>
                </c:pt>
                <c:pt idx="163896">
                  <c:v>-2.94927E-2</c:v>
                </c:pt>
                <c:pt idx="163897">
                  <c:v>-2.8874899999999998E-2</c:v>
                </c:pt>
                <c:pt idx="163898">
                  <c:v>-2.8206800000000001E-2</c:v>
                </c:pt>
                <c:pt idx="163899">
                  <c:v>-2.7489599999999999E-2</c:v>
                </c:pt>
                <c:pt idx="163900">
                  <c:v>-2.6724299999999999E-2</c:v>
                </c:pt>
                <c:pt idx="163901">
                  <c:v>-2.5912299999999999E-2</c:v>
                </c:pt>
                <c:pt idx="163902">
                  <c:v>-2.5054900000000001E-2</c:v>
                </c:pt>
                <c:pt idx="163903">
                  <c:v>-2.4153399999999998E-2</c:v>
                </c:pt>
                <c:pt idx="163904">
                  <c:v>-2.3209400000000002E-2</c:v>
                </c:pt>
                <c:pt idx="163905">
                  <c:v>-2.2224500000000001E-2</c:v>
                </c:pt>
                <c:pt idx="163906">
                  <c:v>-2.12001E-2</c:v>
                </c:pt>
                <c:pt idx="163907">
                  <c:v>-2.0138099999999999E-2</c:v>
                </c:pt>
                <c:pt idx="163908">
                  <c:v>-1.9040100000000001E-2</c:v>
                </c:pt>
                <c:pt idx="163909">
                  <c:v>-1.79081E-2</c:v>
                </c:pt>
                <c:pt idx="163910">
                  <c:v>-1.6743899999999999E-2</c:v>
                </c:pt>
                <c:pt idx="163911">
                  <c:v>-1.55494E-2</c:v>
                </c:pt>
                <c:pt idx="163912">
                  <c:v>-1.43267E-2</c:v>
                </c:pt>
                <c:pt idx="163913">
                  <c:v>-1.3077699999999999E-2</c:v>
                </c:pt>
                <c:pt idx="163914">
                  <c:v>-1.1804500000000001E-2</c:v>
                </c:pt>
                <c:pt idx="163915">
                  <c:v>-1.05094E-2</c:v>
                </c:pt>
                <c:pt idx="163916" formatCode="0.00E+00">
                  <c:v>-9.1944000000000001E-3</c:v>
                </c:pt>
                <c:pt idx="163917" formatCode="0.00E+00">
                  <c:v>-7.8617600000000006E-3</c:v>
                </c:pt>
                <c:pt idx="163918" formatCode="0.00E+00">
                  <c:v>-6.5137099999999998E-3</c:v>
                </c:pt>
                <c:pt idx="163919" formatCode="0.00E+00">
                  <c:v>-5.1525E-3</c:v>
                </c:pt>
                <c:pt idx="163920" formatCode="0.00E+00">
                  <c:v>-3.78043E-3</c:v>
                </c:pt>
                <c:pt idx="163921" formatCode="0.00E+00">
                  <c:v>-2.3997900000000002E-3</c:v>
                </c:pt>
                <c:pt idx="163922" formatCode="0.00E+00">
                  <c:v>-1.0129099999999999E-3</c:v>
                </c:pt>
                <c:pt idx="163923" formatCode="0.00E+00">
                  <c:v>3.7789600000000002E-4</c:v>
                </c:pt>
                <c:pt idx="163924" formatCode="0.00E+00">
                  <c:v>1.7702799999999999E-3</c:v>
                </c:pt>
                <c:pt idx="163925" formatCode="0.00E+00">
                  <c:v>3.16191E-3</c:v>
                </c:pt>
                <c:pt idx="163926" formatCode="0.00E+00">
                  <c:v>4.5504400000000002E-3</c:v>
                </c:pt>
                <c:pt idx="163927" formatCode="0.00E+00">
                  <c:v>5.9335400000000002E-3</c:v>
                </c:pt>
                <c:pt idx="163928" formatCode="0.00E+00">
                  <c:v>7.3088900000000002E-3</c:v>
                </c:pt>
                <c:pt idx="163929" formatCode="0.00E+00">
                  <c:v>8.6741700000000001E-3</c:v>
                </c:pt>
                <c:pt idx="163930">
                  <c:v>1.0027100000000001E-2</c:v>
                </c:pt>
                <c:pt idx="163931">
                  <c:v>1.1365399999999999E-2</c:v>
                </c:pt>
                <c:pt idx="163932">
                  <c:v>1.26868E-2</c:v>
                </c:pt>
                <c:pt idx="163933">
                  <c:v>1.3989100000000001E-2</c:v>
                </c:pt>
                <c:pt idx="163934">
                  <c:v>1.52701E-2</c:v>
                </c:pt>
                <c:pt idx="163935">
                  <c:v>1.65276E-2</c:v>
                </c:pt>
                <c:pt idx="163936">
                  <c:v>1.77596E-2</c:v>
                </c:pt>
                <c:pt idx="163937">
                  <c:v>1.8964000000000002E-2</c:v>
                </c:pt>
                <c:pt idx="163938">
                  <c:v>2.0138699999999999E-2</c:v>
                </c:pt>
                <c:pt idx="163939">
                  <c:v>2.12818E-2</c:v>
                </c:pt>
                <c:pt idx="163940">
                  <c:v>2.2391399999999999E-2</c:v>
                </c:pt>
                <c:pt idx="163941">
                  <c:v>2.34656E-2</c:v>
                </c:pt>
                <c:pt idx="163942">
                  <c:v>2.4502599999999999E-2</c:v>
                </c:pt>
                <c:pt idx="163943">
                  <c:v>2.5500700000000001E-2</c:v>
                </c:pt>
                <c:pt idx="163944">
                  <c:v>2.6458200000000001E-2</c:v>
                </c:pt>
                <c:pt idx="163945">
                  <c:v>2.7373499999999999E-2</c:v>
                </c:pt>
                <c:pt idx="163946">
                  <c:v>2.8245099999999999E-2</c:v>
                </c:pt>
                <c:pt idx="163947">
                  <c:v>2.90715E-2</c:v>
                </c:pt>
                <c:pt idx="163948">
                  <c:v>2.9851300000000001E-2</c:v>
                </c:pt>
                <c:pt idx="163949">
                  <c:v>3.0583300000000001E-2</c:v>
                </c:pt>
                <c:pt idx="163950">
                  <c:v>3.1266299999999997E-2</c:v>
                </c:pt>
                <c:pt idx="163951">
                  <c:v>3.1898999999999997E-2</c:v>
                </c:pt>
                <c:pt idx="163952">
                  <c:v>3.2480500000000002E-2</c:v>
                </c:pt>
                <c:pt idx="163953">
                  <c:v>3.3009799999999999E-2</c:v>
                </c:pt>
                <c:pt idx="163954">
                  <c:v>3.3486099999999998E-2</c:v>
                </c:pt>
                <c:pt idx="163955">
                  <c:v>3.3908500000000001E-2</c:v>
                </c:pt>
                <c:pt idx="163956">
                  <c:v>3.4276399999999999E-2</c:v>
                </c:pt>
                <c:pt idx="163957">
                  <c:v>3.4589099999999998E-2</c:v>
                </c:pt>
                <c:pt idx="163958">
                  <c:v>3.4846200000000001E-2</c:v>
                </c:pt>
                <c:pt idx="163959">
                  <c:v>3.5047300000000003E-2</c:v>
                </c:pt>
                <c:pt idx="163960">
                  <c:v>3.5192000000000001E-2</c:v>
                </c:pt>
                <c:pt idx="163961">
                  <c:v>3.5280100000000002E-2</c:v>
                </c:pt>
                <c:pt idx="163962">
                  <c:v>3.5311599999999999E-2</c:v>
                </c:pt>
                <c:pt idx="163963">
                  <c:v>3.52863E-2</c:v>
                </c:pt>
                <c:pt idx="163964">
                  <c:v>3.5204399999999997E-2</c:v>
                </c:pt>
                <c:pt idx="163965">
                  <c:v>3.5066E-2</c:v>
                </c:pt>
                <c:pt idx="163966">
                  <c:v>3.4871399999999997E-2</c:v>
                </c:pt>
                <c:pt idx="163967">
                  <c:v>3.4620900000000003E-2</c:v>
                </c:pt>
                <c:pt idx="163968">
                  <c:v>3.4314900000000002E-2</c:v>
                </c:pt>
                <c:pt idx="163969">
                  <c:v>3.3954100000000001E-2</c:v>
                </c:pt>
                <c:pt idx="163970">
                  <c:v>3.3539100000000002E-2</c:v>
                </c:pt>
                <c:pt idx="163971">
                  <c:v>3.3070500000000003E-2</c:v>
                </c:pt>
                <c:pt idx="163972">
                  <c:v>3.2549300000000003E-2</c:v>
                </c:pt>
                <c:pt idx="163973">
                  <c:v>3.1976200000000003E-2</c:v>
                </c:pt>
                <c:pt idx="163974">
                  <c:v>3.13523E-2</c:v>
                </c:pt>
                <c:pt idx="163975">
                  <c:v>3.06787E-2</c:v>
                </c:pt>
                <c:pt idx="163976">
                  <c:v>2.9956400000000001E-2</c:v>
                </c:pt>
                <c:pt idx="163977">
                  <c:v>2.9186799999999999E-2</c:v>
                </c:pt>
                <c:pt idx="163978">
                  <c:v>2.8371199999999999E-2</c:v>
                </c:pt>
                <c:pt idx="163979">
                  <c:v>2.7511000000000001E-2</c:v>
                </c:pt>
                <c:pt idx="163980">
                  <c:v>2.6607499999999999E-2</c:v>
                </c:pt>
                <c:pt idx="163981">
                  <c:v>2.5662399999999998E-2</c:v>
                </c:pt>
                <c:pt idx="163982">
                  <c:v>2.4677299999999999E-2</c:v>
                </c:pt>
                <c:pt idx="163983">
                  <c:v>2.36537E-2</c:v>
                </c:pt>
                <c:pt idx="163984">
                  <c:v>2.2593599999999998E-2</c:v>
                </c:pt>
                <c:pt idx="163985">
                  <c:v>2.14985E-2</c:v>
                </c:pt>
                <c:pt idx="163986">
                  <c:v>2.03705E-2</c:v>
                </c:pt>
                <c:pt idx="163987">
                  <c:v>1.9211300000000001E-2</c:v>
                </c:pt>
                <c:pt idx="163988">
                  <c:v>1.8022900000000001E-2</c:v>
                </c:pt>
                <c:pt idx="163989">
                  <c:v>1.68074E-2</c:v>
                </c:pt>
                <c:pt idx="163990">
                  <c:v>1.5566699999999999E-2</c:v>
                </c:pt>
                <c:pt idx="163991">
                  <c:v>1.43029E-2</c:v>
                </c:pt>
                <c:pt idx="163992">
                  <c:v>1.3018200000000001E-2</c:v>
                </c:pt>
                <c:pt idx="163993">
                  <c:v>1.17147E-2</c:v>
                </c:pt>
                <c:pt idx="163994">
                  <c:v>1.0394499999999999E-2</c:v>
                </c:pt>
                <c:pt idx="163995" formatCode="0.00E+00">
                  <c:v>9.0598899999999993E-3</c:v>
                </c:pt>
                <c:pt idx="163996" formatCode="0.00E+00">
                  <c:v>7.7130100000000002E-3</c:v>
                </c:pt>
                <c:pt idx="163997" formatCode="0.00E+00">
                  <c:v>6.3561199999999998E-3</c:v>
                </c:pt>
                <c:pt idx="163998" formatCode="0.00E+00">
                  <c:v>4.9914699999999996E-3</c:v>
                </c:pt>
                <c:pt idx="163999" formatCode="0.00E+00">
                  <c:v>3.6213E-3</c:v>
                </c:pt>
                <c:pt idx="164000" formatCode="0.00E+00">
                  <c:v>2.24786E-3</c:v>
                </c:pt>
                <c:pt idx="164001" formatCode="0.00E+00">
                  <c:v>8.73429E-4</c:v>
                </c:pt>
                <c:pt idx="164002" formatCode="0.00E+00">
                  <c:v>-4.9975200000000001E-4</c:v>
                </c:pt>
                <c:pt idx="164003" formatCode="0.00E+00">
                  <c:v>-1.8694300000000001E-3</c:v>
                </c:pt>
                <c:pt idx="164004" formatCode="0.00E+00">
                  <c:v>-3.2333700000000002E-3</c:v>
                </c:pt>
                <c:pt idx="164005" formatCode="0.00E+00">
                  <c:v>-4.5893499999999999E-3</c:v>
                </c:pt>
                <c:pt idx="164006" formatCode="0.00E+00">
                  <c:v>-5.9351600000000001E-3</c:v>
                </c:pt>
                <c:pt idx="164007" formatCode="0.00E+00">
                  <c:v>-7.2686299999999999E-3</c:v>
                </c:pt>
                <c:pt idx="164008" formatCode="0.00E+00">
                  <c:v>-8.5875799999999992E-3</c:v>
                </c:pt>
                <c:pt idx="164009" formatCode="0.00E+00">
                  <c:v>-9.8899000000000001E-3</c:v>
                </c:pt>
                <c:pt idx="164010">
                  <c:v>-1.1173499999999999E-2</c:v>
                </c:pt>
                <c:pt idx="164011">
                  <c:v>-1.2436300000000001E-2</c:v>
                </c:pt>
                <c:pt idx="164012">
                  <c:v>-1.3676300000000001E-2</c:v>
                </c:pt>
                <c:pt idx="164013">
                  <c:v>-1.48915E-2</c:v>
                </c:pt>
                <c:pt idx="164014">
                  <c:v>-1.6080000000000001E-2</c:v>
                </c:pt>
                <c:pt idx="164015">
                  <c:v>-1.7239899999999999E-2</c:v>
                </c:pt>
                <c:pt idx="164016">
                  <c:v>-1.8369400000000001E-2</c:v>
                </c:pt>
                <c:pt idx="164017">
                  <c:v>-1.94667E-2</c:v>
                </c:pt>
                <c:pt idx="164018">
                  <c:v>-2.0530099999999999E-2</c:v>
                </c:pt>
                <c:pt idx="164019">
                  <c:v>-2.1558000000000001E-2</c:v>
                </c:pt>
                <c:pt idx="164020">
                  <c:v>-2.2548700000000001E-2</c:v>
                </c:pt>
                <c:pt idx="164021">
                  <c:v>-2.3500799999999999E-2</c:v>
                </c:pt>
                <c:pt idx="164022">
                  <c:v>-2.4412699999999999E-2</c:v>
                </c:pt>
                <c:pt idx="164023">
                  <c:v>-2.5283199999999999E-2</c:v>
                </c:pt>
                <c:pt idx="164024">
                  <c:v>-2.6110899999999999E-2</c:v>
                </c:pt>
                <c:pt idx="164025">
                  <c:v>-2.6894600000000001E-2</c:v>
                </c:pt>
                <c:pt idx="164026">
                  <c:v>-2.76332E-2</c:v>
                </c:pt>
                <c:pt idx="164027">
                  <c:v>-2.83255E-2</c:v>
                </c:pt>
                <c:pt idx="164028">
                  <c:v>-2.8970599999999999E-2</c:v>
                </c:pt>
                <c:pt idx="164029">
                  <c:v>-2.9567599999999999E-2</c:v>
                </c:pt>
                <c:pt idx="164030">
                  <c:v>-3.0115599999999999E-2</c:v>
                </c:pt>
                <c:pt idx="164031">
                  <c:v>-3.0613999999999999E-2</c:v>
                </c:pt>
                <c:pt idx="164032">
                  <c:v>-3.1061999999999999E-2</c:v>
                </c:pt>
                <c:pt idx="164033">
                  <c:v>-3.1459099999999997E-2</c:v>
                </c:pt>
                <c:pt idx="164034">
                  <c:v>-3.1804899999999997E-2</c:v>
                </c:pt>
                <c:pt idx="164035">
                  <c:v>-3.20989E-2</c:v>
                </c:pt>
                <c:pt idx="164036">
                  <c:v>-3.2340899999999999E-2</c:v>
                </c:pt>
                <c:pt idx="164037">
                  <c:v>-3.25306E-2</c:v>
                </c:pt>
                <c:pt idx="164038">
                  <c:v>-3.26679E-2</c:v>
                </c:pt>
                <c:pt idx="164039">
                  <c:v>-3.2752900000000001E-2</c:v>
                </c:pt>
                <c:pt idx="164040">
                  <c:v>-3.2785500000000002E-2</c:v>
                </c:pt>
                <c:pt idx="164041">
                  <c:v>-3.2765799999999998E-2</c:v>
                </c:pt>
                <c:pt idx="164042">
                  <c:v>-3.2694300000000003E-2</c:v>
                </c:pt>
                <c:pt idx="164043">
                  <c:v>-3.2571099999999999E-2</c:v>
                </c:pt>
                <c:pt idx="164044">
                  <c:v>-3.23967E-2</c:v>
                </c:pt>
                <c:pt idx="164045">
                  <c:v>-3.2171499999999999E-2</c:v>
                </c:pt>
                <c:pt idx="164046">
                  <c:v>-3.18962E-2</c:v>
                </c:pt>
                <c:pt idx="164047">
                  <c:v>-3.1571500000000002E-2</c:v>
                </c:pt>
                <c:pt idx="164048">
                  <c:v>-3.1198E-2</c:v>
                </c:pt>
                <c:pt idx="164049">
                  <c:v>-3.0776600000000001E-2</c:v>
                </c:pt>
                <c:pt idx="164050">
                  <c:v>-3.03082E-2</c:v>
                </c:pt>
                <c:pt idx="164051">
                  <c:v>-2.9793799999999999E-2</c:v>
                </c:pt>
                <c:pt idx="164052">
                  <c:v>-2.92345E-2</c:v>
                </c:pt>
                <c:pt idx="164053">
                  <c:v>-2.8631299999999998E-2</c:v>
                </c:pt>
                <c:pt idx="164054">
                  <c:v>-2.79855E-2</c:v>
                </c:pt>
                <c:pt idx="164055">
                  <c:v>-2.72984E-2</c:v>
                </c:pt>
                <c:pt idx="164056">
                  <c:v>-2.6571299999999999E-2</c:v>
                </c:pt>
                <c:pt idx="164057">
                  <c:v>-2.5805499999999999E-2</c:v>
                </c:pt>
                <c:pt idx="164058">
                  <c:v>-2.50026E-2</c:v>
                </c:pt>
                <c:pt idx="164059">
                  <c:v>-2.4164100000000001E-2</c:v>
                </c:pt>
                <c:pt idx="164060">
                  <c:v>-2.32915E-2</c:v>
                </c:pt>
                <c:pt idx="164061">
                  <c:v>-2.23865E-2</c:v>
                </c:pt>
                <c:pt idx="164062">
                  <c:v>-2.14507E-2</c:v>
                </c:pt>
                <c:pt idx="164063">
                  <c:v>-2.0485900000000001E-2</c:v>
                </c:pt>
                <c:pt idx="164064">
                  <c:v>-1.9493799999999999E-2</c:v>
                </c:pt>
                <c:pt idx="164065">
                  <c:v>-1.8476300000000001E-2</c:v>
                </c:pt>
                <c:pt idx="164066">
                  <c:v>-1.7435099999999999E-2</c:v>
                </c:pt>
                <c:pt idx="164067">
                  <c:v>-1.63722E-2</c:v>
                </c:pt>
                <c:pt idx="164068">
                  <c:v>-1.52894E-2</c:v>
                </c:pt>
                <c:pt idx="164069">
                  <c:v>-1.41887E-2</c:v>
                </c:pt>
                <c:pt idx="164070">
                  <c:v>-1.30721E-2</c:v>
                </c:pt>
                <c:pt idx="164071">
                  <c:v>-1.19414E-2</c:v>
                </c:pt>
                <c:pt idx="164072">
                  <c:v>-1.0798800000000001E-2</c:v>
                </c:pt>
                <c:pt idx="164073" formatCode="0.00E+00">
                  <c:v>-9.6460799999999996E-3</c:v>
                </c:pt>
                <c:pt idx="164074" formatCode="0.00E+00">
                  <c:v>-8.4854200000000005E-3</c:v>
                </c:pt>
                <c:pt idx="164075" formatCode="0.00E+00">
                  <c:v>-7.3187599999999997E-3</c:v>
                </c:pt>
                <c:pt idx="164076" formatCode="0.00E+00">
                  <c:v>-6.1481299999999999E-3</c:v>
                </c:pt>
                <c:pt idx="164077" formatCode="0.00E+00">
                  <c:v>-4.9755399999999997E-3</c:v>
                </c:pt>
                <c:pt idx="164078" formatCode="0.00E+00">
                  <c:v>-3.80299E-3</c:v>
                </c:pt>
                <c:pt idx="164079" formatCode="0.00E+00">
                  <c:v>-2.6324899999999999E-3</c:v>
                </c:pt>
                <c:pt idx="164080" formatCode="0.00E+00">
                  <c:v>-1.46601E-3</c:v>
                </c:pt>
                <c:pt idx="164081" formatCode="0.00E+00">
                  <c:v>-3.0552999999999998E-4</c:v>
                </c:pt>
                <c:pt idx="164082" formatCode="0.00E+00">
                  <c:v>8.4700800000000001E-4</c:v>
                </c:pt>
                <c:pt idx="164083" formatCode="0.00E+00">
                  <c:v>1.9896800000000002E-3</c:v>
                </c:pt>
                <c:pt idx="164084" formatCode="0.00E+00">
                  <c:v>3.12057E-3</c:v>
                </c:pt>
                <c:pt idx="164085" formatCode="0.00E+00">
                  <c:v>4.2378299999999997E-3</c:v>
                </c:pt>
                <c:pt idx="164086" formatCode="0.00E+00">
                  <c:v>5.3396199999999998E-3</c:v>
                </c:pt>
                <c:pt idx="164087" formatCode="0.00E+00">
                  <c:v>6.4241200000000002E-3</c:v>
                </c:pt>
                <c:pt idx="164088" formatCode="0.00E+00">
                  <c:v>7.48959E-3</c:v>
                </c:pt>
                <c:pt idx="164089" formatCode="0.00E+00">
                  <c:v>8.5342999999999999E-3</c:v>
                </c:pt>
                <c:pt idx="164090" formatCode="0.00E+00">
                  <c:v>9.5565700000000003E-3</c:v>
                </c:pt>
                <c:pt idx="164091">
                  <c:v>1.05548E-2</c:v>
                </c:pt>
                <c:pt idx="164092">
                  <c:v>1.15274E-2</c:v>
                </c:pt>
                <c:pt idx="164093">
                  <c:v>1.2472799999999999E-2</c:v>
                </c:pt>
                <c:pt idx="164094">
                  <c:v>1.33896E-2</c:v>
                </c:pt>
                <c:pt idx="164095">
                  <c:v>1.42763E-2</c:v>
                </c:pt>
                <c:pt idx="164096">
                  <c:v>1.51316E-2</c:v>
                </c:pt>
                <c:pt idx="164097">
                  <c:v>1.5954300000000001E-2</c:v>
                </c:pt>
                <c:pt idx="164098">
                  <c:v>1.67431E-2</c:v>
                </c:pt>
                <c:pt idx="164099">
                  <c:v>1.74968E-2</c:v>
                </c:pt>
                <c:pt idx="164100">
                  <c:v>1.8214399999999999E-2</c:v>
                </c:pt>
                <c:pt idx="164101">
                  <c:v>1.88948E-2</c:v>
                </c:pt>
                <c:pt idx="164102">
                  <c:v>1.9537100000000002E-2</c:v>
                </c:pt>
                <c:pt idx="164103">
                  <c:v>2.0140499999999999E-2</c:v>
                </c:pt>
                <c:pt idx="164104">
                  <c:v>2.0704E-2</c:v>
                </c:pt>
                <c:pt idx="164105">
                  <c:v>2.1227099999999999E-2</c:v>
                </c:pt>
                <c:pt idx="164106">
                  <c:v>2.1708999999999999E-2</c:v>
                </c:pt>
                <c:pt idx="164107">
                  <c:v>2.2149200000000001E-2</c:v>
                </c:pt>
                <c:pt idx="164108">
                  <c:v>2.25472E-2</c:v>
                </c:pt>
                <c:pt idx="164109">
                  <c:v>2.2902599999999999E-2</c:v>
                </c:pt>
                <c:pt idx="164110">
                  <c:v>2.3215E-2</c:v>
                </c:pt>
                <c:pt idx="164111">
                  <c:v>2.34843E-2</c:v>
                </c:pt>
                <c:pt idx="164112">
                  <c:v>2.3710100000000001E-2</c:v>
                </c:pt>
                <c:pt idx="164113">
                  <c:v>2.3892500000000001E-2</c:v>
                </c:pt>
                <c:pt idx="164114">
                  <c:v>2.4031500000000001E-2</c:v>
                </c:pt>
                <c:pt idx="164115">
                  <c:v>2.41269E-2</c:v>
                </c:pt>
                <c:pt idx="164116">
                  <c:v>2.4179200000000001E-2</c:v>
                </c:pt>
                <c:pt idx="164117">
                  <c:v>2.4188399999999999E-2</c:v>
                </c:pt>
                <c:pt idx="164118">
                  <c:v>2.4154800000000001E-2</c:v>
                </c:pt>
                <c:pt idx="164119">
                  <c:v>2.4078800000000001E-2</c:v>
                </c:pt>
                <c:pt idx="164120">
                  <c:v>2.3961E-2</c:v>
                </c:pt>
                <c:pt idx="164121">
                  <c:v>2.3801699999999999E-2</c:v>
                </c:pt>
                <c:pt idx="164122">
                  <c:v>2.36016E-2</c:v>
                </c:pt>
                <c:pt idx="164123">
                  <c:v>2.3361400000000001E-2</c:v>
                </c:pt>
                <c:pt idx="164124">
                  <c:v>2.3081899999999999E-2</c:v>
                </c:pt>
                <c:pt idx="164125">
                  <c:v>2.2763700000000001E-2</c:v>
                </c:pt>
                <c:pt idx="164126">
                  <c:v>2.2407900000000001E-2</c:v>
                </c:pt>
                <c:pt idx="164127">
                  <c:v>2.2015300000000002E-2</c:v>
                </c:pt>
                <c:pt idx="164128">
                  <c:v>2.1586899999999999E-2</c:v>
                </c:pt>
                <c:pt idx="164129">
                  <c:v>2.1123900000000001E-2</c:v>
                </c:pt>
                <c:pt idx="164130">
                  <c:v>2.0627400000000001E-2</c:v>
                </c:pt>
                <c:pt idx="164131">
                  <c:v>2.0098399999999999E-2</c:v>
                </c:pt>
                <c:pt idx="164132">
                  <c:v>1.9538400000000001E-2</c:v>
                </c:pt>
                <c:pt idx="164133">
                  <c:v>1.8948400000000001E-2</c:v>
                </c:pt>
                <c:pt idx="164134">
                  <c:v>1.8329999999999999E-2</c:v>
                </c:pt>
                <c:pt idx="164135">
                  <c:v>1.7684499999999999E-2</c:v>
                </c:pt>
                <c:pt idx="164136">
                  <c:v>1.7013199999999999E-2</c:v>
                </c:pt>
                <c:pt idx="164137">
                  <c:v>1.63178E-2</c:v>
                </c:pt>
                <c:pt idx="164138">
                  <c:v>1.55996E-2</c:v>
                </c:pt>
                <c:pt idx="164139">
                  <c:v>1.48602E-2</c:v>
                </c:pt>
                <c:pt idx="164140">
                  <c:v>1.4101199999999999E-2</c:v>
                </c:pt>
                <c:pt idx="164141">
                  <c:v>1.33242E-2</c:v>
                </c:pt>
                <c:pt idx="164142">
                  <c:v>1.25308E-2</c:v>
                </c:pt>
                <c:pt idx="164143">
                  <c:v>1.17226E-2</c:v>
                </c:pt>
                <c:pt idx="164144">
                  <c:v>1.09014E-2</c:v>
                </c:pt>
                <c:pt idx="164145">
                  <c:v>1.0068799999999999E-2</c:v>
                </c:pt>
                <c:pt idx="164146" formatCode="0.00E+00">
                  <c:v>9.2265699999999999E-3</c:v>
                </c:pt>
                <c:pt idx="164147" formatCode="0.00E+00">
                  <c:v>8.3763299999999995E-3</c:v>
                </c:pt>
                <c:pt idx="164148" formatCode="0.00E+00">
                  <c:v>7.51981E-3</c:v>
                </c:pt>
                <c:pt idx="164149" formatCode="0.00E+00">
                  <c:v>6.6587499999999997E-3</c:v>
                </c:pt>
                <c:pt idx="164150" formatCode="0.00E+00">
                  <c:v>5.7948599999999998E-3</c:v>
                </c:pt>
                <c:pt idx="164151" formatCode="0.00E+00">
                  <c:v>4.9298600000000003E-3</c:v>
                </c:pt>
                <c:pt idx="164152" formatCode="0.00E+00">
                  <c:v>4.06544E-3</c:v>
                </c:pt>
                <c:pt idx="164153" formatCode="0.00E+00">
                  <c:v>3.20331E-3</c:v>
                </c:pt>
                <c:pt idx="164154" formatCode="0.00E+00">
                  <c:v>2.3451499999999998E-3</c:v>
                </c:pt>
                <c:pt idx="164155" formatCode="0.00E+00">
                  <c:v>1.49263E-3</c:v>
                </c:pt>
                <c:pt idx="164156" formatCode="0.00E+00">
                  <c:v>6.4740200000000005E-4</c:v>
                </c:pt>
                <c:pt idx="164157" formatCode="0.00E+00">
                  <c:v>-1.88913E-4</c:v>
                </c:pt>
                <c:pt idx="164158" formatCode="0.00E+00">
                  <c:v>-1.01471E-3</c:v>
                </c:pt>
                <c:pt idx="164159" formatCode="0.00E+00">
                  <c:v>-1.8284200000000001E-3</c:v>
                </c:pt>
                <c:pt idx="164160" formatCode="0.00E+00">
                  <c:v>-2.6284899999999998E-3</c:v>
                </c:pt>
                <c:pt idx="164161" formatCode="0.00E+00">
                  <c:v>-3.4134299999999998E-3</c:v>
                </c:pt>
                <c:pt idx="164162" formatCode="0.00E+00">
                  <c:v>-4.1817499999999997E-3</c:v>
                </c:pt>
                <c:pt idx="164163" formatCode="0.00E+00">
                  <c:v>-4.9320299999999996E-3</c:v>
                </c:pt>
                <c:pt idx="164164" formatCode="0.00E+00">
                  <c:v>-5.6628800000000003E-3</c:v>
                </c:pt>
                <c:pt idx="164165" formatCode="0.00E+00">
                  <c:v>-6.3729399999999997E-3</c:v>
                </c:pt>
                <c:pt idx="164166" formatCode="0.00E+00">
                  <c:v>-7.06093E-3</c:v>
                </c:pt>
                <c:pt idx="164167" formatCode="0.00E+00">
                  <c:v>-7.7256E-3</c:v>
                </c:pt>
                <c:pt idx="164168" formatCode="0.00E+00">
                  <c:v>-8.36573E-3</c:v>
                </c:pt>
                <c:pt idx="164169" formatCode="0.00E+00">
                  <c:v>-8.9802000000000007E-3</c:v>
                </c:pt>
                <c:pt idx="164170" formatCode="0.00E+00">
                  <c:v>-9.5679200000000006E-3</c:v>
                </c:pt>
                <c:pt idx="164171">
                  <c:v>-1.0127799999999999E-2</c:v>
                </c:pt>
                <c:pt idx="164172">
                  <c:v>-1.0659E-2</c:v>
                </c:pt>
                <c:pt idx="164173">
                  <c:v>-1.11605E-2</c:v>
                </c:pt>
                <c:pt idx="164174">
                  <c:v>-1.1631499999999999E-2</c:v>
                </c:pt>
                <c:pt idx="164175">
                  <c:v>-1.2071200000000001E-2</c:v>
                </c:pt>
                <c:pt idx="164176">
                  <c:v>-1.2478899999999999E-2</c:v>
                </c:pt>
                <c:pt idx="164177">
                  <c:v>-1.28539E-2</c:v>
                </c:pt>
                <c:pt idx="164178">
                  <c:v>-1.31956E-2</c:v>
                </c:pt>
                <c:pt idx="164179">
                  <c:v>-1.3503599999999999E-2</c:v>
                </c:pt>
                <c:pt idx="164180">
                  <c:v>-1.37774E-2</c:v>
                </c:pt>
                <c:pt idx="164181">
                  <c:v>-1.4016600000000001E-2</c:v>
                </c:pt>
                <c:pt idx="164182">
                  <c:v>-1.42209E-2</c:v>
                </c:pt>
                <c:pt idx="164183">
                  <c:v>-1.4390099999999999E-2</c:v>
                </c:pt>
                <c:pt idx="164184">
                  <c:v>-1.45241E-2</c:v>
                </c:pt>
                <c:pt idx="164185">
                  <c:v>-1.4622599999999999E-2</c:v>
                </c:pt>
                <c:pt idx="164186">
                  <c:v>-1.4685800000000001E-2</c:v>
                </c:pt>
                <c:pt idx="164187">
                  <c:v>-1.47136E-2</c:v>
                </c:pt>
                <c:pt idx="164188">
                  <c:v>-1.4706199999999999E-2</c:v>
                </c:pt>
                <c:pt idx="164189">
                  <c:v>-1.4663799999999999E-2</c:v>
                </c:pt>
                <c:pt idx="164190">
                  <c:v>-1.45866E-2</c:v>
                </c:pt>
                <c:pt idx="164191">
                  <c:v>-1.4475E-2</c:v>
                </c:pt>
                <c:pt idx="164192">
                  <c:v>-1.4329400000000001E-2</c:v>
                </c:pt>
                <c:pt idx="164193">
                  <c:v>-1.41502E-2</c:v>
                </c:pt>
                <c:pt idx="164194">
                  <c:v>-1.39381E-2</c:v>
                </c:pt>
                <c:pt idx="164195">
                  <c:v>-1.3693500000000001E-2</c:v>
                </c:pt>
                <c:pt idx="164196">
                  <c:v>-1.3417200000000001E-2</c:v>
                </c:pt>
                <c:pt idx="164197">
                  <c:v>-1.3109900000000001E-2</c:v>
                </c:pt>
                <c:pt idx="164198">
                  <c:v>-1.27723E-2</c:v>
                </c:pt>
                <c:pt idx="164199">
                  <c:v>-1.24054E-2</c:v>
                </c:pt>
                <c:pt idx="164200">
                  <c:v>-1.2010099999999999E-2</c:v>
                </c:pt>
                <c:pt idx="164201">
                  <c:v>-1.1587200000000001E-2</c:v>
                </c:pt>
                <c:pt idx="164202">
                  <c:v>-1.1137899999999999E-2</c:v>
                </c:pt>
                <c:pt idx="164203">
                  <c:v>-1.06631E-2</c:v>
                </c:pt>
                <c:pt idx="164204">
                  <c:v>-1.0164100000000001E-2</c:v>
                </c:pt>
                <c:pt idx="164205" formatCode="0.00E+00">
                  <c:v>-9.64192E-3</c:v>
                </c:pt>
                <c:pt idx="164206" formatCode="0.00E+00">
                  <c:v>-9.0978499999999993E-3</c:v>
                </c:pt>
                <c:pt idx="164207" formatCode="0.00E+00">
                  <c:v>-8.5331199999999999E-3</c:v>
                </c:pt>
                <c:pt idx="164208" formatCode="0.00E+00">
                  <c:v>-7.9490299999999993E-3</c:v>
                </c:pt>
                <c:pt idx="164209" formatCode="0.00E+00">
                  <c:v>-7.3469099999999999E-3</c:v>
                </c:pt>
                <c:pt idx="164210" formatCode="0.00E+00">
                  <c:v>-6.7281299999999997E-3</c:v>
                </c:pt>
                <c:pt idx="164211" formatCode="0.00E+00">
                  <c:v>-6.0940899999999999E-3</c:v>
                </c:pt>
                <c:pt idx="164212" formatCode="0.00E+00">
                  <c:v>-5.4462099999999999E-3</c:v>
                </c:pt>
                <c:pt idx="164213" formatCode="0.00E+00">
                  <c:v>-4.7859599999999997E-3</c:v>
                </c:pt>
                <c:pt idx="164214" formatCode="0.00E+00">
                  <c:v>-4.1148000000000001E-3</c:v>
                </c:pt>
                <c:pt idx="164215" formatCode="0.00E+00">
                  <c:v>-3.4342499999999998E-3</c:v>
                </c:pt>
                <c:pt idx="164216" formatCode="0.00E+00">
                  <c:v>-2.74581E-3</c:v>
                </c:pt>
                <c:pt idx="164217" formatCode="0.00E+00">
                  <c:v>-2.0510200000000002E-3</c:v>
                </c:pt>
                <c:pt idx="164218" formatCode="0.00E+00">
                  <c:v>-1.35143E-3</c:v>
                </c:pt>
                <c:pt idx="164219" formatCode="0.00E+00">
                  <c:v>-6.4857999999999995E-4</c:v>
                </c:pt>
                <c:pt idx="164220" formatCode="0.00E+00">
                  <c:v>5.5962599999999998E-5</c:v>
                </c:pt>
                <c:pt idx="164221" formatCode="0.00E+00">
                  <c:v>7.6063900000000002E-4</c:v>
                </c:pt>
                <c:pt idx="164222" formatCode="0.00E+00">
                  <c:v>1.46389E-3</c:v>
                </c:pt>
                <c:pt idx="164223" formatCode="0.00E+00">
                  <c:v>2.1641500000000001E-3</c:v>
                </c:pt>
                <c:pt idx="164224" formatCode="0.00E+00">
                  <c:v>2.85988E-3</c:v>
                </c:pt>
                <c:pt idx="164225" formatCode="0.00E+00">
                  <c:v>3.54953E-3</c:v>
                </c:pt>
                <c:pt idx="164226" formatCode="0.00E+00">
                  <c:v>4.2315699999999996E-3</c:v>
                </c:pt>
                <c:pt idx="164227" formatCode="0.00E+00">
                  <c:v>4.9044900000000001E-3</c:v>
                </c:pt>
                <c:pt idx="164228" formatCode="0.00E+00">
                  <c:v>5.5667900000000003E-3</c:v>
                </c:pt>
                <c:pt idx="164229" formatCode="0.00E+00">
                  <c:v>6.2170000000000003E-3</c:v>
                </c:pt>
                <c:pt idx="164230" formatCode="0.00E+00">
                  <c:v>6.8536700000000001E-3</c:v>
                </c:pt>
                <c:pt idx="164231" formatCode="0.00E+00">
                  <c:v>7.4753800000000002E-3</c:v>
                </c:pt>
                <c:pt idx="164232" formatCode="0.00E+00">
                  <c:v>8.0807199999999996E-3</c:v>
                </c:pt>
                <c:pt idx="164233" formatCode="0.00E+00">
                  <c:v>8.66835E-3</c:v>
                </c:pt>
                <c:pt idx="164234" formatCode="0.00E+00">
                  <c:v>9.2369400000000008E-3</c:v>
                </c:pt>
                <c:pt idx="164235" formatCode="0.00E+00">
                  <c:v>9.7851899999999992E-3</c:v>
                </c:pt>
                <c:pt idx="164236">
                  <c:v>1.0311900000000001E-2</c:v>
                </c:pt>
                <c:pt idx="164237">
                  <c:v>1.08158E-2</c:v>
                </c:pt>
                <c:pt idx="164238">
                  <c:v>1.1295700000000001E-2</c:v>
                </c:pt>
                <c:pt idx="164239">
                  <c:v>1.17506E-2</c:v>
                </c:pt>
                <c:pt idx="164240">
                  <c:v>1.2179300000000001E-2</c:v>
                </c:pt>
                <c:pt idx="164241">
                  <c:v>1.2581E-2</c:v>
                </c:pt>
                <c:pt idx="164242">
                  <c:v>1.2954500000000001E-2</c:v>
                </c:pt>
                <c:pt idx="164243">
                  <c:v>1.3299099999999999E-2</c:v>
                </c:pt>
                <c:pt idx="164244">
                  <c:v>1.3613800000000001E-2</c:v>
                </c:pt>
                <c:pt idx="164245">
                  <c:v>1.38978E-2</c:v>
                </c:pt>
                <c:pt idx="164246">
                  <c:v>1.41505E-2</c:v>
                </c:pt>
                <c:pt idx="164247">
                  <c:v>1.4371200000000001E-2</c:v>
                </c:pt>
                <c:pt idx="164248">
                  <c:v>1.4559300000000001E-2</c:v>
                </c:pt>
                <c:pt idx="164249">
                  <c:v>1.47142E-2</c:v>
                </c:pt>
                <c:pt idx="164250">
                  <c:v>1.48355E-2</c:v>
                </c:pt>
                <c:pt idx="164251">
                  <c:v>1.49228E-2</c:v>
                </c:pt>
                <c:pt idx="164252">
                  <c:v>1.49757E-2</c:v>
                </c:pt>
                <c:pt idx="164253">
                  <c:v>1.4993899999999999E-2</c:v>
                </c:pt>
                <c:pt idx="164254">
                  <c:v>1.4977300000000001E-2</c:v>
                </c:pt>
                <c:pt idx="164255">
                  <c:v>1.49257E-2</c:v>
                </c:pt>
                <c:pt idx="164256">
                  <c:v>1.4839099999999999E-2</c:v>
                </c:pt>
                <c:pt idx="164257">
                  <c:v>1.47174E-2</c:v>
                </c:pt>
                <c:pt idx="164258">
                  <c:v>1.45608E-2</c:v>
                </c:pt>
                <c:pt idx="164259">
                  <c:v>1.4369399999999999E-2</c:v>
                </c:pt>
                <c:pt idx="164260">
                  <c:v>1.41434E-2</c:v>
                </c:pt>
                <c:pt idx="164261">
                  <c:v>1.3883E-2</c:v>
                </c:pt>
                <c:pt idx="164262">
                  <c:v>1.35887E-2</c:v>
                </c:pt>
                <c:pt idx="164263">
                  <c:v>1.3260900000000001E-2</c:v>
                </c:pt>
                <c:pt idx="164264">
                  <c:v>1.29E-2</c:v>
                </c:pt>
                <c:pt idx="164265">
                  <c:v>1.25066E-2</c:v>
                </c:pt>
                <c:pt idx="164266">
                  <c:v>1.20813E-2</c:v>
                </c:pt>
                <c:pt idx="164267">
                  <c:v>1.1624799999999999E-2</c:v>
                </c:pt>
                <c:pt idx="164268">
                  <c:v>1.1137899999999999E-2</c:v>
                </c:pt>
                <c:pt idx="164269">
                  <c:v>1.06214E-2</c:v>
                </c:pt>
                <c:pt idx="164270">
                  <c:v>1.0076099999999999E-2</c:v>
                </c:pt>
                <c:pt idx="164271" formatCode="0.00E+00">
                  <c:v>9.5029099999999998E-3</c:v>
                </c:pt>
                <c:pt idx="164272" formatCode="0.00E+00">
                  <c:v>8.9029E-3</c:v>
                </c:pt>
                <c:pt idx="164273" formatCode="0.00E+00">
                  <c:v>8.2770799999999992E-3</c:v>
                </c:pt>
                <c:pt idx="164274" formatCode="0.00E+00">
                  <c:v>7.6265500000000002E-3</c:v>
                </c:pt>
                <c:pt idx="164275" formatCode="0.00E+00">
                  <c:v>6.9524399999999998E-3</c:v>
                </c:pt>
                <c:pt idx="164276" formatCode="0.00E+00">
                  <c:v>6.2559699999999996E-3</c:v>
                </c:pt>
                <c:pt idx="164277" formatCode="0.00E+00">
                  <c:v>5.53836E-3</c:v>
                </c:pt>
                <c:pt idx="164278" formatCode="0.00E+00">
                  <c:v>4.8009100000000002E-3</c:v>
                </c:pt>
                <c:pt idx="164279" formatCode="0.00E+00">
                  <c:v>4.0449500000000003E-3</c:v>
                </c:pt>
                <c:pt idx="164280" formatCode="0.00E+00">
                  <c:v>3.2718500000000002E-3</c:v>
                </c:pt>
                <c:pt idx="164281" formatCode="0.00E+00">
                  <c:v>2.4830199999999998E-3</c:v>
                </c:pt>
                <c:pt idx="164282" formatCode="0.00E+00">
                  <c:v>1.67991E-3</c:v>
                </c:pt>
                <c:pt idx="164283" formatCode="0.00E+00">
                  <c:v>8.6398400000000004E-4</c:v>
                </c:pt>
                <c:pt idx="164284" formatCode="0.00E+00">
                  <c:v>3.6762099999999998E-5</c:v>
                </c:pt>
                <c:pt idx="164285" formatCode="0.00E+00">
                  <c:v>-8.0022700000000003E-4</c:v>
                </c:pt>
                <c:pt idx="164286" formatCode="0.00E+00">
                  <c:v>-1.6454200000000001E-3</c:v>
                </c:pt>
                <c:pt idx="164287" formatCode="0.00E+00">
                  <c:v>-2.4972499999999999E-3</c:v>
                </c:pt>
                <c:pt idx="164288" formatCode="0.00E+00">
                  <c:v>-3.35411E-3</c:v>
                </c:pt>
                <c:pt idx="164289" formatCode="0.00E+00">
                  <c:v>-4.2143800000000002E-3</c:v>
                </c:pt>
                <c:pt idx="164290" formatCode="0.00E+00">
                  <c:v>-5.0764399999999998E-3</c:v>
                </c:pt>
                <c:pt idx="164291" formatCode="0.00E+00">
                  <c:v>-5.9386600000000001E-3</c:v>
                </c:pt>
                <c:pt idx="164292" formatCode="0.00E+00">
                  <c:v>-6.7993899999999998E-3</c:v>
                </c:pt>
                <c:pt idx="164293" formatCode="0.00E+00">
                  <c:v>-7.6569799999999999E-3</c:v>
                </c:pt>
                <c:pt idx="164294" formatCode="0.00E+00">
                  <c:v>-8.5097899999999997E-3</c:v>
                </c:pt>
                <c:pt idx="164295" formatCode="0.00E+00">
                  <c:v>-9.3561800000000004E-3</c:v>
                </c:pt>
                <c:pt idx="164296">
                  <c:v>-1.01945E-2</c:v>
                </c:pt>
                <c:pt idx="164297">
                  <c:v>-1.1023099999999999E-2</c:v>
                </c:pt>
                <c:pt idx="164298">
                  <c:v>-1.18405E-2</c:v>
                </c:pt>
                <c:pt idx="164299">
                  <c:v>-1.2644900000000001E-2</c:v>
                </c:pt>
                <c:pt idx="164300">
                  <c:v>-1.34348E-2</c:v>
                </c:pt>
                <c:pt idx="164301">
                  <c:v>-1.42086E-2</c:v>
                </c:pt>
                <c:pt idx="164302">
                  <c:v>-1.49648E-2</c:v>
                </c:pt>
                <c:pt idx="164303">
                  <c:v>-1.5702000000000001E-2</c:v>
                </c:pt>
                <c:pt idx="164304">
                  <c:v>-1.6418499999999999E-2</c:v>
                </c:pt>
                <c:pt idx="164305">
                  <c:v>-1.71129E-2</c:v>
                </c:pt>
                <c:pt idx="164306">
                  <c:v>-1.7783899999999998E-2</c:v>
                </c:pt>
                <c:pt idx="164307">
                  <c:v>-1.8429999999999998E-2</c:v>
                </c:pt>
                <c:pt idx="164308">
                  <c:v>-1.9049900000000002E-2</c:v>
                </c:pt>
                <c:pt idx="164309">
                  <c:v>-1.9642400000000001E-2</c:v>
                </c:pt>
                <c:pt idx="164310">
                  <c:v>-2.0205999999999998E-2</c:v>
                </c:pt>
                <c:pt idx="164311">
                  <c:v>-2.07397E-2</c:v>
                </c:pt>
                <c:pt idx="164312">
                  <c:v>-2.1242400000000002E-2</c:v>
                </c:pt>
                <c:pt idx="164313">
                  <c:v>-2.1712700000000001E-2</c:v>
                </c:pt>
                <c:pt idx="164314">
                  <c:v>-2.21499E-2</c:v>
                </c:pt>
                <c:pt idx="164315">
                  <c:v>-2.2552800000000001E-2</c:v>
                </c:pt>
                <c:pt idx="164316">
                  <c:v>-2.29204E-2</c:v>
                </c:pt>
                <c:pt idx="164317">
                  <c:v>-2.3251999999999998E-2</c:v>
                </c:pt>
                <c:pt idx="164318">
                  <c:v>-2.35468E-2</c:v>
                </c:pt>
                <c:pt idx="164319">
                  <c:v>-2.3803899999999999E-2</c:v>
                </c:pt>
                <c:pt idx="164320">
                  <c:v>-2.4022700000000001E-2</c:v>
                </c:pt>
                <c:pt idx="164321">
                  <c:v>-2.4202499999999998E-2</c:v>
                </c:pt>
                <c:pt idx="164322">
                  <c:v>-2.4342900000000001E-2</c:v>
                </c:pt>
                <c:pt idx="164323">
                  <c:v>-2.4443300000000001E-2</c:v>
                </c:pt>
                <c:pt idx="164324">
                  <c:v>-2.4503299999999999E-2</c:v>
                </c:pt>
                <c:pt idx="164325">
                  <c:v>-2.4522599999999999E-2</c:v>
                </c:pt>
                <c:pt idx="164326">
                  <c:v>-2.45008E-2</c:v>
                </c:pt>
                <c:pt idx="164327">
                  <c:v>-2.4437899999999999E-2</c:v>
                </c:pt>
                <c:pt idx="164328">
                  <c:v>-2.43336E-2</c:v>
                </c:pt>
                <c:pt idx="164329">
                  <c:v>-2.4188000000000001E-2</c:v>
                </c:pt>
                <c:pt idx="164330">
                  <c:v>-2.4000899999999999E-2</c:v>
                </c:pt>
                <c:pt idx="164331">
                  <c:v>-2.3772600000000001E-2</c:v>
                </c:pt>
                <c:pt idx="164332">
                  <c:v>-2.3503199999999998E-2</c:v>
                </c:pt>
                <c:pt idx="164333">
                  <c:v>-2.31928E-2</c:v>
                </c:pt>
                <c:pt idx="164334">
                  <c:v>-2.2841899999999998E-2</c:v>
                </c:pt>
                <c:pt idx="164335">
                  <c:v>-2.24508E-2</c:v>
                </c:pt>
                <c:pt idx="164336">
                  <c:v>-2.2020000000000001E-2</c:v>
                </c:pt>
                <c:pt idx="164337">
                  <c:v>-2.15499E-2</c:v>
                </c:pt>
                <c:pt idx="164338">
                  <c:v>-2.1041199999999999E-2</c:v>
                </c:pt>
                <c:pt idx="164339">
                  <c:v>-2.0494499999999999E-2</c:v>
                </c:pt>
                <c:pt idx="164340">
                  <c:v>-1.9910600000000001E-2</c:v>
                </c:pt>
                <c:pt idx="164341">
                  <c:v>-1.92902E-2</c:v>
                </c:pt>
                <c:pt idx="164342">
                  <c:v>-1.8634299999999999E-2</c:v>
                </c:pt>
                <c:pt idx="164343">
                  <c:v>-1.79437E-2</c:v>
                </c:pt>
                <c:pt idx="164344">
                  <c:v>-1.7219399999999999E-2</c:v>
                </c:pt>
                <c:pt idx="164345">
                  <c:v>-1.6462500000000001E-2</c:v>
                </c:pt>
                <c:pt idx="164346">
                  <c:v>-1.56741E-2</c:v>
                </c:pt>
                <c:pt idx="164347">
                  <c:v>-1.48554E-2</c:v>
                </c:pt>
                <c:pt idx="164348">
                  <c:v>-1.4007500000000001E-2</c:v>
                </c:pt>
                <c:pt idx="164349">
                  <c:v>-1.3131800000000001E-2</c:v>
                </c:pt>
                <c:pt idx="164350">
                  <c:v>-1.22296E-2</c:v>
                </c:pt>
                <c:pt idx="164351">
                  <c:v>-1.1302299999999999E-2</c:v>
                </c:pt>
                <c:pt idx="164352">
                  <c:v>-1.03512E-2</c:v>
                </c:pt>
                <c:pt idx="164353" formatCode="0.00E+00">
                  <c:v>-9.3779099999999997E-3</c:v>
                </c:pt>
                <c:pt idx="164354" formatCode="0.00E+00">
                  <c:v>-8.3838799999999998E-3</c:v>
                </c:pt>
                <c:pt idx="164355" formatCode="0.00E+00">
                  <c:v>-7.3706700000000002E-3</c:v>
                </c:pt>
                <c:pt idx="164356" formatCode="0.00E+00">
                  <c:v>-6.3398500000000002E-3</c:v>
                </c:pt>
                <c:pt idx="164357" formatCode="0.00E+00">
                  <c:v>-5.2930499999999997E-3</c:v>
                </c:pt>
                <c:pt idx="164358" formatCode="0.00E+00">
                  <c:v>-4.2319200000000001E-3</c:v>
                </c:pt>
                <c:pt idx="164359" formatCode="0.00E+00">
                  <c:v>-3.1581500000000002E-3</c:v>
                </c:pt>
                <c:pt idx="164360" formatCode="0.00E+00">
                  <c:v>-2.0734199999999999E-3</c:v>
                </c:pt>
                <c:pt idx="164361" formatCode="0.00E+00">
                  <c:v>-9.7947599999999996E-4</c:v>
                </c:pt>
                <c:pt idx="164362" formatCode="0.00E+00">
                  <c:v>1.2194200000000001E-4</c:v>
                </c:pt>
                <c:pt idx="164363" formatCode="0.00E+00">
                  <c:v>1.2290700000000001E-3</c:v>
                </c:pt>
                <c:pt idx="164364" formatCode="0.00E+00">
                  <c:v>2.3401300000000002E-3</c:v>
                </c:pt>
                <c:pt idx="164365" formatCode="0.00E+00">
                  <c:v>3.4533400000000001E-3</c:v>
                </c:pt>
                <c:pt idx="164366" formatCode="0.00E+00">
                  <c:v>4.5668999999999996E-3</c:v>
                </c:pt>
                <c:pt idx="164367" formatCode="0.00E+00">
                  <c:v>5.6790199999999999E-3</c:v>
                </c:pt>
                <c:pt idx="164368" formatCode="0.00E+00">
                  <c:v>6.7878900000000004E-3</c:v>
                </c:pt>
                <c:pt idx="164369" formatCode="0.00E+00">
                  <c:v>7.8917199999999996E-3</c:v>
                </c:pt>
                <c:pt idx="164370" formatCode="0.00E+00">
                  <c:v>8.9887100000000004E-3</c:v>
                </c:pt>
                <c:pt idx="164371">
                  <c:v>1.00771E-2</c:v>
                </c:pt>
                <c:pt idx="164372">
                  <c:v>1.1155099999999999E-2</c:v>
                </c:pt>
                <c:pt idx="164373">
                  <c:v>1.22209E-2</c:v>
                </c:pt>
                <c:pt idx="164374">
                  <c:v>1.32728E-2</c:v>
                </c:pt>
                <c:pt idx="164375">
                  <c:v>1.43091E-2</c:v>
                </c:pt>
                <c:pt idx="164376">
                  <c:v>1.5328100000000001E-2</c:v>
                </c:pt>
                <c:pt idx="164377">
                  <c:v>1.6328100000000002E-2</c:v>
                </c:pt>
                <c:pt idx="164378">
                  <c:v>1.73075E-2</c:v>
                </c:pt>
                <c:pt idx="164379">
                  <c:v>1.8264599999999999E-2</c:v>
                </c:pt>
                <c:pt idx="164380">
                  <c:v>1.91979E-2</c:v>
                </c:pt>
                <c:pt idx="164381">
                  <c:v>2.01058E-2</c:v>
                </c:pt>
                <c:pt idx="164382">
                  <c:v>2.0986899999999999E-2</c:v>
                </c:pt>
                <c:pt idx="164383">
                  <c:v>2.1839600000000001E-2</c:v>
                </c:pt>
                <c:pt idx="164384">
                  <c:v>2.2662700000000001E-2</c:v>
                </c:pt>
                <c:pt idx="164385">
                  <c:v>2.3454599999999999E-2</c:v>
                </c:pt>
                <c:pt idx="164386">
                  <c:v>2.4214099999999999E-2</c:v>
                </c:pt>
                <c:pt idx="164387">
                  <c:v>2.494E-2</c:v>
                </c:pt>
                <c:pt idx="164388">
                  <c:v>2.5630900000000002E-2</c:v>
                </c:pt>
                <c:pt idx="164389">
                  <c:v>2.6285900000000001E-2</c:v>
                </c:pt>
                <c:pt idx="164390">
                  <c:v>2.6903699999999999E-2</c:v>
                </c:pt>
                <c:pt idx="164391">
                  <c:v>2.7483299999999999E-2</c:v>
                </c:pt>
                <c:pt idx="164392">
                  <c:v>2.8023900000000001E-2</c:v>
                </c:pt>
                <c:pt idx="164393">
                  <c:v>2.8524299999999999E-2</c:v>
                </c:pt>
                <c:pt idx="164394">
                  <c:v>2.89839E-2</c:v>
                </c:pt>
                <c:pt idx="164395">
                  <c:v>2.9401900000000002E-2</c:v>
                </c:pt>
                <c:pt idx="164396">
                  <c:v>2.9777499999999998E-2</c:v>
                </c:pt>
                <c:pt idx="164397">
                  <c:v>3.0110000000000001E-2</c:v>
                </c:pt>
                <c:pt idx="164398">
                  <c:v>3.0398999999999999E-2</c:v>
                </c:pt>
                <c:pt idx="164399">
                  <c:v>3.0644000000000001E-2</c:v>
                </c:pt>
                <c:pt idx="164400">
                  <c:v>3.0844400000000001E-2</c:v>
                </c:pt>
                <c:pt idx="164401">
                  <c:v>3.1E-2</c:v>
                </c:pt>
                <c:pt idx="164402">
                  <c:v>3.11104E-2</c:v>
                </c:pt>
                <c:pt idx="164403">
                  <c:v>3.1175499999999998E-2</c:v>
                </c:pt>
                <c:pt idx="164404">
                  <c:v>3.11951E-2</c:v>
                </c:pt>
                <c:pt idx="164405">
                  <c:v>3.11693E-2</c:v>
                </c:pt>
                <c:pt idx="164406">
                  <c:v>3.1097900000000001E-2</c:v>
                </c:pt>
                <c:pt idx="164407">
                  <c:v>3.0981000000000002E-2</c:v>
                </c:pt>
                <c:pt idx="164408">
                  <c:v>3.0818999999999999E-2</c:v>
                </c:pt>
                <c:pt idx="164409">
                  <c:v>3.0611900000000001E-2</c:v>
                </c:pt>
                <c:pt idx="164410">
                  <c:v>3.0360100000000001E-2</c:v>
                </c:pt>
                <c:pt idx="164411">
                  <c:v>3.0064E-2</c:v>
                </c:pt>
                <c:pt idx="164412">
                  <c:v>2.9724E-2</c:v>
                </c:pt>
                <c:pt idx="164413">
                  <c:v>2.9340700000000001E-2</c:v>
                </c:pt>
                <c:pt idx="164414">
                  <c:v>2.8914599999999999E-2</c:v>
                </c:pt>
                <c:pt idx="164415">
                  <c:v>2.84465E-2</c:v>
                </c:pt>
                <c:pt idx="164416">
                  <c:v>2.7937099999999999E-2</c:v>
                </c:pt>
                <c:pt idx="164417">
                  <c:v>2.7387100000000001E-2</c:v>
                </c:pt>
                <c:pt idx="164418">
                  <c:v>2.6797399999999999E-2</c:v>
                </c:pt>
                <c:pt idx="164419">
                  <c:v>2.6169100000000001E-2</c:v>
                </c:pt>
                <c:pt idx="164420">
                  <c:v>2.5502899999999998E-2</c:v>
                </c:pt>
                <c:pt idx="164421">
                  <c:v>2.4800099999999999E-2</c:v>
                </c:pt>
                <c:pt idx="164422">
                  <c:v>2.4061800000000001E-2</c:v>
                </c:pt>
                <c:pt idx="164423">
                  <c:v>2.3289000000000001E-2</c:v>
                </c:pt>
                <c:pt idx="164424">
                  <c:v>2.2483E-2</c:v>
                </c:pt>
                <c:pt idx="164425">
                  <c:v>2.16452E-2</c:v>
                </c:pt>
                <c:pt idx="164426">
                  <c:v>2.0776800000000002E-2</c:v>
                </c:pt>
                <c:pt idx="164427">
                  <c:v>1.98792E-2</c:v>
                </c:pt>
                <c:pt idx="164428">
                  <c:v>1.89538E-2</c:v>
                </c:pt>
                <c:pt idx="164429">
                  <c:v>1.80021E-2</c:v>
                </c:pt>
                <c:pt idx="164430">
                  <c:v>1.7025599999999998E-2</c:v>
                </c:pt>
                <c:pt idx="164431">
                  <c:v>1.60258E-2</c:v>
                </c:pt>
                <c:pt idx="164432">
                  <c:v>1.50043E-2</c:v>
                </c:pt>
                <c:pt idx="164433">
                  <c:v>1.3962799999999999E-2</c:v>
                </c:pt>
                <c:pt idx="164434">
                  <c:v>1.2902800000000001E-2</c:v>
                </c:pt>
                <c:pt idx="164435">
                  <c:v>1.1826100000000001E-2</c:v>
                </c:pt>
                <c:pt idx="164436">
                  <c:v>1.07343E-2</c:v>
                </c:pt>
                <c:pt idx="164437" formatCode="0.00E+00">
                  <c:v>9.6291199999999997E-3</c:v>
                </c:pt>
                <c:pt idx="164438" formatCode="0.00E+00">
                  <c:v>8.5123300000000002E-3</c:v>
                </c:pt>
                <c:pt idx="164439" formatCode="0.00E+00">
                  <c:v>7.3856700000000004E-3</c:v>
                </c:pt>
                <c:pt idx="164440" formatCode="0.00E+00">
                  <c:v>6.2508800000000003E-3</c:v>
                </c:pt>
                <c:pt idx="164441" formatCode="0.00E+00">
                  <c:v>5.1097499999999997E-3</c:v>
                </c:pt>
                <c:pt idx="164442" formatCode="0.00E+00">
                  <c:v>3.9640500000000002E-3</c:v>
                </c:pt>
                <c:pt idx="164443" formatCode="0.00E+00">
                  <c:v>2.8155599999999999E-3</c:v>
                </c:pt>
                <c:pt idx="164444" formatCode="0.00E+00">
                  <c:v>1.66606E-3</c:v>
                </c:pt>
                <c:pt idx="164445" formatCode="0.00E+00">
                  <c:v>5.1732700000000004E-4</c:v>
                </c:pt>
                <c:pt idx="164446" formatCode="0.00E+00">
                  <c:v>-6.2886599999999995E-4</c:v>
                </c:pt>
                <c:pt idx="164447" formatCode="0.00E+00">
                  <c:v>-1.77075E-3</c:v>
                </c:pt>
                <c:pt idx="164448" formatCode="0.00E+00">
                  <c:v>-2.9065900000000001E-3</c:v>
                </c:pt>
                <c:pt idx="164449" formatCode="0.00E+00">
                  <c:v>-4.03462E-3</c:v>
                </c:pt>
                <c:pt idx="164450" formatCode="0.00E+00">
                  <c:v>-5.1531399999999996E-3</c:v>
                </c:pt>
                <c:pt idx="164451" formatCode="0.00E+00">
                  <c:v>-6.2604499999999999E-3</c:v>
                </c:pt>
                <c:pt idx="164452" formatCode="0.00E+00">
                  <c:v>-7.3548600000000004E-3</c:v>
                </c:pt>
                <c:pt idx="164453" formatCode="0.00E+00">
                  <c:v>-8.4347199999999997E-3</c:v>
                </c:pt>
                <c:pt idx="164454" formatCode="0.00E+00">
                  <c:v>-9.4984200000000005E-3</c:v>
                </c:pt>
                <c:pt idx="164455">
                  <c:v>-1.0544400000000001E-2</c:v>
                </c:pt>
                <c:pt idx="164456">
                  <c:v>-1.1571E-2</c:v>
                </c:pt>
                <c:pt idx="164457">
                  <c:v>-1.25767E-2</c:v>
                </c:pt>
                <c:pt idx="164458">
                  <c:v>-1.35602E-2</c:v>
                </c:pt>
                <c:pt idx="164459">
                  <c:v>-1.4519900000000001E-2</c:v>
                </c:pt>
                <c:pt idx="164460">
                  <c:v>-1.54544E-2</c:v>
                </c:pt>
                <c:pt idx="164461">
                  <c:v>-1.6362399999999999E-2</c:v>
                </c:pt>
                <c:pt idx="164462">
                  <c:v>-1.72426E-2</c:v>
                </c:pt>
                <c:pt idx="164463">
                  <c:v>-1.80938E-2</c:v>
                </c:pt>
                <c:pt idx="164464">
                  <c:v>-1.89146E-2</c:v>
                </c:pt>
                <c:pt idx="164465">
                  <c:v>-1.9704099999999999E-2</c:v>
                </c:pt>
                <c:pt idx="164466">
                  <c:v>-2.0461E-2</c:v>
                </c:pt>
                <c:pt idx="164467">
                  <c:v>-2.1184399999999999E-2</c:v>
                </c:pt>
                <c:pt idx="164468">
                  <c:v>-2.1873299999999998E-2</c:v>
                </c:pt>
                <c:pt idx="164469">
                  <c:v>-2.25268E-2</c:v>
                </c:pt>
                <c:pt idx="164470">
                  <c:v>-2.3143899999999999E-2</c:v>
                </c:pt>
                <c:pt idx="164471">
                  <c:v>-2.3723999999999999E-2</c:v>
                </c:pt>
                <c:pt idx="164472">
                  <c:v>-2.42664E-2</c:v>
                </c:pt>
                <c:pt idx="164473">
                  <c:v>-2.4770199999999999E-2</c:v>
                </c:pt>
                <c:pt idx="164474">
                  <c:v>-2.52351E-2</c:v>
                </c:pt>
                <c:pt idx="164475">
                  <c:v>-2.56603E-2</c:v>
                </c:pt>
                <c:pt idx="164476">
                  <c:v>-2.6045599999999999E-2</c:v>
                </c:pt>
                <c:pt idx="164477">
                  <c:v>-2.6390400000000001E-2</c:v>
                </c:pt>
                <c:pt idx="164478">
                  <c:v>-2.6694599999999999E-2</c:v>
                </c:pt>
                <c:pt idx="164479">
                  <c:v>-2.6957700000000001E-2</c:v>
                </c:pt>
                <c:pt idx="164480">
                  <c:v>-2.7179700000000001E-2</c:v>
                </c:pt>
                <c:pt idx="164481">
                  <c:v>-2.73604E-2</c:v>
                </c:pt>
                <c:pt idx="164482">
                  <c:v>-2.7499800000000001E-2</c:v>
                </c:pt>
                <c:pt idx="164483">
                  <c:v>-2.7597900000000002E-2</c:v>
                </c:pt>
                <c:pt idx="164484">
                  <c:v>-2.76549E-2</c:v>
                </c:pt>
                <c:pt idx="164485">
                  <c:v>-2.7670799999999999E-2</c:v>
                </c:pt>
                <c:pt idx="164486">
                  <c:v>-2.7646E-2</c:v>
                </c:pt>
                <c:pt idx="164487">
                  <c:v>-2.75807E-2</c:v>
                </c:pt>
                <c:pt idx="164488">
                  <c:v>-2.7475200000000002E-2</c:v>
                </c:pt>
                <c:pt idx="164489">
                  <c:v>-2.73301E-2</c:v>
                </c:pt>
                <c:pt idx="164490">
                  <c:v>-2.7145800000000001E-2</c:v>
                </c:pt>
                <c:pt idx="164491">
                  <c:v>-2.69228E-2</c:v>
                </c:pt>
                <c:pt idx="164492">
                  <c:v>-2.6661899999999999E-2</c:v>
                </c:pt>
                <c:pt idx="164493">
                  <c:v>-2.63637E-2</c:v>
                </c:pt>
                <c:pt idx="164494">
                  <c:v>-2.6028800000000001E-2</c:v>
                </c:pt>
                <c:pt idx="164495">
                  <c:v>-2.5658199999999999E-2</c:v>
                </c:pt>
                <c:pt idx="164496">
                  <c:v>-2.5252699999999999E-2</c:v>
                </c:pt>
                <c:pt idx="164497">
                  <c:v>-2.4813200000000001E-2</c:v>
                </c:pt>
                <c:pt idx="164498">
                  <c:v>-2.43407E-2</c:v>
                </c:pt>
                <c:pt idx="164499">
                  <c:v>-2.3836099999999999E-2</c:v>
                </c:pt>
                <c:pt idx="164500">
                  <c:v>-2.3300600000000001E-2</c:v>
                </c:pt>
                <c:pt idx="164501">
                  <c:v>-2.2735200000000001E-2</c:v>
                </c:pt>
                <c:pt idx="164502">
                  <c:v>-2.21412E-2</c:v>
                </c:pt>
                <c:pt idx="164503">
                  <c:v>-2.1519699999999999E-2</c:v>
                </c:pt>
                <c:pt idx="164504">
                  <c:v>-2.0871899999999999E-2</c:v>
                </c:pt>
                <c:pt idx="164505">
                  <c:v>-2.0199100000000001E-2</c:v>
                </c:pt>
                <c:pt idx="164506">
                  <c:v>-1.9502700000000001E-2</c:v>
                </c:pt>
                <c:pt idx="164507">
                  <c:v>-1.8783999999999999E-2</c:v>
                </c:pt>
                <c:pt idx="164508">
                  <c:v>-1.8044299999999999E-2</c:v>
                </c:pt>
                <c:pt idx="164509">
                  <c:v>-1.7285100000000001E-2</c:v>
                </c:pt>
                <c:pt idx="164510">
                  <c:v>-1.65077E-2</c:v>
                </c:pt>
                <c:pt idx="164511">
                  <c:v>-1.5713700000000001E-2</c:v>
                </c:pt>
                <c:pt idx="164512">
                  <c:v>-1.4904499999999999E-2</c:v>
                </c:pt>
                <c:pt idx="164513">
                  <c:v>-1.40816E-2</c:v>
                </c:pt>
                <c:pt idx="164514">
                  <c:v>-1.32464E-2</c:v>
                </c:pt>
                <c:pt idx="164515">
                  <c:v>-1.2400599999999999E-2</c:v>
                </c:pt>
                <c:pt idx="164516">
                  <c:v>-1.15456E-2</c:v>
                </c:pt>
                <c:pt idx="164517">
                  <c:v>-1.06829E-2</c:v>
                </c:pt>
                <c:pt idx="164518" formatCode="0.00E+00">
                  <c:v>-9.8141300000000008E-3</c:v>
                </c:pt>
                <c:pt idx="164519" formatCode="0.00E+00">
                  <c:v>-8.9407299999999992E-3</c:v>
                </c:pt>
                <c:pt idx="164520" formatCode="0.00E+00">
                  <c:v>-8.0642700000000001E-3</c:v>
                </c:pt>
                <c:pt idx="164521" formatCode="0.00E+00">
                  <c:v>-7.1862599999999999E-3</c:v>
                </c:pt>
                <c:pt idx="164522" formatCode="0.00E+00">
                  <c:v>-6.3082099999999999E-3</c:v>
                </c:pt>
                <c:pt idx="164523" formatCode="0.00E+00">
                  <c:v>-5.4316299999999998E-3</c:v>
                </c:pt>
                <c:pt idx="164524" formatCode="0.00E+00">
                  <c:v>-4.5580100000000004E-3</c:v>
                </c:pt>
                <c:pt idx="164525" formatCode="0.00E+00">
                  <c:v>-3.6888300000000001E-3</c:v>
                </c:pt>
                <c:pt idx="164526" formatCode="0.00E+00">
                  <c:v>-2.8255300000000001E-3</c:v>
                </c:pt>
                <c:pt idx="164527" formatCode="0.00E+00">
                  <c:v>-1.96956E-3</c:v>
                </c:pt>
                <c:pt idx="164528" formatCode="0.00E+00">
                  <c:v>-1.1223299999999999E-3</c:v>
                </c:pt>
                <c:pt idx="164529" formatCode="0.00E+00">
                  <c:v>-2.8521699999999999E-4</c:v>
                </c:pt>
                <c:pt idx="164530" formatCode="0.00E+00">
                  <c:v>5.4041899999999999E-4</c:v>
                </c:pt>
                <c:pt idx="164531" formatCode="0.00E+00">
                  <c:v>1.3532500000000001E-3</c:v>
                </c:pt>
                <c:pt idx="164532" formatCode="0.00E+00">
                  <c:v>2.15198E-3</c:v>
                </c:pt>
                <c:pt idx="164533" formatCode="0.00E+00">
                  <c:v>2.9353600000000001E-3</c:v>
                </c:pt>
                <c:pt idx="164534" formatCode="0.00E+00">
                  <c:v>3.7021699999999999E-3</c:v>
                </c:pt>
                <c:pt idx="164535" formatCode="0.00E+00">
                  <c:v>4.4512099999999997E-3</c:v>
                </c:pt>
                <c:pt idx="164536" formatCode="0.00E+00">
                  <c:v>5.1813700000000002E-3</c:v>
                </c:pt>
                <c:pt idx="164537" formatCode="0.00E+00">
                  <c:v>5.8915299999999999E-3</c:v>
                </c:pt>
                <c:pt idx="164538" formatCode="0.00E+00">
                  <c:v>6.5806399999999996E-3</c:v>
                </c:pt>
                <c:pt idx="164539" formatCode="0.00E+00">
                  <c:v>7.2477100000000001E-3</c:v>
                </c:pt>
                <c:pt idx="164540" formatCode="0.00E+00">
                  <c:v>7.8917799999999993E-3</c:v>
                </c:pt>
                <c:pt idx="164541" formatCode="0.00E+00">
                  <c:v>8.5119299999999991E-3</c:v>
                </c:pt>
                <c:pt idx="164542" formatCode="0.00E+00">
                  <c:v>9.1073200000000003E-3</c:v>
                </c:pt>
                <c:pt idx="164543" formatCode="0.00E+00">
                  <c:v>9.6771500000000007E-3</c:v>
                </c:pt>
                <c:pt idx="164544">
                  <c:v>1.0220699999999999E-2</c:v>
                </c:pt>
                <c:pt idx="164545">
                  <c:v>1.0737200000000001E-2</c:v>
                </c:pt>
                <c:pt idx="164546">
                  <c:v>1.1226E-2</c:v>
                </c:pt>
                <c:pt idx="164547">
                  <c:v>1.16867E-2</c:v>
                </c:pt>
                <c:pt idx="164548">
                  <c:v>1.21186E-2</c:v>
                </c:pt>
                <c:pt idx="164549">
                  <c:v>1.2521300000000001E-2</c:v>
                </c:pt>
                <c:pt idx="164550">
                  <c:v>1.28944E-2</c:v>
                </c:pt>
                <c:pt idx="164551">
                  <c:v>1.3237499999999999E-2</c:v>
                </c:pt>
                <c:pt idx="164552">
                  <c:v>1.3550400000000001E-2</c:v>
                </c:pt>
                <c:pt idx="164553">
                  <c:v>1.3832799999999999E-2</c:v>
                </c:pt>
                <c:pt idx="164554">
                  <c:v>1.4084599999999999E-2</c:v>
                </c:pt>
                <c:pt idx="164555">
                  <c:v>1.4305699999999999E-2</c:v>
                </c:pt>
                <c:pt idx="164556">
                  <c:v>1.4496E-2</c:v>
                </c:pt>
                <c:pt idx="164557">
                  <c:v>1.46556E-2</c:v>
                </c:pt>
                <c:pt idx="164558">
                  <c:v>1.47844E-2</c:v>
                </c:pt>
                <c:pt idx="164559">
                  <c:v>1.48828E-2</c:v>
                </c:pt>
                <c:pt idx="164560">
                  <c:v>1.4950700000000001E-2</c:v>
                </c:pt>
                <c:pt idx="164561">
                  <c:v>1.4988599999999999E-2</c:v>
                </c:pt>
                <c:pt idx="164562">
                  <c:v>1.49967E-2</c:v>
                </c:pt>
                <c:pt idx="164563">
                  <c:v>1.49754E-2</c:v>
                </c:pt>
                <c:pt idx="164564">
                  <c:v>1.49251E-2</c:v>
                </c:pt>
                <c:pt idx="164565">
                  <c:v>1.48462E-2</c:v>
                </c:pt>
                <c:pt idx="164566">
                  <c:v>1.47394E-2</c:v>
                </c:pt>
                <c:pt idx="164567">
                  <c:v>1.4605099999999999E-2</c:v>
                </c:pt>
                <c:pt idx="164568">
                  <c:v>1.44441E-2</c:v>
                </c:pt>
                <c:pt idx="164569">
                  <c:v>1.4257000000000001E-2</c:v>
                </c:pt>
                <c:pt idx="164570">
                  <c:v>1.40445E-2</c:v>
                </c:pt>
                <c:pt idx="164571">
                  <c:v>1.3807399999999999E-2</c:v>
                </c:pt>
                <c:pt idx="164572">
                  <c:v>1.35465E-2</c:v>
                </c:pt>
                <c:pt idx="164573">
                  <c:v>1.32628E-2</c:v>
                </c:pt>
                <c:pt idx="164574">
                  <c:v>1.2957E-2</c:v>
                </c:pt>
                <c:pt idx="164575">
                  <c:v>1.26301E-2</c:v>
                </c:pt>
                <c:pt idx="164576">
                  <c:v>1.22831E-2</c:v>
                </c:pt>
                <c:pt idx="164577">
                  <c:v>1.19171E-2</c:v>
                </c:pt>
                <c:pt idx="164578">
                  <c:v>1.1533E-2</c:v>
                </c:pt>
                <c:pt idx="164579">
                  <c:v>1.11319E-2</c:v>
                </c:pt>
                <c:pt idx="164580">
                  <c:v>1.0714899999999999E-2</c:v>
                </c:pt>
                <c:pt idx="164581">
                  <c:v>1.02833E-2</c:v>
                </c:pt>
                <c:pt idx="164582" formatCode="0.00E+00">
                  <c:v>9.8379999999999995E-3</c:v>
                </c:pt>
                <c:pt idx="164583" formatCode="0.00E+00">
                  <c:v>9.3803099999999993E-3</c:v>
                </c:pt>
                <c:pt idx="164584" formatCode="0.00E+00">
                  <c:v>8.9113899999999999E-3</c:v>
                </c:pt>
                <c:pt idx="164585" formatCode="0.00E+00">
                  <c:v>8.4324599999999993E-3</c:v>
                </c:pt>
                <c:pt idx="164586" formatCode="0.00E+00">
                  <c:v>7.9447100000000007E-3</c:v>
                </c:pt>
                <c:pt idx="164587" formatCode="0.00E+00">
                  <c:v>7.4494000000000001E-3</c:v>
                </c:pt>
                <c:pt idx="164588" formatCode="0.00E+00">
                  <c:v>6.9477499999999999E-3</c:v>
                </c:pt>
                <c:pt idx="164589" formatCode="0.00E+00">
                  <c:v>6.4410200000000004E-3</c:v>
                </c:pt>
                <c:pt idx="164590" formatCode="0.00E+00">
                  <c:v>5.9304400000000004E-3</c:v>
                </c:pt>
                <c:pt idx="164591" formatCode="0.00E+00">
                  <c:v>5.41728E-3</c:v>
                </c:pt>
                <c:pt idx="164592" formatCode="0.00E+00">
                  <c:v>4.9027799999999998E-3</c:v>
                </c:pt>
                <c:pt idx="164593" formatCode="0.00E+00">
                  <c:v>4.3881800000000002E-3</c:v>
                </c:pt>
                <c:pt idx="164594" formatCode="0.00E+00">
                  <c:v>3.8747199999999999E-3</c:v>
                </c:pt>
                <c:pt idx="164595" formatCode="0.00E+00">
                  <c:v>3.3636199999999999E-3</c:v>
                </c:pt>
                <c:pt idx="164596" formatCode="0.00E+00">
                  <c:v>2.8561200000000002E-3</c:v>
                </c:pt>
                <c:pt idx="164597" formatCode="0.00E+00">
                  <c:v>2.3534099999999998E-3</c:v>
                </c:pt>
                <c:pt idx="164598" formatCode="0.00E+00">
                  <c:v>1.8566699999999999E-3</c:v>
                </c:pt>
                <c:pt idx="164599" formatCode="0.00E+00">
                  <c:v>1.3670799999999999E-3</c:v>
                </c:pt>
                <c:pt idx="164600" formatCode="0.00E+00">
                  <c:v>8.8578799999999998E-4</c:v>
                </c:pt>
                <c:pt idx="164601" formatCode="0.00E+00">
                  <c:v>4.1390900000000001E-4</c:v>
                </c:pt>
                <c:pt idx="164602" formatCode="0.00E+00">
                  <c:v>-4.7453000000000001E-5</c:v>
                </c:pt>
                <c:pt idx="164603" formatCode="0.00E+00">
                  <c:v>-4.9722799999999995E-4</c:v>
                </c:pt>
                <c:pt idx="164604" formatCode="0.00E+00">
                  <c:v>-9.3437499999999998E-4</c:v>
                </c:pt>
                <c:pt idx="164605" formatCode="0.00E+00">
                  <c:v>-1.3578799999999999E-3</c:v>
                </c:pt>
                <c:pt idx="164606" formatCode="0.00E+00">
                  <c:v>-1.7667799999999999E-3</c:v>
                </c:pt>
                <c:pt idx="164607" formatCode="0.00E+00">
                  <c:v>-2.1601300000000001E-3</c:v>
                </c:pt>
                <c:pt idx="164608" formatCode="0.00E+00">
                  <c:v>-2.5370200000000001E-3</c:v>
                </c:pt>
                <c:pt idx="164609" formatCode="0.00E+00">
                  <c:v>-2.8965900000000001E-3</c:v>
                </c:pt>
                <c:pt idx="164610" formatCode="0.00E+00">
                  <c:v>-3.2380199999999999E-3</c:v>
                </c:pt>
                <c:pt idx="164611" formatCode="0.00E+00">
                  <c:v>-3.5605400000000001E-3</c:v>
                </c:pt>
                <c:pt idx="164612" formatCode="0.00E+00">
                  <c:v>-3.8634099999999998E-3</c:v>
                </c:pt>
                <c:pt idx="164613" formatCode="0.00E+00">
                  <c:v>-4.1459399999999999E-3</c:v>
                </c:pt>
                <c:pt idx="164614" formatCode="0.00E+00">
                  <c:v>-4.40749E-3</c:v>
                </c:pt>
                <c:pt idx="164615" formatCode="0.00E+00">
                  <c:v>-4.6474699999999999E-3</c:v>
                </c:pt>
                <c:pt idx="164616" formatCode="0.00E+00">
                  <c:v>-4.8653300000000002E-3</c:v>
                </c:pt>
                <c:pt idx="164617" formatCode="0.00E+00">
                  <c:v>-5.0605800000000003E-3</c:v>
                </c:pt>
                <c:pt idx="164618" formatCode="0.00E+00">
                  <c:v>-5.2327800000000002E-3</c:v>
                </c:pt>
                <c:pt idx="164619" formatCode="0.00E+00">
                  <c:v>-5.3815399999999998E-3</c:v>
                </c:pt>
                <c:pt idx="164620" formatCode="0.00E+00">
                  <c:v>-5.5065299999999999E-3</c:v>
                </c:pt>
                <c:pt idx="164621" formatCode="0.00E+00">
                  <c:v>-5.6074599999999999E-3</c:v>
                </c:pt>
                <c:pt idx="164622" formatCode="0.00E+00">
                  <c:v>-5.6841000000000001E-3</c:v>
                </c:pt>
                <c:pt idx="164623" formatCode="0.00E+00">
                  <c:v>-5.7362899999999998E-3</c:v>
                </c:pt>
                <c:pt idx="164624" formatCode="0.00E+00">
                  <c:v>-5.7638999999999998E-3</c:v>
                </c:pt>
                <c:pt idx="164625" formatCode="0.00E+00">
                  <c:v>-5.7668800000000003E-3</c:v>
                </c:pt>
                <c:pt idx="164626" formatCode="0.00E+00">
                  <c:v>-5.7452199999999997E-3</c:v>
                </c:pt>
                <c:pt idx="164627" formatCode="0.00E+00">
                  <c:v>-5.6989600000000003E-3</c:v>
                </c:pt>
                <c:pt idx="164628" formatCode="0.00E+00">
                  <c:v>-5.6282199999999998E-3</c:v>
                </c:pt>
                <c:pt idx="164629" formatCode="0.00E+00">
                  <c:v>-5.5331399999999998E-3</c:v>
                </c:pt>
                <c:pt idx="164630" formatCode="0.00E+00">
                  <c:v>-5.4139599999999998E-3</c:v>
                </c:pt>
                <c:pt idx="164631" formatCode="0.00E+00">
                  <c:v>-5.2709300000000001E-3</c:v>
                </c:pt>
                <c:pt idx="164632" formatCode="0.00E+00">
                  <c:v>-5.1043800000000004E-3</c:v>
                </c:pt>
                <c:pt idx="164633" formatCode="0.00E+00">
                  <c:v>-4.9146800000000003E-3</c:v>
                </c:pt>
                <c:pt idx="164634" formatCode="0.00E+00">
                  <c:v>-4.7022699999999997E-3</c:v>
                </c:pt>
                <c:pt idx="164635" formatCode="0.00E+00">
                  <c:v>-4.4676300000000002E-3</c:v>
                </c:pt>
                <c:pt idx="164636" formatCode="0.00E+00">
                  <c:v>-4.2112800000000004E-3</c:v>
                </c:pt>
                <c:pt idx="164637" formatCode="0.00E+00">
                  <c:v>-3.9338100000000003E-3</c:v>
                </c:pt>
                <c:pt idx="164638" formatCode="0.00E+00">
                  <c:v>-3.6358499999999999E-3</c:v>
                </c:pt>
                <c:pt idx="164639" formatCode="0.00E+00">
                  <c:v>-3.3180800000000002E-3</c:v>
                </c:pt>
                <c:pt idx="164640" formatCode="0.00E+00">
                  <c:v>-2.9812100000000002E-3</c:v>
                </c:pt>
                <c:pt idx="164641" formatCode="0.00E+00">
                  <c:v>-2.6260300000000001E-3</c:v>
                </c:pt>
                <c:pt idx="164642" formatCode="0.00E+00">
                  <c:v>-2.25333E-3</c:v>
                </c:pt>
                <c:pt idx="164643" formatCode="0.00E+00">
                  <c:v>-1.8639800000000001E-3</c:v>
                </c:pt>
                <c:pt idx="164644" formatCode="0.00E+00">
                  <c:v>-1.45886E-3</c:v>
                </c:pt>
                <c:pt idx="164645" formatCode="0.00E+00">
                  <c:v>-1.0388999999999999E-3</c:v>
                </c:pt>
                <c:pt idx="164646" formatCode="0.00E+00">
                  <c:v>-6.0507300000000003E-4</c:v>
                </c:pt>
                <c:pt idx="164647" formatCode="0.00E+00">
                  <c:v>-1.5837800000000001E-4</c:v>
                </c:pt>
                <c:pt idx="164648" formatCode="0.00E+00">
                  <c:v>3.00153E-4</c:v>
                </c:pt>
                <c:pt idx="164649" formatCode="0.00E+00">
                  <c:v>7.6945599999999996E-4</c:v>
                </c:pt>
                <c:pt idx="164650" formatCode="0.00E+00">
                  <c:v>1.24844E-3</c:v>
                </c:pt>
                <c:pt idx="164651" formatCode="0.00E+00">
                  <c:v>1.73599E-3</c:v>
                </c:pt>
                <c:pt idx="164652" formatCode="0.00E+00">
                  <c:v>2.2309600000000001E-3</c:v>
                </c:pt>
                <c:pt idx="164653" formatCode="0.00E+00">
                  <c:v>2.7321899999999998E-3</c:v>
                </c:pt>
                <c:pt idx="164654" formatCode="0.00E+00">
                  <c:v>3.2385000000000001E-3</c:v>
                </c:pt>
                <c:pt idx="164655" formatCode="0.00E+00">
                  <c:v>3.7486799999999999E-3</c:v>
                </c:pt>
                <c:pt idx="164656" formatCode="0.00E+00">
                  <c:v>4.2615400000000003E-3</c:v>
                </c:pt>
                <c:pt idx="164657" formatCode="0.00E+00">
                  <c:v>4.77583E-3</c:v>
                </c:pt>
                <c:pt idx="164658" formatCode="0.00E+00">
                  <c:v>5.2903300000000002E-3</c:v>
                </c:pt>
                <c:pt idx="164659" formatCode="0.00E+00">
                  <c:v>5.8037999999999996E-3</c:v>
                </c:pt>
                <c:pt idx="164660" formatCode="0.00E+00">
                  <c:v>6.3149800000000004E-3</c:v>
                </c:pt>
                <c:pt idx="164661" formatCode="0.00E+00">
                  <c:v>6.8226299999999997E-3</c:v>
                </c:pt>
                <c:pt idx="164662" formatCode="0.00E+00">
                  <c:v>7.3255100000000004E-3</c:v>
                </c:pt>
                <c:pt idx="164663" formatCode="0.00E+00">
                  <c:v>7.8223600000000004E-3</c:v>
                </c:pt>
                <c:pt idx="164664" formatCode="0.00E+00">
                  <c:v>8.3119500000000002E-3</c:v>
                </c:pt>
                <c:pt idx="164665" formatCode="0.00E+00">
                  <c:v>8.7930400000000002E-3</c:v>
                </c:pt>
                <c:pt idx="164666" formatCode="0.00E+00">
                  <c:v>9.2644200000000006E-3</c:v>
                </c:pt>
                <c:pt idx="164667" formatCode="0.00E+00">
                  <c:v>9.72488E-3</c:v>
                </c:pt>
                <c:pt idx="164668">
                  <c:v>1.01732E-2</c:v>
                </c:pt>
                <c:pt idx="164669">
                  <c:v>1.0608299999999999E-2</c:v>
                </c:pt>
                <c:pt idx="164670">
                  <c:v>1.10288E-2</c:v>
                </c:pt>
                <c:pt idx="164671">
                  <c:v>1.14339E-2</c:v>
                </c:pt>
                <c:pt idx="164672">
                  <c:v>1.18222E-2</c:v>
                </c:pt>
                <c:pt idx="164673">
                  <c:v>1.2192700000000001E-2</c:v>
                </c:pt>
                <c:pt idx="164674">
                  <c:v>1.25445E-2</c:v>
                </c:pt>
                <c:pt idx="164675">
                  <c:v>1.28763E-2</c:v>
                </c:pt>
                <c:pt idx="164676">
                  <c:v>1.31874E-2</c:v>
                </c:pt>
                <c:pt idx="164677">
                  <c:v>1.3476699999999999E-2</c:v>
                </c:pt>
                <c:pt idx="164678">
                  <c:v>1.37433E-2</c:v>
                </c:pt>
                <c:pt idx="164679">
                  <c:v>1.39863E-2</c:v>
                </c:pt>
                <c:pt idx="164680">
                  <c:v>1.4205000000000001E-2</c:v>
                </c:pt>
                <c:pt idx="164681">
                  <c:v>1.43984E-2</c:v>
                </c:pt>
                <c:pt idx="164682">
                  <c:v>1.4566000000000001E-2</c:v>
                </c:pt>
                <c:pt idx="164683">
                  <c:v>1.47069E-2</c:v>
                </c:pt>
                <c:pt idx="164684">
                  <c:v>1.48205E-2</c:v>
                </c:pt>
                <c:pt idx="164685">
                  <c:v>1.4906300000000001E-2</c:v>
                </c:pt>
                <c:pt idx="164686">
                  <c:v>1.49637E-2</c:v>
                </c:pt>
                <c:pt idx="164687">
                  <c:v>1.49921E-2</c:v>
                </c:pt>
                <c:pt idx="164688">
                  <c:v>1.4991300000000001E-2</c:v>
                </c:pt>
                <c:pt idx="164689">
                  <c:v>1.4960599999999999E-2</c:v>
                </c:pt>
                <c:pt idx="164690">
                  <c:v>1.49E-2</c:v>
                </c:pt>
                <c:pt idx="164691">
                  <c:v>1.4808999999999999E-2</c:v>
                </c:pt>
                <c:pt idx="164692">
                  <c:v>1.46874E-2</c:v>
                </c:pt>
                <c:pt idx="164693">
                  <c:v>1.45351E-2</c:v>
                </c:pt>
                <c:pt idx="164694">
                  <c:v>1.4352E-2</c:v>
                </c:pt>
                <c:pt idx="164695">
                  <c:v>1.4138100000000001E-2</c:v>
                </c:pt>
                <c:pt idx="164696">
                  <c:v>1.3893300000000001E-2</c:v>
                </c:pt>
                <c:pt idx="164697">
                  <c:v>1.36177E-2</c:v>
                </c:pt>
                <c:pt idx="164698">
                  <c:v>1.33116E-2</c:v>
                </c:pt>
                <c:pt idx="164699">
                  <c:v>1.2975E-2</c:v>
                </c:pt>
                <c:pt idx="164700">
                  <c:v>1.26082E-2</c:v>
                </c:pt>
                <c:pt idx="164701">
                  <c:v>1.22116E-2</c:v>
                </c:pt>
                <c:pt idx="164702">
                  <c:v>1.1785500000000001E-2</c:v>
                </c:pt>
                <c:pt idx="164703">
                  <c:v>1.1330399999999999E-2</c:v>
                </c:pt>
                <c:pt idx="164704">
                  <c:v>1.0846700000000001E-2</c:v>
                </c:pt>
                <c:pt idx="164705">
                  <c:v>1.0335E-2</c:v>
                </c:pt>
                <c:pt idx="164706" formatCode="0.00E+00">
                  <c:v>9.7959099999999997E-3</c:v>
                </c:pt>
                <c:pt idx="164707" formatCode="0.00E+00">
                  <c:v>9.2300899999999998E-3</c:v>
                </c:pt>
                <c:pt idx="164708" formatCode="0.00E+00">
                  <c:v>8.63826E-3</c:v>
                </c:pt>
                <c:pt idx="164709" formatCode="0.00E+00">
                  <c:v>8.0211699999999993E-3</c:v>
                </c:pt>
                <c:pt idx="164710" formatCode="0.00E+00">
                  <c:v>7.3796599999999997E-3</c:v>
                </c:pt>
                <c:pt idx="164711" formatCode="0.00E+00">
                  <c:v>6.7146000000000003E-3</c:v>
                </c:pt>
                <c:pt idx="164712" formatCode="0.00E+00">
                  <c:v>6.0269199999999998E-3</c:v>
                </c:pt>
                <c:pt idx="164713" formatCode="0.00E+00">
                  <c:v>5.3175799999999997E-3</c:v>
                </c:pt>
                <c:pt idx="164714" formatCode="0.00E+00">
                  <c:v>4.5875999999999998E-3</c:v>
                </c:pt>
                <c:pt idx="164715" formatCode="0.00E+00">
                  <c:v>3.8380599999999999E-3</c:v>
                </c:pt>
                <c:pt idx="164716" formatCode="0.00E+00">
                  <c:v>3.0700599999999999E-3</c:v>
                </c:pt>
                <c:pt idx="164717" formatCode="0.00E+00">
                  <c:v>2.2847399999999999E-3</c:v>
                </c:pt>
                <c:pt idx="164718" formatCode="0.00E+00">
                  <c:v>1.4833100000000001E-3</c:v>
                </c:pt>
                <c:pt idx="164719" formatCode="0.00E+00">
                  <c:v>6.6697999999999996E-4</c:v>
                </c:pt>
                <c:pt idx="164720" formatCode="0.00E+00">
                  <c:v>-1.6297600000000001E-4</c:v>
                </c:pt>
                <c:pt idx="164721" formatCode="0.00E+00">
                  <c:v>-1.00526E-3</c:v>
                </c:pt>
                <c:pt idx="164722" formatCode="0.00E+00">
                  <c:v>-1.85855E-3</c:v>
                </c:pt>
                <c:pt idx="164723" formatCode="0.00E+00">
                  <c:v>-2.72149E-3</c:v>
                </c:pt>
                <c:pt idx="164724" formatCode="0.00E+00">
                  <c:v>-3.59268E-3</c:v>
                </c:pt>
                <c:pt idx="164725" formatCode="0.00E+00">
                  <c:v>-4.47073E-3</c:v>
                </c:pt>
                <c:pt idx="164726" formatCode="0.00E+00">
                  <c:v>-5.35419E-3</c:v>
                </c:pt>
                <c:pt idx="164727" formatCode="0.00E+00">
                  <c:v>-6.2416199999999998E-3</c:v>
                </c:pt>
                <c:pt idx="164728" formatCode="0.00E+00">
                  <c:v>-7.1315500000000004E-3</c:v>
                </c:pt>
                <c:pt idx="164729" formatCode="0.00E+00">
                  <c:v>-8.0225000000000001E-3</c:v>
                </c:pt>
                <c:pt idx="164730" formatCode="0.00E+00">
                  <c:v>-8.9129599999999993E-3</c:v>
                </c:pt>
                <c:pt idx="164731" formatCode="0.00E+00">
                  <c:v>-9.8014499999999997E-3</c:v>
                </c:pt>
                <c:pt idx="164732">
                  <c:v>-1.06864E-2</c:v>
                </c:pt>
                <c:pt idx="164733">
                  <c:v>-1.1566399999999999E-2</c:v>
                </c:pt>
                <c:pt idx="164734">
                  <c:v>-1.24399E-2</c:v>
                </c:pt>
                <c:pt idx="164735">
                  <c:v>-1.3305300000000001E-2</c:v>
                </c:pt>
                <c:pt idx="164736">
                  <c:v>-1.4161099999999999E-2</c:v>
                </c:pt>
                <c:pt idx="164737">
                  <c:v>-1.5006E-2</c:v>
                </c:pt>
                <c:pt idx="164738">
                  <c:v>-1.58382E-2</c:v>
                </c:pt>
                <c:pt idx="164739">
                  <c:v>-1.6656399999999998E-2</c:v>
                </c:pt>
                <c:pt idx="164740">
                  <c:v>-1.7459100000000002E-2</c:v>
                </c:pt>
                <c:pt idx="164741">
                  <c:v>-1.8244900000000001E-2</c:v>
                </c:pt>
                <c:pt idx="164742">
                  <c:v>-1.90122E-2</c:v>
                </c:pt>
                <c:pt idx="164743">
                  <c:v>-1.9759800000000001E-2</c:v>
                </c:pt>
                <c:pt idx="164744">
                  <c:v>-2.04862E-2</c:v>
                </c:pt>
                <c:pt idx="164745">
                  <c:v>-2.1190000000000001E-2</c:v>
                </c:pt>
                <c:pt idx="164746">
                  <c:v>-2.1870000000000001E-2</c:v>
                </c:pt>
                <c:pt idx="164747">
                  <c:v>-2.2524800000000001E-2</c:v>
                </c:pt>
                <c:pt idx="164748">
                  <c:v>-2.3153099999999999E-2</c:v>
                </c:pt>
                <c:pt idx="164749">
                  <c:v>-2.3753900000000001E-2</c:v>
                </c:pt>
                <c:pt idx="164750">
                  <c:v>-2.4325800000000002E-2</c:v>
                </c:pt>
                <c:pt idx="164751">
                  <c:v>-2.48677E-2</c:v>
                </c:pt>
                <c:pt idx="164752">
                  <c:v>-2.5378600000000001E-2</c:v>
                </c:pt>
                <c:pt idx="164753">
                  <c:v>-2.58573E-2</c:v>
                </c:pt>
                <c:pt idx="164754">
                  <c:v>-2.6302900000000001E-2</c:v>
                </c:pt>
                <c:pt idx="164755">
                  <c:v>-2.6714399999999999E-2</c:v>
                </c:pt>
                <c:pt idx="164756">
                  <c:v>-2.7091E-2</c:v>
                </c:pt>
                <c:pt idx="164757">
                  <c:v>-2.74317E-2</c:v>
                </c:pt>
                <c:pt idx="164758">
                  <c:v>-2.7735699999999999E-2</c:v>
                </c:pt>
                <c:pt idx="164759">
                  <c:v>-2.80024E-2</c:v>
                </c:pt>
                <c:pt idx="164760">
                  <c:v>-2.8231099999999999E-2</c:v>
                </c:pt>
                <c:pt idx="164761">
                  <c:v>-2.8420999999999998E-2</c:v>
                </c:pt>
                <c:pt idx="164762">
                  <c:v>-2.8571800000000001E-2</c:v>
                </c:pt>
                <c:pt idx="164763">
                  <c:v>-2.8682699999999998E-2</c:v>
                </c:pt>
                <c:pt idx="164764">
                  <c:v>-2.8753600000000001E-2</c:v>
                </c:pt>
                <c:pt idx="164765">
                  <c:v>-2.8783799999999998E-2</c:v>
                </c:pt>
                <c:pt idx="164766">
                  <c:v>-2.8773199999999999E-2</c:v>
                </c:pt>
                <c:pt idx="164767">
                  <c:v>-2.8721500000000001E-2</c:v>
                </c:pt>
                <c:pt idx="164768">
                  <c:v>-2.8628500000000001E-2</c:v>
                </c:pt>
                <c:pt idx="164769">
                  <c:v>-2.8494100000000001E-2</c:v>
                </c:pt>
                <c:pt idx="164770">
                  <c:v>-2.8318300000000001E-2</c:v>
                </c:pt>
                <c:pt idx="164771">
                  <c:v>-2.81011E-2</c:v>
                </c:pt>
                <c:pt idx="164772">
                  <c:v>-2.7842499999999999E-2</c:v>
                </c:pt>
                <c:pt idx="164773">
                  <c:v>-2.7542799999999999E-2</c:v>
                </c:pt>
                <c:pt idx="164774">
                  <c:v>-2.72021E-2</c:v>
                </c:pt>
                <c:pt idx="164775">
                  <c:v>-2.6820699999999999E-2</c:v>
                </c:pt>
                <c:pt idx="164776">
                  <c:v>-2.6399100000000002E-2</c:v>
                </c:pt>
                <c:pt idx="164777">
                  <c:v>-2.5937600000000002E-2</c:v>
                </c:pt>
                <c:pt idx="164778">
                  <c:v>-2.54367E-2</c:v>
                </c:pt>
                <c:pt idx="164779">
                  <c:v>-2.48969E-2</c:v>
                </c:pt>
                <c:pt idx="164780">
                  <c:v>-2.4319E-2</c:v>
                </c:pt>
                <c:pt idx="164781">
                  <c:v>-2.3703499999999999E-2</c:v>
                </c:pt>
                <c:pt idx="164782">
                  <c:v>-2.30513E-2</c:v>
                </c:pt>
                <c:pt idx="164783">
                  <c:v>-2.2363000000000001E-2</c:v>
                </c:pt>
                <c:pt idx="164784">
                  <c:v>-2.1639700000000001E-2</c:v>
                </c:pt>
                <c:pt idx="164785">
                  <c:v>-2.08822E-2</c:v>
                </c:pt>
                <c:pt idx="164786">
                  <c:v>-2.0091399999999999E-2</c:v>
                </c:pt>
                <c:pt idx="164787">
                  <c:v>-1.9268500000000001E-2</c:v>
                </c:pt>
                <c:pt idx="164788">
                  <c:v>-1.84146E-2</c:v>
                </c:pt>
                <c:pt idx="164789">
                  <c:v>-1.75307E-2</c:v>
                </c:pt>
                <c:pt idx="164790">
                  <c:v>-1.66181E-2</c:v>
                </c:pt>
                <c:pt idx="164791">
                  <c:v>-1.56781E-2</c:v>
                </c:pt>
                <c:pt idx="164792">
                  <c:v>-1.47119E-2</c:v>
                </c:pt>
                <c:pt idx="164793">
                  <c:v>-1.37208E-2</c:v>
                </c:pt>
                <c:pt idx="164794">
                  <c:v>-1.27063E-2</c:v>
                </c:pt>
                <c:pt idx="164795">
                  <c:v>-1.1669799999999999E-2</c:v>
                </c:pt>
                <c:pt idx="164796">
                  <c:v>-1.0612699999999999E-2</c:v>
                </c:pt>
                <c:pt idx="164797" formatCode="0.00E+00">
                  <c:v>-9.5365299999999997E-3</c:v>
                </c:pt>
                <c:pt idx="164798" formatCode="0.00E+00">
                  <c:v>-8.44285E-3</c:v>
                </c:pt>
                <c:pt idx="164799" formatCode="0.00E+00">
                  <c:v>-7.3331999999999998E-3</c:v>
                </c:pt>
                <c:pt idx="164800" formatCode="0.00E+00">
                  <c:v>-6.2091799999999999E-3</c:v>
                </c:pt>
                <c:pt idx="164801" formatCode="0.00E+00">
                  <c:v>-5.0724100000000003E-3</c:v>
                </c:pt>
                <c:pt idx="164802" formatCode="0.00E+00">
                  <c:v>-3.9245399999999998E-3</c:v>
                </c:pt>
                <c:pt idx="164803" formatCode="0.00E+00">
                  <c:v>-2.7672199999999999E-3</c:v>
                </c:pt>
                <c:pt idx="164804" formatCode="0.00E+00">
                  <c:v>-1.6021500000000001E-3</c:v>
                </c:pt>
                <c:pt idx="164805" formatCode="0.00E+00">
                  <c:v>-4.3101100000000002E-4</c:v>
                </c:pt>
                <c:pt idx="164806" formatCode="0.00E+00">
                  <c:v>7.4447000000000001E-4</c:v>
                </c:pt>
                <c:pt idx="164807" formatCode="0.00E+00">
                  <c:v>1.9225799999999999E-3</c:v>
                </c:pt>
                <c:pt idx="164808" formatCode="0.00E+00">
                  <c:v>3.10158E-3</c:v>
                </c:pt>
                <c:pt idx="164809" formatCode="0.00E+00">
                  <c:v>4.2797499999999997E-3</c:v>
                </c:pt>
                <c:pt idx="164810" formatCode="0.00E+00">
                  <c:v>5.4553400000000004E-3</c:v>
                </c:pt>
                <c:pt idx="164811" formatCode="0.00E+00">
                  <c:v>6.6266199999999997E-3</c:v>
                </c:pt>
                <c:pt idx="164812" formatCode="0.00E+00">
                  <c:v>7.7918700000000002E-3</c:v>
                </c:pt>
                <c:pt idx="164813" formatCode="0.00E+00">
                  <c:v>8.94936E-3</c:v>
                </c:pt>
                <c:pt idx="164814">
                  <c:v>1.0097399999999999E-2</c:v>
                </c:pt>
                <c:pt idx="164815">
                  <c:v>1.12342E-2</c:v>
                </c:pt>
                <c:pt idx="164816">
                  <c:v>1.23582E-2</c:v>
                </c:pt>
                <c:pt idx="164817">
                  <c:v>1.34676E-2</c:v>
                </c:pt>
                <c:pt idx="164818">
                  <c:v>1.45609E-2</c:v>
                </c:pt>
                <c:pt idx="164819">
                  <c:v>1.5636400000000002E-2</c:v>
                </c:pt>
                <c:pt idx="164820">
                  <c:v>1.66924E-2</c:v>
                </c:pt>
                <c:pt idx="164821">
                  <c:v>1.77275E-2</c:v>
                </c:pt>
                <c:pt idx="164822">
                  <c:v>1.8740099999999999E-2</c:v>
                </c:pt>
                <c:pt idx="164823">
                  <c:v>1.9728699999999998E-2</c:v>
                </c:pt>
                <c:pt idx="164824">
                  <c:v>2.06918E-2</c:v>
                </c:pt>
                <c:pt idx="164825">
                  <c:v>2.1628000000000001E-2</c:v>
                </c:pt>
                <c:pt idx="164826">
                  <c:v>2.2535900000000001E-2</c:v>
                </c:pt>
                <c:pt idx="164827">
                  <c:v>2.34142E-2</c:v>
                </c:pt>
                <c:pt idx="164828">
                  <c:v>2.4261499999999998E-2</c:v>
                </c:pt>
                <c:pt idx="164829">
                  <c:v>2.5076600000000001E-2</c:v>
                </c:pt>
                <c:pt idx="164830">
                  <c:v>2.5858300000000001E-2</c:v>
                </c:pt>
                <c:pt idx="164831">
                  <c:v>2.6605500000000001E-2</c:v>
                </c:pt>
                <c:pt idx="164832">
                  <c:v>2.73171E-2</c:v>
                </c:pt>
                <c:pt idx="164833">
                  <c:v>2.79919E-2</c:v>
                </c:pt>
                <c:pt idx="164834">
                  <c:v>2.8629100000000001E-2</c:v>
                </c:pt>
                <c:pt idx="164835">
                  <c:v>2.9227699999999999E-2</c:v>
                </c:pt>
                <c:pt idx="164836">
                  <c:v>2.9786799999999999E-2</c:v>
                </c:pt>
                <c:pt idx="164837">
                  <c:v>3.0305700000000001E-2</c:v>
                </c:pt>
                <c:pt idx="164838">
                  <c:v>3.0783499999999998E-2</c:v>
                </c:pt>
                <c:pt idx="164839">
                  <c:v>3.12197E-2</c:v>
                </c:pt>
                <c:pt idx="164840">
                  <c:v>3.1613500000000003E-2</c:v>
                </c:pt>
                <c:pt idx="164841">
                  <c:v>3.19645E-2</c:v>
                </c:pt>
                <c:pt idx="164842">
                  <c:v>3.2272200000000001E-2</c:v>
                </c:pt>
                <c:pt idx="164843">
                  <c:v>3.2536000000000002E-2</c:v>
                </c:pt>
                <c:pt idx="164844">
                  <c:v>3.2755800000000002E-2</c:v>
                </c:pt>
                <c:pt idx="164845">
                  <c:v>3.2931200000000001E-2</c:v>
                </c:pt>
                <c:pt idx="164846">
                  <c:v>3.3062000000000001E-2</c:v>
                </c:pt>
                <c:pt idx="164847">
                  <c:v>3.31481E-2</c:v>
                </c:pt>
                <c:pt idx="164848">
                  <c:v>3.3189400000000001E-2</c:v>
                </c:pt>
                <c:pt idx="164849">
                  <c:v>3.3185899999999997E-2</c:v>
                </c:pt>
                <c:pt idx="164850">
                  <c:v>3.3137600000000003E-2</c:v>
                </c:pt>
                <c:pt idx="164851">
                  <c:v>3.3044799999999999E-2</c:v>
                </c:pt>
                <c:pt idx="164852">
                  <c:v>3.2907600000000002E-2</c:v>
                </c:pt>
                <c:pt idx="164853">
                  <c:v>3.2726199999999997E-2</c:v>
                </c:pt>
                <c:pt idx="164854">
                  <c:v>3.2501099999999998E-2</c:v>
                </c:pt>
                <c:pt idx="164855">
                  <c:v>3.22326E-2</c:v>
                </c:pt>
                <c:pt idx="164856">
                  <c:v>3.1921199999999997E-2</c:v>
                </c:pt>
                <c:pt idx="164857">
                  <c:v>3.1567400000000002E-2</c:v>
                </c:pt>
                <c:pt idx="164858">
                  <c:v>3.1171999999999998E-2</c:v>
                </c:pt>
                <c:pt idx="164859">
                  <c:v>3.07354E-2</c:v>
                </c:pt>
                <c:pt idx="164860">
                  <c:v>3.0258500000000001E-2</c:v>
                </c:pt>
                <c:pt idx="164861">
                  <c:v>2.97421E-2</c:v>
                </c:pt>
                <c:pt idx="164862">
                  <c:v>2.9186900000000002E-2</c:v>
                </c:pt>
                <c:pt idx="164863">
                  <c:v>2.8594000000000001E-2</c:v>
                </c:pt>
                <c:pt idx="164864">
                  <c:v>2.7964300000000001E-2</c:v>
                </c:pt>
                <c:pt idx="164865">
                  <c:v>2.7298699999999999E-2</c:v>
                </c:pt>
                <c:pt idx="164866">
                  <c:v>2.6598500000000001E-2</c:v>
                </c:pt>
                <c:pt idx="164867">
                  <c:v>2.5864600000000001E-2</c:v>
                </c:pt>
                <c:pt idx="164868">
                  <c:v>2.50984E-2</c:v>
                </c:pt>
                <c:pt idx="164869">
                  <c:v>2.43009E-2</c:v>
                </c:pt>
                <c:pt idx="164870">
                  <c:v>2.3473500000000001E-2</c:v>
                </c:pt>
                <c:pt idx="164871">
                  <c:v>2.2617499999999999E-2</c:v>
                </c:pt>
                <c:pt idx="164872">
                  <c:v>2.1734300000000002E-2</c:v>
                </c:pt>
                <c:pt idx="164873">
                  <c:v>2.0825199999999999E-2</c:v>
                </c:pt>
                <c:pt idx="164874">
                  <c:v>1.9891599999999999E-2</c:v>
                </c:pt>
                <c:pt idx="164875">
                  <c:v>1.89351E-2</c:v>
                </c:pt>
                <c:pt idx="164876">
                  <c:v>1.7957000000000001E-2</c:v>
                </c:pt>
                <c:pt idx="164877">
                  <c:v>1.6958999999999998E-2</c:v>
                </c:pt>
                <c:pt idx="164878">
                  <c:v>1.5942600000000001E-2</c:v>
                </c:pt>
                <c:pt idx="164879">
                  <c:v>1.49094E-2</c:v>
                </c:pt>
                <c:pt idx="164880">
                  <c:v>1.3860900000000001E-2</c:v>
                </c:pt>
                <c:pt idx="164881">
                  <c:v>1.27987E-2</c:v>
                </c:pt>
                <c:pt idx="164882">
                  <c:v>1.1724500000000001E-2</c:v>
                </c:pt>
                <c:pt idx="164883">
                  <c:v>1.064E-2</c:v>
                </c:pt>
                <c:pt idx="164884" formatCode="0.00E+00">
                  <c:v>9.5467099999999999E-3</c:v>
                </c:pt>
                <c:pt idx="164885" formatCode="0.00E+00">
                  <c:v>8.44635E-3</c:v>
                </c:pt>
                <c:pt idx="164886" formatCode="0.00E+00">
                  <c:v>7.3405800000000002E-3</c:v>
                </c:pt>
                <c:pt idx="164887" formatCode="0.00E+00">
                  <c:v>6.23107E-3</c:v>
                </c:pt>
                <c:pt idx="164888" formatCode="0.00E+00">
                  <c:v>5.1194700000000001E-3</c:v>
                </c:pt>
                <c:pt idx="164889" formatCode="0.00E+00">
                  <c:v>4.0074400000000001E-3</c:v>
                </c:pt>
                <c:pt idx="164890" formatCode="0.00E+00">
                  <c:v>2.8966399999999998E-3</c:v>
                </c:pt>
                <c:pt idx="164891" formatCode="0.00E+00">
                  <c:v>1.78871E-3</c:v>
                </c:pt>
                <c:pt idx="164892" formatCode="0.00E+00">
                  <c:v>6.8527699999999998E-4</c:v>
                </c:pt>
                <c:pt idx="164893" formatCode="0.00E+00">
                  <c:v>-4.1203099999999999E-4</c:v>
                </c:pt>
                <c:pt idx="164894" formatCode="0.00E+00">
                  <c:v>-1.50162E-3</c:v>
                </c:pt>
                <c:pt idx="164895" formatCode="0.00E+00">
                  <c:v>-2.5818999999999998E-3</c:v>
                </c:pt>
                <c:pt idx="164896" formatCode="0.00E+00">
                  <c:v>-3.6513100000000001E-3</c:v>
                </c:pt>
                <c:pt idx="164897" formatCode="0.00E+00">
                  <c:v>-4.7083300000000002E-3</c:v>
                </c:pt>
                <c:pt idx="164898" formatCode="0.00E+00">
                  <c:v>-5.75144E-3</c:v>
                </c:pt>
                <c:pt idx="164899" formatCode="0.00E+00">
                  <c:v>-6.7791600000000002E-3</c:v>
                </c:pt>
                <c:pt idx="164900" formatCode="0.00E+00">
                  <c:v>-7.7900499999999998E-3</c:v>
                </c:pt>
                <c:pt idx="164901" formatCode="0.00E+00">
                  <c:v>-8.7826899999999992E-3</c:v>
                </c:pt>
                <c:pt idx="164902" formatCode="0.00E+00">
                  <c:v>-9.7557100000000008E-3</c:v>
                </c:pt>
                <c:pt idx="164903">
                  <c:v>-1.07078E-2</c:v>
                </c:pt>
                <c:pt idx="164904">
                  <c:v>-1.16376E-2</c:v>
                </c:pt>
                <c:pt idx="164905">
                  <c:v>-1.2543800000000001E-2</c:v>
                </c:pt>
                <c:pt idx="164906">
                  <c:v>-1.3425400000000001E-2</c:v>
                </c:pt>
                <c:pt idx="164907">
                  <c:v>-1.4281E-2</c:v>
                </c:pt>
                <c:pt idx="164908">
                  <c:v>-1.51097E-2</c:v>
                </c:pt>
                <c:pt idx="164909">
                  <c:v>-1.5910199999999999E-2</c:v>
                </c:pt>
                <c:pt idx="164910">
                  <c:v>-1.6681700000000001E-2</c:v>
                </c:pt>
                <c:pt idx="164911">
                  <c:v>-1.74231E-2</c:v>
                </c:pt>
                <c:pt idx="164912">
                  <c:v>-1.81336E-2</c:v>
                </c:pt>
                <c:pt idx="164913">
                  <c:v>-1.8812200000000001E-2</c:v>
                </c:pt>
                <c:pt idx="164914">
                  <c:v>-1.9458199999999998E-2</c:v>
                </c:pt>
                <c:pt idx="164915">
                  <c:v>-2.00708E-2</c:v>
                </c:pt>
                <c:pt idx="164916">
                  <c:v>-2.0649399999999998E-2</c:v>
                </c:pt>
                <c:pt idx="164917">
                  <c:v>-2.1193400000000001E-2</c:v>
                </c:pt>
                <c:pt idx="164918">
                  <c:v>-2.1702099999999998E-2</c:v>
                </c:pt>
                <c:pt idx="164919">
                  <c:v>-2.21751E-2</c:v>
                </c:pt>
                <c:pt idx="164920">
                  <c:v>-2.2612E-2</c:v>
                </c:pt>
                <c:pt idx="164921">
                  <c:v>-2.3012299999999999E-2</c:v>
                </c:pt>
                <c:pt idx="164922">
                  <c:v>-2.3375699999999999E-2</c:v>
                </c:pt>
                <c:pt idx="164923">
                  <c:v>-2.37021E-2</c:v>
                </c:pt>
                <c:pt idx="164924">
                  <c:v>-2.3991200000000001E-2</c:v>
                </c:pt>
                <c:pt idx="164925">
                  <c:v>-2.4242799999999998E-2</c:v>
                </c:pt>
                <c:pt idx="164926">
                  <c:v>-2.4457E-2</c:v>
                </c:pt>
                <c:pt idx="164927">
                  <c:v>-2.4633800000000001E-2</c:v>
                </c:pt>
                <c:pt idx="164928">
                  <c:v>-2.4773099999999999E-2</c:v>
                </c:pt>
                <c:pt idx="164929">
                  <c:v>-2.4875100000000001E-2</c:v>
                </c:pt>
                <c:pt idx="164930">
                  <c:v>-2.494E-2</c:v>
                </c:pt>
                <c:pt idx="164931">
                  <c:v>-2.49681E-2</c:v>
                </c:pt>
                <c:pt idx="164932">
                  <c:v>-2.4959599999999998E-2</c:v>
                </c:pt>
                <c:pt idx="164933">
                  <c:v>-2.49149E-2</c:v>
                </c:pt>
                <c:pt idx="164934">
                  <c:v>-2.4834499999999999E-2</c:v>
                </c:pt>
                <c:pt idx="164935">
                  <c:v>-2.4718799999999999E-2</c:v>
                </c:pt>
                <c:pt idx="164936">
                  <c:v>-2.4568400000000001E-2</c:v>
                </c:pt>
                <c:pt idx="164937">
                  <c:v>-2.4383800000000001E-2</c:v>
                </c:pt>
                <c:pt idx="164938">
                  <c:v>-2.4165699999999998E-2</c:v>
                </c:pt>
                <c:pt idx="164939">
                  <c:v>-2.39148E-2</c:v>
                </c:pt>
                <c:pt idx="164940">
                  <c:v>-2.3631800000000001E-2</c:v>
                </c:pt>
                <c:pt idx="164941">
                  <c:v>-2.3317600000000001E-2</c:v>
                </c:pt>
                <c:pt idx="164942">
                  <c:v>-2.2973E-2</c:v>
                </c:pt>
                <c:pt idx="164943">
                  <c:v>-2.2598799999999999E-2</c:v>
                </c:pt>
                <c:pt idx="164944">
                  <c:v>-2.21961E-2</c:v>
                </c:pt>
                <c:pt idx="164945">
                  <c:v>-2.1765699999999999E-2</c:v>
                </c:pt>
                <c:pt idx="164946">
                  <c:v>-2.1308799999999999E-2</c:v>
                </c:pt>
                <c:pt idx="164947">
                  <c:v>-2.0826299999999999E-2</c:v>
                </c:pt>
                <c:pt idx="164948">
                  <c:v>-2.0319299999999998E-2</c:v>
                </c:pt>
                <c:pt idx="164949">
                  <c:v>-1.97891E-2</c:v>
                </c:pt>
                <c:pt idx="164950">
                  <c:v>-1.92366E-2</c:v>
                </c:pt>
                <c:pt idx="164951">
                  <c:v>-1.8663200000000001E-2</c:v>
                </c:pt>
                <c:pt idx="164952">
                  <c:v>-1.8069999999999999E-2</c:v>
                </c:pt>
                <c:pt idx="164953">
                  <c:v>-1.74582E-2</c:v>
                </c:pt>
                <c:pt idx="164954">
                  <c:v>-1.6829199999999999E-2</c:v>
                </c:pt>
                <c:pt idx="164955">
                  <c:v>-1.61841E-2</c:v>
                </c:pt>
                <c:pt idx="164956">
                  <c:v>-1.5524400000000001E-2</c:v>
                </c:pt>
                <c:pt idx="164957">
                  <c:v>-1.48513E-2</c:v>
                </c:pt>
                <c:pt idx="164958">
                  <c:v>-1.4166099999999999E-2</c:v>
                </c:pt>
                <c:pt idx="164959">
                  <c:v>-1.34702E-2</c:v>
                </c:pt>
                <c:pt idx="164960">
                  <c:v>-1.2764899999999999E-2</c:v>
                </c:pt>
                <c:pt idx="164961">
                  <c:v>-1.2051600000000001E-2</c:v>
                </c:pt>
                <c:pt idx="164962">
                  <c:v>-1.1331600000000001E-2</c:v>
                </c:pt>
                <c:pt idx="164963">
                  <c:v>-1.06062E-2</c:v>
                </c:pt>
                <c:pt idx="164964" formatCode="0.00E+00">
                  <c:v>-9.8769200000000008E-3</c:v>
                </c:pt>
                <c:pt idx="164965" formatCode="0.00E+00">
                  <c:v>-9.1449700000000005E-3</c:v>
                </c:pt>
                <c:pt idx="164966" formatCode="0.00E+00">
                  <c:v>-8.4117199999999993E-3</c:v>
                </c:pt>
                <c:pt idx="164967" formatCode="0.00E+00">
                  <c:v>-7.6785100000000004E-3</c:v>
                </c:pt>
                <c:pt idx="164968" formatCode="0.00E+00">
                  <c:v>-6.9466600000000003E-3</c:v>
                </c:pt>
                <c:pt idx="164969" formatCode="0.00E+00">
                  <c:v>-6.2174600000000002E-3</c:v>
                </c:pt>
                <c:pt idx="164970" formatCode="0.00E+00">
                  <c:v>-5.49221E-3</c:v>
                </c:pt>
                <c:pt idx="164971" formatCode="0.00E+00">
                  <c:v>-4.7721700000000001E-3</c:v>
                </c:pt>
                <c:pt idx="164972" formatCode="0.00E+00">
                  <c:v>-4.0585999999999999E-3</c:v>
                </c:pt>
                <c:pt idx="164973" formatCode="0.00E+00">
                  <c:v>-3.3527100000000001E-3</c:v>
                </c:pt>
                <c:pt idx="164974" formatCode="0.00E+00">
                  <c:v>-2.6557099999999999E-3</c:v>
                </c:pt>
                <c:pt idx="164975" formatCode="0.00E+00">
                  <c:v>-1.9687699999999999E-3</c:v>
                </c:pt>
                <c:pt idx="164976" formatCode="0.00E+00">
                  <c:v>-1.2930299999999999E-3</c:v>
                </c:pt>
                <c:pt idx="164977" formatCode="0.00E+00">
                  <c:v>-6.2961099999999997E-4</c:v>
                </c:pt>
                <c:pt idx="164978" formatCode="0.00E+00">
                  <c:v>2.0418899999999999E-5</c:v>
                </c:pt>
                <c:pt idx="164979" formatCode="0.00E+00">
                  <c:v>6.5601199999999998E-4</c:v>
                </c:pt>
                <c:pt idx="164980" formatCode="0.00E+00">
                  <c:v>1.2761599999999999E-3</c:v>
                </c:pt>
                <c:pt idx="164981" formatCode="0.00E+00">
                  <c:v>1.8799000000000001E-3</c:v>
                </c:pt>
                <c:pt idx="164982" formatCode="0.00E+00">
                  <c:v>2.4662999999999998E-3</c:v>
                </c:pt>
                <c:pt idx="164983" formatCode="0.00E+00">
                  <c:v>3.03448E-3</c:v>
                </c:pt>
                <c:pt idx="164984" formatCode="0.00E+00">
                  <c:v>3.5835900000000002E-3</c:v>
                </c:pt>
                <c:pt idx="164985" formatCode="0.00E+00">
                  <c:v>4.1128299999999996E-3</c:v>
                </c:pt>
                <c:pt idx="164986" formatCode="0.00E+00">
                  <c:v>4.62145E-3</c:v>
                </c:pt>
                <c:pt idx="164987" formatCode="0.00E+00">
                  <c:v>5.1087399999999996E-3</c:v>
                </c:pt>
                <c:pt idx="164988" formatCode="0.00E+00">
                  <c:v>5.5740499999999997E-3</c:v>
                </c:pt>
                <c:pt idx="164989" formatCode="0.00E+00">
                  <c:v>6.0167700000000003E-3</c:v>
                </c:pt>
                <c:pt idx="164990" formatCode="0.00E+00">
                  <c:v>6.4363399999999996E-3</c:v>
                </c:pt>
                <c:pt idx="164991" formatCode="0.00E+00">
                  <c:v>6.8322499999999998E-3</c:v>
                </c:pt>
                <c:pt idx="164992" formatCode="0.00E+00">
                  <c:v>7.2040400000000001E-3</c:v>
                </c:pt>
                <c:pt idx="164993" formatCode="0.00E+00">
                  <c:v>7.5513100000000003E-3</c:v>
                </c:pt>
                <c:pt idx="164994" formatCode="0.00E+00">
                  <c:v>7.8737000000000008E-3</c:v>
                </c:pt>
                <c:pt idx="164995" formatCode="0.00E+00">
                  <c:v>8.1709199999999999E-3</c:v>
                </c:pt>
                <c:pt idx="164996" formatCode="0.00E+00">
                  <c:v>8.4427300000000007E-3</c:v>
                </c:pt>
                <c:pt idx="164997" formatCode="0.00E+00">
                  <c:v>8.6889199999999993E-3</c:v>
                </c:pt>
                <c:pt idx="164998" formatCode="0.00E+00">
                  <c:v>8.9093599999999998E-3</c:v>
                </c:pt>
                <c:pt idx="164999" formatCode="0.00E+00">
                  <c:v>9.1039699999999994E-3</c:v>
                </c:pt>
                <c:pt idx="165000" formatCode="0.00E+00">
                  <c:v>9.27271E-3</c:v>
                </c:pt>
                <c:pt idx="165001" formatCode="0.00E+00">
                  <c:v>9.4155999999999997E-3</c:v>
                </c:pt>
                <c:pt idx="165002" formatCode="0.00E+00">
                  <c:v>9.5327199999999997E-3</c:v>
                </c:pt>
                <c:pt idx="165003" formatCode="0.00E+00">
                  <c:v>9.6241999999999994E-3</c:v>
                </c:pt>
                <c:pt idx="165004" formatCode="0.00E+00">
                  <c:v>9.6902099999999994E-3</c:v>
                </c:pt>
                <c:pt idx="165005" formatCode="0.00E+00">
                  <c:v>9.7309800000000002E-3</c:v>
                </c:pt>
                <c:pt idx="165006" formatCode="0.00E+00">
                  <c:v>9.7468099999999998E-3</c:v>
                </c:pt>
                <c:pt idx="165007" formatCode="0.00E+00">
                  <c:v>9.7380100000000001E-3</c:v>
                </c:pt>
                <c:pt idx="165008" formatCode="0.00E+00">
                  <c:v>9.7049700000000003E-3</c:v>
                </c:pt>
                <c:pt idx="165009" formatCode="0.00E+00">
                  <c:v>9.6481099999999997E-3</c:v>
                </c:pt>
                <c:pt idx="165010" formatCode="0.00E+00">
                  <c:v>9.5679200000000006E-3</c:v>
                </c:pt>
                <c:pt idx="165011" formatCode="0.00E+00">
                  <c:v>9.46491E-3</c:v>
                </c:pt>
                <c:pt idx="165012" formatCode="0.00E+00">
                  <c:v>9.3396499999999997E-3</c:v>
                </c:pt>
                <c:pt idx="165013" formatCode="0.00E+00">
                  <c:v>9.1927499999999995E-3</c:v>
                </c:pt>
                <c:pt idx="165014" formatCode="0.00E+00">
                  <c:v>9.0248700000000008E-3</c:v>
                </c:pt>
                <c:pt idx="165015" formatCode="0.00E+00">
                  <c:v>8.8366799999999995E-3</c:v>
                </c:pt>
                <c:pt idx="165016" formatCode="0.00E+00">
                  <c:v>8.6289399999999999E-3</c:v>
                </c:pt>
                <c:pt idx="165017" formatCode="0.00E+00">
                  <c:v>8.4023899999999992E-3</c:v>
                </c:pt>
                <c:pt idx="165018" formatCode="0.00E+00">
                  <c:v>8.1578599999999994E-3</c:v>
                </c:pt>
                <c:pt idx="165019" formatCode="0.00E+00">
                  <c:v>7.8961599999999993E-3</c:v>
                </c:pt>
                <c:pt idx="165020" formatCode="0.00E+00">
                  <c:v>7.6181900000000004E-3</c:v>
                </c:pt>
                <c:pt idx="165021" formatCode="0.00E+00">
                  <c:v>7.3248300000000001E-3</c:v>
                </c:pt>
                <c:pt idx="165022" formatCode="0.00E+00">
                  <c:v>7.0170199999999997E-3</c:v>
                </c:pt>
                <c:pt idx="165023" formatCode="0.00E+00">
                  <c:v>6.6957099999999997E-3</c:v>
                </c:pt>
                <c:pt idx="165024" formatCode="0.00E+00">
                  <c:v>6.3618700000000004E-3</c:v>
                </c:pt>
                <c:pt idx="165025" formatCode="0.00E+00">
                  <c:v>6.01652E-3</c:v>
                </c:pt>
                <c:pt idx="165026" formatCode="0.00E+00">
                  <c:v>5.6606699999999996E-3</c:v>
                </c:pt>
                <c:pt idx="165027" formatCode="0.00E+00">
                  <c:v>5.2953699999999998E-3</c:v>
                </c:pt>
                <c:pt idx="165028" formatCode="0.00E+00">
                  <c:v>4.9216599999999996E-3</c:v>
                </c:pt>
                <c:pt idx="165029" formatCode="0.00E+00">
                  <c:v>4.5406200000000004E-3</c:v>
                </c:pt>
                <c:pt idx="165030" formatCode="0.00E+00">
                  <c:v>4.1533300000000002E-3</c:v>
                </c:pt>
                <c:pt idx="165031" formatCode="0.00E+00">
                  <c:v>3.7608699999999999E-3</c:v>
                </c:pt>
                <c:pt idx="165032" formatCode="0.00E+00">
                  <c:v>3.3643499999999999E-3</c:v>
                </c:pt>
                <c:pt idx="165033" formatCode="0.00E+00">
                  <c:v>2.9648700000000001E-3</c:v>
                </c:pt>
                <c:pt idx="165034" formatCode="0.00E+00">
                  <c:v>2.5635300000000001E-3</c:v>
                </c:pt>
                <c:pt idx="165035" formatCode="0.00E+00">
                  <c:v>2.1614400000000001E-3</c:v>
                </c:pt>
                <c:pt idx="165036" formatCode="0.00E+00">
                  <c:v>1.75969E-3</c:v>
                </c:pt>
                <c:pt idx="165037" formatCode="0.00E+00">
                  <c:v>1.35939E-3</c:v>
                </c:pt>
                <c:pt idx="165038" formatCode="0.00E+00">
                  <c:v>9.6162799999999996E-4</c:v>
                </c:pt>
                <c:pt idx="165039" formatCode="0.00E+00">
                  <c:v>5.6748300000000003E-4</c:v>
                </c:pt>
                <c:pt idx="165040" formatCode="0.00E+00">
                  <c:v>1.7802900000000001E-4</c:v>
                </c:pt>
                <c:pt idx="165041" formatCode="0.00E+00">
                  <c:v>-2.05675E-4</c:v>
                </c:pt>
                <c:pt idx="165042" formatCode="0.00E+00">
                  <c:v>-5.8258699999999997E-4</c:v>
                </c:pt>
                <c:pt idx="165043" formatCode="0.00E+00">
                  <c:v>-9.5168200000000003E-4</c:v>
                </c:pt>
                <c:pt idx="165044" formatCode="0.00E+00">
                  <c:v>-1.3119500000000001E-3</c:v>
                </c:pt>
                <c:pt idx="165045" formatCode="0.00E+00">
                  <c:v>-1.66241E-3</c:v>
                </c:pt>
                <c:pt idx="165046" formatCode="0.00E+00">
                  <c:v>-2.0021000000000001E-3</c:v>
                </c:pt>
                <c:pt idx="165047" formatCode="0.00E+00">
                  <c:v>-2.3300899999999999E-3</c:v>
                </c:pt>
                <c:pt idx="165048" formatCode="0.00E+00">
                  <c:v>-2.64547E-3</c:v>
                </c:pt>
                <c:pt idx="165049" formatCode="0.00E+00">
                  <c:v>-2.9473500000000001E-3</c:v>
                </c:pt>
                <c:pt idx="165050" formatCode="0.00E+00">
                  <c:v>-3.2348899999999998E-3</c:v>
                </c:pt>
                <c:pt idx="165051" formatCode="0.00E+00">
                  <c:v>-3.5072800000000002E-3</c:v>
                </c:pt>
                <c:pt idx="165052" formatCode="0.00E+00">
                  <c:v>-3.7637299999999999E-3</c:v>
                </c:pt>
                <c:pt idx="165053" formatCode="0.00E+00">
                  <c:v>-4.0035000000000001E-3</c:v>
                </c:pt>
                <c:pt idx="165054" formatCode="0.00E+00">
                  <c:v>-4.2258900000000004E-3</c:v>
                </c:pt>
                <c:pt idx="165055" formatCode="0.00E+00">
                  <c:v>-4.4302300000000003E-3</c:v>
                </c:pt>
                <c:pt idx="165056" formatCode="0.00E+00">
                  <c:v>-4.6158800000000002E-3</c:v>
                </c:pt>
                <c:pt idx="165057" formatCode="0.00E+00">
                  <c:v>-4.78226E-3</c:v>
                </c:pt>
                <c:pt idx="165058" formatCode="0.00E+00">
                  <c:v>-4.9288300000000004E-3</c:v>
                </c:pt>
                <c:pt idx="165059" formatCode="0.00E+00">
                  <c:v>-5.0550999999999999E-3</c:v>
                </c:pt>
                <c:pt idx="165060" formatCode="0.00E+00">
                  <c:v>-5.1606000000000004E-3</c:v>
                </c:pt>
                <c:pt idx="165061" formatCode="0.00E+00">
                  <c:v>-5.2449300000000001E-3</c:v>
                </c:pt>
                <c:pt idx="165062" formatCode="0.00E+00">
                  <c:v>-5.3077200000000001E-3</c:v>
                </c:pt>
                <c:pt idx="165063" formatCode="0.00E+00">
                  <c:v>-5.3486699999999998E-3</c:v>
                </c:pt>
                <c:pt idx="165064" formatCode="0.00E+00">
                  <c:v>-5.3675099999999998E-3</c:v>
                </c:pt>
                <c:pt idx="165065" formatCode="0.00E+00">
                  <c:v>-5.3640199999999997E-3</c:v>
                </c:pt>
                <c:pt idx="165066" formatCode="0.00E+00">
                  <c:v>-5.3380399999999996E-3</c:v>
                </c:pt>
                <c:pt idx="165067" formatCode="0.00E+00">
                  <c:v>-5.2894400000000003E-3</c:v>
                </c:pt>
                <c:pt idx="165068" formatCode="0.00E+00">
                  <c:v>-5.2181700000000003E-3</c:v>
                </c:pt>
                <c:pt idx="165069" formatCode="0.00E+00">
                  <c:v>-5.1242099999999997E-3</c:v>
                </c:pt>
                <c:pt idx="165070" formatCode="0.00E+00">
                  <c:v>-5.0075800000000002E-3</c:v>
                </c:pt>
                <c:pt idx="165071" formatCode="0.00E+00">
                  <c:v>-4.8683800000000003E-3</c:v>
                </c:pt>
                <c:pt idx="165072" formatCode="0.00E+00">
                  <c:v>-4.7067400000000001E-3</c:v>
                </c:pt>
                <c:pt idx="165073" formatCode="0.00E+00">
                  <c:v>-4.5228400000000002E-3</c:v>
                </c:pt>
                <c:pt idx="165074" formatCode="0.00E+00">
                  <c:v>-4.3169100000000002E-3</c:v>
                </c:pt>
                <c:pt idx="165075" formatCode="0.00E+00">
                  <c:v>-4.0892599999999999E-3</c:v>
                </c:pt>
                <c:pt idx="165076" formatCode="0.00E+00">
                  <c:v>-3.8401899999999998E-3</c:v>
                </c:pt>
                <c:pt idx="165077" formatCode="0.00E+00">
                  <c:v>-3.57011E-3</c:v>
                </c:pt>
                <c:pt idx="165078" formatCode="0.00E+00">
                  <c:v>-3.2794299999999998E-3</c:v>
                </c:pt>
                <c:pt idx="165079" formatCode="0.00E+00">
                  <c:v>-2.9686399999999998E-3</c:v>
                </c:pt>
                <c:pt idx="165080" formatCode="0.00E+00">
                  <c:v>-2.6382599999999999E-3</c:v>
                </c:pt>
                <c:pt idx="165081" formatCode="0.00E+00">
                  <c:v>-2.2888499999999998E-3</c:v>
                </c:pt>
                <c:pt idx="165082" formatCode="0.00E+00">
                  <c:v>-1.92103E-3</c:v>
                </c:pt>
                <c:pt idx="165083" formatCode="0.00E+00">
                  <c:v>-1.53546E-3</c:v>
                </c:pt>
                <c:pt idx="165084" formatCode="0.00E+00">
                  <c:v>-1.1328200000000001E-3</c:v>
                </c:pt>
                <c:pt idx="165085" formatCode="0.00E+00">
                  <c:v>-7.1387299999999996E-4</c:v>
                </c:pt>
                <c:pt idx="165086" formatCode="0.00E+00">
                  <c:v>-2.7937900000000001E-4</c:v>
                </c:pt>
                <c:pt idx="165087" formatCode="0.00E+00">
                  <c:v>1.6983999999999999E-4</c:v>
                </c:pt>
                <c:pt idx="165088" formatCode="0.00E+00">
                  <c:v>6.3293300000000002E-4</c:v>
                </c:pt>
                <c:pt idx="165089" formatCode="0.00E+00">
                  <c:v>1.1090099999999999E-3</c:v>
                </c:pt>
                <c:pt idx="165090" formatCode="0.00E+00">
                  <c:v>1.59716E-3</c:v>
                </c:pt>
                <c:pt idx="165091" formatCode="0.00E+00">
                  <c:v>2.0964199999999999E-3</c:v>
                </c:pt>
                <c:pt idx="165092" formatCode="0.00E+00">
                  <c:v>2.60582E-3</c:v>
                </c:pt>
                <c:pt idx="165093" formatCode="0.00E+00">
                  <c:v>3.1243400000000002E-3</c:v>
                </c:pt>
                <c:pt idx="165094" formatCode="0.00E+00">
                  <c:v>3.65095E-3</c:v>
                </c:pt>
                <c:pt idx="165095" formatCode="0.00E+00">
                  <c:v>4.1845900000000002E-3</c:v>
                </c:pt>
                <c:pt idx="165096" formatCode="0.00E+00">
                  <c:v>4.7241699999999998E-3</c:v>
                </c:pt>
                <c:pt idx="165097" formatCode="0.00E+00">
                  <c:v>5.26861E-3</c:v>
                </c:pt>
                <c:pt idx="165098" formatCode="0.00E+00">
                  <c:v>5.8167699999999998E-3</c:v>
                </c:pt>
                <c:pt idx="165099" formatCode="0.00E+00">
                  <c:v>6.3675299999999997E-3</c:v>
                </c:pt>
                <c:pt idx="165100" formatCode="0.00E+00">
                  <c:v>6.9197299999999998E-3</c:v>
                </c:pt>
                <c:pt idx="165101" formatCode="0.00E+00">
                  <c:v>7.4722199999999999E-3</c:v>
                </c:pt>
                <c:pt idx="165102" formatCode="0.00E+00">
                  <c:v>8.0238199999999992E-3</c:v>
                </c:pt>
                <c:pt idx="165103" formatCode="0.00E+00">
                  <c:v>8.5733600000000004E-3</c:v>
                </c:pt>
                <c:pt idx="165104" formatCode="0.00E+00">
                  <c:v>9.11965E-3</c:v>
                </c:pt>
                <c:pt idx="165105" formatCode="0.00E+00">
                  <c:v>9.6615199999999998E-3</c:v>
                </c:pt>
                <c:pt idx="165106">
                  <c:v>1.01978E-2</c:v>
                </c:pt>
                <c:pt idx="165107">
                  <c:v>1.0727199999999999E-2</c:v>
                </c:pt>
                <c:pt idx="165108">
                  <c:v>1.12487E-2</c:v>
                </c:pt>
                <c:pt idx="165109">
                  <c:v>1.17611E-2</c:v>
                </c:pt>
                <c:pt idx="165110">
                  <c:v>1.2263100000000001E-2</c:v>
                </c:pt>
                <c:pt idx="165111">
                  <c:v>1.27537E-2</c:v>
                </c:pt>
                <c:pt idx="165112">
                  <c:v>1.3231700000000001E-2</c:v>
                </c:pt>
                <c:pt idx="165113">
                  <c:v>1.3696E-2</c:v>
                </c:pt>
                <c:pt idx="165114">
                  <c:v>1.41455E-2</c:v>
                </c:pt>
                <c:pt idx="165115">
                  <c:v>1.4579E-2</c:v>
                </c:pt>
                <c:pt idx="165116">
                  <c:v>1.49956E-2</c:v>
                </c:pt>
                <c:pt idx="165117">
                  <c:v>1.53942E-2</c:v>
                </c:pt>
                <c:pt idx="165118">
                  <c:v>1.5773700000000002E-2</c:v>
                </c:pt>
                <c:pt idx="165119">
                  <c:v>1.61333E-2</c:v>
                </c:pt>
                <c:pt idx="165120">
                  <c:v>1.6471900000000001E-2</c:v>
                </c:pt>
                <c:pt idx="165121">
                  <c:v>1.6788600000000001E-2</c:v>
                </c:pt>
                <c:pt idx="165122">
                  <c:v>1.70825E-2</c:v>
                </c:pt>
                <c:pt idx="165123">
                  <c:v>1.7352900000000001E-2</c:v>
                </c:pt>
                <c:pt idx="165124">
                  <c:v>1.7598800000000001E-2</c:v>
                </c:pt>
                <c:pt idx="165125">
                  <c:v>1.7819399999999999E-2</c:v>
                </c:pt>
                <c:pt idx="165126">
                  <c:v>1.8014200000000001E-2</c:v>
                </c:pt>
                <c:pt idx="165127">
                  <c:v>1.8182299999999998E-2</c:v>
                </c:pt>
                <c:pt idx="165128">
                  <c:v>1.8323099999999998E-2</c:v>
                </c:pt>
                <c:pt idx="165129">
                  <c:v>1.84361E-2</c:v>
                </c:pt>
                <c:pt idx="165130">
                  <c:v>1.8520499999999999E-2</c:v>
                </c:pt>
                <c:pt idx="165131">
                  <c:v>1.8576100000000002E-2</c:v>
                </c:pt>
                <c:pt idx="165132">
                  <c:v>1.8602199999999999E-2</c:v>
                </c:pt>
                <c:pt idx="165133">
                  <c:v>1.85985E-2</c:v>
                </c:pt>
                <c:pt idx="165134">
                  <c:v>1.85647E-2</c:v>
                </c:pt>
                <c:pt idx="165135">
                  <c:v>1.8500300000000001E-2</c:v>
                </c:pt>
                <c:pt idx="165136">
                  <c:v>1.84052E-2</c:v>
                </c:pt>
                <c:pt idx="165137">
                  <c:v>1.8279199999999999E-2</c:v>
                </c:pt>
                <c:pt idx="165138">
                  <c:v>1.8122099999999999E-2</c:v>
                </c:pt>
                <c:pt idx="165139">
                  <c:v>1.79338E-2</c:v>
                </c:pt>
                <c:pt idx="165140">
                  <c:v>1.7714400000000002E-2</c:v>
                </c:pt>
                <c:pt idx="165141">
                  <c:v>1.7463699999999999E-2</c:v>
                </c:pt>
                <c:pt idx="165142">
                  <c:v>1.71819E-2</c:v>
                </c:pt>
                <c:pt idx="165143">
                  <c:v>1.6869100000000001E-2</c:v>
                </c:pt>
                <c:pt idx="165144">
                  <c:v>1.6525499999999999E-2</c:v>
                </c:pt>
                <c:pt idx="165145">
                  <c:v>1.61513E-2</c:v>
                </c:pt>
                <c:pt idx="165146">
                  <c:v>1.5746900000000001E-2</c:v>
                </c:pt>
                <c:pt idx="165147">
                  <c:v>1.53125E-2</c:v>
                </c:pt>
                <c:pt idx="165148">
                  <c:v>1.4848699999999999E-2</c:v>
                </c:pt>
                <c:pt idx="165149">
                  <c:v>1.43558E-2</c:v>
                </c:pt>
                <c:pt idx="165150">
                  <c:v>1.3834300000000001E-2</c:v>
                </c:pt>
                <c:pt idx="165151">
                  <c:v>1.3284900000000001E-2</c:v>
                </c:pt>
                <c:pt idx="165152">
                  <c:v>1.2708199999999999E-2</c:v>
                </c:pt>
                <c:pt idx="165153">
                  <c:v>1.2104699999999999E-2</c:v>
                </c:pt>
                <c:pt idx="165154">
                  <c:v>1.1475300000000001E-2</c:v>
                </c:pt>
                <c:pt idx="165155">
                  <c:v>1.0820700000000001E-2</c:v>
                </c:pt>
                <c:pt idx="165156">
                  <c:v>1.0141799999999999E-2</c:v>
                </c:pt>
                <c:pt idx="165157" formatCode="0.00E+00">
                  <c:v>9.4392899999999995E-3</c:v>
                </c:pt>
                <c:pt idx="165158" formatCode="0.00E+00">
                  <c:v>8.7142299999999999E-3</c:v>
                </c:pt>
                <c:pt idx="165159" formatCode="0.00E+00">
                  <c:v>7.9675200000000005E-3</c:v>
                </c:pt>
                <c:pt idx="165160" formatCode="0.00E+00">
                  <c:v>7.2001699999999997E-3</c:v>
                </c:pt>
                <c:pt idx="165161" formatCode="0.00E+00">
                  <c:v>6.4132199999999999E-3</c:v>
                </c:pt>
                <c:pt idx="165162" formatCode="0.00E+00">
                  <c:v>5.6077399999999999E-3</c:v>
                </c:pt>
                <c:pt idx="165163" formatCode="0.00E+00">
                  <c:v>4.7848500000000002E-3</c:v>
                </c:pt>
                <c:pt idx="165164" formatCode="0.00E+00">
                  <c:v>3.9456999999999999E-3</c:v>
                </c:pt>
                <c:pt idx="165165" formatCode="0.00E+00">
                  <c:v>3.0914900000000001E-3</c:v>
                </c:pt>
                <c:pt idx="165166" formatCode="0.00E+00">
                  <c:v>2.2234199999999998E-3</c:v>
                </c:pt>
                <c:pt idx="165167" formatCode="0.00E+00">
                  <c:v>1.3427599999999999E-3</c:v>
                </c:pt>
                <c:pt idx="165168" formatCode="0.00E+00">
                  <c:v>4.5076900000000001E-4</c:v>
                </c:pt>
                <c:pt idx="165169" formatCode="0.00E+00">
                  <c:v>-4.5123800000000002E-4</c:v>
                </c:pt>
                <c:pt idx="165170" formatCode="0.00E+00">
                  <c:v>-1.3619400000000001E-3</c:v>
                </c:pt>
                <c:pt idx="165171" formatCode="0.00E+00">
                  <c:v>-2.2799700000000001E-3</c:v>
                </c:pt>
                <c:pt idx="165172" formatCode="0.00E+00">
                  <c:v>-3.2039799999999999E-3</c:v>
                </c:pt>
                <c:pt idx="165173" formatCode="0.00E+00">
                  <c:v>-4.1325700000000003E-3</c:v>
                </c:pt>
                <c:pt idx="165174" formatCode="0.00E+00">
                  <c:v>-5.0643399999999996E-3</c:v>
                </c:pt>
                <c:pt idx="165175" formatCode="0.00E+00">
                  <c:v>-5.9978799999999997E-3</c:v>
                </c:pt>
                <c:pt idx="165176" formatCode="0.00E+00">
                  <c:v>-6.9317600000000004E-3</c:v>
                </c:pt>
                <c:pt idx="165177" formatCode="0.00E+00">
                  <c:v>-7.8645399999999997E-3</c:v>
                </c:pt>
                <c:pt idx="165178" formatCode="0.00E+00">
                  <c:v>-8.7947800000000003E-3</c:v>
                </c:pt>
                <c:pt idx="165179" formatCode="0.00E+00">
                  <c:v>-9.7210500000000002E-3</c:v>
                </c:pt>
                <c:pt idx="165180">
                  <c:v>-1.0641899999999999E-2</c:v>
                </c:pt>
                <c:pt idx="165181">
                  <c:v>-1.1555899999999999E-2</c:v>
                </c:pt>
                <c:pt idx="165182">
                  <c:v>-1.24615E-2</c:v>
                </c:pt>
                <c:pt idx="165183">
                  <c:v>-1.33575E-2</c:v>
                </c:pt>
                <c:pt idx="165184">
                  <c:v>-1.4242299999999999E-2</c:v>
                </c:pt>
                <c:pt idx="165185">
                  <c:v>-1.5114499999999999E-2</c:v>
                </c:pt>
                <c:pt idx="165186">
                  <c:v>-1.5972699999999999E-2</c:v>
                </c:pt>
                <c:pt idx="165187">
                  <c:v>-1.68156E-2</c:v>
                </c:pt>
                <c:pt idx="165188">
                  <c:v>-1.7641799999999999E-2</c:v>
                </c:pt>
                <c:pt idx="165189">
                  <c:v>-1.8449900000000002E-2</c:v>
                </c:pt>
                <c:pt idx="165190">
                  <c:v>-1.9238700000000001E-2</c:v>
                </c:pt>
                <c:pt idx="165191">
                  <c:v>-2.0006699999999999E-2</c:v>
                </c:pt>
                <c:pt idx="165192">
                  <c:v>-2.0752799999999998E-2</c:v>
                </c:pt>
                <c:pt idx="165193">
                  <c:v>-2.14758E-2</c:v>
                </c:pt>
                <c:pt idx="165194">
                  <c:v>-2.2174300000000001E-2</c:v>
                </c:pt>
                <c:pt idx="165195">
                  <c:v>-2.2847300000000001E-2</c:v>
                </c:pt>
                <c:pt idx="165196">
                  <c:v>-2.34936E-2</c:v>
                </c:pt>
                <c:pt idx="165197">
                  <c:v>-2.4112100000000001E-2</c:v>
                </c:pt>
                <c:pt idx="165198">
                  <c:v>-2.47017E-2</c:v>
                </c:pt>
                <c:pt idx="165199">
                  <c:v>-2.5261499999999999E-2</c:v>
                </c:pt>
                <c:pt idx="165200">
                  <c:v>-2.5790400000000002E-2</c:v>
                </c:pt>
                <c:pt idx="165201">
                  <c:v>-2.6287600000000001E-2</c:v>
                </c:pt>
                <c:pt idx="165202">
                  <c:v>-2.6752100000000001E-2</c:v>
                </c:pt>
                <c:pt idx="165203">
                  <c:v>-2.7182999999999999E-2</c:v>
                </c:pt>
                <c:pt idx="165204">
                  <c:v>-2.7579800000000002E-2</c:v>
                </c:pt>
                <c:pt idx="165205">
                  <c:v>-2.7941400000000002E-2</c:v>
                </c:pt>
                <c:pt idx="165206">
                  <c:v>-2.8267400000000002E-2</c:v>
                </c:pt>
                <c:pt idx="165207">
                  <c:v>-2.8557099999999998E-2</c:v>
                </c:pt>
                <c:pt idx="165208">
                  <c:v>-2.8809899999999999E-2</c:v>
                </c:pt>
                <c:pt idx="165209">
                  <c:v>-2.90253E-2</c:v>
                </c:pt>
                <c:pt idx="165210">
                  <c:v>-2.9202700000000002E-2</c:v>
                </c:pt>
                <c:pt idx="165211">
                  <c:v>-2.9341900000000001E-2</c:v>
                </c:pt>
                <c:pt idx="165212">
                  <c:v>-2.94425E-2</c:v>
                </c:pt>
                <c:pt idx="165213">
                  <c:v>-2.9504200000000001E-2</c:v>
                </c:pt>
                <c:pt idx="165214">
                  <c:v>-2.9526699999999999E-2</c:v>
                </c:pt>
                <c:pt idx="165215">
                  <c:v>-2.9510000000000002E-2</c:v>
                </c:pt>
                <c:pt idx="165216">
                  <c:v>-2.9453799999999999E-2</c:v>
                </c:pt>
                <c:pt idx="165217">
                  <c:v>-2.9358100000000002E-2</c:v>
                </c:pt>
                <c:pt idx="165218">
                  <c:v>-2.9223099999999998E-2</c:v>
                </c:pt>
                <c:pt idx="165219">
                  <c:v>-2.9048600000000001E-2</c:v>
                </c:pt>
                <c:pt idx="165220">
                  <c:v>-2.88349E-2</c:v>
                </c:pt>
                <c:pt idx="165221">
                  <c:v>-2.8582199999999999E-2</c:v>
                </c:pt>
                <c:pt idx="165222">
                  <c:v>-2.8290699999999998E-2</c:v>
                </c:pt>
                <c:pt idx="165223">
                  <c:v>-2.7960800000000001E-2</c:v>
                </c:pt>
                <c:pt idx="165224">
                  <c:v>-2.7592800000000001E-2</c:v>
                </c:pt>
                <c:pt idx="165225">
                  <c:v>-2.7187099999999999E-2</c:v>
                </c:pt>
                <c:pt idx="165226">
                  <c:v>-2.6744199999999999E-2</c:v>
                </c:pt>
                <c:pt idx="165227">
                  <c:v>-2.6264800000000001E-2</c:v>
                </c:pt>
                <c:pt idx="165228">
                  <c:v>-2.5749399999999999E-2</c:v>
                </c:pt>
                <c:pt idx="165229">
                  <c:v>-2.5198600000000002E-2</c:v>
                </c:pt>
                <c:pt idx="165230">
                  <c:v>-2.4613300000000001E-2</c:v>
                </c:pt>
                <c:pt idx="165231">
                  <c:v>-2.3994100000000001E-2</c:v>
                </c:pt>
                <c:pt idx="165232">
                  <c:v>-2.3341899999999999E-2</c:v>
                </c:pt>
                <c:pt idx="165233">
                  <c:v>-2.26576E-2</c:v>
                </c:pt>
                <c:pt idx="165234">
                  <c:v>-2.1942E-2</c:v>
                </c:pt>
                <c:pt idx="165235">
                  <c:v>-2.1196199999999998E-2</c:v>
                </c:pt>
                <c:pt idx="165236">
                  <c:v>-2.04212E-2</c:v>
                </c:pt>
                <c:pt idx="165237">
                  <c:v>-1.9618099999999999E-2</c:v>
                </c:pt>
                <c:pt idx="165238">
                  <c:v>-1.87879E-2</c:v>
                </c:pt>
                <c:pt idx="165239">
                  <c:v>-1.7931900000000001E-2</c:v>
                </c:pt>
                <c:pt idx="165240">
                  <c:v>-1.70511E-2</c:v>
                </c:pt>
                <c:pt idx="165241">
                  <c:v>-1.6146899999999999E-2</c:v>
                </c:pt>
                <c:pt idx="165242">
                  <c:v>-1.5220600000000001E-2</c:v>
                </c:pt>
                <c:pt idx="165243">
                  <c:v>-1.4273299999999999E-2</c:v>
                </c:pt>
                <c:pt idx="165244">
                  <c:v>-1.3306399999999999E-2</c:v>
                </c:pt>
                <c:pt idx="165245">
                  <c:v>-1.23214E-2</c:v>
                </c:pt>
                <c:pt idx="165246">
                  <c:v>-1.13195E-2</c:v>
                </c:pt>
                <c:pt idx="165247">
                  <c:v>-1.03023E-2</c:v>
                </c:pt>
                <c:pt idx="165248" formatCode="0.00E+00">
                  <c:v>-9.2710899999999992E-3</c:v>
                </c:pt>
                <c:pt idx="165249" formatCode="0.00E+00">
                  <c:v>-8.2273899999999994E-3</c:v>
                </c:pt>
                <c:pt idx="165250" formatCode="0.00E+00">
                  <c:v>-7.1726799999999999E-3</c:v>
                </c:pt>
                <c:pt idx="165251" formatCode="0.00E+00">
                  <c:v>-6.1084399999999997E-3</c:v>
                </c:pt>
                <c:pt idx="165252" formatCode="0.00E+00">
                  <c:v>-5.0361900000000003E-3</c:v>
                </c:pt>
                <c:pt idx="165253" formatCode="0.00E+00">
                  <c:v>-3.9574399999999996E-3</c:v>
                </c:pt>
                <c:pt idx="165254" formatCode="0.00E+00">
                  <c:v>-2.8737200000000002E-3</c:v>
                </c:pt>
                <c:pt idx="165255" formatCode="0.00E+00">
                  <c:v>-1.7865699999999999E-3</c:v>
                </c:pt>
                <c:pt idx="165256" formatCode="0.00E+00">
                  <c:v>-6.9752200000000001E-4</c:v>
                </c:pt>
                <c:pt idx="165257" formatCode="0.00E+00">
                  <c:v>3.9187599999999999E-4</c:v>
                </c:pt>
                <c:pt idx="165258" formatCode="0.00E+00">
                  <c:v>1.4800900000000001E-3</c:v>
                </c:pt>
                <c:pt idx="165259" formatCode="0.00E+00">
                  <c:v>2.5655700000000001E-3</c:v>
                </c:pt>
                <c:pt idx="165260" formatCode="0.00E+00">
                  <c:v>3.6468099999999999E-3</c:v>
                </c:pt>
                <c:pt idx="165261" formatCode="0.00E+00">
                  <c:v>4.7222599999999998E-3</c:v>
                </c:pt>
                <c:pt idx="165262" formatCode="0.00E+00">
                  <c:v>5.7904200000000001E-3</c:v>
                </c:pt>
                <c:pt idx="165263" formatCode="0.00E+00">
                  <c:v>6.8497899999999997E-3</c:v>
                </c:pt>
                <c:pt idx="165264" formatCode="0.00E+00">
                  <c:v>7.8988900000000004E-3</c:v>
                </c:pt>
                <c:pt idx="165265" formatCode="0.00E+00">
                  <c:v>8.9362399999999998E-3</c:v>
                </c:pt>
                <c:pt idx="165266" formatCode="0.00E+00">
                  <c:v>9.9604099999999994E-3</c:v>
                </c:pt>
                <c:pt idx="165267">
                  <c:v>1.0970000000000001E-2</c:v>
                </c:pt>
                <c:pt idx="165268">
                  <c:v>1.19635E-2</c:v>
                </c:pt>
                <c:pt idx="165269">
                  <c:v>1.2939600000000001E-2</c:v>
                </c:pt>
                <c:pt idx="165270">
                  <c:v>1.3897100000000001E-2</c:v>
                </c:pt>
                <c:pt idx="165271">
                  <c:v>1.4834399999999999E-2</c:v>
                </c:pt>
                <c:pt idx="165272">
                  <c:v>1.5750500000000001E-2</c:v>
                </c:pt>
                <c:pt idx="165273">
                  <c:v>1.66439E-2</c:v>
                </c:pt>
                <c:pt idx="165274">
                  <c:v>1.7513600000000001E-2</c:v>
                </c:pt>
                <c:pt idx="165275">
                  <c:v>1.8358300000000001E-2</c:v>
                </c:pt>
                <c:pt idx="165276">
                  <c:v>1.91769E-2</c:v>
                </c:pt>
                <c:pt idx="165277">
                  <c:v>1.9968300000000001E-2</c:v>
                </c:pt>
                <c:pt idx="165278">
                  <c:v>2.07315E-2</c:v>
                </c:pt>
                <c:pt idx="165279">
                  <c:v>2.1465499999999998E-2</c:v>
                </c:pt>
                <c:pt idx="165280">
                  <c:v>2.2169299999999999E-2</c:v>
                </c:pt>
                <c:pt idx="165281">
                  <c:v>2.2842000000000001E-2</c:v>
                </c:pt>
                <c:pt idx="165282">
                  <c:v>2.3482800000000002E-2</c:v>
                </c:pt>
                <c:pt idx="165283">
                  <c:v>2.4090899999999998E-2</c:v>
                </c:pt>
                <c:pt idx="165284">
                  <c:v>2.4665400000000001E-2</c:v>
                </c:pt>
                <c:pt idx="165285">
                  <c:v>2.5205700000000001E-2</c:v>
                </c:pt>
                <c:pt idx="165286">
                  <c:v>2.57112E-2</c:v>
                </c:pt>
                <c:pt idx="165287">
                  <c:v>2.6181200000000002E-2</c:v>
                </c:pt>
                <c:pt idx="165288">
                  <c:v>2.6615300000000001E-2</c:v>
                </c:pt>
                <c:pt idx="165289">
                  <c:v>2.7012899999999999E-2</c:v>
                </c:pt>
                <c:pt idx="165290">
                  <c:v>2.7373700000000001E-2</c:v>
                </c:pt>
                <c:pt idx="165291">
                  <c:v>2.7697200000000002E-2</c:v>
                </c:pt>
                <c:pt idx="165292">
                  <c:v>2.79831E-2</c:v>
                </c:pt>
                <c:pt idx="165293">
                  <c:v>2.8231300000000001E-2</c:v>
                </c:pt>
                <c:pt idx="165294">
                  <c:v>2.8441500000000002E-2</c:v>
                </c:pt>
                <c:pt idx="165295">
                  <c:v>2.86135E-2</c:v>
                </c:pt>
                <c:pt idx="165296">
                  <c:v>2.8747399999999999E-2</c:v>
                </c:pt>
                <c:pt idx="165297">
                  <c:v>2.8843000000000001E-2</c:v>
                </c:pt>
                <c:pt idx="165298">
                  <c:v>2.8900499999999999E-2</c:v>
                </c:pt>
                <c:pt idx="165299">
                  <c:v>2.8919899999999998E-2</c:v>
                </c:pt>
                <c:pt idx="165300">
                  <c:v>2.8901400000000001E-2</c:v>
                </c:pt>
                <c:pt idx="165301">
                  <c:v>2.8845200000000001E-2</c:v>
                </c:pt>
                <c:pt idx="165302">
                  <c:v>2.8751599999999999E-2</c:v>
                </c:pt>
                <c:pt idx="165303">
                  <c:v>2.8620900000000001E-2</c:v>
                </c:pt>
                <c:pt idx="165304">
                  <c:v>2.84535E-2</c:v>
                </c:pt>
                <c:pt idx="165305">
                  <c:v>2.8249799999999999E-2</c:v>
                </c:pt>
                <c:pt idx="165306">
                  <c:v>2.8010400000000001E-2</c:v>
                </c:pt>
                <c:pt idx="165307">
                  <c:v>2.7735699999999999E-2</c:v>
                </c:pt>
                <c:pt idx="165308">
                  <c:v>2.74264E-2</c:v>
                </c:pt>
                <c:pt idx="165309">
                  <c:v>2.7083099999999999E-2</c:v>
                </c:pt>
                <c:pt idx="165310">
                  <c:v>2.6706400000000002E-2</c:v>
                </c:pt>
                <c:pt idx="165311">
                  <c:v>2.6297299999999999E-2</c:v>
                </c:pt>
                <c:pt idx="165312">
                  <c:v>2.5856299999999999E-2</c:v>
                </c:pt>
                <c:pt idx="165313">
                  <c:v>2.5384500000000001E-2</c:v>
                </c:pt>
                <c:pt idx="165314">
                  <c:v>2.4882499999999998E-2</c:v>
                </c:pt>
                <c:pt idx="165315">
                  <c:v>2.4351500000000002E-2</c:v>
                </c:pt>
                <c:pt idx="165316">
                  <c:v>2.3792199999999999E-2</c:v>
                </c:pt>
                <c:pt idx="165317">
                  <c:v>2.3205799999999999E-2</c:v>
                </c:pt>
                <c:pt idx="165318">
                  <c:v>2.2593200000000001E-2</c:v>
                </c:pt>
                <c:pt idx="165319">
                  <c:v>2.1955599999999999E-2</c:v>
                </c:pt>
                <c:pt idx="165320">
                  <c:v>2.1293900000000001E-2</c:v>
                </c:pt>
                <c:pt idx="165321">
                  <c:v>2.06094E-2</c:v>
                </c:pt>
                <c:pt idx="165322">
                  <c:v>1.9903199999999999E-2</c:v>
                </c:pt>
                <c:pt idx="165323">
                  <c:v>1.9176499999999999E-2</c:v>
                </c:pt>
                <c:pt idx="165324">
                  <c:v>1.8430499999999999E-2</c:v>
                </c:pt>
                <c:pt idx="165325">
                  <c:v>1.7666500000000002E-2</c:v>
                </c:pt>
                <c:pt idx="165326">
                  <c:v>1.6885600000000001E-2</c:v>
                </c:pt>
                <c:pt idx="165327">
                  <c:v>1.6089200000000001E-2</c:v>
                </c:pt>
                <c:pt idx="165328">
                  <c:v>1.52785E-2</c:v>
                </c:pt>
                <c:pt idx="165329">
                  <c:v>1.44549E-2</c:v>
                </c:pt>
                <c:pt idx="165330">
                  <c:v>1.36197E-2</c:v>
                </c:pt>
                <c:pt idx="165331">
                  <c:v>1.27741E-2</c:v>
                </c:pt>
                <c:pt idx="165332">
                  <c:v>1.1919600000000001E-2</c:v>
                </c:pt>
                <c:pt idx="165333">
                  <c:v>1.10574E-2</c:v>
                </c:pt>
                <c:pt idx="165334">
                  <c:v>1.0188900000000001E-2</c:v>
                </c:pt>
                <c:pt idx="165335" formatCode="0.00E+00">
                  <c:v>9.3153799999999998E-3</c:v>
                </c:pt>
                <c:pt idx="165336" formatCode="0.00E+00">
                  <c:v>8.4382499999999996E-3</c:v>
                </c:pt>
                <c:pt idx="165337" formatCode="0.00E+00">
                  <c:v>7.5588199999999999E-3</c:v>
                </c:pt>
                <c:pt idx="165338" formatCode="0.00E+00">
                  <c:v>6.6784000000000001E-3</c:v>
                </c:pt>
                <c:pt idx="165339" formatCode="0.00E+00">
                  <c:v>5.7983100000000001E-3</c:v>
                </c:pt>
                <c:pt idx="165340" formatCode="0.00E+00">
                  <c:v>4.9198599999999999E-3</c:v>
                </c:pt>
                <c:pt idx="165341" formatCode="0.00E+00">
                  <c:v>4.0443399999999996E-3</c:v>
                </c:pt>
                <c:pt idx="165342" formatCode="0.00E+00">
                  <c:v>3.1730399999999998E-3</c:v>
                </c:pt>
                <c:pt idx="165343" formatCode="0.00E+00">
                  <c:v>2.3072000000000001E-3</c:v>
                </c:pt>
                <c:pt idx="165344" formatCode="0.00E+00">
                  <c:v>1.44808E-3</c:v>
                </c:pt>
                <c:pt idx="165345" formatCode="0.00E+00">
                  <c:v>5.9690500000000001E-4</c:v>
                </c:pt>
                <c:pt idx="165346" formatCode="0.00E+00">
                  <c:v>-2.4513699999999998E-4</c:v>
                </c:pt>
                <c:pt idx="165347" formatCode="0.00E+00">
                  <c:v>-1.07687E-3</c:v>
                </c:pt>
                <c:pt idx="165348" formatCode="0.00E+00">
                  <c:v>-1.8971400000000001E-3</c:v>
                </c:pt>
                <c:pt idx="165349" formatCode="0.00E+00">
                  <c:v>-2.7048200000000001E-3</c:v>
                </c:pt>
                <c:pt idx="165350" formatCode="0.00E+00">
                  <c:v>-3.49884E-3</c:v>
                </c:pt>
                <c:pt idx="165351" formatCode="0.00E+00">
                  <c:v>-4.2781299999999998E-3</c:v>
                </c:pt>
                <c:pt idx="165352" formatCode="0.00E+00">
                  <c:v>-5.0416599999999999E-3</c:v>
                </c:pt>
                <c:pt idx="165353" formatCode="0.00E+00">
                  <c:v>-5.7884499999999997E-3</c:v>
                </c:pt>
                <c:pt idx="165354" formatCode="0.00E+00">
                  <c:v>-6.5175299999999997E-3</c:v>
                </c:pt>
                <c:pt idx="165355" formatCode="0.00E+00">
                  <c:v>-7.228E-3</c:v>
                </c:pt>
                <c:pt idx="165356" formatCode="0.00E+00">
                  <c:v>-7.9189699999999991E-3</c:v>
                </c:pt>
                <c:pt idx="165357" formatCode="0.00E+00">
                  <c:v>-8.5896099999999993E-3</c:v>
                </c:pt>
                <c:pt idx="165358" formatCode="0.00E+00">
                  <c:v>-9.23912E-3</c:v>
                </c:pt>
                <c:pt idx="165359" formatCode="0.00E+00">
                  <c:v>-9.8667400000000006E-3</c:v>
                </c:pt>
                <c:pt idx="165360">
                  <c:v>-1.04718E-2</c:v>
                </c:pt>
                <c:pt idx="165361">
                  <c:v>-1.1053500000000001E-2</c:v>
                </c:pt>
                <c:pt idx="165362">
                  <c:v>-1.1611399999999999E-2</c:v>
                </c:pt>
                <c:pt idx="165363">
                  <c:v>-1.2144800000000001E-2</c:v>
                </c:pt>
                <c:pt idx="165364">
                  <c:v>-1.2653299999999999E-2</c:v>
                </c:pt>
                <c:pt idx="165365">
                  <c:v>-1.3136200000000001E-2</c:v>
                </c:pt>
                <c:pt idx="165366">
                  <c:v>-1.3593299999999999E-2</c:v>
                </c:pt>
                <c:pt idx="165367">
                  <c:v>-1.4024099999999999E-2</c:v>
                </c:pt>
                <c:pt idx="165368">
                  <c:v>-1.44282E-2</c:v>
                </c:pt>
                <c:pt idx="165369">
                  <c:v>-1.48054E-2</c:v>
                </c:pt>
                <c:pt idx="165370">
                  <c:v>-1.5155500000000001E-2</c:v>
                </c:pt>
                <c:pt idx="165371">
                  <c:v>-1.5478199999999999E-2</c:v>
                </c:pt>
                <c:pt idx="165372">
                  <c:v>-1.57734E-2</c:v>
                </c:pt>
                <c:pt idx="165373">
                  <c:v>-1.6041099999999999E-2</c:v>
                </c:pt>
                <c:pt idx="165374">
                  <c:v>-1.62811E-2</c:v>
                </c:pt>
                <c:pt idx="165375">
                  <c:v>-1.6493500000000001E-2</c:v>
                </c:pt>
                <c:pt idx="165376">
                  <c:v>-1.66783E-2</c:v>
                </c:pt>
                <c:pt idx="165377">
                  <c:v>-1.6835599999999999E-2</c:v>
                </c:pt>
                <c:pt idx="165378">
                  <c:v>-1.6965600000000001E-2</c:v>
                </c:pt>
                <c:pt idx="165379">
                  <c:v>-1.70685E-2</c:v>
                </c:pt>
                <c:pt idx="165380">
                  <c:v>-1.7144400000000001E-2</c:v>
                </c:pt>
                <c:pt idx="165381">
                  <c:v>-1.7193799999999999E-2</c:v>
                </c:pt>
                <c:pt idx="165382">
                  <c:v>-1.7216800000000001E-2</c:v>
                </c:pt>
                <c:pt idx="165383">
                  <c:v>-1.7213900000000001E-2</c:v>
                </c:pt>
                <c:pt idx="165384">
                  <c:v>-1.7185499999999999E-2</c:v>
                </c:pt>
                <c:pt idx="165385">
                  <c:v>-1.7132000000000001E-2</c:v>
                </c:pt>
                <c:pt idx="165386">
                  <c:v>-1.7054E-2</c:v>
                </c:pt>
                <c:pt idx="165387">
                  <c:v>-1.6951899999999999E-2</c:v>
                </c:pt>
                <c:pt idx="165388">
                  <c:v>-1.6826299999999999E-2</c:v>
                </c:pt>
                <c:pt idx="165389">
                  <c:v>-1.6677899999999999E-2</c:v>
                </c:pt>
                <c:pt idx="165390">
                  <c:v>-1.65072E-2</c:v>
                </c:pt>
                <c:pt idx="165391">
                  <c:v>-1.6315E-2</c:v>
                </c:pt>
                <c:pt idx="165392">
                  <c:v>-1.6101899999999999E-2</c:v>
                </c:pt>
                <c:pt idx="165393">
                  <c:v>-1.5868699999999999E-2</c:v>
                </c:pt>
                <c:pt idx="165394">
                  <c:v>-1.5616100000000001E-2</c:v>
                </c:pt>
                <c:pt idx="165395">
                  <c:v>-1.5344999999999999E-2</c:v>
                </c:pt>
                <c:pt idx="165396">
                  <c:v>-1.5056099999999999E-2</c:v>
                </c:pt>
                <c:pt idx="165397">
                  <c:v>-1.47502E-2</c:v>
                </c:pt>
                <c:pt idx="165398">
                  <c:v>-1.44283E-2</c:v>
                </c:pt>
                <c:pt idx="165399">
                  <c:v>-1.40912E-2</c:v>
                </c:pt>
                <c:pt idx="165400">
                  <c:v>-1.3739899999999999E-2</c:v>
                </c:pt>
                <c:pt idx="165401">
                  <c:v>-1.3375099999999999E-2</c:v>
                </c:pt>
                <c:pt idx="165402">
                  <c:v>-1.29979E-2</c:v>
                </c:pt>
                <c:pt idx="165403">
                  <c:v>-1.2609199999999999E-2</c:v>
                </c:pt>
                <c:pt idx="165404">
                  <c:v>-1.221E-2</c:v>
                </c:pt>
                <c:pt idx="165405">
                  <c:v>-1.18011E-2</c:v>
                </c:pt>
                <c:pt idx="165406">
                  <c:v>-1.1383600000000001E-2</c:v>
                </c:pt>
                <c:pt idx="165407">
                  <c:v>-1.0958499999999999E-2</c:v>
                </c:pt>
                <c:pt idx="165408">
                  <c:v>-1.05267E-2</c:v>
                </c:pt>
                <c:pt idx="165409">
                  <c:v>-1.00891E-2</c:v>
                </c:pt>
                <c:pt idx="165410" formatCode="0.00E+00">
                  <c:v>-9.64688E-3</c:v>
                </c:pt>
                <c:pt idx="165411" formatCode="0.00E+00">
                  <c:v>-9.2008699999999999E-3</c:v>
                </c:pt>
                <c:pt idx="165412" formatCode="0.00E+00">
                  <c:v>-8.7520700000000007E-3</c:v>
                </c:pt>
                <c:pt idx="165413" formatCode="0.00E+00">
                  <c:v>-8.3014400000000002E-3</c:v>
                </c:pt>
                <c:pt idx="165414" formatCode="0.00E+00">
                  <c:v>-7.8499499999999996E-3</c:v>
                </c:pt>
                <c:pt idx="165415" formatCode="0.00E+00">
                  <c:v>-7.3985300000000004E-3</c:v>
                </c:pt>
                <c:pt idx="165416" formatCode="0.00E+00">
                  <c:v>-6.9481100000000004E-3</c:v>
                </c:pt>
                <c:pt idx="165417" formatCode="0.00E+00">
                  <c:v>-6.4996200000000002E-3</c:v>
                </c:pt>
                <c:pt idx="165418" formatCode="0.00E+00">
                  <c:v>-6.0539499999999998E-3</c:v>
                </c:pt>
                <c:pt idx="165419" formatCode="0.00E+00">
                  <c:v>-5.6119999999999998E-3</c:v>
                </c:pt>
                <c:pt idx="165420" formatCode="0.00E+00">
                  <c:v>-5.1746400000000003E-3</c:v>
                </c:pt>
                <c:pt idx="165421" formatCode="0.00E+00">
                  <c:v>-4.7426999999999999E-3</c:v>
                </c:pt>
                <c:pt idx="165422" formatCode="0.00E+00">
                  <c:v>-4.3170300000000003E-3</c:v>
                </c:pt>
                <c:pt idx="165423" formatCode="0.00E+00">
                  <c:v>-3.8984200000000001E-3</c:v>
                </c:pt>
                <c:pt idx="165424" formatCode="0.00E+00">
                  <c:v>-3.4876500000000001E-3</c:v>
                </c:pt>
                <c:pt idx="165425" formatCode="0.00E+00">
                  <c:v>-3.0854799999999998E-3</c:v>
                </c:pt>
                <c:pt idx="165426" formatCode="0.00E+00">
                  <c:v>-2.6926300000000001E-3</c:v>
                </c:pt>
                <c:pt idx="165427" formatCode="0.00E+00">
                  <c:v>-2.3098099999999998E-3</c:v>
                </c:pt>
                <c:pt idx="165428" formatCode="0.00E+00">
                  <c:v>-1.9376700000000001E-3</c:v>
                </c:pt>
                <c:pt idx="165429" formatCode="0.00E+00">
                  <c:v>-1.5768500000000001E-3</c:v>
                </c:pt>
                <c:pt idx="165430" formatCode="0.00E+00">
                  <c:v>-1.2279700000000001E-3</c:v>
                </c:pt>
                <c:pt idx="165431" formatCode="0.00E+00">
                  <c:v>-8.9159199999999997E-4</c:v>
                </c:pt>
                <c:pt idx="165432" formatCode="0.00E+00">
                  <c:v>-5.6825400000000002E-4</c:v>
                </c:pt>
                <c:pt idx="165433" formatCode="0.00E+00">
                  <c:v>-2.5846000000000002E-4</c:v>
                </c:pt>
                <c:pt idx="165434" formatCode="0.00E+00">
                  <c:v>3.7320700000000003E-5</c:v>
                </c:pt>
                <c:pt idx="165435" formatCode="0.00E+00">
                  <c:v>3.1865799999999998E-4</c:v>
                </c:pt>
                <c:pt idx="165436" formatCode="0.00E+00">
                  <c:v>5.8515599999999998E-4</c:v>
                </c:pt>
                <c:pt idx="165437" formatCode="0.00E+00">
                  <c:v>8.3645900000000001E-4</c:v>
                </c:pt>
                <c:pt idx="165438" formatCode="0.00E+00">
                  <c:v>1.0722500000000001E-3</c:v>
                </c:pt>
                <c:pt idx="165439" formatCode="0.00E+00">
                  <c:v>1.2922400000000001E-3</c:v>
                </c:pt>
                <c:pt idx="165440" formatCode="0.00E+00">
                  <c:v>1.4962E-3</c:v>
                </c:pt>
                <c:pt idx="165441" formatCode="0.00E+00">
                  <c:v>1.68392E-3</c:v>
                </c:pt>
                <c:pt idx="165442" formatCode="0.00E+00">
                  <c:v>1.85523E-3</c:v>
                </c:pt>
                <c:pt idx="165443" formatCode="0.00E+00">
                  <c:v>2.0100299999999999E-3</c:v>
                </c:pt>
                <c:pt idx="165444" formatCode="0.00E+00">
                  <c:v>2.1482099999999998E-3</c:v>
                </c:pt>
                <c:pt idx="165445" formatCode="0.00E+00">
                  <c:v>2.2697400000000001E-3</c:v>
                </c:pt>
                <c:pt idx="165446" formatCode="0.00E+00">
                  <c:v>2.3746100000000001E-3</c:v>
                </c:pt>
                <c:pt idx="165447" formatCode="0.00E+00">
                  <c:v>2.4628499999999999E-3</c:v>
                </c:pt>
                <c:pt idx="165448" formatCode="0.00E+00">
                  <c:v>2.53455E-3</c:v>
                </c:pt>
                <c:pt idx="165449" formatCode="0.00E+00">
                  <c:v>2.5898000000000002E-3</c:v>
                </c:pt>
                <c:pt idx="165450" formatCode="0.00E+00">
                  <c:v>2.62876E-3</c:v>
                </c:pt>
                <c:pt idx="165451" formatCode="0.00E+00">
                  <c:v>2.6516199999999999E-3</c:v>
                </c:pt>
                <c:pt idx="165452" formatCode="0.00E+00">
                  <c:v>2.6586000000000001E-3</c:v>
                </c:pt>
                <c:pt idx="165453" formatCode="0.00E+00">
                  <c:v>2.6499599999999998E-3</c:v>
                </c:pt>
                <c:pt idx="165454" formatCode="0.00E+00">
                  <c:v>2.6259999999999999E-3</c:v>
                </c:pt>
                <c:pt idx="165455" formatCode="0.00E+00">
                  <c:v>2.5870400000000001E-3</c:v>
                </c:pt>
                <c:pt idx="165456" formatCode="0.00E+00">
                  <c:v>2.53346E-3</c:v>
                </c:pt>
                <c:pt idx="165457" formatCode="0.00E+00">
                  <c:v>2.4656499999999998E-3</c:v>
                </c:pt>
                <c:pt idx="165458" formatCode="0.00E+00">
                  <c:v>2.38404E-3</c:v>
                </c:pt>
                <c:pt idx="165459" formatCode="0.00E+00">
                  <c:v>2.2891000000000001E-3</c:v>
                </c:pt>
                <c:pt idx="165460" formatCode="0.00E+00">
                  <c:v>2.1813100000000001E-3</c:v>
                </c:pt>
                <c:pt idx="165461" formatCode="0.00E+00">
                  <c:v>2.0612E-3</c:v>
                </c:pt>
                <c:pt idx="165462" formatCode="0.00E+00">
                  <c:v>1.9293100000000001E-3</c:v>
                </c:pt>
                <c:pt idx="165463" formatCode="0.00E+00">
                  <c:v>1.78622E-3</c:v>
                </c:pt>
                <c:pt idx="165464" formatCode="0.00E+00">
                  <c:v>1.6325300000000001E-3</c:v>
                </c:pt>
                <c:pt idx="165465" formatCode="0.00E+00">
                  <c:v>1.46886E-3</c:v>
                </c:pt>
                <c:pt idx="165466" formatCode="0.00E+00">
                  <c:v>1.29586E-3</c:v>
                </c:pt>
                <c:pt idx="165467" formatCode="0.00E+00">
                  <c:v>1.1141899999999999E-3</c:v>
                </c:pt>
                <c:pt idx="165468" formatCode="0.00E+00">
                  <c:v>9.2454500000000003E-4</c:v>
                </c:pt>
                <c:pt idx="165469" formatCode="0.00E+00">
                  <c:v>7.2761799999999997E-4</c:v>
                </c:pt>
                <c:pt idx="165470" formatCode="0.00E+00">
                  <c:v>5.2413299999999998E-4</c:v>
                </c:pt>
                <c:pt idx="165471" formatCode="0.00E+00">
                  <c:v>3.1482500000000002E-4</c:v>
                </c:pt>
                <c:pt idx="165472" formatCode="0.00E+00">
                  <c:v>1.00441E-4</c:v>
                </c:pt>
                <c:pt idx="165473" formatCode="0.00E+00">
                  <c:v>-1.18261E-4</c:v>
                </c:pt>
                <c:pt idx="165474" formatCode="0.00E+00">
                  <c:v>-3.4051099999999999E-4</c:v>
                </c:pt>
                <c:pt idx="165475" formatCode="0.00E+00">
                  <c:v>-5.6553300000000001E-4</c:v>
                </c:pt>
                <c:pt idx="165476" formatCode="0.00E+00">
                  <c:v>-7.9254399999999995E-4</c:v>
                </c:pt>
                <c:pt idx="165477" formatCode="0.00E+00">
                  <c:v>-1.0207599999999999E-3</c:v>
                </c:pt>
                <c:pt idx="165478" formatCode="0.00E+00">
                  <c:v>-1.24938E-3</c:v>
                </c:pt>
                <c:pt idx="165479" formatCode="0.00E+00">
                  <c:v>-1.47762E-3</c:v>
                </c:pt>
                <c:pt idx="165480" formatCode="0.00E+00">
                  <c:v>-1.70469E-3</c:v>
                </c:pt>
                <c:pt idx="165481" formatCode="0.00E+00">
                  <c:v>-1.9298099999999999E-3</c:v>
                </c:pt>
                <c:pt idx="165482" formatCode="0.00E+00">
                  <c:v>-2.1521700000000001E-3</c:v>
                </c:pt>
                <c:pt idx="165483" formatCode="0.00E+00">
                  <c:v>-2.3710099999999998E-3</c:v>
                </c:pt>
                <c:pt idx="165484" formatCode="0.00E+00">
                  <c:v>-2.5855499999999998E-3</c:v>
                </c:pt>
                <c:pt idx="165485" formatCode="0.00E+00">
                  <c:v>-2.79503E-3</c:v>
                </c:pt>
                <c:pt idx="165486" formatCode="0.00E+00">
                  <c:v>-2.9987E-3</c:v>
                </c:pt>
                <c:pt idx="165487" formatCode="0.00E+00">
                  <c:v>-3.1958099999999999E-3</c:v>
                </c:pt>
                <c:pt idx="165488" formatCode="0.00E+00">
                  <c:v>-3.38565E-3</c:v>
                </c:pt>
                <c:pt idx="165489" formatCode="0.00E+00">
                  <c:v>-3.56749E-3</c:v>
                </c:pt>
                <c:pt idx="165490" formatCode="0.00E+00">
                  <c:v>-3.7406499999999999E-3</c:v>
                </c:pt>
                <c:pt idx="165491" formatCode="0.00E+00">
                  <c:v>-3.9044399999999999E-3</c:v>
                </c:pt>
                <c:pt idx="165492" formatCode="0.00E+00">
                  <c:v>-4.0582300000000003E-3</c:v>
                </c:pt>
                <c:pt idx="165493" formatCode="0.00E+00">
                  <c:v>-4.2013600000000003E-3</c:v>
                </c:pt>
                <c:pt idx="165494" formatCode="0.00E+00">
                  <c:v>-4.3332300000000004E-3</c:v>
                </c:pt>
                <c:pt idx="165495" formatCode="0.00E+00">
                  <c:v>-4.4532599999999997E-3</c:v>
                </c:pt>
                <c:pt idx="165496" formatCode="0.00E+00">
                  <c:v>-4.5608699999999999E-3</c:v>
                </c:pt>
                <c:pt idx="165497" formatCode="0.00E+00">
                  <c:v>-4.6555499999999996E-3</c:v>
                </c:pt>
                <c:pt idx="165498" formatCode="0.00E+00">
                  <c:v>-4.7367700000000004E-3</c:v>
                </c:pt>
                <c:pt idx="165499" formatCode="0.00E+00">
                  <c:v>-4.8040599999999998E-3</c:v>
                </c:pt>
                <c:pt idx="165500" formatCode="0.00E+00">
                  <c:v>-4.8569700000000004E-3</c:v>
                </c:pt>
                <c:pt idx="165501" formatCode="0.00E+00">
                  <c:v>-4.8951000000000003E-3</c:v>
                </c:pt>
                <c:pt idx="165502" formatCode="0.00E+00">
                  <c:v>-4.9180400000000003E-3</c:v>
                </c:pt>
                <c:pt idx="165503" formatCode="0.00E+00">
                  <c:v>-4.9254600000000004E-3</c:v>
                </c:pt>
                <c:pt idx="165504" formatCode="0.00E+00">
                  <c:v>-4.9170300000000002E-3</c:v>
                </c:pt>
                <c:pt idx="165505" formatCode="0.00E+00">
                  <c:v>-4.8924700000000003E-3</c:v>
                </c:pt>
                <c:pt idx="165506" formatCode="0.00E+00">
                  <c:v>-4.8515399999999997E-3</c:v>
                </c:pt>
                <c:pt idx="165507" formatCode="0.00E+00">
                  <c:v>-4.7940099999999996E-3</c:v>
                </c:pt>
                <c:pt idx="165508" formatCode="0.00E+00">
                  <c:v>-4.7197200000000002E-3</c:v>
                </c:pt>
                <c:pt idx="165509" formatCode="0.00E+00">
                  <c:v>-4.6285299999999996E-3</c:v>
                </c:pt>
                <c:pt idx="165510" formatCode="0.00E+00">
                  <c:v>-4.5203400000000003E-3</c:v>
                </c:pt>
                <c:pt idx="165511" formatCode="0.00E+00">
                  <c:v>-4.39508E-3</c:v>
                </c:pt>
                <c:pt idx="165512" formatCode="0.00E+00">
                  <c:v>-4.2527399999999996E-3</c:v>
                </c:pt>
                <c:pt idx="165513" formatCode="0.00E+00">
                  <c:v>-4.0933100000000002E-3</c:v>
                </c:pt>
                <c:pt idx="165514" formatCode="0.00E+00">
                  <c:v>-3.9168600000000003E-3</c:v>
                </c:pt>
                <c:pt idx="165515" formatCode="0.00E+00">
                  <c:v>-3.72347E-3</c:v>
                </c:pt>
                <c:pt idx="165516" formatCode="0.00E+00">
                  <c:v>-3.5132800000000001E-3</c:v>
                </c:pt>
                <c:pt idx="165517" formatCode="0.00E+00">
                  <c:v>-3.2864399999999998E-3</c:v>
                </c:pt>
                <c:pt idx="165518" formatCode="0.00E+00">
                  <c:v>-3.04317E-3</c:v>
                </c:pt>
                <c:pt idx="165519" formatCode="0.00E+00">
                  <c:v>-2.7837000000000001E-3</c:v>
                </c:pt>
                <c:pt idx="165520" formatCode="0.00E+00">
                  <c:v>-2.5083200000000001E-3</c:v>
                </c:pt>
                <c:pt idx="165521" formatCode="0.00E+00">
                  <c:v>-2.2173399999999999E-3</c:v>
                </c:pt>
                <c:pt idx="165522" formatCode="0.00E+00">
                  <c:v>-1.9111200000000001E-3</c:v>
                </c:pt>
                <c:pt idx="165523" formatCode="0.00E+00">
                  <c:v>-1.59004E-3</c:v>
                </c:pt>
                <c:pt idx="165524" formatCode="0.00E+00">
                  <c:v>-1.25453E-3</c:v>
                </c:pt>
                <c:pt idx="165525" formatCode="0.00E+00">
                  <c:v>-9.0504799999999999E-4</c:v>
                </c:pt>
                <c:pt idx="165526" formatCode="0.00E+00">
                  <c:v>-5.4208900000000005E-4</c:v>
                </c:pt>
                <c:pt idx="165527" formatCode="0.00E+00">
                  <c:v>-1.66179E-4</c:v>
                </c:pt>
                <c:pt idx="165528" formatCode="0.00E+00">
                  <c:v>2.2212299999999999E-4</c:v>
                </c:pt>
                <c:pt idx="165529" formatCode="0.00E+00">
                  <c:v>6.2222899999999997E-4</c:v>
                </c:pt>
                <c:pt idx="165530" formatCode="0.00E+00">
                  <c:v>1.03352E-3</c:v>
                </c:pt>
                <c:pt idx="165531" formatCode="0.00E+00">
                  <c:v>1.4553400000000001E-3</c:v>
                </c:pt>
                <c:pt idx="165532" formatCode="0.00E+00">
                  <c:v>1.8870200000000001E-3</c:v>
                </c:pt>
                <c:pt idx="165533" formatCode="0.00E+00">
                  <c:v>2.3278499999999998E-3</c:v>
                </c:pt>
                <c:pt idx="165534" formatCode="0.00E+00">
                  <c:v>2.7771100000000002E-3</c:v>
                </c:pt>
                <c:pt idx="165535" formatCode="0.00E+00">
                  <c:v>3.2340300000000002E-3</c:v>
                </c:pt>
                <c:pt idx="165536" formatCode="0.00E+00">
                  <c:v>3.6978499999999999E-3</c:v>
                </c:pt>
                <c:pt idx="165537" formatCode="0.00E+00">
                  <c:v>4.1677700000000003E-3</c:v>
                </c:pt>
                <c:pt idx="165538" formatCode="0.00E+00">
                  <c:v>4.6429599999999998E-3</c:v>
                </c:pt>
                <c:pt idx="165539" formatCode="0.00E+00">
                  <c:v>5.1225899999999998E-3</c:v>
                </c:pt>
                <c:pt idx="165540" formatCode="0.00E+00">
                  <c:v>5.6058100000000001E-3</c:v>
                </c:pt>
                <c:pt idx="165541" formatCode="0.00E+00">
                  <c:v>6.0917499999999999E-3</c:v>
                </c:pt>
                <c:pt idx="165542" formatCode="0.00E+00">
                  <c:v>6.5795200000000002E-3</c:v>
                </c:pt>
                <c:pt idx="165543" formatCode="0.00E+00">
                  <c:v>7.0682399999999999E-3</c:v>
                </c:pt>
                <c:pt idx="165544" formatCode="0.00E+00">
                  <c:v>7.5569900000000004E-3</c:v>
                </c:pt>
                <c:pt idx="165545" formatCode="0.00E+00">
                  <c:v>8.0448599999999992E-3</c:v>
                </c:pt>
                <c:pt idx="165546" formatCode="0.00E+00">
                  <c:v>8.5309300000000008E-3</c:v>
                </c:pt>
                <c:pt idx="165547" formatCode="0.00E+00">
                  <c:v>9.0142699999999996E-3</c:v>
                </c:pt>
                <c:pt idx="165548" formatCode="0.00E+00">
                  <c:v>9.4939499999999993E-3</c:v>
                </c:pt>
                <c:pt idx="165549" formatCode="0.00E+00">
                  <c:v>9.9690500000000001E-3</c:v>
                </c:pt>
                <c:pt idx="165550">
                  <c:v>1.0438599999999999E-2</c:v>
                </c:pt>
                <c:pt idx="165551">
                  <c:v>1.09017E-2</c:v>
                </c:pt>
                <c:pt idx="165552">
                  <c:v>1.13575E-2</c:v>
                </c:pt>
                <c:pt idx="165553">
                  <c:v>1.18049E-2</c:v>
                </c:pt>
                <c:pt idx="165554">
                  <c:v>1.22431E-2</c:v>
                </c:pt>
                <c:pt idx="165555">
                  <c:v>1.2671099999999999E-2</c:v>
                </c:pt>
                <c:pt idx="165556">
                  <c:v>1.3088199999999999E-2</c:v>
                </c:pt>
                <c:pt idx="165557">
                  <c:v>1.34933E-2</c:v>
                </c:pt>
                <c:pt idx="165558">
                  <c:v>1.3885700000000001E-2</c:v>
                </c:pt>
                <c:pt idx="165559">
                  <c:v>1.42644E-2</c:v>
                </c:pt>
                <c:pt idx="165560">
                  <c:v>1.46286E-2</c:v>
                </c:pt>
                <c:pt idx="165561">
                  <c:v>1.4977499999999999E-2</c:v>
                </c:pt>
                <c:pt idx="165562">
                  <c:v>1.5310300000000001E-2</c:v>
                </c:pt>
                <c:pt idx="165563">
                  <c:v>1.5626299999999999E-2</c:v>
                </c:pt>
                <c:pt idx="165564">
                  <c:v>1.5924600000000001E-2</c:v>
                </c:pt>
                <c:pt idx="165565">
                  <c:v>1.62046E-2</c:v>
                </c:pt>
                <c:pt idx="165566">
                  <c:v>1.6465400000000002E-2</c:v>
                </c:pt>
                <c:pt idx="165567">
                  <c:v>1.6706599999999999E-2</c:v>
                </c:pt>
                <c:pt idx="165568">
                  <c:v>1.6927299999999999E-2</c:v>
                </c:pt>
                <c:pt idx="165569">
                  <c:v>1.7127099999999999E-2</c:v>
                </c:pt>
                <c:pt idx="165570">
                  <c:v>1.7305299999999999E-2</c:v>
                </c:pt>
                <c:pt idx="165571">
                  <c:v>1.7461299999999999E-2</c:v>
                </c:pt>
                <c:pt idx="165572">
                  <c:v>1.7594700000000001E-2</c:v>
                </c:pt>
                <c:pt idx="165573">
                  <c:v>1.7704899999999999E-2</c:v>
                </c:pt>
                <c:pt idx="165574">
                  <c:v>1.7791600000000001E-2</c:v>
                </c:pt>
                <c:pt idx="165575">
                  <c:v>1.7854200000000001E-2</c:v>
                </c:pt>
                <c:pt idx="165576">
                  <c:v>1.7892499999999999E-2</c:v>
                </c:pt>
                <c:pt idx="165577">
                  <c:v>1.7906100000000001E-2</c:v>
                </c:pt>
                <c:pt idx="165578">
                  <c:v>1.7894799999999999E-2</c:v>
                </c:pt>
                <c:pt idx="165579">
                  <c:v>1.7858099999999998E-2</c:v>
                </c:pt>
                <c:pt idx="165580">
                  <c:v>1.7796099999999999E-2</c:v>
                </c:pt>
                <c:pt idx="165581">
                  <c:v>1.7708399999999999E-2</c:v>
                </c:pt>
                <c:pt idx="165582">
                  <c:v>1.7595E-2</c:v>
                </c:pt>
                <c:pt idx="165583">
                  <c:v>1.74558E-2</c:v>
                </c:pt>
                <c:pt idx="165584">
                  <c:v>1.7290699999999999E-2</c:v>
                </c:pt>
                <c:pt idx="165585">
                  <c:v>1.7099699999999999E-2</c:v>
                </c:pt>
                <c:pt idx="165586">
                  <c:v>1.6882999999999999E-2</c:v>
                </c:pt>
                <c:pt idx="165587">
                  <c:v>1.6640499999999999E-2</c:v>
                </c:pt>
                <c:pt idx="165588">
                  <c:v>1.6372399999999999E-2</c:v>
                </c:pt>
                <c:pt idx="165589">
                  <c:v>1.60789E-2</c:v>
                </c:pt>
                <c:pt idx="165590">
                  <c:v>1.5760199999999999E-2</c:v>
                </c:pt>
                <c:pt idx="165591">
                  <c:v>1.54165E-2</c:v>
                </c:pt>
                <c:pt idx="165592">
                  <c:v>1.5048300000000001E-2</c:v>
                </c:pt>
                <c:pt idx="165593">
                  <c:v>1.4655700000000001E-2</c:v>
                </c:pt>
                <c:pt idx="165594">
                  <c:v>1.42393E-2</c:v>
                </c:pt>
                <c:pt idx="165595">
                  <c:v>1.37994E-2</c:v>
                </c:pt>
                <c:pt idx="165596">
                  <c:v>1.3336499999999999E-2</c:v>
                </c:pt>
                <c:pt idx="165597">
                  <c:v>1.28512E-2</c:v>
                </c:pt>
                <c:pt idx="165598">
                  <c:v>1.2344000000000001E-2</c:v>
                </c:pt>
                <c:pt idx="165599">
                  <c:v>1.18154E-2</c:v>
                </c:pt>
                <c:pt idx="165600">
                  <c:v>1.1266099999999999E-2</c:v>
                </c:pt>
                <c:pt idx="165601">
                  <c:v>1.0696799999999999E-2</c:v>
                </c:pt>
                <c:pt idx="165602">
                  <c:v>1.0108199999999999E-2</c:v>
                </c:pt>
                <c:pt idx="165603" formatCode="0.00E+00">
                  <c:v>9.5010300000000006E-3</c:v>
                </c:pt>
                <c:pt idx="165604" formatCode="0.00E+00">
                  <c:v>8.8760200000000001E-3</c:v>
                </c:pt>
                <c:pt idx="165605" formatCode="0.00E+00">
                  <c:v>8.2340099999999999E-3</c:v>
                </c:pt>
                <c:pt idx="165606" formatCode="0.00E+00">
                  <c:v>7.5758400000000004E-3</c:v>
                </c:pt>
                <c:pt idx="165607" formatCode="0.00E+00">
                  <c:v>6.9023699999999997E-3</c:v>
                </c:pt>
                <c:pt idx="165608" formatCode="0.00E+00">
                  <c:v>6.2144899999999996E-3</c:v>
                </c:pt>
                <c:pt idx="165609" formatCode="0.00E+00">
                  <c:v>5.5131299999999998E-3</c:v>
                </c:pt>
                <c:pt idx="165610" formatCode="0.00E+00">
                  <c:v>4.7992499999999997E-3</c:v>
                </c:pt>
                <c:pt idx="165611" formatCode="0.00E+00">
                  <c:v>4.0737999999999998E-3</c:v>
                </c:pt>
                <c:pt idx="165612" formatCode="0.00E+00">
                  <c:v>3.3378000000000001E-3</c:v>
                </c:pt>
                <c:pt idx="165613" formatCode="0.00E+00">
                  <c:v>2.5922599999999999E-3</c:v>
                </c:pt>
                <c:pt idx="165614" formatCode="0.00E+00">
                  <c:v>1.83822E-3</c:v>
                </c:pt>
                <c:pt idx="165615" formatCode="0.00E+00">
                  <c:v>1.0767400000000001E-3</c:v>
                </c:pt>
                <c:pt idx="165616" formatCode="0.00E+00">
                  <c:v>3.0887699999999999E-4</c:v>
                </c:pt>
                <c:pt idx="165617" formatCode="0.00E+00">
                  <c:v>-4.6426699999999998E-4</c:v>
                </c:pt>
                <c:pt idx="165618" formatCode="0.00E+00">
                  <c:v>-1.2416E-3</c:v>
                </c:pt>
                <c:pt idx="165619" formatCode="0.00E+00">
                  <c:v>-2.0219999999999999E-3</c:v>
                </c:pt>
                <c:pt idx="165620" formatCode="0.00E+00">
                  <c:v>-2.8043500000000002E-3</c:v>
                </c:pt>
                <c:pt idx="165621" formatCode="0.00E+00">
                  <c:v>-3.5875299999999998E-3</c:v>
                </c:pt>
                <c:pt idx="165622" formatCode="0.00E+00">
                  <c:v>-4.3704E-3</c:v>
                </c:pt>
                <c:pt idx="165623" formatCode="0.00E+00">
                  <c:v>-5.1518299999999996E-3</c:v>
                </c:pt>
                <c:pt idx="165624" formatCode="0.00E+00">
                  <c:v>-5.9306699999999999E-3</c:v>
                </c:pt>
                <c:pt idx="165625" formatCode="0.00E+00">
                  <c:v>-6.7057799999999997E-3</c:v>
                </c:pt>
                <c:pt idx="165626" formatCode="0.00E+00">
                  <c:v>-7.4760399999999998E-3</c:v>
                </c:pt>
                <c:pt idx="165627" formatCode="0.00E+00">
                  <c:v>-8.2403000000000007E-3</c:v>
                </c:pt>
                <c:pt idx="165628" formatCode="0.00E+00">
                  <c:v>-8.9974300000000007E-3</c:v>
                </c:pt>
                <c:pt idx="165629" formatCode="0.00E+00">
                  <c:v>-9.7463299999999992E-3</c:v>
                </c:pt>
                <c:pt idx="165630">
                  <c:v>-1.0485899999999999E-2</c:v>
                </c:pt>
                <c:pt idx="165631">
                  <c:v>-1.1214999999999999E-2</c:v>
                </c:pt>
                <c:pt idx="165632">
                  <c:v>-1.19325E-2</c:v>
                </c:pt>
                <c:pt idx="165633">
                  <c:v>-1.26374E-2</c:v>
                </c:pt>
                <c:pt idx="165634">
                  <c:v>-1.3328700000000001E-2</c:v>
                </c:pt>
                <c:pt idx="165635">
                  <c:v>-1.40053E-2</c:v>
                </c:pt>
                <c:pt idx="165636">
                  <c:v>-1.46661E-2</c:v>
                </c:pt>
                <c:pt idx="165637">
                  <c:v>-1.53102E-2</c:v>
                </c:pt>
                <c:pt idx="165638">
                  <c:v>-1.5936599999999999E-2</c:v>
                </c:pt>
                <c:pt idx="165639">
                  <c:v>-1.6544400000000001E-2</c:v>
                </c:pt>
                <c:pt idx="165640">
                  <c:v>-1.7132700000000001E-2</c:v>
                </c:pt>
                <c:pt idx="165641">
                  <c:v>-1.7700500000000001E-2</c:v>
                </c:pt>
                <c:pt idx="165642">
                  <c:v>-1.82469E-2</c:v>
                </c:pt>
                <c:pt idx="165643">
                  <c:v>-1.8771300000000001E-2</c:v>
                </c:pt>
                <c:pt idx="165644">
                  <c:v>-1.92727E-2</c:v>
                </c:pt>
                <c:pt idx="165645">
                  <c:v>-1.9750400000000001E-2</c:v>
                </c:pt>
                <c:pt idx="165646">
                  <c:v>-2.0203599999999999E-2</c:v>
                </c:pt>
                <c:pt idx="165647">
                  <c:v>-2.0631699999999999E-2</c:v>
                </c:pt>
                <c:pt idx="165648">
                  <c:v>-2.10341E-2</c:v>
                </c:pt>
                <c:pt idx="165649">
                  <c:v>-2.1409999999999998E-2</c:v>
                </c:pt>
                <c:pt idx="165650">
                  <c:v>-2.1759000000000001E-2</c:v>
                </c:pt>
                <c:pt idx="165651">
                  <c:v>-2.20804E-2</c:v>
                </c:pt>
                <c:pt idx="165652">
                  <c:v>-2.2373799999999999E-2</c:v>
                </c:pt>
                <c:pt idx="165653">
                  <c:v>-2.2638700000000001E-2</c:v>
                </c:pt>
                <c:pt idx="165654">
                  <c:v>-2.2874800000000001E-2</c:v>
                </c:pt>
                <c:pt idx="165655">
                  <c:v>-2.3081600000000001E-2</c:v>
                </c:pt>
                <c:pt idx="165656">
                  <c:v>-2.3258899999999999E-2</c:v>
                </c:pt>
                <c:pt idx="165657">
                  <c:v>-2.3406199999999999E-2</c:v>
                </c:pt>
                <c:pt idx="165658">
                  <c:v>-2.3523599999999999E-2</c:v>
                </c:pt>
                <c:pt idx="165659">
                  <c:v>-2.3610599999999999E-2</c:v>
                </c:pt>
                <c:pt idx="165660">
                  <c:v>-2.3667199999999999E-2</c:v>
                </c:pt>
                <c:pt idx="165661">
                  <c:v>-2.36933E-2</c:v>
                </c:pt>
                <c:pt idx="165662">
                  <c:v>-2.3688899999999999E-2</c:v>
                </c:pt>
                <c:pt idx="165663">
                  <c:v>-2.3653899999999999E-2</c:v>
                </c:pt>
                <c:pt idx="165664">
                  <c:v>-2.3588399999999999E-2</c:v>
                </c:pt>
                <c:pt idx="165665">
                  <c:v>-2.34924E-2</c:v>
                </c:pt>
                <c:pt idx="165666">
                  <c:v>-2.33662E-2</c:v>
                </c:pt>
                <c:pt idx="165667">
                  <c:v>-2.3209899999999999E-2</c:v>
                </c:pt>
                <c:pt idx="165668">
                  <c:v>-2.3023700000000001E-2</c:v>
                </c:pt>
                <c:pt idx="165669">
                  <c:v>-2.28078E-2</c:v>
                </c:pt>
                <c:pt idx="165670">
                  <c:v>-2.2562700000000002E-2</c:v>
                </c:pt>
                <c:pt idx="165671">
                  <c:v>-2.2288700000000002E-2</c:v>
                </c:pt>
                <c:pt idx="165672">
                  <c:v>-2.1986200000000001E-2</c:v>
                </c:pt>
                <c:pt idx="165673">
                  <c:v>-2.1655600000000001E-2</c:v>
                </c:pt>
                <c:pt idx="165674">
                  <c:v>-2.1297400000000001E-2</c:v>
                </c:pt>
                <c:pt idx="165675">
                  <c:v>-2.0912099999999999E-2</c:v>
                </c:pt>
                <c:pt idx="165676">
                  <c:v>-2.0500399999999998E-2</c:v>
                </c:pt>
                <c:pt idx="165677">
                  <c:v>-2.0062799999999999E-2</c:v>
                </c:pt>
                <c:pt idx="165678">
                  <c:v>-1.9599999999999999E-2</c:v>
                </c:pt>
                <c:pt idx="165679">
                  <c:v>-1.91127E-2</c:v>
                </c:pt>
                <c:pt idx="165680">
                  <c:v>-1.8601599999999999E-2</c:v>
                </c:pt>
                <c:pt idx="165681">
                  <c:v>-1.80675E-2</c:v>
                </c:pt>
                <c:pt idx="165682">
                  <c:v>-1.7511100000000002E-2</c:v>
                </c:pt>
                <c:pt idx="165683">
                  <c:v>-1.6933299999999998E-2</c:v>
                </c:pt>
                <c:pt idx="165684">
                  <c:v>-1.6334899999999999E-2</c:v>
                </c:pt>
                <c:pt idx="165685">
                  <c:v>-1.5716899999999999E-2</c:v>
                </c:pt>
                <c:pt idx="165686">
                  <c:v>-1.5080100000000001E-2</c:v>
                </c:pt>
                <c:pt idx="165687">
                  <c:v>-1.4425500000000001E-2</c:v>
                </c:pt>
                <c:pt idx="165688">
                  <c:v>-1.3754000000000001E-2</c:v>
                </c:pt>
                <c:pt idx="165689">
                  <c:v>-1.3066700000000001E-2</c:v>
                </c:pt>
                <c:pt idx="165690">
                  <c:v>-1.23645E-2</c:v>
                </c:pt>
                <c:pt idx="165691">
                  <c:v>-1.16484E-2</c:v>
                </c:pt>
                <c:pt idx="165692">
                  <c:v>-1.0919699999999999E-2</c:v>
                </c:pt>
                <c:pt idx="165693">
                  <c:v>-1.0179199999999999E-2</c:v>
                </c:pt>
                <c:pt idx="165694" formatCode="0.00E+00">
                  <c:v>-9.4280500000000003E-3</c:v>
                </c:pt>
                <c:pt idx="165695" formatCode="0.00E+00">
                  <c:v>-8.6674100000000004E-3</c:v>
                </c:pt>
                <c:pt idx="165696" formatCode="0.00E+00">
                  <c:v>-7.8983500000000002E-3</c:v>
                </c:pt>
                <c:pt idx="165697" formatCode="0.00E+00">
                  <c:v>-7.1219899999999999E-3</c:v>
                </c:pt>
                <c:pt idx="165698" formatCode="0.00E+00">
                  <c:v>-6.33944E-3</c:v>
                </c:pt>
                <c:pt idx="165699" formatCode="0.00E+00">
                  <c:v>-5.5518499999999997E-3</c:v>
                </c:pt>
                <c:pt idx="165700" formatCode="0.00E+00">
                  <c:v>-4.7603400000000001E-3</c:v>
                </c:pt>
                <c:pt idx="165701" formatCode="0.00E+00">
                  <c:v>-3.9660499999999996E-3</c:v>
                </c:pt>
                <c:pt idx="165702" formatCode="0.00E+00">
                  <c:v>-3.1701099999999999E-3</c:v>
                </c:pt>
                <c:pt idx="165703" formatCode="0.00E+00">
                  <c:v>-2.37367E-3</c:v>
                </c:pt>
                <c:pt idx="165704" formatCode="0.00E+00">
                  <c:v>-1.5778599999999999E-3</c:v>
                </c:pt>
                <c:pt idx="165705" formatCode="0.00E+00">
                  <c:v>-7.8379399999999998E-4</c:v>
                </c:pt>
                <c:pt idx="165706" formatCode="0.00E+00">
                  <c:v>7.3972899999999996E-6</c:v>
                </c:pt>
                <c:pt idx="165707" formatCode="0.00E+00">
                  <c:v>7.9460399999999997E-4</c:v>
                </c:pt>
                <c:pt idx="165708" formatCode="0.00E+00">
                  <c:v>1.5767299999999999E-3</c:v>
                </c:pt>
                <c:pt idx="165709" formatCode="0.00E+00">
                  <c:v>2.3526699999999998E-3</c:v>
                </c:pt>
                <c:pt idx="165710" formatCode="0.00E+00">
                  <c:v>3.12137E-3</c:v>
                </c:pt>
                <c:pt idx="165711" formatCode="0.00E+00">
                  <c:v>3.8817600000000002E-3</c:v>
                </c:pt>
                <c:pt idx="165712" formatCode="0.00E+00">
                  <c:v>4.6327900000000003E-3</c:v>
                </c:pt>
                <c:pt idx="165713" formatCode="0.00E+00">
                  <c:v>5.3734500000000001E-3</c:v>
                </c:pt>
                <c:pt idx="165714" formatCode="0.00E+00">
                  <c:v>6.1027299999999998E-3</c:v>
                </c:pt>
                <c:pt idx="165715" formatCode="0.00E+00">
                  <c:v>6.81965E-3</c:v>
                </c:pt>
                <c:pt idx="165716" formatCode="0.00E+00">
                  <c:v>7.5232500000000004E-3</c:v>
                </c:pt>
                <c:pt idx="165717" formatCode="0.00E+00">
                  <c:v>8.2126000000000005E-3</c:v>
                </c:pt>
                <c:pt idx="165718" formatCode="0.00E+00">
                  <c:v>8.8868000000000003E-3</c:v>
                </c:pt>
                <c:pt idx="165719" formatCode="0.00E+00">
                  <c:v>9.5449599999999999E-3</c:v>
                </c:pt>
                <c:pt idx="165720">
                  <c:v>1.0186199999999999E-2</c:v>
                </c:pt>
                <c:pt idx="165721">
                  <c:v>1.08098E-2</c:v>
                </c:pt>
                <c:pt idx="165722">
                  <c:v>1.14149E-2</c:v>
                </c:pt>
                <c:pt idx="165723">
                  <c:v>1.20007E-2</c:v>
                </c:pt>
                <c:pt idx="165724">
                  <c:v>1.2566600000000001E-2</c:v>
                </c:pt>
                <c:pt idx="165725">
                  <c:v>1.31118E-2</c:v>
                </c:pt>
                <c:pt idx="165726">
                  <c:v>1.36358E-2</c:v>
                </c:pt>
                <c:pt idx="165727">
                  <c:v>1.4137800000000001E-2</c:v>
                </c:pt>
                <c:pt idx="165728">
                  <c:v>1.46173E-2</c:v>
                </c:pt>
                <c:pt idx="165729">
                  <c:v>1.50738E-2</c:v>
                </c:pt>
                <c:pt idx="165730">
                  <c:v>1.5506799999999999E-2</c:v>
                </c:pt>
                <c:pt idx="165731">
                  <c:v>1.5915800000000001E-2</c:v>
                </c:pt>
                <c:pt idx="165732">
                  <c:v>1.63004E-2</c:v>
                </c:pt>
                <c:pt idx="165733">
                  <c:v>1.66602E-2</c:v>
                </c:pt>
                <c:pt idx="165734">
                  <c:v>1.69949E-2</c:v>
                </c:pt>
                <c:pt idx="165735">
                  <c:v>1.7304199999999999E-2</c:v>
                </c:pt>
                <c:pt idx="165736">
                  <c:v>1.75879E-2</c:v>
                </c:pt>
                <c:pt idx="165737">
                  <c:v>1.7845699999999999E-2</c:v>
                </c:pt>
                <c:pt idx="165738">
                  <c:v>1.80774E-2</c:v>
                </c:pt>
                <c:pt idx="165739">
                  <c:v>1.8283000000000001E-2</c:v>
                </c:pt>
                <c:pt idx="165740">
                  <c:v>1.84624E-2</c:v>
                </c:pt>
                <c:pt idx="165741">
                  <c:v>1.86155E-2</c:v>
                </c:pt>
                <c:pt idx="165742">
                  <c:v>1.8742200000000001E-2</c:v>
                </c:pt>
                <c:pt idx="165743">
                  <c:v>1.88428E-2</c:v>
                </c:pt>
                <c:pt idx="165744">
                  <c:v>1.8917199999999999E-2</c:v>
                </c:pt>
                <c:pt idx="165745">
                  <c:v>1.8965599999999999E-2</c:v>
                </c:pt>
                <c:pt idx="165746">
                  <c:v>1.8988100000000001E-2</c:v>
                </c:pt>
                <c:pt idx="165747">
                  <c:v>1.8984899999999999E-2</c:v>
                </c:pt>
                <c:pt idx="165748">
                  <c:v>1.8956400000000002E-2</c:v>
                </c:pt>
                <c:pt idx="165749">
                  <c:v>1.8902700000000001E-2</c:v>
                </c:pt>
                <c:pt idx="165750">
                  <c:v>1.8824199999999999E-2</c:v>
                </c:pt>
                <c:pt idx="165751">
                  <c:v>1.87213E-2</c:v>
                </c:pt>
                <c:pt idx="165752">
                  <c:v>1.8594300000000001E-2</c:v>
                </c:pt>
                <c:pt idx="165753">
                  <c:v>1.84438E-2</c:v>
                </c:pt>
                <c:pt idx="165754">
                  <c:v>1.8270100000000001E-2</c:v>
                </c:pt>
                <c:pt idx="165755">
                  <c:v>1.8073800000000001E-2</c:v>
                </c:pt>
                <c:pt idx="165756">
                  <c:v>1.78554E-2</c:v>
                </c:pt>
                <c:pt idx="165757">
                  <c:v>1.76154E-2</c:v>
                </c:pt>
                <c:pt idx="165758">
                  <c:v>1.7354499999999998E-2</c:v>
                </c:pt>
                <c:pt idx="165759">
                  <c:v>1.70733E-2</c:v>
                </c:pt>
                <c:pt idx="165760">
                  <c:v>1.6772499999999999E-2</c:v>
                </c:pt>
                <c:pt idx="165761">
                  <c:v>1.6452700000000001E-2</c:v>
                </c:pt>
                <c:pt idx="165762">
                  <c:v>1.61146E-2</c:v>
                </c:pt>
                <c:pt idx="165763">
                  <c:v>1.5758999999999999E-2</c:v>
                </c:pt>
                <c:pt idx="165764">
                  <c:v>1.53866E-2</c:v>
                </c:pt>
                <c:pt idx="165765">
                  <c:v>1.49982E-2</c:v>
                </c:pt>
                <c:pt idx="165766">
                  <c:v>1.4594599999999999E-2</c:v>
                </c:pt>
                <c:pt idx="165767">
                  <c:v>1.41767E-2</c:v>
                </c:pt>
                <c:pt idx="165768">
                  <c:v>1.37451E-2</c:v>
                </c:pt>
                <c:pt idx="165769">
                  <c:v>1.3300899999999999E-2</c:v>
                </c:pt>
                <c:pt idx="165770">
                  <c:v>1.2844700000000001E-2</c:v>
                </c:pt>
                <c:pt idx="165771">
                  <c:v>1.2377600000000001E-2</c:v>
                </c:pt>
                <c:pt idx="165772">
                  <c:v>1.19004E-2</c:v>
                </c:pt>
                <c:pt idx="165773">
                  <c:v>1.1414000000000001E-2</c:v>
                </c:pt>
                <c:pt idx="165774">
                  <c:v>1.09192E-2</c:v>
                </c:pt>
                <c:pt idx="165775">
                  <c:v>1.0416999999999999E-2</c:v>
                </c:pt>
                <c:pt idx="165776" formatCode="0.00E+00">
                  <c:v>9.9082800000000002E-3</c:v>
                </c:pt>
                <c:pt idx="165777" formatCode="0.00E+00">
                  <c:v>9.3939499999999999E-3</c:v>
                </c:pt>
                <c:pt idx="165778" formatCode="0.00E+00">
                  <c:v>8.8749299999999996E-3</c:v>
                </c:pt>
                <c:pt idx="165779" formatCode="0.00E+00">
                  <c:v>8.3520999999999995E-3</c:v>
                </c:pt>
                <c:pt idx="165780" formatCode="0.00E+00">
                  <c:v>7.8263900000000008E-3</c:v>
                </c:pt>
                <c:pt idx="165781" formatCode="0.00E+00">
                  <c:v>7.2986800000000001E-3</c:v>
                </c:pt>
                <c:pt idx="165782" formatCode="0.00E+00">
                  <c:v>6.7698799999999998E-3</c:v>
                </c:pt>
                <c:pt idx="165783" formatCode="0.00E+00">
                  <c:v>6.24086E-3</c:v>
                </c:pt>
                <c:pt idx="165784" formatCode="0.00E+00">
                  <c:v>5.7125099999999996E-3</c:v>
                </c:pt>
                <c:pt idx="165785" formatCode="0.00E+00">
                  <c:v>5.1856999999999997E-3</c:v>
                </c:pt>
                <c:pt idx="165786" formatCode="0.00E+00">
                  <c:v>4.6612700000000003E-3</c:v>
                </c:pt>
                <c:pt idx="165787" formatCode="0.00E+00">
                  <c:v>4.14007E-3</c:v>
                </c:pt>
                <c:pt idx="165788" formatCode="0.00E+00">
                  <c:v>3.6229299999999999E-3</c:v>
                </c:pt>
                <c:pt idx="165789" formatCode="0.00E+00">
                  <c:v>3.1106599999999999E-3</c:v>
                </c:pt>
                <c:pt idx="165790" formatCode="0.00E+00">
                  <c:v>2.6040500000000001E-3</c:v>
                </c:pt>
                <c:pt idx="165791" formatCode="0.00E+00">
                  <c:v>2.1038699999999999E-3</c:v>
                </c:pt>
                <c:pt idx="165792" formatCode="0.00E+00">
                  <c:v>1.6108800000000001E-3</c:v>
                </c:pt>
                <c:pt idx="165793" formatCode="0.00E+00">
                  <c:v>1.1257999999999999E-3</c:v>
                </c:pt>
                <c:pt idx="165794" formatCode="0.00E+00">
                  <c:v>6.4936099999999999E-4</c:v>
                </c:pt>
                <c:pt idx="165795" formatCode="0.00E+00">
                  <c:v>1.8223299999999999E-4</c:v>
                </c:pt>
                <c:pt idx="165796" formatCode="0.00E+00">
                  <c:v>-2.7492E-4</c:v>
                </c:pt>
                <c:pt idx="165797" formatCode="0.00E+00">
                  <c:v>-7.21464E-4</c:v>
                </c:pt>
                <c:pt idx="165798" formatCode="0.00E+00">
                  <c:v>-1.15679E-3</c:v>
                </c:pt>
                <c:pt idx="165799" formatCode="0.00E+00">
                  <c:v>-1.5803200000000001E-3</c:v>
                </c:pt>
                <c:pt idx="165800" formatCode="0.00E+00">
                  <c:v>-1.9915000000000002E-3</c:v>
                </c:pt>
                <c:pt idx="165801" formatCode="0.00E+00">
                  <c:v>-2.3898000000000001E-3</c:v>
                </c:pt>
                <c:pt idx="165802" formatCode="0.00E+00">
                  <c:v>-2.7747499999999999E-3</c:v>
                </c:pt>
                <c:pt idx="165803" formatCode="0.00E+00">
                  <c:v>-3.1458699999999998E-3</c:v>
                </c:pt>
                <c:pt idx="165804" formatCode="0.00E+00">
                  <c:v>-3.5027499999999998E-3</c:v>
                </c:pt>
                <c:pt idx="165805" formatCode="0.00E+00">
                  <c:v>-3.8449700000000001E-3</c:v>
                </c:pt>
                <c:pt idx="165806" formatCode="0.00E+00">
                  <c:v>-4.1721900000000001E-3</c:v>
                </c:pt>
                <c:pt idx="165807" formatCode="0.00E+00">
                  <c:v>-4.4840599999999998E-3</c:v>
                </c:pt>
                <c:pt idx="165808" formatCode="0.00E+00">
                  <c:v>-4.7803000000000003E-3</c:v>
                </c:pt>
                <c:pt idx="165809" formatCode="0.00E+00">
                  <c:v>-5.06063E-3</c:v>
                </c:pt>
                <c:pt idx="165810" formatCode="0.00E+00">
                  <c:v>-5.32484E-3</c:v>
                </c:pt>
                <c:pt idx="165811" formatCode="0.00E+00">
                  <c:v>-5.5727199999999998E-3</c:v>
                </c:pt>
                <c:pt idx="165812" formatCode="0.00E+00">
                  <c:v>-5.8041100000000003E-3</c:v>
                </c:pt>
                <c:pt idx="165813" formatCode="0.00E+00">
                  <c:v>-6.0188999999999998E-3</c:v>
                </c:pt>
                <c:pt idx="165814" formatCode="0.00E+00">
                  <c:v>-6.2169800000000004E-3</c:v>
                </c:pt>
                <c:pt idx="165815" formatCode="0.00E+00">
                  <c:v>-6.3983E-3</c:v>
                </c:pt>
                <c:pt idx="165816" formatCode="0.00E+00">
                  <c:v>-6.5628400000000003E-3</c:v>
                </c:pt>
                <c:pt idx="165817" formatCode="0.00E+00">
                  <c:v>-6.7106099999999997E-3</c:v>
                </c:pt>
                <c:pt idx="165818" formatCode="0.00E+00">
                  <c:v>-6.8416600000000003E-3</c:v>
                </c:pt>
                <c:pt idx="165819" formatCode="0.00E+00">
                  <c:v>-6.95606E-3</c:v>
                </c:pt>
                <c:pt idx="165820" formatCode="0.00E+00">
                  <c:v>-7.05392E-3</c:v>
                </c:pt>
                <c:pt idx="165821" formatCode="0.00E+00">
                  <c:v>-7.1353900000000001E-3</c:v>
                </c:pt>
                <c:pt idx="165822" formatCode="0.00E+00">
                  <c:v>-7.2006500000000003E-3</c:v>
                </c:pt>
                <c:pt idx="165823" formatCode="0.00E+00">
                  <c:v>-7.24991E-3</c:v>
                </c:pt>
                <c:pt idx="165824" formatCode="0.00E+00">
                  <c:v>-7.2833899999999998E-3</c:v>
                </c:pt>
                <c:pt idx="165825" formatCode="0.00E+00">
                  <c:v>-7.3013799999999997E-3</c:v>
                </c:pt>
                <c:pt idx="165826" formatCode="0.00E+00">
                  <c:v>-7.3041599999999996E-3</c:v>
                </c:pt>
                <c:pt idx="165827" formatCode="0.00E+00">
                  <c:v>-7.2920700000000003E-3</c:v>
                </c:pt>
                <c:pt idx="165828" formatCode="0.00E+00">
                  <c:v>-7.2654499999999997E-3</c:v>
                </c:pt>
                <c:pt idx="165829" formatCode="0.00E+00">
                  <c:v>-7.2246999999999997E-3</c:v>
                </c:pt>
                <c:pt idx="165830" formatCode="0.00E+00">
                  <c:v>-7.1702099999999998E-3</c:v>
                </c:pt>
                <c:pt idx="165831" formatCode="0.00E+00">
                  <c:v>-7.1024199999999999E-3</c:v>
                </c:pt>
                <c:pt idx="165832" formatCode="0.00E+00">
                  <c:v>-7.02179E-3</c:v>
                </c:pt>
                <c:pt idx="165833" formatCode="0.00E+00">
                  <c:v>-6.9287899999999998E-3</c:v>
                </c:pt>
                <c:pt idx="165834" formatCode="0.00E+00">
                  <c:v>-6.8239099999999999E-3</c:v>
                </c:pt>
                <c:pt idx="165835" formatCode="0.00E+00">
                  <c:v>-6.7076899999999997E-3</c:v>
                </c:pt>
                <c:pt idx="165836" formatCode="0.00E+00">
                  <c:v>-6.5806600000000003E-3</c:v>
                </c:pt>
                <c:pt idx="165837" formatCode="0.00E+00">
                  <c:v>-6.4433800000000003E-3</c:v>
                </c:pt>
                <c:pt idx="165838" formatCode="0.00E+00">
                  <c:v>-6.2964199999999996E-3</c:v>
                </c:pt>
                <c:pt idx="165839" formatCode="0.00E+00">
                  <c:v>-6.14037E-3</c:v>
                </c:pt>
                <c:pt idx="165840" formatCode="0.00E+00">
                  <c:v>-5.9758299999999997E-3</c:v>
                </c:pt>
                <c:pt idx="165841" formatCode="0.00E+00">
                  <c:v>-5.8034200000000001E-3</c:v>
                </c:pt>
                <c:pt idx="165842" formatCode="0.00E+00">
                  <c:v>-5.6237700000000002E-3</c:v>
                </c:pt>
                <c:pt idx="165843" formatCode="0.00E+00">
                  <c:v>-5.4375100000000004E-3</c:v>
                </c:pt>
                <c:pt idx="165844" formatCode="0.00E+00">
                  <c:v>-5.2452999999999996E-3</c:v>
                </c:pt>
                <c:pt idx="165845" formatCode="0.00E+00">
                  <c:v>-5.04777E-3</c:v>
                </c:pt>
                <c:pt idx="165846" formatCode="0.00E+00">
                  <c:v>-4.8456000000000003E-3</c:v>
                </c:pt>
                <c:pt idx="165847" formatCode="0.00E+00">
                  <c:v>-4.6394499999999998E-3</c:v>
                </c:pt>
                <c:pt idx="165848" formatCode="0.00E+00">
                  <c:v>-4.4299700000000001E-3</c:v>
                </c:pt>
                <c:pt idx="165849" formatCode="0.00E+00">
                  <c:v>-4.2178399999999996E-3</c:v>
                </c:pt>
                <c:pt idx="165850" formatCode="0.00E+00">
                  <c:v>-4.0037299999999996E-3</c:v>
                </c:pt>
                <c:pt idx="165851" formatCode="0.00E+00">
                  <c:v>-3.7883000000000001E-3</c:v>
                </c:pt>
                <c:pt idx="165852" formatCode="0.00E+00">
                  <c:v>-3.5722200000000001E-3</c:v>
                </c:pt>
                <c:pt idx="165853" formatCode="0.00E+00">
                  <c:v>-3.3561400000000001E-3</c:v>
                </c:pt>
                <c:pt idx="165854" formatCode="0.00E+00">
                  <c:v>-3.1407200000000001E-3</c:v>
                </c:pt>
                <c:pt idx="165855" formatCode="0.00E+00">
                  <c:v>-2.9266000000000001E-3</c:v>
                </c:pt>
                <c:pt idx="165856" formatCode="0.00E+00">
                  <c:v>-2.7144299999999999E-3</c:v>
                </c:pt>
                <c:pt idx="165857" formatCode="0.00E+00">
                  <c:v>-2.50483E-3</c:v>
                </c:pt>
                <c:pt idx="165858" formatCode="0.00E+00">
                  <c:v>-2.2984099999999999E-3</c:v>
                </c:pt>
                <c:pt idx="165859" formatCode="0.00E+00">
                  <c:v>-2.0957900000000002E-3</c:v>
                </c:pt>
                <c:pt idx="165860" formatCode="0.00E+00">
                  <c:v>-1.89756E-3</c:v>
                </c:pt>
                <c:pt idx="165861" formatCode="0.00E+00">
                  <c:v>-1.70429E-3</c:v>
                </c:pt>
                <c:pt idx="165862" formatCode="0.00E+00">
                  <c:v>-1.51654E-3</c:v>
                </c:pt>
                <c:pt idx="165863" formatCode="0.00E+00">
                  <c:v>-1.33486E-3</c:v>
                </c:pt>
                <c:pt idx="165864" formatCode="0.00E+00">
                  <c:v>-1.1597700000000001E-3</c:v>
                </c:pt>
                <c:pt idx="165865" formatCode="0.00E+00">
                  <c:v>-9.9178799999999996E-4</c:v>
                </c:pt>
                <c:pt idx="165866" formatCode="0.00E+00">
                  <c:v>-8.3138600000000004E-4</c:v>
                </c:pt>
                <c:pt idx="165867" formatCode="0.00E+00">
                  <c:v>-6.7903500000000003E-4</c:v>
                </c:pt>
                <c:pt idx="165868" formatCode="0.00E+00">
                  <c:v>-5.3517599999999995E-4</c:v>
                </c:pt>
                <c:pt idx="165869" formatCode="0.00E+00">
                  <c:v>-4.0022700000000002E-4</c:v>
                </c:pt>
                <c:pt idx="165870" formatCode="0.00E+00">
                  <c:v>-2.7458400000000003E-4</c:v>
                </c:pt>
                <c:pt idx="165871" formatCode="0.00E+00">
                  <c:v>-1.5861599999999999E-4</c:v>
                </c:pt>
                <c:pt idx="165872" formatCode="0.00E+00">
                  <c:v>-5.2668099999999998E-5</c:v>
                </c:pt>
                <c:pt idx="165873" formatCode="0.00E+00">
                  <c:v>4.2942899999999998E-5</c:v>
                </c:pt>
                <c:pt idx="165874" formatCode="0.00E+00">
                  <c:v>1.2792599999999999E-4</c:v>
                </c:pt>
                <c:pt idx="165875" formatCode="0.00E+00">
                  <c:v>2.0201799999999999E-4</c:v>
                </c:pt>
                <c:pt idx="165876" formatCode="0.00E+00">
                  <c:v>2.6498500000000003E-4</c:v>
                </c:pt>
                <c:pt idx="165877" formatCode="0.00E+00">
                  <c:v>3.1661900000000003E-4</c:v>
                </c:pt>
                <c:pt idx="165878" formatCode="0.00E+00">
                  <c:v>3.56745E-4</c:v>
                </c:pt>
                <c:pt idx="165879" formatCode="0.00E+00">
                  <c:v>3.8521300000000003E-4</c:v>
                </c:pt>
                <c:pt idx="165880" formatCode="0.00E+00">
                  <c:v>4.0190700000000001E-4</c:v>
                </c:pt>
                <c:pt idx="165881" formatCode="0.00E+00">
                  <c:v>4.0673899999999998E-4</c:v>
                </c:pt>
                <c:pt idx="165882" formatCode="0.00E+00">
                  <c:v>3.9964999999999998E-4</c:v>
                </c:pt>
                <c:pt idx="165883" formatCode="0.00E+00">
                  <c:v>3.8061200000000001E-4</c:v>
                </c:pt>
                <c:pt idx="165884" formatCode="0.00E+00">
                  <c:v>3.4963000000000003E-4</c:v>
                </c:pt>
                <c:pt idx="165885" formatCode="0.00E+00">
                  <c:v>3.06736E-4</c:v>
                </c:pt>
                <c:pt idx="165886" formatCode="0.00E+00">
                  <c:v>2.5199199999999998E-4</c:v>
                </c:pt>
                <c:pt idx="165887" formatCode="0.00E+00">
                  <c:v>1.85494E-4</c:v>
                </c:pt>
                <c:pt idx="165888" formatCode="0.00E+00">
                  <c:v>1.07363E-4</c:v>
                </c:pt>
                <c:pt idx="165889" formatCode="0.00E+00">
                  <c:v>1.77541E-5</c:v>
                </c:pt>
                <c:pt idx="165890" formatCode="0.00E+00">
                  <c:v>-8.3151400000000005E-5</c:v>
                </c:pt>
                <c:pt idx="165891" formatCode="0.00E+00">
                  <c:v>-1.9514200000000001E-4</c:v>
                </c:pt>
                <c:pt idx="165892" formatCode="0.00E+00">
                  <c:v>-3.1797699999999999E-4</c:v>
                </c:pt>
                <c:pt idx="165893" formatCode="0.00E+00">
                  <c:v>-4.51388E-4</c:v>
                </c:pt>
                <c:pt idx="165894" formatCode="0.00E+00">
                  <c:v>-5.9508100000000002E-4</c:v>
                </c:pt>
                <c:pt idx="165895" formatCode="0.00E+00">
                  <c:v>-7.48732E-4</c:v>
                </c:pt>
                <c:pt idx="165896" formatCode="0.00E+00">
                  <c:v>-9.1199200000000003E-4</c:v>
                </c:pt>
                <c:pt idx="165897" formatCode="0.00E+00">
                  <c:v>-1.08449E-3</c:v>
                </c:pt>
                <c:pt idx="165898" formatCode="0.00E+00">
                  <c:v>-1.26582E-3</c:v>
                </c:pt>
                <c:pt idx="165899" formatCode="0.00E+00">
                  <c:v>-1.4555600000000001E-3</c:v>
                </c:pt>
                <c:pt idx="165900" formatCode="0.00E+00">
                  <c:v>-1.6532700000000001E-3</c:v>
                </c:pt>
                <c:pt idx="165901" formatCode="0.00E+00">
                  <c:v>-1.85848E-3</c:v>
                </c:pt>
                <c:pt idx="165902" formatCode="0.00E+00">
                  <c:v>-2.0707E-3</c:v>
                </c:pt>
                <c:pt idx="165903" formatCode="0.00E+00">
                  <c:v>-2.28941E-3</c:v>
                </c:pt>
                <c:pt idx="165904" formatCode="0.00E+00">
                  <c:v>-2.5140900000000001E-3</c:v>
                </c:pt>
                <c:pt idx="165905" formatCode="0.00E+00">
                  <c:v>-2.7441900000000001E-3</c:v>
                </c:pt>
                <c:pt idx="165906" formatCode="0.00E+00">
                  <c:v>-2.9791499999999999E-3</c:v>
                </c:pt>
                <c:pt idx="165907" formatCode="0.00E+00">
                  <c:v>-3.2183899999999998E-3</c:v>
                </c:pt>
                <c:pt idx="165908" formatCode="0.00E+00">
                  <c:v>-3.4613000000000001E-3</c:v>
                </c:pt>
                <c:pt idx="165909" formatCode="0.00E+00">
                  <c:v>-3.7072899999999998E-3</c:v>
                </c:pt>
                <c:pt idx="165910" formatCode="0.00E+00">
                  <c:v>-3.9557300000000002E-3</c:v>
                </c:pt>
                <c:pt idx="165911" formatCode="0.00E+00">
                  <c:v>-4.2059899999999997E-3</c:v>
                </c:pt>
                <c:pt idx="165912" formatCode="0.00E+00">
                  <c:v>-4.4574300000000001E-3</c:v>
                </c:pt>
                <c:pt idx="165913" formatCode="0.00E+00">
                  <c:v>-4.7093999999999999E-3</c:v>
                </c:pt>
                <c:pt idx="165914" formatCode="0.00E+00">
                  <c:v>-4.9612500000000004E-3</c:v>
                </c:pt>
                <c:pt idx="165915" formatCode="0.00E+00">
                  <c:v>-5.2122999999999996E-3</c:v>
                </c:pt>
                <c:pt idx="165916" formatCode="0.00E+00">
                  <c:v>-5.4618999999999996E-3</c:v>
                </c:pt>
                <c:pt idx="165917" formatCode="0.00E+00">
                  <c:v>-5.7093700000000001E-3</c:v>
                </c:pt>
                <c:pt idx="165918" formatCode="0.00E+00">
                  <c:v>-5.9540499999999998E-3</c:v>
                </c:pt>
                <c:pt idx="165919" formatCode="0.00E+00">
                  <c:v>-6.1952600000000002E-3</c:v>
                </c:pt>
                <c:pt idx="165920" formatCode="0.00E+00">
                  <c:v>-6.4323399999999999E-3</c:v>
                </c:pt>
                <c:pt idx="165921" formatCode="0.00E+00">
                  <c:v>-6.6646099999999996E-3</c:v>
                </c:pt>
                <c:pt idx="165922" formatCode="0.00E+00">
                  <c:v>-6.8914199999999997E-3</c:v>
                </c:pt>
                <c:pt idx="165923" formatCode="0.00E+00">
                  <c:v>-7.1121099999999996E-3</c:v>
                </c:pt>
                <c:pt idx="165924" formatCode="0.00E+00">
                  <c:v>-7.3260199999999999E-3</c:v>
                </c:pt>
                <c:pt idx="165925" formatCode="0.00E+00">
                  <c:v>-7.53252E-3</c:v>
                </c:pt>
                <c:pt idx="165926" formatCode="0.00E+00">
                  <c:v>-7.7309700000000002E-3</c:v>
                </c:pt>
                <c:pt idx="165927" formatCode="0.00E+00">
                  <c:v>-7.9207600000000006E-3</c:v>
                </c:pt>
                <c:pt idx="165928" formatCode="0.00E+00">
                  <c:v>-8.1012700000000007E-3</c:v>
                </c:pt>
                <c:pt idx="165929" formatCode="0.00E+00">
                  <c:v>-8.2719100000000004E-3</c:v>
                </c:pt>
                <c:pt idx="165930" formatCode="0.00E+00">
                  <c:v>-8.4320999999999997E-3</c:v>
                </c:pt>
                <c:pt idx="165931" formatCode="0.00E+00">
                  <c:v>-8.5812700000000002E-3</c:v>
                </c:pt>
                <c:pt idx="165932" formatCode="0.00E+00">
                  <c:v>-8.71888E-3</c:v>
                </c:pt>
                <c:pt idx="165933" formatCode="0.00E+00">
                  <c:v>-8.8443900000000006E-3</c:v>
                </c:pt>
                <c:pt idx="165934" formatCode="0.00E+00">
                  <c:v>-8.9573099999999996E-3</c:v>
                </c:pt>
                <c:pt idx="165935" formatCode="0.00E+00">
                  <c:v>-9.05714E-3</c:v>
                </c:pt>
                <c:pt idx="165936" formatCode="0.00E+00">
                  <c:v>-9.1434199999999993E-3</c:v>
                </c:pt>
                <c:pt idx="165937" formatCode="0.00E+00">
                  <c:v>-9.2157100000000002E-3</c:v>
                </c:pt>
                <c:pt idx="165938" formatCode="0.00E+00">
                  <c:v>-9.27358E-3</c:v>
                </c:pt>
                <c:pt idx="165939" formatCode="0.00E+00">
                  <c:v>-9.3166499999999992E-3</c:v>
                </c:pt>
                <c:pt idx="165940" formatCode="0.00E+00">
                  <c:v>-9.3445400000000001E-3</c:v>
                </c:pt>
                <c:pt idx="165941" formatCode="0.00E+00">
                  <c:v>-9.3569199999999995E-3</c:v>
                </c:pt>
                <c:pt idx="165942" formatCode="0.00E+00">
                  <c:v>-9.3534800000000008E-3</c:v>
                </c:pt>
                <c:pt idx="165943" formatCode="0.00E+00">
                  <c:v>-9.3339300000000007E-3</c:v>
                </c:pt>
                <c:pt idx="165944" formatCode="0.00E+00">
                  <c:v>-9.2980100000000006E-3</c:v>
                </c:pt>
                <c:pt idx="165945" formatCode="0.00E+00">
                  <c:v>-9.2455100000000002E-3</c:v>
                </c:pt>
                <c:pt idx="165946" formatCode="0.00E+00">
                  <c:v>-9.1762200000000006E-3</c:v>
                </c:pt>
                <c:pt idx="165947" formatCode="0.00E+00">
                  <c:v>-9.0899899999999992E-3</c:v>
                </c:pt>
                <c:pt idx="165948" formatCode="0.00E+00">
                  <c:v>-8.9866800000000004E-3</c:v>
                </c:pt>
                <c:pt idx="165949" formatCode="0.00E+00">
                  <c:v>-8.8661899999999995E-3</c:v>
                </c:pt>
                <c:pt idx="165950" formatCode="0.00E+00">
                  <c:v>-8.7284500000000004E-3</c:v>
                </c:pt>
                <c:pt idx="165951" formatCode="0.00E+00">
                  <c:v>-8.5734399999999999E-3</c:v>
                </c:pt>
                <c:pt idx="165952" formatCode="0.00E+00">
                  <c:v>-8.4011499999999996E-3</c:v>
                </c:pt>
                <c:pt idx="165953" formatCode="0.00E+00">
                  <c:v>-8.2116099999999994E-3</c:v>
                </c:pt>
                <c:pt idx="165954" formatCode="0.00E+00">
                  <c:v>-8.0048900000000006E-3</c:v>
                </c:pt>
                <c:pt idx="165955" formatCode="0.00E+00">
                  <c:v>-7.7810900000000001E-3</c:v>
                </c:pt>
                <c:pt idx="165956" formatCode="0.00E+00">
                  <c:v>-7.5403299999999996E-3</c:v>
                </c:pt>
                <c:pt idx="165957" formatCode="0.00E+00">
                  <c:v>-7.2827899999999999E-3</c:v>
                </c:pt>
                <c:pt idx="165958" formatCode="0.00E+00">
                  <c:v>-7.0086599999999999E-3</c:v>
                </c:pt>
                <c:pt idx="165959" formatCode="0.00E+00">
                  <c:v>-6.7181799999999998E-3</c:v>
                </c:pt>
                <c:pt idx="165960" formatCode="0.00E+00">
                  <c:v>-6.4116099999999999E-3</c:v>
                </c:pt>
                <c:pt idx="165961" formatCode="0.00E+00">
                  <c:v>-6.0892400000000001E-3</c:v>
                </c:pt>
                <c:pt idx="165962" formatCode="0.00E+00">
                  <c:v>-5.7514200000000001E-3</c:v>
                </c:pt>
                <c:pt idx="165963" formatCode="0.00E+00">
                  <c:v>-5.3984999999999997E-3</c:v>
                </c:pt>
                <c:pt idx="165964" formatCode="0.00E+00">
                  <c:v>-5.0308699999999998E-3</c:v>
                </c:pt>
                <c:pt idx="165965" formatCode="0.00E+00">
                  <c:v>-4.6489699999999997E-3</c:v>
                </c:pt>
                <c:pt idx="165966" formatCode="0.00E+00">
                  <c:v>-4.2532300000000002E-3</c:v>
                </c:pt>
                <c:pt idx="165967" formatCode="0.00E+00">
                  <c:v>-3.8441500000000002E-3</c:v>
                </c:pt>
                <c:pt idx="165968" formatCode="0.00E+00">
                  <c:v>-3.4222499999999999E-3</c:v>
                </c:pt>
                <c:pt idx="165969" formatCode="0.00E+00">
                  <c:v>-2.9880499999999999E-3</c:v>
                </c:pt>
                <c:pt idx="165970" formatCode="0.00E+00">
                  <c:v>-2.54214E-3</c:v>
                </c:pt>
                <c:pt idx="165971" formatCode="0.00E+00">
                  <c:v>-2.0850999999999999E-3</c:v>
                </c:pt>
                <c:pt idx="165972" formatCode="0.00E+00">
                  <c:v>-1.6175499999999999E-3</c:v>
                </c:pt>
                <c:pt idx="165973" formatCode="0.00E+00">
                  <c:v>-1.1401499999999999E-3</c:v>
                </c:pt>
                <c:pt idx="165974" formatCode="0.00E+00">
                  <c:v>-6.53548E-4</c:v>
                </c:pt>
                <c:pt idx="165975" formatCode="0.00E+00">
                  <c:v>-1.5844700000000001E-4</c:v>
                </c:pt>
                <c:pt idx="165976" formatCode="0.00E+00">
                  <c:v>3.4444500000000003E-4</c:v>
                </c:pt>
                <c:pt idx="165977" formatCode="0.00E+00">
                  <c:v>8.5439499999999998E-4</c:v>
                </c:pt>
                <c:pt idx="165978" formatCode="0.00E+00">
                  <c:v>1.3706499999999999E-3</c:v>
                </c:pt>
                <c:pt idx="165979" formatCode="0.00E+00">
                  <c:v>1.8924499999999999E-3</c:v>
                </c:pt>
                <c:pt idx="165980" formatCode="0.00E+00">
                  <c:v>2.4190100000000001E-3</c:v>
                </c:pt>
                <c:pt idx="165981" formatCode="0.00E+00">
                  <c:v>2.9495200000000002E-3</c:v>
                </c:pt>
                <c:pt idx="165982" formatCode="0.00E+00">
                  <c:v>3.4831699999999998E-3</c:v>
                </c:pt>
                <c:pt idx="165983" formatCode="0.00E+00">
                  <c:v>4.01914E-3</c:v>
                </c:pt>
                <c:pt idx="165984" formatCode="0.00E+00">
                  <c:v>4.5565900000000001E-3</c:v>
                </c:pt>
                <c:pt idx="165985" formatCode="0.00E+00">
                  <c:v>5.0946799999999999E-3</c:v>
                </c:pt>
                <c:pt idx="165986" formatCode="0.00E+00">
                  <c:v>5.6325400000000001E-3</c:v>
                </c:pt>
                <c:pt idx="165987" formatCode="0.00E+00">
                  <c:v>6.1693299999999998E-3</c:v>
                </c:pt>
                <c:pt idx="165988" formatCode="0.00E+00">
                  <c:v>6.7041699999999997E-3</c:v>
                </c:pt>
                <c:pt idx="165989" formatCode="0.00E+00">
                  <c:v>7.2361999999999999E-3</c:v>
                </c:pt>
                <c:pt idx="165990" formatCode="0.00E+00">
                  <c:v>7.7645500000000003E-3</c:v>
                </c:pt>
                <c:pt idx="165991" formatCode="0.00E+00">
                  <c:v>8.28833E-3</c:v>
                </c:pt>
                <c:pt idx="165992" formatCode="0.00E+00">
                  <c:v>8.8067000000000006E-3</c:v>
                </c:pt>
                <c:pt idx="165993" formatCode="0.00E+00">
                  <c:v>9.3187700000000005E-3</c:v>
                </c:pt>
                <c:pt idx="165994" formatCode="0.00E+00">
                  <c:v>9.8236799999999996E-3</c:v>
                </c:pt>
                <c:pt idx="165995">
                  <c:v>1.0320599999999999E-2</c:v>
                </c:pt>
                <c:pt idx="165996">
                  <c:v>1.08086E-2</c:v>
                </c:pt>
                <c:pt idx="165997">
                  <c:v>1.1286900000000001E-2</c:v>
                </c:pt>
                <c:pt idx="165998">
                  <c:v>1.17547E-2</c:v>
                </c:pt>
                <c:pt idx="165999">
                  <c:v>1.2211100000000001E-2</c:v>
                </c:pt>
                <c:pt idx="166000">
                  <c:v>1.2655400000000001E-2</c:v>
                </c:pt>
                <c:pt idx="166001">
                  <c:v>1.30866E-2</c:v>
                </c:pt>
                <c:pt idx="166002">
                  <c:v>1.3504199999999999E-2</c:v>
                </c:pt>
                <c:pt idx="166003">
                  <c:v>1.39072E-2</c:v>
                </c:pt>
                <c:pt idx="166004">
                  <c:v>1.42951E-2</c:v>
                </c:pt>
                <c:pt idx="166005">
                  <c:v>1.46669E-2</c:v>
                </c:pt>
                <c:pt idx="166006">
                  <c:v>1.50221E-2</c:v>
                </c:pt>
                <c:pt idx="166007">
                  <c:v>1.536E-2</c:v>
                </c:pt>
                <c:pt idx="166008">
                  <c:v>1.56799E-2</c:v>
                </c:pt>
                <c:pt idx="166009">
                  <c:v>1.5981200000000001E-2</c:v>
                </c:pt>
                <c:pt idx="166010">
                  <c:v>1.6263300000000001E-2</c:v>
                </c:pt>
                <c:pt idx="166011">
                  <c:v>1.6525600000000001E-2</c:v>
                </c:pt>
                <c:pt idx="166012">
                  <c:v>1.6767500000000001E-2</c:v>
                </c:pt>
                <c:pt idx="166013">
                  <c:v>1.6988699999999999E-2</c:v>
                </c:pt>
                <c:pt idx="166014">
                  <c:v>1.7188499999999999E-2</c:v>
                </c:pt>
                <c:pt idx="166015">
                  <c:v>1.7366599999999999E-2</c:v>
                </c:pt>
                <c:pt idx="166016">
                  <c:v>1.75225E-2</c:v>
                </c:pt>
                <c:pt idx="166017">
                  <c:v>1.7655799999999999E-2</c:v>
                </c:pt>
                <c:pt idx="166018">
                  <c:v>1.7766199999999999E-2</c:v>
                </c:pt>
                <c:pt idx="166019">
                  <c:v>1.7853299999999999E-2</c:v>
                </c:pt>
                <c:pt idx="166020">
                  <c:v>1.7916999999999999E-2</c:v>
                </c:pt>
                <c:pt idx="166021">
                  <c:v>1.7956900000000001E-2</c:v>
                </c:pt>
                <c:pt idx="166022">
                  <c:v>1.7972800000000001E-2</c:v>
                </c:pt>
                <c:pt idx="166023">
                  <c:v>1.7964600000000001E-2</c:v>
                </c:pt>
                <c:pt idx="166024">
                  <c:v>1.7932099999999999E-2</c:v>
                </c:pt>
                <c:pt idx="166025">
                  <c:v>1.7875200000000001E-2</c:v>
                </c:pt>
                <c:pt idx="166026">
                  <c:v>1.7794000000000001E-2</c:v>
                </c:pt>
                <c:pt idx="166027">
                  <c:v>1.7688300000000001E-2</c:v>
                </c:pt>
                <c:pt idx="166028">
                  <c:v>1.75582E-2</c:v>
                </c:pt>
                <c:pt idx="166029">
                  <c:v>1.7403800000000001E-2</c:v>
                </c:pt>
                <c:pt idx="166030">
                  <c:v>1.72251E-2</c:v>
                </c:pt>
                <c:pt idx="166031">
                  <c:v>1.7022300000000001E-2</c:v>
                </c:pt>
                <c:pt idx="166032">
                  <c:v>1.6795600000000001E-2</c:v>
                </c:pt>
                <c:pt idx="166033">
                  <c:v>1.6545199999999999E-2</c:v>
                </c:pt>
                <c:pt idx="166034">
                  <c:v>1.6271299999999999E-2</c:v>
                </c:pt>
                <c:pt idx="166035">
                  <c:v>1.5974200000000001E-2</c:v>
                </c:pt>
                <c:pt idx="166036">
                  <c:v>1.5654299999999999E-2</c:v>
                </c:pt>
                <c:pt idx="166037">
                  <c:v>1.53119E-2</c:v>
                </c:pt>
                <c:pt idx="166038">
                  <c:v>1.4947500000000001E-2</c:v>
                </c:pt>
                <c:pt idx="166039">
                  <c:v>1.45614E-2</c:v>
                </c:pt>
                <c:pt idx="166040">
                  <c:v>1.4154099999999999E-2</c:v>
                </c:pt>
                <c:pt idx="166041">
                  <c:v>1.3726199999999999E-2</c:v>
                </c:pt>
                <c:pt idx="166042">
                  <c:v>1.32783E-2</c:v>
                </c:pt>
                <c:pt idx="166043">
                  <c:v>1.28107E-2</c:v>
                </c:pt>
                <c:pt idx="166044">
                  <c:v>1.23243E-2</c:v>
                </c:pt>
                <c:pt idx="166045">
                  <c:v>1.18196E-2</c:v>
                </c:pt>
                <c:pt idx="166046">
                  <c:v>1.12973E-2</c:v>
                </c:pt>
                <c:pt idx="166047">
                  <c:v>1.07581E-2</c:v>
                </c:pt>
                <c:pt idx="166048">
                  <c:v>1.02027E-2</c:v>
                </c:pt>
                <c:pt idx="166049" formatCode="0.00E+00">
                  <c:v>9.6319100000000005E-3</c:v>
                </c:pt>
                <c:pt idx="166050" formatCode="0.00E+00">
                  <c:v>9.0464699999999992E-3</c:v>
                </c:pt>
                <c:pt idx="166051" formatCode="0.00E+00">
                  <c:v>8.4472000000000002E-3</c:v>
                </c:pt>
                <c:pt idx="166052" formatCode="0.00E+00">
                  <c:v>7.8349300000000004E-3</c:v>
                </c:pt>
                <c:pt idx="166053" formatCode="0.00E+00">
                  <c:v>7.2105199999999998E-3</c:v>
                </c:pt>
                <c:pt idx="166054" formatCode="0.00E+00">
                  <c:v>6.5748300000000003E-3</c:v>
                </c:pt>
                <c:pt idx="166055" formatCode="0.00E+00">
                  <c:v>5.9287599999999999E-3</c:v>
                </c:pt>
                <c:pt idx="166056" formatCode="0.00E+00">
                  <c:v>5.2732300000000003E-3</c:v>
                </c:pt>
                <c:pt idx="166057" formatCode="0.00E+00">
                  <c:v>4.6091500000000002E-3</c:v>
                </c:pt>
                <c:pt idx="166058" formatCode="0.00E+00">
                  <c:v>3.9374800000000001E-3</c:v>
                </c:pt>
                <c:pt idx="166059" formatCode="0.00E+00">
                  <c:v>3.2591600000000001E-3</c:v>
                </c:pt>
                <c:pt idx="166060" formatCode="0.00E+00">
                  <c:v>2.5751699999999999E-3</c:v>
                </c:pt>
                <c:pt idx="166061" formatCode="0.00E+00">
                  <c:v>1.88649E-3</c:v>
                </c:pt>
                <c:pt idx="166062" formatCode="0.00E+00">
                  <c:v>1.1941E-3</c:v>
                </c:pt>
                <c:pt idx="166063" formatCode="0.00E+00">
                  <c:v>4.99001E-4</c:v>
                </c:pt>
                <c:pt idx="166064" formatCode="0.00E+00">
                  <c:v>-1.9781000000000001E-4</c:v>
                </c:pt>
                <c:pt idx="166065" formatCode="0.00E+00">
                  <c:v>-8.95326E-4</c:v>
                </c:pt>
                <c:pt idx="166066" formatCode="0.00E+00">
                  <c:v>-1.5925399999999999E-3</c:v>
                </c:pt>
                <c:pt idx="166067" formatCode="0.00E+00">
                  <c:v>-2.2884400000000001E-3</c:v>
                </c:pt>
                <c:pt idx="166068" formatCode="0.00E+00">
                  <c:v>-2.9820300000000001E-3</c:v>
                </c:pt>
                <c:pt idx="166069" formatCode="0.00E+00">
                  <c:v>-3.67228E-3</c:v>
                </c:pt>
                <c:pt idx="166070" formatCode="0.00E+00">
                  <c:v>-4.3582200000000003E-3</c:v>
                </c:pt>
                <c:pt idx="166071" formatCode="0.00E+00">
                  <c:v>-5.0388300000000002E-3</c:v>
                </c:pt>
                <c:pt idx="166072" formatCode="0.00E+00">
                  <c:v>-5.7131400000000002E-3</c:v>
                </c:pt>
                <c:pt idx="166073" formatCode="0.00E+00">
                  <c:v>-6.3801500000000002E-3</c:v>
                </c:pt>
                <c:pt idx="166074" formatCode="0.00E+00">
                  <c:v>-7.0389099999999998E-3</c:v>
                </c:pt>
                <c:pt idx="166075" formatCode="0.00E+00">
                  <c:v>-7.6884500000000003E-3</c:v>
                </c:pt>
                <c:pt idx="166076" formatCode="0.00E+00">
                  <c:v>-8.3278399999999995E-3</c:v>
                </c:pt>
                <c:pt idx="166077" formatCode="0.00E+00">
                  <c:v>-8.9561399999999996E-3</c:v>
                </c:pt>
                <c:pt idx="166078" formatCode="0.00E+00">
                  <c:v>-9.5724399999999998E-3</c:v>
                </c:pt>
                <c:pt idx="166079">
                  <c:v>-1.01759E-2</c:v>
                </c:pt>
                <c:pt idx="166080">
                  <c:v>-1.0765500000000001E-2</c:v>
                </c:pt>
                <c:pt idx="166081">
                  <c:v>-1.13405E-2</c:v>
                </c:pt>
                <c:pt idx="166082">
                  <c:v>-1.19001E-2</c:v>
                </c:pt>
                <c:pt idx="166083">
                  <c:v>-1.24434E-2</c:v>
                </c:pt>
                <c:pt idx="166084">
                  <c:v>-1.2969700000000001E-2</c:v>
                </c:pt>
                <c:pt idx="166085">
                  <c:v>-1.3478199999999999E-2</c:v>
                </c:pt>
                <c:pt idx="166086">
                  <c:v>-1.39682E-2</c:v>
                </c:pt>
                <c:pt idx="166087">
                  <c:v>-1.4438899999999999E-2</c:v>
                </c:pt>
                <c:pt idx="166088">
                  <c:v>-1.48898E-2</c:v>
                </c:pt>
                <c:pt idx="166089">
                  <c:v>-1.5320200000000001E-2</c:v>
                </c:pt>
                <c:pt idx="166090">
                  <c:v>-1.5729400000000001E-2</c:v>
                </c:pt>
                <c:pt idx="166091">
                  <c:v>-1.61169E-2</c:v>
                </c:pt>
                <c:pt idx="166092">
                  <c:v>-1.64821E-2</c:v>
                </c:pt>
                <c:pt idx="166093">
                  <c:v>-1.6824599999999999E-2</c:v>
                </c:pt>
                <c:pt idx="166094">
                  <c:v>-1.71439E-2</c:v>
                </c:pt>
                <c:pt idx="166095">
                  <c:v>-1.74395E-2</c:v>
                </c:pt>
                <c:pt idx="166096">
                  <c:v>-1.77111E-2</c:v>
                </c:pt>
                <c:pt idx="166097">
                  <c:v>-1.7958200000000001E-2</c:v>
                </c:pt>
                <c:pt idx="166098">
                  <c:v>-1.8180600000000002E-2</c:v>
                </c:pt>
                <c:pt idx="166099">
                  <c:v>-1.8377999999999999E-2</c:v>
                </c:pt>
                <c:pt idx="166100">
                  <c:v>-1.8550199999999999E-2</c:v>
                </c:pt>
                <c:pt idx="166101">
                  <c:v>-1.86968E-2</c:v>
                </c:pt>
                <c:pt idx="166102">
                  <c:v>-1.8817899999999999E-2</c:v>
                </c:pt>
                <c:pt idx="166103">
                  <c:v>-1.8913200000000002E-2</c:v>
                </c:pt>
                <c:pt idx="166104">
                  <c:v>-1.8982599999999999E-2</c:v>
                </c:pt>
                <c:pt idx="166105">
                  <c:v>-1.90262E-2</c:v>
                </c:pt>
                <c:pt idx="166106">
                  <c:v>-1.9043899999999999E-2</c:v>
                </c:pt>
                <c:pt idx="166107">
                  <c:v>-1.9035699999999999E-2</c:v>
                </c:pt>
                <c:pt idx="166108">
                  <c:v>-1.9001799999999999E-2</c:v>
                </c:pt>
                <c:pt idx="166109">
                  <c:v>-1.8942199999999999E-2</c:v>
                </c:pt>
                <c:pt idx="166110">
                  <c:v>-1.8857100000000002E-2</c:v>
                </c:pt>
                <c:pt idx="166111">
                  <c:v>-1.8746700000000002E-2</c:v>
                </c:pt>
                <c:pt idx="166112">
                  <c:v>-1.8611200000000001E-2</c:v>
                </c:pt>
                <c:pt idx="166113">
                  <c:v>-1.8450899999999999E-2</c:v>
                </c:pt>
                <c:pt idx="166114">
                  <c:v>-1.82661E-2</c:v>
                </c:pt>
                <c:pt idx="166115">
                  <c:v>-1.80571E-2</c:v>
                </c:pt>
                <c:pt idx="166116">
                  <c:v>-1.7824400000000001E-2</c:v>
                </c:pt>
                <c:pt idx="166117">
                  <c:v>-1.7568400000000001E-2</c:v>
                </c:pt>
                <c:pt idx="166118">
                  <c:v>-1.72894E-2</c:v>
                </c:pt>
                <c:pt idx="166119">
                  <c:v>-1.6988099999999999E-2</c:v>
                </c:pt>
                <c:pt idx="166120">
                  <c:v>-1.66649E-2</c:v>
                </c:pt>
                <c:pt idx="166121">
                  <c:v>-1.6320299999999999E-2</c:v>
                </c:pt>
                <c:pt idx="166122">
                  <c:v>-1.59551E-2</c:v>
                </c:pt>
                <c:pt idx="166123">
                  <c:v>-1.5569700000000001E-2</c:v>
                </c:pt>
                <c:pt idx="166124">
                  <c:v>-1.5164800000000001E-2</c:v>
                </c:pt>
                <c:pt idx="166125">
                  <c:v>-1.4741199999999999E-2</c:v>
                </c:pt>
                <c:pt idx="166126">
                  <c:v>-1.42995E-2</c:v>
                </c:pt>
                <c:pt idx="166127">
                  <c:v>-1.3840399999999999E-2</c:v>
                </c:pt>
                <c:pt idx="166128">
                  <c:v>-1.33648E-2</c:v>
                </c:pt>
                <c:pt idx="166129">
                  <c:v>-1.2873300000000001E-2</c:v>
                </c:pt>
                <c:pt idx="166130">
                  <c:v>-1.2366800000000001E-2</c:v>
                </c:pt>
                <c:pt idx="166131">
                  <c:v>-1.18461E-2</c:v>
                </c:pt>
                <c:pt idx="166132">
                  <c:v>-1.13121E-2</c:v>
                </c:pt>
                <c:pt idx="166133">
                  <c:v>-1.07656E-2</c:v>
                </c:pt>
                <c:pt idx="166134">
                  <c:v>-1.02075E-2</c:v>
                </c:pt>
                <c:pt idx="166135" formatCode="0.00E+00">
                  <c:v>-9.6386200000000005E-3</c:v>
                </c:pt>
                <c:pt idx="166136" formatCode="0.00E+00">
                  <c:v>-9.0599700000000005E-3</c:v>
                </c:pt>
                <c:pt idx="166137" formatCode="0.00E+00">
                  <c:v>-8.4724099999999997E-3</c:v>
                </c:pt>
                <c:pt idx="166138" formatCode="0.00E+00">
                  <c:v>-7.8768899999999992E-3</c:v>
                </c:pt>
                <c:pt idx="166139" formatCode="0.00E+00">
                  <c:v>-7.2743399999999998E-3</c:v>
                </c:pt>
                <c:pt idx="166140" formatCode="0.00E+00">
                  <c:v>-6.66571E-3</c:v>
                </c:pt>
                <c:pt idx="166141" formatCode="0.00E+00">
                  <c:v>-6.0519500000000004E-3</c:v>
                </c:pt>
                <c:pt idx="166142" formatCode="0.00E+00">
                  <c:v>-5.4339999999999996E-3</c:v>
                </c:pt>
                <c:pt idx="166143" formatCode="0.00E+00">
                  <c:v>-4.8128399999999997E-3</c:v>
                </c:pt>
                <c:pt idx="166144" formatCode="0.00E+00">
                  <c:v>-4.1894100000000002E-3</c:v>
                </c:pt>
                <c:pt idx="166145" formatCode="0.00E+00">
                  <c:v>-3.5646800000000002E-3</c:v>
                </c:pt>
                <c:pt idx="166146" formatCode="0.00E+00">
                  <c:v>-2.9396000000000001E-3</c:v>
                </c:pt>
                <c:pt idx="166147" formatCode="0.00E+00">
                  <c:v>-2.3151299999999999E-3</c:v>
                </c:pt>
                <c:pt idx="166148" formatCode="0.00E+00">
                  <c:v>-1.69221E-3</c:v>
                </c:pt>
                <c:pt idx="166149" formatCode="0.00E+00">
                  <c:v>-1.07179E-3</c:v>
                </c:pt>
                <c:pt idx="166150" formatCode="0.00E+00">
                  <c:v>-4.5478400000000002E-4</c:v>
                </c:pt>
                <c:pt idx="166151" formatCode="0.00E+00">
                  <c:v>1.5787E-4</c:v>
                </c:pt>
                <c:pt idx="166152" formatCode="0.00E+00">
                  <c:v>7.6526600000000001E-4</c:v>
                </c:pt>
                <c:pt idx="166153" formatCode="0.00E+00">
                  <c:v>1.36651E-3</c:v>
                </c:pt>
                <c:pt idx="166154" formatCode="0.00E+00">
                  <c:v>1.9607100000000001E-3</c:v>
                </c:pt>
                <c:pt idx="166155" formatCode="0.00E+00">
                  <c:v>2.5469999999999998E-3</c:v>
                </c:pt>
                <c:pt idx="166156" formatCode="0.00E+00">
                  <c:v>3.1245399999999999E-3</c:v>
                </c:pt>
                <c:pt idx="166157" formatCode="0.00E+00">
                  <c:v>3.6924800000000002E-3</c:v>
                </c:pt>
                <c:pt idx="166158" formatCode="0.00E+00">
                  <c:v>4.2500300000000001E-3</c:v>
                </c:pt>
                <c:pt idx="166159" formatCode="0.00E+00">
                  <c:v>4.7963700000000003E-3</c:v>
                </c:pt>
                <c:pt idx="166160" formatCode="0.00E+00">
                  <c:v>5.3307600000000004E-3</c:v>
                </c:pt>
                <c:pt idx="166161" formatCode="0.00E+00">
                  <c:v>5.8524400000000004E-3</c:v>
                </c:pt>
                <c:pt idx="166162" formatCode="0.00E+00">
                  <c:v>6.3606899999999996E-3</c:v>
                </c:pt>
                <c:pt idx="166163" formatCode="0.00E+00">
                  <c:v>6.8548200000000002E-3</c:v>
                </c:pt>
                <c:pt idx="166164" formatCode="0.00E+00">
                  <c:v>7.3341700000000001E-3</c:v>
                </c:pt>
                <c:pt idx="166165" formatCode="0.00E+00">
                  <c:v>7.7980799999999998E-3</c:v>
                </c:pt>
                <c:pt idx="166166" formatCode="0.00E+00">
                  <c:v>8.2459500000000002E-3</c:v>
                </c:pt>
                <c:pt idx="166167" formatCode="0.00E+00">
                  <c:v>8.6771999999999995E-3</c:v>
                </c:pt>
                <c:pt idx="166168" formatCode="0.00E+00">
                  <c:v>9.0912800000000002E-3</c:v>
                </c:pt>
                <c:pt idx="166169" formatCode="0.00E+00">
                  <c:v>9.4876700000000001E-3</c:v>
                </c:pt>
                <c:pt idx="166170" formatCode="0.00E+00">
                  <c:v>9.8658900000000004E-3</c:v>
                </c:pt>
                <c:pt idx="166171">
                  <c:v>1.02255E-2</c:v>
                </c:pt>
                <c:pt idx="166172">
                  <c:v>1.0566000000000001E-2</c:v>
                </c:pt>
                <c:pt idx="166173">
                  <c:v>1.08871E-2</c:v>
                </c:pt>
                <c:pt idx="166174">
                  <c:v>1.1188500000000001E-2</c:v>
                </c:pt>
                <c:pt idx="166175">
                  <c:v>1.1469699999999999E-2</c:v>
                </c:pt>
                <c:pt idx="166176">
                  <c:v>1.17305E-2</c:v>
                </c:pt>
                <c:pt idx="166177">
                  <c:v>1.19708E-2</c:v>
                </c:pt>
                <c:pt idx="166178">
                  <c:v>1.21902E-2</c:v>
                </c:pt>
                <c:pt idx="166179">
                  <c:v>1.23886E-2</c:v>
                </c:pt>
                <c:pt idx="166180">
                  <c:v>1.25658E-2</c:v>
                </c:pt>
                <c:pt idx="166181">
                  <c:v>1.27218E-2</c:v>
                </c:pt>
                <c:pt idx="166182">
                  <c:v>1.2856599999999999E-2</c:v>
                </c:pt>
                <c:pt idx="166183">
                  <c:v>1.2970000000000001E-2</c:v>
                </c:pt>
                <c:pt idx="166184">
                  <c:v>1.30621E-2</c:v>
                </c:pt>
                <c:pt idx="166185">
                  <c:v>1.3132899999999999E-2</c:v>
                </c:pt>
                <c:pt idx="166186">
                  <c:v>1.31825E-2</c:v>
                </c:pt>
                <c:pt idx="166187">
                  <c:v>1.32111E-2</c:v>
                </c:pt>
                <c:pt idx="166188">
                  <c:v>1.3218799999999999E-2</c:v>
                </c:pt>
                <c:pt idx="166189">
                  <c:v>1.32058E-2</c:v>
                </c:pt>
                <c:pt idx="166190">
                  <c:v>1.31722E-2</c:v>
                </c:pt>
                <c:pt idx="166191">
                  <c:v>1.31185E-2</c:v>
                </c:pt>
                <c:pt idx="166192">
                  <c:v>1.3044699999999999E-2</c:v>
                </c:pt>
                <c:pt idx="166193">
                  <c:v>1.29514E-2</c:v>
                </c:pt>
                <c:pt idx="166194">
                  <c:v>1.28387E-2</c:v>
                </c:pt>
                <c:pt idx="166195">
                  <c:v>1.27072E-2</c:v>
                </c:pt>
                <c:pt idx="166196">
                  <c:v>1.2557199999999999E-2</c:v>
                </c:pt>
                <c:pt idx="166197">
                  <c:v>1.23892E-2</c:v>
                </c:pt>
                <c:pt idx="166198">
                  <c:v>1.22037E-2</c:v>
                </c:pt>
                <c:pt idx="166199">
                  <c:v>1.2001E-2</c:v>
                </c:pt>
                <c:pt idx="166200">
                  <c:v>1.17819E-2</c:v>
                </c:pt>
                <c:pt idx="166201">
                  <c:v>1.1546799999999999E-2</c:v>
                </c:pt>
                <c:pt idx="166202">
                  <c:v>1.1296199999999999E-2</c:v>
                </c:pt>
                <c:pt idx="166203">
                  <c:v>1.10309E-2</c:v>
                </c:pt>
                <c:pt idx="166204">
                  <c:v>1.0751399999999999E-2</c:v>
                </c:pt>
                <c:pt idx="166205">
                  <c:v>1.04583E-2</c:v>
                </c:pt>
                <c:pt idx="166206">
                  <c:v>1.0152400000000001E-2</c:v>
                </c:pt>
                <c:pt idx="166207" formatCode="0.00E+00">
                  <c:v>9.8343100000000006E-3</c:v>
                </c:pt>
                <c:pt idx="166208" formatCode="0.00E+00">
                  <c:v>9.5046999999999996E-3</c:v>
                </c:pt>
                <c:pt idx="166209" formatCode="0.00E+00">
                  <c:v>9.1642900000000003E-3</c:v>
                </c:pt>
                <c:pt idx="166210" formatCode="0.00E+00">
                  <c:v>8.81382E-3</c:v>
                </c:pt>
                <c:pt idx="166211" formatCode="0.00E+00">
                  <c:v>8.4540299999999995E-3</c:v>
                </c:pt>
                <c:pt idx="166212" formatCode="0.00E+00">
                  <c:v>8.0856599999999997E-3</c:v>
                </c:pt>
                <c:pt idx="166213" formatCode="0.00E+00">
                  <c:v>7.7094700000000004E-3</c:v>
                </c:pt>
                <c:pt idx="166214" formatCode="0.00E+00">
                  <c:v>7.3262300000000004E-3</c:v>
                </c:pt>
                <c:pt idx="166215" formatCode="0.00E+00">
                  <c:v>6.9367300000000003E-3</c:v>
                </c:pt>
                <c:pt idx="166216" formatCode="0.00E+00">
                  <c:v>6.5417299999999999E-3</c:v>
                </c:pt>
                <c:pt idx="166217" formatCode="0.00E+00">
                  <c:v>6.1420199999999998E-3</c:v>
                </c:pt>
                <c:pt idx="166218" formatCode="0.00E+00">
                  <c:v>5.7384000000000003E-3</c:v>
                </c:pt>
                <c:pt idx="166219" formatCode="0.00E+00">
                  <c:v>5.3316400000000003E-3</c:v>
                </c:pt>
                <c:pt idx="166220" formatCode="0.00E+00">
                  <c:v>4.9225400000000004E-3</c:v>
                </c:pt>
                <c:pt idx="166221" formatCode="0.00E+00">
                  <c:v>4.5118900000000002E-3</c:v>
                </c:pt>
                <c:pt idx="166222" formatCode="0.00E+00">
                  <c:v>4.1004700000000002E-3</c:v>
                </c:pt>
                <c:pt idx="166223" formatCode="0.00E+00">
                  <c:v>3.6890600000000001E-3</c:v>
                </c:pt>
                <c:pt idx="166224" formatCode="0.00E+00">
                  <c:v>3.2784300000000001E-3</c:v>
                </c:pt>
                <c:pt idx="166225" formatCode="0.00E+00">
                  <c:v>2.8693500000000001E-3</c:v>
                </c:pt>
                <c:pt idx="166226" formatCode="0.00E+00">
                  <c:v>2.4625799999999998E-3</c:v>
                </c:pt>
                <c:pt idx="166227" formatCode="0.00E+00">
                  <c:v>2.05886E-3</c:v>
                </c:pt>
                <c:pt idx="166228" formatCode="0.00E+00">
                  <c:v>1.65894E-3</c:v>
                </c:pt>
                <c:pt idx="166229" formatCode="0.00E+00">
                  <c:v>1.2635299999999999E-3</c:v>
                </c:pt>
                <c:pt idx="166230" formatCode="0.00E+00">
                  <c:v>8.7334800000000003E-4</c:v>
                </c:pt>
                <c:pt idx="166231" formatCode="0.00E+00">
                  <c:v>4.89085E-4</c:v>
                </c:pt>
                <c:pt idx="166232" formatCode="0.00E+00">
                  <c:v>1.1142E-4</c:v>
                </c:pt>
                <c:pt idx="166233" formatCode="0.00E+00">
                  <c:v>-2.5898700000000002E-4</c:v>
                </c:pt>
                <c:pt idx="166234" formatCode="0.00E+00">
                  <c:v>-6.2149299999999998E-4</c:v>
                </c:pt>
                <c:pt idx="166235" formatCode="0.00E+00">
                  <c:v>-9.7547599999999997E-4</c:v>
                </c:pt>
                <c:pt idx="166236" formatCode="0.00E+00">
                  <c:v>-1.3203399999999999E-3</c:v>
                </c:pt>
                <c:pt idx="166237" formatCode="0.00E+00">
                  <c:v>-1.6554899999999999E-3</c:v>
                </c:pt>
                <c:pt idx="166238" formatCode="0.00E+00">
                  <c:v>-1.9803899999999998E-3</c:v>
                </c:pt>
                <c:pt idx="166239" formatCode="0.00E+00">
                  <c:v>-2.2945000000000001E-3</c:v>
                </c:pt>
                <c:pt idx="166240" formatCode="0.00E+00">
                  <c:v>-2.5973099999999998E-3</c:v>
                </c:pt>
                <c:pt idx="166241" formatCode="0.00E+00">
                  <c:v>-2.8883300000000002E-3</c:v>
                </c:pt>
                <c:pt idx="166242" formatCode="0.00E+00">
                  <c:v>-3.1671300000000002E-3</c:v>
                </c:pt>
                <c:pt idx="166243" formatCode="0.00E+00">
                  <c:v>-3.43326E-3</c:v>
                </c:pt>
                <c:pt idx="166244" formatCode="0.00E+00">
                  <c:v>-3.6863199999999999E-3</c:v>
                </c:pt>
                <c:pt idx="166245" formatCode="0.00E+00">
                  <c:v>-3.9259500000000001E-3</c:v>
                </c:pt>
                <c:pt idx="166246" formatCode="0.00E+00">
                  <c:v>-4.1517999999999998E-3</c:v>
                </c:pt>
                <c:pt idx="166247" formatCode="0.00E+00">
                  <c:v>-4.3635499999999999E-3</c:v>
                </c:pt>
                <c:pt idx="166248" formatCode="0.00E+00">
                  <c:v>-4.5609400000000003E-3</c:v>
                </c:pt>
                <c:pt idx="166249" formatCode="0.00E+00">
                  <c:v>-4.7436900000000001E-3</c:v>
                </c:pt>
                <c:pt idx="166250" formatCode="0.00E+00">
                  <c:v>-4.9115900000000004E-3</c:v>
                </c:pt>
                <c:pt idx="166251" formatCode="0.00E+00">
                  <c:v>-5.0644599999999998E-3</c:v>
                </c:pt>
                <c:pt idx="166252" formatCode="0.00E+00">
                  <c:v>-5.2021200000000002E-3</c:v>
                </c:pt>
                <c:pt idx="166253" formatCode="0.00E+00">
                  <c:v>-5.3244499999999997E-3</c:v>
                </c:pt>
                <c:pt idx="166254" formatCode="0.00E+00">
                  <c:v>-5.4313699999999996E-3</c:v>
                </c:pt>
                <c:pt idx="166255" formatCode="0.00E+00">
                  <c:v>-5.5227899999999996E-3</c:v>
                </c:pt>
                <c:pt idx="166256" formatCode="0.00E+00">
                  <c:v>-5.5986899999999999E-3</c:v>
                </c:pt>
                <c:pt idx="166257" formatCode="0.00E+00">
                  <c:v>-5.6590700000000004E-3</c:v>
                </c:pt>
                <c:pt idx="166258" formatCode="0.00E+00">
                  <c:v>-5.7039600000000001E-3</c:v>
                </c:pt>
                <c:pt idx="166259" formatCode="0.00E+00">
                  <c:v>-5.7334200000000004E-3</c:v>
                </c:pt>
                <c:pt idx="166260" formatCode="0.00E+00">
                  <c:v>-5.7475499999999997E-3</c:v>
                </c:pt>
                <c:pt idx="166261" formatCode="0.00E+00">
                  <c:v>-5.7464600000000001E-3</c:v>
                </c:pt>
                <c:pt idx="166262" formatCode="0.00E+00">
                  <c:v>-5.7303099999999997E-3</c:v>
                </c:pt>
                <c:pt idx="166263" formatCode="0.00E+00">
                  <c:v>-5.6992900000000001E-3</c:v>
                </c:pt>
                <c:pt idx="166264" formatCode="0.00E+00">
                  <c:v>-5.6535999999999999E-3</c:v>
                </c:pt>
                <c:pt idx="166265" formatCode="0.00E+00">
                  <c:v>-5.5935000000000004E-3</c:v>
                </c:pt>
                <c:pt idx="166266" formatCode="0.00E+00">
                  <c:v>-5.5192599999999998E-3</c:v>
                </c:pt>
                <c:pt idx="166267" formatCode="0.00E+00">
                  <c:v>-5.4311699999999999E-3</c:v>
                </c:pt>
                <c:pt idx="166268" formatCode="0.00E+00">
                  <c:v>-5.3295499999999997E-3</c:v>
                </c:pt>
                <c:pt idx="166269" formatCode="0.00E+00">
                  <c:v>-5.2147699999999996E-3</c:v>
                </c:pt>
                <c:pt idx="166270" formatCode="0.00E+00">
                  <c:v>-5.0872000000000001E-3</c:v>
                </c:pt>
                <c:pt idx="166271" formatCode="0.00E+00">
                  <c:v>-4.9472500000000003E-3</c:v>
                </c:pt>
                <c:pt idx="166272" formatCode="0.00E+00">
                  <c:v>-4.7953400000000004E-3</c:v>
                </c:pt>
                <c:pt idx="166273" formatCode="0.00E+00">
                  <c:v>-4.6319200000000003E-3</c:v>
                </c:pt>
                <c:pt idx="166274" formatCode="0.00E+00">
                  <c:v>-4.4574699999999998E-3</c:v>
                </c:pt>
                <c:pt idx="166275" formatCode="0.00E+00">
                  <c:v>-4.2724800000000004E-3</c:v>
                </c:pt>
                <c:pt idx="166276" formatCode="0.00E+00">
                  <c:v>-4.0774699999999997E-3</c:v>
                </c:pt>
                <c:pt idx="166277" formatCode="0.00E+00">
                  <c:v>-3.8729599999999999E-3</c:v>
                </c:pt>
                <c:pt idx="166278" formatCode="0.00E+00">
                  <c:v>-3.6595E-3</c:v>
                </c:pt>
                <c:pt idx="166279" formatCode="0.00E+00">
                  <c:v>-3.4376799999999998E-3</c:v>
                </c:pt>
                <c:pt idx="166280" formatCode="0.00E+00">
                  <c:v>-3.20806E-3</c:v>
                </c:pt>
                <c:pt idx="166281" formatCode="0.00E+00">
                  <c:v>-2.9712599999999999E-3</c:v>
                </c:pt>
                <c:pt idx="166282" formatCode="0.00E+00">
                  <c:v>-2.7278699999999999E-3</c:v>
                </c:pt>
                <c:pt idx="166283" formatCode="0.00E+00">
                  <c:v>-2.4785200000000001E-3</c:v>
                </c:pt>
                <c:pt idx="166284" formatCode="0.00E+00">
                  <c:v>-2.2238399999999999E-3</c:v>
                </c:pt>
                <c:pt idx="166285" formatCode="0.00E+00">
                  <c:v>-1.9644900000000002E-3</c:v>
                </c:pt>
                <c:pt idx="166286" formatCode="0.00E+00">
                  <c:v>-1.70111E-3</c:v>
                </c:pt>
                <c:pt idx="166287" formatCode="0.00E+00">
                  <c:v>-1.43435E-3</c:v>
                </c:pt>
                <c:pt idx="166288" formatCode="0.00E+00">
                  <c:v>-1.16489E-3</c:v>
                </c:pt>
                <c:pt idx="166289" formatCode="0.00E+00">
                  <c:v>-8.9338700000000004E-4</c:v>
                </c:pt>
                <c:pt idx="166290" formatCode="0.00E+00">
                  <c:v>-6.2051499999999998E-4</c:v>
                </c:pt>
                <c:pt idx="166291" formatCode="0.00E+00">
                  <c:v>-3.4694700000000001E-4</c:v>
                </c:pt>
                <c:pt idx="166292" formatCode="0.00E+00">
                  <c:v>-7.3355499999999999E-5</c:v>
                </c:pt>
                <c:pt idx="166293" formatCode="0.00E+00">
                  <c:v>1.9958899999999999E-4</c:v>
                </c:pt>
                <c:pt idx="166294" formatCode="0.00E+00">
                  <c:v>4.7121700000000001E-4</c:v>
                </c:pt>
                <c:pt idx="166295" formatCode="0.00E+00">
                  <c:v>7.4086300000000002E-4</c:v>
                </c:pt>
                <c:pt idx="166296" formatCode="0.00E+00">
                  <c:v>1.0078699999999999E-3</c:v>
                </c:pt>
                <c:pt idx="166297" formatCode="0.00E+00">
                  <c:v>1.27158E-3</c:v>
                </c:pt>
                <c:pt idx="166298" formatCode="0.00E+00">
                  <c:v>1.5313499999999999E-3</c:v>
                </c:pt>
                <c:pt idx="166299" formatCode="0.00E+00">
                  <c:v>1.7865400000000001E-3</c:v>
                </c:pt>
                <c:pt idx="166300" formatCode="0.00E+00">
                  <c:v>2.0365299999999999E-3</c:v>
                </c:pt>
                <c:pt idx="166301" formatCode="0.00E+00">
                  <c:v>2.28071E-3</c:v>
                </c:pt>
                <c:pt idx="166302" formatCode="0.00E+00">
                  <c:v>2.5184600000000001E-3</c:v>
                </c:pt>
                <c:pt idx="166303" formatCode="0.00E+00">
                  <c:v>2.7491999999999998E-3</c:v>
                </c:pt>
                <c:pt idx="166304" formatCode="0.00E+00">
                  <c:v>2.9723699999999998E-3</c:v>
                </c:pt>
                <c:pt idx="166305" formatCode="0.00E+00">
                  <c:v>3.18739E-3</c:v>
                </c:pt>
                <c:pt idx="166306" formatCode="0.00E+00">
                  <c:v>3.3937400000000001E-3</c:v>
                </c:pt>
                <c:pt idx="166307" formatCode="0.00E+00">
                  <c:v>3.5908899999999998E-3</c:v>
                </c:pt>
                <c:pt idx="166308" formatCode="0.00E+00">
                  <c:v>3.7783399999999998E-3</c:v>
                </c:pt>
                <c:pt idx="166309" formatCode="0.00E+00">
                  <c:v>3.95561E-3</c:v>
                </c:pt>
                <c:pt idx="166310" formatCode="0.00E+00">
                  <c:v>4.1222300000000002E-3</c:v>
                </c:pt>
                <c:pt idx="166311" formatCode="0.00E+00">
                  <c:v>4.2777900000000001E-3</c:v>
                </c:pt>
                <c:pt idx="166312" formatCode="0.00E+00">
                  <c:v>4.4218399999999998E-3</c:v>
                </c:pt>
                <c:pt idx="166313" formatCode="0.00E+00">
                  <c:v>4.5540199999999998E-3</c:v>
                </c:pt>
                <c:pt idx="166314" formatCode="0.00E+00">
                  <c:v>4.6739499999999996E-3</c:v>
                </c:pt>
                <c:pt idx="166315" formatCode="0.00E+00">
                  <c:v>4.7812899999999997E-3</c:v>
                </c:pt>
                <c:pt idx="166316" formatCode="0.00E+00">
                  <c:v>4.8757399999999999E-3</c:v>
                </c:pt>
                <c:pt idx="166317" formatCode="0.00E+00">
                  <c:v>4.9569899999999997E-3</c:v>
                </c:pt>
                <c:pt idx="166318" formatCode="0.00E+00">
                  <c:v>5.0248000000000003E-3</c:v>
                </c:pt>
                <c:pt idx="166319" formatCode="0.00E+00">
                  <c:v>5.0789299999999997E-3</c:v>
                </c:pt>
                <c:pt idx="166320" formatCode="0.00E+00">
                  <c:v>5.1191800000000001E-3</c:v>
                </c:pt>
                <c:pt idx="166321" formatCode="0.00E+00">
                  <c:v>5.1453699999999998E-3</c:v>
                </c:pt>
                <c:pt idx="166322" formatCode="0.00E+00">
                  <c:v>5.1573699999999997E-3</c:v>
                </c:pt>
                <c:pt idx="166323" formatCode="0.00E+00">
                  <c:v>5.1550399999999996E-3</c:v>
                </c:pt>
                <c:pt idx="166324" formatCode="0.00E+00">
                  <c:v>5.13832E-3</c:v>
                </c:pt>
                <c:pt idx="166325" formatCode="0.00E+00">
                  <c:v>5.1071500000000004E-3</c:v>
                </c:pt>
                <c:pt idx="166326" formatCode="0.00E+00">
                  <c:v>5.0614900000000001E-3</c:v>
                </c:pt>
                <c:pt idx="166327" formatCode="0.00E+00">
                  <c:v>5.0013499999999999E-3</c:v>
                </c:pt>
                <c:pt idx="166328" formatCode="0.00E+00">
                  <c:v>4.9267699999999996E-3</c:v>
                </c:pt>
                <c:pt idx="166329" formatCode="0.00E+00">
                  <c:v>4.8378199999999996E-3</c:v>
                </c:pt>
                <c:pt idx="166330" formatCode="0.00E+00">
                  <c:v>4.7345900000000003E-3</c:v>
                </c:pt>
                <c:pt idx="166331" formatCode="0.00E+00">
                  <c:v>4.6172000000000001E-3</c:v>
                </c:pt>
                <c:pt idx="166332" formatCode="0.00E+00">
                  <c:v>4.4858099999999998E-3</c:v>
                </c:pt>
                <c:pt idx="166333" formatCode="0.00E+00">
                  <c:v>4.34061E-3</c:v>
                </c:pt>
                <c:pt idx="166334" formatCode="0.00E+00">
                  <c:v>4.1818000000000003E-3</c:v>
                </c:pt>
                <c:pt idx="166335" formatCode="0.00E+00">
                  <c:v>4.0096400000000001E-3</c:v>
                </c:pt>
                <c:pt idx="166336" formatCode="0.00E+00">
                  <c:v>3.8243800000000001E-3</c:v>
                </c:pt>
                <c:pt idx="166337" formatCode="0.00E+00">
                  <c:v>3.62634E-3</c:v>
                </c:pt>
                <c:pt idx="166338" formatCode="0.00E+00">
                  <c:v>3.4158399999999998E-3</c:v>
                </c:pt>
                <c:pt idx="166339" formatCode="0.00E+00">
                  <c:v>3.19323E-3</c:v>
                </c:pt>
                <c:pt idx="166340" formatCode="0.00E+00">
                  <c:v>2.95889E-3</c:v>
                </c:pt>
                <c:pt idx="166341" formatCode="0.00E+00">
                  <c:v>2.7132200000000001E-3</c:v>
                </c:pt>
                <c:pt idx="166342" formatCode="0.00E+00">
                  <c:v>2.4566599999999998E-3</c:v>
                </c:pt>
                <c:pt idx="166343" formatCode="0.00E+00">
                  <c:v>2.18965E-3</c:v>
                </c:pt>
                <c:pt idx="166344" formatCode="0.00E+00">
                  <c:v>1.9126900000000001E-3</c:v>
                </c:pt>
                <c:pt idx="166345" formatCode="0.00E+00">
                  <c:v>1.6262500000000001E-3</c:v>
                </c:pt>
                <c:pt idx="166346" formatCode="0.00E+00">
                  <c:v>1.3308700000000001E-3</c:v>
                </c:pt>
                <c:pt idx="166347" formatCode="0.00E+00">
                  <c:v>1.0270800000000001E-3</c:v>
                </c:pt>
                <c:pt idx="166348" formatCode="0.00E+00">
                  <c:v>7.1544700000000002E-4</c:v>
                </c:pt>
                <c:pt idx="166349" formatCode="0.00E+00">
                  <c:v>3.9654600000000001E-4</c:v>
                </c:pt>
                <c:pt idx="166350" formatCode="0.00E+00">
                  <c:v>7.0973499999999994E-5</c:v>
                </c:pt>
                <c:pt idx="166351" formatCode="0.00E+00">
                  <c:v>-2.6066000000000001E-4</c:v>
                </c:pt>
                <c:pt idx="166352" formatCode="0.00E+00">
                  <c:v>-5.9772700000000005E-4</c:v>
                </c:pt>
                <c:pt idx="166353" formatCode="0.00E+00">
                  <c:v>-9.3958699999999997E-4</c:v>
                </c:pt>
                <c:pt idx="166354" formatCode="0.00E+00">
                  <c:v>-1.2855900000000001E-3</c:v>
                </c:pt>
                <c:pt idx="166355" formatCode="0.00E+00">
                  <c:v>-1.63506E-3</c:v>
                </c:pt>
                <c:pt idx="166356" formatCode="0.00E+00">
                  <c:v>-1.9873400000000002E-3</c:v>
                </c:pt>
                <c:pt idx="166357" formatCode="0.00E+00">
                  <c:v>-2.3417300000000002E-3</c:v>
                </c:pt>
                <c:pt idx="166358" formatCode="0.00E+00">
                  <c:v>-2.6975499999999999E-3</c:v>
                </c:pt>
                <c:pt idx="166359" formatCode="0.00E+00">
                  <c:v>-3.0541000000000001E-3</c:v>
                </c:pt>
                <c:pt idx="166360" formatCode="0.00E+00">
                  <c:v>-3.4106700000000002E-3</c:v>
                </c:pt>
                <c:pt idx="166361" formatCode="0.00E+00">
                  <c:v>-3.76656E-3</c:v>
                </c:pt>
                <c:pt idx="166362" formatCode="0.00E+00">
                  <c:v>-4.1210600000000002E-3</c:v>
                </c:pt>
                <c:pt idx="166363" formatCode="0.00E+00">
                  <c:v>-4.4734500000000003E-3</c:v>
                </c:pt>
                <c:pt idx="166364" formatCode="0.00E+00">
                  <c:v>-4.8230399999999998E-3</c:v>
                </c:pt>
                <c:pt idx="166365" formatCode="0.00E+00">
                  <c:v>-5.1691100000000002E-3</c:v>
                </c:pt>
                <c:pt idx="166366" formatCode="0.00E+00">
                  <c:v>-5.5109499999999997E-3</c:v>
                </c:pt>
                <c:pt idx="166367" formatCode="0.00E+00">
                  <c:v>-5.8478699999999998E-3</c:v>
                </c:pt>
                <c:pt idx="166368" formatCode="0.00E+00">
                  <c:v>-6.1791700000000003E-3</c:v>
                </c:pt>
                <c:pt idx="166369" formatCode="0.00E+00">
                  <c:v>-6.5041600000000001E-3</c:v>
                </c:pt>
                <c:pt idx="166370" formatCode="0.00E+00">
                  <c:v>-6.8221599999999999E-3</c:v>
                </c:pt>
                <c:pt idx="166371" formatCode="0.00E+00">
                  <c:v>-7.1325E-3</c:v>
                </c:pt>
                <c:pt idx="166372" formatCode="0.00E+00">
                  <c:v>-7.43452E-3</c:v>
                </c:pt>
                <c:pt idx="166373" formatCode="0.00E+00">
                  <c:v>-7.7275800000000004E-3</c:v>
                </c:pt>
                <c:pt idx="166374" formatCode="0.00E+00">
                  <c:v>-8.0110300000000006E-3</c:v>
                </c:pt>
                <c:pt idx="166375" formatCode="0.00E+00">
                  <c:v>-8.2842699999999998E-3</c:v>
                </c:pt>
                <c:pt idx="166376" formatCode="0.00E+00">
                  <c:v>-8.5466699999999993E-3</c:v>
                </c:pt>
                <c:pt idx="166377" formatCode="0.00E+00">
                  <c:v>-8.7976700000000005E-3</c:v>
                </c:pt>
                <c:pt idx="166378" formatCode="0.00E+00">
                  <c:v>-9.03669E-3</c:v>
                </c:pt>
                <c:pt idx="166379" formatCode="0.00E+00">
                  <c:v>-9.2631699999999994E-3</c:v>
                </c:pt>
                <c:pt idx="166380" formatCode="0.00E+00">
                  <c:v>-9.47659E-3</c:v>
                </c:pt>
                <c:pt idx="166381" formatCode="0.00E+00">
                  <c:v>-9.6764499999999996E-3</c:v>
                </c:pt>
                <c:pt idx="166382" formatCode="0.00E+00">
                  <c:v>-9.8622499999999995E-3</c:v>
                </c:pt>
                <c:pt idx="166383">
                  <c:v>-1.0033500000000001E-2</c:v>
                </c:pt>
                <c:pt idx="166384">
                  <c:v>-1.01899E-2</c:v>
                </c:pt>
                <c:pt idx="166385">
                  <c:v>-1.0330799999999999E-2</c:v>
                </c:pt>
                <c:pt idx="166386">
                  <c:v>-1.0456E-2</c:v>
                </c:pt>
                <c:pt idx="166387">
                  <c:v>-1.0565099999999999E-2</c:v>
                </c:pt>
                <c:pt idx="166388">
                  <c:v>-1.0657700000000001E-2</c:v>
                </c:pt>
                <c:pt idx="166389">
                  <c:v>-1.0733599999999999E-2</c:v>
                </c:pt>
                <c:pt idx="166390">
                  <c:v>-1.0792400000000001E-2</c:v>
                </c:pt>
                <c:pt idx="166391">
                  <c:v>-1.0834E-2</c:v>
                </c:pt>
                <c:pt idx="166392">
                  <c:v>-1.0858100000000001E-2</c:v>
                </c:pt>
                <c:pt idx="166393">
                  <c:v>-1.0864499999999999E-2</c:v>
                </c:pt>
                <c:pt idx="166394">
                  <c:v>-1.0853E-2</c:v>
                </c:pt>
                <c:pt idx="166395">
                  <c:v>-1.0823599999999999E-2</c:v>
                </c:pt>
                <c:pt idx="166396">
                  <c:v>-1.07761E-2</c:v>
                </c:pt>
                <c:pt idx="166397">
                  <c:v>-1.07105E-2</c:v>
                </c:pt>
                <c:pt idx="166398">
                  <c:v>-1.0626699999999999E-2</c:v>
                </c:pt>
                <c:pt idx="166399">
                  <c:v>-1.0524800000000001E-2</c:v>
                </c:pt>
                <c:pt idx="166400">
                  <c:v>-1.0404800000000001E-2</c:v>
                </c:pt>
                <c:pt idx="166401">
                  <c:v>-1.02667E-2</c:v>
                </c:pt>
                <c:pt idx="166402">
                  <c:v>-1.01107E-2</c:v>
                </c:pt>
                <c:pt idx="166403" formatCode="0.00E+00">
                  <c:v>-9.9369100000000002E-3</c:v>
                </c:pt>
                <c:pt idx="166404" formatCode="0.00E+00">
                  <c:v>-9.7454399999999993E-3</c:v>
                </c:pt>
                <c:pt idx="166405" formatCode="0.00E+00">
                  <c:v>-9.5365099999999998E-3</c:v>
                </c:pt>
                <c:pt idx="166406" formatCode="0.00E+00">
                  <c:v>-9.3103600000000002E-3</c:v>
                </c:pt>
                <c:pt idx="166407" formatCode="0.00E+00">
                  <c:v>-9.0672400000000007E-3</c:v>
                </c:pt>
                <c:pt idx="166408" formatCode="0.00E+00">
                  <c:v>-8.8074299999999998E-3</c:v>
                </c:pt>
                <c:pt idx="166409" formatCode="0.00E+00">
                  <c:v>-8.5312700000000005E-3</c:v>
                </c:pt>
                <c:pt idx="166410" formatCode="0.00E+00">
                  <c:v>-8.2390999999999992E-3</c:v>
                </c:pt>
                <c:pt idx="166411" formatCode="0.00E+00">
                  <c:v>-7.9313000000000005E-3</c:v>
                </c:pt>
                <c:pt idx="166412" formatCode="0.00E+00">
                  <c:v>-7.6082800000000003E-3</c:v>
                </c:pt>
                <c:pt idx="166413" formatCode="0.00E+00">
                  <c:v>-7.2704700000000002E-3</c:v>
                </c:pt>
                <c:pt idx="166414" formatCode="0.00E+00">
                  <c:v>-6.9183400000000003E-3</c:v>
                </c:pt>
                <c:pt idx="166415" formatCode="0.00E+00">
                  <c:v>-6.55238E-3</c:v>
                </c:pt>
                <c:pt idx="166416" formatCode="0.00E+00">
                  <c:v>-6.1731099999999999E-3</c:v>
                </c:pt>
                <c:pt idx="166417" formatCode="0.00E+00">
                  <c:v>-5.7810700000000001E-3</c:v>
                </c:pt>
                <c:pt idx="166418" formatCode="0.00E+00">
                  <c:v>-5.37683E-3</c:v>
                </c:pt>
                <c:pt idx="166419" formatCode="0.00E+00">
                  <c:v>-4.9609700000000003E-3</c:v>
                </c:pt>
                <c:pt idx="166420" formatCode="0.00E+00">
                  <c:v>-4.53412E-3</c:v>
                </c:pt>
                <c:pt idx="166421" formatCode="0.00E+00">
                  <c:v>-4.0968999999999997E-3</c:v>
                </c:pt>
                <c:pt idx="166422" formatCode="0.00E+00">
                  <c:v>-3.6499599999999998E-3</c:v>
                </c:pt>
                <c:pt idx="166423" formatCode="0.00E+00">
                  <c:v>-3.1939899999999999E-3</c:v>
                </c:pt>
                <c:pt idx="166424" formatCode="0.00E+00">
                  <c:v>-2.72968E-3</c:v>
                </c:pt>
                <c:pt idx="166425" formatCode="0.00E+00">
                  <c:v>-2.2577299999999999E-3</c:v>
                </c:pt>
                <c:pt idx="166426" formatCode="0.00E+00">
                  <c:v>-1.7788700000000001E-3</c:v>
                </c:pt>
                <c:pt idx="166427" formatCode="0.00E+00">
                  <c:v>-1.2938400000000001E-3</c:v>
                </c:pt>
                <c:pt idx="166428" formatCode="0.00E+00">
                  <c:v>-8.0338600000000001E-4</c:v>
                </c:pt>
                <c:pt idx="166429" formatCode="0.00E+00">
                  <c:v>-3.0828399999999998E-4</c:v>
                </c:pt>
                <c:pt idx="166430" formatCode="0.00E+00">
                  <c:v>1.90695E-4</c:v>
                </c:pt>
                <c:pt idx="166431" formatCode="0.00E+00">
                  <c:v>6.9276500000000003E-4</c:v>
                </c:pt>
                <c:pt idx="166432" formatCode="0.00E+00">
                  <c:v>1.19713E-3</c:v>
                </c:pt>
                <c:pt idx="166433" formatCode="0.00E+00">
                  <c:v>1.7030000000000001E-3</c:v>
                </c:pt>
                <c:pt idx="166434" formatCode="0.00E+00">
                  <c:v>2.2095499999999998E-3</c:v>
                </c:pt>
                <c:pt idx="166435" formatCode="0.00E+00">
                  <c:v>2.7159900000000002E-3</c:v>
                </c:pt>
                <c:pt idx="166436" formatCode="0.00E+00">
                  <c:v>3.22149E-3</c:v>
                </c:pt>
                <c:pt idx="166437" formatCode="0.00E+00">
                  <c:v>3.7252499999999998E-3</c:v>
                </c:pt>
                <c:pt idx="166438" formatCode="0.00E+00">
                  <c:v>4.2264499999999997E-3</c:v>
                </c:pt>
                <c:pt idx="166439" formatCode="0.00E+00">
                  <c:v>4.72427E-3</c:v>
                </c:pt>
                <c:pt idx="166440" formatCode="0.00E+00">
                  <c:v>5.21792E-3</c:v>
                </c:pt>
                <c:pt idx="166441" formatCode="0.00E+00">
                  <c:v>5.7065700000000002E-3</c:v>
                </c:pt>
                <c:pt idx="166442" formatCode="0.00E+00">
                  <c:v>6.18944E-3</c:v>
                </c:pt>
                <c:pt idx="166443" formatCode="0.00E+00">
                  <c:v>6.6657299999999999E-3</c:v>
                </c:pt>
                <c:pt idx="166444" formatCode="0.00E+00">
                  <c:v>7.1346500000000002E-3</c:v>
                </c:pt>
                <c:pt idx="166445" formatCode="0.00E+00">
                  <c:v>7.5954300000000002E-3</c:v>
                </c:pt>
                <c:pt idx="166446" formatCode="0.00E+00">
                  <c:v>8.0473100000000002E-3</c:v>
                </c:pt>
                <c:pt idx="166447" formatCode="0.00E+00">
                  <c:v>8.4895400000000003E-3</c:v>
                </c:pt>
                <c:pt idx="166448" formatCode="0.00E+00">
                  <c:v>8.9213799999999996E-3</c:v>
                </c:pt>
                <c:pt idx="166449" formatCode="0.00E+00">
                  <c:v>9.3421000000000008E-3</c:v>
                </c:pt>
                <c:pt idx="166450" formatCode="0.00E+00">
                  <c:v>9.7509999999999993E-3</c:v>
                </c:pt>
                <c:pt idx="166451">
                  <c:v>1.0147400000000001E-2</c:v>
                </c:pt>
                <c:pt idx="166452">
                  <c:v>1.0530599999999999E-2</c:v>
                </c:pt>
                <c:pt idx="166453">
                  <c:v>1.09E-2</c:v>
                </c:pt>
                <c:pt idx="166454">
                  <c:v>1.12549E-2</c:v>
                </c:pt>
                <c:pt idx="166455">
                  <c:v>1.1594800000000001E-2</c:v>
                </c:pt>
                <c:pt idx="166456">
                  <c:v>1.19191E-2</c:v>
                </c:pt>
                <c:pt idx="166457">
                  <c:v>1.2227099999999999E-2</c:v>
                </c:pt>
                <c:pt idx="166458">
                  <c:v>1.2518400000000001E-2</c:v>
                </c:pt>
                <c:pt idx="166459">
                  <c:v>1.2792400000000001E-2</c:v>
                </c:pt>
                <c:pt idx="166460">
                  <c:v>1.30487E-2</c:v>
                </c:pt>
                <c:pt idx="166461">
                  <c:v>1.32868E-2</c:v>
                </c:pt>
                <c:pt idx="166462">
                  <c:v>1.3506300000000001E-2</c:v>
                </c:pt>
                <c:pt idx="166463">
                  <c:v>1.37068E-2</c:v>
                </c:pt>
                <c:pt idx="166464">
                  <c:v>1.3887999999999999E-2</c:v>
                </c:pt>
                <c:pt idx="166465">
                  <c:v>1.40494E-2</c:v>
                </c:pt>
                <c:pt idx="166466">
                  <c:v>1.4190899999999999E-2</c:v>
                </c:pt>
                <c:pt idx="166467">
                  <c:v>1.4312E-2</c:v>
                </c:pt>
                <c:pt idx="166468">
                  <c:v>1.4412700000000001E-2</c:v>
                </c:pt>
                <c:pt idx="166469">
                  <c:v>1.44926E-2</c:v>
                </c:pt>
                <c:pt idx="166470">
                  <c:v>1.4551700000000001E-2</c:v>
                </c:pt>
                <c:pt idx="166471">
                  <c:v>1.4589700000000001E-2</c:v>
                </c:pt>
                <c:pt idx="166472">
                  <c:v>1.4606600000000001E-2</c:v>
                </c:pt>
                <c:pt idx="166473">
                  <c:v>1.46023E-2</c:v>
                </c:pt>
                <c:pt idx="166474">
                  <c:v>1.45767E-2</c:v>
                </c:pt>
                <c:pt idx="166475">
                  <c:v>1.45299E-2</c:v>
                </c:pt>
                <c:pt idx="166476">
                  <c:v>1.44619E-2</c:v>
                </c:pt>
                <c:pt idx="166477">
                  <c:v>1.43727E-2</c:v>
                </c:pt>
                <c:pt idx="166478">
                  <c:v>1.4262499999999999E-2</c:v>
                </c:pt>
                <c:pt idx="166479">
                  <c:v>1.4131400000000001E-2</c:v>
                </c:pt>
                <c:pt idx="166480">
                  <c:v>1.39796E-2</c:v>
                </c:pt>
                <c:pt idx="166481">
                  <c:v>1.38072E-2</c:v>
                </c:pt>
                <c:pt idx="166482">
                  <c:v>1.3614599999999999E-2</c:v>
                </c:pt>
                <c:pt idx="166483">
                  <c:v>1.34019E-2</c:v>
                </c:pt>
                <c:pt idx="166484">
                  <c:v>1.3169500000000001E-2</c:v>
                </c:pt>
                <c:pt idx="166485">
                  <c:v>1.29176E-2</c:v>
                </c:pt>
                <c:pt idx="166486">
                  <c:v>1.26468E-2</c:v>
                </c:pt>
                <c:pt idx="166487">
                  <c:v>1.23573E-2</c:v>
                </c:pt>
                <c:pt idx="166488">
                  <c:v>1.2049600000000001E-2</c:v>
                </c:pt>
                <c:pt idx="166489">
                  <c:v>1.1724200000000001E-2</c:v>
                </c:pt>
                <c:pt idx="166490">
                  <c:v>1.1381499999999999E-2</c:v>
                </c:pt>
                <c:pt idx="166491">
                  <c:v>1.10221E-2</c:v>
                </c:pt>
                <c:pt idx="166492">
                  <c:v>1.06464E-2</c:v>
                </c:pt>
                <c:pt idx="166493">
                  <c:v>1.02551E-2</c:v>
                </c:pt>
                <c:pt idx="166494" formatCode="0.00E+00">
                  <c:v>9.8487899999999996E-3</c:v>
                </c:pt>
                <c:pt idx="166495" formatCode="0.00E+00">
                  <c:v>9.4280100000000006E-3</c:v>
                </c:pt>
                <c:pt idx="166496" formatCode="0.00E+00">
                  <c:v>8.9934300000000002E-3</c:v>
                </c:pt>
                <c:pt idx="166497" formatCode="0.00E+00">
                  <c:v>8.5457199999999997E-3</c:v>
                </c:pt>
                <c:pt idx="166498" formatCode="0.00E+00">
                  <c:v>8.0855700000000003E-3</c:v>
                </c:pt>
                <c:pt idx="166499" formatCode="0.00E+00">
                  <c:v>7.6136700000000003E-3</c:v>
                </c:pt>
                <c:pt idx="166500" formatCode="0.00E+00">
                  <c:v>7.13074E-3</c:v>
                </c:pt>
                <c:pt idx="166501" formatCode="0.00E+00">
                  <c:v>6.6375399999999999E-3</c:v>
                </c:pt>
                <c:pt idx="166502" formatCode="0.00E+00">
                  <c:v>6.1348100000000001E-3</c:v>
                </c:pt>
                <c:pt idx="166503" formatCode="0.00E+00">
                  <c:v>5.6233200000000002E-3</c:v>
                </c:pt>
                <c:pt idx="166504" formatCode="0.00E+00">
                  <c:v>5.1038699999999999E-3</c:v>
                </c:pt>
                <c:pt idx="166505" formatCode="0.00E+00">
                  <c:v>4.5772499999999997E-3</c:v>
                </c:pt>
                <c:pt idx="166506" formatCode="0.00E+00">
                  <c:v>4.04427E-3</c:v>
                </c:pt>
                <c:pt idx="166507" formatCode="0.00E+00">
                  <c:v>3.5057500000000002E-3</c:v>
                </c:pt>
                <c:pt idx="166508" formatCode="0.00E+00">
                  <c:v>2.9625200000000002E-3</c:v>
                </c:pt>
                <c:pt idx="166509" formatCode="0.00E+00">
                  <c:v>2.4154200000000002E-3</c:v>
                </c:pt>
                <c:pt idx="166510" formatCode="0.00E+00">
                  <c:v>1.8652899999999999E-3</c:v>
                </c:pt>
                <c:pt idx="166511" formatCode="0.00E+00">
                  <c:v>1.3129699999999999E-3</c:v>
                </c:pt>
                <c:pt idx="166512" formatCode="0.00E+00">
                  <c:v>7.5930799999999999E-4</c:v>
                </c:pt>
                <c:pt idx="166513" formatCode="0.00E+00">
                  <c:v>2.0516499999999999E-4</c:v>
                </c:pt>
                <c:pt idx="166514" formatCode="0.00E+00">
                  <c:v>-3.48613E-4</c:v>
                </c:pt>
                <c:pt idx="166515" formatCode="0.00E+00">
                  <c:v>-9.0117599999999995E-4</c:v>
                </c:pt>
                <c:pt idx="166516" formatCode="0.00E+00">
                  <c:v>-1.4516799999999999E-3</c:v>
                </c:pt>
                <c:pt idx="166517" formatCode="0.00E+00">
                  <c:v>-1.99927E-3</c:v>
                </c:pt>
                <c:pt idx="166518" formatCode="0.00E+00">
                  <c:v>-2.5431199999999998E-3</c:v>
                </c:pt>
                <c:pt idx="166519" formatCode="0.00E+00">
                  <c:v>-3.08239E-3</c:v>
                </c:pt>
                <c:pt idx="166520" formatCode="0.00E+00">
                  <c:v>-3.61626E-3</c:v>
                </c:pt>
                <c:pt idx="166521" formatCode="0.00E+00">
                  <c:v>-4.1439199999999997E-3</c:v>
                </c:pt>
                <c:pt idx="166522" formatCode="0.00E+00">
                  <c:v>-4.6645699999999998E-3</c:v>
                </c:pt>
                <c:pt idx="166523" formatCode="0.00E+00">
                  <c:v>-5.1774000000000004E-3</c:v>
                </c:pt>
                <c:pt idx="166524" formatCode="0.00E+00">
                  <c:v>-5.6816599999999998E-3</c:v>
                </c:pt>
                <c:pt idx="166525" formatCode="0.00E+00">
                  <c:v>-6.1765600000000002E-3</c:v>
                </c:pt>
                <c:pt idx="166526" formatCode="0.00E+00">
                  <c:v>-6.6613799999999997E-3</c:v>
                </c:pt>
                <c:pt idx="166527" formatCode="0.00E+00">
                  <c:v>-7.1353700000000003E-3</c:v>
                </c:pt>
                <c:pt idx="166528" formatCode="0.00E+00">
                  <c:v>-7.5978199999999999E-3</c:v>
                </c:pt>
                <c:pt idx="166529" formatCode="0.00E+00">
                  <c:v>-8.0480499999999993E-3</c:v>
                </c:pt>
                <c:pt idx="166530" formatCode="0.00E+00">
                  <c:v>-8.4853800000000007E-3</c:v>
                </c:pt>
                <c:pt idx="166531" formatCode="0.00E+00">
                  <c:v>-8.9091699999999992E-3</c:v>
                </c:pt>
                <c:pt idx="166532" formatCode="0.00E+00">
                  <c:v>-9.3187800000000005E-3</c:v>
                </c:pt>
                <c:pt idx="166533" formatCode="0.00E+00">
                  <c:v>-9.7136099999999993E-3</c:v>
                </c:pt>
                <c:pt idx="166534">
                  <c:v>-1.0093100000000001E-2</c:v>
                </c:pt>
                <c:pt idx="166535">
                  <c:v>-1.0456699999999999E-2</c:v>
                </c:pt>
                <c:pt idx="166536">
                  <c:v>-1.0803800000000001E-2</c:v>
                </c:pt>
                <c:pt idx="166537">
                  <c:v>-1.1134E-2</c:v>
                </c:pt>
                <c:pt idx="166538">
                  <c:v>-1.14468E-2</c:v>
                </c:pt>
                <c:pt idx="166539">
                  <c:v>-1.17418E-2</c:v>
                </c:pt>
                <c:pt idx="166540">
                  <c:v>-1.20185E-2</c:v>
                </c:pt>
                <c:pt idx="166541">
                  <c:v>-1.22766E-2</c:v>
                </c:pt>
                <c:pt idx="166542">
                  <c:v>-1.2515699999999999E-2</c:v>
                </c:pt>
                <c:pt idx="166543">
                  <c:v>-1.27355E-2</c:v>
                </c:pt>
                <c:pt idx="166544">
                  <c:v>-1.29357E-2</c:v>
                </c:pt>
                <c:pt idx="166545">
                  <c:v>-1.31161E-2</c:v>
                </c:pt>
                <c:pt idx="166546">
                  <c:v>-1.32763E-2</c:v>
                </c:pt>
                <c:pt idx="166547">
                  <c:v>-1.3416300000000001E-2</c:v>
                </c:pt>
                <c:pt idx="166548">
                  <c:v>-1.35359E-2</c:v>
                </c:pt>
                <c:pt idx="166549">
                  <c:v>-1.3635E-2</c:v>
                </c:pt>
                <c:pt idx="166550">
                  <c:v>-1.3713400000000001E-2</c:v>
                </c:pt>
                <c:pt idx="166551">
                  <c:v>-1.3771200000000001E-2</c:v>
                </c:pt>
                <c:pt idx="166552">
                  <c:v>-1.38082E-2</c:v>
                </c:pt>
                <c:pt idx="166553">
                  <c:v>-1.3824599999999999E-2</c:v>
                </c:pt>
                <c:pt idx="166554">
                  <c:v>-1.3820199999999999E-2</c:v>
                </c:pt>
                <c:pt idx="166555">
                  <c:v>-1.37953E-2</c:v>
                </c:pt>
                <c:pt idx="166556">
                  <c:v>-1.375E-2</c:v>
                </c:pt>
                <c:pt idx="166557">
                  <c:v>-1.36843E-2</c:v>
                </c:pt>
                <c:pt idx="166558">
                  <c:v>-1.3598499999999999E-2</c:v>
                </c:pt>
                <c:pt idx="166559">
                  <c:v>-1.34927E-2</c:v>
                </c:pt>
                <c:pt idx="166560">
                  <c:v>-1.33673E-2</c:v>
                </c:pt>
                <c:pt idx="166561">
                  <c:v>-1.32224E-2</c:v>
                </c:pt>
                <c:pt idx="166562">
                  <c:v>-1.30584E-2</c:v>
                </c:pt>
                <c:pt idx="166563">
                  <c:v>-1.2875599999999999E-2</c:v>
                </c:pt>
                <c:pt idx="166564">
                  <c:v>-1.2674400000000001E-2</c:v>
                </c:pt>
                <c:pt idx="166565">
                  <c:v>-1.24551E-2</c:v>
                </c:pt>
                <c:pt idx="166566">
                  <c:v>-1.22182E-2</c:v>
                </c:pt>
                <c:pt idx="166567">
                  <c:v>-1.1964199999999999E-2</c:v>
                </c:pt>
                <c:pt idx="166568">
                  <c:v>-1.16934E-2</c:v>
                </c:pt>
                <c:pt idx="166569">
                  <c:v>-1.14065E-2</c:v>
                </c:pt>
                <c:pt idx="166570">
                  <c:v>-1.11039E-2</c:v>
                </c:pt>
                <c:pt idx="166571">
                  <c:v>-1.0786199999999999E-2</c:v>
                </c:pt>
                <c:pt idx="166572">
                  <c:v>-1.04539E-2</c:v>
                </c:pt>
                <c:pt idx="166573">
                  <c:v>-1.01076E-2</c:v>
                </c:pt>
                <c:pt idx="166574" formatCode="0.00E+00">
                  <c:v>-9.7479799999999998E-3</c:v>
                </c:pt>
                <c:pt idx="166575" formatCode="0.00E+00">
                  <c:v>-9.3756499999999993E-3</c:v>
                </c:pt>
                <c:pt idx="166576" formatCode="0.00E+00">
                  <c:v>-8.9912499999999992E-3</c:v>
                </c:pt>
                <c:pt idx="166577" formatCode="0.00E+00">
                  <c:v>-8.5954499999999993E-3</c:v>
                </c:pt>
                <c:pt idx="166578" formatCode="0.00E+00">
                  <c:v>-8.1889300000000005E-3</c:v>
                </c:pt>
                <c:pt idx="166579" formatCode="0.00E+00">
                  <c:v>-7.7724100000000004E-3</c:v>
                </c:pt>
                <c:pt idx="166580" formatCode="0.00E+00">
                  <c:v>-7.3465800000000001E-3</c:v>
                </c:pt>
                <c:pt idx="166581" formatCode="0.00E+00">
                  <c:v>-6.9121800000000004E-3</c:v>
                </c:pt>
                <c:pt idx="166582" formatCode="0.00E+00">
                  <c:v>-6.4699500000000004E-3</c:v>
                </c:pt>
                <c:pt idx="166583" formatCode="0.00E+00">
                  <c:v>-6.02062E-3</c:v>
                </c:pt>
                <c:pt idx="166584" formatCode="0.00E+00">
                  <c:v>-5.5649699999999998E-3</c:v>
                </c:pt>
                <c:pt idx="166585" formatCode="0.00E+00">
                  <c:v>-5.1037499999999998E-3</c:v>
                </c:pt>
                <c:pt idx="166586" formatCode="0.00E+00">
                  <c:v>-4.6377299999999996E-3</c:v>
                </c:pt>
                <c:pt idx="166587" formatCode="0.00E+00">
                  <c:v>-4.1676899999999999E-3</c:v>
                </c:pt>
                <c:pt idx="166588" formatCode="0.00E+00">
                  <c:v>-3.69441E-3</c:v>
                </c:pt>
                <c:pt idx="166589" formatCode="0.00E+00">
                  <c:v>-3.2186699999999999E-3</c:v>
                </c:pt>
                <c:pt idx="166590" formatCode="0.00E+00">
                  <c:v>-2.7412399999999998E-3</c:v>
                </c:pt>
                <c:pt idx="166591" formatCode="0.00E+00">
                  <c:v>-2.2629199999999999E-3</c:v>
                </c:pt>
                <c:pt idx="166592" formatCode="0.00E+00">
                  <c:v>-1.78447E-3</c:v>
                </c:pt>
                <c:pt idx="166593" formatCode="0.00E+00">
                  <c:v>-1.3066900000000001E-3</c:v>
                </c:pt>
                <c:pt idx="166594" formatCode="0.00E+00">
                  <c:v>-8.30323E-4</c:v>
                </c:pt>
                <c:pt idx="166595" formatCode="0.00E+00">
                  <c:v>-3.5615400000000002E-4</c:v>
                </c:pt>
                <c:pt idx="166596" formatCode="0.00E+00">
                  <c:v>1.1506399999999999E-4</c:v>
                </c:pt>
                <c:pt idx="166597" formatCode="0.00E+00">
                  <c:v>5.8257899999999995E-4</c:v>
                </c:pt>
                <c:pt idx="166598" formatCode="0.00E+00">
                  <c:v>1.04565E-3</c:v>
                </c:pt>
                <c:pt idx="166599" formatCode="0.00E+00">
                  <c:v>1.50355E-3</c:v>
                </c:pt>
                <c:pt idx="166600" formatCode="0.00E+00">
                  <c:v>1.9555599999999999E-3</c:v>
                </c:pt>
                <c:pt idx="166601" formatCode="0.00E+00">
                  <c:v>2.4009700000000001E-3</c:v>
                </c:pt>
                <c:pt idx="166602" formatCode="0.00E+00">
                  <c:v>2.8390899999999998E-3</c:v>
                </c:pt>
                <c:pt idx="166603" formatCode="0.00E+00">
                  <c:v>3.26925E-3</c:v>
                </c:pt>
                <c:pt idx="166604" formatCode="0.00E+00">
                  <c:v>3.6907900000000002E-3</c:v>
                </c:pt>
                <c:pt idx="166605" formatCode="0.00E+00">
                  <c:v>4.1030600000000004E-3</c:v>
                </c:pt>
                <c:pt idx="166606" formatCode="0.00E+00">
                  <c:v>4.5054600000000002E-3</c:v>
                </c:pt>
                <c:pt idx="166607" formatCode="0.00E+00">
                  <c:v>4.8973599999999999E-3</c:v>
                </c:pt>
                <c:pt idx="166608" formatCode="0.00E+00">
                  <c:v>5.2782000000000003E-3</c:v>
                </c:pt>
                <c:pt idx="166609" formatCode="0.00E+00">
                  <c:v>5.6474000000000003E-3</c:v>
                </c:pt>
                <c:pt idx="166610" formatCode="0.00E+00">
                  <c:v>6.0044399999999998E-3</c:v>
                </c:pt>
                <c:pt idx="166611" formatCode="0.00E+00">
                  <c:v>6.34879E-3</c:v>
                </c:pt>
                <c:pt idx="166612" formatCode="0.00E+00">
                  <c:v>6.6799700000000004E-3</c:v>
                </c:pt>
                <c:pt idx="166613" formatCode="0.00E+00">
                  <c:v>6.9975100000000002E-3</c:v>
                </c:pt>
                <c:pt idx="166614" formatCode="0.00E+00">
                  <c:v>7.3009700000000004E-3</c:v>
                </c:pt>
                <c:pt idx="166615" formatCode="0.00E+00">
                  <c:v>7.5899299999999999E-3</c:v>
                </c:pt>
                <c:pt idx="166616" formatCode="0.00E+00">
                  <c:v>7.8640199999999993E-3</c:v>
                </c:pt>
                <c:pt idx="166617" formatCode="0.00E+00">
                  <c:v>8.1228600000000008E-3</c:v>
                </c:pt>
                <c:pt idx="166618" formatCode="0.00E+00">
                  <c:v>8.3661299999999994E-3</c:v>
                </c:pt>
                <c:pt idx="166619" formatCode="0.00E+00">
                  <c:v>8.5935200000000003E-3</c:v>
                </c:pt>
                <c:pt idx="166620" formatCode="0.00E+00">
                  <c:v>8.80476E-3</c:v>
                </c:pt>
                <c:pt idx="166621" formatCode="0.00E+00">
                  <c:v>8.9996E-3</c:v>
                </c:pt>
                <c:pt idx="166622" formatCode="0.00E+00">
                  <c:v>9.1778299999999997E-3</c:v>
                </c:pt>
                <c:pt idx="166623" formatCode="0.00E+00">
                  <c:v>9.3392600000000003E-3</c:v>
                </c:pt>
                <c:pt idx="166624" formatCode="0.00E+00">
                  <c:v>9.4837199999999993E-3</c:v>
                </c:pt>
                <c:pt idx="166625" formatCode="0.00E+00">
                  <c:v>9.6111100000000008E-3</c:v>
                </c:pt>
                <c:pt idx="166626" formatCode="0.00E+00">
                  <c:v>9.7213100000000004E-3</c:v>
                </c:pt>
                <c:pt idx="166627" formatCode="0.00E+00">
                  <c:v>9.8142699999999999E-3</c:v>
                </c:pt>
                <c:pt idx="166628" formatCode="0.00E+00">
                  <c:v>9.8899399999999998E-3</c:v>
                </c:pt>
                <c:pt idx="166629" formatCode="0.00E+00">
                  <c:v>9.9483200000000001E-3</c:v>
                </c:pt>
                <c:pt idx="166630" formatCode="0.00E+00">
                  <c:v>9.9894400000000005E-3</c:v>
                </c:pt>
                <c:pt idx="166631">
                  <c:v>1.00134E-2</c:v>
                </c:pt>
                <c:pt idx="166632">
                  <c:v>1.0020100000000001E-2</c:v>
                </c:pt>
                <c:pt idx="166633">
                  <c:v>1.00099E-2</c:v>
                </c:pt>
                <c:pt idx="166634" formatCode="0.00E+00">
                  <c:v>9.9827900000000001E-3</c:v>
                </c:pt>
                <c:pt idx="166635" formatCode="0.00E+00">
                  <c:v>9.93899E-3</c:v>
                </c:pt>
                <c:pt idx="166636" formatCode="0.00E+00">
                  <c:v>9.8786800000000008E-3</c:v>
                </c:pt>
                <c:pt idx="166637" formatCode="0.00E+00">
                  <c:v>9.8020999999999994E-3</c:v>
                </c:pt>
                <c:pt idx="166638" formatCode="0.00E+00">
                  <c:v>9.7094999999999994E-3</c:v>
                </c:pt>
                <c:pt idx="166639" formatCode="0.00E+00">
                  <c:v>9.6011499999999993E-3</c:v>
                </c:pt>
                <c:pt idx="166640" formatCode="0.00E+00">
                  <c:v>9.4773800000000005E-3</c:v>
                </c:pt>
                <c:pt idx="166641" formatCode="0.00E+00">
                  <c:v>9.3384999999999996E-3</c:v>
                </c:pt>
                <c:pt idx="166642" formatCode="0.00E+00">
                  <c:v>9.1848799999999994E-3</c:v>
                </c:pt>
                <c:pt idx="166643" formatCode="0.00E+00">
                  <c:v>9.0168999999999996E-3</c:v>
                </c:pt>
                <c:pt idx="166644" formatCode="0.00E+00">
                  <c:v>8.8349599999999993E-3</c:v>
                </c:pt>
                <c:pt idx="166645" formatCode="0.00E+00">
                  <c:v>8.6394899999999997E-3</c:v>
                </c:pt>
                <c:pt idx="166646" formatCode="0.00E+00">
                  <c:v>8.4309399999999996E-3</c:v>
                </c:pt>
                <c:pt idx="166647" formatCode="0.00E+00">
                  <c:v>8.2097799999999999E-3</c:v>
                </c:pt>
                <c:pt idx="166648" formatCode="0.00E+00">
                  <c:v>7.9764899999999993E-3</c:v>
                </c:pt>
                <c:pt idx="166649" formatCode="0.00E+00">
                  <c:v>7.73158E-3</c:v>
                </c:pt>
                <c:pt idx="166650" formatCode="0.00E+00">
                  <c:v>7.4755899999999998E-3</c:v>
                </c:pt>
                <c:pt idx="166651" formatCode="0.00E+00">
                  <c:v>7.2090399999999999E-3</c:v>
                </c:pt>
                <c:pt idx="166652" formatCode="0.00E+00">
                  <c:v>6.9325100000000002E-3</c:v>
                </c:pt>
                <c:pt idx="166653" formatCode="0.00E+00">
                  <c:v>6.6465600000000001E-3</c:v>
                </c:pt>
                <c:pt idx="166654" formatCode="0.00E+00">
                  <c:v>6.3517699999999996E-3</c:v>
                </c:pt>
                <c:pt idx="166655" formatCode="0.00E+00">
                  <c:v>6.0487600000000002E-3</c:v>
                </c:pt>
                <c:pt idx="166656" formatCode="0.00E+00">
                  <c:v>5.7381200000000002E-3</c:v>
                </c:pt>
                <c:pt idx="166657" formatCode="0.00E+00">
                  <c:v>5.4204800000000001E-3</c:v>
                </c:pt>
                <c:pt idx="166658" formatCode="0.00E+00">
                  <c:v>5.0964699999999996E-3</c:v>
                </c:pt>
                <c:pt idx="166659" formatCode="0.00E+00">
                  <c:v>4.7667300000000003E-3</c:v>
                </c:pt>
                <c:pt idx="166660" formatCode="0.00E+00">
                  <c:v>4.43189E-3</c:v>
                </c:pt>
                <c:pt idx="166661" formatCode="0.00E+00">
                  <c:v>4.09261E-3</c:v>
                </c:pt>
                <c:pt idx="166662" formatCode="0.00E+00">
                  <c:v>3.7495499999999999E-3</c:v>
                </c:pt>
                <c:pt idx="166663" formatCode="0.00E+00">
                  <c:v>3.4033499999999999E-3</c:v>
                </c:pt>
                <c:pt idx="166664" formatCode="0.00E+00">
                  <c:v>3.0546900000000001E-3</c:v>
                </c:pt>
                <c:pt idx="166665" formatCode="0.00E+00">
                  <c:v>2.7042099999999999E-3</c:v>
                </c:pt>
                <c:pt idx="166666" formatCode="0.00E+00">
                  <c:v>2.3525799999999999E-3</c:v>
                </c:pt>
                <c:pt idx="166667" formatCode="0.00E+00">
                  <c:v>2.00045E-3</c:v>
                </c:pt>
                <c:pt idx="166668" formatCode="0.00E+00">
                  <c:v>1.6484900000000001E-3</c:v>
                </c:pt>
                <c:pt idx="166669" formatCode="0.00E+00">
                  <c:v>1.29733E-3</c:v>
                </c:pt>
                <c:pt idx="166670" formatCode="0.00E+00">
                  <c:v>9.4762799999999995E-4</c:v>
                </c:pt>
                <c:pt idx="166671" formatCode="0.00E+00">
                  <c:v>6.0002099999999995E-4</c:v>
                </c:pt>
                <c:pt idx="166672" formatCode="0.00E+00">
                  <c:v>2.5513899999999998E-4</c:v>
                </c:pt>
                <c:pt idx="166673" formatCode="0.00E+00">
                  <c:v>-8.6394099999999993E-5</c:v>
                </c:pt>
                <c:pt idx="166674" formatCode="0.00E+00">
                  <c:v>-4.2396600000000001E-4</c:v>
                </c:pt>
                <c:pt idx="166675" formatCode="0.00E+00">
                  <c:v>-7.5697399999999999E-4</c:v>
                </c:pt>
                <c:pt idx="166676" formatCode="0.00E+00">
                  <c:v>-1.08483E-3</c:v>
                </c:pt>
                <c:pt idx="166677" formatCode="0.00E+00">
                  <c:v>-1.4069499999999999E-3</c:v>
                </c:pt>
                <c:pt idx="166678" formatCode="0.00E+00">
                  <c:v>-1.7227799999999999E-3</c:v>
                </c:pt>
                <c:pt idx="166679" formatCode="0.00E+00">
                  <c:v>-2.0317600000000001E-3</c:v>
                </c:pt>
                <c:pt idx="166680" formatCode="0.00E+00">
                  <c:v>-2.33337E-3</c:v>
                </c:pt>
                <c:pt idx="166681" formatCode="0.00E+00">
                  <c:v>-2.62708E-3</c:v>
                </c:pt>
                <c:pt idx="166682" formatCode="0.00E+00">
                  <c:v>-2.9123999999999999E-3</c:v>
                </c:pt>
                <c:pt idx="166683" formatCode="0.00E+00">
                  <c:v>-3.18885E-3</c:v>
                </c:pt>
                <c:pt idx="166684" formatCode="0.00E+00">
                  <c:v>-3.45597E-3</c:v>
                </c:pt>
                <c:pt idx="166685" formatCode="0.00E+00">
                  <c:v>-3.71332E-3</c:v>
                </c:pt>
                <c:pt idx="166686" formatCode="0.00E+00">
                  <c:v>-3.9604699999999998E-3</c:v>
                </c:pt>
                <c:pt idx="166687" formatCode="0.00E+00">
                  <c:v>-4.19703E-3</c:v>
                </c:pt>
                <c:pt idx="166688" formatCode="0.00E+00">
                  <c:v>-4.4226200000000004E-3</c:v>
                </c:pt>
                <c:pt idx="166689" formatCode="0.00E+00">
                  <c:v>-4.6368900000000003E-3</c:v>
                </c:pt>
                <c:pt idx="166690" formatCode="0.00E+00">
                  <c:v>-4.8395000000000001E-3</c:v>
                </c:pt>
                <c:pt idx="166691" formatCode="0.00E+00">
                  <c:v>-5.0301599999999997E-3</c:v>
                </c:pt>
                <c:pt idx="166692" formatCode="0.00E+00">
                  <c:v>-5.20857E-3</c:v>
                </c:pt>
                <c:pt idx="166693" formatCode="0.00E+00">
                  <c:v>-5.37449E-3</c:v>
                </c:pt>
                <c:pt idx="166694" formatCode="0.00E+00">
                  <c:v>-5.5276700000000002E-3</c:v>
                </c:pt>
                <c:pt idx="166695" formatCode="0.00E+00">
                  <c:v>-5.66791E-3</c:v>
                </c:pt>
                <c:pt idx="166696" formatCode="0.00E+00">
                  <c:v>-5.7950299999999996E-3</c:v>
                </c:pt>
                <c:pt idx="166697" formatCode="0.00E+00">
                  <c:v>-5.90888E-3</c:v>
                </c:pt>
                <c:pt idx="166698" formatCode="0.00E+00">
                  <c:v>-6.0093100000000003E-3</c:v>
                </c:pt>
                <c:pt idx="166699" formatCode="0.00E+00">
                  <c:v>-6.0962400000000002E-3</c:v>
                </c:pt>
                <c:pt idx="166700" formatCode="0.00E+00">
                  <c:v>-6.16958E-3</c:v>
                </c:pt>
                <c:pt idx="166701" formatCode="0.00E+00">
                  <c:v>-6.2292900000000002E-3</c:v>
                </c:pt>
                <c:pt idx="166702" formatCode="0.00E+00">
                  <c:v>-6.27533E-3</c:v>
                </c:pt>
                <c:pt idx="166703" formatCode="0.00E+00">
                  <c:v>-6.3077100000000002E-3</c:v>
                </c:pt>
                <c:pt idx="166704" formatCode="0.00E+00">
                  <c:v>-6.3264599999999999E-3</c:v>
                </c:pt>
                <c:pt idx="166705" formatCode="0.00E+00">
                  <c:v>-6.3316300000000004E-3</c:v>
                </c:pt>
                <c:pt idx="166706" formatCode="0.00E+00">
                  <c:v>-6.3233100000000004E-3</c:v>
                </c:pt>
                <c:pt idx="166707" formatCode="0.00E+00">
                  <c:v>-6.3015900000000001E-3</c:v>
                </c:pt>
                <c:pt idx="166708" formatCode="0.00E+00">
                  <c:v>-6.2666199999999997E-3</c:v>
                </c:pt>
                <c:pt idx="166709" formatCode="0.00E+00">
                  <c:v>-6.2185399999999998E-3</c:v>
                </c:pt>
                <c:pt idx="166710" formatCode="0.00E+00">
                  <c:v>-6.1575400000000004E-3</c:v>
                </c:pt>
                <c:pt idx="166711" formatCode="0.00E+00">
                  <c:v>-6.0838200000000002E-3</c:v>
                </c:pt>
                <c:pt idx="166712" formatCode="0.00E+00">
                  <c:v>-5.9976099999999996E-3</c:v>
                </c:pt>
                <c:pt idx="166713" formatCode="0.00E+00">
                  <c:v>-5.8991599999999996E-3</c:v>
                </c:pt>
                <c:pt idx="166714" formatCode="0.00E+00">
                  <c:v>-5.7887499999999996E-3</c:v>
                </c:pt>
                <c:pt idx="166715" formatCode="0.00E+00">
                  <c:v>-5.6666800000000003E-3</c:v>
                </c:pt>
                <c:pt idx="166716" formatCode="0.00E+00">
                  <c:v>-5.53325E-3</c:v>
                </c:pt>
                <c:pt idx="166717" formatCode="0.00E+00">
                  <c:v>-5.3888199999999999E-3</c:v>
                </c:pt>
                <c:pt idx="166718" formatCode="0.00E+00">
                  <c:v>-5.2337299999999998E-3</c:v>
                </c:pt>
                <c:pt idx="166719" formatCode="0.00E+00">
                  <c:v>-5.0683600000000001E-3</c:v>
                </c:pt>
                <c:pt idx="166720" formatCode="0.00E+00">
                  <c:v>-4.8931199999999999E-3</c:v>
                </c:pt>
                <c:pt idx="166721" formatCode="0.00E+00">
                  <c:v>-4.7084199999999996E-3</c:v>
                </c:pt>
                <c:pt idx="166722" formatCode="0.00E+00">
                  <c:v>-4.5146800000000001E-3</c:v>
                </c:pt>
                <c:pt idx="166723" formatCode="0.00E+00">
                  <c:v>-4.3123500000000004E-3</c:v>
                </c:pt>
                <c:pt idx="166724" formatCode="0.00E+00">
                  <c:v>-4.1019000000000003E-3</c:v>
                </c:pt>
                <c:pt idx="166725" formatCode="0.00E+00">
                  <c:v>-3.8838000000000002E-3</c:v>
                </c:pt>
                <c:pt idx="166726" formatCode="0.00E+00">
                  <c:v>-3.6585300000000001E-3</c:v>
                </c:pt>
                <c:pt idx="166727" formatCode="0.00E+00">
                  <c:v>-3.4266100000000001E-3</c:v>
                </c:pt>
                <c:pt idx="166728" formatCode="0.00E+00">
                  <c:v>-3.1885300000000002E-3</c:v>
                </c:pt>
                <c:pt idx="166729" formatCode="0.00E+00">
                  <c:v>-2.9448399999999998E-3</c:v>
                </c:pt>
                <c:pt idx="166730" formatCode="0.00E+00">
                  <c:v>-2.6960399999999998E-3</c:v>
                </c:pt>
                <c:pt idx="166731" formatCode="0.00E+00">
                  <c:v>-2.4426999999999999E-3</c:v>
                </c:pt>
                <c:pt idx="166732" formatCode="0.00E+00">
                  <c:v>-2.18534E-3</c:v>
                </c:pt>
                <c:pt idx="166733" formatCode="0.00E+00">
                  <c:v>-1.92453E-3</c:v>
                </c:pt>
                <c:pt idx="166734" formatCode="0.00E+00">
                  <c:v>-1.6608300000000001E-3</c:v>
                </c:pt>
                <c:pt idx="166735" formatCode="0.00E+00">
                  <c:v>-1.39478E-3</c:v>
                </c:pt>
                <c:pt idx="166736" formatCode="0.00E+00">
                  <c:v>-1.1269699999999999E-3</c:v>
                </c:pt>
                <c:pt idx="166737" formatCode="0.00E+00">
                  <c:v>-8.5794599999999995E-4</c:v>
                </c:pt>
                <c:pt idx="166738" formatCode="0.00E+00">
                  <c:v>-5.8828400000000001E-4</c:v>
                </c:pt>
                <c:pt idx="166739" formatCode="0.00E+00">
                  <c:v>-3.18549E-4</c:v>
                </c:pt>
                <c:pt idx="166740" formatCode="0.00E+00">
                  <c:v>-4.93038E-5</c:v>
                </c:pt>
                <c:pt idx="166741" formatCode="0.00E+00">
                  <c:v>2.18889E-4</c:v>
                </c:pt>
                <c:pt idx="166742" formatCode="0.00E+00">
                  <c:v>4.8547299999999999E-4</c:v>
                </c:pt>
                <c:pt idx="166743" formatCode="0.00E+00">
                  <c:v>7.4989299999999996E-4</c:v>
                </c:pt>
                <c:pt idx="166744" formatCode="0.00E+00">
                  <c:v>1.0116000000000001E-3</c:v>
                </c:pt>
                <c:pt idx="166745" formatCode="0.00E+00">
                  <c:v>1.2700599999999999E-3</c:v>
                </c:pt>
                <c:pt idx="166746" formatCode="0.00E+00">
                  <c:v>1.5247399999999999E-3</c:v>
                </c:pt>
                <c:pt idx="166747" formatCode="0.00E+00">
                  <c:v>1.7751100000000001E-3</c:v>
                </c:pt>
                <c:pt idx="166748" formatCode="0.00E+00">
                  <c:v>2.02067E-3</c:v>
                </c:pt>
                <c:pt idx="166749" formatCode="0.00E+00">
                  <c:v>2.2609000000000001E-3</c:v>
                </c:pt>
                <c:pt idx="166750" formatCode="0.00E+00">
                  <c:v>2.4953100000000001E-3</c:v>
                </c:pt>
                <c:pt idx="166751" formatCode="0.00E+00">
                  <c:v>2.7234400000000001E-3</c:v>
                </c:pt>
                <c:pt idx="166752" formatCode="0.00E+00">
                  <c:v>2.94481E-3</c:v>
                </c:pt>
                <c:pt idx="166753" formatCode="0.00E+00">
                  <c:v>3.15898E-3</c:v>
                </c:pt>
                <c:pt idx="166754" formatCode="0.00E+00">
                  <c:v>3.3655E-3</c:v>
                </c:pt>
                <c:pt idx="166755" formatCode="0.00E+00">
                  <c:v>3.5639700000000001E-3</c:v>
                </c:pt>
                <c:pt idx="166756" formatCode="0.00E+00">
                  <c:v>3.7539800000000001E-3</c:v>
                </c:pt>
                <c:pt idx="166757" formatCode="0.00E+00">
                  <c:v>3.9351400000000002E-3</c:v>
                </c:pt>
                <c:pt idx="166758" formatCode="0.00E+00">
                  <c:v>4.1070899999999999E-3</c:v>
                </c:pt>
                <c:pt idx="166759" formatCode="0.00E+00">
                  <c:v>4.2694899999999999E-3</c:v>
                </c:pt>
                <c:pt idx="166760" formatCode="0.00E+00">
                  <c:v>4.4219999999999997E-3</c:v>
                </c:pt>
                <c:pt idx="166761" formatCode="0.00E+00">
                  <c:v>4.5643300000000001E-3</c:v>
                </c:pt>
                <c:pt idx="166762" formatCode="0.00E+00">
                  <c:v>4.6961800000000003E-3</c:v>
                </c:pt>
                <c:pt idx="166763" formatCode="0.00E+00">
                  <c:v>4.8172900000000001E-3</c:v>
                </c:pt>
                <c:pt idx="166764" formatCode="0.00E+00">
                  <c:v>4.9274100000000001E-3</c:v>
                </c:pt>
                <c:pt idx="166765" formatCode="0.00E+00">
                  <c:v>5.0263399999999998E-3</c:v>
                </c:pt>
                <c:pt idx="166766" formatCode="0.00E+00">
                  <c:v>5.1138599999999996E-3</c:v>
                </c:pt>
                <c:pt idx="166767" formatCode="0.00E+00">
                  <c:v>5.1898100000000004E-3</c:v>
                </c:pt>
                <c:pt idx="166768" formatCode="0.00E+00">
                  <c:v>5.2540299999999998E-3</c:v>
                </c:pt>
                <c:pt idx="166769" formatCode="0.00E+00">
                  <c:v>5.3064000000000002E-3</c:v>
                </c:pt>
                <c:pt idx="166770" formatCode="0.00E+00">
                  <c:v>5.3468099999999996E-3</c:v>
                </c:pt>
                <c:pt idx="166771" formatCode="0.00E+00">
                  <c:v>5.3751800000000002E-3</c:v>
                </c:pt>
                <c:pt idx="166772" formatCode="0.00E+00">
                  <c:v>5.3914499999999999E-3</c:v>
                </c:pt>
                <c:pt idx="166773" formatCode="0.00E+00">
                  <c:v>5.3956000000000004E-3</c:v>
                </c:pt>
                <c:pt idx="166774" formatCode="0.00E+00">
                  <c:v>5.3876100000000001E-3</c:v>
                </c:pt>
                <c:pt idx="166775" formatCode="0.00E+00">
                  <c:v>5.3674999999999999E-3</c:v>
                </c:pt>
                <c:pt idx="166776" formatCode="0.00E+00">
                  <c:v>5.3353200000000002E-3</c:v>
                </c:pt>
                <c:pt idx="166777" formatCode="0.00E+00">
                  <c:v>5.2911199999999999E-3</c:v>
                </c:pt>
                <c:pt idx="166778" formatCode="0.00E+00">
                  <c:v>5.2349900000000001E-3</c:v>
                </c:pt>
                <c:pt idx="166779" formatCode="0.00E+00">
                  <c:v>5.1670500000000003E-3</c:v>
                </c:pt>
                <c:pt idx="166780" formatCode="0.00E+00">
                  <c:v>5.0874300000000004E-3</c:v>
                </c:pt>
                <c:pt idx="166781" formatCode="0.00E+00">
                  <c:v>4.9962899999999996E-3</c:v>
                </c:pt>
                <c:pt idx="166782" formatCode="0.00E+00">
                  <c:v>4.8938100000000002E-3</c:v>
                </c:pt>
                <c:pt idx="166783" formatCode="0.00E+00">
                  <c:v>4.7802000000000001E-3</c:v>
                </c:pt>
                <c:pt idx="166784" formatCode="0.00E+00">
                  <c:v>4.6556799999999997E-3</c:v>
                </c:pt>
                <c:pt idx="166785" formatCode="0.00E+00">
                  <c:v>4.5204900000000003E-3</c:v>
                </c:pt>
                <c:pt idx="166786" formatCode="0.00E+00">
                  <c:v>4.3749100000000001E-3</c:v>
                </c:pt>
                <c:pt idx="166787" formatCode="0.00E+00">
                  <c:v>4.2192200000000001E-3</c:v>
                </c:pt>
                <c:pt idx="166788" formatCode="0.00E+00">
                  <c:v>4.0537400000000001E-3</c:v>
                </c:pt>
                <c:pt idx="166789" formatCode="0.00E+00">
                  <c:v>3.87879E-3</c:v>
                </c:pt>
                <c:pt idx="166790" formatCode="0.00E+00">
                  <c:v>3.6947199999999999E-3</c:v>
                </c:pt>
                <c:pt idx="166791" formatCode="0.00E+00">
                  <c:v>3.5019000000000001E-3</c:v>
                </c:pt>
                <c:pt idx="166792" formatCode="0.00E+00">
                  <c:v>3.3007000000000002E-3</c:v>
                </c:pt>
                <c:pt idx="166793" formatCode="0.00E+00">
                  <c:v>3.0915199999999999E-3</c:v>
                </c:pt>
                <c:pt idx="166794" formatCode="0.00E+00">
                  <c:v>2.8747899999999999E-3</c:v>
                </c:pt>
                <c:pt idx="166795" formatCode="0.00E+00">
                  <c:v>2.6509200000000002E-3</c:v>
                </c:pt>
                <c:pt idx="166796" formatCode="0.00E+00">
                  <c:v>2.4203699999999998E-3</c:v>
                </c:pt>
                <c:pt idx="166797" formatCode="0.00E+00">
                  <c:v>2.1836E-3</c:v>
                </c:pt>
                <c:pt idx="166798" formatCode="0.00E+00">
                  <c:v>1.9410600000000001E-3</c:v>
                </c:pt>
                <c:pt idx="166799" formatCode="0.00E+00">
                  <c:v>1.6932500000000001E-3</c:v>
                </c:pt>
                <c:pt idx="166800" formatCode="0.00E+00">
                  <c:v>1.4406499999999999E-3</c:v>
                </c:pt>
                <c:pt idx="166801" formatCode="0.00E+00">
                  <c:v>1.18377E-3</c:v>
                </c:pt>
                <c:pt idx="166802" formatCode="0.00E+00">
                  <c:v>9.2312299999999998E-4</c:v>
                </c:pt>
                <c:pt idx="166803" formatCode="0.00E+00">
                  <c:v>6.5921899999999995E-4</c:v>
                </c:pt>
                <c:pt idx="166804" formatCode="0.00E+00">
                  <c:v>3.92586E-4</c:v>
                </c:pt>
                <c:pt idx="166805" formatCode="0.00E+00">
                  <c:v>1.23757E-4</c:v>
                </c:pt>
                <c:pt idx="166806" formatCode="0.00E+00">
                  <c:v>-1.46735E-4</c:v>
                </c:pt>
                <c:pt idx="166807" formatCode="0.00E+00">
                  <c:v>-4.1834899999999999E-4</c:v>
                </c:pt>
                <c:pt idx="166808" formatCode="0.00E+00">
                  <c:v>-6.9054399999999997E-4</c:v>
                </c:pt>
                <c:pt idx="166809" formatCode="0.00E+00">
                  <c:v>-9.6277600000000004E-4</c:v>
                </c:pt>
                <c:pt idx="166810" formatCode="0.00E+00">
                  <c:v>-1.2344999999999999E-3</c:v>
                </c:pt>
                <c:pt idx="166811" formatCode="0.00E+00">
                  <c:v>-1.5051699999999999E-3</c:v>
                </c:pt>
                <c:pt idx="166812" formatCode="0.00E+00">
                  <c:v>-1.77425E-3</c:v>
                </c:pt>
                <c:pt idx="166813" formatCode="0.00E+00">
                  <c:v>-2.04119E-3</c:v>
                </c:pt>
                <c:pt idx="166814" formatCode="0.00E+00">
                  <c:v>-2.30547E-3</c:v>
                </c:pt>
                <c:pt idx="166815" formatCode="0.00E+00">
                  <c:v>-2.56654E-3</c:v>
                </c:pt>
                <c:pt idx="166816" formatCode="0.00E+00">
                  <c:v>-2.82388E-3</c:v>
                </c:pt>
                <c:pt idx="166817" formatCode="0.00E+00">
                  <c:v>-3.07698E-3</c:v>
                </c:pt>
                <c:pt idx="166818" formatCode="0.00E+00">
                  <c:v>-3.3253100000000002E-3</c:v>
                </c:pt>
                <c:pt idx="166819" formatCode="0.00E+00">
                  <c:v>-3.5683799999999999E-3</c:v>
                </c:pt>
                <c:pt idx="166820" formatCode="0.00E+00">
                  <c:v>-3.80569E-3</c:v>
                </c:pt>
                <c:pt idx="166821" formatCode="0.00E+00">
                  <c:v>-4.0367600000000003E-3</c:v>
                </c:pt>
                <c:pt idx="166822" formatCode="0.00E+00">
                  <c:v>-4.2611200000000002E-3</c:v>
                </c:pt>
                <c:pt idx="166823" formatCode="0.00E+00">
                  <c:v>-4.4782900000000002E-3</c:v>
                </c:pt>
                <c:pt idx="166824" formatCode="0.00E+00">
                  <c:v>-4.6878500000000004E-3</c:v>
                </c:pt>
                <c:pt idx="166825" formatCode="0.00E+00">
                  <c:v>-4.8893499999999998E-3</c:v>
                </c:pt>
                <c:pt idx="166826" formatCode="0.00E+00">
                  <c:v>-5.0823700000000001E-3</c:v>
                </c:pt>
                <c:pt idx="166827" formatCode="0.00E+00">
                  <c:v>-5.2665200000000002E-3</c:v>
                </c:pt>
                <c:pt idx="166828" formatCode="0.00E+00">
                  <c:v>-5.4414099999999998E-3</c:v>
                </c:pt>
                <c:pt idx="166829" formatCode="0.00E+00">
                  <c:v>-5.6066600000000003E-3</c:v>
                </c:pt>
                <c:pt idx="166830" formatCode="0.00E+00">
                  <c:v>-5.7619200000000002E-3</c:v>
                </c:pt>
                <c:pt idx="166831" formatCode="0.00E+00">
                  <c:v>-5.9068699999999998E-3</c:v>
                </c:pt>
                <c:pt idx="166832" formatCode="0.00E+00">
                  <c:v>-6.0411900000000001E-3</c:v>
                </c:pt>
                <c:pt idx="166833" formatCode="0.00E+00">
                  <c:v>-6.1645800000000002E-3</c:v>
                </c:pt>
                <c:pt idx="166834" formatCode="0.00E+00">
                  <c:v>-6.27678E-3</c:v>
                </c:pt>
                <c:pt idx="166835" formatCode="0.00E+00">
                  <c:v>-6.3775200000000002E-3</c:v>
                </c:pt>
                <c:pt idx="166836" formatCode="0.00E+00">
                  <c:v>-6.4665699999999996E-3</c:v>
                </c:pt>
                <c:pt idx="166837" formatCode="0.00E+00">
                  <c:v>-6.5437300000000002E-3</c:v>
                </c:pt>
                <c:pt idx="166838" formatCode="0.00E+00">
                  <c:v>-6.6088099999999997E-3</c:v>
                </c:pt>
                <c:pt idx="166839" formatCode="0.00E+00">
                  <c:v>-6.6616399999999999E-3</c:v>
                </c:pt>
                <c:pt idx="166840" formatCode="0.00E+00">
                  <c:v>-6.70208E-3</c:v>
                </c:pt>
                <c:pt idx="166841" formatCode="0.00E+00">
                  <c:v>-6.7300099999999998E-3</c:v>
                </c:pt>
                <c:pt idx="166842" formatCode="0.00E+00">
                  <c:v>-6.7453299999999999E-3</c:v>
                </c:pt>
                <c:pt idx="166843" formatCode="0.00E+00">
                  <c:v>-6.7479799999999998E-3</c:v>
                </c:pt>
                <c:pt idx="166844" formatCode="0.00E+00">
                  <c:v>-6.7378999999999998E-3</c:v>
                </c:pt>
                <c:pt idx="166845" formatCode="0.00E+00">
                  <c:v>-6.7150700000000001E-3</c:v>
                </c:pt>
                <c:pt idx="166846" formatCode="0.00E+00">
                  <c:v>-6.6794799999999998E-3</c:v>
                </c:pt>
                <c:pt idx="166847" formatCode="0.00E+00">
                  <c:v>-6.6311699999999996E-3</c:v>
                </c:pt>
                <c:pt idx="166848" formatCode="0.00E+00">
                  <c:v>-6.5701700000000002E-3</c:v>
                </c:pt>
                <c:pt idx="166849" formatCode="0.00E+00">
                  <c:v>-6.4965700000000001E-3</c:v>
                </c:pt>
                <c:pt idx="166850" formatCode="0.00E+00">
                  <c:v>-6.4104399999999999E-3</c:v>
                </c:pt>
                <c:pt idx="166851" formatCode="0.00E+00">
                  <c:v>-6.3119200000000004E-3</c:v>
                </c:pt>
                <c:pt idx="166852" formatCode="0.00E+00">
                  <c:v>-6.20114E-3</c:v>
                </c:pt>
                <c:pt idx="166853" formatCode="0.00E+00">
                  <c:v>-6.0782700000000002E-3</c:v>
                </c:pt>
                <c:pt idx="166854" formatCode="0.00E+00">
                  <c:v>-5.9435E-3</c:v>
                </c:pt>
                <c:pt idx="166855" formatCode="0.00E+00">
                  <c:v>-5.7970299999999999E-3</c:v>
                </c:pt>
                <c:pt idx="166856" formatCode="0.00E+00">
                  <c:v>-5.6391000000000002E-3</c:v>
                </c:pt>
                <c:pt idx="166857" formatCode="0.00E+00">
                  <c:v>-5.4699600000000003E-3</c:v>
                </c:pt>
                <c:pt idx="166858" formatCode="0.00E+00">
                  <c:v>-5.2898900000000002E-3</c:v>
                </c:pt>
                <c:pt idx="166859" formatCode="0.00E+00">
                  <c:v>-5.09918E-3</c:v>
                </c:pt>
                <c:pt idx="166860" formatCode="0.00E+00">
                  <c:v>-4.8981500000000004E-3</c:v>
                </c:pt>
                <c:pt idx="166861" formatCode="0.00E+00">
                  <c:v>-4.6871400000000002E-3</c:v>
                </c:pt>
                <c:pt idx="166862" formatCode="0.00E+00">
                  <c:v>-4.4665E-3</c:v>
                </c:pt>
                <c:pt idx="166863" formatCode="0.00E+00">
                  <c:v>-4.23661E-3</c:v>
                </c:pt>
                <c:pt idx="166864" formatCode="0.00E+00">
                  <c:v>-3.9978599999999998E-3</c:v>
                </c:pt>
                <c:pt idx="166865" formatCode="0.00E+00">
                  <c:v>-3.7506499999999999E-3</c:v>
                </c:pt>
                <c:pt idx="166866" formatCode="0.00E+00">
                  <c:v>-3.49541E-3</c:v>
                </c:pt>
                <c:pt idx="166867" formatCode="0.00E+00">
                  <c:v>-3.2325800000000001E-3</c:v>
                </c:pt>
                <c:pt idx="166868" formatCode="0.00E+00">
                  <c:v>-2.96262E-3</c:v>
                </c:pt>
                <c:pt idx="166869" formatCode="0.00E+00">
                  <c:v>-2.686E-3</c:v>
                </c:pt>
                <c:pt idx="166870" formatCode="0.00E+00">
                  <c:v>-2.4031999999999999E-3</c:v>
                </c:pt>
                <c:pt idx="166871" formatCode="0.00E+00">
                  <c:v>-2.1147100000000001E-3</c:v>
                </c:pt>
                <c:pt idx="166872" formatCode="0.00E+00">
                  <c:v>-1.8210500000000001E-3</c:v>
                </c:pt>
                <c:pt idx="166873" formatCode="0.00E+00">
                  <c:v>-1.52272E-3</c:v>
                </c:pt>
                <c:pt idx="166874" formatCode="0.00E+00">
                  <c:v>-1.2202599999999999E-3</c:v>
                </c:pt>
                <c:pt idx="166875" formatCode="0.00E+00">
                  <c:v>-9.1419400000000001E-4</c:v>
                </c:pt>
                <c:pt idx="166876" formatCode="0.00E+00">
                  <c:v>-6.0507499999999995E-4</c:v>
                </c:pt>
                <c:pt idx="166877" formatCode="0.00E+00">
                  <c:v>-2.9344700000000001E-4</c:v>
                </c:pt>
                <c:pt idx="166878" formatCode="0.00E+00">
                  <c:v>2.0134200000000001E-5</c:v>
                </c:pt>
                <c:pt idx="166879" formatCode="0.00E+00">
                  <c:v>3.3510899999999999E-4</c:v>
                </c:pt>
                <c:pt idx="166880" formatCode="0.00E+00">
                  <c:v>6.5091499999999996E-4</c:v>
                </c:pt>
                <c:pt idx="166881" formatCode="0.00E+00">
                  <c:v>9.6698499999999996E-4</c:v>
                </c:pt>
                <c:pt idx="166882" formatCode="0.00E+00">
                  <c:v>1.28275E-3</c:v>
                </c:pt>
                <c:pt idx="166883" formatCode="0.00E+00">
                  <c:v>1.5976499999999999E-3</c:v>
                </c:pt>
                <c:pt idx="166884" formatCode="0.00E+00">
                  <c:v>1.9111099999999999E-3</c:v>
                </c:pt>
                <c:pt idx="166885" formatCode="0.00E+00">
                  <c:v>2.2225700000000001E-3</c:v>
                </c:pt>
                <c:pt idx="166886" formatCode="0.00E+00">
                  <c:v>2.5314600000000001E-3</c:v>
                </c:pt>
                <c:pt idx="166887" formatCode="0.00E+00">
                  <c:v>2.8372200000000001E-3</c:v>
                </c:pt>
                <c:pt idx="166888" formatCode="0.00E+00">
                  <c:v>3.1392999999999998E-3</c:v>
                </c:pt>
                <c:pt idx="166889" formatCode="0.00E+00">
                  <c:v>3.4371499999999999E-3</c:v>
                </c:pt>
                <c:pt idx="166890" formatCode="0.00E+00">
                  <c:v>3.7302300000000002E-3</c:v>
                </c:pt>
                <c:pt idx="166891" formatCode="0.00E+00">
                  <c:v>4.0179899999999999E-3</c:v>
                </c:pt>
                <c:pt idx="166892" formatCode="0.00E+00">
                  <c:v>4.2999199999999996E-3</c:v>
                </c:pt>
                <c:pt idx="166893" formatCode="0.00E+00">
                  <c:v>4.5754999999999997E-3</c:v>
                </c:pt>
                <c:pt idx="166894" formatCode="0.00E+00">
                  <c:v>4.8442199999999998E-3</c:v>
                </c:pt>
                <c:pt idx="166895" formatCode="0.00E+00">
                  <c:v>5.1055800000000002E-3</c:v>
                </c:pt>
                <c:pt idx="166896" formatCode="0.00E+00">
                  <c:v>5.3591000000000003E-3</c:v>
                </c:pt>
                <c:pt idx="166897" formatCode="0.00E+00">
                  <c:v>5.6043100000000004E-3</c:v>
                </c:pt>
                <c:pt idx="166898" formatCode="0.00E+00">
                  <c:v>5.8407600000000004E-3</c:v>
                </c:pt>
                <c:pt idx="166899" formatCode="0.00E+00">
                  <c:v>6.0679999999999996E-3</c:v>
                </c:pt>
                <c:pt idx="166900" formatCode="0.00E+00">
                  <c:v>6.2856099999999996E-3</c:v>
                </c:pt>
                <c:pt idx="166901" formatCode="0.00E+00">
                  <c:v>6.4931900000000002E-3</c:v>
                </c:pt>
                <c:pt idx="166902" formatCode="0.00E+00">
                  <c:v>6.6903300000000004E-3</c:v>
                </c:pt>
                <c:pt idx="166903" formatCode="0.00E+00">
                  <c:v>6.8766599999999997E-3</c:v>
                </c:pt>
                <c:pt idx="166904" formatCode="0.00E+00">
                  <c:v>7.0518400000000002E-3</c:v>
                </c:pt>
                <c:pt idx="166905" formatCode="0.00E+00">
                  <c:v>7.2155099999999996E-3</c:v>
                </c:pt>
                <c:pt idx="166906" formatCode="0.00E+00">
                  <c:v>7.3673799999999998E-3</c:v>
                </c:pt>
                <c:pt idx="166907" formatCode="0.00E+00">
                  <c:v>7.5071399999999998E-3</c:v>
                </c:pt>
                <c:pt idx="166908" formatCode="0.00E+00">
                  <c:v>7.6345099999999997E-3</c:v>
                </c:pt>
                <c:pt idx="166909" formatCode="0.00E+00">
                  <c:v>7.7492500000000001E-3</c:v>
                </c:pt>
                <c:pt idx="166910" formatCode="0.00E+00">
                  <c:v>7.8511199999999996E-3</c:v>
                </c:pt>
                <c:pt idx="166911" formatCode="0.00E+00">
                  <c:v>7.9399199999999996E-3</c:v>
                </c:pt>
                <c:pt idx="166912" formatCode="0.00E+00">
                  <c:v>8.0154600000000003E-3</c:v>
                </c:pt>
                <c:pt idx="166913" formatCode="0.00E+00">
                  <c:v>8.0775699999999992E-3</c:v>
                </c:pt>
                <c:pt idx="166914" formatCode="0.00E+00">
                  <c:v>8.1261100000000006E-3</c:v>
                </c:pt>
                <c:pt idx="166915" formatCode="0.00E+00">
                  <c:v>8.16098E-3</c:v>
                </c:pt>
                <c:pt idx="166916" formatCode="0.00E+00">
                  <c:v>8.1820799999999996E-3</c:v>
                </c:pt>
                <c:pt idx="166917" formatCode="0.00E+00">
                  <c:v>8.1893399999999998E-3</c:v>
                </c:pt>
                <c:pt idx="166918" formatCode="0.00E+00">
                  <c:v>8.1827199999999992E-3</c:v>
                </c:pt>
                <c:pt idx="166919" formatCode="0.00E+00">
                  <c:v>8.1621999999999997E-3</c:v>
                </c:pt>
                <c:pt idx="166920" formatCode="0.00E+00">
                  <c:v>8.1277899999999993E-3</c:v>
                </c:pt>
                <c:pt idx="166921" formatCode="0.00E+00">
                  <c:v>8.0795099999999998E-3</c:v>
                </c:pt>
                <c:pt idx="166922" formatCode="0.00E+00">
                  <c:v>8.0174300000000007E-3</c:v>
                </c:pt>
                <c:pt idx="166923" formatCode="0.00E+00">
                  <c:v>7.94161E-3</c:v>
                </c:pt>
                <c:pt idx="166924" formatCode="0.00E+00">
                  <c:v>7.8521600000000004E-3</c:v>
                </c:pt>
                <c:pt idx="166925" formatCode="0.00E+00">
                  <c:v>7.7492200000000002E-3</c:v>
                </c:pt>
                <c:pt idx="166926" formatCode="0.00E+00">
                  <c:v>7.6329199999999996E-3</c:v>
                </c:pt>
                <c:pt idx="166927" formatCode="0.00E+00">
                  <c:v>7.5034500000000001E-3</c:v>
                </c:pt>
                <c:pt idx="166928" formatCode="0.00E+00">
                  <c:v>7.3610000000000004E-3</c:v>
                </c:pt>
                <c:pt idx="166929" formatCode="0.00E+00">
                  <c:v>7.2057900000000001E-3</c:v>
                </c:pt>
                <c:pt idx="166930" formatCode="0.00E+00">
                  <c:v>7.0380699999999996E-3</c:v>
                </c:pt>
                <c:pt idx="166931" formatCode="0.00E+00">
                  <c:v>6.8580999999999998E-3</c:v>
                </c:pt>
                <c:pt idx="166932" formatCode="0.00E+00">
                  <c:v>6.66616E-3</c:v>
                </c:pt>
                <c:pt idx="166933" formatCode="0.00E+00">
                  <c:v>6.4625699999999999E-3</c:v>
                </c:pt>
                <c:pt idx="166934" formatCode="0.00E+00">
                  <c:v>6.2476600000000004E-3</c:v>
                </c:pt>
                <c:pt idx="166935" formatCode="0.00E+00">
                  <c:v>6.0217700000000001E-3</c:v>
                </c:pt>
                <c:pt idx="166936" formatCode="0.00E+00">
                  <c:v>5.7852700000000003E-3</c:v>
                </c:pt>
                <c:pt idx="166937" formatCode="0.00E+00">
                  <c:v>5.5385599999999997E-3</c:v>
                </c:pt>
                <c:pt idx="166938" formatCode="0.00E+00">
                  <c:v>5.2820200000000001E-3</c:v>
                </c:pt>
                <c:pt idx="166939" formatCode="0.00E+00">
                  <c:v>5.01609E-3</c:v>
                </c:pt>
                <c:pt idx="166940" formatCode="0.00E+00">
                  <c:v>4.74121E-3</c:v>
                </c:pt>
                <c:pt idx="166941" formatCode="0.00E+00">
                  <c:v>4.4578300000000003E-3</c:v>
                </c:pt>
                <c:pt idx="166942" formatCode="0.00E+00">
                  <c:v>4.1664299999999996E-3</c:v>
                </c:pt>
                <c:pt idx="166943" formatCode="0.00E+00">
                  <c:v>3.86748E-3</c:v>
                </c:pt>
                <c:pt idx="166944" formatCode="0.00E+00">
                  <c:v>3.5614900000000001E-3</c:v>
                </c:pt>
                <c:pt idx="166945" formatCode="0.00E+00">
                  <c:v>3.24896E-3</c:v>
                </c:pt>
                <c:pt idx="166946" formatCode="0.00E+00">
                  <c:v>2.9304299999999999E-3</c:v>
                </c:pt>
                <c:pt idx="166947" formatCode="0.00E+00">
                  <c:v>2.6064199999999999E-3</c:v>
                </c:pt>
                <c:pt idx="166948" formatCode="0.00E+00">
                  <c:v>2.2774700000000002E-3</c:v>
                </c:pt>
                <c:pt idx="166949" formatCode="0.00E+00">
                  <c:v>1.94415E-3</c:v>
                </c:pt>
                <c:pt idx="166950" formatCode="0.00E+00">
                  <c:v>1.6069999999999999E-3</c:v>
                </c:pt>
                <c:pt idx="166951" formatCode="0.00E+00">
                  <c:v>1.26661E-3</c:v>
                </c:pt>
                <c:pt idx="166952" formatCode="0.00E+00">
                  <c:v>9.2352999999999999E-4</c:v>
                </c:pt>
                <c:pt idx="166953" formatCode="0.00E+00">
                  <c:v>5.78354E-4</c:v>
                </c:pt>
                <c:pt idx="166954" formatCode="0.00E+00">
                  <c:v>2.3165800000000001E-4</c:v>
                </c:pt>
                <c:pt idx="166955" formatCode="0.00E+00">
                  <c:v>-1.1597E-4</c:v>
                </c:pt>
                <c:pt idx="166956" formatCode="0.00E+00">
                  <c:v>-4.6394399999999999E-4</c:v>
                </c:pt>
                <c:pt idx="166957" formatCode="0.00E+00">
                  <c:v>-8.11676E-4</c:v>
                </c:pt>
                <c:pt idx="166958" formatCode="0.00E+00">
                  <c:v>-1.15858E-3</c:v>
                </c:pt>
                <c:pt idx="166959" formatCode="0.00E+00">
                  <c:v>-1.50406E-3</c:v>
                </c:pt>
                <c:pt idx="166960" formatCode="0.00E+00">
                  <c:v>-1.8475399999999999E-3</c:v>
                </c:pt>
                <c:pt idx="166961" formatCode="0.00E+00">
                  <c:v>-2.1884399999999998E-3</c:v>
                </c:pt>
                <c:pt idx="166962" formatCode="0.00E+00">
                  <c:v>-2.5261799999999998E-3</c:v>
                </c:pt>
                <c:pt idx="166963" formatCode="0.00E+00">
                  <c:v>-2.8601799999999999E-3</c:v>
                </c:pt>
                <c:pt idx="166964" formatCode="0.00E+00">
                  <c:v>-3.1898899999999999E-3</c:v>
                </c:pt>
                <c:pt idx="166965" formatCode="0.00E+00">
                  <c:v>-3.5147400000000001E-3</c:v>
                </c:pt>
                <c:pt idx="166966" formatCode="0.00E+00">
                  <c:v>-3.83418E-3</c:v>
                </c:pt>
                <c:pt idx="166967" formatCode="0.00E+00">
                  <c:v>-4.14767E-3</c:v>
                </c:pt>
                <c:pt idx="166968" formatCode="0.00E+00">
                  <c:v>-4.4546799999999999E-3</c:v>
                </c:pt>
                <c:pt idx="166969" formatCode="0.00E+00">
                  <c:v>-4.7546899999999998E-3</c:v>
                </c:pt>
                <c:pt idx="166970" formatCode="0.00E+00">
                  <c:v>-5.04719E-3</c:v>
                </c:pt>
                <c:pt idx="166971" formatCode="0.00E+00">
                  <c:v>-5.33169E-3</c:v>
                </c:pt>
                <c:pt idx="166972" formatCode="0.00E+00">
                  <c:v>-5.6077000000000002E-3</c:v>
                </c:pt>
                <c:pt idx="166973" formatCode="0.00E+00">
                  <c:v>-5.8747499999999998E-3</c:v>
                </c:pt>
                <c:pt idx="166974" formatCode="0.00E+00">
                  <c:v>-6.1323999999999997E-3</c:v>
                </c:pt>
                <c:pt idx="166975" formatCode="0.00E+00">
                  <c:v>-6.3802099999999999E-3</c:v>
                </c:pt>
                <c:pt idx="166976" formatCode="0.00E+00">
                  <c:v>-6.6177500000000004E-3</c:v>
                </c:pt>
                <c:pt idx="166977" formatCode="0.00E+00">
                  <c:v>-6.8446399999999999E-3</c:v>
                </c:pt>
                <c:pt idx="166978" formatCode="0.00E+00">
                  <c:v>-7.0604700000000001E-3</c:v>
                </c:pt>
                <c:pt idx="166979" formatCode="0.00E+00">
                  <c:v>-7.2649000000000004E-3</c:v>
                </c:pt>
                <c:pt idx="166980" formatCode="0.00E+00">
                  <c:v>-7.4575700000000002E-3</c:v>
                </c:pt>
                <c:pt idx="166981" formatCode="0.00E+00">
                  <c:v>-7.6381599999999997E-3</c:v>
                </c:pt>
                <c:pt idx="166982" formatCode="0.00E+00">
                  <c:v>-7.80636E-3</c:v>
                </c:pt>
                <c:pt idx="166983" formatCode="0.00E+00">
                  <c:v>-7.9618999999999992E-3</c:v>
                </c:pt>
                <c:pt idx="166984" formatCode="0.00E+00">
                  <c:v>-8.1045100000000005E-3</c:v>
                </c:pt>
                <c:pt idx="166985" formatCode="0.00E+00">
                  <c:v>-8.2339500000000003E-3</c:v>
                </c:pt>
                <c:pt idx="166986" formatCode="0.00E+00">
                  <c:v>-8.3500099999999997E-3</c:v>
                </c:pt>
                <c:pt idx="166987" formatCode="0.00E+00">
                  <c:v>-8.45249E-3</c:v>
                </c:pt>
                <c:pt idx="166988" formatCode="0.00E+00">
                  <c:v>-8.5412200000000004E-3</c:v>
                </c:pt>
                <c:pt idx="166989" formatCode="0.00E+00">
                  <c:v>-8.61606E-3</c:v>
                </c:pt>
                <c:pt idx="166990" formatCode="0.00E+00">
                  <c:v>-8.6768799999999997E-3</c:v>
                </c:pt>
                <c:pt idx="166991" formatCode="0.00E+00">
                  <c:v>-8.7235899999999998E-3</c:v>
                </c:pt>
                <c:pt idx="166992" formatCode="0.00E+00">
                  <c:v>-8.7560999999999993E-3</c:v>
                </c:pt>
                <c:pt idx="166993" formatCode="0.00E+00">
                  <c:v>-8.7743700000000001E-3</c:v>
                </c:pt>
                <c:pt idx="166994" formatCode="0.00E+00">
                  <c:v>-8.7783700000000006E-3</c:v>
                </c:pt>
                <c:pt idx="166995" formatCode="0.00E+00">
                  <c:v>-8.7680999999999992E-3</c:v>
                </c:pt>
                <c:pt idx="166996" formatCode="0.00E+00">
                  <c:v>-8.7435900000000007E-3</c:v>
                </c:pt>
                <c:pt idx="166997" formatCode="0.00E+00">
                  <c:v>-8.70487E-3</c:v>
                </c:pt>
                <c:pt idx="166998" formatCode="0.00E+00">
                  <c:v>-8.6520099999999999E-3</c:v>
                </c:pt>
                <c:pt idx="166999" formatCode="0.00E+00">
                  <c:v>-8.5851199999999999E-3</c:v>
                </c:pt>
                <c:pt idx="167000" formatCode="0.00E+00">
                  <c:v>-8.5043099999999993E-3</c:v>
                </c:pt>
                <c:pt idx="167001" formatCode="0.00E+00">
                  <c:v>-8.4097300000000007E-3</c:v>
                </c:pt>
                <c:pt idx="167002" formatCode="0.00E+00">
                  <c:v>-8.3015299999999997E-3</c:v>
                </c:pt>
                <c:pt idx="167003" formatCode="0.00E+00">
                  <c:v>-8.1799100000000003E-3</c:v>
                </c:pt>
                <c:pt idx="167004" formatCode="0.00E+00">
                  <c:v>-8.0450799999999996E-3</c:v>
                </c:pt>
                <c:pt idx="167005" formatCode="0.00E+00">
                  <c:v>-7.8972699999999996E-3</c:v>
                </c:pt>
                <c:pt idx="167006" formatCode="0.00E+00">
                  <c:v>-7.7367299999999998E-3</c:v>
                </c:pt>
                <c:pt idx="167007" formatCode="0.00E+00">
                  <c:v>-7.5637500000000002E-3</c:v>
                </c:pt>
                <c:pt idx="167008" formatCode="0.00E+00">
                  <c:v>-7.3786199999999998E-3</c:v>
                </c:pt>
                <c:pt idx="167009" formatCode="0.00E+00">
                  <c:v>-7.1816500000000004E-3</c:v>
                </c:pt>
                <c:pt idx="167010" formatCode="0.00E+00">
                  <c:v>-6.9731999999999997E-3</c:v>
                </c:pt>
                <c:pt idx="167011" formatCode="0.00E+00">
                  <c:v>-6.7536000000000002E-3</c:v>
                </c:pt>
                <c:pt idx="167012" formatCode="0.00E+00">
                  <c:v>-6.5232500000000004E-3</c:v>
                </c:pt>
                <c:pt idx="167013" formatCode="0.00E+00">
                  <c:v>-6.2825199999999998E-3</c:v>
                </c:pt>
                <c:pt idx="167014" formatCode="0.00E+00">
                  <c:v>-6.0318400000000001E-3</c:v>
                </c:pt>
                <c:pt idx="167015" formatCode="0.00E+00">
                  <c:v>-5.7716299999999998E-3</c:v>
                </c:pt>
                <c:pt idx="167016" formatCode="0.00E+00">
                  <c:v>-5.5023199999999998E-3</c:v>
                </c:pt>
                <c:pt idx="167017" formatCode="0.00E+00">
                  <c:v>-5.2243899999999998E-3</c:v>
                </c:pt>
                <c:pt idx="167018" formatCode="0.00E+00">
                  <c:v>-4.9382999999999996E-3</c:v>
                </c:pt>
                <c:pt idx="167019" formatCode="0.00E+00">
                  <c:v>-4.64453E-3</c:v>
                </c:pt>
                <c:pt idx="167020" formatCode="0.00E+00">
                  <c:v>-4.3435799999999997E-3</c:v>
                </c:pt>
                <c:pt idx="167021" formatCode="0.00E+00">
                  <c:v>-4.0359599999999999E-3</c:v>
                </c:pt>
                <c:pt idx="167022" formatCode="0.00E+00">
                  <c:v>-3.7222000000000002E-3</c:v>
                </c:pt>
                <c:pt idx="167023" formatCode="0.00E+00">
                  <c:v>-3.40281E-3</c:v>
                </c:pt>
                <c:pt idx="167024" formatCode="0.00E+00">
                  <c:v>-3.0783400000000002E-3</c:v>
                </c:pt>
                <c:pt idx="167025" formatCode="0.00E+00">
                  <c:v>-2.7493399999999999E-3</c:v>
                </c:pt>
                <c:pt idx="167026" formatCode="0.00E+00">
                  <c:v>-2.4163399999999999E-3</c:v>
                </c:pt>
                <c:pt idx="167027" formatCode="0.00E+00">
                  <c:v>-2.0799199999999999E-3</c:v>
                </c:pt>
                <c:pt idx="167028" formatCode="0.00E+00">
                  <c:v>-1.7406399999999999E-3</c:v>
                </c:pt>
                <c:pt idx="167029" formatCode="0.00E+00">
                  <c:v>-1.3990599999999999E-3</c:v>
                </c:pt>
                <c:pt idx="167030" formatCode="0.00E+00">
                  <c:v>-1.05576E-3</c:v>
                </c:pt>
                <c:pt idx="167031" formatCode="0.00E+00">
                  <c:v>-7.1129699999999995E-4</c:v>
                </c:pt>
                <c:pt idx="167032" formatCode="0.00E+00">
                  <c:v>-3.6625699999999999E-4</c:v>
                </c:pt>
                <c:pt idx="167033" formatCode="0.00E+00">
                  <c:v>-2.1208000000000001E-5</c:v>
                </c:pt>
                <c:pt idx="167034" formatCode="0.00E+00">
                  <c:v>3.2327700000000002E-4</c:v>
                </c:pt>
                <c:pt idx="167035" formatCode="0.00E+00">
                  <c:v>6.6662700000000004E-4</c:v>
                </c:pt>
                <c:pt idx="167036" formatCode="0.00E+00">
                  <c:v>1.0082800000000001E-3</c:v>
                </c:pt>
                <c:pt idx="167037" formatCode="0.00E+00">
                  <c:v>1.3476600000000001E-3</c:v>
                </c:pt>
                <c:pt idx="167038" formatCode="0.00E+00">
                  <c:v>1.6842199999999999E-3</c:v>
                </c:pt>
                <c:pt idx="167039" formatCode="0.00E+00">
                  <c:v>2.0174099999999999E-3</c:v>
                </c:pt>
                <c:pt idx="167040" formatCode="0.00E+00">
                  <c:v>2.3466799999999999E-3</c:v>
                </c:pt>
                <c:pt idx="167041" formatCode="0.00E+00">
                  <c:v>2.6714899999999999E-3</c:v>
                </c:pt>
                <c:pt idx="167042" formatCode="0.00E+00">
                  <c:v>2.99132E-3</c:v>
                </c:pt>
                <c:pt idx="167043" formatCode="0.00E+00">
                  <c:v>3.3056399999999999E-3</c:v>
                </c:pt>
                <c:pt idx="167044" formatCode="0.00E+00">
                  <c:v>3.6139399999999999E-3</c:v>
                </c:pt>
                <c:pt idx="167045" formatCode="0.00E+00">
                  <c:v>3.9157300000000001E-3</c:v>
                </c:pt>
                <c:pt idx="167046" formatCode="0.00E+00">
                  <c:v>4.2105299999999997E-3</c:v>
                </c:pt>
                <c:pt idx="167047" formatCode="0.00E+00">
                  <c:v>4.4978600000000002E-3</c:v>
                </c:pt>
                <c:pt idx="167048" formatCode="0.00E+00">
                  <c:v>4.7772600000000002E-3</c:v>
                </c:pt>
                <c:pt idx="167049" formatCode="0.00E+00">
                  <c:v>5.0482799999999996E-3</c:v>
                </c:pt>
                <c:pt idx="167050" formatCode="0.00E+00">
                  <c:v>5.3105100000000001E-3</c:v>
                </c:pt>
                <c:pt idx="167051" formatCode="0.00E+00">
                  <c:v>5.5635199999999998E-3</c:v>
                </c:pt>
                <c:pt idx="167052" formatCode="0.00E+00">
                  <c:v>5.8069300000000001E-3</c:v>
                </c:pt>
                <c:pt idx="167053" formatCode="0.00E+00">
                  <c:v>6.0403499999999999E-3</c:v>
                </c:pt>
                <c:pt idx="167054" formatCode="0.00E+00">
                  <c:v>6.2634199999999996E-3</c:v>
                </c:pt>
                <c:pt idx="167055" formatCode="0.00E+00">
                  <c:v>6.4758000000000003E-3</c:v>
                </c:pt>
                <c:pt idx="167056" formatCode="0.00E+00">
                  <c:v>6.6771599999999997E-3</c:v>
                </c:pt>
                <c:pt idx="167057" formatCode="0.00E+00">
                  <c:v>6.8672200000000003E-3</c:v>
                </c:pt>
                <c:pt idx="167058" formatCode="0.00E+00">
                  <c:v>7.0456700000000004E-3</c:v>
                </c:pt>
                <c:pt idx="167059" formatCode="0.00E+00">
                  <c:v>7.2122599999999999E-3</c:v>
                </c:pt>
                <c:pt idx="167060" formatCode="0.00E+00">
                  <c:v>7.36675E-3</c:v>
                </c:pt>
                <c:pt idx="167061" formatCode="0.00E+00">
                  <c:v>7.5089099999999997E-3</c:v>
                </c:pt>
                <c:pt idx="167062" formatCode="0.00E+00">
                  <c:v>7.63855E-3</c:v>
                </c:pt>
                <c:pt idx="167063" formatCode="0.00E+00">
                  <c:v>7.7555000000000002E-3</c:v>
                </c:pt>
                <c:pt idx="167064" formatCode="0.00E+00">
                  <c:v>7.8595899999999996E-3</c:v>
                </c:pt>
                <c:pt idx="167065" formatCode="0.00E+00">
                  <c:v>7.9506899999999998E-3</c:v>
                </c:pt>
                <c:pt idx="167066" formatCode="0.00E+00">
                  <c:v>8.0286999999999997E-3</c:v>
                </c:pt>
                <c:pt idx="167067" formatCode="0.00E+00">
                  <c:v>8.0935299999999998E-3</c:v>
                </c:pt>
                <c:pt idx="167068" formatCode="0.00E+00">
                  <c:v>8.1451200000000005E-3</c:v>
                </c:pt>
                <c:pt idx="167069" formatCode="0.00E+00">
                  <c:v>8.1834200000000003E-3</c:v>
                </c:pt>
                <c:pt idx="167070" formatCode="0.00E+00">
                  <c:v>8.2084099999999993E-3</c:v>
                </c:pt>
                <c:pt idx="167071" formatCode="0.00E+00">
                  <c:v>8.2201099999999992E-3</c:v>
                </c:pt>
                <c:pt idx="167072" formatCode="0.00E+00">
                  <c:v>8.2185299999999999E-3</c:v>
                </c:pt>
                <c:pt idx="167073" formatCode="0.00E+00">
                  <c:v>8.2037399999999993E-3</c:v>
                </c:pt>
                <c:pt idx="167074" formatCode="0.00E+00">
                  <c:v>8.1758000000000004E-3</c:v>
                </c:pt>
                <c:pt idx="167075" formatCode="0.00E+00">
                  <c:v>8.1347999999999993E-3</c:v>
                </c:pt>
                <c:pt idx="167076" formatCode="0.00E+00">
                  <c:v>8.0808700000000004E-3</c:v>
                </c:pt>
                <c:pt idx="167077" formatCode="0.00E+00">
                  <c:v>8.0141399999999995E-3</c:v>
                </c:pt>
                <c:pt idx="167078" formatCode="0.00E+00">
                  <c:v>7.9347800000000007E-3</c:v>
                </c:pt>
                <c:pt idx="167079" formatCode="0.00E+00">
                  <c:v>7.8429599999999995E-3</c:v>
                </c:pt>
                <c:pt idx="167080" formatCode="0.00E+00">
                  <c:v>7.7388999999999999E-3</c:v>
                </c:pt>
                <c:pt idx="167081" formatCode="0.00E+00">
                  <c:v>7.6228099999999998E-3</c:v>
                </c:pt>
                <c:pt idx="167082" formatCode="0.00E+00">
                  <c:v>7.4949300000000003E-3</c:v>
                </c:pt>
                <c:pt idx="167083" formatCode="0.00E+00">
                  <c:v>7.3555299999999999E-3</c:v>
                </c:pt>
                <c:pt idx="167084" formatCode="0.00E+00">
                  <c:v>7.2049000000000002E-3</c:v>
                </c:pt>
                <c:pt idx="167085" formatCode="0.00E+00">
                  <c:v>7.0433199999999996E-3</c:v>
                </c:pt>
                <c:pt idx="167086" formatCode="0.00E+00">
                  <c:v>6.8711199999999997E-3</c:v>
                </c:pt>
                <c:pt idx="167087" formatCode="0.00E+00">
                  <c:v>6.68864E-3</c:v>
                </c:pt>
                <c:pt idx="167088" formatCode="0.00E+00">
                  <c:v>6.4962199999999996E-3</c:v>
                </c:pt>
                <c:pt idx="167089" formatCode="0.00E+00">
                  <c:v>6.2942400000000004E-3</c:v>
                </c:pt>
                <c:pt idx="167090" formatCode="0.00E+00">
                  <c:v>6.0830700000000003E-3</c:v>
                </c:pt>
                <c:pt idx="167091" formatCode="0.00E+00">
                  <c:v>5.8631200000000003E-3</c:v>
                </c:pt>
                <c:pt idx="167092" formatCode="0.00E+00">
                  <c:v>5.6347899999999998E-3</c:v>
                </c:pt>
                <c:pt idx="167093" formatCode="0.00E+00">
                  <c:v>5.3985099999999996E-3</c:v>
                </c:pt>
                <c:pt idx="167094" formatCode="0.00E+00">
                  <c:v>5.1547099999999998E-3</c:v>
                </c:pt>
                <c:pt idx="167095" formatCode="0.00E+00">
                  <c:v>4.9038399999999996E-3</c:v>
                </c:pt>
                <c:pt idx="167096" formatCode="0.00E+00">
                  <c:v>4.6463700000000004E-3</c:v>
                </c:pt>
                <c:pt idx="167097" formatCode="0.00E+00">
                  <c:v>4.3827500000000004E-3</c:v>
                </c:pt>
                <c:pt idx="167098" formatCode="0.00E+00">
                  <c:v>4.1134700000000001E-3</c:v>
                </c:pt>
                <c:pt idx="167099" formatCode="0.00E+00">
                  <c:v>3.8390099999999999E-3</c:v>
                </c:pt>
                <c:pt idx="167100" formatCode="0.00E+00">
                  <c:v>3.5598600000000002E-3</c:v>
                </c:pt>
                <c:pt idx="167101" formatCode="0.00E+00">
                  <c:v>3.2765099999999998E-3</c:v>
                </c:pt>
                <c:pt idx="167102" formatCode="0.00E+00">
                  <c:v>2.9894800000000001E-3</c:v>
                </c:pt>
                <c:pt idx="167103" formatCode="0.00E+00">
                  <c:v>2.6992700000000001E-3</c:v>
                </c:pt>
                <c:pt idx="167104" formatCode="0.00E+00">
                  <c:v>2.40639E-3</c:v>
                </c:pt>
                <c:pt idx="167105" formatCode="0.00E+00">
                  <c:v>2.1113500000000001E-3</c:v>
                </c:pt>
                <c:pt idx="167106" formatCode="0.00E+00">
                  <c:v>1.81467E-3</c:v>
                </c:pt>
                <c:pt idx="167107" formatCode="0.00E+00">
                  <c:v>1.5168600000000001E-3</c:v>
                </c:pt>
                <c:pt idx="167108" formatCode="0.00E+00">
                  <c:v>1.2184400000000001E-3</c:v>
                </c:pt>
                <c:pt idx="167109" formatCode="0.00E+00">
                  <c:v>9.1992599999999995E-4</c:v>
                </c:pt>
                <c:pt idx="167110" formatCode="0.00E+00">
                  <c:v>6.2182700000000004E-4</c:v>
                </c:pt>
                <c:pt idx="167111" formatCode="0.00E+00">
                  <c:v>3.24653E-4</c:v>
                </c:pt>
                <c:pt idx="167112" formatCode="0.00E+00">
                  <c:v>2.89088E-5</c:v>
                </c:pt>
                <c:pt idx="167113" formatCode="0.00E+00">
                  <c:v>-2.6490500000000001E-4</c:v>
                </c:pt>
                <c:pt idx="167114" formatCode="0.00E+00">
                  <c:v>-5.5629400000000004E-4</c:v>
                </c:pt>
                <c:pt idx="167115" formatCode="0.00E+00">
                  <c:v>-8.4476899999999999E-4</c:v>
                </c:pt>
                <c:pt idx="167116" formatCode="0.00E+00">
                  <c:v>-1.12985E-3</c:v>
                </c:pt>
                <c:pt idx="167117" formatCode="0.00E+00">
                  <c:v>-1.41106E-3</c:v>
                </c:pt>
                <c:pt idx="167118" formatCode="0.00E+00">
                  <c:v>-1.6879499999999999E-3</c:v>
                </c:pt>
                <c:pt idx="167119" formatCode="0.00E+00">
                  <c:v>-1.9600500000000001E-3</c:v>
                </c:pt>
                <c:pt idx="167120" formatCode="0.00E+00">
                  <c:v>-2.2269199999999999E-3</c:v>
                </c:pt>
                <c:pt idx="167121" formatCode="0.00E+00">
                  <c:v>-2.4881399999999998E-3</c:v>
                </c:pt>
                <c:pt idx="167122" formatCode="0.00E+00">
                  <c:v>-2.7432699999999999E-3</c:v>
                </c:pt>
                <c:pt idx="167123" formatCode="0.00E+00">
                  <c:v>-2.9919299999999999E-3</c:v>
                </c:pt>
                <c:pt idx="167124" formatCode="0.00E+00">
                  <c:v>-3.2336999999999999E-3</c:v>
                </c:pt>
                <c:pt idx="167125" formatCode="0.00E+00">
                  <c:v>-3.4682200000000002E-3</c:v>
                </c:pt>
                <c:pt idx="167126" formatCode="0.00E+00">
                  <c:v>-3.6951100000000001E-3</c:v>
                </c:pt>
                <c:pt idx="167127" formatCode="0.00E+00">
                  <c:v>-3.9140399999999997E-3</c:v>
                </c:pt>
                <c:pt idx="167128" formatCode="0.00E+00">
                  <c:v>-4.1246599999999996E-3</c:v>
                </c:pt>
                <c:pt idx="167129" formatCode="0.00E+00">
                  <c:v>-4.3266700000000003E-3</c:v>
                </c:pt>
                <c:pt idx="167130" formatCode="0.00E+00">
                  <c:v>-4.5197600000000003E-3</c:v>
                </c:pt>
                <c:pt idx="167131" formatCode="0.00E+00">
                  <c:v>-4.7036500000000002E-3</c:v>
                </c:pt>
                <c:pt idx="167132" formatCode="0.00E+00">
                  <c:v>-4.8780799999999999E-3</c:v>
                </c:pt>
                <c:pt idx="167133" formatCode="0.00E+00">
                  <c:v>-5.0428000000000001E-3</c:v>
                </c:pt>
                <c:pt idx="167134" formatCode="0.00E+00">
                  <c:v>-5.1975900000000002E-3</c:v>
                </c:pt>
                <c:pt idx="167135" formatCode="0.00E+00">
                  <c:v>-5.3422299999999999E-3</c:v>
                </c:pt>
                <c:pt idx="167136" formatCode="0.00E+00">
                  <c:v>-5.4765500000000002E-3</c:v>
                </c:pt>
                <c:pt idx="167137" formatCode="0.00E+00">
                  <c:v>-5.6003700000000003E-3</c:v>
                </c:pt>
                <c:pt idx="167138" formatCode="0.00E+00">
                  <c:v>-5.7135500000000004E-3</c:v>
                </c:pt>
                <c:pt idx="167139" formatCode="0.00E+00">
                  <c:v>-5.8159600000000002E-3</c:v>
                </c:pt>
                <c:pt idx="167140" formatCode="0.00E+00">
                  <c:v>-5.9074799999999997E-3</c:v>
                </c:pt>
                <c:pt idx="167141" formatCode="0.00E+00">
                  <c:v>-5.98804E-3</c:v>
                </c:pt>
                <c:pt idx="167142" formatCode="0.00E+00">
                  <c:v>-6.05756E-3</c:v>
                </c:pt>
                <c:pt idx="167143" formatCode="0.00E+00">
                  <c:v>-6.1160099999999998E-3</c:v>
                </c:pt>
                <c:pt idx="167144" formatCode="0.00E+00">
                  <c:v>-6.1633499999999997E-3</c:v>
                </c:pt>
                <c:pt idx="167145" formatCode="0.00E+00">
                  <c:v>-6.1995799999999997E-3</c:v>
                </c:pt>
                <c:pt idx="167146" formatCode="0.00E+00">
                  <c:v>-6.2247099999999996E-3</c:v>
                </c:pt>
                <c:pt idx="167147" formatCode="0.00E+00">
                  <c:v>-6.2387800000000002E-3</c:v>
                </c:pt>
                <c:pt idx="167148" formatCode="0.00E+00">
                  <c:v>-6.2418500000000002E-3</c:v>
                </c:pt>
                <c:pt idx="167149" formatCode="0.00E+00">
                  <c:v>-6.23399E-3</c:v>
                </c:pt>
                <c:pt idx="167150" formatCode="0.00E+00">
                  <c:v>-6.2153E-3</c:v>
                </c:pt>
                <c:pt idx="167151" formatCode="0.00E+00">
                  <c:v>-6.1858900000000003E-3</c:v>
                </c:pt>
                <c:pt idx="167152" formatCode="0.00E+00">
                  <c:v>-6.1459000000000001E-3</c:v>
                </c:pt>
                <c:pt idx="167153" formatCode="0.00E+00">
                  <c:v>-6.0954800000000003E-3</c:v>
                </c:pt>
                <c:pt idx="167154" formatCode="0.00E+00">
                  <c:v>-6.0347999999999999E-3</c:v>
                </c:pt>
                <c:pt idx="167155" formatCode="0.00E+00">
                  <c:v>-5.9640600000000002E-3</c:v>
                </c:pt>
                <c:pt idx="167156" formatCode="0.00E+00">
                  <c:v>-5.8834500000000001E-3</c:v>
                </c:pt>
                <c:pt idx="167157" formatCode="0.00E+00">
                  <c:v>-5.79321E-3</c:v>
                </c:pt>
                <c:pt idx="167158" formatCode="0.00E+00">
                  <c:v>-5.6935800000000002E-3</c:v>
                </c:pt>
                <c:pt idx="167159" formatCode="0.00E+00">
                  <c:v>-5.5848199999999999E-3</c:v>
                </c:pt>
                <c:pt idx="167160" formatCode="0.00E+00">
                  <c:v>-5.4671900000000002E-3</c:v>
                </c:pt>
                <c:pt idx="167161" formatCode="0.00E+00">
                  <c:v>-5.3409900000000003E-3</c:v>
                </c:pt>
                <c:pt idx="167162" formatCode="0.00E+00">
                  <c:v>-5.20653E-3</c:v>
                </c:pt>
                <c:pt idx="167163" formatCode="0.00E+00">
                  <c:v>-5.0641100000000001E-3</c:v>
                </c:pt>
                <c:pt idx="167164" formatCode="0.00E+00">
                  <c:v>-4.9140800000000004E-3</c:v>
                </c:pt>
                <c:pt idx="167165" formatCode="0.00E+00">
                  <c:v>-4.7567699999999996E-3</c:v>
                </c:pt>
                <c:pt idx="167166" formatCode="0.00E+00">
                  <c:v>-4.59254E-3</c:v>
                </c:pt>
                <c:pt idx="167167" formatCode="0.00E+00">
                  <c:v>-4.4217600000000003E-3</c:v>
                </c:pt>
                <c:pt idx="167168" formatCode="0.00E+00">
                  <c:v>-4.2448E-3</c:v>
                </c:pt>
                <c:pt idx="167169" formatCode="0.00E+00">
                  <c:v>-4.0620500000000002E-3</c:v>
                </c:pt>
                <c:pt idx="167170" formatCode="0.00E+00">
                  <c:v>-3.8739099999999999E-3</c:v>
                </c:pt>
                <c:pt idx="167171" formatCode="0.00E+00">
                  <c:v>-3.6807799999999998E-3</c:v>
                </c:pt>
                <c:pt idx="167172" formatCode="0.00E+00">
                  <c:v>-3.48307E-3</c:v>
                </c:pt>
                <c:pt idx="167173" formatCode="0.00E+00">
                  <c:v>-3.2812000000000002E-3</c:v>
                </c:pt>
                <c:pt idx="167174" formatCode="0.00E+00">
                  <c:v>-3.0755999999999999E-3</c:v>
                </c:pt>
                <c:pt idx="167175" formatCode="0.00E+00">
                  <c:v>-2.8666799999999999E-3</c:v>
                </c:pt>
                <c:pt idx="167176" formatCode="0.00E+00">
                  <c:v>-2.65489E-3</c:v>
                </c:pt>
                <c:pt idx="167177" formatCode="0.00E+00">
                  <c:v>-2.4406599999999999E-3</c:v>
                </c:pt>
                <c:pt idx="167178" formatCode="0.00E+00">
                  <c:v>-2.22442E-3</c:v>
                </c:pt>
                <c:pt idx="167179" formatCode="0.00E+00">
                  <c:v>-2.0066300000000001E-3</c:v>
                </c:pt>
                <c:pt idx="167180" formatCode="0.00E+00">
                  <c:v>-1.7877100000000001E-3</c:v>
                </c:pt>
                <c:pt idx="167181" formatCode="0.00E+00">
                  <c:v>-1.5681099999999999E-3</c:v>
                </c:pt>
                <c:pt idx="167182" formatCode="0.00E+00">
                  <c:v>-1.34826E-3</c:v>
                </c:pt>
                <c:pt idx="167183" formatCode="0.00E+00">
                  <c:v>-1.1286099999999999E-3</c:v>
                </c:pt>
                <c:pt idx="167184" formatCode="0.00E+00">
                  <c:v>-9.0959299999999999E-4</c:v>
                </c:pt>
                <c:pt idx="167185" formatCode="0.00E+00">
                  <c:v>-6.9163299999999998E-4</c:v>
                </c:pt>
                <c:pt idx="167186" formatCode="0.00E+00">
                  <c:v>-4.7516000000000002E-4</c:v>
                </c:pt>
                <c:pt idx="167187" formatCode="0.00E+00">
                  <c:v>-2.6059599999999998E-4</c:v>
                </c:pt>
                <c:pt idx="167188" formatCode="0.00E+00">
                  <c:v>-4.8356499999999997E-5</c:v>
                </c:pt>
                <c:pt idx="167189" formatCode="0.00E+00">
                  <c:v>1.6114999999999999E-4</c:v>
                </c:pt>
                <c:pt idx="167190" formatCode="0.00E+00">
                  <c:v>3.6752099999999999E-4</c:v>
                </c:pt>
                <c:pt idx="167191" formatCode="0.00E+00">
                  <c:v>5.7036299999999995E-4</c:v>
                </c:pt>
                <c:pt idx="167192" formatCode="0.00E+00">
                  <c:v>7.69293E-4</c:v>
                </c:pt>
                <c:pt idx="167193" formatCode="0.00E+00">
                  <c:v>9.6393599999999998E-4</c:v>
                </c:pt>
                <c:pt idx="167194" formatCode="0.00E+00">
                  <c:v>1.1539300000000001E-3</c:v>
                </c:pt>
                <c:pt idx="167195" formatCode="0.00E+00">
                  <c:v>1.33891E-3</c:v>
                </c:pt>
                <c:pt idx="167196" formatCode="0.00E+00">
                  <c:v>1.51855E-3</c:v>
                </c:pt>
                <c:pt idx="167197" formatCode="0.00E+00">
                  <c:v>1.6925200000000001E-3</c:v>
                </c:pt>
                <c:pt idx="167198" formatCode="0.00E+00">
                  <c:v>1.86049E-3</c:v>
                </c:pt>
                <c:pt idx="167199" formatCode="0.00E+00">
                  <c:v>2.0221800000000002E-3</c:v>
                </c:pt>
                <c:pt idx="167200" formatCode="0.00E+00">
                  <c:v>2.1772699999999998E-3</c:v>
                </c:pt>
                <c:pt idx="167201" formatCode="0.00E+00">
                  <c:v>2.3255200000000002E-3</c:v>
                </c:pt>
                <c:pt idx="167202" formatCode="0.00E+00">
                  <c:v>2.46664E-3</c:v>
                </c:pt>
                <c:pt idx="167203" formatCode="0.00E+00">
                  <c:v>2.60041E-3</c:v>
                </c:pt>
                <c:pt idx="167204" formatCode="0.00E+00">
                  <c:v>2.7266E-3</c:v>
                </c:pt>
                <c:pt idx="167205" formatCode="0.00E+00">
                  <c:v>2.8449899999999999E-3</c:v>
                </c:pt>
                <c:pt idx="167206" formatCode="0.00E+00">
                  <c:v>2.9553800000000001E-3</c:v>
                </c:pt>
                <c:pt idx="167207" formatCode="0.00E+00">
                  <c:v>3.05762E-3</c:v>
                </c:pt>
                <c:pt idx="167208" formatCode="0.00E+00">
                  <c:v>3.1515200000000001E-3</c:v>
                </c:pt>
                <c:pt idx="167209" formatCode="0.00E+00">
                  <c:v>3.2369600000000001E-3</c:v>
                </c:pt>
                <c:pt idx="167210" formatCode="0.00E+00">
                  <c:v>3.3138E-3</c:v>
                </c:pt>
                <c:pt idx="167211" formatCode="0.00E+00">
                  <c:v>3.3819499999999999E-3</c:v>
                </c:pt>
                <c:pt idx="167212" formatCode="0.00E+00">
                  <c:v>3.4413099999999999E-3</c:v>
                </c:pt>
                <c:pt idx="167213" formatCode="0.00E+00">
                  <c:v>3.4918200000000001E-3</c:v>
                </c:pt>
                <c:pt idx="167214" formatCode="0.00E+00">
                  <c:v>3.5334199999999998E-3</c:v>
                </c:pt>
                <c:pt idx="167215" formatCode="0.00E+00">
                  <c:v>3.5660800000000001E-3</c:v>
                </c:pt>
                <c:pt idx="167216" formatCode="0.00E+00">
                  <c:v>3.5898000000000002E-3</c:v>
                </c:pt>
                <c:pt idx="167217" formatCode="0.00E+00">
                  <c:v>3.6045700000000001E-3</c:v>
                </c:pt>
                <c:pt idx="167218" formatCode="0.00E+00">
                  <c:v>3.61042E-3</c:v>
                </c:pt>
                <c:pt idx="167219" formatCode="0.00E+00">
                  <c:v>3.6073899999999998E-3</c:v>
                </c:pt>
                <c:pt idx="167220" formatCode="0.00E+00">
                  <c:v>3.5955399999999999E-3</c:v>
                </c:pt>
                <c:pt idx="167221" formatCode="0.00E+00">
                  <c:v>3.5749499999999999E-3</c:v>
                </c:pt>
                <c:pt idx="167222" formatCode="0.00E+00">
                  <c:v>3.54572E-3</c:v>
                </c:pt>
                <c:pt idx="167223" formatCode="0.00E+00">
                  <c:v>3.5079500000000001E-3</c:v>
                </c:pt>
                <c:pt idx="167224" formatCode="0.00E+00">
                  <c:v>3.4617900000000002E-3</c:v>
                </c:pt>
                <c:pt idx="167225" formatCode="0.00E+00">
                  <c:v>3.4073900000000002E-3</c:v>
                </c:pt>
                <c:pt idx="167226" formatCode="0.00E+00">
                  <c:v>3.3449E-3</c:v>
                </c:pt>
                <c:pt idx="167227" formatCode="0.00E+00">
                  <c:v>3.27451E-3</c:v>
                </c:pt>
                <c:pt idx="167228" formatCode="0.00E+00">
                  <c:v>3.1964099999999998E-3</c:v>
                </c:pt>
                <c:pt idx="167229" formatCode="0.00E+00">
                  <c:v>3.1108300000000002E-3</c:v>
                </c:pt>
                <c:pt idx="167230" formatCode="0.00E+00">
                  <c:v>3.0179999999999998E-3</c:v>
                </c:pt>
                <c:pt idx="167231" formatCode="0.00E+00">
                  <c:v>2.9181400000000001E-3</c:v>
                </c:pt>
                <c:pt idx="167232" formatCode="0.00E+00">
                  <c:v>2.81154E-3</c:v>
                </c:pt>
                <c:pt idx="167233" formatCode="0.00E+00">
                  <c:v>2.6984499999999998E-3</c:v>
                </c:pt>
                <c:pt idx="167234" formatCode="0.00E+00">
                  <c:v>2.57916E-3</c:v>
                </c:pt>
                <c:pt idx="167235" formatCode="0.00E+00">
                  <c:v>2.4539700000000002E-3</c:v>
                </c:pt>
                <c:pt idx="167236" formatCode="0.00E+00">
                  <c:v>2.3232000000000001E-3</c:v>
                </c:pt>
                <c:pt idx="167237" formatCode="0.00E+00">
                  <c:v>2.1871500000000001E-3</c:v>
                </c:pt>
                <c:pt idx="167238" formatCode="0.00E+00">
                  <c:v>2.0461699999999999E-3</c:v>
                </c:pt>
                <c:pt idx="167239" formatCode="0.00E+00">
                  <c:v>1.90059E-3</c:v>
                </c:pt>
                <c:pt idx="167240" formatCode="0.00E+00">
                  <c:v>1.75077E-3</c:v>
                </c:pt>
                <c:pt idx="167241" formatCode="0.00E+00">
                  <c:v>1.59706E-3</c:v>
                </c:pt>
                <c:pt idx="167242" formatCode="0.00E+00">
                  <c:v>1.43984E-3</c:v>
                </c:pt>
                <c:pt idx="167243" formatCode="0.00E+00">
                  <c:v>1.2794799999999999E-3</c:v>
                </c:pt>
                <c:pt idx="167244" formatCode="0.00E+00">
                  <c:v>1.1163499999999999E-3</c:v>
                </c:pt>
                <c:pt idx="167245" formatCode="0.00E+00">
                  <c:v>9.5085500000000002E-4</c:v>
                </c:pt>
                <c:pt idx="167246" formatCode="0.00E+00">
                  <c:v>7.83375E-4</c:v>
                </c:pt>
                <c:pt idx="167247" formatCode="0.00E+00">
                  <c:v>6.1430899999999995E-4</c:v>
                </c:pt>
                <c:pt idx="167248" formatCode="0.00E+00">
                  <c:v>4.44055E-4</c:v>
                </c:pt>
                <c:pt idx="167249" formatCode="0.00E+00">
                  <c:v>2.7301499999999999E-4</c:v>
                </c:pt>
                <c:pt idx="167250" formatCode="0.00E+00">
                  <c:v>1.01592E-4</c:v>
                </c:pt>
                <c:pt idx="167251" formatCode="0.00E+00">
                  <c:v>-6.9810900000000006E-5</c:v>
                </c:pt>
                <c:pt idx="167252" formatCode="0.00E+00">
                  <c:v>-2.4079E-4</c:v>
                </c:pt>
                <c:pt idx="167253" formatCode="0.00E+00">
                  <c:v>-4.1094200000000002E-4</c:v>
                </c:pt>
                <c:pt idx="167254" formatCode="0.00E+00">
                  <c:v>-5.7986500000000005E-4</c:v>
                </c:pt>
                <c:pt idx="167255" formatCode="0.00E+00">
                  <c:v>-7.47162E-4</c:v>
                </c:pt>
                <c:pt idx="167256" formatCode="0.00E+00">
                  <c:v>-9.1243499999999996E-4</c:v>
                </c:pt>
                <c:pt idx="167257" formatCode="0.00E+00">
                  <c:v>-1.07529E-3</c:v>
                </c:pt>
                <c:pt idx="167258" formatCode="0.00E+00">
                  <c:v>-1.2353500000000001E-3</c:v>
                </c:pt>
                <c:pt idx="167259" formatCode="0.00E+00">
                  <c:v>-1.3922299999999999E-3</c:v>
                </c:pt>
                <c:pt idx="167260" formatCode="0.00E+00">
                  <c:v>-1.54554E-3</c:v>
                </c:pt>
                <c:pt idx="167261" formatCode="0.00E+00">
                  <c:v>-1.6949300000000001E-3</c:v>
                </c:pt>
                <c:pt idx="167262" formatCode="0.00E+00">
                  <c:v>-1.84004E-3</c:v>
                </c:pt>
                <c:pt idx="167263" formatCode="0.00E+00">
                  <c:v>-1.98051E-3</c:v>
                </c:pt>
                <c:pt idx="167264" formatCode="0.00E+00">
                  <c:v>-2.1159999999999998E-3</c:v>
                </c:pt>
                <c:pt idx="167265" formatCode="0.00E+00">
                  <c:v>-2.24618E-3</c:v>
                </c:pt>
                <c:pt idx="167266" formatCode="0.00E+00">
                  <c:v>-2.3707300000000001E-3</c:v>
                </c:pt>
                <c:pt idx="167267" formatCode="0.00E+00">
                  <c:v>-2.4893300000000001E-3</c:v>
                </c:pt>
                <c:pt idx="167268" formatCode="0.00E+00">
                  <c:v>-2.6017000000000002E-3</c:v>
                </c:pt>
                <c:pt idx="167269" formatCode="0.00E+00">
                  <c:v>-2.70754E-3</c:v>
                </c:pt>
                <c:pt idx="167270" formatCode="0.00E+00">
                  <c:v>-2.8065799999999999E-3</c:v>
                </c:pt>
                <c:pt idx="167271" formatCode="0.00E+00">
                  <c:v>-2.8985600000000001E-3</c:v>
                </c:pt>
                <c:pt idx="167272" formatCode="0.00E+00">
                  <c:v>-2.9832399999999999E-3</c:v>
                </c:pt>
                <c:pt idx="167273" formatCode="0.00E+00">
                  <c:v>-3.0603900000000001E-3</c:v>
                </c:pt>
                <c:pt idx="167274" formatCode="0.00E+00">
                  <c:v>-3.1297899999999999E-3</c:v>
                </c:pt>
                <c:pt idx="167275" formatCode="0.00E+00">
                  <c:v>-3.1912500000000001E-3</c:v>
                </c:pt>
                <c:pt idx="167276" formatCode="0.00E+00">
                  <c:v>-3.2445799999999999E-3</c:v>
                </c:pt>
                <c:pt idx="167277" formatCode="0.00E+00">
                  <c:v>-3.28962E-3</c:v>
                </c:pt>
                <c:pt idx="167278" formatCode="0.00E+00">
                  <c:v>-3.32621E-3</c:v>
                </c:pt>
                <c:pt idx="167279" formatCode="0.00E+00">
                  <c:v>-3.3542300000000001E-3</c:v>
                </c:pt>
                <c:pt idx="167280" formatCode="0.00E+00">
                  <c:v>-3.3735700000000002E-3</c:v>
                </c:pt>
                <c:pt idx="167281" formatCode="0.00E+00">
                  <c:v>-3.3841100000000001E-3</c:v>
                </c:pt>
                <c:pt idx="167282" formatCode="0.00E+00">
                  <c:v>-3.3857900000000001E-3</c:v>
                </c:pt>
                <c:pt idx="167283" formatCode="0.00E+00">
                  <c:v>-3.3785500000000001E-3</c:v>
                </c:pt>
                <c:pt idx="167284" formatCode="0.00E+00">
                  <c:v>-3.3623300000000002E-3</c:v>
                </c:pt>
                <c:pt idx="167285" formatCode="0.00E+00">
                  <c:v>-3.3371299999999998E-3</c:v>
                </c:pt>
                <c:pt idx="167286" formatCode="0.00E+00">
                  <c:v>-3.30292E-3</c:v>
                </c:pt>
                <c:pt idx="167287" formatCode="0.00E+00">
                  <c:v>-3.2597400000000001E-3</c:v>
                </c:pt>
                <c:pt idx="167288" formatCode="0.00E+00">
                  <c:v>-3.2076000000000001E-3</c:v>
                </c:pt>
                <c:pt idx="167289" formatCode="0.00E+00">
                  <c:v>-3.1465600000000001E-3</c:v>
                </c:pt>
                <c:pt idx="167290" formatCode="0.00E+00">
                  <c:v>-3.07669E-3</c:v>
                </c:pt>
                <c:pt idx="167291" formatCode="0.00E+00">
                  <c:v>-2.9980800000000002E-3</c:v>
                </c:pt>
                <c:pt idx="167292" formatCode="0.00E+00">
                  <c:v>-2.9108200000000002E-3</c:v>
                </c:pt>
                <c:pt idx="167293" formatCode="0.00E+00">
                  <c:v>-2.8150599999999999E-3</c:v>
                </c:pt>
                <c:pt idx="167294" formatCode="0.00E+00">
                  <c:v>-2.7109199999999999E-3</c:v>
                </c:pt>
                <c:pt idx="167295" formatCode="0.00E+00">
                  <c:v>-2.5985600000000002E-3</c:v>
                </c:pt>
                <c:pt idx="167296" formatCode="0.00E+00">
                  <c:v>-2.47818E-3</c:v>
                </c:pt>
                <c:pt idx="167297" formatCode="0.00E+00">
                  <c:v>-2.34995E-3</c:v>
                </c:pt>
                <c:pt idx="167298" formatCode="0.00E+00">
                  <c:v>-2.2140900000000002E-3</c:v>
                </c:pt>
                <c:pt idx="167299" formatCode="0.00E+00">
                  <c:v>-2.07084E-3</c:v>
                </c:pt>
                <c:pt idx="167300" formatCode="0.00E+00">
                  <c:v>-1.9204199999999999E-3</c:v>
                </c:pt>
                <c:pt idx="167301" formatCode="0.00E+00">
                  <c:v>-1.76311E-3</c:v>
                </c:pt>
                <c:pt idx="167302" formatCode="0.00E+00">
                  <c:v>-1.59918E-3</c:v>
                </c:pt>
                <c:pt idx="167303" formatCode="0.00E+00">
                  <c:v>-1.42892E-3</c:v>
                </c:pt>
                <c:pt idx="167304" formatCode="0.00E+00">
                  <c:v>-1.25263E-3</c:v>
                </c:pt>
                <c:pt idx="167305" formatCode="0.00E+00">
                  <c:v>-1.0706299999999999E-3</c:v>
                </c:pt>
                <c:pt idx="167306" formatCode="0.00E+00">
                  <c:v>-8.8324599999999997E-4</c:v>
                </c:pt>
                <c:pt idx="167307" formatCode="0.00E+00">
                  <c:v>-6.9083000000000002E-4</c:v>
                </c:pt>
                <c:pt idx="167308" formatCode="0.00E+00">
                  <c:v>-4.9373400000000001E-4</c:v>
                </c:pt>
                <c:pt idx="167309" formatCode="0.00E+00">
                  <c:v>-2.92324E-4</c:v>
                </c:pt>
                <c:pt idx="167310" formatCode="0.00E+00">
                  <c:v>-8.6977600000000006E-5</c:v>
                </c:pt>
                <c:pt idx="167311" formatCode="0.00E+00">
                  <c:v>1.2191799999999999E-4</c:v>
                </c:pt>
                <c:pt idx="167312" formatCode="0.00E+00">
                  <c:v>3.3396700000000001E-4</c:v>
                </c:pt>
                <c:pt idx="167313" formatCode="0.00E+00">
                  <c:v>5.4876499999999999E-4</c:v>
                </c:pt>
                <c:pt idx="167314" formatCode="0.00E+00">
                  <c:v>7.6589799999999999E-4</c:v>
                </c:pt>
                <c:pt idx="167315" formatCode="0.00E+00">
                  <c:v>9.8494800000000003E-4</c:v>
                </c:pt>
                <c:pt idx="167316" formatCode="0.00E+00">
                  <c:v>1.20549E-3</c:v>
                </c:pt>
                <c:pt idx="167317" formatCode="0.00E+00">
                  <c:v>1.42709E-3</c:v>
                </c:pt>
                <c:pt idx="167318" formatCode="0.00E+00">
                  <c:v>1.64931E-3</c:v>
                </c:pt>
                <c:pt idx="167319" formatCode="0.00E+00">
                  <c:v>1.8717199999999999E-3</c:v>
                </c:pt>
                <c:pt idx="167320" formatCode="0.00E+00">
                  <c:v>2.0938699999999998E-3</c:v>
                </c:pt>
                <c:pt idx="167321" formatCode="0.00E+00">
                  <c:v>2.3153200000000001E-3</c:v>
                </c:pt>
                <c:pt idx="167322" formatCode="0.00E+00">
                  <c:v>2.5356200000000001E-3</c:v>
                </c:pt>
                <c:pt idx="167323" formatCode="0.00E+00">
                  <c:v>2.7543300000000001E-3</c:v>
                </c:pt>
                <c:pt idx="167324" formatCode="0.00E+00">
                  <c:v>2.9710000000000001E-3</c:v>
                </c:pt>
                <c:pt idx="167325" formatCode="0.00E+00">
                  <c:v>3.1851800000000001E-3</c:v>
                </c:pt>
                <c:pt idx="167326" formatCode="0.00E+00">
                  <c:v>3.3964300000000002E-3</c:v>
                </c:pt>
                <c:pt idx="167327" formatCode="0.00E+00">
                  <c:v>3.6043199999999998E-3</c:v>
                </c:pt>
                <c:pt idx="167328" formatCode="0.00E+00">
                  <c:v>3.8084E-3</c:v>
                </c:pt>
                <c:pt idx="167329" formatCode="0.00E+00">
                  <c:v>4.0082499999999997E-3</c:v>
                </c:pt>
                <c:pt idx="167330" formatCode="0.00E+00">
                  <c:v>4.2034400000000001E-3</c:v>
                </c:pt>
                <c:pt idx="167331" formatCode="0.00E+00">
                  <c:v>4.3935399999999996E-3</c:v>
                </c:pt>
                <c:pt idx="167332" formatCode="0.00E+00">
                  <c:v>4.5781600000000004E-3</c:v>
                </c:pt>
                <c:pt idx="167333" formatCode="0.00E+00">
                  <c:v>4.7568699999999998E-3</c:v>
                </c:pt>
                <c:pt idx="167334" formatCode="0.00E+00">
                  <c:v>4.9292900000000002E-3</c:v>
                </c:pt>
                <c:pt idx="167335" formatCode="0.00E+00">
                  <c:v>5.0950199999999996E-3</c:v>
                </c:pt>
                <c:pt idx="167336" formatCode="0.00E+00">
                  <c:v>5.2537E-3</c:v>
                </c:pt>
                <c:pt idx="167337" formatCode="0.00E+00">
                  <c:v>5.4049600000000003E-3</c:v>
                </c:pt>
                <c:pt idx="167338" formatCode="0.00E+00">
                  <c:v>5.54843E-3</c:v>
                </c:pt>
                <c:pt idx="167339" formatCode="0.00E+00">
                  <c:v>5.6837800000000003E-3</c:v>
                </c:pt>
                <c:pt idx="167340" formatCode="0.00E+00">
                  <c:v>5.8106800000000004E-3</c:v>
                </c:pt>
                <c:pt idx="167341" formatCode="0.00E+00">
                  <c:v>5.9288199999999996E-3</c:v>
                </c:pt>
                <c:pt idx="167342" formatCode="0.00E+00">
                  <c:v>6.0378899999999998E-3</c:v>
                </c:pt>
                <c:pt idx="167343" formatCode="0.00E+00">
                  <c:v>6.1376E-3</c:v>
                </c:pt>
                <c:pt idx="167344" formatCode="0.00E+00">
                  <c:v>6.2276900000000001E-3</c:v>
                </c:pt>
                <c:pt idx="167345" formatCode="0.00E+00">
                  <c:v>6.3079E-3</c:v>
                </c:pt>
                <c:pt idx="167346" formatCode="0.00E+00">
                  <c:v>6.37799E-3</c:v>
                </c:pt>
                <c:pt idx="167347" formatCode="0.00E+00">
                  <c:v>6.43774E-3</c:v>
                </c:pt>
                <c:pt idx="167348" formatCode="0.00E+00">
                  <c:v>6.48695E-3</c:v>
                </c:pt>
                <c:pt idx="167349" formatCode="0.00E+00">
                  <c:v>6.5254299999999996E-3</c:v>
                </c:pt>
                <c:pt idx="167350" formatCode="0.00E+00">
                  <c:v>6.5530099999999997E-3</c:v>
                </c:pt>
                <c:pt idx="167351" formatCode="0.00E+00">
                  <c:v>6.5695500000000004E-3</c:v>
                </c:pt>
                <c:pt idx="167352" formatCode="0.00E+00">
                  <c:v>6.5749099999999998E-3</c:v>
                </c:pt>
                <c:pt idx="167353" formatCode="0.00E+00">
                  <c:v>6.5689800000000003E-3</c:v>
                </c:pt>
                <c:pt idx="167354" formatCode="0.00E+00">
                  <c:v>6.5516799999999998E-3</c:v>
                </c:pt>
                <c:pt idx="167355" formatCode="0.00E+00">
                  <c:v>6.5229399999999996E-3</c:v>
                </c:pt>
                <c:pt idx="167356" formatCode="0.00E+00">
                  <c:v>6.4826900000000002E-3</c:v>
                </c:pt>
                <c:pt idx="167357" formatCode="0.00E+00">
                  <c:v>6.4309199999999997E-3</c:v>
                </c:pt>
                <c:pt idx="167358" formatCode="0.00E+00">
                  <c:v>6.3676100000000001E-3</c:v>
                </c:pt>
                <c:pt idx="167359" formatCode="0.00E+00">
                  <c:v>6.2927800000000004E-3</c:v>
                </c:pt>
                <c:pt idx="167360" formatCode="0.00E+00">
                  <c:v>6.2064499999999996E-3</c:v>
                </c:pt>
                <c:pt idx="167361" formatCode="0.00E+00">
                  <c:v>6.1086700000000001E-3</c:v>
                </c:pt>
                <c:pt idx="167362" formatCode="0.00E+00">
                  <c:v>5.9995300000000003E-3</c:v>
                </c:pt>
                <c:pt idx="167363" formatCode="0.00E+00">
                  <c:v>5.8791E-3</c:v>
                </c:pt>
                <c:pt idx="167364" formatCode="0.00E+00">
                  <c:v>5.7475099999999999E-3</c:v>
                </c:pt>
                <c:pt idx="167365" formatCode="0.00E+00">
                  <c:v>5.6048900000000004E-3</c:v>
                </c:pt>
                <c:pt idx="167366" formatCode="0.00E+00">
                  <c:v>5.4513900000000004E-3</c:v>
                </c:pt>
                <c:pt idx="167367" formatCode="0.00E+00">
                  <c:v>5.2871899999999998E-3</c:v>
                </c:pt>
                <c:pt idx="167368" formatCode="0.00E+00">
                  <c:v>5.11248E-3</c:v>
                </c:pt>
                <c:pt idx="167369" formatCode="0.00E+00">
                  <c:v>4.9274799999999997E-3</c:v>
                </c:pt>
                <c:pt idx="167370" formatCode="0.00E+00">
                  <c:v>4.7324000000000003E-3</c:v>
                </c:pt>
                <c:pt idx="167371" formatCode="0.00E+00">
                  <c:v>4.5275200000000002E-3</c:v>
                </c:pt>
                <c:pt idx="167372" formatCode="0.00E+00">
                  <c:v>4.3130900000000003E-3</c:v>
                </c:pt>
                <c:pt idx="167373" formatCode="0.00E+00">
                  <c:v>4.0894099999999999E-3</c:v>
                </c:pt>
                <c:pt idx="167374" formatCode="0.00E+00">
                  <c:v>3.8567699999999998E-3</c:v>
                </c:pt>
                <c:pt idx="167375" formatCode="0.00E+00">
                  <c:v>3.6155100000000002E-3</c:v>
                </c:pt>
                <c:pt idx="167376" formatCode="0.00E+00">
                  <c:v>3.3659499999999999E-3</c:v>
                </c:pt>
                <c:pt idx="167377" formatCode="0.00E+00">
                  <c:v>3.10846E-3</c:v>
                </c:pt>
                <c:pt idx="167378" formatCode="0.00E+00">
                  <c:v>2.8433999999999998E-3</c:v>
                </c:pt>
                <c:pt idx="167379" formatCode="0.00E+00">
                  <c:v>2.5711699999999998E-3</c:v>
                </c:pt>
                <c:pt idx="167380" formatCode="0.00E+00">
                  <c:v>2.2921600000000001E-3</c:v>
                </c:pt>
                <c:pt idx="167381" formatCode="0.00E+00">
                  <c:v>2.0067800000000001E-3</c:v>
                </c:pt>
                <c:pt idx="167382" formatCode="0.00E+00">
                  <c:v>1.71546E-3</c:v>
                </c:pt>
                <c:pt idx="167383" formatCode="0.00E+00">
                  <c:v>1.4186400000000001E-3</c:v>
                </c:pt>
                <c:pt idx="167384" formatCode="0.00E+00">
                  <c:v>1.11677E-3</c:v>
                </c:pt>
                <c:pt idx="167385" formatCode="0.00E+00">
                  <c:v>8.1030399999999997E-4</c:v>
                </c:pt>
                <c:pt idx="167386" formatCode="0.00E+00">
                  <c:v>4.9972299999999999E-4</c:v>
                </c:pt>
                <c:pt idx="167387" formatCode="0.00E+00">
                  <c:v>1.8550399999999999E-4</c:v>
                </c:pt>
                <c:pt idx="167388" formatCode="0.00E+00">
                  <c:v>-1.31865E-4</c:v>
                </c:pt>
                <c:pt idx="167389" formatCode="0.00E+00">
                  <c:v>-4.5188599999999998E-4</c:v>
                </c:pt>
                <c:pt idx="167390" formatCode="0.00E+00">
                  <c:v>-7.7405799999999999E-4</c:v>
                </c:pt>
                <c:pt idx="167391" formatCode="0.00E+00">
                  <c:v>-1.0978699999999999E-3</c:v>
                </c:pt>
                <c:pt idx="167392" formatCode="0.00E+00">
                  <c:v>-1.42281E-3</c:v>
                </c:pt>
                <c:pt idx="167393" formatCode="0.00E+00">
                  <c:v>-1.7483500000000001E-3</c:v>
                </c:pt>
                <c:pt idx="167394" formatCode="0.00E+00">
                  <c:v>-2.0739899999999999E-3</c:v>
                </c:pt>
                <c:pt idx="167395" formatCode="0.00E+00">
                  <c:v>-2.3991799999999999E-3</c:v>
                </c:pt>
                <c:pt idx="167396" formatCode="0.00E+00">
                  <c:v>-2.7234E-3</c:v>
                </c:pt>
                <c:pt idx="167397" formatCode="0.00E+00">
                  <c:v>-3.0461400000000001E-3</c:v>
                </c:pt>
                <c:pt idx="167398" formatCode="0.00E+00">
                  <c:v>-3.3668499999999998E-3</c:v>
                </c:pt>
                <c:pt idx="167399" formatCode="0.00E+00">
                  <c:v>-3.6850199999999998E-3</c:v>
                </c:pt>
                <c:pt idx="167400" formatCode="0.00E+00">
                  <c:v>-4.0001200000000002E-3</c:v>
                </c:pt>
                <c:pt idx="167401" formatCode="0.00E+00">
                  <c:v>-4.3116400000000003E-3</c:v>
                </c:pt>
                <c:pt idx="167402" formatCode="0.00E+00">
                  <c:v>-4.6190500000000004E-3</c:v>
                </c:pt>
                <c:pt idx="167403" formatCode="0.00E+00">
                  <c:v>-4.9218400000000002E-3</c:v>
                </c:pt>
                <c:pt idx="167404" formatCode="0.00E+00">
                  <c:v>-5.2195000000000002E-3</c:v>
                </c:pt>
                <c:pt idx="167405" formatCode="0.00E+00">
                  <c:v>-5.5115399999999997E-3</c:v>
                </c:pt>
                <c:pt idx="167406" formatCode="0.00E+00">
                  <c:v>-5.7974599999999999E-3</c:v>
                </c:pt>
                <c:pt idx="167407" formatCode="0.00E+00">
                  <c:v>-6.0767800000000004E-3</c:v>
                </c:pt>
                <c:pt idx="167408" formatCode="0.00E+00">
                  <c:v>-6.3490200000000004E-3</c:v>
                </c:pt>
                <c:pt idx="167409" formatCode="0.00E+00">
                  <c:v>-6.61372E-3</c:v>
                </c:pt>
                <c:pt idx="167410" formatCode="0.00E+00">
                  <c:v>-6.8704100000000004E-3</c:v>
                </c:pt>
                <c:pt idx="167411" formatCode="0.00E+00">
                  <c:v>-7.1186699999999997E-3</c:v>
                </c:pt>
                <c:pt idx="167412" formatCode="0.00E+00">
                  <c:v>-7.3580399999999997E-3</c:v>
                </c:pt>
                <c:pt idx="167413" formatCode="0.00E+00">
                  <c:v>-7.5881300000000002E-3</c:v>
                </c:pt>
                <c:pt idx="167414" formatCode="0.00E+00">
                  <c:v>-7.8085100000000003E-3</c:v>
                </c:pt>
                <c:pt idx="167415" formatCode="0.00E+00">
                  <c:v>-8.0187999999999995E-3</c:v>
                </c:pt>
                <c:pt idx="167416" formatCode="0.00E+00">
                  <c:v>-8.2186299999999993E-3</c:v>
                </c:pt>
                <c:pt idx="167417" formatCode="0.00E+00">
                  <c:v>-8.4076299999999993E-3</c:v>
                </c:pt>
                <c:pt idx="167418" formatCode="0.00E+00">
                  <c:v>-8.5854699999999996E-3</c:v>
                </c:pt>
                <c:pt idx="167419" formatCode="0.00E+00">
                  <c:v>-8.7518100000000005E-3</c:v>
                </c:pt>
                <c:pt idx="167420" formatCode="0.00E+00">
                  <c:v>-8.9063400000000004E-3</c:v>
                </c:pt>
                <c:pt idx="167421" formatCode="0.00E+00">
                  <c:v>-9.0487899999999993E-3</c:v>
                </c:pt>
                <c:pt idx="167422" formatCode="0.00E+00">
                  <c:v>-9.1788600000000005E-3</c:v>
                </c:pt>
                <c:pt idx="167423" formatCode="0.00E+00">
                  <c:v>-9.2963200000000003E-3</c:v>
                </c:pt>
                <c:pt idx="167424" formatCode="0.00E+00">
                  <c:v>-9.4009200000000001E-3</c:v>
                </c:pt>
                <c:pt idx="167425" formatCode="0.00E+00">
                  <c:v>-9.4924599999999994E-3</c:v>
                </c:pt>
                <c:pt idx="167426" formatCode="0.00E+00">
                  <c:v>-9.5707499999999994E-3</c:v>
                </c:pt>
                <c:pt idx="167427" formatCode="0.00E+00">
                  <c:v>-9.6355999999999994E-3</c:v>
                </c:pt>
                <c:pt idx="167428" formatCode="0.00E+00">
                  <c:v>-9.6868700000000002E-3</c:v>
                </c:pt>
                <c:pt idx="167429" formatCode="0.00E+00">
                  <c:v>-9.7244400000000009E-3</c:v>
                </c:pt>
                <c:pt idx="167430" formatCode="0.00E+00">
                  <c:v>-9.7481900000000003E-3</c:v>
                </c:pt>
                <c:pt idx="167431" formatCode="0.00E+00">
                  <c:v>-9.7580299999999991E-3</c:v>
                </c:pt>
                <c:pt idx="167432" formatCode="0.00E+00">
                  <c:v>-9.7539099999999993E-3</c:v>
                </c:pt>
                <c:pt idx="167433" formatCode="0.00E+00">
                  <c:v>-9.7357799999999994E-3</c:v>
                </c:pt>
                <c:pt idx="167434" formatCode="0.00E+00">
                  <c:v>-9.7036299999999995E-3</c:v>
                </c:pt>
                <c:pt idx="167435" formatCode="0.00E+00">
                  <c:v>-9.6574499999999997E-3</c:v>
                </c:pt>
                <c:pt idx="167436" formatCode="0.00E+00">
                  <c:v>-9.5972799999999997E-3</c:v>
                </c:pt>
                <c:pt idx="167437" formatCode="0.00E+00">
                  <c:v>-9.5231499999999993E-3</c:v>
                </c:pt>
                <c:pt idx="167438" formatCode="0.00E+00">
                  <c:v>-9.4351499999999998E-3</c:v>
                </c:pt>
                <c:pt idx="167439" formatCode="0.00E+00">
                  <c:v>-9.3333600000000006E-3</c:v>
                </c:pt>
                <c:pt idx="167440" formatCode="0.00E+00">
                  <c:v>-9.2178999999999994E-3</c:v>
                </c:pt>
                <c:pt idx="167441" formatCode="0.00E+00">
                  <c:v>-9.0889100000000004E-3</c:v>
                </c:pt>
                <c:pt idx="167442" formatCode="0.00E+00">
                  <c:v>-8.9465399999999994E-3</c:v>
                </c:pt>
                <c:pt idx="167443" formatCode="0.00E+00">
                  <c:v>-8.7909700000000004E-3</c:v>
                </c:pt>
                <c:pt idx="167444" formatCode="0.00E+00">
                  <c:v>-8.6224100000000005E-3</c:v>
                </c:pt>
                <c:pt idx="167445" formatCode="0.00E+00">
                  <c:v>-8.4410800000000001E-3</c:v>
                </c:pt>
                <c:pt idx="167446" formatCode="0.00E+00">
                  <c:v>-8.2472199999999996E-3</c:v>
                </c:pt>
                <c:pt idx="167447" formatCode="0.00E+00">
                  <c:v>-8.0411000000000007E-3</c:v>
                </c:pt>
                <c:pt idx="167448" formatCode="0.00E+00">
                  <c:v>-7.8229900000000002E-3</c:v>
                </c:pt>
                <c:pt idx="167449" formatCode="0.00E+00">
                  <c:v>-7.5931999999999996E-3</c:v>
                </c:pt>
                <c:pt idx="167450" formatCode="0.00E+00">
                  <c:v>-7.3520499999999997E-3</c:v>
                </c:pt>
                <c:pt idx="167451" formatCode="0.00E+00">
                  <c:v>-7.0998900000000002E-3</c:v>
                </c:pt>
                <c:pt idx="167452" formatCode="0.00E+00">
                  <c:v>-6.8370599999999998E-3</c:v>
                </c:pt>
                <c:pt idx="167453" formatCode="0.00E+00">
                  <c:v>-6.5639499999999998E-3</c:v>
                </c:pt>
                <c:pt idx="167454" formatCode="0.00E+00">
                  <c:v>-6.2809399999999996E-3</c:v>
                </c:pt>
                <c:pt idx="167455" formatCode="0.00E+00">
                  <c:v>-5.9884400000000003E-3</c:v>
                </c:pt>
                <c:pt idx="167456" formatCode="0.00E+00">
                  <c:v>-5.6868800000000001E-3</c:v>
                </c:pt>
                <c:pt idx="167457" formatCode="0.00E+00">
                  <c:v>-5.3766999999999999E-3</c:v>
                </c:pt>
                <c:pt idx="167458" formatCode="0.00E+00">
                  <c:v>-5.0583299999999998E-3</c:v>
                </c:pt>
                <c:pt idx="167459" formatCode="0.00E+00">
                  <c:v>-4.7322600000000003E-3</c:v>
                </c:pt>
                <c:pt idx="167460" formatCode="0.00E+00">
                  <c:v>-4.3989500000000004E-3</c:v>
                </c:pt>
                <c:pt idx="167461" formatCode="0.00E+00">
                  <c:v>-4.0588999999999998E-3</c:v>
                </c:pt>
                <c:pt idx="167462" formatCode="0.00E+00">
                  <c:v>-3.7125999999999999E-3</c:v>
                </c:pt>
                <c:pt idx="167463" formatCode="0.00E+00">
                  <c:v>-3.3605699999999998E-3</c:v>
                </c:pt>
                <c:pt idx="167464" formatCode="0.00E+00">
                  <c:v>-3.0033199999999999E-3</c:v>
                </c:pt>
                <c:pt idx="167465" formatCode="0.00E+00">
                  <c:v>-2.64138E-3</c:v>
                </c:pt>
                <c:pt idx="167466" formatCode="0.00E+00">
                  <c:v>-2.2752900000000001E-3</c:v>
                </c:pt>
                <c:pt idx="167467" formatCode="0.00E+00">
                  <c:v>-1.90559E-3</c:v>
                </c:pt>
                <c:pt idx="167468" formatCode="0.00E+00">
                  <c:v>-1.53283E-3</c:v>
                </c:pt>
                <c:pt idx="167469" formatCode="0.00E+00">
                  <c:v>-1.15756E-3</c:v>
                </c:pt>
                <c:pt idx="167470" formatCode="0.00E+00">
                  <c:v>-7.8032799999999995E-4</c:v>
                </c:pt>
                <c:pt idx="167471" formatCode="0.00E+00">
                  <c:v>-4.0170499999999998E-4</c:v>
                </c:pt>
                <c:pt idx="167472" formatCode="0.00E+00">
                  <c:v>-2.22505E-5</c:v>
                </c:pt>
                <c:pt idx="167473" formatCode="0.00E+00">
                  <c:v>3.5747399999999999E-4</c:v>
                </c:pt>
                <c:pt idx="167474" formatCode="0.00E+00">
                  <c:v>7.3690400000000003E-4</c:v>
                </c:pt>
                <c:pt idx="167475" formatCode="0.00E+00">
                  <c:v>1.1154800000000001E-3</c:v>
                </c:pt>
                <c:pt idx="167476" formatCode="0.00E+00">
                  <c:v>1.49263E-3</c:v>
                </c:pt>
                <c:pt idx="167477" formatCode="0.00E+00">
                  <c:v>1.8678099999999999E-3</c:v>
                </c:pt>
                <c:pt idx="167478" formatCode="0.00E+00">
                  <c:v>2.2404600000000001E-3</c:v>
                </c:pt>
                <c:pt idx="167479" formatCode="0.00E+00">
                  <c:v>2.6100199999999998E-3</c:v>
                </c:pt>
                <c:pt idx="167480" formatCode="0.00E+00">
                  <c:v>2.9759500000000002E-3</c:v>
                </c:pt>
                <c:pt idx="167481" formatCode="0.00E+00">
                  <c:v>3.3377099999999998E-3</c:v>
                </c:pt>
                <c:pt idx="167482" formatCode="0.00E+00">
                  <c:v>3.69477E-3</c:v>
                </c:pt>
                <c:pt idx="167483" formatCode="0.00E+00">
                  <c:v>4.0466E-3</c:v>
                </c:pt>
                <c:pt idx="167484" formatCode="0.00E+00">
                  <c:v>4.3926800000000004E-3</c:v>
                </c:pt>
                <c:pt idx="167485" formatCode="0.00E+00">
                  <c:v>4.7325099999999997E-3</c:v>
                </c:pt>
                <c:pt idx="167486" formatCode="0.00E+00">
                  <c:v>5.0655800000000001E-3</c:v>
                </c:pt>
                <c:pt idx="167487" formatCode="0.00E+00">
                  <c:v>5.3914200000000001E-3</c:v>
                </c:pt>
                <c:pt idx="167488" formatCode="0.00E+00">
                  <c:v>5.7095499999999999E-3</c:v>
                </c:pt>
                <c:pt idx="167489" formatCode="0.00E+00">
                  <c:v>6.0194999999999997E-3</c:v>
                </c:pt>
                <c:pt idx="167490" formatCode="0.00E+00">
                  <c:v>6.3208300000000004E-3</c:v>
                </c:pt>
                <c:pt idx="167491" formatCode="0.00E+00">
                  <c:v>6.6131100000000002E-3</c:v>
                </c:pt>
                <c:pt idx="167492" formatCode="0.00E+00">
                  <c:v>6.8959099999999999E-3</c:v>
                </c:pt>
                <c:pt idx="167493" formatCode="0.00E+00">
                  <c:v>7.1688300000000002E-3</c:v>
                </c:pt>
                <c:pt idx="167494" formatCode="0.00E+00">
                  <c:v>7.4314899999999998E-3</c:v>
                </c:pt>
                <c:pt idx="167495" formatCode="0.00E+00">
                  <c:v>7.6835000000000002E-3</c:v>
                </c:pt>
                <c:pt idx="167496" formatCode="0.00E+00">
                  <c:v>7.9245199999999991E-3</c:v>
                </c:pt>
                <c:pt idx="167497" formatCode="0.00E+00">
                  <c:v>8.1542100000000003E-3</c:v>
                </c:pt>
                <c:pt idx="167498" formatCode="0.00E+00">
                  <c:v>8.3722499999999995E-3</c:v>
                </c:pt>
                <c:pt idx="167499" formatCode="0.00E+00">
                  <c:v>8.5783500000000002E-3</c:v>
                </c:pt>
                <c:pt idx="167500" formatCode="0.00E+00">
                  <c:v>8.7722100000000008E-3</c:v>
                </c:pt>
                <c:pt idx="167501" formatCode="0.00E+00">
                  <c:v>8.9536000000000008E-3</c:v>
                </c:pt>
                <c:pt idx="167502" formatCode="0.00E+00">
                  <c:v>9.1222500000000002E-3</c:v>
                </c:pt>
                <c:pt idx="167503" formatCode="0.00E+00">
                  <c:v>9.2779500000000001E-3</c:v>
                </c:pt>
                <c:pt idx="167504" formatCode="0.00E+00">
                  <c:v>9.42051E-3</c:v>
                </c:pt>
                <c:pt idx="167505" formatCode="0.00E+00">
                  <c:v>9.5497499999999992E-3</c:v>
                </c:pt>
                <c:pt idx="167506" formatCode="0.00E+00">
                  <c:v>9.6655100000000004E-3</c:v>
                </c:pt>
                <c:pt idx="167507" formatCode="0.00E+00">
                  <c:v>9.7676499999999992E-3</c:v>
                </c:pt>
                <c:pt idx="167508" formatCode="0.00E+00">
                  <c:v>9.8560599999999998E-3</c:v>
                </c:pt>
                <c:pt idx="167509" formatCode="0.00E+00">
                  <c:v>9.9306499999999992E-3</c:v>
                </c:pt>
                <c:pt idx="167510" formatCode="0.00E+00">
                  <c:v>9.9913499999999995E-3</c:v>
                </c:pt>
                <c:pt idx="167511">
                  <c:v>1.0038099999999999E-2</c:v>
                </c:pt>
                <c:pt idx="167512">
                  <c:v>1.0070900000000001E-2</c:v>
                </c:pt>
                <c:pt idx="167513">
                  <c:v>1.00897E-2</c:v>
                </c:pt>
                <c:pt idx="167514">
                  <c:v>1.00946E-2</c:v>
                </c:pt>
                <c:pt idx="167515">
                  <c:v>1.00856E-2</c:v>
                </c:pt>
                <c:pt idx="167516">
                  <c:v>1.0062700000000001E-2</c:v>
                </c:pt>
                <c:pt idx="167517">
                  <c:v>1.00261E-2</c:v>
                </c:pt>
                <c:pt idx="167518" formatCode="0.00E+00">
                  <c:v>9.9758099999999999E-3</c:v>
                </c:pt>
                <c:pt idx="167519" formatCode="0.00E+00">
                  <c:v>9.9120000000000007E-3</c:v>
                </c:pt>
                <c:pt idx="167520" formatCode="0.00E+00">
                  <c:v>9.8347899999999995E-3</c:v>
                </c:pt>
                <c:pt idx="167521" formatCode="0.00E+00">
                  <c:v>9.7443800000000004E-3</c:v>
                </c:pt>
                <c:pt idx="167522" formatCode="0.00E+00">
                  <c:v>9.6409300000000007E-3</c:v>
                </c:pt>
                <c:pt idx="167523" formatCode="0.00E+00">
                  <c:v>9.5246700000000007E-3</c:v>
                </c:pt>
                <c:pt idx="167524" formatCode="0.00E+00">
                  <c:v>9.3958199999999992E-3</c:v>
                </c:pt>
                <c:pt idx="167525" formatCode="0.00E+00">
                  <c:v>9.2546199999999999E-3</c:v>
                </c:pt>
                <c:pt idx="167526" formatCode="0.00E+00">
                  <c:v>9.1013399999999994E-3</c:v>
                </c:pt>
                <c:pt idx="167527" formatCode="0.00E+00">
                  <c:v>8.9362699999999996E-3</c:v>
                </c:pt>
                <c:pt idx="167528" formatCode="0.00E+00">
                  <c:v>8.7597000000000005E-3</c:v>
                </c:pt>
                <c:pt idx="167529" formatCode="0.00E+00">
                  <c:v>8.5719500000000001E-3</c:v>
                </c:pt>
                <c:pt idx="167530" formatCode="0.00E+00">
                  <c:v>8.3733699999999998E-3</c:v>
                </c:pt>
                <c:pt idx="167531" formatCode="0.00E+00">
                  <c:v>8.1642899999999994E-3</c:v>
                </c:pt>
                <c:pt idx="167532" formatCode="0.00E+00">
                  <c:v>7.9450900000000001E-3</c:v>
                </c:pt>
                <c:pt idx="167533" formatCode="0.00E+00">
                  <c:v>7.7161399999999998E-3</c:v>
                </c:pt>
                <c:pt idx="167534" formatCode="0.00E+00">
                  <c:v>7.4778400000000004E-3</c:v>
                </c:pt>
                <c:pt idx="167535" formatCode="0.00E+00">
                  <c:v>7.2306000000000002E-3</c:v>
                </c:pt>
                <c:pt idx="167536" formatCode="0.00E+00">
                  <c:v>6.9748400000000004E-3</c:v>
                </c:pt>
                <c:pt idx="167537" formatCode="0.00E+00">
                  <c:v>6.7109800000000001E-3</c:v>
                </c:pt>
                <c:pt idx="167538" formatCode="0.00E+00">
                  <c:v>6.4394700000000001E-3</c:v>
                </c:pt>
                <c:pt idx="167539" formatCode="0.00E+00">
                  <c:v>6.1607700000000003E-3</c:v>
                </c:pt>
                <c:pt idx="167540" formatCode="0.00E+00">
                  <c:v>5.8753399999999997E-3</c:v>
                </c:pt>
                <c:pt idx="167541" formatCode="0.00E+00">
                  <c:v>5.58364E-3</c:v>
                </c:pt>
                <c:pt idx="167542" formatCode="0.00E+00">
                  <c:v>5.2861499999999999E-3</c:v>
                </c:pt>
                <c:pt idx="167543" formatCode="0.00E+00">
                  <c:v>4.98337E-3</c:v>
                </c:pt>
                <c:pt idx="167544" formatCode="0.00E+00">
                  <c:v>4.67578E-3</c:v>
                </c:pt>
                <c:pt idx="167545" formatCode="0.00E+00">
                  <c:v>4.3638699999999997E-3</c:v>
                </c:pt>
                <c:pt idx="167546" formatCode="0.00E+00">
                  <c:v>4.0481600000000003E-3</c:v>
                </c:pt>
                <c:pt idx="167547" formatCode="0.00E+00">
                  <c:v>3.7291400000000001E-3</c:v>
                </c:pt>
                <c:pt idx="167548" formatCode="0.00E+00">
                  <c:v>3.4073300000000001E-3</c:v>
                </c:pt>
                <c:pt idx="167549" formatCode="0.00E+00">
                  <c:v>3.0832199999999998E-3</c:v>
                </c:pt>
                <c:pt idx="167550" formatCode="0.00E+00">
                  <c:v>2.7573400000000001E-3</c:v>
                </c:pt>
                <c:pt idx="167551" formatCode="0.00E+00">
                  <c:v>2.43019E-3</c:v>
                </c:pt>
                <c:pt idx="167552" formatCode="0.00E+00">
                  <c:v>2.1022800000000002E-3</c:v>
                </c:pt>
                <c:pt idx="167553" formatCode="0.00E+00">
                  <c:v>1.7741199999999999E-3</c:v>
                </c:pt>
                <c:pt idx="167554" formatCode="0.00E+00">
                  <c:v>1.44622E-3</c:v>
                </c:pt>
                <c:pt idx="167555" formatCode="0.00E+00">
                  <c:v>1.11907E-3</c:v>
                </c:pt>
                <c:pt idx="167556" formatCode="0.00E+00">
                  <c:v>7.9317999999999999E-4</c:v>
                </c:pt>
                <c:pt idx="167557" formatCode="0.00E+00">
                  <c:v>4.6903500000000002E-4</c:v>
                </c:pt>
                <c:pt idx="167558" formatCode="0.00E+00">
                  <c:v>1.47124E-4</c:v>
                </c:pt>
                <c:pt idx="167559" formatCode="0.00E+00">
                  <c:v>-1.7207100000000001E-4</c:v>
                </c:pt>
                <c:pt idx="167560" formatCode="0.00E+00">
                  <c:v>-4.8807800000000003E-4</c:v>
                </c:pt>
                <c:pt idx="167561" formatCode="0.00E+00">
                  <c:v>-8.0043300000000003E-4</c:v>
                </c:pt>
                <c:pt idx="167562" formatCode="0.00E+00">
                  <c:v>-1.1086799999999999E-3</c:v>
                </c:pt>
                <c:pt idx="167563" formatCode="0.00E+00">
                  <c:v>-1.41237E-3</c:v>
                </c:pt>
                <c:pt idx="167564" formatCode="0.00E+00">
                  <c:v>-1.7110700000000001E-3</c:v>
                </c:pt>
                <c:pt idx="167565" formatCode="0.00E+00">
                  <c:v>-2.0043499999999998E-3</c:v>
                </c:pt>
                <c:pt idx="167566" formatCode="0.00E+00">
                  <c:v>-2.29181E-3</c:v>
                </c:pt>
                <c:pt idx="167567" formatCode="0.00E+00">
                  <c:v>-2.57303E-3</c:v>
                </c:pt>
                <c:pt idx="167568" formatCode="0.00E+00">
                  <c:v>-2.8476399999999998E-3</c:v>
                </c:pt>
                <c:pt idx="167569" formatCode="0.00E+00">
                  <c:v>-3.1152599999999999E-3</c:v>
                </c:pt>
                <c:pt idx="167570" formatCode="0.00E+00">
                  <c:v>-3.3755199999999999E-3</c:v>
                </c:pt>
                <c:pt idx="167571" formatCode="0.00E+00">
                  <c:v>-3.62809E-3</c:v>
                </c:pt>
                <c:pt idx="167572" formatCode="0.00E+00">
                  <c:v>-3.8726400000000001E-3</c:v>
                </c:pt>
                <c:pt idx="167573" formatCode="0.00E+00">
                  <c:v>-4.1088399999999999E-3</c:v>
                </c:pt>
                <c:pt idx="167574" formatCode="0.00E+00">
                  <c:v>-4.3364099999999997E-3</c:v>
                </c:pt>
                <c:pt idx="167575" formatCode="0.00E+00">
                  <c:v>-4.5550599999999997E-3</c:v>
                </c:pt>
                <c:pt idx="167576" formatCode="0.00E+00">
                  <c:v>-4.7645300000000003E-3</c:v>
                </c:pt>
                <c:pt idx="167577" formatCode="0.00E+00">
                  <c:v>-4.9645799999999997E-3</c:v>
                </c:pt>
                <c:pt idx="167578" formatCode="0.00E+00">
                  <c:v>-5.1549600000000001E-3</c:v>
                </c:pt>
                <c:pt idx="167579" formatCode="0.00E+00">
                  <c:v>-5.3354800000000001E-3</c:v>
                </c:pt>
                <c:pt idx="167580" formatCode="0.00E+00">
                  <c:v>-5.50594E-3</c:v>
                </c:pt>
                <c:pt idx="167581" formatCode="0.00E+00">
                  <c:v>-5.6661599999999999E-3</c:v>
                </c:pt>
                <c:pt idx="167582" formatCode="0.00E+00">
                  <c:v>-5.816E-3</c:v>
                </c:pt>
                <c:pt idx="167583" formatCode="0.00E+00">
                  <c:v>-5.9553100000000001E-3</c:v>
                </c:pt>
                <c:pt idx="167584" formatCode="0.00E+00">
                  <c:v>-6.0839900000000001E-3</c:v>
                </c:pt>
                <c:pt idx="167585" formatCode="0.00E+00">
                  <c:v>-6.2019299999999996E-3</c:v>
                </c:pt>
                <c:pt idx="167586" formatCode="0.00E+00">
                  <c:v>-6.3090500000000001E-3</c:v>
                </c:pt>
                <c:pt idx="167587" formatCode="0.00E+00">
                  <c:v>-6.4053000000000001E-3</c:v>
                </c:pt>
                <c:pt idx="167588" formatCode="0.00E+00">
                  <c:v>-6.4906299999999998E-3</c:v>
                </c:pt>
                <c:pt idx="167589" formatCode="0.00E+00">
                  <c:v>-6.5650300000000003E-3</c:v>
                </c:pt>
                <c:pt idx="167590" formatCode="0.00E+00">
                  <c:v>-6.6284999999999998E-3</c:v>
                </c:pt>
                <c:pt idx="167591" formatCode="0.00E+00">
                  <c:v>-6.68105E-3</c:v>
                </c:pt>
                <c:pt idx="167592" formatCode="0.00E+00">
                  <c:v>-6.7227299999999997E-3</c:v>
                </c:pt>
                <c:pt idx="167593" formatCode="0.00E+00">
                  <c:v>-6.7535800000000003E-3</c:v>
                </c:pt>
                <c:pt idx="167594" formatCode="0.00E+00">
                  <c:v>-6.7736799999999998E-3</c:v>
                </c:pt>
                <c:pt idx="167595" formatCode="0.00E+00">
                  <c:v>-6.7831300000000001E-3</c:v>
                </c:pt>
                <c:pt idx="167596" formatCode="0.00E+00">
                  <c:v>-6.7820299999999997E-3</c:v>
                </c:pt>
                <c:pt idx="167597" formatCode="0.00E+00">
                  <c:v>-6.7705200000000004E-3</c:v>
                </c:pt>
                <c:pt idx="167598" formatCode="0.00E+00">
                  <c:v>-6.7487399999999996E-3</c:v>
                </c:pt>
                <c:pt idx="167599" formatCode="0.00E+00">
                  <c:v>-6.7168599999999998E-3</c:v>
                </c:pt>
                <c:pt idx="167600" formatCode="0.00E+00">
                  <c:v>-6.6750400000000001E-3</c:v>
                </c:pt>
                <c:pt idx="167601" formatCode="0.00E+00">
                  <c:v>-6.6235E-3</c:v>
                </c:pt>
                <c:pt idx="167602" formatCode="0.00E+00">
                  <c:v>-6.5624500000000001E-3</c:v>
                </c:pt>
                <c:pt idx="167603" formatCode="0.00E+00">
                  <c:v>-6.4920999999999998E-3</c:v>
                </c:pt>
                <c:pt idx="167604" formatCode="0.00E+00">
                  <c:v>-6.4127100000000003E-3</c:v>
                </c:pt>
                <c:pt idx="167605" formatCode="0.00E+00">
                  <c:v>-6.3245300000000001E-3</c:v>
                </c:pt>
                <c:pt idx="167606" formatCode="0.00E+00">
                  <c:v>-6.2278200000000002E-3</c:v>
                </c:pt>
                <c:pt idx="167607" formatCode="0.00E+00">
                  <c:v>-6.1228799999999998E-3</c:v>
                </c:pt>
                <c:pt idx="167608" formatCode="0.00E+00">
                  <c:v>-6.0100099999999997E-3</c:v>
                </c:pt>
                <c:pt idx="167609" formatCode="0.00E+00">
                  <c:v>-5.8894899999999998E-3</c:v>
                </c:pt>
                <c:pt idx="167610" formatCode="0.00E+00">
                  <c:v>-5.76167E-3</c:v>
                </c:pt>
                <c:pt idx="167611" formatCode="0.00E+00">
                  <c:v>-5.62687E-3</c:v>
                </c:pt>
                <c:pt idx="167612" formatCode="0.00E+00">
                  <c:v>-5.4854200000000004E-3</c:v>
                </c:pt>
                <c:pt idx="167613" formatCode="0.00E+00">
                  <c:v>-5.33768E-3</c:v>
                </c:pt>
                <c:pt idx="167614" formatCode="0.00E+00">
                  <c:v>-5.1840100000000002E-3</c:v>
                </c:pt>
                <c:pt idx="167615" formatCode="0.00E+00">
                  <c:v>-5.0247699999999996E-3</c:v>
                </c:pt>
                <c:pt idx="167616" formatCode="0.00E+00">
                  <c:v>-4.8603300000000004E-3</c:v>
                </c:pt>
                <c:pt idx="167617" formatCode="0.00E+00">
                  <c:v>-4.6910800000000002E-3</c:v>
                </c:pt>
                <c:pt idx="167618" formatCode="0.00E+00">
                  <c:v>-4.5174000000000004E-3</c:v>
                </c:pt>
                <c:pt idx="167619" formatCode="0.00E+00">
                  <c:v>-4.3396700000000003E-3</c:v>
                </c:pt>
                <c:pt idx="167620" formatCode="0.00E+00">
                  <c:v>-4.1583100000000001E-3</c:v>
                </c:pt>
                <c:pt idx="167621" formatCode="0.00E+00">
                  <c:v>-3.9736900000000002E-3</c:v>
                </c:pt>
                <c:pt idx="167622" formatCode="0.00E+00">
                  <c:v>-3.7862299999999998E-3</c:v>
                </c:pt>
                <c:pt idx="167623" formatCode="0.00E+00">
                  <c:v>-3.5963200000000001E-3</c:v>
                </c:pt>
                <c:pt idx="167624" formatCode="0.00E+00">
                  <c:v>-3.4043699999999999E-3</c:v>
                </c:pt>
                <c:pt idx="167625" formatCode="0.00E+00">
                  <c:v>-3.2107799999999999E-3</c:v>
                </c:pt>
                <c:pt idx="167626" formatCode="0.00E+00">
                  <c:v>-3.0159499999999999E-3</c:v>
                </c:pt>
                <c:pt idx="167627" formatCode="0.00E+00">
                  <c:v>-2.82029E-3</c:v>
                </c:pt>
                <c:pt idx="167628" formatCode="0.00E+00">
                  <c:v>-2.6242000000000001E-3</c:v>
                </c:pt>
                <c:pt idx="167629" formatCode="0.00E+00">
                  <c:v>-2.4280700000000001E-3</c:v>
                </c:pt>
                <c:pt idx="167630" formatCode="0.00E+00">
                  <c:v>-2.2322900000000001E-3</c:v>
                </c:pt>
                <c:pt idx="167631" formatCode="0.00E+00">
                  <c:v>-2.0372599999999999E-3</c:v>
                </c:pt>
                <c:pt idx="167632" formatCode="0.00E+00">
                  <c:v>-1.84337E-3</c:v>
                </c:pt>
                <c:pt idx="167633" formatCode="0.00E+00">
                  <c:v>-1.65098E-3</c:v>
                </c:pt>
                <c:pt idx="167634" formatCode="0.00E+00">
                  <c:v>-1.46047E-3</c:v>
                </c:pt>
                <c:pt idx="167635" formatCode="0.00E+00">
                  <c:v>-1.27221E-3</c:v>
                </c:pt>
                <c:pt idx="167636" formatCode="0.00E+00">
                  <c:v>-1.0865499999999999E-3</c:v>
                </c:pt>
                <c:pt idx="167637" formatCode="0.00E+00">
                  <c:v>-9.0384099999999995E-4</c:v>
                </c:pt>
                <c:pt idx="167638" formatCode="0.00E+00">
                  <c:v>-7.2442700000000004E-4</c:v>
                </c:pt>
                <c:pt idx="167639" formatCode="0.00E+00">
                  <c:v>-5.4863600000000002E-4</c:v>
                </c:pt>
                <c:pt idx="167640" formatCode="0.00E+00">
                  <c:v>-3.7678700000000001E-4</c:v>
                </c:pt>
                <c:pt idx="167641" formatCode="0.00E+00">
                  <c:v>-2.0918999999999999E-4</c:v>
                </c:pt>
                <c:pt idx="167642" formatCode="0.00E+00">
                  <c:v>-4.6142900000000002E-5</c:v>
                </c:pt>
                <c:pt idx="167643" formatCode="0.00E+00">
                  <c:v>1.1207E-4</c:v>
                </c:pt>
                <c:pt idx="167644" formatCode="0.00E+00">
                  <c:v>2.65173E-4</c:v>
                </c:pt>
                <c:pt idx="167645" formatCode="0.00E+00">
                  <c:v>4.1290800000000003E-4</c:v>
                </c:pt>
                <c:pt idx="167646" formatCode="0.00E+00">
                  <c:v>5.5502700000000004E-4</c:v>
                </c:pt>
                <c:pt idx="167647" formatCode="0.00E+00">
                  <c:v>6.9129700000000001E-4</c:v>
                </c:pt>
                <c:pt idx="167648" formatCode="0.00E+00">
                  <c:v>8.2149899999999995E-4</c:v>
                </c:pt>
                <c:pt idx="167649" formatCode="0.00E+00">
                  <c:v>9.45428E-4</c:v>
                </c:pt>
                <c:pt idx="167650" formatCode="0.00E+00">
                  <c:v>1.0628899999999999E-3</c:v>
                </c:pt>
                <c:pt idx="167651" formatCode="0.00E+00">
                  <c:v>1.17373E-3</c:v>
                </c:pt>
                <c:pt idx="167652" formatCode="0.00E+00">
                  <c:v>1.27776E-3</c:v>
                </c:pt>
                <c:pt idx="167653" formatCode="0.00E+00">
                  <c:v>1.3748600000000001E-3</c:v>
                </c:pt>
                <c:pt idx="167654" formatCode="0.00E+00">
                  <c:v>1.4648899999999999E-3</c:v>
                </c:pt>
                <c:pt idx="167655" formatCode="0.00E+00">
                  <c:v>1.5477500000000001E-3</c:v>
                </c:pt>
                <c:pt idx="167656" formatCode="0.00E+00">
                  <c:v>1.6233300000000001E-3</c:v>
                </c:pt>
                <c:pt idx="167657" formatCode="0.00E+00">
                  <c:v>1.6915700000000001E-3</c:v>
                </c:pt>
                <c:pt idx="167658" formatCode="0.00E+00">
                  <c:v>1.7524000000000001E-3</c:v>
                </c:pt>
                <c:pt idx="167659" formatCode="0.00E+00">
                  <c:v>1.8057699999999999E-3</c:v>
                </c:pt>
                <c:pt idx="167660" formatCode="0.00E+00">
                  <c:v>1.85166E-3</c:v>
                </c:pt>
                <c:pt idx="167661" formatCode="0.00E+00">
                  <c:v>1.89006E-3</c:v>
                </c:pt>
                <c:pt idx="167662" formatCode="0.00E+00">
                  <c:v>1.92096E-3</c:v>
                </c:pt>
                <c:pt idx="167663" formatCode="0.00E+00">
                  <c:v>1.9444E-3</c:v>
                </c:pt>
                <c:pt idx="167664" formatCode="0.00E+00">
                  <c:v>1.9604100000000001E-3</c:v>
                </c:pt>
                <c:pt idx="167665" formatCode="0.00E+00">
                  <c:v>1.96905E-3</c:v>
                </c:pt>
                <c:pt idx="167666" formatCode="0.00E+00">
                  <c:v>1.9703799999999999E-3</c:v>
                </c:pt>
                <c:pt idx="167667" formatCode="0.00E+00">
                  <c:v>1.9644900000000002E-3</c:v>
                </c:pt>
                <c:pt idx="167668" formatCode="0.00E+00">
                  <c:v>1.95149E-3</c:v>
                </c:pt>
                <c:pt idx="167669" formatCode="0.00E+00">
                  <c:v>1.9314899999999999E-3</c:v>
                </c:pt>
                <c:pt idx="167670" formatCode="0.00E+00">
                  <c:v>1.90463E-3</c:v>
                </c:pt>
                <c:pt idx="167671" formatCode="0.00E+00">
                  <c:v>1.87105E-3</c:v>
                </c:pt>
                <c:pt idx="167672" formatCode="0.00E+00">
                  <c:v>1.83092E-3</c:v>
                </c:pt>
                <c:pt idx="167673" formatCode="0.00E+00">
                  <c:v>1.7844E-3</c:v>
                </c:pt>
                <c:pt idx="167674" formatCode="0.00E+00">
                  <c:v>1.73171E-3</c:v>
                </c:pt>
                <c:pt idx="167675" formatCode="0.00E+00">
                  <c:v>1.67303E-3</c:v>
                </c:pt>
                <c:pt idx="167676" formatCode="0.00E+00">
                  <c:v>1.6085800000000001E-3</c:v>
                </c:pt>
                <c:pt idx="167677" formatCode="0.00E+00">
                  <c:v>1.5386E-3</c:v>
                </c:pt>
                <c:pt idx="167678" formatCode="0.00E+00">
                  <c:v>1.46331E-3</c:v>
                </c:pt>
                <c:pt idx="167679" formatCode="0.00E+00">
                  <c:v>1.38299E-3</c:v>
                </c:pt>
                <c:pt idx="167680" formatCode="0.00E+00">
                  <c:v>1.2978899999999999E-3</c:v>
                </c:pt>
                <c:pt idx="167681" formatCode="0.00E+00">
                  <c:v>1.2082799999999999E-3</c:v>
                </c:pt>
                <c:pt idx="167682" formatCode="0.00E+00">
                  <c:v>1.11444E-3</c:v>
                </c:pt>
                <c:pt idx="167683" formatCode="0.00E+00">
                  <c:v>1.0166800000000001E-3</c:v>
                </c:pt>
                <c:pt idx="167684" formatCode="0.00E+00">
                  <c:v>9.1528400000000004E-4</c:v>
                </c:pt>
                <c:pt idx="167685" formatCode="0.00E+00">
                  <c:v>8.1057000000000004E-4</c:v>
                </c:pt>
                <c:pt idx="167686" formatCode="0.00E+00">
                  <c:v>7.02851E-4</c:v>
                </c:pt>
                <c:pt idx="167687" formatCode="0.00E+00">
                  <c:v>5.9245000000000001E-4</c:v>
                </c:pt>
                <c:pt idx="167688" formatCode="0.00E+00">
                  <c:v>4.7969700000000001E-4</c:v>
                </c:pt>
                <c:pt idx="167689" formatCode="0.00E+00">
                  <c:v>3.6492399999999998E-4</c:v>
                </c:pt>
                <c:pt idx="167690" formatCode="0.00E+00">
                  <c:v>2.4846999999999998E-4</c:v>
                </c:pt>
                <c:pt idx="167691" formatCode="0.00E+00">
                  <c:v>1.30677E-4</c:v>
                </c:pt>
                <c:pt idx="167692" formatCode="0.00E+00">
                  <c:v>1.1891399999999999E-5</c:v>
                </c:pt>
                <c:pt idx="167693" formatCode="0.00E+00">
                  <c:v>-1.0754100000000001E-4</c:v>
                </c:pt>
                <c:pt idx="167694" formatCode="0.00E+00">
                  <c:v>-2.27269E-4</c:v>
                </c:pt>
                <c:pt idx="167695" formatCode="0.00E+00">
                  <c:v>-3.4694400000000002E-4</c:v>
                </c:pt>
                <c:pt idx="167696" formatCode="0.00E+00">
                  <c:v>-4.6621599999999998E-4</c:v>
                </c:pt>
                <c:pt idx="167697" formatCode="0.00E+00">
                  <c:v>-5.8473399999999995E-4</c:v>
                </c:pt>
                <c:pt idx="167698" formatCode="0.00E+00">
                  <c:v>-7.02149E-4</c:v>
                </c:pt>
                <c:pt idx="167699" formatCode="0.00E+00">
                  <c:v>-8.1811600000000003E-4</c:v>
                </c:pt>
                <c:pt idx="167700" formatCode="0.00E+00">
                  <c:v>-9.3229000000000001E-4</c:v>
                </c:pt>
                <c:pt idx="167701" formatCode="0.00E+00">
                  <c:v>-1.04433E-3</c:v>
                </c:pt>
                <c:pt idx="167702" formatCode="0.00E+00">
                  <c:v>-1.1539E-3</c:v>
                </c:pt>
                <c:pt idx="167703" formatCode="0.00E+00">
                  <c:v>-1.26067E-3</c:v>
                </c:pt>
                <c:pt idx="167704" formatCode="0.00E+00">
                  <c:v>-1.36432E-3</c:v>
                </c:pt>
                <c:pt idx="167705" formatCode="0.00E+00">
                  <c:v>-1.46451E-3</c:v>
                </c:pt>
                <c:pt idx="167706" formatCode="0.00E+00">
                  <c:v>-1.56095E-3</c:v>
                </c:pt>
                <c:pt idx="167707" formatCode="0.00E+00">
                  <c:v>-1.65332E-3</c:v>
                </c:pt>
                <c:pt idx="167708" formatCode="0.00E+00">
                  <c:v>-1.7413299999999999E-3</c:v>
                </c:pt>
                <c:pt idx="167709" formatCode="0.00E+00">
                  <c:v>-1.8246899999999999E-3</c:v>
                </c:pt>
                <c:pt idx="167710" formatCode="0.00E+00">
                  <c:v>-1.9031300000000001E-3</c:v>
                </c:pt>
                <c:pt idx="167711" formatCode="0.00E+00">
                  <c:v>-1.9763599999999999E-3</c:v>
                </c:pt>
                <c:pt idx="167712" formatCode="0.00E+00">
                  <c:v>-2.0441299999999999E-3</c:v>
                </c:pt>
                <c:pt idx="167713" formatCode="0.00E+00">
                  <c:v>-2.1062099999999999E-3</c:v>
                </c:pt>
                <c:pt idx="167714" formatCode="0.00E+00">
                  <c:v>-2.16234E-3</c:v>
                </c:pt>
                <c:pt idx="167715" formatCode="0.00E+00">
                  <c:v>-2.2123099999999999E-3</c:v>
                </c:pt>
                <c:pt idx="167716" formatCode="0.00E+00">
                  <c:v>-2.2558999999999999E-3</c:v>
                </c:pt>
                <c:pt idx="167717" formatCode="0.00E+00">
                  <c:v>-2.2929299999999999E-3</c:v>
                </c:pt>
                <c:pt idx="167718" formatCode="0.00E+00">
                  <c:v>-2.3232000000000001E-3</c:v>
                </c:pt>
                <c:pt idx="167719" formatCode="0.00E+00">
                  <c:v>-2.3465399999999998E-3</c:v>
                </c:pt>
                <c:pt idx="167720" formatCode="0.00E+00">
                  <c:v>-2.3628E-3</c:v>
                </c:pt>
                <c:pt idx="167721" formatCode="0.00E+00">
                  <c:v>-2.37185E-3</c:v>
                </c:pt>
                <c:pt idx="167722" formatCode="0.00E+00">
                  <c:v>-2.3735399999999999E-3</c:v>
                </c:pt>
                <c:pt idx="167723" formatCode="0.00E+00">
                  <c:v>-2.3677699999999999E-3</c:v>
                </c:pt>
                <c:pt idx="167724" formatCode="0.00E+00">
                  <c:v>-2.3544600000000001E-3</c:v>
                </c:pt>
                <c:pt idx="167725" formatCode="0.00E+00">
                  <c:v>-2.33351E-3</c:v>
                </c:pt>
                <c:pt idx="167726" formatCode="0.00E+00">
                  <c:v>-2.3048600000000002E-3</c:v>
                </c:pt>
                <c:pt idx="167727" formatCode="0.00E+00">
                  <c:v>-2.2684699999999999E-3</c:v>
                </c:pt>
                <c:pt idx="167728" formatCode="0.00E+00">
                  <c:v>-2.2243100000000002E-3</c:v>
                </c:pt>
                <c:pt idx="167729" formatCode="0.00E+00">
                  <c:v>-2.1723699999999999E-3</c:v>
                </c:pt>
                <c:pt idx="167730" formatCode="0.00E+00">
                  <c:v>-2.1126399999999998E-3</c:v>
                </c:pt>
                <c:pt idx="167731" formatCode="0.00E+00">
                  <c:v>-2.0451499999999999E-3</c:v>
                </c:pt>
                <c:pt idx="167732" formatCode="0.00E+00">
                  <c:v>-1.9699299999999999E-3</c:v>
                </c:pt>
                <c:pt idx="167733" formatCode="0.00E+00">
                  <c:v>-1.88704E-3</c:v>
                </c:pt>
                <c:pt idx="167734" formatCode="0.00E+00">
                  <c:v>-1.7965500000000001E-3</c:v>
                </c:pt>
                <c:pt idx="167735" formatCode="0.00E+00">
                  <c:v>-1.69853E-3</c:v>
                </c:pt>
                <c:pt idx="167736" formatCode="0.00E+00">
                  <c:v>-1.59311E-3</c:v>
                </c:pt>
                <c:pt idx="167737" formatCode="0.00E+00">
                  <c:v>-1.48039E-3</c:v>
                </c:pt>
                <c:pt idx="167738" formatCode="0.00E+00">
                  <c:v>-1.3605100000000001E-3</c:v>
                </c:pt>
                <c:pt idx="167739" formatCode="0.00E+00">
                  <c:v>-1.2336199999999999E-3</c:v>
                </c:pt>
                <c:pt idx="167740" formatCode="0.00E+00">
                  <c:v>-1.0998900000000001E-3</c:v>
                </c:pt>
                <c:pt idx="167741" formatCode="0.00E+00">
                  <c:v>-9.5949900000000005E-4</c:v>
                </c:pt>
                <c:pt idx="167742" formatCode="0.00E+00">
                  <c:v>-8.1265099999999995E-4</c:v>
                </c:pt>
                <c:pt idx="167743" formatCode="0.00E+00">
                  <c:v>-6.5955600000000005E-4</c:v>
                </c:pt>
                <c:pt idx="167744" formatCode="0.00E+00">
                  <c:v>-5.0044200000000003E-4</c:v>
                </c:pt>
                <c:pt idx="167745" formatCode="0.00E+00">
                  <c:v>-3.3555E-4</c:v>
                </c:pt>
                <c:pt idx="167746" formatCode="0.00E+00">
                  <c:v>-1.6513699999999999E-4</c:v>
                </c:pt>
                <c:pt idx="167747" formatCode="0.00E+00">
                  <c:v>1.05294E-5</c:v>
                </c:pt>
                <c:pt idx="167748" formatCode="0.00E+00">
                  <c:v>1.9116700000000001E-4</c:v>
                </c:pt>
                <c:pt idx="167749" formatCode="0.00E+00">
                  <c:v>3.7648100000000002E-4</c:v>
                </c:pt>
                <c:pt idx="167750" formatCode="0.00E+00">
                  <c:v>5.66166E-4</c:v>
                </c:pt>
                <c:pt idx="167751" formatCode="0.00E+00">
                  <c:v>7.5990300000000003E-4</c:v>
                </c:pt>
                <c:pt idx="167752" formatCode="0.00E+00">
                  <c:v>9.5736499999999995E-4</c:v>
                </c:pt>
                <c:pt idx="167753" formatCode="0.00E+00">
                  <c:v>1.15821E-3</c:v>
                </c:pt>
                <c:pt idx="167754" formatCode="0.00E+00">
                  <c:v>1.3621E-3</c:v>
                </c:pt>
                <c:pt idx="167755" formatCode="0.00E+00">
                  <c:v>1.5686599999999999E-3</c:v>
                </c:pt>
                <c:pt idx="167756" formatCode="0.00E+00">
                  <c:v>1.77754E-3</c:v>
                </c:pt>
                <c:pt idx="167757" formatCode="0.00E+00">
                  <c:v>1.9883499999999998E-3</c:v>
                </c:pt>
                <c:pt idx="167758" formatCode="0.00E+00">
                  <c:v>2.2007300000000001E-3</c:v>
                </c:pt>
                <c:pt idx="167759" formatCode="0.00E+00">
                  <c:v>2.41428E-3</c:v>
                </c:pt>
                <c:pt idx="167760" formatCode="0.00E+00">
                  <c:v>2.6286E-3</c:v>
                </c:pt>
                <c:pt idx="167761" formatCode="0.00E+00">
                  <c:v>2.8433099999999999E-3</c:v>
                </c:pt>
                <c:pt idx="167762" formatCode="0.00E+00">
                  <c:v>3.05799E-3</c:v>
                </c:pt>
                <c:pt idx="167763" formatCode="0.00E+00">
                  <c:v>3.27225E-3</c:v>
                </c:pt>
                <c:pt idx="167764" formatCode="0.00E+00">
                  <c:v>3.4856599999999998E-3</c:v>
                </c:pt>
                <c:pt idx="167765" formatCode="0.00E+00">
                  <c:v>3.69784E-3</c:v>
                </c:pt>
                <c:pt idx="167766" formatCode="0.00E+00">
                  <c:v>3.9083499999999997E-3</c:v>
                </c:pt>
                <c:pt idx="167767" formatCode="0.00E+00">
                  <c:v>4.1167799999999996E-3</c:v>
                </c:pt>
                <c:pt idx="167768" formatCode="0.00E+00">
                  <c:v>4.3227300000000003E-3</c:v>
                </c:pt>
                <c:pt idx="167769" formatCode="0.00E+00">
                  <c:v>4.52579E-3</c:v>
                </c:pt>
                <c:pt idx="167770" formatCode="0.00E+00">
                  <c:v>4.7255300000000004E-3</c:v>
                </c:pt>
                <c:pt idx="167771" formatCode="0.00E+00">
                  <c:v>4.9215600000000002E-3</c:v>
                </c:pt>
                <c:pt idx="167772" formatCode="0.00E+00">
                  <c:v>5.1134700000000002E-3</c:v>
                </c:pt>
                <c:pt idx="167773" formatCode="0.00E+00">
                  <c:v>5.3008600000000001E-3</c:v>
                </c:pt>
                <c:pt idx="167774" formatCode="0.00E+00">
                  <c:v>5.4833299999999998E-3</c:v>
                </c:pt>
                <c:pt idx="167775" formatCode="0.00E+00">
                  <c:v>5.6604999999999997E-3</c:v>
                </c:pt>
                <c:pt idx="167776" formatCode="0.00E+00">
                  <c:v>5.8319799999999996E-3</c:v>
                </c:pt>
                <c:pt idx="167777" formatCode="0.00E+00">
                  <c:v>5.99739E-3</c:v>
                </c:pt>
                <c:pt idx="167778" formatCode="0.00E+00">
                  <c:v>6.1563599999999996E-3</c:v>
                </c:pt>
                <c:pt idx="167779" formatCode="0.00E+00">
                  <c:v>6.3085399999999996E-3</c:v>
                </c:pt>
                <c:pt idx="167780" formatCode="0.00E+00">
                  <c:v>6.4535599999999997E-3</c:v>
                </c:pt>
                <c:pt idx="167781" formatCode="0.00E+00">
                  <c:v>6.59109E-3</c:v>
                </c:pt>
                <c:pt idx="167782" formatCode="0.00E+00">
                  <c:v>6.7207999999999999E-3</c:v>
                </c:pt>
                <c:pt idx="167783" formatCode="0.00E+00">
                  <c:v>6.8423700000000004E-3</c:v>
                </c:pt>
                <c:pt idx="167784" formatCode="0.00E+00">
                  <c:v>6.95548E-3</c:v>
                </c:pt>
                <c:pt idx="167785" formatCode="0.00E+00">
                  <c:v>7.0598400000000004E-3</c:v>
                </c:pt>
                <c:pt idx="167786" formatCode="0.00E+00">
                  <c:v>7.1551599999999998E-3</c:v>
                </c:pt>
                <c:pt idx="167787" formatCode="0.00E+00">
                  <c:v>7.2411799999999998E-3</c:v>
                </c:pt>
                <c:pt idx="167788" formatCode="0.00E+00">
                  <c:v>7.3176400000000003E-3</c:v>
                </c:pt>
                <c:pt idx="167789" formatCode="0.00E+00">
                  <c:v>7.3842999999999999E-3</c:v>
                </c:pt>
                <c:pt idx="167790" formatCode="0.00E+00">
                  <c:v>7.4409200000000002E-3</c:v>
                </c:pt>
                <c:pt idx="167791" formatCode="0.00E+00">
                  <c:v>7.4872999999999997E-3</c:v>
                </c:pt>
                <c:pt idx="167792" formatCode="0.00E+00">
                  <c:v>7.5232500000000004E-3</c:v>
                </c:pt>
                <c:pt idx="167793" formatCode="0.00E+00">
                  <c:v>7.54858E-3</c:v>
                </c:pt>
                <c:pt idx="167794" formatCode="0.00E+00">
                  <c:v>7.5631300000000004E-3</c:v>
                </c:pt>
                <c:pt idx="167795" formatCode="0.00E+00">
                  <c:v>7.5667599999999996E-3</c:v>
                </c:pt>
                <c:pt idx="167796" formatCode="0.00E+00">
                  <c:v>7.5593400000000003E-3</c:v>
                </c:pt>
                <c:pt idx="167797" formatCode="0.00E+00">
                  <c:v>7.5407599999999997E-3</c:v>
                </c:pt>
                <c:pt idx="167798" formatCode="0.00E+00">
                  <c:v>7.5109199999999999E-3</c:v>
                </c:pt>
                <c:pt idx="167799" formatCode="0.00E+00">
                  <c:v>7.4697599999999998E-3</c:v>
                </c:pt>
                <c:pt idx="167800" formatCode="0.00E+00">
                  <c:v>7.4172200000000004E-3</c:v>
                </c:pt>
                <c:pt idx="167801" formatCode="0.00E+00">
                  <c:v>7.3532600000000004E-3</c:v>
                </c:pt>
                <c:pt idx="167802" formatCode="0.00E+00">
                  <c:v>7.2778699999999997E-3</c:v>
                </c:pt>
                <c:pt idx="167803" formatCode="0.00E+00">
                  <c:v>7.19105E-3</c:v>
                </c:pt>
                <c:pt idx="167804" formatCode="0.00E+00">
                  <c:v>7.0928099999999997E-3</c:v>
                </c:pt>
                <c:pt idx="167805" formatCode="0.00E+00">
                  <c:v>6.9832000000000002E-3</c:v>
                </c:pt>
                <c:pt idx="167806" formatCode="0.00E+00">
                  <c:v>6.8622800000000001E-3</c:v>
                </c:pt>
                <c:pt idx="167807" formatCode="0.00E+00">
                  <c:v>6.73013E-3</c:v>
                </c:pt>
                <c:pt idx="167808" formatCode="0.00E+00">
                  <c:v>6.5868400000000001E-3</c:v>
                </c:pt>
                <c:pt idx="167809" formatCode="0.00E+00">
                  <c:v>6.4325199999999997E-3</c:v>
                </c:pt>
                <c:pt idx="167810" formatCode="0.00E+00">
                  <c:v>6.2673299999999998E-3</c:v>
                </c:pt>
                <c:pt idx="167811" formatCode="0.00E+00">
                  <c:v>6.0914000000000003E-3</c:v>
                </c:pt>
                <c:pt idx="167812" formatCode="0.00E+00">
                  <c:v>5.9049100000000002E-3</c:v>
                </c:pt>
                <c:pt idx="167813" formatCode="0.00E+00">
                  <c:v>5.7080500000000001E-3</c:v>
                </c:pt>
                <c:pt idx="167814" formatCode="0.00E+00">
                  <c:v>5.5010399999999996E-3</c:v>
                </c:pt>
                <c:pt idx="167815" formatCode="0.00E+00">
                  <c:v>5.28409E-3</c:v>
                </c:pt>
                <c:pt idx="167816" formatCode="0.00E+00">
                  <c:v>5.0574499999999998E-3</c:v>
                </c:pt>
                <c:pt idx="167817" formatCode="0.00E+00">
                  <c:v>4.8213900000000001E-3</c:v>
                </c:pt>
                <c:pt idx="167818" formatCode="0.00E+00">
                  <c:v>4.57618E-3</c:v>
                </c:pt>
                <c:pt idx="167819" formatCode="0.00E+00">
                  <c:v>4.3221199999999996E-3</c:v>
                </c:pt>
                <c:pt idx="167820" formatCode="0.00E+00">
                  <c:v>4.0595099999999997E-3</c:v>
                </c:pt>
                <c:pt idx="167821" formatCode="0.00E+00">
                  <c:v>3.7886899999999999E-3</c:v>
                </c:pt>
                <c:pt idx="167822" formatCode="0.00E+00">
                  <c:v>3.5099900000000002E-3</c:v>
                </c:pt>
                <c:pt idx="167823" formatCode="0.00E+00">
                  <c:v>3.2237799999999999E-3</c:v>
                </c:pt>
                <c:pt idx="167824" formatCode="0.00E+00">
                  <c:v>2.93042E-3</c:v>
                </c:pt>
                <c:pt idx="167825" formatCode="0.00E+00">
                  <c:v>2.63029E-3</c:v>
                </c:pt>
                <c:pt idx="167826" formatCode="0.00E+00">
                  <c:v>2.3237900000000001E-3</c:v>
                </c:pt>
                <c:pt idx="167827" formatCode="0.00E+00">
                  <c:v>2.0113399999999999E-3</c:v>
                </c:pt>
                <c:pt idx="167828" formatCode="0.00E+00">
                  <c:v>1.6933499999999999E-3</c:v>
                </c:pt>
                <c:pt idx="167829" formatCode="0.00E+00">
                  <c:v>1.37024E-3</c:v>
                </c:pt>
                <c:pt idx="167830" formatCode="0.00E+00">
                  <c:v>1.0424799999999999E-3</c:v>
                </c:pt>
                <c:pt idx="167831" formatCode="0.00E+00">
                  <c:v>7.1049399999999999E-4</c:v>
                </c:pt>
                <c:pt idx="167832" formatCode="0.00E+00">
                  <c:v>3.7475699999999998E-4</c:v>
                </c:pt>
                <c:pt idx="167833" formatCode="0.00E+00">
                  <c:v>3.5733199999999999E-5</c:v>
                </c:pt>
                <c:pt idx="167834" formatCode="0.00E+00">
                  <c:v>-3.0610099999999998E-4</c:v>
                </c:pt>
                <c:pt idx="167835" formatCode="0.00E+00">
                  <c:v>-6.5026299999999999E-4</c:v>
                </c:pt>
                <c:pt idx="167836" formatCode="0.00E+00">
                  <c:v>-9.9626399999999996E-4</c:v>
                </c:pt>
                <c:pt idx="167837" formatCode="0.00E+00">
                  <c:v>-1.3436100000000001E-3</c:v>
                </c:pt>
                <c:pt idx="167838" formatCode="0.00E+00">
                  <c:v>-1.69181E-3</c:v>
                </c:pt>
                <c:pt idx="167839" formatCode="0.00E+00">
                  <c:v>-2.0403499999999998E-3</c:v>
                </c:pt>
                <c:pt idx="167840" formatCode="0.00E+00">
                  <c:v>-2.3887299999999999E-3</c:v>
                </c:pt>
                <c:pt idx="167841" formatCode="0.00E+00">
                  <c:v>-2.7364500000000001E-3</c:v>
                </c:pt>
                <c:pt idx="167842" formatCode="0.00E+00">
                  <c:v>-3.0829899999999999E-3</c:v>
                </c:pt>
                <c:pt idx="167843" formatCode="0.00E+00">
                  <c:v>-3.42786E-3</c:v>
                </c:pt>
                <c:pt idx="167844" formatCode="0.00E+00">
                  <c:v>-3.7705400000000002E-3</c:v>
                </c:pt>
                <c:pt idx="167845" formatCode="0.00E+00">
                  <c:v>-4.1105200000000003E-3</c:v>
                </c:pt>
                <c:pt idx="167846" formatCode="0.00E+00">
                  <c:v>-4.4473100000000003E-3</c:v>
                </c:pt>
                <c:pt idx="167847" formatCode="0.00E+00">
                  <c:v>-4.7803999999999998E-3</c:v>
                </c:pt>
                <c:pt idx="167848" formatCode="0.00E+00">
                  <c:v>-5.1092999999999998E-3</c:v>
                </c:pt>
                <c:pt idx="167849" formatCode="0.00E+00">
                  <c:v>-5.4335E-3</c:v>
                </c:pt>
                <c:pt idx="167850" formatCode="0.00E+00">
                  <c:v>-5.7525299999999996E-3</c:v>
                </c:pt>
                <c:pt idx="167851" formatCode="0.00E+00">
                  <c:v>-6.0659099999999999E-3</c:v>
                </c:pt>
                <c:pt idx="167852" formatCode="0.00E+00">
                  <c:v>-6.3731600000000001E-3</c:v>
                </c:pt>
                <c:pt idx="167853" formatCode="0.00E+00">
                  <c:v>-6.6737999999999997E-3</c:v>
                </c:pt>
                <c:pt idx="167854" formatCode="0.00E+00">
                  <c:v>-6.9674000000000003E-3</c:v>
                </c:pt>
                <c:pt idx="167855" formatCode="0.00E+00">
                  <c:v>-7.2534899999999996E-3</c:v>
                </c:pt>
                <c:pt idx="167856" formatCode="0.00E+00">
                  <c:v>-7.53164E-3</c:v>
                </c:pt>
                <c:pt idx="167857" formatCode="0.00E+00">
                  <c:v>-7.8014199999999999E-3</c:v>
                </c:pt>
                <c:pt idx="167858" formatCode="0.00E+00">
                  <c:v>-8.0624200000000007E-3</c:v>
                </c:pt>
                <c:pt idx="167859" formatCode="0.00E+00">
                  <c:v>-8.3142200000000006E-3</c:v>
                </c:pt>
                <c:pt idx="167860" formatCode="0.00E+00">
                  <c:v>-8.5564400000000002E-3</c:v>
                </c:pt>
                <c:pt idx="167861" formatCode="0.00E+00">
                  <c:v>-8.7887E-3</c:v>
                </c:pt>
                <c:pt idx="167862" formatCode="0.00E+00">
                  <c:v>-9.0106400000000003E-3</c:v>
                </c:pt>
                <c:pt idx="167863" formatCode="0.00E+00">
                  <c:v>-9.2218999999999999E-3</c:v>
                </c:pt>
                <c:pt idx="167864" formatCode="0.00E+00">
                  <c:v>-9.4221500000000007E-3</c:v>
                </c:pt>
                <c:pt idx="167865" formatCode="0.00E+00">
                  <c:v>-9.6110699999999993E-3</c:v>
                </c:pt>
                <c:pt idx="167866" formatCode="0.00E+00">
                  <c:v>-9.7883699999999994E-3</c:v>
                </c:pt>
                <c:pt idx="167867" formatCode="0.00E+00">
                  <c:v>-9.9537400000000009E-3</c:v>
                </c:pt>
                <c:pt idx="167868">
                  <c:v>-1.01069E-2</c:v>
                </c:pt>
                <c:pt idx="167869">
                  <c:v>-1.02477E-2</c:v>
                </c:pt>
                <c:pt idx="167870">
                  <c:v>-1.0375799999999999E-2</c:v>
                </c:pt>
                <c:pt idx="167871">
                  <c:v>-1.0491E-2</c:v>
                </c:pt>
                <c:pt idx="167872">
                  <c:v>-1.0593099999999999E-2</c:v>
                </c:pt>
                <c:pt idx="167873">
                  <c:v>-1.0682000000000001E-2</c:v>
                </c:pt>
                <c:pt idx="167874">
                  <c:v>-1.07575E-2</c:v>
                </c:pt>
                <c:pt idx="167875">
                  <c:v>-1.08194E-2</c:v>
                </c:pt>
                <c:pt idx="167876">
                  <c:v>-1.08676E-2</c:v>
                </c:pt>
                <c:pt idx="167877">
                  <c:v>-1.09021E-2</c:v>
                </c:pt>
                <c:pt idx="167878">
                  <c:v>-1.09228E-2</c:v>
                </c:pt>
                <c:pt idx="167879">
                  <c:v>-1.0929599999999999E-2</c:v>
                </c:pt>
                <c:pt idx="167880">
                  <c:v>-1.0922400000000001E-2</c:v>
                </c:pt>
                <c:pt idx="167881">
                  <c:v>-1.0901299999999999E-2</c:v>
                </c:pt>
                <c:pt idx="167882">
                  <c:v>-1.0866199999999999E-2</c:v>
                </c:pt>
                <c:pt idx="167883">
                  <c:v>-1.08173E-2</c:v>
                </c:pt>
                <c:pt idx="167884">
                  <c:v>-1.07545E-2</c:v>
                </c:pt>
                <c:pt idx="167885">
                  <c:v>-1.0677799999999999E-2</c:v>
                </c:pt>
                <c:pt idx="167886">
                  <c:v>-1.05875E-2</c:v>
                </c:pt>
                <c:pt idx="167887">
                  <c:v>-1.0483599999999999E-2</c:v>
                </c:pt>
                <c:pt idx="167888">
                  <c:v>-1.0366200000000001E-2</c:v>
                </c:pt>
                <c:pt idx="167889">
                  <c:v>-1.02355E-2</c:v>
                </c:pt>
                <c:pt idx="167890">
                  <c:v>-1.0091599999999999E-2</c:v>
                </c:pt>
                <c:pt idx="167891" formatCode="0.00E+00">
                  <c:v>-9.9347700000000008E-3</c:v>
                </c:pt>
                <c:pt idx="167892" formatCode="0.00E+00">
                  <c:v>-9.76518E-3</c:v>
                </c:pt>
                <c:pt idx="167893" formatCode="0.00E+00">
                  <c:v>-9.5830499999999992E-3</c:v>
                </c:pt>
                <c:pt idx="167894" formatCode="0.00E+00">
                  <c:v>-9.3886300000000002E-3</c:v>
                </c:pt>
                <c:pt idx="167895" formatCode="0.00E+00">
                  <c:v>-9.1821799999999999E-3</c:v>
                </c:pt>
                <c:pt idx="167896" formatCode="0.00E+00">
                  <c:v>-8.9639899999999998E-3</c:v>
                </c:pt>
                <c:pt idx="167897" formatCode="0.00E+00">
                  <c:v>-8.7343500000000001E-3</c:v>
                </c:pt>
                <c:pt idx="167898" formatCode="0.00E+00">
                  <c:v>-8.4935700000000006E-3</c:v>
                </c:pt>
                <c:pt idx="167899" formatCode="0.00E+00">
                  <c:v>-8.2419899999999994E-3</c:v>
                </c:pt>
                <c:pt idx="167900" formatCode="0.00E+00">
                  <c:v>-7.9799399999999996E-3</c:v>
                </c:pt>
                <c:pt idx="167901" formatCode="0.00E+00">
                  <c:v>-7.7077999999999999E-3</c:v>
                </c:pt>
                <c:pt idx="167902" formatCode="0.00E+00">
                  <c:v>-7.4259299999999999E-3</c:v>
                </c:pt>
                <c:pt idx="167903" formatCode="0.00E+00">
                  <c:v>-7.1347299999999997E-3</c:v>
                </c:pt>
                <c:pt idx="167904" formatCode="0.00E+00">
                  <c:v>-6.8345999999999997E-3</c:v>
                </c:pt>
                <c:pt idx="167905" formatCode="0.00E+00">
                  <c:v>-6.52595E-3</c:v>
                </c:pt>
                <c:pt idx="167906" formatCode="0.00E+00">
                  <c:v>-6.2092199999999997E-3</c:v>
                </c:pt>
                <c:pt idx="167907" formatCode="0.00E+00">
                  <c:v>-5.8848399999999997E-3</c:v>
                </c:pt>
                <c:pt idx="167908" formatCode="0.00E+00">
                  <c:v>-5.55326E-3</c:v>
                </c:pt>
                <c:pt idx="167909" formatCode="0.00E+00">
                  <c:v>-5.2149400000000004E-3</c:v>
                </c:pt>
                <c:pt idx="167910" formatCode="0.00E+00">
                  <c:v>-4.8703499999999999E-3</c:v>
                </c:pt>
                <c:pt idx="167911" formatCode="0.00E+00">
                  <c:v>-4.5199699999999999E-3</c:v>
                </c:pt>
                <c:pt idx="167912" formatCode="0.00E+00">
                  <c:v>-4.1642800000000002E-3</c:v>
                </c:pt>
                <c:pt idx="167913" formatCode="0.00E+00">
                  <c:v>-3.8037700000000002E-3</c:v>
                </c:pt>
                <c:pt idx="167914" formatCode="0.00E+00">
                  <c:v>-3.43896E-3</c:v>
                </c:pt>
                <c:pt idx="167915" formatCode="0.00E+00">
                  <c:v>-3.07033E-3</c:v>
                </c:pt>
                <c:pt idx="167916" formatCode="0.00E+00">
                  <c:v>-2.6983900000000002E-3</c:v>
                </c:pt>
                <c:pt idx="167917" formatCode="0.00E+00">
                  <c:v>-2.3236699999999999E-3</c:v>
                </c:pt>
                <c:pt idx="167918" formatCode="0.00E+00">
                  <c:v>-1.94667E-3</c:v>
                </c:pt>
                <c:pt idx="167919" formatCode="0.00E+00">
                  <c:v>-1.56792E-3</c:v>
                </c:pt>
                <c:pt idx="167920" formatCode="0.00E+00">
                  <c:v>-1.1879200000000001E-3</c:v>
                </c:pt>
                <c:pt idx="167921" formatCode="0.00E+00">
                  <c:v>-8.0721299999999998E-4</c:v>
                </c:pt>
                <c:pt idx="167922" formatCode="0.00E+00">
                  <c:v>-4.2630199999999999E-4</c:v>
                </c:pt>
                <c:pt idx="167923" formatCode="0.00E+00">
                  <c:v>-4.5712099999999999E-5</c:v>
                </c:pt>
                <c:pt idx="167924" formatCode="0.00E+00">
                  <c:v>3.3404099999999998E-4</c:v>
                </c:pt>
                <c:pt idx="167925" formatCode="0.00E+00">
                  <c:v>7.1244400000000001E-4</c:v>
                </c:pt>
                <c:pt idx="167926" formatCode="0.00E+00">
                  <c:v>1.08898E-3</c:v>
                </c:pt>
                <c:pt idx="167927" formatCode="0.00E+00">
                  <c:v>1.46316E-3</c:v>
                </c:pt>
                <c:pt idx="167928" formatCode="0.00E+00">
                  <c:v>1.83446E-3</c:v>
                </c:pt>
                <c:pt idx="167929" formatCode="0.00E+00">
                  <c:v>2.2023899999999998E-3</c:v>
                </c:pt>
                <c:pt idx="167930" formatCode="0.00E+00">
                  <c:v>2.5664699999999999E-3</c:v>
                </c:pt>
                <c:pt idx="167931" formatCode="0.00E+00">
                  <c:v>2.9262200000000002E-3</c:v>
                </c:pt>
                <c:pt idx="167932" formatCode="0.00E+00">
                  <c:v>3.2811400000000001E-3</c:v>
                </c:pt>
                <c:pt idx="167933" formatCode="0.00E+00">
                  <c:v>3.6308E-3</c:v>
                </c:pt>
                <c:pt idx="167934" formatCode="0.00E+00">
                  <c:v>3.9747100000000002E-3</c:v>
                </c:pt>
                <c:pt idx="167935" formatCode="0.00E+00">
                  <c:v>4.3124499999999998E-3</c:v>
                </c:pt>
                <c:pt idx="167936" formatCode="0.00E+00">
                  <c:v>4.6435699999999996E-3</c:v>
                </c:pt>
                <c:pt idx="167937" formatCode="0.00E+00">
                  <c:v>4.9676499999999997E-3</c:v>
                </c:pt>
                <c:pt idx="167938" formatCode="0.00E+00">
                  <c:v>5.2842699999999998E-3</c:v>
                </c:pt>
                <c:pt idx="167939" formatCode="0.00E+00">
                  <c:v>5.5930499999999996E-3</c:v>
                </c:pt>
                <c:pt idx="167940" formatCode="0.00E+00">
                  <c:v>5.8935799999999998E-3</c:v>
                </c:pt>
                <c:pt idx="167941" formatCode="0.00E+00">
                  <c:v>6.1855E-3</c:v>
                </c:pt>
                <c:pt idx="167942" formatCode="0.00E+00">
                  <c:v>6.4684499999999997E-3</c:v>
                </c:pt>
                <c:pt idx="167943" formatCode="0.00E+00">
                  <c:v>6.7420900000000001E-3</c:v>
                </c:pt>
                <c:pt idx="167944" formatCode="0.00E+00">
                  <c:v>7.0060799999999996E-3</c:v>
                </c:pt>
                <c:pt idx="167945" formatCode="0.00E+00">
                  <c:v>7.2601200000000001E-3</c:v>
                </c:pt>
                <c:pt idx="167946" formatCode="0.00E+00">
                  <c:v>7.5039E-3</c:v>
                </c:pt>
                <c:pt idx="167947" formatCode="0.00E+00">
                  <c:v>7.7371499999999999E-3</c:v>
                </c:pt>
                <c:pt idx="167948" formatCode="0.00E+00">
                  <c:v>7.9596000000000007E-3</c:v>
                </c:pt>
                <c:pt idx="167949" formatCode="0.00E+00">
                  <c:v>8.1710099999999994E-3</c:v>
                </c:pt>
                <c:pt idx="167950" formatCode="0.00E+00">
                  <c:v>8.3711500000000008E-3</c:v>
                </c:pt>
                <c:pt idx="167951" formatCode="0.00E+00">
                  <c:v>8.5597999999999994E-3</c:v>
                </c:pt>
                <c:pt idx="167952" formatCode="0.00E+00">
                  <c:v>8.7367799999999995E-3</c:v>
                </c:pt>
                <c:pt idx="167953" formatCode="0.00E+00">
                  <c:v>8.9019000000000008E-3</c:v>
                </c:pt>
                <c:pt idx="167954" formatCode="0.00E+00">
                  <c:v>9.0550200000000004E-3</c:v>
                </c:pt>
                <c:pt idx="167955" formatCode="0.00E+00">
                  <c:v>9.1959899999999994E-3</c:v>
                </c:pt>
                <c:pt idx="167956" formatCode="0.00E+00">
                  <c:v>9.3247E-3</c:v>
                </c:pt>
                <c:pt idx="167957" formatCode="0.00E+00">
                  <c:v>9.4410499999999994E-3</c:v>
                </c:pt>
                <c:pt idx="167958" formatCode="0.00E+00">
                  <c:v>9.54495E-3</c:v>
                </c:pt>
                <c:pt idx="167959" formatCode="0.00E+00">
                  <c:v>9.6363500000000001E-3</c:v>
                </c:pt>
                <c:pt idx="167960" formatCode="0.00E+00">
                  <c:v>9.7151900000000003E-3</c:v>
                </c:pt>
                <c:pt idx="167961" formatCode="0.00E+00">
                  <c:v>9.7814700000000004E-3</c:v>
                </c:pt>
                <c:pt idx="167962" formatCode="0.00E+00">
                  <c:v>9.8351600000000008E-3</c:v>
                </c:pt>
                <c:pt idx="167963" formatCode="0.00E+00">
                  <c:v>9.8762899999999994E-3</c:v>
                </c:pt>
                <c:pt idx="167964" formatCode="0.00E+00">
                  <c:v>9.9048899999999995E-3</c:v>
                </c:pt>
                <c:pt idx="167965" formatCode="0.00E+00">
                  <c:v>9.9210099999999992E-3</c:v>
                </c:pt>
                <c:pt idx="167966" formatCode="0.00E+00">
                  <c:v>9.9247099999999998E-3</c:v>
                </c:pt>
                <c:pt idx="167967" formatCode="0.00E+00">
                  <c:v>9.9160900000000007E-3</c:v>
                </c:pt>
                <c:pt idx="167968" formatCode="0.00E+00">
                  <c:v>9.8952499999999995E-3</c:v>
                </c:pt>
                <c:pt idx="167969" formatCode="0.00E+00">
                  <c:v>9.8623099999999991E-3</c:v>
                </c:pt>
                <c:pt idx="167970" formatCode="0.00E+00">
                  <c:v>9.8174100000000004E-3</c:v>
                </c:pt>
                <c:pt idx="167971" formatCode="0.00E+00">
                  <c:v>9.7607100000000006E-3</c:v>
                </c:pt>
                <c:pt idx="167972" formatCode="0.00E+00">
                  <c:v>9.6923900000000004E-3</c:v>
                </c:pt>
                <c:pt idx="167973" formatCode="0.00E+00">
                  <c:v>9.6126300000000005E-3</c:v>
                </c:pt>
                <c:pt idx="167974" formatCode="0.00E+00">
                  <c:v>9.5216399999999996E-3</c:v>
                </c:pt>
                <c:pt idx="167975" formatCode="0.00E+00">
                  <c:v>9.41964E-3</c:v>
                </c:pt>
                <c:pt idx="167976" formatCode="0.00E+00">
                  <c:v>9.3068600000000001E-3</c:v>
                </c:pt>
                <c:pt idx="167977" formatCode="0.00E+00">
                  <c:v>9.1835600000000003E-3</c:v>
                </c:pt>
                <c:pt idx="167978" formatCode="0.00E+00">
                  <c:v>9.0500100000000007E-3</c:v>
                </c:pt>
                <c:pt idx="167979" formatCode="0.00E+00">
                  <c:v>8.9064799999999996E-3</c:v>
                </c:pt>
                <c:pt idx="167980" formatCode="0.00E+00">
                  <c:v>8.7532500000000006E-3</c:v>
                </c:pt>
                <c:pt idx="167981" formatCode="0.00E+00">
                  <c:v>8.59065E-3</c:v>
                </c:pt>
                <c:pt idx="167982" formatCode="0.00E+00">
                  <c:v>8.4189699999999996E-3</c:v>
                </c:pt>
                <c:pt idx="167983" formatCode="0.00E+00">
                  <c:v>8.2385500000000007E-3</c:v>
                </c:pt>
                <c:pt idx="167984" formatCode="0.00E+00">
                  <c:v>8.0497199999999998E-3</c:v>
                </c:pt>
                <c:pt idx="167985" formatCode="0.00E+00">
                  <c:v>7.8528399999999998E-3</c:v>
                </c:pt>
                <c:pt idx="167986" formatCode="0.00E+00">
                  <c:v>7.6482599999999996E-3</c:v>
                </c:pt>
                <c:pt idx="167987" formatCode="0.00E+00">
                  <c:v>7.4363399999999996E-3</c:v>
                </c:pt>
                <c:pt idx="167988" formatCode="0.00E+00">
                  <c:v>7.2174500000000003E-3</c:v>
                </c:pt>
                <c:pt idx="167989" formatCode="0.00E+00">
                  <c:v>6.99199E-3</c:v>
                </c:pt>
                <c:pt idx="167990" formatCode="0.00E+00">
                  <c:v>6.7603300000000002E-3</c:v>
                </c:pt>
                <c:pt idx="167991" formatCode="0.00E+00">
                  <c:v>6.5228700000000001E-3</c:v>
                </c:pt>
                <c:pt idx="167992" formatCode="0.00E+00">
                  <c:v>6.2800099999999999E-3</c:v>
                </c:pt>
                <c:pt idx="167993" formatCode="0.00E+00">
                  <c:v>6.03215E-3</c:v>
                </c:pt>
                <c:pt idx="167994" formatCode="0.00E+00">
                  <c:v>5.7796899999999997E-3</c:v>
                </c:pt>
                <c:pt idx="167995" formatCode="0.00E+00">
                  <c:v>5.5230599999999998E-3</c:v>
                </c:pt>
                <c:pt idx="167996" formatCode="0.00E+00">
                  <c:v>5.2626599999999997E-3</c:v>
                </c:pt>
                <c:pt idx="167997" formatCode="0.00E+00">
                  <c:v>4.9989099999999996E-3</c:v>
                </c:pt>
                <c:pt idx="167998" formatCode="0.00E+00">
                  <c:v>4.7322199999999997E-3</c:v>
                </c:pt>
                <c:pt idx="167999" formatCode="0.00E+00">
                  <c:v>4.4630099999999999E-3</c:v>
                </c:pt>
                <c:pt idx="168000" formatCode="0.00E+00">
                  <c:v>4.1916999999999996E-3</c:v>
                </c:pt>
                <c:pt idx="168001" formatCode="0.00E+00">
                  <c:v>3.9186999999999998E-3</c:v>
                </c:pt>
                <c:pt idx="168002" formatCode="0.00E+00">
                  <c:v>3.6444200000000002E-3</c:v>
                </c:pt>
                <c:pt idx="168003" formatCode="0.00E+00">
                  <c:v>3.3692800000000001E-3</c:v>
                </c:pt>
                <c:pt idx="168004" formatCode="0.00E+00">
                  <c:v>3.0936900000000001E-3</c:v>
                </c:pt>
                <c:pt idx="168005" formatCode="0.00E+00">
                  <c:v>2.81804E-3</c:v>
                </c:pt>
                <c:pt idx="168006" formatCode="0.00E+00">
                  <c:v>2.5427399999999999E-3</c:v>
                </c:pt>
                <c:pt idx="168007" formatCode="0.00E+00">
                  <c:v>2.2681799999999998E-3</c:v>
                </c:pt>
                <c:pt idx="168008" formatCode="0.00E+00">
                  <c:v>1.9947599999999999E-3</c:v>
                </c:pt>
                <c:pt idx="168009" formatCode="0.00E+00">
                  <c:v>1.7228600000000001E-3</c:v>
                </c:pt>
                <c:pt idx="168010" formatCode="0.00E+00">
                  <c:v>1.4528399999999999E-3</c:v>
                </c:pt>
                <c:pt idx="168011" formatCode="0.00E+00">
                  <c:v>1.18509E-3</c:v>
                </c:pt>
                <c:pt idx="168012" formatCode="0.00E+00">
                  <c:v>9.19957E-4</c:v>
                </c:pt>
                <c:pt idx="168013" formatCode="0.00E+00">
                  <c:v>6.5780099999999996E-4</c:v>
                </c:pt>
                <c:pt idx="168014" formatCode="0.00E+00">
                  <c:v>3.9896199999999999E-4</c:v>
                </c:pt>
                <c:pt idx="168015" formatCode="0.00E+00">
                  <c:v>1.43774E-4</c:v>
                </c:pt>
                <c:pt idx="168016" formatCode="0.00E+00">
                  <c:v>-1.07439E-4</c:v>
                </c:pt>
                <c:pt idx="168017" formatCode="0.00E+00">
                  <c:v>-3.5436400000000002E-4</c:v>
                </c:pt>
                <c:pt idx="168018" formatCode="0.00E+00">
                  <c:v>-5.9669900000000001E-4</c:v>
                </c:pt>
                <c:pt idx="168019" formatCode="0.00E+00">
                  <c:v>-8.3415400000000004E-4</c:v>
                </c:pt>
                <c:pt idx="168020" formatCode="0.00E+00">
                  <c:v>-1.06645E-3</c:v>
                </c:pt>
                <c:pt idx="168021" formatCode="0.00E+00">
                  <c:v>-1.2933199999999999E-3</c:v>
                </c:pt>
                <c:pt idx="168022" formatCode="0.00E+00">
                  <c:v>-1.5145099999999999E-3</c:v>
                </c:pt>
                <c:pt idx="168023" formatCode="0.00E+00">
                  <c:v>-1.72978E-3</c:v>
                </c:pt>
                <c:pt idx="168024" formatCode="0.00E+00">
                  <c:v>-1.9388999999999999E-3</c:v>
                </c:pt>
                <c:pt idx="168025" formatCode="0.00E+00">
                  <c:v>-2.1416600000000001E-3</c:v>
                </c:pt>
                <c:pt idx="168026" formatCode="0.00E+00">
                  <c:v>-2.3378499999999998E-3</c:v>
                </c:pt>
                <c:pt idx="168027" formatCode="0.00E+00">
                  <c:v>-2.5273000000000001E-3</c:v>
                </c:pt>
                <c:pt idx="168028" formatCode="0.00E+00">
                  <c:v>-2.7098199999999999E-3</c:v>
                </c:pt>
                <c:pt idx="168029" formatCode="0.00E+00">
                  <c:v>-2.8852600000000002E-3</c:v>
                </c:pt>
                <c:pt idx="168030" formatCode="0.00E+00">
                  <c:v>-3.05347E-3</c:v>
                </c:pt>
                <c:pt idx="168031" formatCode="0.00E+00">
                  <c:v>-3.2143300000000001E-3</c:v>
                </c:pt>
                <c:pt idx="168032" formatCode="0.00E+00">
                  <c:v>-3.3677199999999998E-3</c:v>
                </c:pt>
                <c:pt idx="168033" formatCode="0.00E+00">
                  <c:v>-3.5135499999999998E-3</c:v>
                </c:pt>
                <c:pt idx="168034" formatCode="0.00E+00">
                  <c:v>-3.6517199999999998E-3</c:v>
                </c:pt>
                <c:pt idx="168035" formatCode="0.00E+00">
                  <c:v>-3.7821600000000001E-3</c:v>
                </c:pt>
                <c:pt idx="168036" formatCode="0.00E+00">
                  <c:v>-3.9048300000000002E-3</c:v>
                </c:pt>
                <c:pt idx="168037" formatCode="0.00E+00">
                  <c:v>-4.0196800000000003E-3</c:v>
                </c:pt>
                <c:pt idx="168038" formatCode="0.00E+00">
                  <c:v>-4.1266799999999998E-3</c:v>
                </c:pt>
                <c:pt idx="168039" formatCode="0.00E+00">
                  <c:v>-4.2258199999999999E-3</c:v>
                </c:pt>
                <c:pt idx="168040" formatCode="0.00E+00">
                  <c:v>-4.3171099999999999E-3</c:v>
                </c:pt>
                <c:pt idx="168041" formatCode="0.00E+00">
                  <c:v>-4.4005700000000003E-3</c:v>
                </c:pt>
                <c:pt idx="168042" formatCode="0.00E+00">
                  <c:v>-4.4762100000000004E-3</c:v>
                </c:pt>
                <c:pt idx="168043" formatCode="0.00E+00">
                  <c:v>-4.5440999999999997E-3</c:v>
                </c:pt>
                <c:pt idx="168044" formatCode="0.00E+00">
                  <c:v>-4.6042799999999997E-3</c:v>
                </c:pt>
                <c:pt idx="168045" formatCode="0.00E+00">
                  <c:v>-4.6568299999999998E-3</c:v>
                </c:pt>
                <c:pt idx="168046" formatCode="0.00E+00">
                  <c:v>-4.7018399999999997E-3</c:v>
                </c:pt>
                <c:pt idx="168047" formatCode="0.00E+00">
                  <c:v>-4.7393899999999996E-3</c:v>
                </c:pt>
                <c:pt idx="168048" formatCode="0.00E+00">
                  <c:v>-4.7696199999999996E-3</c:v>
                </c:pt>
                <c:pt idx="168049" formatCode="0.00E+00">
                  <c:v>-4.79262E-3</c:v>
                </c:pt>
                <c:pt idx="168050" formatCode="0.00E+00">
                  <c:v>-4.80855E-3</c:v>
                </c:pt>
                <c:pt idx="168051" formatCode="0.00E+00">
                  <c:v>-4.8175500000000003E-3</c:v>
                </c:pt>
                <c:pt idx="168052" formatCode="0.00E+00">
                  <c:v>-4.8197700000000001E-3</c:v>
                </c:pt>
                <c:pt idx="168053" formatCode="0.00E+00">
                  <c:v>-4.8153700000000002E-3</c:v>
                </c:pt>
                <c:pt idx="168054" formatCode="0.00E+00">
                  <c:v>-4.8045500000000003E-3</c:v>
                </c:pt>
                <c:pt idx="168055" formatCode="0.00E+00">
                  <c:v>-4.7874800000000002E-3</c:v>
                </c:pt>
                <c:pt idx="168056" formatCode="0.00E+00">
                  <c:v>-4.7643700000000004E-3</c:v>
                </c:pt>
                <c:pt idx="168057" formatCode="0.00E+00">
                  <c:v>-4.7354099999999998E-3</c:v>
                </c:pt>
                <c:pt idx="168058" formatCode="0.00E+00">
                  <c:v>-4.7008199999999997E-3</c:v>
                </c:pt>
                <c:pt idx="168059" formatCode="0.00E+00">
                  <c:v>-4.6608300000000004E-3</c:v>
                </c:pt>
                <c:pt idx="168060" formatCode="0.00E+00">
                  <c:v>-4.6156499999999998E-3</c:v>
                </c:pt>
                <c:pt idx="168061" formatCode="0.00E+00">
                  <c:v>-4.5655299999999999E-3</c:v>
                </c:pt>
                <c:pt idx="168062" formatCode="0.00E+00">
                  <c:v>-4.5107100000000002E-3</c:v>
                </c:pt>
                <c:pt idx="168063" formatCode="0.00E+00">
                  <c:v>-4.4514300000000001E-3</c:v>
                </c:pt>
                <c:pt idx="168064" formatCode="0.00E+00">
                  <c:v>-4.3879399999999999E-3</c:v>
                </c:pt>
                <c:pt idx="168065" formatCode="0.00E+00">
                  <c:v>-4.3205099999999996E-3</c:v>
                </c:pt>
                <c:pt idx="168066" formatCode="0.00E+00">
                  <c:v>-4.2493899999999996E-3</c:v>
                </c:pt>
                <c:pt idx="168067" formatCode="0.00E+00">
                  <c:v>-4.17484E-3</c:v>
                </c:pt>
                <c:pt idx="168068" formatCode="0.00E+00">
                  <c:v>-4.09714E-3</c:v>
                </c:pt>
                <c:pt idx="168069" formatCode="0.00E+00">
                  <c:v>-4.0165399999999999E-3</c:v>
                </c:pt>
                <c:pt idx="168070" formatCode="0.00E+00">
                  <c:v>-3.9333299999999996E-3</c:v>
                </c:pt>
                <c:pt idx="168071" formatCode="0.00E+00">
                  <c:v>-3.84776E-3</c:v>
                </c:pt>
                <c:pt idx="168072" formatCode="0.00E+00">
                  <c:v>-3.76012E-3</c:v>
                </c:pt>
                <c:pt idx="168073" formatCode="0.00E+00">
                  <c:v>-3.67067E-3</c:v>
                </c:pt>
                <c:pt idx="168074" formatCode="0.00E+00">
                  <c:v>-3.57968E-3</c:v>
                </c:pt>
                <c:pt idx="168075" formatCode="0.00E+00">
                  <c:v>-3.4874300000000001E-3</c:v>
                </c:pt>
                <c:pt idx="168076" formatCode="0.00E+00">
                  <c:v>-3.3941700000000002E-3</c:v>
                </c:pt>
                <c:pt idx="168077" formatCode="0.00E+00">
                  <c:v>-3.3001800000000002E-3</c:v>
                </c:pt>
                <c:pt idx="168078" formatCode="0.00E+00">
                  <c:v>-3.20572E-3</c:v>
                </c:pt>
                <c:pt idx="168079" formatCode="0.00E+00">
                  <c:v>-3.1110299999999999E-3</c:v>
                </c:pt>
                <c:pt idx="168080" formatCode="0.00E+00">
                  <c:v>-3.0163899999999999E-3</c:v>
                </c:pt>
                <c:pt idx="168081" formatCode="0.00E+00">
                  <c:v>-2.9220399999999999E-3</c:v>
                </c:pt>
                <c:pt idx="168082" formatCode="0.00E+00">
                  <c:v>-2.8282200000000002E-3</c:v>
                </c:pt>
                <c:pt idx="168083" formatCode="0.00E+00">
                  <c:v>-2.7351699999999999E-3</c:v>
                </c:pt>
                <c:pt idx="168084" formatCode="0.00E+00">
                  <c:v>-2.64313E-3</c:v>
                </c:pt>
                <c:pt idx="168085" formatCode="0.00E+00">
                  <c:v>-2.5523199999999998E-3</c:v>
                </c:pt>
                <c:pt idx="168086" formatCode="0.00E+00">
                  <c:v>-2.4629700000000001E-3</c:v>
                </c:pt>
                <c:pt idx="168087" formatCode="0.00E+00">
                  <c:v>-2.37528E-3</c:v>
                </c:pt>
                <c:pt idx="168088" formatCode="0.00E+00">
                  <c:v>-2.2894500000000002E-3</c:v>
                </c:pt>
                <c:pt idx="168089" formatCode="0.00E+00">
                  <c:v>-2.2057000000000001E-3</c:v>
                </c:pt>
                <c:pt idx="168090" formatCode="0.00E+00">
                  <c:v>-2.1242000000000001E-3</c:v>
                </c:pt>
                <c:pt idx="168091" formatCode="0.00E+00">
                  <c:v>-2.04513E-3</c:v>
                </c:pt>
                <c:pt idx="168092" formatCode="0.00E+00">
                  <c:v>-1.9686600000000001E-3</c:v>
                </c:pt>
                <c:pt idx="168093" formatCode="0.00E+00">
                  <c:v>-1.89496E-3</c:v>
                </c:pt>
                <c:pt idx="168094" formatCode="0.00E+00">
                  <c:v>-1.82417E-3</c:v>
                </c:pt>
                <c:pt idx="168095" formatCode="0.00E+00">
                  <c:v>-1.75643E-3</c:v>
                </c:pt>
                <c:pt idx="168096" formatCode="0.00E+00">
                  <c:v>-1.69188E-3</c:v>
                </c:pt>
                <c:pt idx="168097" formatCode="0.00E+00">
                  <c:v>-1.63064E-3</c:v>
                </c:pt>
                <c:pt idx="168098" formatCode="0.00E+00">
                  <c:v>-1.5728000000000001E-3</c:v>
                </c:pt>
                <c:pt idx="168099" formatCode="0.00E+00">
                  <c:v>-1.5184700000000001E-3</c:v>
                </c:pt>
                <c:pt idx="168100" formatCode="0.00E+00">
                  <c:v>-1.4677399999999999E-3</c:v>
                </c:pt>
                <c:pt idx="168101" formatCode="0.00E+00">
                  <c:v>-1.4206799999999999E-3</c:v>
                </c:pt>
                <c:pt idx="168102" formatCode="0.00E+00">
                  <c:v>-1.37736E-3</c:v>
                </c:pt>
                <c:pt idx="168103" formatCode="0.00E+00">
                  <c:v>-1.33782E-3</c:v>
                </c:pt>
                <c:pt idx="168104" formatCode="0.00E+00">
                  <c:v>-1.30211E-3</c:v>
                </c:pt>
                <c:pt idx="168105" formatCode="0.00E+00">
                  <c:v>-1.2702600000000001E-3</c:v>
                </c:pt>
                <c:pt idx="168106" formatCode="0.00E+00">
                  <c:v>-1.2422799999999999E-3</c:v>
                </c:pt>
                <c:pt idx="168107" formatCode="0.00E+00">
                  <c:v>-1.2181799999999999E-3</c:v>
                </c:pt>
                <c:pt idx="168108" formatCode="0.00E+00">
                  <c:v>-1.1979600000000001E-3</c:v>
                </c:pt>
                <c:pt idx="168109" formatCode="0.00E+00">
                  <c:v>-1.1815899999999999E-3</c:v>
                </c:pt>
                <c:pt idx="168110" formatCode="0.00E+00">
                  <c:v>-1.16906E-3</c:v>
                </c:pt>
                <c:pt idx="168111" formatCode="0.00E+00">
                  <c:v>-1.1603099999999999E-3</c:v>
                </c:pt>
                <c:pt idx="168112" formatCode="0.00E+00">
                  <c:v>-1.1552999999999999E-3</c:v>
                </c:pt>
                <c:pt idx="168113" formatCode="0.00E+00">
                  <c:v>-1.1539600000000001E-3</c:v>
                </c:pt>
                <c:pt idx="168114" formatCode="0.00E+00">
                  <c:v>-1.1562300000000001E-3</c:v>
                </c:pt>
                <c:pt idx="168115" formatCode="0.00E+00">
                  <c:v>-1.1620199999999999E-3</c:v>
                </c:pt>
                <c:pt idx="168116" formatCode="0.00E+00">
                  <c:v>-1.1712300000000001E-3</c:v>
                </c:pt>
                <c:pt idx="168117" formatCode="0.00E+00">
                  <c:v>-1.1837600000000001E-3</c:v>
                </c:pt>
                <c:pt idx="168118" formatCode="0.00E+00">
                  <c:v>-1.1995E-3</c:v>
                </c:pt>
                <c:pt idx="168119" formatCode="0.00E+00">
                  <c:v>-1.2183300000000001E-3</c:v>
                </c:pt>
                <c:pt idx="168120" formatCode="0.00E+00">
                  <c:v>-1.2401000000000001E-3</c:v>
                </c:pt>
                <c:pt idx="168121" formatCode="0.00E+00">
                  <c:v>-1.26468E-3</c:v>
                </c:pt>
                <c:pt idx="168122" formatCode="0.00E+00">
                  <c:v>-1.29192E-3</c:v>
                </c:pt>
                <c:pt idx="168123" formatCode="0.00E+00">
                  <c:v>-1.32165E-3</c:v>
                </c:pt>
                <c:pt idx="168124" formatCode="0.00E+00">
                  <c:v>-1.3537200000000001E-3</c:v>
                </c:pt>
                <c:pt idx="168125" formatCode="0.00E+00">
                  <c:v>-1.3879400000000001E-3</c:v>
                </c:pt>
                <c:pt idx="168126" formatCode="0.00E+00">
                  <c:v>-1.42413E-3</c:v>
                </c:pt>
                <c:pt idx="168127" formatCode="0.00E+00">
                  <c:v>-1.46211E-3</c:v>
                </c:pt>
                <c:pt idx="168128" formatCode="0.00E+00">
                  <c:v>-1.50169E-3</c:v>
                </c:pt>
                <c:pt idx="168129" formatCode="0.00E+00">
                  <c:v>-1.54265E-3</c:v>
                </c:pt>
                <c:pt idx="168130" formatCode="0.00E+00">
                  <c:v>-1.5847999999999999E-3</c:v>
                </c:pt>
                <c:pt idx="168131" formatCode="0.00E+00">
                  <c:v>-1.6279199999999999E-3</c:v>
                </c:pt>
                <c:pt idx="168132" formatCode="0.00E+00">
                  <c:v>-1.6718E-3</c:v>
                </c:pt>
                <c:pt idx="168133" formatCode="0.00E+00">
                  <c:v>-1.7162200000000001E-3</c:v>
                </c:pt>
                <c:pt idx="168134" formatCode="0.00E+00">
                  <c:v>-1.76096E-3</c:v>
                </c:pt>
                <c:pt idx="168135" formatCode="0.00E+00">
                  <c:v>-1.80579E-3</c:v>
                </c:pt>
                <c:pt idx="168136" formatCode="0.00E+00">
                  <c:v>-1.8504800000000001E-3</c:v>
                </c:pt>
                <c:pt idx="168137" formatCode="0.00E+00">
                  <c:v>-1.89481E-3</c:v>
                </c:pt>
                <c:pt idx="168138" formatCode="0.00E+00">
                  <c:v>-1.93855E-3</c:v>
                </c:pt>
                <c:pt idx="168139" formatCode="0.00E+00">
                  <c:v>-1.98146E-3</c:v>
                </c:pt>
                <c:pt idx="168140" formatCode="0.00E+00">
                  <c:v>-2.0233E-3</c:v>
                </c:pt>
                <c:pt idx="168141" formatCode="0.00E+00">
                  <c:v>-2.0638599999999998E-3</c:v>
                </c:pt>
                <c:pt idx="168142" formatCode="0.00E+00">
                  <c:v>-2.1029E-3</c:v>
                </c:pt>
                <c:pt idx="168143" formatCode="0.00E+00">
                  <c:v>-2.1401900000000001E-3</c:v>
                </c:pt>
                <c:pt idx="168144" formatCode="0.00E+00">
                  <c:v>-2.1754999999999999E-3</c:v>
                </c:pt>
                <c:pt idx="168145" formatCode="0.00E+00">
                  <c:v>-2.2085999999999998E-3</c:v>
                </c:pt>
                <c:pt idx="168146" formatCode="0.00E+00">
                  <c:v>-2.2392900000000001E-3</c:v>
                </c:pt>
                <c:pt idx="168147" formatCode="0.00E+00">
                  <c:v>-2.2673300000000001E-3</c:v>
                </c:pt>
                <c:pt idx="168148" formatCode="0.00E+00">
                  <c:v>-2.2925100000000002E-3</c:v>
                </c:pt>
                <c:pt idx="168149" formatCode="0.00E+00">
                  <c:v>-2.3146299999999998E-3</c:v>
                </c:pt>
                <c:pt idx="168150" formatCode="0.00E+00">
                  <c:v>-2.3334699999999998E-3</c:v>
                </c:pt>
                <c:pt idx="168151" formatCode="0.00E+00">
                  <c:v>-2.34884E-3</c:v>
                </c:pt>
                <c:pt idx="168152" formatCode="0.00E+00">
                  <c:v>-2.3605499999999999E-3</c:v>
                </c:pt>
                <c:pt idx="168153" formatCode="0.00E+00">
                  <c:v>-2.36841E-3</c:v>
                </c:pt>
                <c:pt idx="168154" formatCode="0.00E+00">
                  <c:v>-2.3722299999999999E-3</c:v>
                </c:pt>
                <c:pt idx="168155" formatCode="0.00E+00">
                  <c:v>-2.37185E-3</c:v>
                </c:pt>
                <c:pt idx="168156" formatCode="0.00E+00">
                  <c:v>-2.3671E-3</c:v>
                </c:pt>
                <c:pt idx="168157" formatCode="0.00E+00">
                  <c:v>-2.3578200000000001E-3</c:v>
                </c:pt>
                <c:pt idx="168158" formatCode="0.00E+00">
                  <c:v>-2.3438700000000001E-3</c:v>
                </c:pt>
                <c:pt idx="168159" formatCode="0.00E+00">
                  <c:v>-2.3251000000000001E-3</c:v>
                </c:pt>
                <c:pt idx="168160" formatCode="0.00E+00">
                  <c:v>-2.3013899999999999E-3</c:v>
                </c:pt>
                <c:pt idx="168161" formatCode="0.00E+00">
                  <c:v>-2.27261E-3</c:v>
                </c:pt>
                <c:pt idx="168162" formatCode="0.00E+00">
                  <c:v>-2.23866E-3</c:v>
                </c:pt>
                <c:pt idx="168163" formatCode="0.00E+00">
                  <c:v>-2.19943E-3</c:v>
                </c:pt>
                <c:pt idx="168164" formatCode="0.00E+00">
                  <c:v>-2.1548399999999999E-3</c:v>
                </c:pt>
                <c:pt idx="168165" formatCode="0.00E+00">
                  <c:v>-2.1048099999999999E-3</c:v>
                </c:pt>
                <c:pt idx="168166" formatCode="0.00E+00">
                  <c:v>-2.0492700000000002E-3</c:v>
                </c:pt>
                <c:pt idx="168167" formatCode="0.00E+00">
                  <c:v>-1.9881600000000001E-3</c:v>
                </c:pt>
                <c:pt idx="168168" formatCode="0.00E+00">
                  <c:v>-1.92144E-3</c:v>
                </c:pt>
                <c:pt idx="168169" formatCode="0.00E+00">
                  <c:v>-1.8490799999999999E-3</c:v>
                </c:pt>
                <c:pt idx="168170" formatCode="0.00E+00">
                  <c:v>-1.7710600000000001E-3</c:v>
                </c:pt>
                <c:pt idx="168171" formatCode="0.00E+00">
                  <c:v>-1.6873700000000001E-3</c:v>
                </c:pt>
                <c:pt idx="168172" formatCode="0.00E+00">
                  <c:v>-1.59801E-3</c:v>
                </c:pt>
                <c:pt idx="168173" formatCode="0.00E+00">
                  <c:v>-1.503E-3</c:v>
                </c:pt>
                <c:pt idx="168174" formatCode="0.00E+00">
                  <c:v>-1.40237E-3</c:v>
                </c:pt>
                <c:pt idx="168175" formatCode="0.00E+00">
                  <c:v>-1.29615E-3</c:v>
                </c:pt>
                <c:pt idx="168176" formatCode="0.00E+00">
                  <c:v>-1.1844100000000001E-3</c:v>
                </c:pt>
                <c:pt idx="168177" formatCode="0.00E+00">
                  <c:v>-1.0671999999999999E-3</c:v>
                </c:pt>
                <c:pt idx="168178" formatCode="0.00E+00">
                  <c:v>-9.4461299999999996E-4</c:v>
                </c:pt>
                <c:pt idx="168179" formatCode="0.00E+00">
                  <c:v>-8.1672699999999995E-4</c:v>
                </c:pt>
                <c:pt idx="168180" formatCode="0.00E+00">
                  <c:v>-6.8364900000000004E-4</c:v>
                </c:pt>
                <c:pt idx="168181" formatCode="0.00E+00">
                  <c:v>-5.4549399999999999E-4</c:v>
                </c:pt>
                <c:pt idx="168182" formatCode="0.00E+00">
                  <c:v>-4.0238900000000001E-4</c:v>
                </c:pt>
                <c:pt idx="168183" formatCode="0.00E+00">
                  <c:v>-2.54472E-4</c:v>
                </c:pt>
                <c:pt idx="168184" formatCode="0.00E+00">
                  <c:v>-1.01894E-4</c:v>
                </c:pt>
                <c:pt idx="168185" formatCode="0.00E+00">
                  <c:v>5.5183299999999997E-5</c:v>
                </c:pt>
                <c:pt idx="168186" formatCode="0.00E+00">
                  <c:v>2.1658699999999999E-4</c:v>
                </c:pt>
                <c:pt idx="168187" formatCode="0.00E+00">
                  <c:v>3.8213199999999998E-4</c:v>
                </c:pt>
                <c:pt idx="168188" formatCode="0.00E+00">
                  <c:v>5.5162400000000002E-4</c:v>
                </c:pt>
                <c:pt idx="168189" formatCode="0.00E+00">
                  <c:v>7.2485699999999998E-4</c:v>
                </c:pt>
                <c:pt idx="168190" formatCode="0.00E+00">
                  <c:v>9.0161500000000003E-4</c:v>
                </c:pt>
                <c:pt idx="168191" formatCode="0.00E+00">
                  <c:v>1.0816700000000001E-3</c:v>
                </c:pt>
                <c:pt idx="168192" formatCode="0.00E+00">
                  <c:v>1.2648E-3</c:v>
                </c:pt>
                <c:pt idx="168193" formatCode="0.00E+00">
                  <c:v>1.4507400000000001E-3</c:v>
                </c:pt>
                <c:pt idx="168194" formatCode="0.00E+00">
                  <c:v>1.6392500000000001E-3</c:v>
                </c:pt>
                <c:pt idx="168195" formatCode="0.00E+00">
                  <c:v>1.8300600000000001E-3</c:v>
                </c:pt>
                <c:pt idx="168196" formatCode="0.00E+00">
                  <c:v>2.0229100000000002E-3</c:v>
                </c:pt>
                <c:pt idx="168197" formatCode="0.00E+00">
                  <c:v>2.2175300000000001E-3</c:v>
                </c:pt>
                <c:pt idx="168198" formatCode="0.00E+00">
                  <c:v>2.4136100000000001E-3</c:v>
                </c:pt>
                <c:pt idx="168199" formatCode="0.00E+00">
                  <c:v>2.6108799999999999E-3</c:v>
                </c:pt>
                <c:pt idx="168200" formatCode="0.00E+00">
                  <c:v>2.8090400000000001E-3</c:v>
                </c:pt>
                <c:pt idx="168201" formatCode="0.00E+00">
                  <c:v>3.0077900000000002E-3</c:v>
                </c:pt>
                <c:pt idx="168202" formatCode="0.00E+00">
                  <c:v>3.20681E-3</c:v>
                </c:pt>
                <c:pt idx="168203" formatCode="0.00E+00">
                  <c:v>3.40581E-3</c:v>
                </c:pt>
                <c:pt idx="168204" formatCode="0.00E+00">
                  <c:v>3.6044499999999999E-3</c:v>
                </c:pt>
                <c:pt idx="168205" formatCode="0.00E+00">
                  <c:v>3.8024299999999999E-3</c:v>
                </c:pt>
                <c:pt idx="168206" formatCode="0.00E+00">
                  <c:v>3.9994100000000001E-3</c:v>
                </c:pt>
                <c:pt idx="168207" formatCode="0.00E+00">
                  <c:v>4.1950800000000003E-3</c:v>
                </c:pt>
                <c:pt idx="168208" formatCode="0.00E+00">
                  <c:v>4.3891099999999999E-3</c:v>
                </c:pt>
                <c:pt idx="168209" formatCode="0.00E+00">
                  <c:v>4.5811699999999999E-3</c:v>
                </c:pt>
                <c:pt idx="168210" formatCode="0.00E+00">
                  <c:v>4.7709400000000004E-3</c:v>
                </c:pt>
                <c:pt idx="168211" formatCode="0.00E+00">
                  <c:v>4.9580800000000001E-3</c:v>
                </c:pt>
                <c:pt idx="168212" formatCode="0.00E+00">
                  <c:v>5.14227E-3</c:v>
                </c:pt>
                <c:pt idx="168213" formatCode="0.00E+00">
                  <c:v>5.3231800000000003E-3</c:v>
                </c:pt>
                <c:pt idx="168214" formatCode="0.00E+00">
                  <c:v>5.5004800000000003E-3</c:v>
                </c:pt>
                <c:pt idx="168215" formatCode="0.00E+00">
                  <c:v>5.6738600000000002E-3</c:v>
                </c:pt>
                <c:pt idx="168216" formatCode="0.00E+00">
                  <c:v>5.8429900000000002E-3</c:v>
                </c:pt>
                <c:pt idx="168217" formatCode="0.00E+00">
                  <c:v>6.0075600000000003E-3</c:v>
                </c:pt>
                <c:pt idx="168218" formatCode="0.00E+00">
                  <c:v>6.1672599999999999E-3</c:v>
                </c:pt>
                <c:pt idx="168219" formatCode="0.00E+00">
                  <c:v>6.32177E-3</c:v>
                </c:pt>
                <c:pt idx="168220" formatCode="0.00E+00">
                  <c:v>6.4708099999999996E-3</c:v>
                </c:pt>
                <c:pt idx="168221" formatCode="0.00E+00">
                  <c:v>6.6140599999999997E-3</c:v>
                </c:pt>
                <c:pt idx="168222" formatCode="0.00E+00">
                  <c:v>6.7512400000000004E-3</c:v>
                </c:pt>
                <c:pt idx="168223" formatCode="0.00E+00">
                  <c:v>6.8820599999999997E-3</c:v>
                </c:pt>
                <c:pt idx="168224" formatCode="0.00E+00">
                  <c:v>7.0062600000000003E-3</c:v>
                </c:pt>
                <c:pt idx="168225" formatCode="0.00E+00">
                  <c:v>7.1235600000000001E-3</c:v>
                </c:pt>
                <c:pt idx="168226" formatCode="0.00E+00">
                  <c:v>7.2337E-3</c:v>
                </c:pt>
                <c:pt idx="168227" formatCode="0.00E+00">
                  <c:v>7.3364299999999997E-3</c:v>
                </c:pt>
                <c:pt idx="168228" formatCode="0.00E+00">
                  <c:v>7.4315099999999997E-3</c:v>
                </c:pt>
                <c:pt idx="168229" formatCode="0.00E+00">
                  <c:v>7.5187099999999996E-3</c:v>
                </c:pt>
                <c:pt idx="168230" formatCode="0.00E+00">
                  <c:v>7.5978199999999999E-3</c:v>
                </c:pt>
                <c:pt idx="168231" formatCode="0.00E+00">
                  <c:v>7.6686100000000002E-3</c:v>
                </c:pt>
                <c:pt idx="168232" formatCode="0.00E+00">
                  <c:v>7.7308899999999998E-3</c:v>
                </c:pt>
                <c:pt idx="168233" formatCode="0.00E+00">
                  <c:v>7.7844699999999999E-3</c:v>
                </c:pt>
                <c:pt idx="168234" formatCode="0.00E+00">
                  <c:v>7.8291799999999998E-3</c:v>
                </c:pt>
                <c:pt idx="168235" formatCode="0.00E+00">
                  <c:v>7.8648499999999996E-3</c:v>
                </c:pt>
                <c:pt idx="168236" formatCode="0.00E+00">
                  <c:v>7.8913400000000002E-3</c:v>
                </c:pt>
                <c:pt idx="168237" formatCode="0.00E+00">
                  <c:v>7.9085000000000006E-3</c:v>
                </c:pt>
                <c:pt idx="168238" formatCode="0.00E+00">
                  <c:v>7.9162199999999999E-3</c:v>
                </c:pt>
                <c:pt idx="168239" formatCode="0.00E+00">
                  <c:v>7.9143900000000003E-3</c:v>
                </c:pt>
                <c:pt idx="168240" formatCode="0.00E+00">
                  <c:v>7.9028999999999992E-3</c:v>
                </c:pt>
                <c:pt idx="168241" formatCode="0.00E+00">
                  <c:v>7.8816700000000003E-3</c:v>
                </c:pt>
                <c:pt idx="168242" formatCode="0.00E+00">
                  <c:v>7.8506500000000007E-3</c:v>
                </c:pt>
                <c:pt idx="168243" formatCode="0.00E+00">
                  <c:v>7.8097699999999997E-3</c:v>
                </c:pt>
                <c:pt idx="168244" formatCode="0.00E+00">
                  <c:v>7.7590000000000003E-3</c:v>
                </c:pt>
                <c:pt idx="168245" formatCode="0.00E+00">
                  <c:v>7.6983099999999999E-3</c:v>
                </c:pt>
                <c:pt idx="168246" formatCode="0.00E+00">
                  <c:v>7.6277000000000003E-3</c:v>
                </c:pt>
                <c:pt idx="168247" formatCode="0.00E+00">
                  <c:v>7.5471699999999997E-3</c:v>
                </c:pt>
                <c:pt idx="168248" formatCode="0.00E+00">
                  <c:v>7.4567499999999998E-3</c:v>
                </c:pt>
                <c:pt idx="168249" formatCode="0.00E+00">
                  <c:v>7.3564700000000004E-3</c:v>
                </c:pt>
                <c:pt idx="168250" formatCode="0.00E+00">
                  <c:v>7.2463800000000002E-3</c:v>
                </c:pt>
                <c:pt idx="168251" formatCode="0.00E+00">
                  <c:v>7.1265499999999997E-3</c:v>
                </c:pt>
                <c:pt idx="168252" formatCode="0.00E+00">
                  <c:v>6.9970700000000002E-3</c:v>
                </c:pt>
                <c:pt idx="168253" formatCode="0.00E+00">
                  <c:v>6.8580300000000002E-3</c:v>
                </c:pt>
                <c:pt idx="168254" formatCode="0.00E+00">
                  <c:v>6.7095499999999999E-3</c:v>
                </c:pt>
                <c:pt idx="168255" formatCode="0.00E+00">
                  <c:v>6.5517500000000003E-3</c:v>
                </c:pt>
                <c:pt idx="168256" formatCode="0.00E+00">
                  <c:v>6.3847799999999996E-3</c:v>
                </c:pt>
                <c:pt idx="168257" formatCode="0.00E+00">
                  <c:v>6.2087899999999996E-3</c:v>
                </c:pt>
                <c:pt idx="168258" formatCode="0.00E+00">
                  <c:v>6.0239500000000001E-3</c:v>
                </c:pt>
                <c:pt idx="168259" formatCode="0.00E+00">
                  <c:v>5.83046E-3</c:v>
                </c:pt>
                <c:pt idx="168260" formatCode="0.00E+00">
                  <c:v>5.6285099999999998E-3</c:v>
                </c:pt>
                <c:pt idx="168261" formatCode="0.00E+00">
                  <c:v>5.41831E-3</c:v>
                </c:pt>
                <c:pt idx="168262" formatCode="0.00E+00">
                  <c:v>5.2001E-3</c:v>
                </c:pt>
                <c:pt idx="168263" formatCode="0.00E+00">
                  <c:v>4.9741100000000003E-3</c:v>
                </c:pt>
                <c:pt idx="168264" formatCode="0.00E+00">
                  <c:v>4.7405900000000003E-3</c:v>
                </c:pt>
                <c:pt idx="168265" formatCode="0.00E+00">
                  <c:v>4.4998199999999999E-3</c:v>
                </c:pt>
                <c:pt idx="168266" formatCode="0.00E+00">
                  <c:v>4.2520600000000002E-3</c:v>
                </c:pt>
                <c:pt idx="168267" formatCode="0.00E+00">
                  <c:v>3.9976200000000003E-3</c:v>
                </c:pt>
                <c:pt idx="168268" formatCode="0.00E+00">
                  <c:v>3.7367799999999999E-3</c:v>
                </c:pt>
                <c:pt idx="168269" formatCode="0.00E+00">
                  <c:v>3.46986E-3</c:v>
                </c:pt>
                <c:pt idx="168270" formatCode="0.00E+00">
                  <c:v>3.19718E-3</c:v>
                </c:pt>
                <c:pt idx="168271" formatCode="0.00E+00">
                  <c:v>2.9190800000000001E-3</c:v>
                </c:pt>
                <c:pt idx="168272" formatCode="0.00E+00">
                  <c:v>2.6358900000000001E-3</c:v>
                </c:pt>
                <c:pt idx="168273" formatCode="0.00E+00">
                  <c:v>2.34797E-3</c:v>
                </c:pt>
                <c:pt idx="168274" formatCode="0.00E+00">
                  <c:v>2.0556699999999999E-3</c:v>
                </c:pt>
                <c:pt idx="168275" formatCode="0.00E+00">
                  <c:v>1.75936E-3</c:v>
                </c:pt>
                <c:pt idx="168276" formatCode="0.00E+00">
                  <c:v>1.45941E-3</c:v>
                </c:pt>
                <c:pt idx="168277" formatCode="0.00E+00">
                  <c:v>1.15621E-3</c:v>
                </c:pt>
                <c:pt idx="168278" formatCode="0.00E+00">
                  <c:v>8.5013899999999997E-4</c:v>
                </c:pt>
                <c:pt idx="168279" formatCode="0.00E+00">
                  <c:v>5.4159E-4</c:v>
                </c:pt>
                <c:pt idx="168280" formatCode="0.00E+00">
                  <c:v>2.3096100000000001E-4</c:v>
                </c:pt>
                <c:pt idx="168281" formatCode="0.00E+00">
                  <c:v>-8.1345600000000003E-5</c:v>
                </c:pt>
                <c:pt idx="168282" formatCode="0.00E+00">
                  <c:v>-3.9492500000000002E-4</c:v>
                </c:pt>
                <c:pt idx="168283" formatCode="0.00E+00">
                  <c:v>-7.0936899999999995E-4</c:v>
                </c:pt>
                <c:pt idx="168284" formatCode="0.00E+00">
                  <c:v>-1.0242700000000001E-3</c:v>
                </c:pt>
                <c:pt idx="168285" formatCode="0.00E+00">
                  <c:v>-1.3392E-3</c:v>
                </c:pt>
                <c:pt idx="168286" formatCode="0.00E+00">
                  <c:v>-1.6537699999999999E-3</c:v>
                </c:pt>
                <c:pt idx="168287" formatCode="0.00E+00">
                  <c:v>-1.9675399999999998E-3</c:v>
                </c:pt>
                <c:pt idx="168288" formatCode="0.00E+00">
                  <c:v>-2.2801100000000001E-3</c:v>
                </c:pt>
                <c:pt idx="168289" formatCode="0.00E+00">
                  <c:v>-2.59107E-3</c:v>
                </c:pt>
                <c:pt idx="168290" formatCode="0.00E+00">
                  <c:v>-2.8999899999999999E-3</c:v>
                </c:pt>
                <c:pt idx="168291" formatCode="0.00E+00">
                  <c:v>-3.2064699999999999E-3</c:v>
                </c:pt>
                <c:pt idx="168292" formatCode="0.00E+00">
                  <c:v>-3.51009E-3</c:v>
                </c:pt>
                <c:pt idx="168293" formatCode="0.00E+00">
                  <c:v>-3.8104699999999998E-3</c:v>
                </c:pt>
                <c:pt idx="168294" formatCode="0.00E+00">
                  <c:v>-4.1071800000000002E-3</c:v>
                </c:pt>
                <c:pt idx="168295" formatCode="0.00E+00">
                  <c:v>-4.3998400000000003E-3</c:v>
                </c:pt>
                <c:pt idx="168296" formatCode="0.00E+00">
                  <c:v>-4.68806E-3</c:v>
                </c:pt>
                <c:pt idx="168297" formatCode="0.00E+00">
                  <c:v>-4.9714399999999997E-3</c:v>
                </c:pt>
                <c:pt idx="168298" formatCode="0.00E+00">
                  <c:v>-5.24961E-3</c:v>
                </c:pt>
                <c:pt idx="168299" formatCode="0.00E+00">
                  <c:v>-5.5221899999999997E-3</c:v>
                </c:pt>
                <c:pt idx="168300" formatCode="0.00E+00">
                  <c:v>-5.7888200000000001E-3</c:v>
                </c:pt>
                <c:pt idx="168301" formatCode="0.00E+00">
                  <c:v>-6.0491399999999997E-3</c:v>
                </c:pt>
                <c:pt idx="168302" formatCode="0.00E+00">
                  <c:v>-6.3028099999999998E-3</c:v>
                </c:pt>
                <c:pt idx="168303" formatCode="0.00E+00">
                  <c:v>-6.5494699999999999E-3</c:v>
                </c:pt>
                <c:pt idx="168304" formatCode="0.00E+00">
                  <c:v>-6.7888000000000002E-3</c:v>
                </c:pt>
                <c:pt idx="168305" formatCode="0.00E+00">
                  <c:v>-7.0204899999999999E-3</c:v>
                </c:pt>
                <c:pt idx="168306" formatCode="0.00E+00">
                  <c:v>-7.2442100000000001E-3</c:v>
                </c:pt>
                <c:pt idx="168307" formatCode="0.00E+00">
                  <c:v>-7.4596799999999998E-3</c:v>
                </c:pt>
                <c:pt idx="168308" formatCode="0.00E+00">
                  <c:v>-7.6666E-3</c:v>
                </c:pt>
                <c:pt idx="168309" formatCode="0.00E+00">
                  <c:v>-7.8647000000000005E-3</c:v>
                </c:pt>
                <c:pt idx="168310" formatCode="0.00E+00">
                  <c:v>-8.0537100000000004E-3</c:v>
                </c:pt>
                <c:pt idx="168311" formatCode="0.00E+00">
                  <c:v>-8.2334000000000001E-3</c:v>
                </c:pt>
                <c:pt idx="168312" formatCode="0.00E+00">
                  <c:v>-8.4035099999999995E-3</c:v>
                </c:pt>
                <c:pt idx="168313" formatCode="0.00E+00">
                  <c:v>-8.5638199999999998E-3</c:v>
                </c:pt>
                <c:pt idx="168314" formatCode="0.00E+00">
                  <c:v>-8.7141400000000004E-3</c:v>
                </c:pt>
                <c:pt idx="168315" formatCode="0.00E+00">
                  <c:v>-8.8542599999999992E-3</c:v>
                </c:pt>
                <c:pt idx="168316" formatCode="0.00E+00">
                  <c:v>-8.9839900000000007E-3</c:v>
                </c:pt>
                <c:pt idx="168317" formatCode="0.00E+00">
                  <c:v>-9.1031900000000006E-3</c:v>
                </c:pt>
                <c:pt idx="168318" formatCode="0.00E+00">
                  <c:v>-9.2116799999999999E-3</c:v>
                </c:pt>
                <c:pt idx="168319" formatCode="0.00E+00">
                  <c:v>-9.3093499999999992E-3</c:v>
                </c:pt>
                <c:pt idx="168320" formatCode="0.00E+00">
                  <c:v>-9.3960599999999995E-3</c:v>
                </c:pt>
                <c:pt idx="168321" formatCode="0.00E+00">
                  <c:v>-9.4717099999999995E-3</c:v>
                </c:pt>
                <c:pt idx="168322" formatCode="0.00E+00">
                  <c:v>-9.5362199999999998E-3</c:v>
                </c:pt>
                <c:pt idx="168323" formatCode="0.00E+00">
                  <c:v>-9.5895100000000007E-3</c:v>
                </c:pt>
                <c:pt idx="168324" formatCode="0.00E+00">
                  <c:v>-9.6315199999999993E-3</c:v>
                </c:pt>
                <c:pt idx="168325" formatCode="0.00E+00">
                  <c:v>-9.6622199999999991E-3</c:v>
                </c:pt>
                <c:pt idx="168326" formatCode="0.00E+00">
                  <c:v>-9.6815700000000005E-3</c:v>
                </c:pt>
                <c:pt idx="168327" formatCode="0.00E+00">
                  <c:v>-9.6895699999999998E-3</c:v>
                </c:pt>
                <c:pt idx="168328" formatCode="0.00E+00">
                  <c:v>-9.6862200000000006E-3</c:v>
                </c:pt>
                <c:pt idx="168329" formatCode="0.00E+00">
                  <c:v>-9.6715499999999992E-3</c:v>
                </c:pt>
                <c:pt idx="168330" formatCode="0.00E+00">
                  <c:v>-9.6455900000000008E-3</c:v>
                </c:pt>
                <c:pt idx="168331" formatCode="0.00E+00">
                  <c:v>-9.6083999999999996E-3</c:v>
                </c:pt>
                <c:pt idx="168332" formatCode="0.00E+00">
                  <c:v>-9.5600600000000004E-3</c:v>
                </c:pt>
                <c:pt idx="168333" formatCode="0.00E+00">
                  <c:v>-9.5006399999999994E-3</c:v>
                </c:pt>
                <c:pt idx="168334" formatCode="0.00E+00">
                  <c:v>-9.4302399999999995E-3</c:v>
                </c:pt>
                <c:pt idx="168335" formatCode="0.00E+00">
                  <c:v>-9.3489899999999997E-3</c:v>
                </c:pt>
                <c:pt idx="168336" formatCode="0.00E+00">
                  <c:v>-9.2570199999999995E-3</c:v>
                </c:pt>
                <c:pt idx="168337" formatCode="0.00E+00">
                  <c:v>-9.1544699999999996E-3</c:v>
                </c:pt>
                <c:pt idx="168338" formatCode="0.00E+00">
                  <c:v>-9.0414899999999992E-3</c:v>
                </c:pt>
                <c:pt idx="168339" formatCode="0.00E+00">
                  <c:v>-8.9182800000000007E-3</c:v>
                </c:pt>
                <c:pt idx="168340" formatCode="0.00E+00">
                  <c:v>-8.7850199999999993E-3</c:v>
                </c:pt>
                <c:pt idx="168341" formatCode="0.00E+00">
                  <c:v>-8.6418999999999992E-3</c:v>
                </c:pt>
                <c:pt idx="168342" formatCode="0.00E+00">
                  <c:v>-8.4891500000000009E-3</c:v>
                </c:pt>
                <c:pt idx="168343" formatCode="0.00E+00">
                  <c:v>-8.3269899999999994E-3</c:v>
                </c:pt>
                <c:pt idx="168344" formatCode="0.00E+00">
                  <c:v>-8.1556700000000003E-3</c:v>
                </c:pt>
                <c:pt idx="168345" formatCode="0.00E+00">
                  <c:v>-7.9754400000000003E-3</c:v>
                </c:pt>
                <c:pt idx="168346" formatCode="0.00E+00">
                  <c:v>-7.7865599999999997E-3</c:v>
                </c:pt>
                <c:pt idx="168347" formatCode="0.00E+00">
                  <c:v>-7.5893200000000001E-3</c:v>
                </c:pt>
                <c:pt idx="168348" formatCode="0.00E+00">
                  <c:v>-7.38399E-3</c:v>
                </c:pt>
                <c:pt idx="168349" formatCode="0.00E+00">
                  <c:v>-7.1708800000000001E-3</c:v>
                </c:pt>
                <c:pt idx="168350" formatCode="0.00E+00">
                  <c:v>-6.9503000000000004E-3</c:v>
                </c:pt>
                <c:pt idx="168351" formatCode="0.00E+00">
                  <c:v>-6.7225499999999999E-3</c:v>
                </c:pt>
                <c:pt idx="168352" formatCode="0.00E+00">
                  <c:v>-6.48797E-3</c:v>
                </c:pt>
                <c:pt idx="168353" formatCode="0.00E+00">
                  <c:v>-6.2468999999999997E-3</c:v>
                </c:pt>
                <c:pt idx="168354" formatCode="0.00E+00">
                  <c:v>-5.9996600000000004E-3</c:v>
                </c:pt>
                <c:pt idx="168355" formatCode="0.00E+00">
                  <c:v>-5.74662E-3</c:v>
                </c:pt>
                <c:pt idx="168356" formatCode="0.00E+00">
                  <c:v>-5.48812E-3</c:v>
                </c:pt>
                <c:pt idx="168357" formatCode="0.00E+00">
                  <c:v>-5.2245299999999998E-3</c:v>
                </c:pt>
                <c:pt idx="168358" formatCode="0.00E+00">
                  <c:v>-4.95621E-3</c:v>
                </c:pt>
                <c:pt idx="168359" formatCode="0.00E+00">
                  <c:v>-4.6835499999999999E-3</c:v>
                </c:pt>
                <c:pt idx="168360" formatCode="0.00E+00">
                  <c:v>-4.4069000000000001E-3</c:v>
                </c:pt>
                <c:pt idx="168361" formatCode="0.00E+00">
                  <c:v>-4.1266599999999999E-3</c:v>
                </c:pt>
                <c:pt idx="168362" formatCode="0.00E+00">
                  <c:v>-3.8432000000000002E-3</c:v>
                </c:pt>
                <c:pt idx="168363" formatCode="0.00E+00">
                  <c:v>-3.5569199999999999E-3</c:v>
                </c:pt>
                <c:pt idx="168364" formatCode="0.00E+00">
                  <c:v>-3.2681899999999998E-3</c:v>
                </c:pt>
                <c:pt idx="168365" formatCode="0.00E+00">
                  <c:v>-2.9774100000000002E-3</c:v>
                </c:pt>
                <c:pt idx="168366" formatCode="0.00E+00">
                  <c:v>-2.6849700000000001E-3</c:v>
                </c:pt>
                <c:pt idx="168367" formatCode="0.00E+00">
                  <c:v>-2.3912600000000001E-3</c:v>
                </c:pt>
                <c:pt idx="168368" formatCode="0.00E+00">
                  <c:v>-2.0966499999999998E-3</c:v>
                </c:pt>
                <c:pt idx="168369" formatCode="0.00E+00">
                  <c:v>-1.8015500000000001E-3</c:v>
                </c:pt>
                <c:pt idx="168370" formatCode="0.00E+00">
                  <c:v>-1.5063399999999999E-3</c:v>
                </c:pt>
                <c:pt idx="168371" formatCode="0.00E+00">
                  <c:v>-1.2114000000000001E-3</c:v>
                </c:pt>
                <c:pt idx="168372" formatCode="0.00E+00">
                  <c:v>-9.1710999999999995E-4</c:v>
                </c:pt>
                <c:pt idx="168373" formatCode="0.00E+00">
                  <c:v>-6.2385100000000003E-4</c:v>
                </c:pt>
                <c:pt idx="168374" formatCode="0.00E+00">
                  <c:v>-3.3199400000000001E-4</c:v>
                </c:pt>
                <c:pt idx="168375" formatCode="0.00E+00">
                  <c:v>-4.19085E-5</c:v>
                </c:pt>
                <c:pt idx="168376" formatCode="0.00E+00">
                  <c:v>2.4604299999999999E-4</c:v>
                </c:pt>
                <c:pt idx="168377" formatCode="0.00E+00">
                  <c:v>5.3150199999999999E-4</c:v>
                </c:pt>
                <c:pt idx="168378" formatCode="0.00E+00">
                  <c:v>8.1411700000000005E-4</c:v>
                </c:pt>
                <c:pt idx="168379" formatCode="0.00E+00">
                  <c:v>1.0935400000000001E-3</c:v>
                </c:pt>
                <c:pt idx="168380" formatCode="0.00E+00">
                  <c:v>1.36944E-3</c:v>
                </c:pt>
                <c:pt idx="168381" formatCode="0.00E+00">
                  <c:v>1.64149E-3</c:v>
                </c:pt>
                <c:pt idx="168382" formatCode="0.00E+00">
                  <c:v>1.9093599999999999E-3</c:v>
                </c:pt>
                <c:pt idx="168383" formatCode="0.00E+00">
                  <c:v>2.1727299999999999E-3</c:v>
                </c:pt>
                <c:pt idx="168384" formatCode="0.00E+00">
                  <c:v>2.4313199999999998E-3</c:v>
                </c:pt>
                <c:pt idx="168385" formatCode="0.00E+00">
                  <c:v>2.6848100000000001E-3</c:v>
                </c:pt>
                <c:pt idx="168386" formatCode="0.00E+00">
                  <c:v>2.9329299999999998E-3</c:v>
                </c:pt>
                <c:pt idx="168387" formatCode="0.00E+00">
                  <c:v>3.1754000000000001E-3</c:v>
                </c:pt>
                <c:pt idx="168388" formatCode="0.00E+00">
                  <c:v>3.41195E-3</c:v>
                </c:pt>
                <c:pt idx="168389" formatCode="0.00E+00">
                  <c:v>3.6423499999999999E-3</c:v>
                </c:pt>
                <c:pt idx="168390" formatCode="0.00E+00">
                  <c:v>3.8663299999999999E-3</c:v>
                </c:pt>
                <c:pt idx="168391" formatCode="0.00E+00">
                  <c:v>4.0836800000000001E-3</c:v>
                </c:pt>
                <c:pt idx="168392" formatCode="0.00E+00">
                  <c:v>4.2941699999999999E-3</c:v>
                </c:pt>
                <c:pt idx="168393" formatCode="0.00E+00">
                  <c:v>4.49761E-3</c:v>
                </c:pt>
                <c:pt idx="168394" formatCode="0.00E+00">
                  <c:v>4.6937899999999998E-3</c:v>
                </c:pt>
                <c:pt idx="168395" formatCode="0.00E+00">
                  <c:v>4.8825300000000004E-3</c:v>
                </c:pt>
                <c:pt idx="168396" formatCode="0.00E+00">
                  <c:v>5.0636700000000002E-3</c:v>
                </c:pt>
                <c:pt idx="168397" formatCode="0.00E+00">
                  <c:v>5.23705E-3</c:v>
                </c:pt>
                <c:pt idx="168398" formatCode="0.00E+00">
                  <c:v>5.4025200000000001E-3</c:v>
                </c:pt>
                <c:pt idx="168399" formatCode="0.00E+00">
                  <c:v>5.55997E-3</c:v>
                </c:pt>
                <c:pt idx="168400" formatCode="0.00E+00">
                  <c:v>5.7092699999999998E-3</c:v>
                </c:pt>
                <c:pt idx="168401" formatCode="0.00E+00">
                  <c:v>5.85032E-3</c:v>
                </c:pt>
                <c:pt idx="168402" formatCode="0.00E+00">
                  <c:v>5.9830300000000003E-3</c:v>
                </c:pt>
                <c:pt idx="168403" formatCode="0.00E+00">
                  <c:v>6.1073300000000002E-3</c:v>
                </c:pt>
                <c:pt idx="168404" formatCode="0.00E+00">
                  <c:v>6.2231500000000002E-3</c:v>
                </c:pt>
                <c:pt idx="168405" formatCode="0.00E+00">
                  <c:v>6.3304499999999996E-3</c:v>
                </c:pt>
                <c:pt idx="168406" formatCode="0.00E+00">
                  <c:v>6.4291900000000004E-3</c:v>
                </c:pt>
                <c:pt idx="168407" formatCode="0.00E+00">
                  <c:v>6.5193500000000001E-3</c:v>
                </c:pt>
                <c:pt idx="168408" formatCode="0.00E+00">
                  <c:v>6.6009099999999998E-3</c:v>
                </c:pt>
                <c:pt idx="168409" formatCode="0.00E+00">
                  <c:v>6.67389E-3</c:v>
                </c:pt>
                <c:pt idx="168410" formatCode="0.00E+00">
                  <c:v>6.7383E-3</c:v>
                </c:pt>
                <c:pt idx="168411" formatCode="0.00E+00">
                  <c:v>6.7941800000000004E-3</c:v>
                </c:pt>
                <c:pt idx="168412" formatCode="0.00E+00">
                  <c:v>6.84156E-3</c:v>
                </c:pt>
                <c:pt idx="168413" formatCode="0.00E+00">
                  <c:v>6.8805000000000003E-3</c:v>
                </c:pt>
                <c:pt idx="168414" formatCode="0.00E+00">
                  <c:v>6.9110700000000001E-3</c:v>
                </c:pt>
                <c:pt idx="168415" formatCode="0.00E+00">
                  <c:v>6.9333499999999996E-3</c:v>
                </c:pt>
                <c:pt idx="168416" formatCode="0.00E+00">
                  <c:v>6.9474300000000001E-3</c:v>
                </c:pt>
                <c:pt idx="168417" formatCode="0.00E+00">
                  <c:v>6.9534100000000001E-3</c:v>
                </c:pt>
                <c:pt idx="168418" formatCode="0.00E+00">
                  <c:v>6.9514199999999998E-3</c:v>
                </c:pt>
                <c:pt idx="168419" formatCode="0.00E+00">
                  <c:v>6.9415600000000003E-3</c:v>
                </c:pt>
                <c:pt idx="168420" formatCode="0.00E+00">
                  <c:v>6.9239899999999997E-3</c:v>
                </c:pt>
                <c:pt idx="168421" formatCode="0.00E+00">
                  <c:v>6.8988499999999998E-3</c:v>
                </c:pt>
                <c:pt idx="168422" formatCode="0.00E+00">
                  <c:v>6.8662899999999997E-3</c:v>
                </c:pt>
                <c:pt idx="168423" formatCode="0.00E+00">
                  <c:v>6.8264800000000002E-3</c:v>
                </c:pt>
                <c:pt idx="168424" formatCode="0.00E+00">
                  <c:v>6.7796000000000002E-3</c:v>
                </c:pt>
                <c:pt idx="168425" formatCode="0.00E+00">
                  <c:v>6.7258200000000004E-3</c:v>
                </c:pt>
                <c:pt idx="168426" formatCode="0.00E+00">
                  <c:v>6.6653499999999996E-3</c:v>
                </c:pt>
                <c:pt idx="168427" formatCode="0.00E+00">
                  <c:v>6.59838E-3</c:v>
                </c:pt>
                <c:pt idx="168428" formatCode="0.00E+00">
                  <c:v>6.5251099999999998E-3</c:v>
                </c:pt>
                <c:pt idx="168429" formatCode="0.00E+00">
                  <c:v>6.44577E-3</c:v>
                </c:pt>
                <c:pt idx="168430" formatCode="0.00E+00">
                  <c:v>6.3605800000000002E-3</c:v>
                </c:pt>
                <c:pt idx="168431" formatCode="0.00E+00">
                  <c:v>6.2697600000000001E-3</c:v>
                </c:pt>
                <c:pt idx="168432" formatCode="0.00E+00">
                  <c:v>6.1735499999999999E-3</c:v>
                </c:pt>
                <c:pt idx="168433" formatCode="0.00E+00">
                  <c:v>6.0721799999999999E-3</c:v>
                </c:pt>
                <c:pt idx="168434" formatCode="0.00E+00">
                  <c:v>5.9658999999999997E-3</c:v>
                </c:pt>
                <c:pt idx="168435" formatCode="0.00E+00">
                  <c:v>5.8549500000000003E-3</c:v>
                </c:pt>
                <c:pt idx="168436" formatCode="0.00E+00">
                  <c:v>5.7395900000000001E-3</c:v>
                </c:pt>
                <c:pt idx="168437" formatCode="0.00E+00">
                  <c:v>5.6200699999999996E-3</c:v>
                </c:pt>
                <c:pt idx="168438" formatCode="0.00E+00">
                  <c:v>5.4966499999999996E-3</c:v>
                </c:pt>
                <c:pt idx="168439" formatCode="0.00E+00">
                  <c:v>5.3695899999999996E-3</c:v>
                </c:pt>
                <c:pt idx="168440" formatCode="0.00E+00">
                  <c:v>5.2391399999999998E-3</c:v>
                </c:pt>
                <c:pt idx="168441" formatCode="0.00E+00">
                  <c:v>5.1055800000000002E-3</c:v>
                </c:pt>
                <c:pt idx="168442" formatCode="0.00E+00">
                  <c:v>4.9691500000000003E-3</c:v>
                </c:pt>
                <c:pt idx="168443" formatCode="0.00E+00">
                  <c:v>4.8301400000000001E-3</c:v>
                </c:pt>
                <c:pt idx="168444" formatCode="0.00E+00">
                  <c:v>4.68879E-3</c:v>
                </c:pt>
                <c:pt idx="168445" formatCode="0.00E+00">
                  <c:v>4.54537E-3</c:v>
                </c:pt>
                <c:pt idx="168446" formatCode="0.00E+00">
                  <c:v>4.4001500000000002E-3</c:v>
                </c:pt>
                <c:pt idx="168447" formatCode="0.00E+00">
                  <c:v>4.2533800000000002E-3</c:v>
                </c:pt>
                <c:pt idx="168448" formatCode="0.00E+00">
                  <c:v>4.10532E-3</c:v>
                </c:pt>
                <c:pt idx="168449" formatCode="0.00E+00">
                  <c:v>3.9562199999999999E-3</c:v>
                </c:pt>
                <c:pt idx="168450" formatCode="0.00E+00">
                  <c:v>3.8063400000000001E-3</c:v>
                </c:pt>
                <c:pt idx="168451" formatCode="0.00E+00">
                  <c:v>3.6559299999999999E-3</c:v>
                </c:pt>
                <c:pt idx="168452" formatCode="0.00E+00">
                  <c:v>3.5052199999999999E-3</c:v>
                </c:pt>
                <c:pt idx="168453" formatCode="0.00E+00">
                  <c:v>3.3544600000000001E-3</c:v>
                </c:pt>
                <c:pt idx="168454" formatCode="0.00E+00">
                  <c:v>3.20389E-3</c:v>
                </c:pt>
                <c:pt idx="168455" formatCode="0.00E+00">
                  <c:v>3.0537300000000002E-3</c:v>
                </c:pt>
                <c:pt idx="168456" formatCode="0.00E+00">
                  <c:v>2.9042E-3</c:v>
                </c:pt>
                <c:pt idx="168457" formatCode="0.00E+00">
                  <c:v>2.7555399999999999E-3</c:v>
                </c:pt>
                <c:pt idx="168458" formatCode="0.00E+00">
                  <c:v>2.60794E-3</c:v>
                </c:pt>
                <c:pt idx="168459" formatCode="0.00E+00">
                  <c:v>2.4616199999999999E-3</c:v>
                </c:pt>
                <c:pt idx="168460" formatCode="0.00E+00">
                  <c:v>2.3167800000000001E-3</c:v>
                </c:pt>
                <c:pt idx="168461" formatCode="0.00E+00">
                  <c:v>2.1735999999999999E-3</c:v>
                </c:pt>
                <c:pt idx="168462" formatCode="0.00E+00">
                  <c:v>2.0322700000000001E-3</c:v>
                </c:pt>
                <c:pt idx="168463" formatCode="0.00E+00">
                  <c:v>1.8929699999999999E-3</c:v>
                </c:pt>
                <c:pt idx="168464" formatCode="0.00E+00">
                  <c:v>1.7558599999999999E-3</c:v>
                </c:pt>
                <c:pt idx="168465" formatCode="0.00E+00">
                  <c:v>1.62111E-3</c:v>
                </c:pt>
                <c:pt idx="168466" formatCode="0.00E+00">
                  <c:v>1.48887E-3</c:v>
                </c:pt>
                <c:pt idx="168467" formatCode="0.00E+00">
                  <c:v>1.3592700000000001E-3</c:v>
                </c:pt>
                <c:pt idx="168468" formatCode="0.00E+00">
                  <c:v>1.2324599999999999E-3</c:v>
                </c:pt>
                <c:pt idx="168469" formatCode="0.00E+00">
                  <c:v>1.10856E-3</c:v>
                </c:pt>
                <c:pt idx="168470" formatCode="0.00E+00">
                  <c:v>9.8768800000000002E-4</c:v>
                </c:pt>
                <c:pt idx="168471" formatCode="0.00E+00">
                  <c:v>8.6994500000000001E-4</c:v>
                </c:pt>
                <c:pt idx="168472" formatCode="0.00E+00">
                  <c:v>7.5543099999999998E-4</c:v>
                </c:pt>
                <c:pt idx="168473" formatCode="0.00E+00">
                  <c:v>6.4423400000000004E-4</c:v>
                </c:pt>
                <c:pt idx="168474" formatCode="0.00E+00">
                  <c:v>5.3643199999999999E-4</c:v>
                </c:pt>
                <c:pt idx="168475" formatCode="0.00E+00">
                  <c:v>4.32094E-4</c:v>
                </c:pt>
                <c:pt idx="168476" formatCode="0.00E+00">
                  <c:v>3.3127800000000001E-4</c:v>
                </c:pt>
                <c:pt idx="168477" formatCode="0.00E+00">
                  <c:v>2.34035E-4</c:v>
                </c:pt>
                <c:pt idx="168478" formatCode="0.00E+00">
                  <c:v>1.4040299999999999E-4</c:v>
                </c:pt>
                <c:pt idx="168479" formatCode="0.00E+00">
                  <c:v>5.0413E-5</c:v>
                </c:pt>
                <c:pt idx="168480" formatCode="0.00E+00">
                  <c:v>-3.5914200000000003E-5</c:v>
                </c:pt>
                <c:pt idx="168481" formatCode="0.00E+00">
                  <c:v>-1.1856700000000001E-4</c:v>
                </c:pt>
                <c:pt idx="168482" formatCode="0.00E+00">
                  <c:v>-1.9754500000000001E-4</c:v>
                </c:pt>
                <c:pt idx="168483" formatCode="0.00E+00">
                  <c:v>-2.72854E-4</c:v>
                </c:pt>
                <c:pt idx="168484" formatCode="0.00E+00">
                  <c:v>-3.4451099999999998E-4</c:v>
                </c:pt>
                <c:pt idx="168485" formatCode="0.00E+00">
                  <c:v>-4.1254099999999999E-4</c:v>
                </c:pt>
                <c:pt idx="168486" formatCode="0.00E+00">
                  <c:v>-4.7697800000000003E-4</c:v>
                </c:pt>
                <c:pt idx="168487" formatCode="0.00E+00">
                  <c:v>-5.3786600000000002E-4</c:v>
                </c:pt>
                <c:pt idx="168488" formatCode="0.00E+00">
                  <c:v>-5.9525500000000005E-4</c:v>
                </c:pt>
                <c:pt idx="168489" formatCode="0.00E+00">
                  <c:v>-6.4920400000000001E-4</c:v>
                </c:pt>
                <c:pt idx="168490" formatCode="0.00E+00">
                  <c:v>-6.9978100000000001E-4</c:v>
                </c:pt>
                <c:pt idx="168491" formatCode="0.00E+00">
                  <c:v>-7.4706100000000004E-4</c:v>
                </c:pt>
                <c:pt idx="168492" formatCode="0.00E+00">
                  <c:v>-7.9112599999999996E-4</c:v>
                </c:pt>
                <c:pt idx="168493" formatCode="0.00E+00">
                  <c:v>-8.32065E-4</c:v>
                </c:pt>
                <c:pt idx="168494" formatCode="0.00E+00">
                  <c:v>-8.6997400000000003E-4</c:v>
                </c:pt>
                <c:pt idx="168495" formatCode="0.00E+00">
                  <c:v>-9.0495799999999998E-4</c:v>
                </c:pt>
                <c:pt idx="168496" formatCode="0.00E+00">
                  <c:v>-9.3712299999999999E-4</c:v>
                </c:pt>
                <c:pt idx="168497" formatCode="0.00E+00">
                  <c:v>-9.6658699999999998E-4</c:v>
                </c:pt>
                <c:pt idx="168498" formatCode="0.00E+00">
                  <c:v>-9.9346799999999996E-4</c:v>
                </c:pt>
                <c:pt idx="168499" formatCode="0.00E+00">
                  <c:v>-1.01789E-3</c:v>
                </c:pt>
                <c:pt idx="168500" formatCode="0.00E+00">
                  <c:v>-1.03999E-3</c:v>
                </c:pt>
                <c:pt idx="168501" formatCode="0.00E+00">
                  <c:v>-1.0598999999999999E-3</c:v>
                </c:pt>
                <c:pt idx="168502" formatCode="0.00E+00">
                  <c:v>-1.0777499999999999E-3</c:v>
                </c:pt>
                <c:pt idx="168503" formatCode="0.00E+00">
                  <c:v>-1.0937E-3</c:v>
                </c:pt>
                <c:pt idx="168504" formatCode="0.00E+00">
                  <c:v>-1.1078800000000001E-3</c:v>
                </c:pt>
                <c:pt idx="168505" formatCode="0.00E+00">
                  <c:v>-1.12045E-3</c:v>
                </c:pt>
                <c:pt idx="168506" formatCode="0.00E+00">
                  <c:v>-1.13156E-3</c:v>
                </c:pt>
                <c:pt idx="168507" formatCode="0.00E+00">
                  <c:v>-1.14135E-3</c:v>
                </c:pt>
                <c:pt idx="168508" formatCode="0.00E+00">
                  <c:v>-1.14999E-3</c:v>
                </c:pt>
                <c:pt idx="168509" formatCode="0.00E+00">
                  <c:v>-1.15763E-3</c:v>
                </c:pt>
                <c:pt idx="168510" formatCode="0.00E+00">
                  <c:v>-1.1644400000000001E-3</c:v>
                </c:pt>
                <c:pt idx="168511" formatCode="0.00E+00">
                  <c:v>-1.17055E-3</c:v>
                </c:pt>
                <c:pt idx="168512" formatCode="0.00E+00">
                  <c:v>-1.17614E-3</c:v>
                </c:pt>
                <c:pt idx="168513" formatCode="0.00E+00">
                  <c:v>-1.18136E-3</c:v>
                </c:pt>
                <c:pt idx="168514" formatCode="0.00E+00">
                  <c:v>-1.18637E-3</c:v>
                </c:pt>
                <c:pt idx="168515" formatCode="0.00E+00">
                  <c:v>-1.19133E-3</c:v>
                </c:pt>
                <c:pt idx="168516" formatCode="0.00E+00">
                  <c:v>-1.1963900000000001E-3</c:v>
                </c:pt>
                <c:pt idx="168517" formatCode="0.00E+00">
                  <c:v>-1.20169E-3</c:v>
                </c:pt>
                <c:pt idx="168518" formatCode="0.00E+00">
                  <c:v>-1.2073699999999999E-3</c:v>
                </c:pt>
                <c:pt idx="168519" formatCode="0.00E+00">
                  <c:v>-1.2135799999999999E-3</c:v>
                </c:pt>
                <c:pt idx="168520" formatCode="0.00E+00">
                  <c:v>-1.2204900000000001E-3</c:v>
                </c:pt>
                <c:pt idx="168521" formatCode="0.00E+00">
                  <c:v>-1.22828E-3</c:v>
                </c:pt>
                <c:pt idx="168522" formatCode="0.00E+00">
                  <c:v>-1.2370700000000001E-3</c:v>
                </c:pt>
                <c:pt idx="168523" formatCode="0.00E+00">
                  <c:v>-1.2469099999999999E-3</c:v>
                </c:pt>
                <c:pt idx="168524" formatCode="0.00E+00">
                  <c:v>-1.2577599999999999E-3</c:v>
                </c:pt>
                <c:pt idx="168525" formatCode="0.00E+00">
                  <c:v>-1.2695600000000001E-3</c:v>
                </c:pt>
                <c:pt idx="168526" formatCode="0.00E+00">
                  <c:v>-1.2823299999999999E-3</c:v>
                </c:pt>
                <c:pt idx="168527" formatCode="0.00E+00">
                  <c:v>-1.2962200000000001E-3</c:v>
                </c:pt>
                <c:pt idx="168528" formatCode="0.00E+00">
                  <c:v>-1.3115100000000001E-3</c:v>
                </c:pt>
                <c:pt idx="168529" formatCode="0.00E+00">
                  <c:v>-1.32847E-3</c:v>
                </c:pt>
                <c:pt idx="168530" formatCode="0.00E+00">
                  <c:v>-1.34735E-3</c:v>
                </c:pt>
                <c:pt idx="168531" formatCode="0.00E+00">
                  <c:v>-1.3683600000000001E-3</c:v>
                </c:pt>
                <c:pt idx="168532" formatCode="0.00E+00">
                  <c:v>-1.3916899999999999E-3</c:v>
                </c:pt>
                <c:pt idx="168533" formatCode="0.00E+00">
                  <c:v>-1.4174999999999999E-3</c:v>
                </c:pt>
                <c:pt idx="168534" formatCode="0.00E+00">
                  <c:v>-1.4459399999999999E-3</c:v>
                </c:pt>
                <c:pt idx="168535" formatCode="0.00E+00">
                  <c:v>-1.4771299999999999E-3</c:v>
                </c:pt>
                <c:pt idx="168536" formatCode="0.00E+00">
                  <c:v>-1.51118E-3</c:v>
                </c:pt>
                <c:pt idx="168537" formatCode="0.00E+00">
                  <c:v>-1.54823E-3</c:v>
                </c:pt>
                <c:pt idx="168538" formatCode="0.00E+00">
                  <c:v>-1.5883900000000001E-3</c:v>
                </c:pt>
                <c:pt idx="168539" formatCode="0.00E+00">
                  <c:v>-1.63167E-3</c:v>
                </c:pt>
                <c:pt idx="168540" formatCode="0.00E+00">
                  <c:v>-1.67807E-3</c:v>
                </c:pt>
                <c:pt idx="168541" formatCode="0.00E+00">
                  <c:v>-1.7276699999999999E-3</c:v>
                </c:pt>
                <c:pt idx="168542" formatCode="0.00E+00">
                  <c:v>-1.78053E-3</c:v>
                </c:pt>
                <c:pt idx="168543" formatCode="0.00E+00">
                  <c:v>-1.8366299999999999E-3</c:v>
                </c:pt>
                <c:pt idx="168544" formatCode="0.00E+00">
                  <c:v>-1.8959700000000001E-3</c:v>
                </c:pt>
                <c:pt idx="168545" formatCode="0.00E+00">
                  <c:v>-1.9585800000000001E-3</c:v>
                </c:pt>
                <c:pt idx="168546" formatCode="0.00E+00">
                  <c:v>-2.0243499999999998E-3</c:v>
                </c:pt>
                <c:pt idx="168547" formatCode="0.00E+00">
                  <c:v>-2.0930100000000002E-3</c:v>
                </c:pt>
                <c:pt idx="168548" formatCode="0.00E+00">
                  <c:v>-2.1643500000000002E-3</c:v>
                </c:pt>
                <c:pt idx="168549" formatCode="0.00E+00">
                  <c:v>-2.2383799999999999E-3</c:v>
                </c:pt>
                <c:pt idx="168550" formatCode="0.00E+00">
                  <c:v>-2.31511E-3</c:v>
                </c:pt>
                <c:pt idx="168551" formatCode="0.00E+00">
                  <c:v>-2.39442E-3</c:v>
                </c:pt>
                <c:pt idx="168552" formatCode="0.00E+00">
                  <c:v>-2.47621E-3</c:v>
                </c:pt>
                <c:pt idx="168553" formatCode="0.00E+00">
                  <c:v>-2.5603100000000001E-3</c:v>
                </c:pt>
                <c:pt idx="168554" formatCode="0.00E+00">
                  <c:v>-2.64635E-3</c:v>
                </c:pt>
                <c:pt idx="168555" formatCode="0.00E+00">
                  <c:v>-2.7340400000000001E-3</c:v>
                </c:pt>
                <c:pt idx="168556" formatCode="0.00E+00">
                  <c:v>-2.8231900000000002E-3</c:v>
                </c:pt>
                <c:pt idx="168557" formatCode="0.00E+00">
                  <c:v>-2.9138200000000001E-3</c:v>
                </c:pt>
                <c:pt idx="168558" formatCode="0.00E+00">
                  <c:v>-3.00586E-3</c:v>
                </c:pt>
                <c:pt idx="168559" formatCode="0.00E+00">
                  <c:v>-3.09911E-3</c:v>
                </c:pt>
                <c:pt idx="168560" formatCode="0.00E+00">
                  <c:v>-3.1933500000000002E-3</c:v>
                </c:pt>
                <c:pt idx="168561" formatCode="0.00E+00">
                  <c:v>-3.2884500000000001E-3</c:v>
                </c:pt>
                <c:pt idx="168562" formatCode="0.00E+00">
                  <c:v>-3.3842999999999998E-3</c:v>
                </c:pt>
                <c:pt idx="168563" formatCode="0.00E+00">
                  <c:v>-3.48074E-3</c:v>
                </c:pt>
                <c:pt idx="168564" formatCode="0.00E+00">
                  <c:v>-3.5776599999999999E-3</c:v>
                </c:pt>
                <c:pt idx="168565" formatCode="0.00E+00">
                  <c:v>-3.6749E-3</c:v>
                </c:pt>
                <c:pt idx="168566" formatCode="0.00E+00">
                  <c:v>-3.77233E-3</c:v>
                </c:pt>
                <c:pt idx="168567" formatCode="0.00E+00">
                  <c:v>-3.8700200000000001E-3</c:v>
                </c:pt>
                <c:pt idx="168568" formatCode="0.00E+00">
                  <c:v>-3.96788E-3</c:v>
                </c:pt>
                <c:pt idx="168569" formatCode="0.00E+00">
                  <c:v>-4.0654999999999997E-3</c:v>
                </c:pt>
                <c:pt idx="168570" formatCode="0.00E+00">
                  <c:v>-4.1626700000000003E-3</c:v>
                </c:pt>
                <c:pt idx="168571" formatCode="0.00E+00">
                  <c:v>-4.2598799999999997E-3</c:v>
                </c:pt>
                <c:pt idx="168572" formatCode="0.00E+00">
                  <c:v>-4.3582200000000003E-3</c:v>
                </c:pt>
                <c:pt idx="168573" formatCode="0.00E+00">
                  <c:v>-4.4582099999999998E-3</c:v>
                </c:pt>
                <c:pt idx="168574" formatCode="0.00E+00">
                  <c:v>-4.5591399999999997E-3</c:v>
                </c:pt>
                <c:pt idx="168575" formatCode="0.00E+00">
                  <c:v>-4.6598999999999998E-3</c:v>
                </c:pt>
                <c:pt idx="168576" formatCode="0.00E+00">
                  <c:v>-4.7598800000000002E-3</c:v>
                </c:pt>
                <c:pt idx="168577" formatCode="0.00E+00">
                  <c:v>-4.8590300000000003E-3</c:v>
                </c:pt>
                <c:pt idx="168578" formatCode="0.00E+00">
                  <c:v>-4.9572799999999997E-3</c:v>
                </c:pt>
                <c:pt idx="168579" formatCode="0.00E+00">
                  <c:v>-5.0543899999999998E-3</c:v>
                </c:pt>
                <c:pt idx="168580" formatCode="0.00E+00">
                  <c:v>-5.1501699999999999E-3</c:v>
                </c:pt>
                <c:pt idx="168581" formatCode="0.00E+00">
                  <c:v>-5.2446000000000003E-3</c:v>
                </c:pt>
                <c:pt idx="168582" formatCode="0.00E+00">
                  <c:v>-5.33768E-3</c:v>
                </c:pt>
                <c:pt idx="168583" formatCode="0.00E+00">
                  <c:v>-5.4293600000000003E-3</c:v>
                </c:pt>
                <c:pt idx="168584" formatCode="0.00E+00">
                  <c:v>-5.5196999999999998E-3</c:v>
                </c:pt>
                <c:pt idx="168585" formatCode="0.00E+00">
                  <c:v>-5.6089800000000004E-3</c:v>
                </c:pt>
                <c:pt idx="168586" formatCode="0.00E+00">
                  <c:v>-5.6976199999999996E-3</c:v>
                </c:pt>
                <c:pt idx="168587" formatCode="0.00E+00">
                  <c:v>-5.7860799999999999E-3</c:v>
                </c:pt>
                <c:pt idx="168588" formatCode="0.00E+00">
                  <c:v>-5.8747399999999998E-3</c:v>
                </c:pt>
                <c:pt idx="168589" formatCode="0.00E+00">
                  <c:v>-5.9639699999999999E-3</c:v>
                </c:pt>
                <c:pt idx="168590" formatCode="0.00E+00">
                  <c:v>-6.0542299999999999E-3</c:v>
                </c:pt>
                <c:pt idx="168591" formatCode="0.00E+00">
                  <c:v>-6.1459799999999997E-3</c:v>
                </c:pt>
                <c:pt idx="168592" formatCode="0.00E+00">
                  <c:v>-6.2394900000000003E-3</c:v>
                </c:pt>
                <c:pt idx="168593" formatCode="0.00E+00">
                  <c:v>-6.33462E-3</c:v>
                </c:pt>
                <c:pt idx="168594" formatCode="0.00E+00">
                  <c:v>-6.4309500000000004E-3</c:v>
                </c:pt>
                <c:pt idx="168595" formatCode="0.00E+00">
                  <c:v>-6.5283299999999997E-3</c:v>
                </c:pt>
                <c:pt idx="168596" formatCode="0.00E+00">
                  <c:v>-6.6274599999999999E-3</c:v>
                </c:pt>
                <c:pt idx="168597" formatCode="0.00E+00">
                  <c:v>-6.7295300000000001E-3</c:v>
                </c:pt>
                <c:pt idx="168598" formatCode="0.00E+00">
                  <c:v>-6.8356399999999996E-3</c:v>
                </c:pt>
                <c:pt idx="168599" formatCode="0.00E+00">
                  <c:v>-6.9464799999999997E-3</c:v>
                </c:pt>
                <c:pt idx="168600" formatCode="0.00E+00">
                  <c:v>-7.0624900000000003E-3</c:v>
                </c:pt>
                <c:pt idx="168601" formatCode="0.00E+00">
                  <c:v>-7.1838400000000004E-3</c:v>
                </c:pt>
                <c:pt idx="168602" formatCode="0.00E+00">
                  <c:v>-7.3101399999999997E-3</c:v>
                </c:pt>
                <c:pt idx="168603" formatCode="0.00E+00">
                  <c:v>-7.44051E-3</c:v>
                </c:pt>
                <c:pt idx="168604" formatCode="0.00E+00">
                  <c:v>-7.5742200000000004E-3</c:v>
                </c:pt>
                <c:pt idx="168605" formatCode="0.00E+00">
                  <c:v>-7.7115300000000003E-3</c:v>
                </c:pt>
                <c:pt idx="168606" formatCode="0.00E+00">
                  <c:v>-7.8534499999999997E-3</c:v>
                </c:pt>
                <c:pt idx="168607" formatCode="0.00E+00">
                  <c:v>-8.0004800000000008E-3</c:v>
                </c:pt>
                <c:pt idx="168608" formatCode="0.00E+00">
                  <c:v>-8.1523299999999993E-3</c:v>
                </c:pt>
                <c:pt idx="168609" formatCode="0.00E+00">
                  <c:v>-8.3086900000000005E-3</c:v>
                </c:pt>
                <c:pt idx="168610" formatCode="0.00E+00">
                  <c:v>-8.46973E-3</c:v>
                </c:pt>
                <c:pt idx="168611" formatCode="0.00E+00">
                  <c:v>-8.6355300000000006E-3</c:v>
                </c:pt>
                <c:pt idx="168612" formatCode="0.00E+00">
                  <c:v>-8.8055000000000008E-3</c:v>
                </c:pt>
                <c:pt idx="168613" formatCode="0.00E+00">
                  <c:v>-8.9786499999999995E-3</c:v>
                </c:pt>
                <c:pt idx="168614" formatCode="0.00E+00">
                  <c:v>-9.1544899999999995E-3</c:v>
                </c:pt>
                <c:pt idx="168615" formatCode="0.00E+00">
                  <c:v>-9.3334300000000002E-3</c:v>
                </c:pt>
                <c:pt idx="168616" formatCode="0.00E+00">
                  <c:v>-9.5161699999999991E-3</c:v>
                </c:pt>
                <c:pt idx="168617" formatCode="0.00E+00">
                  <c:v>-9.7031900000000004E-3</c:v>
                </c:pt>
                <c:pt idx="168618" formatCode="0.00E+00">
                  <c:v>-9.8946099999999999E-3</c:v>
                </c:pt>
                <c:pt idx="168619">
                  <c:v>-1.00906E-2</c:v>
                </c:pt>
                <c:pt idx="168620">
                  <c:v>-1.02916E-2</c:v>
                </c:pt>
                <c:pt idx="168621">
                  <c:v>-1.0498800000000001E-2</c:v>
                </c:pt>
                <c:pt idx="168622">
                  <c:v>-1.07131E-2</c:v>
                </c:pt>
                <c:pt idx="168623">
                  <c:v>-1.0934899999999999E-2</c:v>
                </c:pt>
                <c:pt idx="168624">
                  <c:v>-1.1164200000000001E-2</c:v>
                </c:pt>
                <c:pt idx="168625">
                  <c:v>-1.1400800000000001E-2</c:v>
                </c:pt>
                <c:pt idx="168626">
                  <c:v>-1.16449E-2</c:v>
                </c:pt>
                <c:pt idx="168627">
                  <c:v>-1.1897E-2</c:v>
                </c:pt>
                <c:pt idx="168628">
                  <c:v>-1.21578E-2</c:v>
                </c:pt>
                <c:pt idx="168629">
                  <c:v>-1.24274E-2</c:v>
                </c:pt>
                <c:pt idx="168630">
                  <c:v>-1.27058E-2</c:v>
                </c:pt>
                <c:pt idx="168631">
                  <c:v>-1.2993599999999999E-2</c:v>
                </c:pt>
                <c:pt idx="168632">
                  <c:v>-1.32917E-2</c:v>
                </c:pt>
                <c:pt idx="168633">
                  <c:v>-1.3601200000000001E-2</c:v>
                </c:pt>
                <c:pt idx="168634">
                  <c:v>-1.3922800000000001E-2</c:v>
                </c:pt>
                <c:pt idx="168635">
                  <c:v>-1.4257799999999999E-2</c:v>
                </c:pt>
                <c:pt idx="168636">
                  <c:v>-1.46068E-2</c:v>
                </c:pt>
                <c:pt idx="168637">
                  <c:v>-1.4969400000000001E-2</c:v>
                </c:pt>
                <c:pt idx="168638">
                  <c:v>-1.53451E-2</c:v>
                </c:pt>
                <c:pt idx="168639">
                  <c:v>-1.5734399999999999E-2</c:v>
                </c:pt>
                <c:pt idx="168640">
                  <c:v>-1.6137700000000001E-2</c:v>
                </c:pt>
                <c:pt idx="168641">
                  <c:v>-1.6554800000000001E-2</c:v>
                </c:pt>
                <c:pt idx="168642">
                  <c:v>-1.69845E-2</c:v>
                </c:pt>
                <c:pt idx="168643">
                  <c:v>-1.7425800000000002E-2</c:v>
                </c:pt>
                <c:pt idx="168644">
                  <c:v>-1.78788E-2</c:v>
                </c:pt>
                <c:pt idx="168645">
                  <c:v>-1.8343700000000001E-2</c:v>
                </c:pt>
                <c:pt idx="168646">
                  <c:v>-1.88206E-2</c:v>
                </c:pt>
                <c:pt idx="168647">
                  <c:v>-1.9309099999999999E-2</c:v>
                </c:pt>
                <c:pt idx="168648">
                  <c:v>-1.9808699999999999E-2</c:v>
                </c:pt>
                <c:pt idx="168649">
                  <c:v>-2.03196E-2</c:v>
                </c:pt>
                <c:pt idx="168650">
                  <c:v>-2.0841200000000001E-2</c:v>
                </c:pt>
                <c:pt idx="168651">
                  <c:v>-2.13729E-2</c:v>
                </c:pt>
                <c:pt idx="168652">
                  <c:v>-2.19133E-2</c:v>
                </c:pt>
                <c:pt idx="168653">
                  <c:v>-2.24619E-2</c:v>
                </c:pt>
                <c:pt idx="168654">
                  <c:v>-2.3018299999999998E-2</c:v>
                </c:pt>
                <c:pt idx="168655">
                  <c:v>-2.3581899999999999E-2</c:v>
                </c:pt>
                <c:pt idx="168656">
                  <c:v>-2.4150700000000001E-2</c:v>
                </c:pt>
                <c:pt idx="168657">
                  <c:v>-2.4722600000000001E-2</c:v>
                </c:pt>
                <c:pt idx="168658">
                  <c:v>-2.5297699999999999E-2</c:v>
                </c:pt>
                <c:pt idx="168659">
                  <c:v>-2.58777E-2</c:v>
                </c:pt>
                <c:pt idx="168660">
                  <c:v>-2.64642E-2</c:v>
                </c:pt>
                <c:pt idx="168661">
                  <c:v>-2.7056E-2</c:v>
                </c:pt>
                <c:pt idx="168662">
                  <c:v>-2.7650000000000001E-2</c:v>
                </c:pt>
                <c:pt idx="168663">
                  <c:v>-2.8244399999999999E-2</c:v>
                </c:pt>
                <c:pt idx="168664">
                  <c:v>-2.8839299999999998E-2</c:v>
                </c:pt>
                <c:pt idx="168665">
                  <c:v>-2.9434599999999998E-2</c:v>
                </c:pt>
                <c:pt idx="168666">
                  <c:v>-3.00291E-2</c:v>
                </c:pt>
                <c:pt idx="168667">
                  <c:v>-3.0621099999999998E-2</c:v>
                </c:pt>
                <c:pt idx="168668">
                  <c:v>-3.1209500000000001E-2</c:v>
                </c:pt>
                <c:pt idx="168669">
                  <c:v>-3.1793700000000001E-2</c:v>
                </c:pt>
                <c:pt idx="168670">
                  <c:v>-3.2371799999999999E-2</c:v>
                </c:pt>
                <c:pt idx="168671">
                  <c:v>-3.2942399999999997E-2</c:v>
                </c:pt>
                <c:pt idx="168672">
                  <c:v>-3.3505899999999998E-2</c:v>
                </c:pt>
                <c:pt idx="168673">
                  <c:v>-3.4063799999999998E-2</c:v>
                </c:pt>
                <c:pt idx="168674">
                  <c:v>-3.4616300000000003E-2</c:v>
                </c:pt>
                <c:pt idx="168675">
                  <c:v>-3.51618E-2</c:v>
                </c:pt>
                <c:pt idx="168676">
                  <c:v>-3.5698399999999998E-2</c:v>
                </c:pt>
                <c:pt idx="168677">
                  <c:v>-3.6225500000000001E-2</c:v>
                </c:pt>
                <c:pt idx="168678">
                  <c:v>-3.6743400000000002E-2</c:v>
                </c:pt>
                <c:pt idx="168679">
                  <c:v>-3.7251699999999999E-2</c:v>
                </c:pt>
                <c:pt idx="168680">
                  <c:v>-3.7749999999999999E-2</c:v>
                </c:pt>
                <c:pt idx="168681">
                  <c:v>-3.82365E-2</c:v>
                </c:pt>
                <c:pt idx="168682">
                  <c:v>-3.8709199999999999E-2</c:v>
                </c:pt>
                <c:pt idx="168683">
                  <c:v>-3.9167599999999997E-2</c:v>
                </c:pt>
                <c:pt idx="168684">
                  <c:v>-3.9613599999999999E-2</c:v>
                </c:pt>
                <c:pt idx="168685">
                  <c:v>-4.0048899999999998E-2</c:v>
                </c:pt>
                <c:pt idx="168686">
                  <c:v>-4.0473500000000003E-2</c:v>
                </c:pt>
                <c:pt idx="168687">
                  <c:v>-4.0886800000000001E-2</c:v>
                </c:pt>
                <c:pt idx="168688">
                  <c:v>-4.12883E-2</c:v>
                </c:pt>
                <c:pt idx="168689">
                  <c:v>-4.1677600000000002E-2</c:v>
                </c:pt>
                <c:pt idx="168690">
                  <c:v>-4.2053E-2</c:v>
                </c:pt>
                <c:pt idx="168691">
                  <c:v>-4.2412600000000002E-2</c:v>
                </c:pt>
                <c:pt idx="168692">
                  <c:v>-4.2755599999999998E-2</c:v>
                </c:pt>
                <c:pt idx="168693">
                  <c:v>-4.30836E-2</c:v>
                </c:pt>
                <c:pt idx="168694">
                  <c:v>-4.3398899999999997E-2</c:v>
                </c:pt>
                <c:pt idx="168695">
                  <c:v>-4.3701299999999998E-2</c:v>
                </c:pt>
                <c:pt idx="168696">
                  <c:v>-4.3989599999999997E-2</c:v>
                </c:pt>
                <c:pt idx="168697">
                  <c:v>-4.4263700000000003E-2</c:v>
                </c:pt>
                <c:pt idx="168698">
                  <c:v>-4.4524399999999999E-2</c:v>
                </c:pt>
                <c:pt idx="168699">
                  <c:v>-4.4771600000000002E-2</c:v>
                </c:pt>
                <c:pt idx="168700">
                  <c:v>-4.5003599999999998E-2</c:v>
                </c:pt>
                <c:pt idx="168701">
                  <c:v>-4.5219500000000003E-2</c:v>
                </c:pt>
                <c:pt idx="168702">
                  <c:v>-4.5421299999999998E-2</c:v>
                </c:pt>
                <c:pt idx="168703">
                  <c:v>-4.5611600000000002E-2</c:v>
                </c:pt>
                <c:pt idx="168704">
                  <c:v>-4.5792100000000002E-2</c:v>
                </c:pt>
                <c:pt idx="168705">
                  <c:v>-4.5962900000000001E-2</c:v>
                </c:pt>
                <c:pt idx="168706">
                  <c:v>-4.6123600000000001E-2</c:v>
                </c:pt>
                <c:pt idx="168707">
                  <c:v>-4.62751E-2</c:v>
                </c:pt>
                <c:pt idx="168708">
                  <c:v>-4.6419700000000001E-2</c:v>
                </c:pt>
                <c:pt idx="168709">
                  <c:v>-4.6560900000000002E-2</c:v>
                </c:pt>
                <c:pt idx="168710">
                  <c:v>-4.6700199999999997E-2</c:v>
                </c:pt>
                <c:pt idx="168711">
                  <c:v>-4.6836200000000001E-2</c:v>
                </c:pt>
                <c:pt idx="168712">
                  <c:v>-4.69679E-2</c:v>
                </c:pt>
                <c:pt idx="168713">
                  <c:v>-4.7096399999999997E-2</c:v>
                </c:pt>
                <c:pt idx="168714">
                  <c:v>-4.7224299999999997E-2</c:v>
                </c:pt>
                <c:pt idx="168715">
                  <c:v>-4.7353800000000001E-2</c:v>
                </c:pt>
                <c:pt idx="168716">
                  <c:v>-4.7486599999999997E-2</c:v>
                </c:pt>
                <c:pt idx="168717">
                  <c:v>-4.7623199999999997E-2</c:v>
                </c:pt>
                <c:pt idx="168718">
                  <c:v>-4.7764500000000001E-2</c:v>
                </c:pt>
                <c:pt idx="168719">
                  <c:v>-4.7911099999999998E-2</c:v>
                </c:pt>
                <c:pt idx="168720">
                  <c:v>-4.8062800000000003E-2</c:v>
                </c:pt>
                <c:pt idx="168721">
                  <c:v>-4.8221399999999998E-2</c:v>
                </c:pt>
                <c:pt idx="168722">
                  <c:v>-4.8390799999999998E-2</c:v>
                </c:pt>
                <c:pt idx="168723">
                  <c:v>-4.8574300000000001E-2</c:v>
                </c:pt>
                <c:pt idx="168724">
                  <c:v>-4.8772000000000003E-2</c:v>
                </c:pt>
                <c:pt idx="168725">
                  <c:v>-4.8983600000000002E-2</c:v>
                </c:pt>
                <c:pt idx="168726">
                  <c:v>-4.9210700000000003E-2</c:v>
                </c:pt>
                <c:pt idx="168727">
                  <c:v>-4.9455499999999999E-2</c:v>
                </c:pt>
                <c:pt idx="168728">
                  <c:v>-4.9718199999999997E-2</c:v>
                </c:pt>
                <c:pt idx="168729">
                  <c:v>-4.9997100000000003E-2</c:v>
                </c:pt>
                <c:pt idx="168730">
                  <c:v>-5.0291099999999998E-2</c:v>
                </c:pt>
                <c:pt idx="168731">
                  <c:v>-5.0601100000000003E-2</c:v>
                </c:pt>
                <c:pt idx="168732">
                  <c:v>-5.0928800000000003E-2</c:v>
                </c:pt>
                <c:pt idx="168733">
                  <c:v>-5.1276200000000001E-2</c:v>
                </c:pt>
                <c:pt idx="168734">
                  <c:v>-5.16456E-2</c:v>
                </c:pt>
                <c:pt idx="168735">
                  <c:v>-5.2039200000000001E-2</c:v>
                </c:pt>
                <c:pt idx="168736">
                  <c:v>-5.2459600000000002E-2</c:v>
                </c:pt>
                <c:pt idx="168737">
                  <c:v>-5.2908200000000002E-2</c:v>
                </c:pt>
                <c:pt idx="168738">
                  <c:v>-5.3384599999999997E-2</c:v>
                </c:pt>
                <c:pt idx="168739">
                  <c:v>-5.3887400000000002E-2</c:v>
                </c:pt>
                <c:pt idx="168740">
                  <c:v>-5.44158E-2</c:v>
                </c:pt>
                <c:pt idx="168741">
                  <c:v>-5.49703E-2</c:v>
                </c:pt>
                <c:pt idx="168742">
                  <c:v>-5.5551099999999999E-2</c:v>
                </c:pt>
                <c:pt idx="168743">
                  <c:v>-5.6155999999999998E-2</c:v>
                </c:pt>
                <c:pt idx="168744">
                  <c:v>-5.6782199999999998E-2</c:v>
                </c:pt>
                <c:pt idx="168745">
                  <c:v>-5.7430000000000002E-2</c:v>
                </c:pt>
                <c:pt idx="168746">
                  <c:v>-5.8102899999999999E-2</c:v>
                </c:pt>
                <c:pt idx="168747">
                  <c:v>-5.8805400000000001E-2</c:v>
                </c:pt>
                <c:pt idx="168748">
                  <c:v>-5.9539300000000003E-2</c:v>
                </c:pt>
                <c:pt idx="168749">
                  <c:v>-6.0304299999999998E-2</c:v>
                </c:pt>
                <c:pt idx="168750">
                  <c:v>-6.10997E-2</c:v>
                </c:pt>
                <c:pt idx="168751">
                  <c:v>-6.1926599999999998E-2</c:v>
                </c:pt>
                <c:pt idx="168752">
                  <c:v>-6.2785999999999995E-2</c:v>
                </c:pt>
                <c:pt idx="168753">
                  <c:v>-6.3677800000000007E-2</c:v>
                </c:pt>
                <c:pt idx="168754">
                  <c:v>-6.46013E-2</c:v>
                </c:pt>
                <c:pt idx="168755">
                  <c:v>-6.5556500000000004E-2</c:v>
                </c:pt>
                <c:pt idx="168756">
                  <c:v>-6.6544400000000004E-2</c:v>
                </c:pt>
                <c:pt idx="168757">
                  <c:v>-6.7564799999999994E-2</c:v>
                </c:pt>
                <c:pt idx="168758">
                  <c:v>-6.8615599999999999E-2</c:v>
                </c:pt>
                <c:pt idx="168759">
                  <c:v>-6.96962E-2</c:v>
                </c:pt>
                <c:pt idx="168760">
                  <c:v>-7.0809800000000006E-2</c:v>
                </c:pt>
                <c:pt idx="168761">
                  <c:v>-7.1959700000000001E-2</c:v>
                </c:pt>
                <c:pt idx="168762">
                  <c:v>-7.3145299999999996E-2</c:v>
                </c:pt>
                <c:pt idx="168763">
                  <c:v>-7.4363600000000002E-2</c:v>
                </c:pt>
                <c:pt idx="168764">
                  <c:v>-7.5612600000000002E-2</c:v>
                </c:pt>
                <c:pt idx="168765">
                  <c:v>-7.6892100000000005E-2</c:v>
                </c:pt>
                <c:pt idx="168766">
                  <c:v>-7.8203400000000006E-2</c:v>
                </c:pt>
                <c:pt idx="168767">
                  <c:v>-7.9546699999999998E-2</c:v>
                </c:pt>
                <c:pt idx="168768">
                  <c:v>-8.09198E-2</c:v>
                </c:pt>
                <c:pt idx="168769">
                  <c:v>-8.2318699999999995E-2</c:v>
                </c:pt>
                <c:pt idx="168770">
                  <c:v>-8.3740400000000006E-2</c:v>
                </c:pt>
                <c:pt idx="168771">
                  <c:v>-8.5184700000000002E-2</c:v>
                </c:pt>
                <c:pt idx="168772">
                  <c:v>-8.6650900000000003E-2</c:v>
                </c:pt>
                <c:pt idx="168773">
                  <c:v>-8.8135699999999997E-2</c:v>
                </c:pt>
                <c:pt idx="168774">
                  <c:v>-8.9635800000000002E-2</c:v>
                </c:pt>
                <c:pt idx="168775">
                  <c:v>-9.1150099999999998E-2</c:v>
                </c:pt>
                <c:pt idx="168776">
                  <c:v>-9.2678899999999995E-2</c:v>
                </c:pt>
                <c:pt idx="168777">
                  <c:v>-9.4221700000000005E-2</c:v>
                </c:pt>
                <c:pt idx="168778">
                  <c:v>-9.5776299999999995E-2</c:v>
                </c:pt>
                <c:pt idx="168779">
                  <c:v>-9.7339899999999993E-2</c:v>
                </c:pt>
                <c:pt idx="168780">
                  <c:v>-9.8911899999999997E-2</c:v>
                </c:pt>
                <c:pt idx="168781">
                  <c:v>-0.100494</c:v>
                </c:pt>
                <c:pt idx="168782">
                  <c:v>-0.102087</c:v>
                </c:pt>
                <c:pt idx="168783">
                  <c:v>-0.103688</c:v>
                </c:pt>
                <c:pt idx="168784">
                  <c:v>-0.105296</c:v>
                </c:pt>
                <c:pt idx="168785">
                  <c:v>-0.106908</c:v>
                </c:pt>
                <c:pt idx="168786">
                  <c:v>-0.10852299999999999</c:v>
                </c:pt>
                <c:pt idx="168787">
                  <c:v>-0.110139</c:v>
                </c:pt>
                <c:pt idx="168788">
                  <c:v>-0.11175599999999999</c:v>
                </c:pt>
                <c:pt idx="168789">
                  <c:v>-0.113374</c:v>
                </c:pt>
                <c:pt idx="168790">
                  <c:v>-0.114993</c:v>
                </c:pt>
                <c:pt idx="168791">
                  <c:v>-0.11661299999999999</c:v>
                </c:pt>
                <c:pt idx="168792">
                  <c:v>-0.118227</c:v>
                </c:pt>
                <c:pt idx="168793">
                  <c:v>-0.11983099999999999</c:v>
                </c:pt>
                <c:pt idx="168794">
                  <c:v>-0.121421</c:v>
                </c:pt>
                <c:pt idx="168795">
                  <c:v>-0.12299400000000001</c:v>
                </c:pt>
                <c:pt idx="168796">
                  <c:v>-0.12454999999999999</c:v>
                </c:pt>
                <c:pt idx="168797">
                  <c:v>-0.126087</c:v>
                </c:pt>
                <c:pt idx="168798">
                  <c:v>-0.127604</c:v>
                </c:pt>
                <c:pt idx="168799">
                  <c:v>-0.12909499999999999</c:v>
                </c:pt>
                <c:pt idx="168800">
                  <c:v>-0.13056000000000001</c:v>
                </c:pt>
                <c:pt idx="168801">
                  <c:v>-0.131997</c:v>
                </c:pt>
                <c:pt idx="168802">
                  <c:v>-0.133408</c:v>
                </c:pt>
                <c:pt idx="168803">
                  <c:v>-0.13478899999999999</c:v>
                </c:pt>
                <c:pt idx="168804">
                  <c:v>-0.13614000000000001</c:v>
                </c:pt>
                <c:pt idx="168805">
                  <c:v>-0.137459</c:v>
                </c:pt>
                <c:pt idx="168806">
                  <c:v>-0.13874400000000001</c:v>
                </c:pt>
                <c:pt idx="168807">
                  <c:v>-0.139991</c:v>
                </c:pt>
                <c:pt idx="168808">
                  <c:v>-0.14119799999999999</c:v>
                </c:pt>
                <c:pt idx="168809">
                  <c:v>-0.14237</c:v>
                </c:pt>
                <c:pt idx="168810">
                  <c:v>-0.143512</c:v>
                </c:pt>
                <c:pt idx="168811">
                  <c:v>-0.14462700000000001</c:v>
                </c:pt>
                <c:pt idx="168812">
                  <c:v>-0.14571200000000001</c:v>
                </c:pt>
                <c:pt idx="168813">
                  <c:v>-0.14677100000000001</c:v>
                </c:pt>
                <c:pt idx="168814">
                  <c:v>-0.14780599999999999</c:v>
                </c:pt>
                <c:pt idx="168815">
                  <c:v>-0.148817</c:v>
                </c:pt>
                <c:pt idx="168816">
                  <c:v>-0.14980199999999999</c:v>
                </c:pt>
                <c:pt idx="168817">
                  <c:v>-0.15076000000000001</c:v>
                </c:pt>
                <c:pt idx="168818">
                  <c:v>-0.15168799999999999</c:v>
                </c:pt>
                <c:pt idx="168819">
                  <c:v>-0.152588</c:v>
                </c:pt>
                <c:pt idx="168820">
                  <c:v>-0.15345800000000001</c:v>
                </c:pt>
                <c:pt idx="168821">
                  <c:v>-0.154305</c:v>
                </c:pt>
                <c:pt idx="168822">
                  <c:v>-0.15513099999999999</c:v>
                </c:pt>
                <c:pt idx="168823">
                  <c:v>-0.155941</c:v>
                </c:pt>
                <c:pt idx="168824">
                  <c:v>-0.15673500000000001</c:v>
                </c:pt>
                <c:pt idx="168825">
                  <c:v>-0.15751599999999999</c:v>
                </c:pt>
                <c:pt idx="168826">
                  <c:v>-0.15828</c:v>
                </c:pt>
                <c:pt idx="168827">
                  <c:v>-0.159025</c:v>
                </c:pt>
                <c:pt idx="168828">
                  <c:v>-0.15975300000000001</c:v>
                </c:pt>
                <c:pt idx="168829">
                  <c:v>-0.160465</c:v>
                </c:pt>
                <c:pt idx="168830">
                  <c:v>-0.161161</c:v>
                </c:pt>
                <c:pt idx="168831">
                  <c:v>-0.16184200000000001</c:v>
                </c:pt>
                <c:pt idx="168832">
                  <c:v>-0.16250700000000001</c:v>
                </c:pt>
                <c:pt idx="168833">
                  <c:v>-0.163161</c:v>
                </c:pt>
                <c:pt idx="168834">
                  <c:v>-0.16381000000000001</c:v>
                </c:pt>
                <c:pt idx="168835">
                  <c:v>-0.16445799999999999</c:v>
                </c:pt>
                <c:pt idx="168836">
                  <c:v>-0.165106</c:v>
                </c:pt>
                <c:pt idx="168837">
                  <c:v>-0.16575899999999999</c:v>
                </c:pt>
                <c:pt idx="168838">
                  <c:v>-0.16641800000000001</c:v>
                </c:pt>
                <c:pt idx="168839">
                  <c:v>-0.16708799999999999</c:v>
                </c:pt>
                <c:pt idx="168840">
                  <c:v>-0.167772</c:v>
                </c:pt>
                <c:pt idx="168841">
                  <c:v>-0.16847100000000001</c:v>
                </c:pt>
                <c:pt idx="168842">
                  <c:v>-0.169187</c:v>
                </c:pt>
                <c:pt idx="168843">
                  <c:v>-0.16991999999999999</c:v>
                </c:pt>
                <c:pt idx="168844">
                  <c:v>-0.17067499999999999</c:v>
                </c:pt>
                <c:pt idx="168845">
                  <c:v>-0.17145299999999999</c:v>
                </c:pt>
                <c:pt idx="168846">
                  <c:v>-0.17225199999999999</c:v>
                </c:pt>
                <c:pt idx="168847">
                  <c:v>-0.17307500000000001</c:v>
                </c:pt>
                <c:pt idx="168848">
                  <c:v>-0.173926</c:v>
                </c:pt>
                <c:pt idx="168849">
                  <c:v>-0.17480999999999999</c:v>
                </c:pt>
                <c:pt idx="168850">
                  <c:v>-0.175728</c:v>
                </c:pt>
                <c:pt idx="168851">
                  <c:v>-0.176675</c:v>
                </c:pt>
                <c:pt idx="168852">
                  <c:v>-0.17765400000000001</c:v>
                </c:pt>
                <c:pt idx="168853">
                  <c:v>-0.17866499999999999</c:v>
                </c:pt>
                <c:pt idx="168854">
                  <c:v>-0.17970900000000001</c:v>
                </c:pt>
                <c:pt idx="168855">
                  <c:v>-0.180787</c:v>
                </c:pt>
                <c:pt idx="168856">
                  <c:v>-0.181897</c:v>
                </c:pt>
                <c:pt idx="168857">
                  <c:v>-0.18304000000000001</c:v>
                </c:pt>
                <c:pt idx="168858">
                  <c:v>-0.18421699999999999</c:v>
                </c:pt>
                <c:pt idx="168859">
                  <c:v>-0.18542500000000001</c:v>
                </c:pt>
                <c:pt idx="168860">
                  <c:v>-0.18665699999999999</c:v>
                </c:pt>
                <c:pt idx="168861">
                  <c:v>-0.18790599999999999</c:v>
                </c:pt>
                <c:pt idx="168862">
                  <c:v>-0.18917100000000001</c:v>
                </c:pt>
                <c:pt idx="168863">
                  <c:v>-0.19045200000000001</c:v>
                </c:pt>
                <c:pt idx="168864">
                  <c:v>-0.19175</c:v>
                </c:pt>
                <c:pt idx="168865">
                  <c:v>-0.19306899999999999</c:v>
                </c:pt>
                <c:pt idx="168866">
                  <c:v>-0.194408</c:v>
                </c:pt>
                <c:pt idx="168867">
                  <c:v>-0.195766</c:v>
                </c:pt>
                <c:pt idx="168868">
                  <c:v>-0.19714300000000001</c:v>
                </c:pt>
                <c:pt idx="168869">
                  <c:v>-0.198541</c:v>
                </c:pt>
                <c:pt idx="168870">
                  <c:v>-0.199964</c:v>
                </c:pt>
                <c:pt idx="168871">
                  <c:v>-0.20141100000000001</c:v>
                </c:pt>
                <c:pt idx="168872">
                  <c:v>-0.20288300000000001</c:v>
                </c:pt>
                <c:pt idx="168873">
                  <c:v>-0.204377</c:v>
                </c:pt>
                <c:pt idx="168874">
                  <c:v>-0.20588999999999999</c:v>
                </c:pt>
                <c:pt idx="168875">
                  <c:v>-0.207423</c:v>
                </c:pt>
                <c:pt idx="168876">
                  <c:v>-0.208977</c:v>
                </c:pt>
                <c:pt idx="168877">
                  <c:v>-0.21055199999999999</c:v>
                </c:pt>
                <c:pt idx="168878">
                  <c:v>-0.212148</c:v>
                </c:pt>
                <c:pt idx="168879">
                  <c:v>-0.213758</c:v>
                </c:pt>
                <c:pt idx="168880">
                  <c:v>-0.21537600000000001</c:v>
                </c:pt>
                <c:pt idx="168881">
                  <c:v>-0.21699499999999999</c:v>
                </c:pt>
                <c:pt idx="168882">
                  <c:v>-0.218613</c:v>
                </c:pt>
                <c:pt idx="168883">
                  <c:v>-0.220225</c:v>
                </c:pt>
                <c:pt idx="168884">
                  <c:v>-0.221826</c:v>
                </c:pt>
                <c:pt idx="168885">
                  <c:v>-0.223411</c:v>
                </c:pt>
                <c:pt idx="168886">
                  <c:v>-0.22497900000000001</c:v>
                </c:pt>
                <c:pt idx="168887">
                  <c:v>-0.22653000000000001</c:v>
                </c:pt>
                <c:pt idx="168888">
                  <c:v>-0.22806199999999999</c:v>
                </c:pt>
                <c:pt idx="168889">
                  <c:v>-0.229574</c:v>
                </c:pt>
                <c:pt idx="168890">
                  <c:v>-0.23106199999999999</c:v>
                </c:pt>
                <c:pt idx="168891">
                  <c:v>-0.23252300000000001</c:v>
                </c:pt>
                <c:pt idx="168892">
                  <c:v>-0.233954</c:v>
                </c:pt>
                <c:pt idx="168893">
                  <c:v>-0.23535300000000001</c:v>
                </c:pt>
                <c:pt idx="168894">
                  <c:v>-0.23671400000000001</c:v>
                </c:pt>
                <c:pt idx="168895">
                  <c:v>-0.23803199999999999</c:v>
                </c:pt>
                <c:pt idx="168896">
                  <c:v>-0.23930599999999999</c:v>
                </c:pt>
                <c:pt idx="168897">
                  <c:v>-0.240536</c:v>
                </c:pt>
                <c:pt idx="168898">
                  <c:v>-0.241727</c:v>
                </c:pt>
                <c:pt idx="168899">
                  <c:v>-0.24288000000000001</c:v>
                </c:pt>
                <c:pt idx="168900">
                  <c:v>-0.24399799999999999</c:v>
                </c:pt>
                <c:pt idx="168901">
                  <c:v>-0.245087</c:v>
                </c:pt>
                <c:pt idx="168902">
                  <c:v>-0.246144</c:v>
                </c:pt>
                <c:pt idx="168903">
                  <c:v>-0.247167</c:v>
                </c:pt>
                <c:pt idx="168904">
                  <c:v>-0.24815000000000001</c:v>
                </c:pt>
                <c:pt idx="168905">
                  <c:v>-0.24909000000000001</c:v>
                </c:pt>
                <c:pt idx="168906">
                  <c:v>-0.24998600000000001</c:v>
                </c:pt>
                <c:pt idx="168907">
                  <c:v>-0.25083499999999997</c:v>
                </c:pt>
                <c:pt idx="168908">
                  <c:v>-0.25163799999999997</c:v>
                </c:pt>
                <c:pt idx="168909">
                  <c:v>-0.25240099999999999</c:v>
                </c:pt>
                <c:pt idx="168910">
                  <c:v>-0.25312400000000002</c:v>
                </c:pt>
                <c:pt idx="168911">
                  <c:v>-0.25380799999999998</c:v>
                </c:pt>
                <c:pt idx="168912">
                  <c:v>-0.25445000000000001</c:v>
                </c:pt>
                <c:pt idx="168913">
                  <c:v>-0.25504900000000003</c:v>
                </c:pt>
                <c:pt idx="168914">
                  <c:v>-0.25560300000000002</c:v>
                </c:pt>
                <c:pt idx="168915">
                  <c:v>-0.25611299999999998</c:v>
                </c:pt>
                <c:pt idx="168916">
                  <c:v>-0.25657999999999997</c:v>
                </c:pt>
                <c:pt idx="168917">
                  <c:v>-0.25700499999999998</c:v>
                </c:pt>
                <c:pt idx="168918">
                  <c:v>-0.25739000000000001</c:v>
                </c:pt>
                <c:pt idx="168919">
                  <c:v>-0.25773699999999999</c:v>
                </c:pt>
                <c:pt idx="168920">
                  <c:v>-0.258048</c:v>
                </c:pt>
                <c:pt idx="168921">
                  <c:v>-0.258326</c:v>
                </c:pt>
                <c:pt idx="168922">
                  <c:v>-0.25857799999999997</c:v>
                </c:pt>
                <c:pt idx="168923">
                  <c:v>-0.25880599999999998</c:v>
                </c:pt>
                <c:pt idx="168924">
                  <c:v>-0.25901000000000002</c:v>
                </c:pt>
                <c:pt idx="168925">
                  <c:v>-0.25918999999999998</c:v>
                </c:pt>
                <c:pt idx="168926">
                  <c:v>-0.25934800000000002</c:v>
                </c:pt>
                <c:pt idx="168927">
                  <c:v>-0.25948900000000003</c:v>
                </c:pt>
                <c:pt idx="168928">
                  <c:v>-0.25961200000000001</c:v>
                </c:pt>
                <c:pt idx="168929">
                  <c:v>-0.25971699999999998</c:v>
                </c:pt>
                <c:pt idx="168930">
                  <c:v>-0.25980300000000001</c:v>
                </c:pt>
                <c:pt idx="168931">
                  <c:v>-0.25987199999999999</c:v>
                </c:pt>
                <c:pt idx="168932">
                  <c:v>-0.25992999999999999</c:v>
                </c:pt>
                <c:pt idx="168933">
                  <c:v>-0.25997999999999999</c:v>
                </c:pt>
                <c:pt idx="168934">
                  <c:v>-0.26001999999999997</c:v>
                </c:pt>
                <c:pt idx="168935">
                  <c:v>-0.26005200000000001</c:v>
                </c:pt>
                <c:pt idx="168936">
                  <c:v>-0.26008199999999998</c:v>
                </c:pt>
                <c:pt idx="168937">
                  <c:v>-0.26011499999999999</c:v>
                </c:pt>
                <c:pt idx="168938">
                  <c:v>-0.26015199999999999</c:v>
                </c:pt>
                <c:pt idx="168939">
                  <c:v>-0.26019500000000001</c:v>
                </c:pt>
                <c:pt idx="168940">
                  <c:v>-0.26024399999999998</c:v>
                </c:pt>
                <c:pt idx="168941">
                  <c:v>-0.26029799999999997</c:v>
                </c:pt>
                <c:pt idx="168942">
                  <c:v>-0.26035999999999998</c:v>
                </c:pt>
                <c:pt idx="168943">
                  <c:v>-0.26042799999999999</c:v>
                </c:pt>
                <c:pt idx="168944">
                  <c:v>-0.26050600000000002</c:v>
                </c:pt>
                <c:pt idx="168945">
                  <c:v>-0.26059399999999999</c:v>
                </c:pt>
                <c:pt idx="168946">
                  <c:v>-0.26069300000000001</c:v>
                </c:pt>
                <c:pt idx="168947">
                  <c:v>-0.26079599999999997</c:v>
                </c:pt>
                <c:pt idx="168948">
                  <c:v>-0.26089200000000001</c:v>
                </c:pt>
                <c:pt idx="168949">
                  <c:v>-0.26097700000000001</c:v>
                </c:pt>
                <c:pt idx="168950">
                  <c:v>-0.26105099999999998</c:v>
                </c:pt>
                <c:pt idx="168951">
                  <c:v>-0.26111499999999999</c:v>
                </c:pt>
                <c:pt idx="168952">
                  <c:v>-0.26117000000000001</c:v>
                </c:pt>
                <c:pt idx="168953">
                  <c:v>-0.26121899999999998</c:v>
                </c:pt>
                <c:pt idx="168954">
                  <c:v>-0.26125999999999999</c:v>
                </c:pt>
                <c:pt idx="168955">
                  <c:v>-0.261295</c:v>
                </c:pt>
                <c:pt idx="168956">
                  <c:v>-0.261326</c:v>
                </c:pt>
                <c:pt idx="168957">
                  <c:v>-0.26136100000000001</c:v>
                </c:pt>
                <c:pt idx="168958">
                  <c:v>-0.26140799999999997</c:v>
                </c:pt>
                <c:pt idx="168959">
                  <c:v>-0.26146900000000001</c:v>
                </c:pt>
                <c:pt idx="168960">
                  <c:v>-0.26154699999999997</c:v>
                </c:pt>
                <c:pt idx="168961">
                  <c:v>-0.26164300000000001</c:v>
                </c:pt>
                <c:pt idx="168962">
                  <c:v>-0.26175399999999999</c:v>
                </c:pt>
                <c:pt idx="168963">
                  <c:v>-0.261882</c:v>
                </c:pt>
                <c:pt idx="168964">
                  <c:v>-0.26202500000000001</c:v>
                </c:pt>
                <c:pt idx="168965">
                  <c:v>-0.262181</c:v>
                </c:pt>
                <c:pt idx="168966">
                  <c:v>-0.26234800000000003</c:v>
                </c:pt>
                <c:pt idx="168967">
                  <c:v>-0.26252399999999998</c:v>
                </c:pt>
                <c:pt idx="168968">
                  <c:v>-0.26270300000000002</c:v>
                </c:pt>
                <c:pt idx="168969">
                  <c:v>-0.26287700000000003</c:v>
                </c:pt>
                <c:pt idx="168970">
                  <c:v>-0.26303900000000002</c:v>
                </c:pt>
                <c:pt idx="168971">
                  <c:v>-0.263181</c:v>
                </c:pt>
                <c:pt idx="168972">
                  <c:v>-0.263295</c:v>
                </c:pt>
                <c:pt idx="168973">
                  <c:v>-0.26337899999999997</c:v>
                </c:pt>
                <c:pt idx="168974">
                  <c:v>-0.26343499999999997</c:v>
                </c:pt>
                <c:pt idx="168975">
                  <c:v>-0.26346599999999998</c:v>
                </c:pt>
                <c:pt idx="168976">
                  <c:v>-0.26347399999999999</c:v>
                </c:pt>
                <c:pt idx="168977">
                  <c:v>-0.263457</c:v>
                </c:pt>
                <c:pt idx="168978">
                  <c:v>-0.26341199999999998</c:v>
                </c:pt>
                <c:pt idx="168979">
                  <c:v>-0.26333600000000001</c:v>
                </c:pt>
                <c:pt idx="168980">
                  <c:v>-0.26322400000000001</c:v>
                </c:pt>
                <c:pt idx="168981">
                  <c:v>-0.26307799999999998</c:v>
                </c:pt>
                <c:pt idx="168982">
                  <c:v>-0.26289600000000002</c:v>
                </c:pt>
                <c:pt idx="168983">
                  <c:v>-0.26268000000000002</c:v>
                </c:pt>
                <c:pt idx="168984">
                  <c:v>-0.26242900000000002</c:v>
                </c:pt>
                <c:pt idx="168985">
                  <c:v>-0.26214700000000002</c:v>
                </c:pt>
                <c:pt idx="168986">
                  <c:v>-0.26183899999999999</c:v>
                </c:pt>
                <c:pt idx="168987">
                  <c:v>-0.26150899999999999</c:v>
                </c:pt>
                <c:pt idx="168988">
                  <c:v>-0.26116099999999998</c:v>
                </c:pt>
                <c:pt idx="168989">
                  <c:v>-0.260793</c:v>
                </c:pt>
                <c:pt idx="168990">
                  <c:v>-0.260405</c:v>
                </c:pt>
                <c:pt idx="168991">
                  <c:v>-0.25999100000000003</c:v>
                </c:pt>
                <c:pt idx="168992">
                  <c:v>-0.25954500000000003</c:v>
                </c:pt>
                <c:pt idx="168993">
                  <c:v>-0.25906600000000002</c:v>
                </c:pt>
                <c:pt idx="168994">
                  <c:v>-0.25855400000000001</c:v>
                </c:pt>
                <c:pt idx="168995">
                  <c:v>-0.25801099999999999</c:v>
                </c:pt>
                <c:pt idx="168996">
                  <c:v>-0.25743700000000003</c:v>
                </c:pt>
                <c:pt idx="168997">
                  <c:v>-0.25683</c:v>
                </c:pt>
                <c:pt idx="168998">
                  <c:v>-0.25618200000000002</c:v>
                </c:pt>
                <c:pt idx="168999">
                  <c:v>-0.25548900000000002</c:v>
                </c:pt>
                <c:pt idx="169000">
                  <c:v>-0.25475199999999998</c:v>
                </c:pt>
                <c:pt idx="169001">
                  <c:v>-0.25397399999999998</c:v>
                </c:pt>
                <c:pt idx="169002">
                  <c:v>-0.25315900000000002</c:v>
                </c:pt>
                <c:pt idx="169003">
                  <c:v>-0.25231100000000001</c:v>
                </c:pt>
                <c:pt idx="169004">
                  <c:v>-0.25143199999999999</c:v>
                </c:pt>
                <c:pt idx="169005">
                  <c:v>-0.25052799999999997</c:v>
                </c:pt>
                <c:pt idx="169006">
                  <c:v>-0.24960099999999999</c:v>
                </c:pt>
                <c:pt idx="169007">
                  <c:v>-0.24865100000000001</c:v>
                </c:pt>
                <c:pt idx="169008">
                  <c:v>-0.24768000000000001</c:v>
                </c:pt>
                <c:pt idx="169009">
                  <c:v>-0.24669199999999999</c:v>
                </c:pt>
                <c:pt idx="169010">
                  <c:v>-0.24569199999999999</c:v>
                </c:pt>
                <c:pt idx="169011">
                  <c:v>-0.24467800000000001</c:v>
                </c:pt>
                <c:pt idx="169012">
                  <c:v>-0.243649</c:v>
                </c:pt>
                <c:pt idx="169013">
                  <c:v>-0.24260599999999999</c:v>
                </c:pt>
                <c:pt idx="169014">
                  <c:v>-0.24155099999999999</c:v>
                </c:pt>
                <c:pt idx="169015">
                  <c:v>-0.240485</c:v>
                </c:pt>
                <c:pt idx="169016">
                  <c:v>-0.23940700000000001</c:v>
                </c:pt>
                <c:pt idx="169017">
                  <c:v>-0.238314</c:v>
                </c:pt>
                <c:pt idx="169018">
                  <c:v>-0.237205</c:v>
                </c:pt>
                <c:pt idx="169019">
                  <c:v>-0.23608399999999999</c:v>
                </c:pt>
                <c:pt idx="169020">
                  <c:v>-0.234957</c:v>
                </c:pt>
                <c:pt idx="169021">
                  <c:v>-0.23382500000000001</c:v>
                </c:pt>
                <c:pt idx="169022">
                  <c:v>-0.23269000000000001</c:v>
                </c:pt>
                <c:pt idx="169023">
                  <c:v>-0.23155899999999999</c:v>
                </c:pt>
                <c:pt idx="169024">
                  <c:v>-0.230433</c:v>
                </c:pt>
                <c:pt idx="169025">
                  <c:v>-0.22931299999999999</c:v>
                </c:pt>
                <c:pt idx="169026">
                  <c:v>-0.22820199999999999</c:v>
                </c:pt>
                <c:pt idx="169027">
                  <c:v>-0.227099</c:v>
                </c:pt>
                <c:pt idx="169028">
                  <c:v>-0.22600500000000001</c:v>
                </c:pt>
                <c:pt idx="169029">
                  <c:v>-0.22492000000000001</c:v>
                </c:pt>
                <c:pt idx="169030">
                  <c:v>-0.22384899999999999</c:v>
                </c:pt>
                <c:pt idx="169031">
                  <c:v>-0.222798</c:v>
                </c:pt>
                <c:pt idx="169032">
                  <c:v>-0.22176799999999999</c:v>
                </c:pt>
                <c:pt idx="169033">
                  <c:v>-0.22076000000000001</c:v>
                </c:pt>
                <c:pt idx="169034">
                  <c:v>-0.219776</c:v>
                </c:pt>
                <c:pt idx="169035">
                  <c:v>-0.21881300000000001</c:v>
                </c:pt>
                <c:pt idx="169036">
                  <c:v>-0.21786700000000001</c:v>
                </c:pt>
                <c:pt idx="169037">
                  <c:v>-0.21693899999999999</c:v>
                </c:pt>
                <c:pt idx="169038">
                  <c:v>-0.216028</c:v>
                </c:pt>
                <c:pt idx="169039">
                  <c:v>-0.21513499999999999</c:v>
                </c:pt>
                <c:pt idx="169040">
                  <c:v>-0.21426000000000001</c:v>
                </c:pt>
                <c:pt idx="169041">
                  <c:v>-0.21340999999999999</c:v>
                </c:pt>
                <c:pt idx="169042">
                  <c:v>-0.212588</c:v>
                </c:pt>
                <c:pt idx="169043">
                  <c:v>-0.21179600000000001</c:v>
                </c:pt>
                <c:pt idx="169044">
                  <c:v>-0.211039</c:v>
                </c:pt>
                <c:pt idx="169045">
                  <c:v>-0.21032400000000001</c:v>
                </c:pt>
                <c:pt idx="169046">
                  <c:v>-0.20966000000000001</c:v>
                </c:pt>
                <c:pt idx="169047">
                  <c:v>-0.20905199999999999</c:v>
                </c:pt>
                <c:pt idx="169048">
                  <c:v>-0.20850099999999999</c:v>
                </c:pt>
                <c:pt idx="169049">
                  <c:v>-0.208006</c:v>
                </c:pt>
                <c:pt idx="169050">
                  <c:v>-0.207561</c:v>
                </c:pt>
                <c:pt idx="169051">
                  <c:v>-0.20716100000000001</c:v>
                </c:pt>
                <c:pt idx="169052">
                  <c:v>-0.20680599999999999</c:v>
                </c:pt>
                <c:pt idx="169053">
                  <c:v>-0.20650499999999999</c:v>
                </c:pt>
                <c:pt idx="169054">
                  <c:v>-0.206266</c:v>
                </c:pt>
                <c:pt idx="169055">
                  <c:v>-0.206092</c:v>
                </c:pt>
                <c:pt idx="169056">
                  <c:v>-0.20597299999999999</c:v>
                </c:pt>
                <c:pt idx="169057">
                  <c:v>-0.205897</c:v>
                </c:pt>
                <c:pt idx="169058">
                  <c:v>-0.20585600000000001</c:v>
                </c:pt>
                <c:pt idx="169059">
                  <c:v>-0.205847</c:v>
                </c:pt>
                <c:pt idx="169060">
                  <c:v>-0.20586499999999999</c:v>
                </c:pt>
                <c:pt idx="169061">
                  <c:v>-0.20590800000000001</c:v>
                </c:pt>
                <c:pt idx="169062">
                  <c:v>-0.20597699999999999</c:v>
                </c:pt>
                <c:pt idx="169063">
                  <c:v>-0.20607900000000001</c:v>
                </c:pt>
                <c:pt idx="169064">
                  <c:v>-0.20622099999999999</c:v>
                </c:pt>
                <c:pt idx="169065">
                  <c:v>-0.206403</c:v>
                </c:pt>
                <c:pt idx="169066">
                  <c:v>-0.206626</c:v>
                </c:pt>
                <c:pt idx="169067">
                  <c:v>-0.20688599999999999</c:v>
                </c:pt>
                <c:pt idx="169068">
                  <c:v>-0.20718200000000001</c:v>
                </c:pt>
                <c:pt idx="169069">
                  <c:v>-0.207512</c:v>
                </c:pt>
                <c:pt idx="169070">
                  <c:v>-0.20787600000000001</c:v>
                </c:pt>
                <c:pt idx="169071">
                  <c:v>-0.20827300000000001</c:v>
                </c:pt>
                <c:pt idx="169072">
                  <c:v>-0.208702</c:v>
                </c:pt>
                <c:pt idx="169073">
                  <c:v>-0.20916599999999999</c:v>
                </c:pt>
                <c:pt idx="169074">
                  <c:v>-0.20966799999999999</c:v>
                </c:pt>
                <c:pt idx="169075">
                  <c:v>-0.210207</c:v>
                </c:pt>
                <c:pt idx="169076">
                  <c:v>-0.210781</c:v>
                </c:pt>
                <c:pt idx="169077">
                  <c:v>-0.21138399999999999</c:v>
                </c:pt>
                <c:pt idx="169078">
                  <c:v>-0.21201200000000001</c:v>
                </c:pt>
                <c:pt idx="169079">
                  <c:v>-0.21265500000000001</c:v>
                </c:pt>
                <c:pt idx="169080">
                  <c:v>-0.213311</c:v>
                </c:pt>
                <c:pt idx="169081">
                  <c:v>-0.213981</c:v>
                </c:pt>
                <c:pt idx="169082">
                  <c:v>-0.21467</c:v>
                </c:pt>
                <c:pt idx="169083">
                  <c:v>-0.21537899999999999</c:v>
                </c:pt>
                <c:pt idx="169084">
                  <c:v>-0.21610299999999999</c:v>
                </c:pt>
                <c:pt idx="169085">
                  <c:v>-0.216832</c:v>
                </c:pt>
                <c:pt idx="169086">
                  <c:v>-0.217561</c:v>
                </c:pt>
                <c:pt idx="169087">
                  <c:v>-0.21829000000000001</c:v>
                </c:pt>
                <c:pt idx="169088">
                  <c:v>-0.21902199999999999</c:v>
                </c:pt>
                <c:pt idx="169089">
                  <c:v>-0.21976499999999999</c:v>
                </c:pt>
                <c:pt idx="169090">
                  <c:v>-0.22051899999999999</c:v>
                </c:pt>
                <c:pt idx="169091">
                  <c:v>-0.22128400000000001</c:v>
                </c:pt>
                <c:pt idx="169092">
                  <c:v>-0.22206100000000001</c:v>
                </c:pt>
                <c:pt idx="169093">
                  <c:v>-0.22284899999999999</c:v>
                </c:pt>
                <c:pt idx="169094">
                  <c:v>-0.22364400000000001</c:v>
                </c:pt>
                <c:pt idx="169095">
                  <c:v>-0.224438</c:v>
                </c:pt>
                <c:pt idx="169096">
                  <c:v>-0.22523099999999999</c:v>
                </c:pt>
                <c:pt idx="169097">
                  <c:v>-0.22602800000000001</c:v>
                </c:pt>
                <c:pt idx="169098">
                  <c:v>-0.22683</c:v>
                </c:pt>
                <c:pt idx="169099">
                  <c:v>-0.227635</c:v>
                </c:pt>
                <c:pt idx="169100">
                  <c:v>-0.22844</c:v>
                </c:pt>
                <c:pt idx="169101">
                  <c:v>-0.229237</c:v>
                </c:pt>
                <c:pt idx="169102">
                  <c:v>-0.23002</c:v>
                </c:pt>
                <c:pt idx="169103">
                  <c:v>-0.23078399999999999</c:v>
                </c:pt>
                <c:pt idx="169104">
                  <c:v>-0.23152900000000001</c:v>
                </c:pt>
                <c:pt idx="169105">
                  <c:v>-0.23225699999999999</c:v>
                </c:pt>
                <c:pt idx="169106">
                  <c:v>-0.23296900000000001</c:v>
                </c:pt>
                <c:pt idx="169107">
                  <c:v>-0.23366700000000001</c:v>
                </c:pt>
                <c:pt idx="169108">
                  <c:v>-0.234348</c:v>
                </c:pt>
                <c:pt idx="169109">
                  <c:v>-0.235011</c:v>
                </c:pt>
                <c:pt idx="169110">
                  <c:v>-0.23565700000000001</c:v>
                </c:pt>
                <c:pt idx="169111">
                  <c:v>-0.236285</c:v>
                </c:pt>
                <c:pt idx="169112">
                  <c:v>-0.23689299999999999</c:v>
                </c:pt>
                <c:pt idx="169113">
                  <c:v>-0.23747699999999999</c:v>
                </c:pt>
                <c:pt idx="169114">
                  <c:v>-0.238034</c:v>
                </c:pt>
                <c:pt idx="169115">
                  <c:v>-0.238565</c:v>
                </c:pt>
                <c:pt idx="169116">
                  <c:v>-0.23907400000000001</c:v>
                </c:pt>
                <c:pt idx="169117">
                  <c:v>-0.239563</c:v>
                </c:pt>
                <c:pt idx="169118">
                  <c:v>-0.240033</c:v>
                </c:pt>
                <c:pt idx="169119">
                  <c:v>-0.240482</c:v>
                </c:pt>
                <c:pt idx="169120">
                  <c:v>-0.24090500000000001</c:v>
                </c:pt>
                <c:pt idx="169121">
                  <c:v>-0.24130299999999999</c:v>
                </c:pt>
                <c:pt idx="169122">
                  <c:v>-0.241674</c:v>
                </c:pt>
                <c:pt idx="169123">
                  <c:v>-0.24201700000000001</c:v>
                </c:pt>
                <c:pt idx="169124">
                  <c:v>-0.24233299999999999</c:v>
                </c:pt>
                <c:pt idx="169125">
                  <c:v>-0.24262600000000001</c:v>
                </c:pt>
                <c:pt idx="169126">
                  <c:v>-0.242895</c:v>
                </c:pt>
                <c:pt idx="169127">
                  <c:v>-0.24313799999999999</c:v>
                </c:pt>
                <c:pt idx="169128">
                  <c:v>-0.24335599999999999</c:v>
                </c:pt>
                <c:pt idx="169129">
                  <c:v>-0.24355599999999999</c:v>
                </c:pt>
                <c:pt idx="169130">
                  <c:v>-0.24374199999999999</c:v>
                </c:pt>
                <c:pt idx="169131">
                  <c:v>-0.24391099999999999</c:v>
                </c:pt>
                <c:pt idx="169132">
                  <c:v>-0.244064</c:v>
                </c:pt>
                <c:pt idx="169133">
                  <c:v>-0.244201</c:v>
                </c:pt>
                <c:pt idx="169134">
                  <c:v>-0.24432699999999999</c:v>
                </c:pt>
                <c:pt idx="169135">
                  <c:v>-0.24444199999999999</c:v>
                </c:pt>
                <c:pt idx="169136">
                  <c:v>-0.24454500000000001</c:v>
                </c:pt>
                <c:pt idx="169137">
                  <c:v>-0.24463199999999999</c:v>
                </c:pt>
                <c:pt idx="169138">
                  <c:v>-0.244702</c:v>
                </c:pt>
                <c:pt idx="169139">
                  <c:v>-0.24474799999999999</c:v>
                </c:pt>
                <c:pt idx="169140">
                  <c:v>-0.24477599999999999</c:v>
                </c:pt>
                <c:pt idx="169141">
                  <c:v>-0.24479600000000001</c:v>
                </c:pt>
                <c:pt idx="169142">
                  <c:v>-0.244815</c:v>
                </c:pt>
                <c:pt idx="169143">
                  <c:v>-0.24482999999999999</c:v>
                </c:pt>
                <c:pt idx="169144">
                  <c:v>-0.24483199999999999</c:v>
                </c:pt>
                <c:pt idx="169145">
                  <c:v>-0.244814</c:v>
                </c:pt>
                <c:pt idx="169146">
                  <c:v>-0.24477399999999999</c:v>
                </c:pt>
                <c:pt idx="169147">
                  <c:v>-0.24471599999999999</c:v>
                </c:pt>
                <c:pt idx="169148">
                  <c:v>-0.244642</c:v>
                </c:pt>
                <c:pt idx="169149">
                  <c:v>-0.24455299999999999</c:v>
                </c:pt>
                <c:pt idx="169150">
                  <c:v>-0.24445500000000001</c:v>
                </c:pt>
                <c:pt idx="169151">
                  <c:v>-0.24435799999999999</c:v>
                </c:pt>
                <c:pt idx="169152">
                  <c:v>-0.24426300000000001</c:v>
                </c:pt>
                <c:pt idx="169153">
                  <c:v>-0.24415899999999999</c:v>
                </c:pt>
                <c:pt idx="169154">
                  <c:v>-0.24403900000000001</c:v>
                </c:pt>
                <c:pt idx="169155">
                  <c:v>-0.243919</c:v>
                </c:pt>
                <c:pt idx="169156">
                  <c:v>-0.243807</c:v>
                </c:pt>
                <c:pt idx="169157">
                  <c:v>-0.243699</c:v>
                </c:pt>
                <c:pt idx="169158">
                  <c:v>-0.24359700000000001</c:v>
                </c:pt>
                <c:pt idx="169159">
                  <c:v>-0.243506</c:v>
                </c:pt>
                <c:pt idx="169160">
                  <c:v>-0.24343100000000001</c:v>
                </c:pt>
                <c:pt idx="169161">
                  <c:v>-0.243369</c:v>
                </c:pt>
                <c:pt idx="169162">
                  <c:v>-0.24332000000000001</c:v>
                </c:pt>
                <c:pt idx="169163">
                  <c:v>-0.243282</c:v>
                </c:pt>
                <c:pt idx="169164">
                  <c:v>-0.243252</c:v>
                </c:pt>
                <c:pt idx="169165">
                  <c:v>-0.243228</c:v>
                </c:pt>
                <c:pt idx="169166">
                  <c:v>-0.24321000000000001</c:v>
                </c:pt>
                <c:pt idx="169167">
                  <c:v>-0.243196</c:v>
                </c:pt>
                <c:pt idx="169168">
                  <c:v>-0.24318500000000001</c:v>
                </c:pt>
                <c:pt idx="169169">
                  <c:v>-0.24317900000000001</c:v>
                </c:pt>
                <c:pt idx="169170">
                  <c:v>-0.24318500000000001</c:v>
                </c:pt>
                <c:pt idx="169171">
                  <c:v>-0.24320700000000001</c:v>
                </c:pt>
                <c:pt idx="169172">
                  <c:v>-0.24324200000000001</c:v>
                </c:pt>
                <c:pt idx="169173">
                  <c:v>-0.243287</c:v>
                </c:pt>
                <c:pt idx="169174">
                  <c:v>-0.243343</c:v>
                </c:pt>
                <c:pt idx="169175">
                  <c:v>-0.243419</c:v>
                </c:pt>
                <c:pt idx="169176">
                  <c:v>-0.24351999999999999</c:v>
                </c:pt>
                <c:pt idx="169177">
                  <c:v>-0.243649</c:v>
                </c:pt>
                <c:pt idx="169178">
                  <c:v>-0.24380399999999999</c:v>
                </c:pt>
                <c:pt idx="169179">
                  <c:v>-0.24398700000000001</c:v>
                </c:pt>
                <c:pt idx="169180">
                  <c:v>-0.2442</c:v>
                </c:pt>
                <c:pt idx="169181">
                  <c:v>-0.24444099999999999</c:v>
                </c:pt>
                <c:pt idx="169182">
                  <c:v>-0.24470600000000001</c:v>
                </c:pt>
                <c:pt idx="169183">
                  <c:v>-0.24498900000000001</c:v>
                </c:pt>
                <c:pt idx="169184">
                  <c:v>-0.24528900000000001</c:v>
                </c:pt>
                <c:pt idx="169185">
                  <c:v>-0.24560799999999999</c:v>
                </c:pt>
                <c:pt idx="169186">
                  <c:v>-0.245945</c:v>
                </c:pt>
                <c:pt idx="169187">
                  <c:v>-0.24629699999999999</c:v>
                </c:pt>
                <c:pt idx="169188">
                  <c:v>-0.24665799999999999</c:v>
                </c:pt>
                <c:pt idx="169189">
                  <c:v>-0.24702299999999999</c:v>
                </c:pt>
                <c:pt idx="169190">
                  <c:v>-0.247388</c:v>
                </c:pt>
                <c:pt idx="169191">
                  <c:v>-0.247753</c:v>
                </c:pt>
                <c:pt idx="169192">
                  <c:v>-0.24812000000000001</c:v>
                </c:pt>
                <c:pt idx="169193">
                  <c:v>-0.24849099999999999</c:v>
                </c:pt>
                <c:pt idx="169194">
                  <c:v>-0.248866</c:v>
                </c:pt>
                <c:pt idx="169195">
                  <c:v>-0.249247</c:v>
                </c:pt>
                <c:pt idx="169196">
                  <c:v>-0.24962799999999999</c:v>
                </c:pt>
                <c:pt idx="169197">
                  <c:v>-0.25000499999999998</c:v>
                </c:pt>
                <c:pt idx="169198">
                  <c:v>-0.25037700000000002</c:v>
                </c:pt>
                <c:pt idx="169199">
                  <c:v>-0.25074099999999999</c:v>
                </c:pt>
                <c:pt idx="169200">
                  <c:v>-0.25108900000000001</c:v>
                </c:pt>
                <c:pt idx="169201">
                  <c:v>-0.25141599999999997</c:v>
                </c:pt>
                <c:pt idx="169202">
                  <c:v>-0.25172</c:v>
                </c:pt>
                <c:pt idx="169203">
                  <c:v>-0.25200400000000001</c:v>
                </c:pt>
                <c:pt idx="169204">
                  <c:v>-0.25226700000000002</c:v>
                </c:pt>
                <c:pt idx="169205">
                  <c:v>-0.25251099999999999</c:v>
                </c:pt>
                <c:pt idx="169206">
                  <c:v>-0.25273400000000001</c:v>
                </c:pt>
                <c:pt idx="169207">
                  <c:v>-0.25293900000000002</c:v>
                </c:pt>
                <c:pt idx="169208">
                  <c:v>-0.25312400000000002</c:v>
                </c:pt>
                <c:pt idx="169209">
                  <c:v>-0.25328899999999999</c:v>
                </c:pt>
                <c:pt idx="169210">
                  <c:v>-0.25343100000000002</c:v>
                </c:pt>
                <c:pt idx="169211">
                  <c:v>-0.25355</c:v>
                </c:pt>
                <c:pt idx="169212">
                  <c:v>-0.25364500000000001</c:v>
                </c:pt>
                <c:pt idx="169213">
                  <c:v>-0.25371100000000002</c:v>
                </c:pt>
                <c:pt idx="169214">
                  <c:v>-0.25374400000000003</c:v>
                </c:pt>
                <c:pt idx="169215">
                  <c:v>-0.253743</c:v>
                </c:pt>
                <c:pt idx="169216">
                  <c:v>-0.25370700000000002</c:v>
                </c:pt>
                <c:pt idx="169217">
                  <c:v>-0.253637</c:v>
                </c:pt>
                <c:pt idx="169218">
                  <c:v>-0.25353300000000001</c:v>
                </c:pt>
                <c:pt idx="169219">
                  <c:v>-0.25338899999999998</c:v>
                </c:pt>
                <c:pt idx="169220">
                  <c:v>-0.25319900000000001</c:v>
                </c:pt>
                <c:pt idx="169221">
                  <c:v>-0.25295899999999999</c:v>
                </c:pt>
                <c:pt idx="169222">
                  <c:v>-0.25266499999999997</c:v>
                </c:pt>
                <c:pt idx="169223">
                  <c:v>-0.25231700000000001</c:v>
                </c:pt>
                <c:pt idx="169224">
                  <c:v>-0.251917</c:v>
                </c:pt>
                <c:pt idx="169225">
                  <c:v>-0.25146600000000002</c:v>
                </c:pt>
                <c:pt idx="169226">
                  <c:v>-0.25096099999999999</c:v>
                </c:pt>
                <c:pt idx="169227">
                  <c:v>-0.25039899999999998</c:v>
                </c:pt>
                <c:pt idx="169228">
                  <c:v>-0.249777</c:v>
                </c:pt>
                <c:pt idx="169229">
                  <c:v>-0.24909600000000001</c:v>
                </c:pt>
                <c:pt idx="169230">
                  <c:v>-0.24835299999999999</c:v>
                </c:pt>
                <c:pt idx="169231">
                  <c:v>-0.24754799999999999</c:v>
                </c:pt>
                <c:pt idx="169232">
                  <c:v>-0.24668000000000001</c:v>
                </c:pt>
                <c:pt idx="169233">
                  <c:v>-0.245749</c:v>
                </c:pt>
                <c:pt idx="169234">
                  <c:v>-0.244758</c:v>
                </c:pt>
                <c:pt idx="169235">
                  <c:v>-0.24370800000000001</c:v>
                </c:pt>
                <c:pt idx="169236">
                  <c:v>-0.24259900000000001</c:v>
                </c:pt>
                <c:pt idx="169237">
                  <c:v>-0.241429</c:v>
                </c:pt>
                <c:pt idx="169238">
                  <c:v>-0.240204</c:v>
                </c:pt>
                <c:pt idx="169239">
                  <c:v>-0.23893</c:v>
                </c:pt>
                <c:pt idx="169240">
                  <c:v>-0.237591</c:v>
                </c:pt>
                <c:pt idx="169241">
                  <c:v>-0.23615800000000001</c:v>
                </c:pt>
                <c:pt idx="169242">
                  <c:v>-0.23464199999999999</c:v>
                </c:pt>
                <c:pt idx="169243">
                  <c:v>-0.23308100000000001</c:v>
                </c:pt>
                <c:pt idx="169244">
                  <c:v>-0.23147200000000001</c:v>
                </c:pt>
                <c:pt idx="169245">
                  <c:v>-0.229799</c:v>
                </c:pt>
                <c:pt idx="169246">
                  <c:v>-0.228074</c:v>
                </c:pt>
                <c:pt idx="169247">
                  <c:v>-0.226301</c:v>
                </c:pt>
                <c:pt idx="169248">
                  <c:v>-0.22448000000000001</c:v>
                </c:pt>
                <c:pt idx="169249">
                  <c:v>-0.22261</c:v>
                </c:pt>
                <c:pt idx="169250">
                  <c:v>-0.220688</c:v>
                </c:pt>
                <c:pt idx="169251">
                  <c:v>-0.21871499999999999</c:v>
                </c:pt>
                <c:pt idx="169252">
                  <c:v>-0.216696</c:v>
                </c:pt>
                <c:pt idx="169253">
                  <c:v>-0.21463399999999999</c:v>
                </c:pt>
                <c:pt idx="169254">
                  <c:v>-0.212531</c:v>
                </c:pt>
                <c:pt idx="169255">
                  <c:v>-0.21038699999999999</c:v>
                </c:pt>
                <c:pt idx="169256">
                  <c:v>-0.208206</c:v>
                </c:pt>
                <c:pt idx="169257">
                  <c:v>-0.20599100000000001</c:v>
                </c:pt>
                <c:pt idx="169258">
                  <c:v>-0.20375099999999999</c:v>
                </c:pt>
                <c:pt idx="169259">
                  <c:v>-0.201492</c:v>
                </c:pt>
                <c:pt idx="169260">
                  <c:v>-0.19922200000000001</c:v>
                </c:pt>
                <c:pt idx="169261">
                  <c:v>-0.19694400000000001</c:v>
                </c:pt>
                <c:pt idx="169262">
                  <c:v>-0.194662</c:v>
                </c:pt>
                <c:pt idx="169263">
                  <c:v>-0.19237699999999999</c:v>
                </c:pt>
                <c:pt idx="169264">
                  <c:v>-0.19009300000000001</c:v>
                </c:pt>
                <c:pt idx="169265">
                  <c:v>-0.187809</c:v>
                </c:pt>
                <c:pt idx="169266">
                  <c:v>-0.185526</c:v>
                </c:pt>
                <c:pt idx="169267">
                  <c:v>-0.18324399999999999</c:v>
                </c:pt>
                <c:pt idx="169268">
                  <c:v>-0.18096599999999999</c:v>
                </c:pt>
                <c:pt idx="169269">
                  <c:v>-0.17869399999999999</c:v>
                </c:pt>
                <c:pt idx="169270">
                  <c:v>-0.176428</c:v>
                </c:pt>
                <c:pt idx="169271">
                  <c:v>-0.17416799999999999</c:v>
                </c:pt>
                <c:pt idx="169272">
                  <c:v>-0.17191699999999999</c:v>
                </c:pt>
                <c:pt idx="169273">
                  <c:v>-0.16967399999999999</c:v>
                </c:pt>
                <c:pt idx="169274">
                  <c:v>-0.16744100000000001</c:v>
                </c:pt>
                <c:pt idx="169275">
                  <c:v>-0.165218</c:v>
                </c:pt>
                <c:pt idx="169276">
                  <c:v>-0.16300500000000001</c:v>
                </c:pt>
                <c:pt idx="169277">
                  <c:v>-0.160802</c:v>
                </c:pt>
                <c:pt idx="169278">
                  <c:v>-0.158613</c:v>
                </c:pt>
                <c:pt idx="169279">
                  <c:v>-0.15643699999999999</c:v>
                </c:pt>
                <c:pt idx="169280">
                  <c:v>-0.154278</c:v>
                </c:pt>
                <c:pt idx="169281">
                  <c:v>-0.152142</c:v>
                </c:pt>
                <c:pt idx="169282">
                  <c:v>-0.150029</c:v>
                </c:pt>
                <c:pt idx="169283">
                  <c:v>-0.14793999999999999</c:v>
                </c:pt>
                <c:pt idx="169284">
                  <c:v>-0.145874</c:v>
                </c:pt>
                <c:pt idx="169285">
                  <c:v>-0.14383299999999999</c:v>
                </c:pt>
                <c:pt idx="169286">
                  <c:v>-0.141817</c:v>
                </c:pt>
                <c:pt idx="169287">
                  <c:v>-0.139824</c:v>
                </c:pt>
                <c:pt idx="169288">
                  <c:v>-0.13785700000000001</c:v>
                </c:pt>
                <c:pt idx="169289">
                  <c:v>-0.13591300000000001</c:v>
                </c:pt>
                <c:pt idx="169290">
                  <c:v>-0.133995</c:v>
                </c:pt>
                <c:pt idx="169291">
                  <c:v>-0.132102</c:v>
                </c:pt>
                <c:pt idx="169292">
                  <c:v>-0.13023799999999999</c:v>
                </c:pt>
                <c:pt idx="169293">
                  <c:v>-0.12840499999999999</c:v>
                </c:pt>
                <c:pt idx="169294">
                  <c:v>-0.12661</c:v>
                </c:pt>
                <c:pt idx="169295">
                  <c:v>-0.12485499999999999</c:v>
                </c:pt>
                <c:pt idx="169296">
                  <c:v>-0.12314</c:v>
                </c:pt>
                <c:pt idx="169297">
                  <c:v>-0.121465</c:v>
                </c:pt>
                <c:pt idx="169298">
                  <c:v>-0.11983000000000001</c:v>
                </c:pt>
                <c:pt idx="169299">
                  <c:v>-0.11823599999999999</c:v>
                </c:pt>
                <c:pt idx="169300">
                  <c:v>-0.11668000000000001</c:v>
                </c:pt>
                <c:pt idx="169301">
                  <c:v>-0.115158</c:v>
                </c:pt>
                <c:pt idx="169302">
                  <c:v>-0.11366900000000001</c:v>
                </c:pt>
                <c:pt idx="169303">
                  <c:v>-0.11221299999999999</c:v>
                </c:pt>
                <c:pt idx="169304">
                  <c:v>-0.11079</c:v>
                </c:pt>
                <c:pt idx="169305">
                  <c:v>-0.109403</c:v>
                </c:pt>
                <c:pt idx="169306">
                  <c:v>-0.108052</c:v>
                </c:pt>
                <c:pt idx="169307">
                  <c:v>-0.106734</c:v>
                </c:pt>
                <c:pt idx="169308">
                  <c:v>-0.10544100000000001</c:v>
                </c:pt>
                <c:pt idx="169309">
                  <c:v>-0.104174</c:v>
                </c:pt>
                <c:pt idx="169310">
                  <c:v>-0.102936</c:v>
                </c:pt>
                <c:pt idx="169311">
                  <c:v>-0.10173</c:v>
                </c:pt>
                <c:pt idx="169312">
                  <c:v>-0.100563</c:v>
                </c:pt>
                <c:pt idx="169313">
                  <c:v>-9.9436700000000003E-2</c:v>
                </c:pt>
                <c:pt idx="169314">
                  <c:v>-9.8352200000000001E-2</c:v>
                </c:pt>
                <c:pt idx="169315">
                  <c:v>-9.7306299999999998E-2</c:v>
                </c:pt>
                <c:pt idx="169316">
                  <c:v>-9.62982E-2</c:v>
                </c:pt>
                <c:pt idx="169317">
                  <c:v>-9.5330399999999996E-2</c:v>
                </c:pt>
                <c:pt idx="169318">
                  <c:v>-9.4404299999999997E-2</c:v>
                </c:pt>
                <c:pt idx="169319">
                  <c:v>-9.3522099999999997E-2</c:v>
                </c:pt>
                <c:pt idx="169320">
                  <c:v>-9.2687000000000005E-2</c:v>
                </c:pt>
                <c:pt idx="169321">
                  <c:v>-9.1899800000000004E-2</c:v>
                </c:pt>
                <c:pt idx="169322">
                  <c:v>-9.1159400000000002E-2</c:v>
                </c:pt>
                <c:pt idx="169323">
                  <c:v>-9.04644E-2</c:v>
                </c:pt>
                <c:pt idx="169324">
                  <c:v>-8.9813100000000007E-2</c:v>
                </c:pt>
                <c:pt idx="169325">
                  <c:v>-8.9204900000000004E-2</c:v>
                </c:pt>
                <c:pt idx="169326">
                  <c:v>-8.8645199999999993E-2</c:v>
                </c:pt>
                <c:pt idx="169327">
                  <c:v>-8.8131699999999993E-2</c:v>
                </c:pt>
                <c:pt idx="169328">
                  <c:v>-8.7634699999999996E-2</c:v>
                </c:pt>
                <c:pt idx="169329">
                  <c:v>-8.7140999999999996E-2</c:v>
                </c:pt>
                <c:pt idx="169330">
                  <c:v>-8.6684399999999995E-2</c:v>
                </c:pt>
                <c:pt idx="169331">
                  <c:v>-8.6277499999999993E-2</c:v>
                </c:pt>
                <c:pt idx="169332">
                  <c:v>-8.5900000000000004E-2</c:v>
                </c:pt>
                <c:pt idx="169333">
                  <c:v>-8.5551100000000005E-2</c:v>
                </c:pt>
                <c:pt idx="169334">
                  <c:v>-8.5239700000000002E-2</c:v>
                </c:pt>
                <c:pt idx="169335">
                  <c:v>-8.4966E-2</c:v>
                </c:pt>
                <c:pt idx="169336">
                  <c:v>-8.4727700000000003E-2</c:v>
                </c:pt>
                <c:pt idx="169337">
                  <c:v>-8.4522299999999995E-2</c:v>
                </c:pt>
                <c:pt idx="169338">
                  <c:v>-8.4348199999999998E-2</c:v>
                </c:pt>
                <c:pt idx="169339">
                  <c:v>-8.42059E-2</c:v>
                </c:pt>
                <c:pt idx="169340">
                  <c:v>-8.4097000000000005E-2</c:v>
                </c:pt>
                <c:pt idx="169341">
                  <c:v>-8.4022399999999997E-2</c:v>
                </c:pt>
                <c:pt idx="169342">
                  <c:v>-8.3982399999999999E-2</c:v>
                </c:pt>
                <c:pt idx="169343">
                  <c:v>-8.39781E-2</c:v>
                </c:pt>
                <c:pt idx="169344">
                  <c:v>-8.4011199999999994E-2</c:v>
                </c:pt>
                <c:pt idx="169345">
                  <c:v>-8.4084300000000001E-2</c:v>
                </c:pt>
                <c:pt idx="169346">
                  <c:v>-8.4199700000000002E-2</c:v>
                </c:pt>
                <c:pt idx="169347">
                  <c:v>-8.4360000000000004E-2</c:v>
                </c:pt>
                <c:pt idx="169348">
                  <c:v>-8.4566600000000006E-2</c:v>
                </c:pt>
                <c:pt idx="169349">
                  <c:v>-8.48188E-2</c:v>
                </c:pt>
                <c:pt idx="169350">
                  <c:v>-8.5114400000000007E-2</c:v>
                </c:pt>
                <c:pt idx="169351">
                  <c:v>-8.5450600000000002E-2</c:v>
                </c:pt>
                <c:pt idx="169352">
                  <c:v>-8.5825700000000005E-2</c:v>
                </c:pt>
                <c:pt idx="169353">
                  <c:v>-8.6238200000000001E-2</c:v>
                </c:pt>
                <c:pt idx="169354">
                  <c:v>-8.6686100000000002E-2</c:v>
                </c:pt>
                <c:pt idx="169355">
                  <c:v>-8.7167599999999998E-2</c:v>
                </c:pt>
                <c:pt idx="169356">
                  <c:v>-8.7681700000000001E-2</c:v>
                </c:pt>
                <c:pt idx="169357">
                  <c:v>-8.8226899999999997E-2</c:v>
                </c:pt>
                <c:pt idx="169358">
                  <c:v>-8.8801500000000005E-2</c:v>
                </c:pt>
                <c:pt idx="169359">
                  <c:v>-8.9404200000000003E-2</c:v>
                </c:pt>
                <c:pt idx="169360">
                  <c:v>-9.00315E-2</c:v>
                </c:pt>
                <c:pt idx="169361">
                  <c:v>-9.0680700000000003E-2</c:v>
                </c:pt>
                <c:pt idx="169362">
                  <c:v>-9.1350899999999999E-2</c:v>
                </c:pt>
                <c:pt idx="169363">
                  <c:v>-9.2040899999999995E-2</c:v>
                </c:pt>
                <c:pt idx="169364">
                  <c:v>-9.2749899999999996E-2</c:v>
                </c:pt>
                <c:pt idx="169365">
                  <c:v>-9.3477299999999999E-2</c:v>
                </c:pt>
                <c:pt idx="169366">
                  <c:v>-9.4222799999999995E-2</c:v>
                </c:pt>
                <c:pt idx="169367">
                  <c:v>-9.4986100000000004E-2</c:v>
                </c:pt>
                <c:pt idx="169368">
                  <c:v>-9.5766400000000002E-2</c:v>
                </c:pt>
                <c:pt idx="169369">
                  <c:v>-9.6563099999999999E-2</c:v>
                </c:pt>
                <c:pt idx="169370">
                  <c:v>-9.7375299999999998E-2</c:v>
                </c:pt>
                <c:pt idx="169371">
                  <c:v>-9.8201700000000003E-2</c:v>
                </c:pt>
                <c:pt idx="169372">
                  <c:v>-9.9040600000000006E-2</c:v>
                </c:pt>
                <c:pt idx="169373">
                  <c:v>-9.9890900000000005E-2</c:v>
                </c:pt>
                <c:pt idx="169374">
                  <c:v>-0.10075099999999999</c:v>
                </c:pt>
                <c:pt idx="169375">
                  <c:v>-0.10162</c:v>
                </c:pt>
                <c:pt idx="169376">
                  <c:v>-0.102495</c:v>
                </c:pt>
                <c:pt idx="169377">
                  <c:v>-0.10337300000000001</c:v>
                </c:pt>
                <c:pt idx="169378">
                  <c:v>-0.10425</c:v>
                </c:pt>
                <c:pt idx="169379">
                  <c:v>-0.10512299999999999</c:v>
                </c:pt>
                <c:pt idx="169380">
                  <c:v>-0.105992</c:v>
                </c:pt>
                <c:pt idx="169381">
                  <c:v>-0.10685699999999999</c:v>
                </c:pt>
                <c:pt idx="169382">
                  <c:v>-0.10772</c:v>
                </c:pt>
                <c:pt idx="169383">
                  <c:v>-0.10857899999999999</c:v>
                </c:pt>
                <c:pt idx="169384">
                  <c:v>-0.109433</c:v>
                </c:pt>
                <c:pt idx="169385">
                  <c:v>-0.11028200000000001</c:v>
                </c:pt>
                <c:pt idx="169386">
                  <c:v>-0.111125</c:v>
                </c:pt>
                <c:pt idx="169387">
                  <c:v>-0.111957</c:v>
                </c:pt>
                <c:pt idx="169388">
                  <c:v>-0.112777</c:v>
                </c:pt>
                <c:pt idx="169389">
                  <c:v>-0.113581</c:v>
                </c:pt>
                <c:pt idx="169390">
                  <c:v>-0.114369</c:v>
                </c:pt>
                <c:pt idx="169391">
                  <c:v>-0.11513900000000001</c:v>
                </c:pt>
                <c:pt idx="169392">
                  <c:v>-0.115895</c:v>
                </c:pt>
                <c:pt idx="169393">
                  <c:v>-0.116635</c:v>
                </c:pt>
                <c:pt idx="169394">
                  <c:v>-0.117357</c:v>
                </c:pt>
                <c:pt idx="169395">
                  <c:v>-0.11805300000000001</c:v>
                </c:pt>
                <c:pt idx="169396">
                  <c:v>-0.11872199999999999</c:v>
                </c:pt>
                <c:pt idx="169397">
                  <c:v>-0.119362</c:v>
                </c:pt>
                <c:pt idx="169398">
                  <c:v>-0.119974</c:v>
                </c:pt>
                <c:pt idx="169399">
                  <c:v>-0.120558</c:v>
                </c:pt>
                <c:pt idx="169400">
                  <c:v>-0.121115</c:v>
                </c:pt>
                <c:pt idx="169401">
                  <c:v>-0.121646</c:v>
                </c:pt>
                <c:pt idx="169402">
                  <c:v>-0.12214800000000001</c:v>
                </c:pt>
                <c:pt idx="169403">
                  <c:v>-0.122617</c:v>
                </c:pt>
                <c:pt idx="169404">
                  <c:v>-0.12305000000000001</c:v>
                </c:pt>
                <c:pt idx="169405">
                  <c:v>-0.12345100000000001</c:v>
                </c:pt>
                <c:pt idx="169406">
                  <c:v>-0.123824</c:v>
                </c:pt>
                <c:pt idx="169407">
                  <c:v>-0.124168</c:v>
                </c:pt>
                <c:pt idx="169408">
                  <c:v>-0.124483</c:v>
                </c:pt>
                <c:pt idx="169409">
                  <c:v>-0.124765</c:v>
                </c:pt>
                <c:pt idx="169410">
                  <c:v>-0.12501399999999999</c:v>
                </c:pt>
                <c:pt idx="169411">
                  <c:v>-0.12522800000000001</c:v>
                </c:pt>
                <c:pt idx="169412">
                  <c:v>-0.12540499999999999</c:v>
                </c:pt>
                <c:pt idx="169413">
                  <c:v>-0.12554599999999999</c:v>
                </c:pt>
                <c:pt idx="169414">
                  <c:v>-0.12565200000000001</c:v>
                </c:pt>
                <c:pt idx="169415">
                  <c:v>-0.125723</c:v>
                </c:pt>
                <c:pt idx="169416">
                  <c:v>-0.12576200000000001</c:v>
                </c:pt>
                <c:pt idx="169417">
                  <c:v>-0.12577099999999999</c:v>
                </c:pt>
                <c:pt idx="169418">
                  <c:v>-0.125747</c:v>
                </c:pt>
                <c:pt idx="169419">
                  <c:v>-0.125691</c:v>
                </c:pt>
                <c:pt idx="169420">
                  <c:v>-0.12560399999999999</c:v>
                </c:pt>
                <c:pt idx="169421">
                  <c:v>-0.12548599999999999</c:v>
                </c:pt>
                <c:pt idx="169422">
                  <c:v>-0.125334</c:v>
                </c:pt>
                <c:pt idx="169423">
                  <c:v>-0.12514600000000001</c:v>
                </c:pt>
                <c:pt idx="169424">
                  <c:v>-0.12492300000000001</c:v>
                </c:pt>
                <c:pt idx="169425">
                  <c:v>-0.124664</c:v>
                </c:pt>
                <c:pt idx="169426">
                  <c:v>-0.124371</c:v>
                </c:pt>
                <c:pt idx="169427">
                  <c:v>-0.124044</c:v>
                </c:pt>
                <c:pt idx="169428">
                  <c:v>-0.123683</c:v>
                </c:pt>
                <c:pt idx="169429">
                  <c:v>-0.123289</c:v>
                </c:pt>
                <c:pt idx="169430">
                  <c:v>-0.122861</c:v>
                </c:pt>
                <c:pt idx="169431">
                  <c:v>-0.122402</c:v>
                </c:pt>
                <c:pt idx="169432">
                  <c:v>-0.12191</c:v>
                </c:pt>
                <c:pt idx="169433">
                  <c:v>-0.12138599999999999</c:v>
                </c:pt>
                <c:pt idx="169434">
                  <c:v>-0.12082900000000001</c:v>
                </c:pt>
                <c:pt idx="169435">
                  <c:v>-0.120241</c:v>
                </c:pt>
                <c:pt idx="169436">
                  <c:v>-0.11962200000000001</c:v>
                </c:pt>
                <c:pt idx="169437">
                  <c:v>-0.118974</c:v>
                </c:pt>
                <c:pt idx="169438">
                  <c:v>-0.118296</c:v>
                </c:pt>
                <c:pt idx="169439">
                  <c:v>-0.117587</c:v>
                </c:pt>
                <c:pt idx="169440">
                  <c:v>-0.11684600000000001</c:v>
                </c:pt>
                <c:pt idx="169441">
                  <c:v>-0.116073</c:v>
                </c:pt>
                <c:pt idx="169442">
                  <c:v>-0.115268</c:v>
                </c:pt>
                <c:pt idx="169443">
                  <c:v>-0.11443200000000001</c:v>
                </c:pt>
                <c:pt idx="169444">
                  <c:v>-0.113566</c:v>
                </c:pt>
                <c:pt idx="169445">
                  <c:v>-0.11267000000000001</c:v>
                </c:pt>
                <c:pt idx="169446">
                  <c:v>-0.111745</c:v>
                </c:pt>
                <c:pt idx="169447">
                  <c:v>-0.110791</c:v>
                </c:pt>
                <c:pt idx="169448">
                  <c:v>-0.109806</c:v>
                </c:pt>
                <c:pt idx="169449">
                  <c:v>-0.108792</c:v>
                </c:pt>
                <c:pt idx="169450">
                  <c:v>-0.107747</c:v>
                </c:pt>
                <c:pt idx="169451">
                  <c:v>-0.10667</c:v>
                </c:pt>
                <c:pt idx="169452">
                  <c:v>-0.105561</c:v>
                </c:pt>
                <c:pt idx="169453">
                  <c:v>-0.104421</c:v>
                </c:pt>
                <c:pt idx="169454">
                  <c:v>-0.10324899999999999</c:v>
                </c:pt>
                <c:pt idx="169455">
                  <c:v>-0.102048</c:v>
                </c:pt>
                <c:pt idx="169456">
                  <c:v>-0.100818</c:v>
                </c:pt>
                <c:pt idx="169457">
                  <c:v>-9.9559499999999995E-2</c:v>
                </c:pt>
                <c:pt idx="169458">
                  <c:v>-9.8272399999999996E-2</c:v>
                </c:pt>
                <c:pt idx="169459">
                  <c:v>-9.6957199999999993E-2</c:v>
                </c:pt>
                <c:pt idx="169460">
                  <c:v>-9.5614199999999996E-2</c:v>
                </c:pt>
                <c:pt idx="169461">
                  <c:v>-9.4244400000000006E-2</c:v>
                </c:pt>
                <c:pt idx="169462">
                  <c:v>-9.2848299999999995E-2</c:v>
                </c:pt>
                <c:pt idx="169463">
                  <c:v>-9.1425999999999993E-2</c:v>
                </c:pt>
                <c:pt idx="169464">
                  <c:v>-8.9977399999999999E-2</c:v>
                </c:pt>
                <c:pt idx="169465">
                  <c:v>-8.8502899999999995E-2</c:v>
                </c:pt>
                <c:pt idx="169466">
                  <c:v>-8.7002999999999997E-2</c:v>
                </c:pt>
                <c:pt idx="169467">
                  <c:v>-8.5477999999999998E-2</c:v>
                </c:pt>
                <c:pt idx="169468">
                  <c:v>-8.3928100000000005E-2</c:v>
                </c:pt>
                <c:pt idx="169469">
                  <c:v>-8.2353800000000005E-2</c:v>
                </c:pt>
                <c:pt idx="169470">
                  <c:v>-8.0755300000000002E-2</c:v>
                </c:pt>
                <c:pt idx="169471">
                  <c:v>-7.9133200000000001E-2</c:v>
                </c:pt>
                <c:pt idx="169472">
                  <c:v>-7.7488100000000004E-2</c:v>
                </c:pt>
                <c:pt idx="169473">
                  <c:v>-7.5819999999999999E-2</c:v>
                </c:pt>
                <c:pt idx="169474">
                  <c:v>-7.4128299999999994E-2</c:v>
                </c:pt>
                <c:pt idx="169475">
                  <c:v>-7.2412299999999999E-2</c:v>
                </c:pt>
                <c:pt idx="169476">
                  <c:v>-7.0672100000000002E-2</c:v>
                </c:pt>
                <c:pt idx="169477">
                  <c:v>-6.8907399999999994E-2</c:v>
                </c:pt>
                <c:pt idx="169478">
                  <c:v>-6.7118499999999998E-2</c:v>
                </c:pt>
                <c:pt idx="169479">
                  <c:v>-6.5306500000000003E-2</c:v>
                </c:pt>
                <c:pt idx="169480">
                  <c:v>-6.3472500000000001E-2</c:v>
                </c:pt>
                <c:pt idx="169481">
                  <c:v>-6.1616900000000002E-2</c:v>
                </c:pt>
                <c:pt idx="169482">
                  <c:v>-5.9739199999999999E-2</c:v>
                </c:pt>
                <c:pt idx="169483">
                  <c:v>-5.7839099999999997E-2</c:v>
                </c:pt>
                <c:pt idx="169484">
                  <c:v>-5.59172E-2</c:v>
                </c:pt>
                <c:pt idx="169485">
                  <c:v>-5.3974599999999998E-2</c:v>
                </c:pt>
                <c:pt idx="169486">
                  <c:v>-5.2012500000000003E-2</c:v>
                </c:pt>
                <c:pt idx="169487">
                  <c:v>-5.0032100000000003E-2</c:v>
                </c:pt>
                <c:pt idx="169488">
                  <c:v>-4.8034500000000001E-2</c:v>
                </c:pt>
                <c:pt idx="169489">
                  <c:v>-4.6020699999999998E-2</c:v>
                </c:pt>
                <c:pt idx="169490">
                  <c:v>-4.39914E-2</c:v>
                </c:pt>
                <c:pt idx="169491">
                  <c:v>-4.1947199999999997E-2</c:v>
                </c:pt>
                <c:pt idx="169492">
                  <c:v>-3.9888899999999998E-2</c:v>
                </c:pt>
                <c:pt idx="169493">
                  <c:v>-3.7817200000000002E-2</c:v>
                </c:pt>
                <c:pt idx="169494">
                  <c:v>-3.5732E-2</c:v>
                </c:pt>
                <c:pt idx="169495">
                  <c:v>-3.3632599999999999E-2</c:v>
                </c:pt>
                <c:pt idx="169496">
                  <c:v>-3.1518999999999998E-2</c:v>
                </c:pt>
                <c:pt idx="169497">
                  <c:v>-2.93923E-2</c:v>
                </c:pt>
                <c:pt idx="169498">
                  <c:v>-2.7254E-2</c:v>
                </c:pt>
                <c:pt idx="169499">
                  <c:v>-2.5104499999999998E-2</c:v>
                </c:pt>
                <c:pt idx="169500">
                  <c:v>-2.29439E-2</c:v>
                </c:pt>
                <c:pt idx="169501">
                  <c:v>-2.0772700000000002E-2</c:v>
                </c:pt>
                <c:pt idx="169502">
                  <c:v>-1.8591799999999999E-2</c:v>
                </c:pt>
                <c:pt idx="169503">
                  <c:v>-1.6402199999999999E-2</c:v>
                </c:pt>
                <c:pt idx="169504">
                  <c:v>-1.4205000000000001E-2</c:v>
                </c:pt>
                <c:pt idx="169505">
                  <c:v>-1.20009E-2</c:v>
                </c:pt>
                <c:pt idx="169506" formatCode="0.00E+00">
                  <c:v>-9.7911500000000002E-3</c:v>
                </c:pt>
                <c:pt idx="169507" formatCode="0.00E+00">
                  <c:v>-7.5768199999999997E-3</c:v>
                </c:pt>
                <c:pt idx="169508" formatCode="0.00E+00">
                  <c:v>-5.3590699999999996E-3</c:v>
                </c:pt>
                <c:pt idx="169509" formatCode="0.00E+00">
                  <c:v>-3.1388700000000002E-3</c:v>
                </c:pt>
                <c:pt idx="169510" formatCode="0.00E+00">
                  <c:v>-9.1700899999999999E-4</c:v>
                </c:pt>
                <c:pt idx="169511" formatCode="0.00E+00">
                  <c:v>1.3060000000000001E-3</c:v>
                </c:pt>
                <c:pt idx="169512" formatCode="0.00E+00">
                  <c:v>3.5301899999999999E-3</c:v>
                </c:pt>
                <c:pt idx="169513" formatCode="0.00E+00">
                  <c:v>5.7554800000000003E-3</c:v>
                </c:pt>
                <c:pt idx="169514" formatCode="0.00E+00">
                  <c:v>7.9812300000000006E-3</c:v>
                </c:pt>
                <c:pt idx="169515">
                  <c:v>1.0206399999999999E-2</c:v>
                </c:pt>
                <c:pt idx="169516">
                  <c:v>1.24298E-2</c:v>
                </c:pt>
                <c:pt idx="169517">
                  <c:v>1.46503E-2</c:v>
                </c:pt>
                <c:pt idx="169518">
                  <c:v>1.68664E-2</c:v>
                </c:pt>
                <c:pt idx="169519">
                  <c:v>1.9076599999999999E-2</c:v>
                </c:pt>
                <c:pt idx="169520">
                  <c:v>2.12794E-2</c:v>
                </c:pt>
                <c:pt idx="169521">
                  <c:v>2.3473600000000001E-2</c:v>
                </c:pt>
                <c:pt idx="169522">
                  <c:v>2.56581E-2</c:v>
                </c:pt>
                <c:pt idx="169523">
                  <c:v>2.7831499999999999E-2</c:v>
                </c:pt>
                <c:pt idx="169524">
                  <c:v>2.99928E-2</c:v>
                </c:pt>
                <c:pt idx="169525">
                  <c:v>3.21409E-2</c:v>
                </c:pt>
                <c:pt idx="169526">
                  <c:v>3.4274600000000002E-2</c:v>
                </c:pt>
                <c:pt idx="169527">
                  <c:v>3.6392800000000003E-2</c:v>
                </c:pt>
                <c:pt idx="169528">
                  <c:v>3.8494899999999999E-2</c:v>
                </c:pt>
                <c:pt idx="169529">
                  <c:v>4.0580199999999997E-2</c:v>
                </c:pt>
                <c:pt idx="169530">
                  <c:v>4.2647999999999998E-2</c:v>
                </c:pt>
                <c:pt idx="169531">
                  <c:v>4.4696800000000002E-2</c:v>
                </c:pt>
                <c:pt idx="169532">
                  <c:v>4.6724599999999998E-2</c:v>
                </c:pt>
                <c:pt idx="169533">
                  <c:v>4.87292E-2</c:v>
                </c:pt>
                <c:pt idx="169534">
                  <c:v>5.0709200000000003E-2</c:v>
                </c:pt>
                <c:pt idx="169535">
                  <c:v>5.2664299999999997E-2</c:v>
                </c:pt>
                <c:pt idx="169536">
                  <c:v>5.4593599999999999E-2</c:v>
                </c:pt>
                <c:pt idx="169537">
                  <c:v>5.64961E-2</c:v>
                </c:pt>
                <c:pt idx="169538">
                  <c:v>5.8370900000000003E-2</c:v>
                </c:pt>
                <c:pt idx="169539">
                  <c:v>6.0217300000000001E-2</c:v>
                </c:pt>
                <c:pt idx="169540">
                  <c:v>6.2034499999999999E-2</c:v>
                </c:pt>
                <c:pt idx="169541">
                  <c:v>6.38214E-2</c:v>
                </c:pt>
                <c:pt idx="169542">
                  <c:v>6.5576999999999996E-2</c:v>
                </c:pt>
                <c:pt idx="169543">
                  <c:v>6.7300499999999999E-2</c:v>
                </c:pt>
                <c:pt idx="169544">
                  <c:v>6.8990899999999994E-2</c:v>
                </c:pt>
                <c:pt idx="169545">
                  <c:v>7.0646799999999996E-2</c:v>
                </c:pt>
                <c:pt idx="169546">
                  <c:v>7.2266800000000006E-2</c:v>
                </c:pt>
                <c:pt idx="169547">
                  <c:v>7.3850799999999994E-2</c:v>
                </c:pt>
                <c:pt idx="169548">
                  <c:v>7.5398400000000004E-2</c:v>
                </c:pt>
                <c:pt idx="169549">
                  <c:v>7.6909000000000005E-2</c:v>
                </c:pt>
                <c:pt idx="169550">
                  <c:v>7.8381500000000007E-2</c:v>
                </c:pt>
                <c:pt idx="169551">
                  <c:v>7.9815300000000006E-2</c:v>
                </c:pt>
                <c:pt idx="169552">
                  <c:v>8.1209699999999996E-2</c:v>
                </c:pt>
                <c:pt idx="169553">
                  <c:v>8.2563700000000004E-2</c:v>
                </c:pt>
                <c:pt idx="169554">
                  <c:v>8.3876199999999998E-2</c:v>
                </c:pt>
                <c:pt idx="169555">
                  <c:v>8.5146200000000005E-2</c:v>
                </c:pt>
                <c:pt idx="169556">
                  <c:v>8.6373000000000005E-2</c:v>
                </c:pt>
                <c:pt idx="169557">
                  <c:v>8.7555800000000003E-2</c:v>
                </c:pt>
                <c:pt idx="169558">
                  <c:v>8.8693800000000003E-2</c:v>
                </c:pt>
                <c:pt idx="169559">
                  <c:v>8.9786199999999997E-2</c:v>
                </c:pt>
                <c:pt idx="169560">
                  <c:v>9.0831999999999996E-2</c:v>
                </c:pt>
                <c:pt idx="169561">
                  <c:v>9.1830700000000001E-2</c:v>
                </c:pt>
                <c:pt idx="169562">
                  <c:v>9.2782100000000006E-2</c:v>
                </c:pt>
                <c:pt idx="169563">
                  <c:v>9.3685900000000003E-2</c:v>
                </c:pt>
                <c:pt idx="169564">
                  <c:v>9.4541700000000006E-2</c:v>
                </c:pt>
                <c:pt idx="169565">
                  <c:v>9.5349199999999995E-2</c:v>
                </c:pt>
                <c:pt idx="169566">
                  <c:v>9.6107799999999993E-2</c:v>
                </c:pt>
                <c:pt idx="169567">
                  <c:v>9.6817200000000006E-2</c:v>
                </c:pt>
                <c:pt idx="169568">
                  <c:v>9.7476699999999999E-2</c:v>
                </c:pt>
                <c:pt idx="169569">
                  <c:v>9.8086199999999998E-2</c:v>
                </c:pt>
                <c:pt idx="169570">
                  <c:v>9.8646200000000003E-2</c:v>
                </c:pt>
                <c:pt idx="169571">
                  <c:v>9.9156900000000006E-2</c:v>
                </c:pt>
                <c:pt idx="169572">
                  <c:v>9.9617999999999998E-2</c:v>
                </c:pt>
                <c:pt idx="169573">
                  <c:v>0.10002900000000001</c:v>
                </c:pt>
                <c:pt idx="169574">
                  <c:v>0.10038800000000001</c:v>
                </c:pt>
                <c:pt idx="169575">
                  <c:v>0.10069599999999999</c:v>
                </c:pt>
                <c:pt idx="169576">
                  <c:v>0.100953</c:v>
                </c:pt>
                <c:pt idx="169577">
                  <c:v>0.101156</c:v>
                </c:pt>
                <c:pt idx="169578">
                  <c:v>0.10130699999999999</c:v>
                </c:pt>
                <c:pt idx="169579">
                  <c:v>0.101406</c:v>
                </c:pt>
                <c:pt idx="169580">
                  <c:v>0.101451</c:v>
                </c:pt>
                <c:pt idx="169581">
                  <c:v>0.10144599999999999</c:v>
                </c:pt>
                <c:pt idx="169582">
                  <c:v>0.10138900000000001</c:v>
                </c:pt>
                <c:pt idx="169583">
                  <c:v>0.101281</c:v>
                </c:pt>
                <c:pt idx="169584">
                  <c:v>0.101122</c:v>
                </c:pt>
                <c:pt idx="169585">
                  <c:v>0.100913</c:v>
                </c:pt>
                <c:pt idx="169586">
                  <c:v>0.10065399999999999</c:v>
                </c:pt>
                <c:pt idx="169587">
                  <c:v>0.100346</c:v>
                </c:pt>
                <c:pt idx="169588">
                  <c:v>9.9988900000000006E-2</c:v>
                </c:pt>
                <c:pt idx="169589">
                  <c:v>9.9583000000000005E-2</c:v>
                </c:pt>
                <c:pt idx="169590">
                  <c:v>9.9128999999999995E-2</c:v>
                </c:pt>
                <c:pt idx="169591">
                  <c:v>9.8627099999999995E-2</c:v>
                </c:pt>
                <c:pt idx="169592">
                  <c:v>9.8077600000000001E-2</c:v>
                </c:pt>
                <c:pt idx="169593">
                  <c:v>9.7480800000000006E-2</c:v>
                </c:pt>
                <c:pt idx="169594">
                  <c:v>9.6837199999999998E-2</c:v>
                </c:pt>
                <c:pt idx="169595">
                  <c:v>9.6146999999999996E-2</c:v>
                </c:pt>
                <c:pt idx="169596">
                  <c:v>9.5410599999999998E-2</c:v>
                </c:pt>
                <c:pt idx="169597">
                  <c:v>9.4628100000000007E-2</c:v>
                </c:pt>
                <c:pt idx="169598">
                  <c:v>9.3800300000000003E-2</c:v>
                </c:pt>
                <c:pt idx="169599">
                  <c:v>9.2928399999999994E-2</c:v>
                </c:pt>
                <c:pt idx="169600">
                  <c:v>9.2013899999999996E-2</c:v>
                </c:pt>
                <c:pt idx="169601">
                  <c:v>9.1058100000000003E-2</c:v>
                </c:pt>
                <c:pt idx="169602">
                  <c:v>9.0062000000000003E-2</c:v>
                </c:pt>
                <c:pt idx="169603">
                  <c:v>8.9026300000000003E-2</c:v>
                </c:pt>
                <c:pt idx="169604">
                  <c:v>8.7951600000000005E-2</c:v>
                </c:pt>
                <c:pt idx="169605">
                  <c:v>8.6838799999999994E-2</c:v>
                </c:pt>
                <c:pt idx="169606">
                  <c:v>8.5688299999999995E-2</c:v>
                </c:pt>
                <c:pt idx="169607">
                  <c:v>8.4501000000000007E-2</c:v>
                </c:pt>
                <c:pt idx="169608">
                  <c:v>8.3277799999999999E-2</c:v>
                </c:pt>
                <c:pt idx="169609">
                  <c:v>8.2019700000000001E-2</c:v>
                </c:pt>
                <c:pt idx="169610">
                  <c:v>8.0727400000000005E-2</c:v>
                </c:pt>
                <c:pt idx="169611">
                  <c:v>7.9401899999999997E-2</c:v>
                </c:pt>
                <c:pt idx="169612">
                  <c:v>7.8044299999999997E-2</c:v>
                </c:pt>
                <c:pt idx="169613">
                  <c:v>7.6655799999999996E-2</c:v>
                </c:pt>
                <c:pt idx="169614">
                  <c:v>7.5238100000000002E-2</c:v>
                </c:pt>
                <c:pt idx="169615">
                  <c:v>7.3792999999999997E-2</c:v>
                </c:pt>
                <c:pt idx="169616">
                  <c:v>7.2321899999999995E-2</c:v>
                </c:pt>
                <c:pt idx="169617">
                  <c:v>7.0826200000000006E-2</c:v>
                </c:pt>
                <c:pt idx="169618">
                  <c:v>6.9307499999999994E-2</c:v>
                </c:pt>
                <c:pt idx="169619">
                  <c:v>6.7766599999999996E-2</c:v>
                </c:pt>
                <c:pt idx="169620">
                  <c:v>6.6203499999999998E-2</c:v>
                </c:pt>
                <c:pt idx="169621">
                  <c:v>6.4618300000000004E-2</c:v>
                </c:pt>
                <c:pt idx="169622">
                  <c:v>6.3012399999999996E-2</c:v>
                </c:pt>
                <c:pt idx="169623">
                  <c:v>6.1387900000000002E-2</c:v>
                </c:pt>
                <c:pt idx="169624">
                  <c:v>5.97467E-2</c:v>
                </c:pt>
                <c:pt idx="169625">
                  <c:v>5.8090500000000003E-2</c:v>
                </c:pt>
                <c:pt idx="169626">
                  <c:v>5.6421199999999998E-2</c:v>
                </c:pt>
                <c:pt idx="169627">
                  <c:v>5.47401E-2</c:v>
                </c:pt>
                <c:pt idx="169628">
                  <c:v>5.3048900000000003E-2</c:v>
                </c:pt>
                <c:pt idx="169629">
                  <c:v>5.1349400000000003E-2</c:v>
                </c:pt>
                <c:pt idx="169630">
                  <c:v>4.9643699999999999E-2</c:v>
                </c:pt>
                <c:pt idx="169631">
                  <c:v>4.7933900000000002E-2</c:v>
                </c:pt>
                <c:pt idx="169632">
                  <c:v>4.6220999999999998E-2</c:v>
                </c:pt>
                <c:pt idx="169633">
                  <c:v>4.4505799999999998E-2</c:v>
                </c:pt>
                <c:pt idx="169634">
                  <c:v>4.2789800000000003E-2</c:v>
                </c:pt>
                <c:pt idx="169635">
                  <c:v>4.1074699999999999E-2</c:v>
                </c:pt>
                <c:pt idx="169636">
                  <c:v>3.9362500000000002E-2</c:v>
                </c:pt>
                <c:pt idx="169637">
                  <c:v>3.7654899999999998E-2</c:v>
                </c:pt>
                <c:pt idx="169638">
                  <c:v>3.5953800000000001E-2</c:v>
                </c:pt>
                <c:pt idx="169639">
                  <c:v>3.4261399999999997E-2</c:v>
                </c:pt>
                <c:pt idx="169640">
                  <c:v>3.25796E-2</c:v>
                </c:pt>
                <c:pt idx="169641">
                  <c:v>3.0910099999999999E-2</c:v>
                </c:pt>
                <c:pt idx="169642">
                  <c:v>2.92543E-2</c:v>
                </c:pt>
                <c:pt idx="169643">
                  <c:v>2.76139E-2</c:v>
                </c:pt>
                <c:pt idx="169644">
                  <c:v>2.5990200000000001E-2</c:v>
                </c:pt>
                <c:pt idx="169645">
                  <c:v>2.4384599999999999E-2</c:v>
                </c:pt>
                <c:pt idx="169646">
                  <c:v>2.2798200000000001E-2</c:v>
                </c:pt>
                <c:pt idx="169647">
                  <c:v>2.1232299999999999E-2</c:v>
                </c:pt>
                <c:pt idx="169648">
                  <c:v>1.96887E-2</c:v>
                </c:pt>
                <c:pt idx="169649">
                  <c:v>1.8169399999999999E-2</c:v>
                </c:pt>
                <c:pt idx="169650">
                  <c:v>1.6676699999999999E-2</c:v>
                </c:pt>
                <c:pt idx="169651">
                  <c:v>1.5212399999999999E-2</c:v>
                </c:pt>
                <c:pt idx="169652">
                  <c:v>1.3778500000000001E-2</c:v>
                </c:pt>
                <c:pt idx="169653">
                  <c:v>1.2376699999999999E-2</c:v>
                </c:pt>
                <c:pt idx="169654">
                  <c:v>1.10086E-2</c:v>
                </c:pt>
                <c:pt idx="169655" formatCode="0.00E+00">
                  <c:v>9.6757700000000002E-3</c:v>
                </c:pt>
                <c:pt idx="169656" formatCode="0.00E+00">
                  <c:v>8.3797100000000003E-3</c:v>
                </c:pt>
                <c:pt idx="169657" formatCode="0.00E+00">
                  <c:v>7.1223500000000004E-3</c:v>
                </c:pt>
                <c:pt idx="169658" formatCode="0.00E+00">
                  <c:v>5.9058699999999997E-3</c:v>
                </c:pt>
                <c:pt idx="169659" formatCode="0.00E+00">
                  <c:v>4.7321100000000003E-3</c:v>
                </c:pt>
                <c:pt idx="169660" formatCode="0.00E+00">
                  <c:v>3.6021400000000002E-3</c:v>
                </c:pt>
                <c:pt idx="169661" formatCode="0.00E+00">
                  <c:v>2.5162700000000001E-3</c:v>
                </c:pt>
                <c:pt idx="169662" formatCode="0.00E+00">
                  <c:v>1.47478E-3</c:v>
                </c:pt>
                <c:pt idx="169663" formatCode="0.00E+00">
                  <c:v>4.7877500000000002E-4</c:v>
                </c:pt>
                <c:pt idx="169664" formatCode="0.00E+00">
                  <c:v>-4.70428E-4</c:v>
                </c:pt>
                <c:pt idx="169665" formatCode="0.00E+00">
                  <c:v>-1.372E-3</c:v>
                </c:pt>
                <c:pt idx="169666" formatCode="0.00E+00">
                  <c:v>-2.2249700000000002E-3</c:v>
                </c:pt>
                <c:pt idx="169667" formatCode="0.00E+00">
                  <c:v>-3.0274299999999998E-3</c:v>
                </c:pt>
                <c:pt idx="169668" formatCode="0.00E+00">
                  <c:v>-3.7772299999999999E-3</c:v>
                </c:pt>
                <c:pt idx="169669" formatCode="0.00E+00">
                  <c:v>-4.4728700000000003E-3</c:v>
                </c:pt>
                <c:pt idx="169670" formatCode="0.00E+00">
                  <c:v>-5.1134700000000002E-3</c:v>
                </c:pt>
                <c:pt idx="169671" formatCode="0.00E+00">
                  <c:v>-5.6979600000000002E-3</c:v>
                </c:pt>
                <c:pt idx="169672" formatCode="0.00E+00">
                  <c:v>-6.2247500000000002E-3</c:v>
                </c:pt>
                <c:pt idx="169673" formatCode="0.00E+00">
                  <c:v>-6.6920199999999999E-3</c:v>
                </c:pt>
                <c:pt idx="169674" formatCode="0.00E+00">
                  <c:v>-7.0984100000000003E-3</c:v>
                </c:pt>
                <c:pt idx="169675" formatCode="0.00E+00">
                  <c:v>-7.4431499999999999E-3</c:v>
                </c:pt>
                <c:pt idx="169676" formatCode="0.00E+00">
                  <c:v>-7.72545E-3</c:v>
                </c:pt>
                <c:pt idx="169677" formatCode="0.00E+00">
                  <c:v>-7.9441600000000005E-3</c:v>
                </c:pt>
                <c:pt idx="169678" formatCode="0.00E+00">
                  <c:v>-8.09846E-3</c:v>
                </c:pt>
                <c:pt idx="169679" formatCode="0.00E+00">
                  <c:v>-8.1883600000000004E-3</c:v>
                </c:pt>
                <c:pt idx="169680" formatCode="0.00E+00">
                  <c:v>-8.2138999999999997E-3</c:v>
                </c:pt>
                <c:pt idx="169681" formatCode="0.00E+00">
                  <c:v>-8.1747199999999999E-3</c:v>
                </c:pt>
                <c:pt idx="169682" formatCode="0.00E+00">
                  <c:v>-8.0704899999999996E-3</c:v>
                </c:pt>
                <c:pt idx="169683" formatCode="0.00E+00">
                  <c:v>-7.9010199999999999E-3</c:v>
                </c:pt>
                <c:pt idx="169684" formatCode="0.00E+00">
                  <c:v>-7.6661999999999998E-3</c:v>
                </c:pt>
                <c:pt idx="169685" formatCode="0.00E+00">
                  <c:v>-7.3659499999999996E-3</c:v>
                </c:pt>
                <c:pt idx="169686" formatCode="0.00E+00">
                  <c:v>-6.9997899999999997E-3</c:v>
                </c:pt>
                <c:pt idx="169687" formatCode="0.00E+00">
                  <c:v>-6.5667499999999997E-3</c:v>
                </c:pt>
                <c:pt idx="169688" formatCode="0.00E+00">
                  <c:v>-6.0657200000000001E-3</c:v>
                </c:pt>
                <c:pt idx="169689" formatCode="0.00E+00">
                  <c:v>-5.4962700000000001E-3</c:v>
                </c:pt>
                <c:pt idx="169690" formatCode="0.00E+00">
                  <c:v>-4.8586599999999999E-3</c:v>
                </c:pt>
                <c:pt idx="169691" formatCode="0.00E+00">
                  <c:v>-4.1529399999999999E-3</c:v>
                </c:pt>
                <c:pt idx="169692" formatCode="0.00E+00">
                  <c:v>-3.3790399999999998E-3</c:v>
                </c:pt>
                <c:pt idx="169693" formatCode="0.00E+00">
                  <c:v>-2.5373499999999998E-3</c:v>
                </c:pt>
                <c:pt idx="169694" formatCode="0.00E+00">
                  <c:v>-1.62849E-3</c:v>
                </c:pt>
                <c:pt idx="169695" formatCode="0.00E+00">
                  <c:v>-6.5297900000000004E-4</c:v>
                </c:pt>
                <c:pt idx="169696" formatCode="0.00E+00">
                  <c:v>3.8860700000000001E-4</c:v>
                </c:pt>
                <c:pt idx="169697" formatCode="0.00E+00">
                  <c:v>1.49559E-3</c:v>
                </c:pt>
                <c:pt idx="169698" formatCode="0.00E+00">
                  <c:v>2.6674099999999998E-3</c:v>
                </c:pt>
                <c:pt idx="169699" formatCode="0.00E+00">
                  <c:v>3.9033800000000001E-3</c:v>
                </c:pt>
                <c:pt idx="169700" formatCode="0.00E+00">
                  <c:v>5.2025800000000001E-3</c:v>
                </c:pt>
                <c:pt idx="169701" formatCode="0.00E+00">
                  <c:v>6.5644500000000003E-3</c:v>
                </c:pt>
                <c:pt idx="169702" formatCode="0.00E+00">
                  <c:v>7.9889699999999998E-3</c:v>
                </c:pt>
                <c:pt idx="169703" formatCode="0.00E+00">
                  <c:v>9.4759100000000006E-3</c:v>
                </c:pt>
                <c:pt idx="169704">
                  <c:v>1.1024600000000001E-2</c:v>
                </c:pt>
                <c:pt idx="169705">
                  <c:v>1.26344E-2</c:v>
                </c:pt>
                <c:pt idx="169706">
                  <c:v>1.4304600000000001E-2</c:v>
                </c:pt>
                <c:pt idx="169707">
                  <c:v>1.6033200000000001E-2</c:v>
                </c:pt>
                <c:pt idx="169708">
                  <c:v>1.7817300000000001E-2</c:v>
                </c:pt>
                <c:pt idx="169709">
                  <c:v>1.9654600000000001E-2</c:v>
                </c:pt>
                <c:pt idx="169710">
                  <c:v>2.1544399999999998E-2</c:v>
                </c:pt>
                <c:pt idx="169711">
                  <c:v>2.3486099999999999E-2</c:v>
                </c:pt>
                <c:pt idx="169712">
                  <c:v>2.54787E-2</c:v>
                </c:pt>
                <c:pt idx="169713">
                  <c:v>2.7520900000000001E-2</c:v>
                </c:pt>
                <c:pt idx="169714">
                  <c:v>2.9610500000000001E-2</c:v>
                </c:pt>
                <c:pt idx="169715">
                  <c:v>3.1745700000000002E-2</c:v>
                </c:pt>
                <c:pt idx="169716">
                  <c:v>3.3924900000000001E-2</c:v>
                </c:pt>
                <c:pt idx="169717">
                  <c:v>3.6147100000000001E-2</c:v>
                </c:pt>
                <c:pt idx="169718">
                  <c:v>3.84117E-2</c:v>
                </c:pt>
                <c:pt idx="169719">
                  <c:v>4.07169E-2</c:v>
                </c:pt>
                <c:pt idx="169720">
                  <c:v>4.3060599999999997E-2</c:v>
                </c:pt>
                <c:pt idx="169721">
                  <c:v>4.5440099999999997E-2</c:v>
                </c:pt>
                <c:pt idx="169722">
                  <c:v>4.7853199999999999E-2</c:v>
                </c:pt>
                <c:pt idx="169723">
                  <c:v>5.0297599999999998E-2</c:v>
                </c:pt>
                <c:pt idx="169724">
                  <c:v>5.2770900000000003E-2</c:v>
                </c:pt>
                <c:pt idx="169725">
                  <c:v>5.5271000000000001E-2</c:v>
                </c:pt>
                <c:pt idx="169726">
                  <c:v>5.7795899999999997E-2</c:v>
                </c:pt>
                <c:pt idx="169727">
                  <c:v>6.0344200000000001E-2</c:v>
                </c:pt>
                <c:pt idx="169728">
                  <c:v>6.2914600000000001E-2</c:v>
                </c:pt>
                <c:pt idx="169729">
                  <c:v>6.5505400000000005E-2</c:v>
                </c:pt>
                <c:pt idx="169730">
                  <c:v>6.8114499999999994E-2</c:v>
                </c:pt>
                <c:pt idx="169731">
                  <c:v>7.0739300000000005E-2</c:v>
                </c:pt>
                <c:pt idx="169732">
                  <c:v>7.3377100000000001E-2</c:v>
                </c:pt>
                <c:pt idx="169733">
                  <c:v>7.6025099999999998E-2</c:v>
                </c:pt>
                <c:pt idx="169734">
                  <c:v>7.8680299999999995E-2</c:v>
                </c:pt>
                <c:pt idx="169735">
                  <c:v>8.1340300000000004E-2</c:v>
                </c:pt>
                <c:pt idx="169736">
                  <c:v>8.4002900000000005E-2</c:v>
                </c:pt>
                <c:pt idx="169737">
                  <c:v>8.6665800000000001E-2</c:v>
                </c:pt>
                <c:pt idx="169738">
                  <c:v>8.9326500000000003E-2</c:v>
                </c:pt>
                <c:pt idx="169739">
                  <c:v>9.1982700000000001E-2</c:v>
                </c:pt>
                <c:pt idx="169740">
                  <c:v>9.4632499999999994E-2</c:v>
                </c:pt>
                <c:pt idx="169741">
                  <c:v>9.7273600000000002E-2</c:v>
                </c:pt>
                <c:pt idx="169742">
                  <c:v>9.9903400000000003E-2</c:v>
                </c:pt>
                <c:pt idx="169743">
                  <c:v>0.10252</c:v>
                </c:pt>
                <c:pt idx="169744">
                  <c:v>0.10512000000000001</c:v>
                </c:pt>
                <c:pt idx="169745">
                  <c:v>0.10770299999999999</c:v>
                </c:pt>
                <c:pt idx="169746">
                  <c:v>0.110265</c:v>
                </c:pt>
                <c:pt idx="169747">
                  <c:v>0.112805</c:v>
                </c:pt>
                <c:pt idx="169748">
                  <c:v>0.11532000000000001</c:v>
                </c:pt>
                <c:pt idx="169749">
                  <c:v>0.11780500000000001</c:v>
                </c:pt>
                <c:pt idx="169750">
                  <c:v>0.120259</c:v>
                </c:pt>
                <c:pt idx="169751">
                  <c:v>0.122679</c:v>
                </c:pt>
                <c:pt idx="169752">
                  <c:v>0.12506400000000001</c:v>
                </c:pt>
                <c:pt idx="169753">
                  <c:v>0.12741</c:v>
                </c:pt>
                <c:pt idx="169754">
                  <c:v>0.129715</c:v>
                </c:pt>
                <c:pt idx="169755">
                  <c:v>0.13197800000000001</c:v>
                </c:pt>
                <c:pt idx="169756">
                  <c:v>0.13419700000000001</c:v>
                </c:pt>
                <c:pt idx="169757">
                  <c:v>0.13636999999999999</c:v>
                </c:pt>
                <c:pt idx="169758">
                  <c:v>0.13849400000000001</c:v>
                </c:pt>
                <c:pt idx="169759">
                  <c:v>0.140568</c:v>
                </c:pt>
                <c:pt idx="169760">
                  <c:v>0.142591</c:v>
                </c:pt>
                <c:pt idx="169761">
                  <c:v>0.144562</c:v>
                </c:pt>
                <c:pt idx="169762">
                  <c:v>0.146477</c:v>
                </c:pt>
                <c:pt idx="169763">
                  <c:v>0.148337</c:v>
                </c:pt>
                <c:pt idx="169764">
                  <c:v>0.15013899999999999</c:v>
                </c:pt>
                <c:pt idx="169765">
                  <c:v>0.15188099999999999</c:v>
                </c:pt>
                <c:pt idx="169766">
                  <c:v>0.153562</c:v>
                </c:pt>
                <c:pt idx="169767">
                  <c:v>0.15517800000000001</c:v>
                </c:pt>
                <c:pt idx="169768">
                  <c:v>0.15672700000000001</c:v>
                </c:pt>
                <c:pt idx="169769">
                  <c:v>0.15820799999999999</c:v>
                </c:pt>
                <c:pt idx="169770">
                  <c:v>0.15962000000000001</c:v>
                </c:pt>
                <c:pt idx="169771">
                  <c:v>0.16096099999999999</c:v>
                </c:pt>
                <c:pt idx="169772">
                  <c:v>0.16223099999999999</c:v>
                </c:pt>
                <c:pt idx="169773">
                  <c:v>0.16342899999999999</c:v>
                </c:pt>
                <c:pt idx="169774">
                  <c:v>0.164553</c:v>
                </c:pt>
                <c:pt idx="169775">
                  <c:v>0.165602</c:v>
                </c:pt>
                <c:pt idx="169776">
                  <c:v>0.166576</c:v>
                </c:pt>
                <c:pt idx="169777">
                  <c:v>0.16747400000000001</c:v>
                </c:pt>
                <c:pt idx="169778">
                  <c:v>0.168295</c:v>
                </c:pt>
                <c:pt idx="169779">
                  <c:v>0.16903799999999999</c:v>
                </c:pt>
                <c:pt idx="169780">
                  <c:v>0.16970499999999999</c:v>
                </c:pt>
                <c:pt idx="169781">
                  <c:v>0.170293</c:v>
                </c:pt>
                <c:pt idx="169782">
                  <c:v>0.17080400000000001</c:v>
                </c:pt>
                <c:pt idx="169783">
                  <c:v>0.171237</c:v>
                </c:pt>
                <c:pt idx="169784">
                  <c:v>0.17159199999999999</c:v>
                </c:pt>
                <c:pt idx="169785">
                  <c:v>0.17186799999999999</c:v>
                </c:pt>
                <c:pt idx="169786">
                  <c:v>0.172066</c:v>
                </c:pt>
                <c:pt idx="169787">
                  <c:v>0.172185</c:v>
                </c:pt>
                <c:pt idx="169788">
                  <c:v>0.17222599999999999</c:v>
                </c:pt>
                <c:pt idx="169789">
                  <c:v>0.17218900000000001</c:v>
                </c:pt>
                <c:pt idx="169790">
                  <c:v>0.172074</c:v>
                </c:pt>
                <c:pt idx="169791">
                  <c:v>0.17188100000000001</c:v>
                </c:pt>
                <c:pt idx="169792">
                  <c:v>0.17161299999999999</c:v>
                </c:pt>
                <c:pt idx="169793">
                  <c:v>0.171268</c:v>
                </c:pt>
                <c:pt idx="169794">
                  <c:v>0.170849</c:v>
                </c:pt>
                <c:pt idx="169795">
                  <c:v>0.17035500000000001</c:v>
                </c:pt>
                <c:pt idx="169796">
                  <c:v>0.16978799999999999</c:v>
                </c:pt>
                <c:pt idx="169797">
                  <c:v>0.16914699999999999</c:v>
                </c:pt>
                <c:pt idx="169798">
                  <c:v>0.168434</c:v>
                </c:pt>
                <c:pt idx="169799">
                  <c:v>0.16765099999999999</c:v>
                </c:pt>
                <c:pt idx="169800">
                  <c:v>0.166799</c:v>
                </c:pt>
                <c:pt idx="169801">
                  <c:v>0.165878</c:v>
                </c:pt>
                <c:pt idx="169802">
                  <c:v>0.16488900000000001</c:v>
                </c:pt>
                <c:pt idx="169803">
                  <c:v>0.16383400000000001</c:v>
                </c:pt>
                <c:pt idx="169804">
                  <c:v>0.162713</c:v>
                </c:pt>
                <c:pt idx="169805">
                  <c:v>0.16153100000000001</c:v>
                </c:pt>
                <c:pt idx="169806">
                  <c:v>0.16028999999999999</c:v>
                </c:pt>
                <c:pt idx="169807">
                  <c:v>0.15898999999999999</c:v>
                </c:pt>
                <c:pt idx="169808">
                  <c:v>0.157635</c:v>
                </c:pt>
                <c:pt idx="169809">
                  <c:v>0.156225</c:v>
                </c:pt>
                <c:pt idx="169810">
                  <c:v>0.15476200000000001</c:v>
                </c:pt>
                <c:pt idx="169811">
                  <c:v>0.15324699999999999</c:v>
                </c:pt>
                <c:pt idx="169812">
                  <c:v>0.15168300000000001</c:v>
                </c:pt>
                <c:pt idx="169813">
                  <c:v>0.15007200000000001</c:v>
                </c:pt>
                <c:pt idx="169814">
                  <c:v>0.14841399999999999</c:v>
                </c:pt>
                <c:pt idx="169815">
                  <c:v>0.14671400000000001</c:v>
                </c:pt>
                <c:pt idx="169816">
                  <c:v>0.14497499999999999</c:v>
                </c:pt>
                <c:pt idx="169817">
                  <c:v>0.14319899999999999</c:v>
                </c:pt>
                <c:pt idx="169818">
                  <c:v>0.14138800000000001</c:v>
                </c:pt>
                <c:pt idx="169819">
                  <c:v>0.139547</c:v>
                </c:pt>
                <c:pt idx="169820">
                  <c:v>0.13767599999999999</c:v>
                </c:pt>
                <c:pt idx="169821">
                  <c:v>0.13577900000000001</c:v>
                </c:pt>
                <c:pt idx="169822">
                  <c:v>0.133857</c:v>
                </c:pt>
                <c:pt idx="169823">
                  <c:v>0.131914</c:v>
                </c:pt>
                <c:pt idx="169824">
                  <c:v>0.12995100000000001</c:v>
                </c:pt>
                <c:pt idx="169825">
                  <c:v>0.127972</c:v>
                </c:pt>
                <c:pt idx="169826">
                  <c:v>0.12597800000000001</c:v>
                </c:pt>
                <c:pt idx="169827">
                  <c:v>0.123971</c:v>
                </c:pt>
                <c:pt idx="169828">
                  <c:v>0.12195499999999999</c:v>
                </c:pt>
                <c:pt idx="169829">
                  <c:v>0.119931</c:v>
                </c:pt>
                <c:pt idx="169830">
                  <c:v>0.11790299999999999</c:v>
                </c:pt>
                <c:pt idx="169831">
                  <c:v>0.115873</c:v>
                </c:pt>
                <c:pt idx="169832">
                  <c:v>0.113843</c:v>
                </c:pt>
                <c:pt idx="169833">
                  <c:v>0.111815</c:v>
                </c:pt>
                <c:pt idx="169834">
                  <c:v>0.109793</c:v>
                </c:pt>
                <c:pt idx="169835">
                  <c:v>0.107779</c:v>
                </c:pt>
                <c:pt idx="169836">
                  <c:v>0.10577499999999999</c:v>
                </c:pt>
                <c:pt idx="169837">
                  <c:v>0.103785</c:v>
                </c:pt>
                <c:pt idx="169838">
                  <c:v>0.101811</c:v>
                </c:pt>
                <c:pt idx="169839">
                  <c:v>9.9855200000000005E-2</c:v>
                </c:pt>
                <c:pt idx="169840">
                  <c:v>9.7919999999999993E-2</c:v>
                </c:pt>
                <c:pt idx="169841">
                  <c:v>9.6006900000000006E-2</c:v>
                </c:pt>
                <c:pt idx="169842">
                  <c:v>9.4117999999999993E-2</c:v>
                </c:pt>
                <c:pt idx="169843">
                  <c:v>9.2255299999999998E-2</c:v>
                </c:pt>
                <c:pt idx="169844">
                  <c:v>9.0421799999999997E-2</c:v>
                </c:pt>
                <c:pt idx="169845">
                  <c:v>8.8619900000000001E-2</c:v>
                </c:pt>
                <c:pt idx="169846">
                  <c:v>8.6851800000000007E-2</c:v>
                </c:pt>
                <c:pt idx="169847">
                  <c:v>8.5119799999999995E-2</c:v>
                </c:pt>
                <c:pt idx="169848">
                  <c:v>8.3425700000000005E-2</c:v>
                </c:pt>
                <c:pt idx="169849">
                  <c:v>8.1771499999999997E-2</c:v>
                </c:pt>
                <c:pt idx="169850">
                  <c:v>8.0158699999999999E-2</c:v>
                </c:pt>
                <c:pt idx="169851">
                  <c:v>7.8588699999999997E-2</c:v>
                </c:pt>
                <c:pt idx="169852">
                  <c:v>7.7062900000000004E-2</c:v>
                </c:pt>
                <c:pt idx="169853">
                  <c:v>7.5582700000000003E-2</c:v>
                </c:pt>
                <c:pt idx="169854">
                  <c:v>7.4149000000000007E-2</c:v>
                </c:pt>
                <c:pt idx="169855">
                  <c:v>7.2762599999999997E-2</c:v>
                </c:pt>
                <c:pt idx="169856">
                  <c:v>7.1424600000000005E-2</c:v>
                </c:pt>
                <c:pt idx="169857">
                  <c:v>7.0136299999999999E-2</c:v>
                </c:pt>
                <c:pt idx="169858">
                  <c:v>6.8899100000000005E-2</c:v>
                </c:pt>
                <c:pt idx="169859">
                  <c:v>6.77151E-2</c:v>
                </c:pt>
                <c:pt idx="169860">
                  <c:v>6.6585699999999998E-2</c:v>
                </c:pt>
                <c:pt idx="169861">
                  <c:v>6.5511700000000006E-2</c:v>
                </c:pt>
                <c:pt idx="169862">
                  <c:v>6.4493300000000003E-2</c:v>
                </c:pt>
                <c:pt idx="169863">
                  <c:v>6.3530500000000004E-2</c:v>
                </c:pt>
                <c:pt idx="169864">
                  <c:v>6.2623399999999996E-2</c:v>
                </c:pt>
                <c:pt idx="169865">
                  <c:v>6.1772199999999999E-2</c:v>
                </c:pt>
                <c:pt idx="169866">
                  <c:v>6.0977000000000003E-2</c:v>
                </c:pt>
                <c:pt idx="169867">
                  <c:v>6.0238199999999999E-2</c:v>
                </c:pt>
                <c:pt idx="169868">
                  <c:v>5.9555999999999998E-2</c:v>
                </c:pt>
                <c:pt idx="169869">
                  <c:v>5.8930499999999997E-2</c:v>
                </c:pt>
                <c:pt idx="169870">
                  <c:v>5.8361299999999998E-2</c:v>
                </c:pt>
                <c:pt idx="169871">
                  <c:v>5.7848200000000002E-2</c:v>
                </c:pt>
                <c:pt idx="169872">
                  <c:v>5.73911E-2</c:v>
                </c:pt>
                <c:pt idx="169873">
                  <c:v>5.6989699999999997E-2</c:v>
                </c:pt>
                <c:pt idx="169874">
                  <c:v>5.6643499999999999E-2</c:v>
                </c:pt>
                <c:pt idx="169875">
                  <c:v>5.6351999999999999E-2</c:v>
                </c:pt>
                <c:pt idx="169876">
                  <c:v>5.6114400000000002E-2</c:v>
                </c:pt>
                <c:pt idx="169877">
                  <c:v>5.5929800000000002E-2</c:v>
                </c:pt>
                <c:pt idx="169878">
                  <c:v>5.5797600000000003E-2</c:v>
                </c:pt>
                <c:pt idx="169879">
                  <c:v>5.5717099999999999E-2</c:v>
                </c:pt>
                <c:pt idx="169880">
                  <c:v>5.5687199999999999E-2</c:v>
                </c:pt>
                <c:pt idx="169881">
                  <c:v>5.5707E-2</c:v>
                </c:pt>
                <c:pt idx="169882">
                  <c:v>5.5775100000000001E-2</c:v>
                </c:pt>
                <c:pt idx="169883">
                  <c:v>5.5890099999999998E-2</c:v>
                </c:pt>
                <c:pt idx="169884">
                  <c:v>5.6050200000000001E-2</c:v>
                </c:pt>
                <c:pt idx="169885">
                  <c:v>5.6254199999999997E-2</c:v>
                </c:pt>
                <c:pt idx="169886">
                  <c:v>5.65009E-2</c:v>
                </c:pt>
                <c:pt idx="169887">
                  <c:v>5.6788699999999998E-2</c:v>
                </c:pt>
                <c:pt idx="169888">
                  <c:v>5.7115199999999998E-2</c:v>
                </c:pt>
                <c:pt idx="169889">
                  <c:v>5.7478700000000001E-2</c:v>
                </c:pt>
                <c:pt idx="169890">
                  <c:v>5.78778E-2</c:v>
                </c:pt>
                <c:pt idx="169891">
                  <c:v>5.83107E-2</c:v>
                </c:pt>
                <c:pt idx="169892">
                  <c:v>5.8775899999999999E-2</c:v>
                </c:pt>
                <c:pt idx="169893">
                  <c:v>5.9271699999999997E-2</c:v>
                </c:pt>
                <c:pt idx="169894">
                  <c:v>5.9796200000000001E-2</c:v>
                </c:pt>
                <c:pt idx="169895">
                  <c:v>6.0347600000000001E-2</c:v>
                </c:pt>
                <c:pt idx="169896">
                  <c:v>6.0923699999999997E-2</c:v>
                </c:pt>
                <c:pt idx="169897">
                  <c:v>6.1522500000000001E-2</c:v>
                </c:pt>
                <c:pt idx="169898">
                  <c:v>6.2142000000000003E-2</c:v>
                </c:pt>
                <c:pt idx="169899">
                  <c:v>6.2780299999999997E-2</c:v>
                </c:pt>
                <c:pt idx="169900">
                  <c:v>6.34353E-2</c:v>
                </c:pt>
                <c:pt idx="169901">
                  <c:v>6.4104700000000001E-2</c:v>
                </c:pt>
                <c:pt idx="169902">
                  <c:v>6.4786399999999994E-2</c:v>
                </c:pt>
                <c:pt idx="169903">
                  <c:v>6.5478700000000001E-2</c:v>
                </c:pt>
                <c:pt idx="169904">
                  <c:v>6.6179799999999997E-2</c:v>
                </c:pt>
                <c:pt idx="169905">
                  <c:v>6.68879E-2</c:v>
                </c:pt>
                <c:pt idx="169906">
                  <c:v>6.7601499999999995E-2</c:v>
                </c:pt>
                <c:pt idx="169907">
                  <c:v>6.8318799999999999E-2</c:v>
                </c:pt>
                <c:pt idx="169908">
                  <c:v>6.9038199999999994E-2</c:v>
                </c:pt>
                <c:pt idx="169909">
                  <c:v>6.97575E-2</c:v>
                </c:pt>
                <c:pt idx="169910">
                  <c:v>7.0474499999999995E-2</c:v>
                </c:pt>
                <c:pt idx="169911">
                  <c:v>7.1187500000000001E-2</c:v>
                </c:pt>
                <c:pt idx="169912">
                  <c:v>7.1894399999999997E-2</c:v>
                </c:pt>
                <c:pt idx="169913">
                  <c:v>7.2593400000000002E-2</c:v>
                </c:pt>
                <c:pt idx="169914">
                  <c:v>7.3282799999999995E-2</c:v>
                </c:pt>
                <c:pt idx="169915">
                  <c:v>7.3961299999999994E-2</c:v>
                </c:pt>
                <c:pt idx="169916">
                  <c:v>7.4627600000000002E-2</c:v>
                </c:pt>
                <c:pt idx="169917">
                  <c:v>7.5280399999999997E-2</c:v>
                </c:pt>
                <c:pt idx="169918">
                  <c:v>7.5917999999999999E-2</c:v>
                </c:pt>
                <c:pt idx="169919">
                  <c:v>7.6539499999999996E-2</c:v>
                </c:pt>
                <c:pt idx="169920">
                  <c:v>7.7143900000000001E-2</c:v>
                </c:pt>
                <c:pt idx="169921">
                  <c:v>7.7729999999999994E-2</c:v>
                </c:pt>
                <c:pt idx="169922">
                  <c:v>7.8297199999999997E-2</c:v>
                </c:pt>
                <c:pt idx="169923">
                  <c:v>7.8844499999999998E-2</c:v>
                </c:pt>
                <c:pt idx="169924">
                  <c:v>7.9371200000000003E-2</c:v>
                </c:pt>
                <c:pt idx="169925">
                  <c:v>7.9876900000000001E-2</c:v>
                </c:pt>
                <c:pt idx="169926">
                  <c:v>8.0360899999999999E-2</c:v>
                </c:pt>
                <c:pt idx="169927">
                  <c:v>8.0822900000000003E-2</c:v>
                </c:pt>
                <c:pt idx="169928">
                  <c:v>8.1262500000000001E-2</c:v>
                </c:pt>
                <c:pt idx="169929">
                  <c:v>8.1679199999999993E-2</c:v>
                </c:pt>
                <c:pt idx="169930">
                  <c:v>8.2072800000000001E-2</c:v>
                </c:pt>
                <c:pt idx="169931">
                  <c:v>8.2442799999999997E-2</c:v>
                </c:pt>
                <c:pt idx="169932">
                  <c:v>8.2789100000000004E-2</c:v>
                </c:pt>
                <c:pt idx="169933">
                  <c:v>8.31123E-2</c:v>
                </c:pt>
                <c:pt idx="169934">
                  <c:v>8.3412600000000003E-2</c:v>
                </c:pt>
                <c:pt idx="169935">
                  <c:v>8.3690500000000001E-2</c:v>
                </c:pt>
                <c:pt idx="169936">
                  <c:v>8.3946499999999993E-2</c:v>
                </c:pt>
                <c:pt idx="169937">
                  <c:v>8.41808E-2</c:v>
                </c:pt>
                <c:pt idx="169938">
                  <c:v>8.4393999999999997E-2</c:v>
                </c:pt>
                <c:pt idx="169939">
                  <c:v>8.4586800000000004E-2</c:v>
                </c:pt>
                <c:pt idx="169940">
                  <c:v>8.4759600000000004E-2</c:v>
                </c:pt>
                <c:pt idx="169941">
                  <c:v>8.4913199999999994E-2</c:v>
                </c:pt>
                <c:pt idx="169942">
                  <c:v>8.5048399999999996E-2</c:v>
                </c:pt>
                <c:pt idx="169943">
                  <c:v>8.51663E-2</c:v>
                </c:pt>
                <c:pt idx="169944">
                  <c:v>8.5267800000000005E-2</c:v>
                </c:pt>
                <c:pt idx="169945">
                  <c:v>8.5354399999999997E-2</c:v>
                </c:pt>
                <c:pt idx="169946">
                  <c:v>8.5427600000000006E-2</c:v>
                </c:pt>
                <c:pt idx="169947">
                  <c:v>8.5488999999999996E-2</c:v>
                </c:pt>
                <c:pt idx="169948">
                  <c:v>8.5540000000000005E-2</c:v>
                </c:pt>
                <c:pt idx="169949">
                  <c:v>8.5581900000000002E-2</c:v>
                </c:pt>
                <c:pt idx="169950">
                  <c:v>8.5615899999999995E-2</c:v>
                </c:pt>
                <c:pt idx="169951">
                  <c:v>8.5643399999999995E-2</c:v>
                </c:pt>
                <c:pt idx="169952">
                  <c:v>8.5665599999999995E-2</c:v>
                </c:pt>
                <c:pt idx="169953">
                  <c:v>8.5683999999999996E-2</c:v>
                </c:pt>
                <c:pt idx="169954">
                  <c:v>8.5699999999999998E-2</c:v>
                </c:pt>
                <c:pt idx="169955">
                  <c:v>8.5715200000000005E-2</c:v>
                </c:pt>
                <c:pt idx="169956">
                  <c:v>8.5731100000000005E-2</c:v>
                </c:pt>
                <c:pt idx="169957">
                  <c:v>8.5749199999999998E-2</c:v>
                </c:pt>
                <c:pt idx="169958">
                  <c:v>8.5771299999999995E-2</c:v>
                </c:pt>
                <c:pt idx="169959">
                  <c:v>8.5798700000000006E-2</c:v>
                </c:pt>
                <c:pt idx="169960">
                  <c:v>8.5832900000000004E-2</c:v>
                </c:pt>
                <c:pt idx="169961">
                  <c:v>8.5875400000000005E-2</c:v>
                </c:pt>
                <c:pt idx="169962">
                  <c:v>8.5928099999999993E-2</c:v>
                </c:pt>
                <c:pt idx="169963">
                  <c:v>8.5992499999999999E-2</c:v>
                </c:pt>
                <c:pt idx="169964">
                  <c:v>8.6070400000000005E-2</c:v>
                </c:pt>
                <c:pt idx="169965">
                  <c:v>8.6163400000000001E-2</c:v>
                </c:pt>
                <c:pt idx="169966">
                  <c:v>8.6273299999999997E-2</c:v>
                </c:pt>
                <c:pt idx="169967">
                  <c:v>8.6401199999999997E-2</c:v>
                </c:pt>
                <c:pt idx="169968">
                  <c:v>8.65485E-2</c:v>
                </c:pt>
                <c:pt idx="169969">
                  <c:v>8.6716299999999996E-2</c:v>
                </c:pt>
                <c:pt idx="169970">
                  <c:v>8.6905899999999994E-2</c:v>
                </c:pt>
                <c:pt idx="169971">
                  <c:v>8.7118500000000001E-2</c:v>
                </c:pt>
                <c:pt idx="169972">
                  <c:v>8.7354899999999999E-2</c:v>
                </c:pt>
                <c:pt idx="169973">
                  <c:v>8.7616200000000005E-2</c:v>
                </c:pt>
                <c:pt idx="169974">
                  <c:v>8.7903099999999998E-2</c:v>
                </c:pt>
                <c:pt idx="169975">
                  <c:v>8.8216199999999995E-2</c:v>
                </c:pt>
                <c:pt idx="169976">
                  <c:v>8.8556200000000002E-2</c:v>
                </c:pt>
                <c:pt idx="169977">
                  <c:v>8.8923799999999997E-2</c:v>
                </c:pt>
                <c:pt idx="169978">
                  <c:v>8.9319899999999994E-2</c:v>
                </c:pt>
                <c:pt idx="169979">
                  <c:v>8.9745000000000005E-2</c:v>
                </c:pt>
                <c:pt idx="169980">
                  <c:v>9.0199600000000005E-2</c:v>
                </c:pt>
                <c:pt idx="169981">
                  <c:v>9.0684000000000001E-2</c:v>
                </c:pt>
                <c:pt idx="169982">
                  <c:v>9.1198500000000002E-2</c:v>
                </c:pt>
                <c:pt idx="169983">
                  <c:v>9.17433E-2</c:v>
                </c:pt>
                <c:pt idx="169984">
                  <c:v>9.2318600000000001E-2</c:v>
                </c:pt>
                <c:pt idx="169985">
                  <c:v>9.2924199999999998E-2</c:v>
                </c:pt>
                <c:pt idx="169986">
                  <c:v>9.3560000000000004E-2</c:v>
                </c:pt>
                <c:pt idx="169987">
                  <c:v>9.4225799999999998E-2</c:v>
                </c:pt>
                <c:pt idx="169988">
                  <c:v>9.49213E-2</c:v>
                </c:pt>
                <c:pt idx="169989">
                  <c:v>9.5645900000000006E-2</c:v>
                </c:pt>
                <c:pt idx="169990">
                  <c:v>9.6399299999999993E-2</c:v>
                </c:pt>
                <c:pt idx="169991">
                  <c:v>9.7180799999999998E-2</c:v>
                </c:pt>
                <c:pt idx="169992">
                  <c:v>9.79902E-2</c:v>
                </c:pt>
                <c:pt idx="169993">
                  <c:v>9.8827100000000001E-2</c:v>
                </c:pt>
                <c:pt idx="169994">
                  <c:v>9.9690899999999999E-2</c:v>
                </c:pt>
                <c:pt idx="169995">
                  <c:v>0.100581</c:v>
                </c:pt>
                <c:pt idx="169996">
                  <c:v>0.101496</c:v>
                </c:pt>
                <c:pt idx="169997">
                  <c:v>0.102435</c:v>
                </c:pt>
                <c:pt idx="169998">
                  <c:v>0.103398</c:v>
                </c:pt>
                <c:pt idx="169999">
                  <c:v>0.104383</c:v>
                </c:pt>
                <c:pt idx="170000">
                  <c:v>0.105389</c:v>
                </c:pt>
                <c:pt idx="170001">
                  <c:v>0.106416</c:v>
                </c:pt>
                <c:pt idx="170002">
                  <c:v>0.107463</c:v>
                </c:pt>
                <c:pt idx="170003">
                  <c:v>0.108527</c:v>
                </c:pt>
                <c:pt idx="170004">
                  <c:v>0.109609</c:v>
                </c:pt>
                <c:pt idx="170005">
                  <c:v>0.110706</c:v>
                </c:pt>
                <c:pt idx="170006">
                  <c:v>0.111818</c:v>
                </c:pt>
                <c:pt idx="170007">
                  <c:v>0.112943</c:v>
                </c:pt>
                <c:pt idx="170008">
                  <c:v>0.114081</c:v>
                </c:pt>
                <c:pt idx="170009">
                  <c:v>0.11523</c:v>
                </c:pt>
                <c:pt idx="170010">
                  <c:v>0.11638800000000001</c:v>
                </c:pt>
                <c:pt idx="170011">
                  <c:v>0.11755400000000001</c:v>
                </c:pt>
                <c:pt idx="170012">
                  <c:v>0.118725</c:v>
                </c:pt>
                <c:pt idx="170013">
                  <c:v>0.11990099999999999</c:v>
                </c:pt>
                <c:pt idx="170014">
                  <c:v>0.12107999999999999</c:v>
                </c:pt>
                <c:pt idx="170015">
                  <c:v>0.12225999999999999</c:v>
                </c:pt>
                <c:pt idx="170016">
                  <c:v>0.12343999999999999</c:v>
                </c:pt>
                <c:pt idx="170017">
                  <c:v>0.12461999999999999</c:v>
                </c:pt>
                <c:pt idx="170018">
                  <c:v>0.12579599999999999</c:v>
                </c:pt>
                <c:pt idx="170019">
                  <c:v>0.126966</c:v>
                </c:pt>
                <c:pt idx="170020">
                  <c:v>0.12812999999999999</c:v>
                </c:pt>
                <c:pt idx="170021">
                  <c:v>0.12928500000000001</c:v>
                </c:pt>
                <c:pt idx="170022">
                  <c:v>0.13042999999999999</c:v>
                </c:pt>
                <c:pt idx="170023">
                  <c:v>0.13156399999999999</c:v>
                </c:pt>
                <c:pt idx="170024">
                  <c:v>0.132686</c:v>
                </c:pt>
                <c:pt idx="170025">
                  <c:v>0.133793</c:v>
                </c:pt>
                <c:pt idx="170026">
                  <c:v>0.134885</c:v>
                </c:pt>
                <c:pt idx="170027">
                  <c:v>0.13596</c:v>
                </c:pt>
                <c:pt idx="170028">
                  <c:v>0.137017</c:v>
                </c:pt>
                <c:pt idx="170029">
                  <c:v>0.13805500000000001</c:v>
                </c:pt>
                <c:pt idx="170030">
                  <c:v>0.139072</c:v>
                </c:pt>
                <c:pt idx="170031">
                  <c:v>0.140068</c:v>
                </c:pt>
                <c:pt idx="170032">
                  <c:v>0.141042</c:v>
                </c:pt>
                <c:pt idx="170033">
                  <c:v>0.14199300000000001</c:v>
                </c:pt>
                <c:pt idx="170034">
                  <c:v>0.14292099999999999</c:v>
                </c:pt>
                <c:pt idx="170035">
                  <c:v>0.14382500000000001</c:v>
                </c:pt>
                <c:pt idx="170036">
                  <c:v>0.144701</c:v>
                </c:pt>
                <c:pt idx="170037">
                  <c:v>0.14555000000000001</c:v>
                </c:pt>
                <c:pt idx="170038">
                  <c:v>0.146371</c:v>
                </c:pt>
                <c:pt idx="170039">
                  <c:v>0.14716000000000001</c:v>
                </c:pt>
                <c:pt idx="170040">
                  <c:v>0.14791799999999999</c:v>
                </c:pt>
                <c:pt idx="170041">
                  <c:v>0.148643</c:v>
                </c:pt>
                <c:pt idx="170042">
                  <c:v>0.14933399999999999</c:v>
                </c:pt>
                <c:pt idx="170043">
                  <c:v>0.14998900000000001</c:v>
                </c:pt>
                <c:pt idx="170044">
                  <c:v>0.15060899999999999</c:v>
                </c:pt>
                <c:pt idx="170045">
                  <c:v>0.15119099999999999</c:v>
                </c:pt>
                <c:pt idx="170046">
                  <c:v>0.15173400000000001</c:v>
                </c:pt>
                <c:pt idx="170047">
                  <c:v>0.15223700000000001</c:v>
                </c:pt>
                <c:pt idx="170048">
                  <c:v>0.152699</c:v>
                </c:pt>
                <c:pt idx="170049">
                  <c:v>0.15311900000000001</c:v>
                </c:pt>
                <c:pt idx="170050">
                  <c:v>0.15349699999999999</c:v>
                </c:pt>
                <c:pt idx="170051">
                  <c:v>0.153831</c:v>
                </c:pt>
                <c:pt idx="170052">
                  <c:v>0.15412100000000001</c:v>
                </c:pt>
                <c:pt idx="170053">
                  <c:v>0.154366</c:v>
                </c:pt>
                <c:pt idx="170054">
                  <c:v>0.15456600000000001</c:v>
                </c:pt>
                <c:pt idx="170055">
                  <c:v>0.15472</c:v>
                </c:pt>
                <c:pt idx="170056">
                  <c:v>0.15482699999999999</c:v>
                </c:pt>
                <c:pt idx="170057">
                  <c:v>0.154886</c:v>
                </c:pt>
                <c:pt idx="170058">
                  <c:v>0.15489600000000001</c:v>
                </c:pt>
                <c:pt idx="170059">
                  <c:v>0.15485599999999999</c:v>
                </c:pt>
                <c:pt idx="170060">
                  <c:v>0.15476599999999999</c:v>
                </c:pt>
                <c:pt idx="170061">
                  <c:v>0.15462600000000001</c:v>
                </c:pt>
                <c:pt idx="170062">
                  <c:v>0.15443299999999999</c:v>
                </c:pt>
                <c:pt idx="170063">
                  <c:v>0.15418799999999999</c:v>
                </c:pt>
                <c:pt idx="170064">
                  <c:v>0.153889</c:v>
                </c:pt>
                <c:pt idx="170065">
                  <c:v>0.15353700000000001</c:v>
                </c:pt>
                <c:pt idx="170066">
                  <c:v>0.15312999999999999</c:v>
                </c:pt>
                <c:pt idx="170067">
                  <c:v>0.152669</c:v>
                </c:pt>
                <c:pt idx="170068">
                  <c:v>0.15215300000000001</c:v>
                </c:pt>
                <c:pt idx="170069">
                  <c:v>0.15158099999999999</c:v>
                </c:pt>
                <c:pt idx="170070">
                  <c:v>0.150953</c:v>
                </c:pt>
                <c:pt idx="170071">
                  <c:v>0.15026900000000001</c:v>
                </c:pt>
                <c:pt idx="170072">
                  <c:v>0.14952799999999999</c:v>
                </c:pt>
                <c:pt idx="170073">
                  <c:v>0.148731</c:v>
                </c:pt>
                <c:pt idx="170074">
                  <c:v>0.14787700000000001</c:v>
                </c:pt>
                <c:pt idx="170075">
                  <c:v>0.14696600000000001</c:v>
                </c:pt>
                <c:pt idx="170076">
                  <c:v>0.14599699999999999</c:v>
                </c:pt>
                <c:pt idx="170077">
                  <c:v>0.14497199999999999</c:v>
                </c:pt>
                <c:pt idx="170078">
                  <c:v>0.14388899999999999</c:v>
                </c:pt>
                <c:pt idx="170079">
                  <c:v>0.14274800000000001</c:v>
                </c:pt>
                <c:pt idx="170080">
                  <c:v>0.14155200000000001</c:v>
                </c:pt>
                <c:pt idx="170081">
                  <c:v>0.14029900000000001</c:v>
                </c:pt>
                <c:pt idx="170082">
                  <c:v>0.13899</c:v>
                </c:pt>
                <c:pt idx="170083">
                  <c:v>0.137627</c:v>
                </c:pt>
                <c:pt idx="170084">
                  <c:v>0.136209</c:v>
                </c:pt>
                <c:pt idx="170085">
                  <c:v>0.134737</c:v>
                </c:pt>
                <c:pt idx="170086">
                  <c:v>0.133212</c:v>
                </c:pt>
                <c:pt idx="170087">
                  <c:v>0.131635</c:v>
                </c:pt>
                <c:pt idx="170088">
                  <c:v>0.13000600000000001</c:v>
                </c:pt>
                <c:pt idx="170089">
                  <c:v>0.128328</c:v>
                </c:pt>
                <c:pt idx="170090">
                  <c:v>0.12659999999999999</c:v>
                </c:pt>
                <c:pt idx="170091">
                  <c:v>0.124824</c:v>
                </c:pt>
                <c:pt idx="170092">
                  <c:v>0.123001</c:v>
                </c:pt>
                <c:pt idx="170093">
                  <c:v>0.121133</c:v>
                </c:pt>
                <c:pt idx="170094">
                  <c:v>0.11922099999999999</c:v>
                </c:pt>
                <c:pt idx="170095">
                  <c:v>0.117267</c:v>
                </c:pt>
                <c:pt idx="170096">
                  <c:v>0.115274</c:v>
                </c:pt>
                <c:pt idx="170097">
                  <c:v>0.113242</c:v>
                </c:pt>
                <c:pt idx="170098">
                  <c:v>0.111174</c:v>
                </c:pt>
                <c:pt idx="170099">
                  <c:v>0.109069</c:v>
                </c:pt>
                <c:pt idx="170100">
                  <c:v>0.106932</c:v>
                </c:pt>
                <c:pt idx="170101">
                  <c:v>0.10476199999999999</c:v>
                </c:pt>
                <c:pt idx="170102">
                  <c:v>0.102563</c:v>
                </c:pt>
                <c:pt idx="170103">
                  <c:v>0.100337</c:v>
                </c:pt>
                <c:pt idx="170104">
                  <c:v>9.8086300000000001E-2</c:v>
                </c:pt>
                <c:pt idx="170105">
                  <c:v>9.5813999999999996E-2</c:v>
                </c:pt>
                <c:pt idx="170106">
                  <c:v>9.3521199999999999E-2</c:v>
                </c:pt>
                <c:pt idx="170107">
                  <c:v>9.1209600000000002E-2</c:v>
                </c:pt>
                <c:pt idx="170108">
                  <c:v>8.8882000000000003E-2</c:v>
                </c:pt>
                <c:pt idx="170109">
                  <c:v>8.6541199999999999E-2</c:v>
                </c:pt>
                <c:pt idx="170110">
                  <c:v>8.4190100000000004E-2</c:v>
                </c:pt>
                <c:pt idx="170111">
                  <c:v>8.1831399999999999E-2</c:v>
                </c:pt>
                <c:pt idx="170112">
                  <c:v>7.9467999999999997E-2</c:v>
                </c:pt>
                <c:pt idx="170113">
                  <c:v>7.7103000000000005E-2</c:v>
                </c:pt>
                <c:pt idx="170114">
                  <c:v>7.4738899999999997E-2</c:v>
                </c:pt>
                <c:pt idx="170115">
                  <c:v>7.2378700000000004E-2</c:v>
                </c:pt>
                <c:pt idx="170116">
                  <c:v>7.0024900000000001E-2</c:v>
                </c:pt>
                <c:pt idx="170117">
                  <c:v>6.7680900000000002E-2</c:v>
                </c:pt>
                <c:pt idx="170118">
                  <c:v>6.5350199999999997E-2</c:v>
                </c:pt>
                <c:pt idx="170119">
                  <c:v>6.3036900000000007E-2</c:v>
                </c:pt>
                <c:pt idx="170120">
                  <c:v>6.0745199999999999E-2</c:v>
                </c:pt>
                <c:pt idx="170121">
                  <c:v>5.8477899999999999E-2</c:v>
                </c:pt>
                <c:pt idx="170122">
                  <c:v>5.6236599999999998E-2</c:v>
                </c:pt>
                <c:pt idx="170123">
                  <c:v>5.4023599999999998E-2</c:v>
                </c:pt>
                <c:pt idx="170124">
                  <c:v>5.18418E-2</c:v>
                </c:pt>
                <c:pt idx="170125">
                  <c:v>4.9693599999999997E-2</c:v>
                </c:pt>
                <c:pt idx="170126">
                  <c:v>4.7581199999999997E-2</c:v>
                </c:pt>
                <c:pt idx="170127">
                  <c:v>4.55068E-2</c:v>
                </c:pt>
                <c:pt idx="170128">
                  <c:v>4.3472999999999998E-2</c:v>
                </c:pt>
                <c:pt idx="170129">
                  <c:v>4.1481999999999998E-2</c:v>
                </c:pt>
                <c:pt idx="170130">
                  <c:v>3.9535899999999999E-2</c:v>
                </c:pt>
                <c:pt idx="170131">
                  <c:v>3.7636599999999999E-2</c:v>
                </c:pt>
                <c:pt idx="170132">
                  <c:v>3.5785999999999998E-2</c:v>
                </c:pt>
                <c:pt idx="170133">
                  <c:v>3.3985799999999997E-2</c:v>
                </c:pt>
                <c:pt idx="170134">
                  <c:v>3.2237200000000001E-2</c:v>
                </c:pt>
                <c:pt idx="170135">
                  <c:v>3.05414E-2</c:v>
                </c:pt>
                <c:pt idx="170136">
                  <c:v>2.8900100000000001E-2</c:v>
                </c:pt>
                <c:pt idx="170137">
                  <c:v>2.7314999999999999E-2</c:v>
                </c:pt>
                <c:pt idx="170138">
                  <c:v>2.5787500000000001E-2</c:v>
                </c:pt>
                <c:pt idx="170139">
                  <c:v>2.4318900000000001E-2</c:v>
                </c:pt>
                <c:pt idx="170140">
                  <c:v>2.2910400000000001E-2</c:v>
                </c:pt>
                <c:pt idx="170141">
                  <c:v>2.1563300000000001E-2</c:v>
                </c:pt>
                <c:pt idx="170142">
                  <c:v>2.0278600000000001E-2</c:v>
                </c:pt>
                <c:pt idx="170143">
                  <c:v>1.90571E-2</c:v>
                </c:pt>
                <c:pt idx="170144">
                  <c:v>1.7899100000000001E-2</c:v>
                </c:pt>
                <c:pt idx="170145">
                  <c:v>1.6804900000000001E-2</c:v>
                </c:pt>
                <c:pt idx="170146">
                  <c:v>1.5774799999999999E-2</c:v>
                </c:pt>
                <c:pt idx="170147">
                  <c:v>1.4808999999999999E-2</c:v>
                </c:pt>
                <c:pt idx="170148">
                  <c:v>1.3907299999999999E-2</c:v>
                </c:pt>
                <c:pt idx="170149">
                  <c:v>1.30695E-2</c:v>
                </c:pt>
                <c:pt idx="170150">
                  <c:v>1.22954E-2</c:v>
                </c:pt>
                <c:pt idx="170151">
                  <c:v>1.1584199999999999E-2</c:v>
                </c:pt>
                <c:pt idx="170152">
                  <c:v>1.0935500000000001E-2</c:v>
                </c:pt>
                <c:pt idx="170153">
                  <c:v>1.03485E-2</c:v>
                </c:pt>
                <c:pt idx="170154" formatCode="0.00E+00">
                  <c:v>9.8223800000000003E-3</c:v>
                </c:pt>
                <c:pt idx="170155" formatCode="0.00E+00">
                  <c:v>9.3559799999999999E-3</c:v>
                </c:pt>
                <c:pt idx="170156" formatCode="0.00E+00">
                  <c:v>8.9480199999999992E-3</c:v>
                </c:pt>
                <c:pt idx="170157" formatCode="0.00E+00">
                  <c:v>8.5972600000000007E-3</c:v>
                </c:pt>
                <c:pt idx="170158" formatCode="0.00E+00">
                  <c:v>8.3023899999999998E-3</c:v>
                </c:pt>
                <c:pt idx="170159" formatCode="0.00E+00">
                  <c:v>8.0618300000000007E-3</c:v>
                </c:pt>
                <c:pt idx="170160" formatCode="0.00E+00">
                  <c:v>7.8739099999999996E-3</c:v>
                </c:pt>
                <c:pt idx="170161" formatCode="0.00E+00">
                  <c:v>7.7370499999999997E-3</c:v>
                </c:pt>
                <c:pt idx="170162" formatCode="0.00E+00">
                  <c:v>7.6496100000000003E-3</c:v>
                </c:pt>
                <c:pt idx="170163" formatCode="0.00E+00">
                  <c:v>7.6097300000000003E-3</c:v>
                </c:pt>
                <c:pt idx="170164" formatCode="0.00E+00">
                  <c:v>7.6153499999999999E-3</c:v>
                </c:pt>
                <c:pt idx="170165" formatCode="0.00E+00">
                  <c:v>7.6641599999999997E-3</c:v>
                </c:pt>
                <c:pt idx="170166" formatCode="0.00E+00">
                  <c:v>7.7536799999999998E-3</c:v>
                </c:pt>
                <c:pt idx="170167" formatCode="0.00E+00">
                  <c:v>7.8818099999999995E-3</c:v>
                </c:pt>
                <c:pt idx="170168" formatCode="0.00E+00">
                  <c:v>8.0466600000000006E-3</c:v>
                </c:pt>
                <c:pt idx="170169" formatCode="0.00E+00">
                  <c:v>8.2461300000000008E-3</c:v>
                </c:pt>
                <c:pt idx="170170" formatCode="0.00E+00">
                  <c:v>8.4779999999999994E-3</c:v>
                </c:pt>
                <c:pt idx="170171" formatCode="0.00E+00">
                  <c:v>8.7400199999999994E-3</c:v>
                </c:pt>
                <c:pt idx="170172" formatCode="0.00E+00">
                  <c:v>9.0299400000000002E-3</c:v>
                </c:pt>
                <c:pt idx="170173" formatCode="0.00E+00">
                  <c:v>9.3454300000000001E-3</c:v>
                </c:pt>
                <c:pt idx="170174" formatCode="0.00E+00">
                  <c:v>9.6840999999999993E-3</c:v>
                </c:pt>
                <c:pt idx="170175">
                  <c:v>1.00435E-2</c:v>
                </c:pt>
                <c:pt idx="170176">
                  <c:v>1.04212E-2</c:v>
                </c:pt>
                <c:pt idx="170177">
                  <c:v>1.0814799999999999E-2</c:v>
                </c:pt>
                <c:pt idx="170178">
                  <c:v>1.12216E-2</c:v>
                </c:pt>
                <c:pt idx="170179">
                  <c:v>1.1639099999999999E-2</c:v>
                </c:pt>
                <c:pt idx="170180">
                  <c:v>1.20651E-2</c:v>
                </c:pt>
                <c:pt idx="170181">
                  <c:v>1.2497299999999999E-2</c:v>
                </c:pt>
                <c:pt idx="170182">
                  <c:v>1.2933999999999999E-2</c:v>
                </c:pt>
                <c:pt idx="170183">
                  <c:v>1.33729E-2</c:v>
                </c:pt>
                <c:pt idx="170184">
                  <c:v>1.3812E-2</c:v>
                </c:pt>
                <c:pt idx="170185">
                  <c:v>1.42492E-2</c:v>
                </c:pt>
                <c:pt idx="170186">
                  <c:v>1.46821E-2</c:v>
                </c:pt>
                <c:pt idx="170187">
                  <c:v>1.51086E-2</c:v>
                </c:pt>
                <c:pt idx="170188">
                  <c:v>1.55268E-2</c:v>
                </c:pt>
                <c:pt idx="170189">
                  <c:v>1.5935100000000001E-2</c:v>
                </c:pt>
                <c:pt idx="170190">
                  <c:v>1.6331999999999999E-2</c:v>
                </c:pt>
                <c:pt idx="170191">
                  <c:v>1.67163E-2</c:v>
                </c:pt>
                <c:pt idx="170192">
                  <c:v>1.70867E-2</c:v>
                </c:pt>
                <c:pt idx="170193">
                  <c:v>1.74413E-2</c:v>
                </c:pt>
                <c:pt idx="170194">
                  <c:v>1.7778200000000001E-2</c:v>
                </c:pt>
                <c:pt idx="170195">
                  <c:v>1.8096299999999999E-2</c:v>
                </c:pt>
                <c:pt idx="170196">
                  <c:v>1.8394500000000001E-2</c:v>
                </c:pt>
                <c:pt idx="170197">
                  <c:v>1.8672299999999999E-2</c:v>
                </c:pt>
                <c:pt idx="170198">
                  <c:v>1.89286E-2</c:v>
                </c:pt>
                <c:pt idx="170199">
                  <c:v>1.9163099999999999E-2</c:v>
                </c:pt>
                <c:pt idx="170200">
                  <c:v>1.9375300000000002E-2</c:v>
                </c:pt>
                <c:pt idx="170201">
                  <c:v>1.95648E-2</c:v>
                </c:pt>
                <c:pt idx="170202">
                  <c:v>1.9731100000000001E-2</c:v>
                </c:pt>
                <c:pt idx="170203">
                  <c:v>1.9873499999999999E-2</c:v>
                </c:pt>
                <c:pt idx="170204">
                  <c:v>1.9991700000000001E-2</c:v>
                </c:pt>
                <c:pt idx="170205">
                  <c:v>2.0086099999999999E-2</c:v>
                </c:pt>
                <c:pt idx="170206">
                  <c:v>2.0157899999999999E-2</c:v>
                </c:pt>
                <c:pt idx="170207">
                  <c:v>2.0208400000000001E-2</c:v>
                </c:pt>
                <c:pt idx="170208">
                  <c:v>2.02385E-2</c:v>
                </c:pt>
                <c:pt idx="170209">
                  <c:v>2.02477E-2</c:v>
                </c:pt>
                <c:pt idx="170210">
                  <c:v>2.0235300000000001E-2</c:v>
                </c:pt>
                <c:pt idx="170211">
                  <c:v>2.0202100000000001E-2</c:v>
                </c:pt>
                <c:pt idx="170212">
                  <c:v>2.0149E-2</c:v>
                </c:pt>
                <c:pt idx="170213">
                  <c:v>2.0076699999999999E-2</c:v>
                </c:pt>
                <c:pt idx="170214">
                  <c:v>1.9985699999999999E-2</c:v>
                </c:pt>
                <c:pt idx="170215">
                  <c:v>1.9877100000000002E-2</c:v>
                </c:pt>
                <c:pt idx="170216">
                  <c:v>1.9751999999999999E-2</c:v>
                </c:pt>
                <c:pt idx="170217">
                  <c:v>1.9611699999999999E-2</c:v>
                </c:pt>
                <c:pt idx="170218">
                  <c:v>1.94568E-2</c:v>
                </c:pt>
                <c:pt idx="170219">
                  <c:v>1.9288599999999999E-2</c:v>
                </c:pt>
                <c:pt idx="170220">
                  <c:v>1.9108E-2</c:v>
                </c:pt>
                <c:pt idx="170221">
                  <c:v>1.8915999999999999E-2</c:v>
                </c:pt>
                <c:pt idx="170222">
                  <c:v>1.8714000000000001E-2</c:v>
                </c:pt>
                <c:pt idx="170223">
                  <c:v>1.85034E-2</c:v>
                </c:pt>
                <c:pt idx="170224">
                  <c:v>1.8286E-2</c:v>
                </c:pt>
                <c:pt idx="170225">
                  <c:v>1.80635E-2</c:v>
                </c:pt>
                <c:pt idx="170226">
                  <c:v>1.78374E-2</c:v>
                </c:pt>
                <c:pt idx="170227">
                  <c:v>1.7609300000000001E-2</c:v>
                </c:pt>
                <c:pt idx="170228">
                  <c:v>1.7381299999999999E-2</c:v>
                </c:pt>
                <c:pt idx="170229">
                  <c:v>1.7155400000000001E-2</c:v>
                </c:pt>
                <c:pt idx="170230">
                  <c:v>1.6934000000000001E-2</c:v>
                </c:pt>
                <c:pt idx="170231">
                  <c:v>1.6718899999999998E-2</c:v>
                </c:pt>
                <c:pt idx="170232">
                  <c:v>1.6511899999999999E-2</c:v>
                </c:pt>
                <c:pt idx="170233">
                  <c:v>1.6314800000000001E-2</c:v>
                </c:pt>
                <c:pt idx="170234">
                  <c:v>1.61297E-2</c:v>
                </c:pt>
                <c:pt idx="170235">
                  <c:v>1.59586E-2</c:v>
                </c:pt>
                <c:pt idx="170236">
                  <c:v>1.5803399999999999E-2</c:v>
                </c:pt>
                <c:pt idx="170237">
                  <c:v>1.5666099999999999E-2</c:v>
                </c:pt>
                <c:pt idx="170238">
                  <c:v>1.55484E-2</c:v>
                </c:pt>
                <c:pt idx="170239">
                  <c:v>1.54521E-2</c:v>
                </c:pt>
                <c:pt idx="170240">
                  <c:v>1.53791E-2</c:v>
                </c:pt>
                <c:pt idx="170241">
                  <c:v>1.5330999999999999E-2</c:v>
                </c:pt>
                <c:pt idx="170242">
                  <c:v>1.53096E-2</c:v>
                </c:pt>
                <c:pt idx="170243">
                  <c:v>1.53166E-2</c:v>
                </c:pt>
                <c:pt idx="170244">
                  <c:v>1.53537E-2</c:v>
                </c:pt>
                <c:pt idx="170245">
                  <c:v>1.54226E-2</c:v>
                </c:pt>
                <c:pt idx="170246">
                  <c:v>1.5524700000000001E-2</c:v>
                </c:pt>
                <c:pt idx="170247">
                  <c:v>1.56613E-2</c:v>
                </c:pt>
                <c:pt idx="170248">
                  <c:v>1.5833799999999999E-2</c:v>
                </c:pt>
                <c:pt idx="170249">
                  <c:v>1.6043600000000002E-2</c:v>
                </c:pt>
                <c:pt idx="170250">
                  <c:v>1.6291900000000002E-2</c:v>
                </c:pt>
                <c:pt idx="170251">
                  <c:v>1.65801E-2</c:v>
                </c:pt>
                <c:pt idx="170252">
                  <c:v>1.6909400000000002E-2</c:v>
                </c:pt>
                <c:pt idx="170253">
                  <c:v>1.7280500000000001E-2</c:v>
                </c:pt>
                <c:pt idx="170254">
                  <c:v>1.7694399999999999E-2</c:v>
                </c:pt>
                <c:pt idx="170255">
                  <c:v>1.81516E-2</c:v>
                </c:pt>
                <c:pt idx="170256">
                  <c:v>1.8653099999999999E-2</c:v>
                </c:pt>
                <c:pt idx="170257">
                  <c:v>1.9199600000000001E-2</c:v>
                </c:pt>
                <c:pt idx="170258">
                  <c:v>1.9791900000000001E-2</c:v>
                </c:pt>
                <c:pt idx="170259">
                  <c:v>2.0430400000000001E-2</c:v>
                </c:pt>
                <c:pt idx="170260">
                  <c:v>2.1115499999999999E-2</c:v>
                </c:pt>
                <c:pt idx="170261">
                  <c:v>2.1847499999999999E-2</c:v>
                </c:pt>
                <c:pt idx="170262">
                  <c:v>2.26266E-2</c:v>
                </c:pt>
                <c:pt idx="170263">
                  <c:v>2.34527E-2</c:v>
                </c:pt>
                <c:pt idx="170264">
                  <c:v>2.4325900000000001E-2</c:v>
                </c:pt>
                <c:pt idx="170265">
                  <c:v>2.5246000000000001E-2</c:v>
                </c:pt>
                <c:pt idx="170266">
                  <c:v>2.6212699999999999E-2</c:v>
                </c:pt>
                <c:pt idx="170267">
                  <c:v>2.7225599999999999E-2</c:v>
                </c:pt>
                <c:pt idx="170268">
                  <c:v>2.8284400000000001E-2</c:v>
                </c:pt>
                <c:pt idx="170269">
                  <c:v>2.93887E-2</c:v>
                </c:pt>
                <c:pt idx="170270">
                  <c:v>3.05378E-2</c:v>
                </c:pt>
                <c:pt idx="170271">
                  <c:v>3.1730899999999999E-2</c:v>
                </c:pt>
                <c:pt idx="170272">
                  <c:v>3.2967200000000002E-2</c:v>
                </c:pt>
                <c:pt idx="170273">
                  <c:v>3.4245600000000001E-2</c:v>
                </c:pt>
                <c:pt idx="170274">
                  <c:v>3.5565100000000002E-2</c:v>
                </c:pt>
                <c:pt idx="170275">
                  <c:v>3.6924400000000003E-2</c:v>
                </c:pt>
                <c:pt idx="170276">
                  <c:v>3.83224E-2</c:v>
                </c:pt>
                <c:pt idx="170277">
                  <c:v>3.9757800000000003E-2</c:v>
                </c:pt>
                <c:pt idx="170278">
                  <c:v>4.1229599999999998E-2</c:v>
                </c:pt>
                <c:pt idx="170279">
                  <c:v>4.2736299999999998E-2</c:v>
                </c:pt>
                <c:pt idx="170280">
                  <c:v>4.4276200000000002E-2</c:v>
                </c:pt>
                <c:pt idx="170281">
                  <c:v>4.5847199999999998E-2</c:v>
                </c:pt>
                <c:pt idx="170282">
                  <c:v>4.7447400000000001E-2</c:v>
                </c:pt>
                <c:pt idx="170283">
                  <c:v>4.9074800000000002E-2</c:v>
                </c:pt>
                <c:pt idx="170284">
                  <c:v>5.0727599999999998E-2</c:v>
                </c:pt>
                <c:pt idx="170285">
                  <c:v>5.2403400000000003E-2</c:v>
                </c:pt>
                <c:pt idx="170286">
                  <c:v>5.4100099999999998E-2</c:v>
                </c:pt>
                <c:pt idx="170287">
                  <c:v>5.5815400000000001E-2</c:v>
                </c:pt>
                <c:pt idx="170288">
                  <c:v>5.7547000000000001E-2</c:v>
                </c:pt>
                <c:pt idx="170289">
                  <c:v>5.9292400000000002E-2</c:v>
                </c:pt>
                <c:pt idx="170290">
                  <c:v>6.10488E-2</c:v>
                </c:pt>
                <c:pt idx="170291">
                  <c:v>6.28137E-2</c:v>
                </c:pt>
                <c:pt idx="170292">
                  <c:v>6.4584299999999997E-2</c:v>
                </c:pt>
                <c:pt idx="170293">
                  <c:v>6.6358100000000003E-2</c:v>
                </c:pt>
                <c:pt idx="170294">
                  <c:v>6.8132399999999996E-2</c:v>
                </c:pt>
                <c:pt idx="170295">
                  <c:v>6.9904599999999997E-2</c:v>
                </c:pt>
                <c:pt idx="170296">
                  <c:v>7.1671600000000002E-2</c:v>
                </c:pt>
                <c:pt idx="170297">
                  <c:v>7.3430499999999996E-2</c:v>
                </c:pt>
                <c:pt idx="170298">
                  <c:v>7.5178599999999998E-2</c:v>
                </c:pt>
                <c:pt idx="170299">
                  <c:v>7.6912999999999995E-2</c:v>
                </c:pt>
                <c:pt idx="170300">
                  <c:v>7.8631000000000006E-2</c:v>
                </c:pt>
                <c:pt idx="170301">
                  <c:v>8.0329399999999995E-2</c:v>
                </c:pt>
                <c:pt idx="170302">
                  <c:v>8.20052E-2</c:v>
                </c:pt>
                <c:pt idx="170303">
                  <c:v>8.36557E-2</c:v>
                </c:pt>
                <c:pt idx="170304">
                  <c:v>8.5277800000000001E-2</c:v>
                </c:pt>
                <c:pt idx="170305">
                  <c:v>8.6868399999999998E-2</c:v>
                </c:pt>
                <c:pt idx="170306">
                  <c:v>8.8424600000000006E-2</c:v>
                </c:pt>
                <c:pt idx="170307">
                  <c:v>8.9943099999999998E-2</c:v>
                </c:pt>
                <c:pt idx="170308">
                  <c:v>9.1420799999999997E-2</c:v>
                </c:pt>
                <c:pt idx="170309">
                  <c:v>9.2854500000000006E-2</c:v>
                </c:pt>
                <c:pt idx="170310">
                  <c:v>9.4241400000000003E-2</c:v>
                </c:pt>
                <c:pt idx="170311">
                  <c:v>9.5578800000000005E-2</c:v>
                </c:pt>
                <c:pt idx="170312">
                  <c:v>9.6864000000000006E-2</c:v>
                </c:pt>
                <c:pt idx="170313">
                  <c:v>9.8094000000000001E-2</c:v>
                </c:pt>
                <c:pt idx="170314">
                  <c:v>9.9266099999999996E-2</c:v>
                </c:pt>
                <c:pt idx="170315">
                  <c:v>0.100378</c:v>
                </c:pt>
                <c:pt idx="170316">
                  <c:v>0.101426</c:v>
                </c:pt>
                <c:pt idx="170317">
                  <c:v>0.102409</c:v>
                </c:pt>
                <c:pt idx="170318">
                  <c:v>0.103324</c:v>
                </c:pt>
                <c:pt idx="170319">
                  <c:v>0.104169</c:v>
                </c:pt>
                <c:pt idx="170320">
                  <c:v>0.10494000000000001</c:v>
                </c:pt>
                <c:pt idx="170321">
                  <c:v>0.10563699999999999</c:v>
                </c:pt>
                <c:pt idx="170322">
                  <c:v>0.106256</c:v>
                </c:pt>
                <c:pt idx="170323">
                  <c:v>0.106795</c:v>
                </c:pt>
                <c:pt idx="170324">
                  <c:v>0.107254</c:v>
                </c:pt>
                <c:pt idx="170325">
                  <c:v>0.107629</c:v>
                </c:pt>
                <c:pt idx="170326">
                  <c:v>0.107919</c:v>
                </c:pt>
                <c:pt idx="170327">
                  <c:v>0.108123</c:v>
                </c:pt>
                <c:pt idx="170328">
                  <c:v>0.108239</c:v>
                </c:pt>
                <c:pt idx="170329">
                  <c:v>0.108265</c:v>
                </c:pt>
                <c:pt idx="170330">
                  <c:v>0.10820100000000001</c:v>
                </c:pt>
                <c:pt idx="170331">
                  <c:v>0.108045</c:v>
                </c:pt>
                <c:pt idx="170332">
                  <c:v>0.107796</c:v>
                </c:pt>
                <c:pt idx="170333">
                  <c:v>0.10745300000000001</c:v>
                </c:pt>
                <c:pt idx="170334">
                  <c:v>0.107016</c:v>
                </c:pt>
                <c:pt idx="170335">
                  <c:v>0.10648299999999999</c:v>
                </c:pt>
                <c:pt idx="170336">
                  <c:v>0.105855</c:v>
                </c:pt>
                <c:pt idx="170337">
                  <c:v>0.10513</c:v>
                </c:pt>
                <c:pt idx="170338">
                  <c:v>0.104308</c:v>
                </c:pt>
                <c:pt idx="170339">
                  <c:v>0.10338899999999999</c:v>
                </c:pt>
                <c:pt idx="170340">
                  <c:v>0.10237300000000001</c:v>
                </c:pt>
                <c:pt idx="170341">
                  <c:v>0.10126</c:v>
                </c:pt>
                <c:pt idx="170342">
                  <c:v>0.100051</c:v>
                </c:pt>
                <c:pt idx="170343">
                  <c:v>9.8744999999999999E-2</c:v>
                </c:pt>
                <c:pt idx="170344">
                  <c:v>9.7343399999999997E-2</c:v>
                </c:pt>
                <c:pt idx="170345">
                  <c:v>9.5846899999999999E-2</c:v>
                </c:pt>
                <c:pt idx="170346">
                  <c:v>9.4256300000000001E-2</c:v>
                </c:pt>
                <c:pt idx="170347">
                  <c:v>9.2572799999999997E-2</c:v>
                </c:pt>
                <c:pt idx="170348">
                  <c:v>9.0797600000000006E-2</c:v>
                </c:pt>
                <c:pt idx="170349">
                  <c:v>8.8931800000000005E-2</c:v>
                </c:pt>
                <c:pt idx="170350">
                  <c:v>8.6976899999999996E-2</c:v>
                </c:pt>
                <c:pt idx="170351">
                  <c:v>8.4934200000000001E-2</c:v>
                </c:pt>
                <c:pt idx="170352">
                  <c:v>8.2805199999999995E-2</c:v>
                </c:pt>
                <c:pt idx="170353">
                  <c:v>8.0591800000000005E-2</c:v>
                </c:pt>
                <c:pt idx="170354">
                  <c:v>7.8295900000000002E-2</c:v>
                </c:pt>
                <c:pt idx="170355">
                  <c:v>7.5919399999999998E-2</c:v>
                </c:pt>
                <c:pt idx="170356">
                  <c:v>7.3464699999999994E-2</c:v>
                </c:pt>
                <c:pt idx="170357">
                  <c:v>7.0933999999999997E-2</c:v>
                </c:pt>
                <c:pt idx="170358">
                  <c:v>6.8329799999999996E-2</c:v>
                </c:pt>
                <c:pt idx="170359">
                  <c:v>6.5654599999999994E-2</c:v>
                </c:pt>
                <c:pt idx="170360">
                  <c:v>6.2910900000000006E-2</c:v>
                </c:pt>
                <c:pt idx="170361">
                  <c:v>6.0101399999999999E-2</c:v>
                </c:pt>
                <c:pt idx="170362">
                  <c:v>5.7228899999999999E-2</c:v>
                </c:pt>
                <c:pt idx="170363">
                  <c:v>5.4296299999999999E-2</c:v>
                </c:pt>
                <c:pt idx="170364">
                  <c:v>5.1306400000000002E-2</c:v>
                </c:pt>
                <c:pt idx="170365">
                  <c:v>4.8261999999999999E-2</c:v>
                </c:pt>
                <c:pt idx="170366">
                  <c:v>4.51663E-2</c:v>
                </c:pt>
                <c:pt idx="170367">
                  <c:v>4.20226E-2</c:v>
                </c:pt>
                <c:pt idx="170368">
                  <c:v>3.8834E-2</c:v>
                </c:pt>
                <c:pt idx="170369">
                  <c:v>3.5603999999999997E-2</c:v>
                </c:pt>
                <c:pt idx="170370">
                  <c:v>3.2335900000000001E-2</c:v>
                </c:pt>
                <c:pt idx="170371">
                  <c:v>2.9033E-2</c:v>
                </c:pt>
                <c:pt idx="170372">
                  <c:v>2.5699E-2</c:v>
                </c:pt>
                <c:pt idx="170373">
                  <c:v>2.2337300000000001E-2</c:v>
                </c:pt>
                <c:pt idx="170374">
                  <c:v>1.8951599999999999E-2</c:v>
                </c:pt>
                <c:pt idx="170375">
                  <c:v>1.55456E-2</c:v>
                </c:pt>
                <c:pt idx="170376">
                  <c:v>1.2122900000000001E-2</c:v>
                </c:pt>
                <c:pt idx="170377" formatCode="0.00E+00">
                  <c:v>8.6872600000000005E-3</c:v>
                </c:pt>
                <c:pt idx="170378" formatCode="0.00E+00">
                  <c:v>5.2421500000000001E-3</c:v>
                </c:pt>
                <c:pt idx="170379" formatCode="0.00E+00">
                  <c:v>1.79141E-3</c:v>
                </c:pt>
                <c:pt idx="170380" formatCode="0.00E+00">
                  <c:v>-1.6611200000000001E-3</c:v>
                </c:pt>
                <c:pt idx="170381" formatCode="0.00E+00">
                  <c:v>-5.1116800000000004E-3</c:v>
                </c:pt>
                <c:pt idx="170382" formatCode="0.00E+00">
                  <c:v>-8.5564999999999999E-3</c:v>
                </c:pt>
                <c:pt idx="170383">
                  <c:v>-1.19918E-2</c:v>
                </c:pt>
                <c:pt idx="170384">
                  <c:v>-1.5413700000000001E-2</c:v>
                </c:pt>
                <c:pt idx="170385">
                  <c:v>-1.8818600000000001E-2</c:v>
                </c:pt>
                <c:pt idx="170386">
                  <c:v>-2.22025E-2</c:v>
                </c:pt>
                <c:pt idx="170387">
                  <c:v>-2.5561799999999999E-2</c:v>
                </c:pt>
                <c:pt idx="170388">
                  <c:v>-2.88928E-2</c:v>
                </c:pt>
                <c:pt idx="170389">
                  <c:v>-3.21918E-2</c:v>
                </c:pt>
                <c:pt idx="170390">
                  <c:v>-3.5455199999999999E-2</c:v>
                </c:pt>
                <c:pt idx="170391">
                  <c:v>-3.86793E-2</c:v>
                </c:pt>
                <c:pt idx="170392">
                  <c:v>-4.1860500000000002E-2</c:v>
                </c:pt>
                <c:pt idx="170393">
                  <c:v>-4.4995300000000002E-2</c:v>
                </c:pt>
                <c:pt idx="170394">
                  <c:v>-4.8080100000000001E-2</c:v>
                </c:pt>
                <c:pt idx="170395">
                  <c:v>-5.1111700000000003E-2</c:v>
                </c:pt>
                <c:pt idx="170396">
                  <c:v>-5.4086700000000001E-2</c:v>
                </c:pt>
                <c:pt idx="170397">
                  <c:v>-5.7001799999999998E-2</c:v>
                </c:pt>
                <c:pt idx="170398">
                  <c:v>-5.9853900000000002E-2</c:v>
                </c:pt>
                <c:pt idx="170399">
                  <c:v>-6.2639899999999998E-2</c:v>
                </c:pt>
                <c:pt idx="170400">
                  <c:v>-6.5356700000000004E-2</c:v>
                </c:pt>
                <c:pt idx="170401">
                  <c:v>-6.8001400000000004E-2</c:v>
                </c:pt>
                <c:pt idx="170402">
                  <c:v>-7.0571200000000001E-2</c:v>
                </c:pt>
                <c:pt idx="170403">
                  <c:v>-7.3063299999999998E-2</c:v>
                </c:pt>
                <c:pt idx="170404">
                  <c:v>-7.5475100000000003E-2</c:v>
                </c:pt>
                <c:pt idx="170405">
                  <c:v>-7.7804100000000001E-2</c:v>
                </c:pt>
                <c:pt idx="170406">
                  <c:v>-8.0047800000000002E-2</c:v>
                </c:pt>
                <c:pt idx="170407">
                  <c:v>-8.2203899999999996E-2</c:v>
                </c:pt>
                <c:pt idx="170408">
                  <c:v>-8.4270200000000003E-2</c:v>
                </c:pt>
                <c:pt idx="170409">
                  <c:v>-8.6244500000000002E-2</c:v>
                </c:pt>
                <c:pt idx="170410">
                  <c:v>-8.8124900000000006E-2</c:v>
                </c:pt>
                <c:pt idx="170411">
                  <c:v>-8.99094E-2</c:v>
                </c:pt>
                <c:pt idx="170412">
                  <c:v>-9.1596300000000005E-2</c:v>
                </c:pt>
                <c:pt idx="170413">
                  <c:v>-9.3184100000000006E-2</c:v>
                </c:pt>
                <c:pt idx="170414">
                  <c:v>-9.4671199999999997E-2</c:v>
                </c:pt>
                <c:pt idx="170415">
                  <c:v>-9.6056199999999994E-2</c:v>
                </c:pt>
                <c:pt idx="170416">
                  <c:v>-9.7337900000000005E-2</c:v>
                </c:pt>
                <c:pt idx="170417">
                  <c:v>-9.8515199999999997E-2</c:v>
                </c:pt>
                <c:pt idx="170418">
                  <c:v>-9.9587099999999998E-2</c:v>
                </c:pt>
                <c:pt idx="170419">
                  <c:v>-0.100553</c:v>
                </c:pt>
                <c:pt idx="170420">
                  <c:v>-0.101412</c:v>
                </c:pt>
                <c:pt idx="170421">
                  <c:v>-0.102163</c:v>
                </c:pt>
                <c:pt idx="170422">
                  <c:v>-0.10280599999999999</c:v>
                </c:pt>
                <c:pt idx="170423">
                  <c:v>-0.103342</c:v>
                </c:pt>
                <c:pt idx="170424">
                  <c:v>-0.103768</c:v>
                </c:pt>
                <c:pt idx="170425">
                  <c:v>-0.104087</c:v>
                </c:pt>
                <c:pt idx="170426">
                  <c:v>-0.104297</c:v>
                </c:pt>
                <c:pt idx="170427">
                  <c:v>-0.10439900000000001</c:v>
                </c:pt>
                <c:pt idx="170428">
                  <c:v>-0.104393</c:v>
                </c:pt>
                <c:pt idx="170429">
                  <c:v>-0.10428</c:v>
                </c:pt>
                <c:pt idx="170430">
                  <c:v>-0.10406</c:v>
                </c:pt>
                <c:pt idx="170431">
                  <c:v>-0.10373499999999999</c:v>
                </c:pt>
                <c:pt idx="170432">
                  <c:v>-0.10330400000000001</c:v>
                </c:pt>
                <c:pt idx="170433">
                  <c:v>-0.10277</c:v>
                </c:pt>
                <c:pt idx="170434">
                  <c:v>-0.102132</c:v>
                </c:pt>
                <c:pt idx="170435">
                  <c:v>-0.101393</c:v>
                </c:pt>
                <c:pt idx="170436">
                  <c:v>-0.100553</c:v>
                </c:pt>
                <c:pt idx="170437">
                  <c:v>-9.9614499999999995E-2</c:v>
                </c:pt>
                <c:pt idx="170438">
                  <c:v>-9.8578600000000002E-2</c:v>
                </c:pt>
                <c:pt idx="170439">
                  <c:v>-9.7447099999999995E-2</c:v>
                </c:pt>
                <c:pt idx="170440">
                  <c:v>-9.6221799999999996E-2</c:v>
                </c:pt>
                <c:pt idx="170441">
                  <c:v>-9.4904600000000006E-2</c:v>
                </c:pt>
                <c:pt idx="170442">
                  <c:v>-9.34976E-2</c:v>
                </c:pt>
                <c:pt idx="170443">
                  <c:v>-9.2002700000000007E-2</c:v>
                </c:pt>
                <c:pt idx="170444">
                  <c:v>-9.0422299999999997E-2</c:v>
                </c:pt>
                <c:pt idx="170445">
                  <c:v>-8.8758699999999996E-2</c:v>
                </c:pt>
                <c:pt idx="170446">
                  <c:v>-8.7014099999999997E-2</c:v>
                </c:pt>
                <c:pt idx="170447">
                  <c:v>-8.5191199999999995E-2</c:v>
                </c:pt>
                <c:pt idx="170448">
                  <c:v>-8.3292500000000005E-2</c:v>
                </c:pt>
                <c:pt idx="170449">
                  <c:v>-8.1320600000000007E-2</c:v>
                </c:pt>
                <c:pt idx="170450">
                  <c:v>-7.9278299999999996E-2</c:v>
                </c:pt>
                <c:pt idx="170451">
                  <c:v>-7.7168500000000001E-2</c:v>
                </c:pt>
                <c:pt idx="170452">
                  <c:v>-7.4994199999999997E-2</c:v>
                </c:pt>
                <c:pt idx="170453">
                  <c:v>-7.2758299999999998E-2</c:v>
                </c:pt>
                <c:pt idx="170454">
                  <c:v>-7.0463899999999996E-2</c:v>
                </c:pt>
                <c:pt idx="170455">
                  <c:v>-6.8113900000000005E-2</c:v>
                </c:pt>
                <c:pt idx="170456">
                  <c:v>-6.5711599999999995E-2</c:v>
                </c:pt>
                <c:pt idx="170457">
                  <c:v>-6.3259999999999997E-2</c:v>
                </c:pt>
                <c:pt idx="170458">
                  <c:v>-6.0762299999999998E-2</c:v>
                </c:pt>
                <c:pt idx="170459">
                  <c:v>-5.8221799999999997E-2</c:v>
                </c:pt>
                <c:pt idx="170460">
                  <c:v>-5.5641700000000002E-2</c:v>
                </c:pt>
                <c:pt idx="170461">
                  <c:v>-5.3025299999999997E-2</c:v>
                </c:pt>
                <c:pt idx="170462">
                  <c:v>-5.0375900000000001E-2</c:v>
                </c:pt>
                <c:pt idx="170463">
                  <c:v>-4.7696700000000002E-2</c:v>
                </c:pt>
                <c:pt idx="170464">
                  <c:v>-4.4991099999999999E-2</c:v>
                </c:pt>
                <c:pt idx="170465">
                  <c:v>-4.2262399999999999E-2</c:v>
                </c:pt>
                <c:pt idx="170466">
                  <c:v>-3.9514000000000001E-2</c:v>
                </c:pt>
                <c:pt idx="170467">
                  <c:v>-3.6748999999999997E-2</c:v>
                </c:pt>
                <c:pt idx="170468">
                  <c:v>-3.3970899999999998E-2</c:v>
                </c:pt>
                <c:pt idx="170469">
                  <c:v>-3.11829E-2</c:v>
                </c:pt>
                <c:pt idx="170470">
                  <c:v>-2.8388199999999999E-2</c:v>
                </c:pt>
                <c:pt idx="170471">
                  <c:v>-2.55902E-2</c:v>
                </c:pt>
                <c:pt idx="170472">
                  <c:v>-2.2792E-2</c:v>
                </c:pt>
                <c:pt idx="170473">
                  <c:v>-1.9996799999999999E-2</c:v>
                </c:pt>
                <c:pt idx="170474">
                  <c:v>-1.7207799999999999E-2</c:v>
                </c:pt>
                <c:pt idx="170475">
                  <c:v>-1.4428E-2</c:v>
                </c:pt>
                <c:pt idx="170476">
                  <c:v>-1.1660500000000001E-2</c:v>
                </c:pt>
                <c:pt idx="170477" formatCode="0.00E+00">
                  <c:v>-8.9083700000000005E-3</c:v>
                </c:pt>
                <c:pt idx="170478" formatCode="0.00E+00">
                  <c:v>-6.1745100000000002E-3</c:v>
                </c:pt>
                <c:pt idx="170479" formatCode="0.00E+00">
                  <c:v>-3.46182E-3</c:v>
                </c:pt>
                <c:pt idx="170480" formatCode="0.00E+00">
                  <c:v>-7.7315299999999995E-4</c:v>
                </c:pt>
                <c:pt idx="170481" formatCode="0.00E+00">
                  <c:v>1.88872E-3</c:v>
                </c:pt>
                <c:pt idx="170482" formatCode="0.00E+00">
                  <c:v>4.5210900000000002E-3</c:v>
                </c:pt>
                <c:pt idx="170483" formatCode="0.00E+00">
                  <c:v>7.1213300000000004E-3</c:v>
                </c:pt>
                <c:pt idx="170484" formatCode="0.00E+00">
                  <c:v>9.6868500000000003E-3</c:v>
                </c:pt>
                <c:pt idx="170485">
                  <c:v>1.2215200000000001E-2</c:v>
                </c:pt>
                <c:pt idx="170486">
                  <c:v>1.4703900000000001E-2</c:v>
                </c:pt>
                <c:pt idx="170487">
                  <c:v>1.7150700000000001E-2</c:v>
                </c:pt>
                <c:pt idx="170488">
                  <c:v>1.9553399999999999E-2</c:v>
                </c:pt>
                <c:pt idx="170489">
                  <c:v>2.1909700000000001E-2</c:v>
                </c:pt>
                <c:pt idx="170490">
                  <c:v>2.4217599999999999E-2</c:v>
                </c:pt>
                <c:pt idx="170491">
                  <c:v>2.6475100000000001E-2</c:v>
                </c:pt>
                <c:pt idx="170492">
                  <c:v>2.8680400000000002E-2</c:v>
                </c:pt>
                <c:pt idx="170493">
                  <c:v>3.08317E-2</c:v>
                </c:pt>
                <c:pt idx="170494">
                  <c:v>3.2927199999999997E-2</c:v>
                </c:pt>
                <c:pt idx="170495">
                  <c:v>3.4965400000000001E-2</c:v>
                </c:pt>
                <c:pt idx="170496">
                  <c:v>3.69448E-2</c:v>
                </c:pt>
                <c:pt idx="170497">
                  <c:v>3.8864000000000003E-2</c:v>
                </c:pt>
                <c:pt idx="170498">
                  <c:v>4.0721599999999997E-2</c:v>
                </c:pt>
                <c:pt idx="170499">
                  <c:v>4.2516499999999999E-2</c:v>
                </c:pt>
                <c:pt idx="170500">
                  <c:v>4.4247700000000001E-2</c:v>
                </c:pt>
                <c:pt idx="170501">
                  <c:v>4.5914000000000003E-2</c:v>
                </c:pt>
                <c:pt idx="170502">
                  <c:v>4.75147E-2</c:v>
                </c:pt>
                <c:pt idx="170503">
                  <c:v>4.9048799999999997E-2</c:v>
                </c:pt>
                <c:pt idx="170504">
                  <c:v>5.05158E-2</c:v>
                </c:pt>
                <c:pt idx="170505">
                  <c:v>5.1915099999999999E-2</c:v>
                </c:pt>
                <c:pt idx="170506">
                  <c:v>5.32462E-2</c:v>
                </c:pt>
                <c:pt idx="170507">
                  <c:v>5.4508599999999997E-2</c:v>
                </c:pt>
                <c:pt idx="170508">
                  <c:v>5.57022E-2</c:v>
                </c:pt>
                <c:pt idx="170509">
                  <c:v>5.6826700000000001E-2</c:v>
                </c:pt>
                <c:pt idx="170510">
                  <c:v>5.7882000000000003E-2</c:v>
                </c:pt>
                <c:pt idx="170511">
                  <c:v>5.8868200000000002E-2</c:v>
                </c:pt>
                <c:pt idx="170512">
                  <c:v>5.97853E-2</c:v>
                </c:pt>
                <c:pt idx="170513">
                  <c:v>6.0633600000000003E-2</c:v>
                </c:pt>
                <c:pt idx="170514">
                  <c:v>6.1413299999999997E-2</c:v>
                </c:pt>
                <c:pt idx="170515">
                  <c:v>6.2124800000000001E-2</c:v>
                </c:pt>
                <c:pt idx="170516">
                  <c:v>6.2768699999999997E-2</c:v>
                </c:pt>
                <c:pt idx="170517">
                  <c:v>6.3345299999999993E-2</c:v>
                </c:pt>
                <c:pt idx="170518">
                  <c:v>6.3855499999999996E-2</c:v>
                </c:pt>
                <c:pt idx="170519">
                  <c:v>6.4299800000000004E-2</c:v>
                </c:pt>
                <c:pt idx="170520">
                  <c:v>6.4679100000000003E-2</c:v>
                </c:pt>
                <c:pt idx="170521">
                  <c:v>6.4994300000000005E-2</c:v>
                </c:pt>
                <c:pt idx="170522">
                  <c:v>6.5246200000000004E-2</c:v>
                </c:pt>
                <c:pt idx="170523">
                  <c:v>6.5435999999999994E-2</c:v>
                </c:pt>
                <c:pt idx="170524">
                  <c:v>6.5564700000000004E-2</c:v>
                </c:pt>
                <c:pt idx="170525">
                  <c:v>6.5633399999999995E-2</c:v>
                </c:pt>
                <c:pt idx="170526">
                  <c:v>6.5643300000000002E-2</c:v>
                </c:pt>
                <c:pt idx="170527">
                  <c:v>6.5595799999999996E-2</c:v>
                </c:pt>
                <c:pt idx="170528">
                  <c:v>6.5492099999999998E-2</c:v>
                </c:pt>
                <c:pt idx="170529">
                  <c:v>6.5333500000000003E-2</c:v>
                </c:pt>
                <c:pt idx="170530">
                  <c:v>6.5121700000000005E-2</c:v>
                </c:pt>
                <c:pt idx="170531">
                  <c:v>6.4857899999999996E-2</c:v>
                </c:pt>
                <c:pt idx="170532">
                  <c:v>6.4543699999999996E-2</c:v>
                </c:pt>
                <c:pt idx="170533">
                  <c:v>6.4180600000000004E-2</c:v>
                </c:pt>
                <c:pt idx="170534">
                  <c:v>6.3770300000000002E-2</c:v>
                </c:pt>
                <c:pt idx="170535">
                  <c:v>6.3314400000000007E-2</c:v>
                </c:pt>
                <c:pt idx="170536">
                  <c:v>6.2814400000000006E-2</c:v>
                </c:pt>
                <c:pt idx="170537">
                  <c:v>6.2272099999999997E-2</c:v>
                </c:pt>
                <c:pt idx="170538">
                  <c:v>6.16892E-2</c:v>
                </c:pt>
                <c:pt idx="170539">
                  <c:v>6.1067299999999998E-2</c:v>
                </c:pt>
                <c:pt idx="170540">
                  <c:v>6.0408200000000002E-2</c:v>
                </c:pt>
                <c:pt idx="170541">
                  <c:v>5.9713599999999999E-2</c:v>
                </c:pt>
                <c:pt idx="170542">
                  <c:v>5.8985299999999997E-2</c:v>
                </c:pt>
                <c:pt idx="170543">
                  <c:v>5.8224900000000003E-2</c:v>
                </c:pt>
                <c:pt idx="170544">
                  <c:v>5.7434399999999997E-2</c:v>
                </c:pt>
                <c:pt idx="170545">
                  <c:v>5.66153E-2</c:v>
                </c:pt>
                <c:pt idx="170546">
                  <c:v>5.5769399999999997E-2</c:v>
                </c:pt>
                <c:pt idx="170547">
                  <c:v>5.4898599999999999E-2</c:v>
                </c:pt>
                <c:pt idx="170548">
                  <c:v>5.4004400000000001E-2</c:v>
                </c:pt>
                <c:pt idx="170549">
                  <c:v>5.3088499999999997E-2</c:v>
                </c:pt>
                <c:pt idx="170550">
                  <c:v>5.2152799999999999E-2</c:v>
                </c:pt>
                <c:pt idx="170551">
                  <c:v>5.11987E-2</c:v>
                </c:pt>
                <c:pt idx="170552">
                  <c:v>5.0228099999999998E-2</c:v>
                </c:pt>
                <c:pt idx="170553">
                  <c:v>4.9242399999999999E-2</c:v>
                </c:pt>
                <c:pt idx="170554">
                  <c:v>4.82432E-2</c:v>
                </c:pt>
                <c:pt idx="170555">
                  <c:v>4.7232200000000002E-2</c:v>
                </c:pt>
                <c:pt idx="170556">
                  <c:v>4.6210800000000003E-2</c:v>
                </c:pt>
                <c:pt idx="170557">
                  <c:v>4.5180600000000001E-2</c:v>
                </c:pt>
                <c:pt idx="170558">
                  <c:v>4.4142800000000003E-2</c:v>
                </c:pt>
                <c:pt idx="170559">
                  <c:v>4.3099100000000001E-2</c:v>
                </c:pt>
                <c:pt idx="170560">
                  <c:v>4.20506E-2</c:v>
                </c:pt>
                <c:pt idx="170561">
                  <c:v>4.0998699999999999E-2</c:v>
                </c:pt>
                <c:pt idx="170562">
                  <c:v>3.99447E-2</c:v>
                </c:pt>
                <c:pt idx="170563">
                  <c:v>3.8889899999999998E-2</c:v>
                </c:pt>
                <c:pt idx="170564">
                  <c:v>3.7835199999999999E-2</c:v>
                </c:pt>
                <c:pt idx="170565">
                  <c:v>3.6782000000000002E-2</c:v>
                </c:pt>
                <c:pt idx="170566">
                  <c:v>3.5731100000000002E-2</c:v>
                </c:pt>
                <c:pt idx="170567">
                  <c:v>3.4683699999999998E-2</c:v>
                </c:pt>
                <c:pt idx="170568">
                  <c:v>3.3640700000000003E-2</c:v>
                </c:pt>
                <c:pt idx="170569">
                  <c:v>3.2603E-2</c:v>
                </c:pt>
                <c:pt idx="170570">
                  <c:v>3.1571399999999999E-2</c:v>
                </c:pt>
                <c:pt idx="170571">
                  <c:v>3.05467E-2</c:v>
                </c:pt>
                <c:pt idx="170572">
                  <c:v>2.95296E-2</c:v>
                </c:pt>
                <c:pt idx="170573">
                  <c:v>2.8520799999999999E-2</c:v>
                </c:pt>
                <c:pt idx="170574">
                  <c:v>2.7520900000000001E-2</c:v>
                </c:pt>
                <c:pt idx="170575">
                  <c:v>2.6530399999999999E-2</c:v>
                </c:pt>
                <c:pt idx="170576">
                  <c:v>2.55499E-2</c:v>
                </c:pt>
                <c:pt idx="170577">
                  <c:v>2.4579699999999999E-2</c:v>
                </c:pt>
                <c:pt idx="170578">
                  <c:v>2.3620200000000001E-2</c:v>
                </c:pt>
                <c:pt idx="170579">
                  <c:v>2.2671799999999999E-2</c:v>
                </c:pt>
                <c:pt idx="170580">
                  <c:v>2.17346E-2</c:v>
                </c:pt>
                <c:pt idx="170581">
                  <c:v>2.0808900000000002E-2</c:v>
                </c:pt>
                <c:pt idx="170582">
                  <c:v>1.98949E-2</c:v>
                </c:pt>
                <c:pt idx="170583">
                  <c:v>1.8992599999999998E-2</c:v>
                </c:pt>
                <c:pt idx="170584">
                  <c:v>1.8102099999999999E-2</c:v>
                </c:pt>
                <c:pt idx="170585">
                  <c:v>1.72234E-2</c:v>
                </c:pt>
                <c:pt idx="170586">
                  <c:v>1.6356300000000001E-2</c:v>
                </c:pt>
                <c:pt idx="170587">
                  <c:v>1.55008E-2</c:v>
                </c:pt>
                <c:pt idx="170588">
                  <c:v>1.46567E-2</c:v>
                </c:pt>
                <c:pt idx="170589">
                  <c:v>1.3823800000000001E-2</c:v>
                </c:pt>
                <c:pt idx="170590">
                  <c:v>1.3001800000000001E-2</c:v>
                </c:pt>
                <c:pt idx="170591">
                  <c:v>1.21905E-2</c:v>
                </c:pt>
                <c:pt idx="170592">
                  <c:v>1.13895E-2</c:v>
                </c:pt>
                <c:pt idx="170593">
                  <c:v>1.05985E-2</c:v>
                </c:pt>
                <c:pt idx="170594" formatCode="0.00E+00">
                  <c:v>9.8169399999999997E-3</c:v>
                </c:pt>
                <c:pt idx="170595" formatCode="0.00E+00">
                  <c:v>9.0444800000000006E-3</c:v>
                </c:pt>
                <c:pt idx="170596" formatCode="0.00E+00">
                  <c:v>8.2806300000000006E-3</c:v>
                </c:pt>
                <c:pt idx="170597" formatCode="0.00E+00">
                  <c:v>7.5248700000000003E-3</c:v>
                </c:pt>
                <c:pt idx="170598" formatCode="0.00E+00">
                  <c:v>6.7766700000000003E-3</c:v>
                </c:pt>
                <c:pt idx="170599" formatCode="0.00E+00">
                  <c:v>6.0354600000000003E-3</c:v>
                </c:pt>
                <c:pt idx="170600" formatCode="0.00E+00">
                  <c:v>5.3006599999999996E-3</c:v>
                </c:pt>
                <c:pt idx="170601" formatCode="0.00E+00">
                  <c:v>4.5716799999999998E-3</c:v>
                </c:pt>
                <c:pt idx="170602" formatCode="0.00E+00">
                  <c:v>3.8478800000000001E-3</c:v>
                </c:pt>
                <c:pt idx="170603" formatCode="0.00E+00">
                  <c:v>3.1286299999999999E-3</c:v>
                </c:pt>
                <c:pt idx="170604" formatCode="0.00E+00">
                  <c:v>2.4132799999999999E-3</c:v>
                </c:pt>
                <c:pt idx="170605" formatCode="0.00E+00">
                  <c:v>1.7011800000000001E-3</c:v>
                </c:pt>
                <c:pt idx="170606" formatCode="0.00E+00">
                  <c:v>9.9166599999999999E-4</c:v>
                </c:pt>
                <c:pt idx="170607" formatCode="0.00E+00">
                  <c:v>2.84064E-4</c:v>
                </c:pt>
                <c:pt idx="170608" formatCode="0.00E+00">
                  <c:v>-4.2229600000000001E-4</c:v>
                </c:pt>
                <c:pt idx="170609" formatCode="0.00E+00">
                  <c:v>-1.1280800000000001E-3</c:v>
                </c:pt>
                <c:pt idx="170610" formatCode="0.00E+00">
                  <c:v>-1.8339599999999999E-3</c:v>
                </c:pt>
                <c:pt idx="170611" formatCode="0.00E+00">
                  <c:v>-2.5405800000000002E-3</c:v>
                </c:pt>
                <c:pt idx="170612" formatCode="0.00E+00">
                  <c:v>-3.2486099999999999E-3</c:v>
                </c:pt>
                <c:pt idx="170613" formatCode="0.00E+00">
                  <c:v>-3.95868E-3</c:v>
                </c:pt>
                <c:pt idx="170614" formatCode="0.00E+00">
                  <c:v>-4.67141E-3</c:v>
                </c:pt>
                <c:pt idx="170615" formatCode="0.00E+00">
                  <c:v>-5.3874099999999996E-3</c:v>
                </c:pt>
                <c:pt idx="170616" formatCode="0.00E+00">
                  <c:v>-6.1072699999999997E-3</c:v>
                </c:pt>
                <c:pt idx="170617" formatCode="0.00E+00">
                  <c:v>-6.8315499999999996E-3</c:v>
                </c:pt>
                <c:pt idx="170618" formatCode="0.00E+00">
                  <c:v>-7.5608100000000003E-3</c:v>
                </c:pt>
                <c:pt idx="170619" formatCode="0.00E+00">
                  <c:v>-8.2955600000000004E-3</c:v>
                </c:pt>
                <c:pt idx="170620" formatCode="0.00E+00">
                  <c:v>-9.0362800000000007E-3</c:v>
                </c:pt>
                <c:pt idx="170621" formatCode="0.00E+00">
                  <c:v>-9.7834299999999992E-3</c:v>
                </c:pt>
                <c:pt idx="170622">
                  <c:v>-1.0537400000000001E-2</c:v>
                </c:pt>
                <c:pt idx="170623">
                  <c:v>-1.12987E-2</c:v>
                </c:pt>
                <c:pt idx="170624">
                  <c:v>-1.20676E-2</c:v>
                </c:pt>
                <c:pt idx="170625">
                  <c:v>-1.2844299999999999E-2</c:v>
                </c:pt>
                <c:pt idx="170626">
                  <c:v>-1.36293E-2</c:v>
                </c:pt>
                <c:pt idx="170627">
                  <c:v>-1.44227E-2</c:v>
                </c:pt>
                <c:pt idx="170628">
                  <c:v>-1.5224700000000001E-2</c:v>
                </c:pt>
                <c:pt idx="170629">
                  <c:v>-1.6035500000000001E-2</c:v>
                </c:pt>
                <c:pt idx="170630">
                  <c:v>-1.6855100000000001E-2</c:v>
                </c:pt>
                <c:pt idx="170631">
                  <c:v>-1.76837E-2</c:v>
                </c:pt>
                <c:pt idx="170632">
                  <c:v>-1.8521099999999999E-2</c:v>
                </c:pt>
                <c:pt idx="170633">
                  <c:v>-1.93674E-2</c:v>
                </c:pt>
                <c:pt idx="170634">
                  <c:v>-2.0222500000000001E-2</c:v>
                </c:pt>
                <c:pt idx="170635">
                  <c:v>-2.10861E-2</c:v>
                </c:pt>
                <c:pt idx="170636">
                  <c:v>-2.1958200000000001E-2</c:v>
                </c:pt>
                <c:pt idx="170637">
                  <c:v>-2.2838500000000001E-2</c:v>
                </c:pt>
                <c:pt idx="170638">
                  <c:v>-2.37266E-2</c:v>
                </c:pt>
                <c:pt idx="170639">
                  <c:v>-2.46222E-2</c:v>
                </c:pt>
                <c:pt idx="170640">
                  <c:v>-2.55248E-2</c:v>
                </c:pt>
                <c:pt idx="170641">
                  <c:v>-2.6434099999999999E-2</c:v>
                </c:pt>
                <c:pt idx="170642">
                  <c:v>-2.7349399999999999E-2</c:v>
                </c:pt>
                <c:pt idx="170643">
                  <c:v>-2.8270300000000002E-2</c:v>
                </c:pt>
                <c:pt idx="170644">
                  <c:v>-2.9196099999999999E-2</c:v>
                </c:pt>
                <c:pt idx="170645">
                  <c:v>-3.0126E-2</c:v>
                </c:pt>
                <c:pt idx="170646">
                  <c:v>-3.10595E-2</c:v>
                </c:pt>
                <c:pt idx="170647">
                  <c:v>-3.1995700000000002E-2</c:v>
                </c:pt>
                <c:pt idx="170648">
                  <c:v>-3.2933700000000003E-2</c:v>
                </c:pt>
                <c:pt idx="170649">
                  <c:v>-3.3872699999999999E-2</c:v>
                </c:pt>
                <c:pt idx="170650">
                  <c:v>-3.4811799999999997E-2</c:v>
                </c:pt>
                <c:pt idx="170651">
                  <c:v>-3.5749999999999997E-2</c:v>
                </c:pt>
                <c:pt idx="170652">
                  <c:v>-3.6686299999999998E-2</c:v>
                </c:pt>
                <c:pt idx="170653">
                  <c:v>-3.76195E-2</c:v>
                </c:pt>
                <c:pt idx="170654">
                  <c:v>-3.8548699999999998E-2</c:v>
                </c:pt>
                <c:pt idx="170655">
                  <c:v>-3.9472699999999999E-2</c:v>
                </c:pt>
                <c:pt idx="170656">
                  <c:v>-4.0390299999999997E-2</c:v>
                </c:pt>
                <c:pt idx="170657">
                  <c:v>-4.1300200000000002E-2</c:v>
                </c:pt>
                <c:pt idx="170658">
                  <c:v>-4.2201200000000001E-2</c:v>
                </c:pt>
                <c:pt idx="170659">
                  <c:v>-4.3092100000000001E-2</c:v>
                </c:pt>
                <c:pt idx="170660">
                  <c:v>-4.3971400000000001E-2</c:v>
                </c:pt>
                <c:pt idx="170661">
                  <c:v>-4.4838000000000003E-2</c:v>
                </c:pt>
                <c:pt idx="170662">
                  <c:v>-4.5690300000000003E-2</c:v>
                </c:pt>
                <c:pt idx="170663">
                  <c:v>-4.6527100000000002E-2</c:v>
                </c:pt>
                <c:pt idx="170664">
                  <c:v>-4.7346800000000001E-2</c:v>
                </c:pt>
                <c:pt idx="170665">
                  <c:v>-4.8148099999999999E-2</c:v>
                </c:pt>
                <c:pt idx="170666">
                  <c:v>-4.8929500000000001E-2</c:v>
                </c:pt>
                <c:pt idx="170667">
                  <c:v>-4.96896E-2</c:v>
                </c:pt>
                <c:pt idx="170668">
                  <c:v>-5.0426899999999997E-2</c:v>
                </c:pt>
                <c:pt idx="170669">
                  <c:v>-5.1139799999999999E-2</c:v>
                </c:pt>
                <c:pt idx="170670">
                  <c:v>-5.1826999999999998E-2</c:v>
                </c:pt>
                <c:pt idx="170671">
                  <c:v>-5.2486999999999999E-2</c:v>
                </c:pt>
                <c:pt idx="170672">
                  <c:v>-5.3118199999999997E-2</c:v>
                </c:pt>
                <c:pt idx="170673">
                  <c:v>-5.3719200000000002E-2</c:v>
                </c:pt>
                <c:pt idx="170674">
                  <c:v>-5.4288500000000003E-2</c:v>
                </c:pt>
                <c:pt idx="170675">
                  <c:v>-5.48248E-2</c:v>
                </c:pt>
                <c:pt idx="170676">
                  <c:v>-5.5326399999999998E-2</c:v>
                </c:pt>
                <c:pt idx="170677">
                  <c:v>-5.5792000000000001E-2</c:v>
                </c:pt>
                <c:pt idx="170678">
                  <c:v>-5.6220300000000001E-2</c:v>
                </c:pt>
                <c:pt idx="170679">
                  <c:v>-5.6609699999999999E-2</c:v>
                </c:pt>
                <c:pt idx="170680">
                  <c:v>-5.6959099999999999E-2</c:v>
                </c:pt>
                <c:pt idx="170681">
                  <c:v>-5.7266900000000003E-2</c:v>
                </c:pt>
                <c:pt idx="170682">
                  <c:v>-5.7532E-2</c:v>
                </c:pt>
                <c:pt idx="170683">
                  <c:v>-5.7753100000000002E-2</c:v>
                </c:pt>
                <c:pt idx="170684">
                  <c:v>-5.7928899999999998E-2</c:v>
                </c:pt>
                <c:pt idx="170685">
                  <c:v>-5.80583E-2</c:v>
                </c:pt>
                <c:pt idx="170686">
                  <c:v>-5.81401E-2</c:v>
                </c:pt>
                <c:pt idx="170687">
                  <c:v>-5.8173200000000001E-2</c:v>
                </c:pt>
                <c:pt idx="170688">
                  <c:v>-5.8156699999999999E-2</c:v>
                </c:pt>
                <c:pt idx="170689">
                  <c:v>-5.8089500000000002E-2</c:v>
                </c:pt>
                <c:pt idx="170690">
                  <c:v>-5.7970599999999997E-2</c:v>
                </c:pt>
                <c:pt idx="170691">
                  <c:v>-5.7799200000000002E-2</c:v>
                </c:pt>
                <c:pt idx="170692">
                  <c:v>-5.7574500000000001E-2</c:v>
                </c:pt>
                <c:pt idx="170693">
                  <c:v>-5.7295699999999998E-2</c:v>
                </c:pt>
                <c:pt idx="170694">
                  <c:v>-5.6962199999999998E-2</c:v>
                </c:pt>
                <c:pt idx="170695">
                  <c:v>-5.6573199999999997E-2</c:v>
                </c:pt>
                <c:pt idx="170696">
                  <c:v>-5.6128200000000003E-2</c:v>
                </c:pt>
                <c:pt idx="170697">
                  <c:v>-5.5626799999999997E-2</c:v>
                </c:pt>
                <c:pt idx="170698">
                  <c:v>-5.5068499999999999E-2</c:v>
                </c:pt>
                <c:pt idx="170699">
                  <c:v>-5.4453000000000001E-2</c:v>
                </c:pt>
                <c:pt idx="170700">
                  <c:v>-5.3779899999999999E-2</c:v>
                </c:pt>
                <c:pt idx="170701">
                  <c:v>-5.3049199999999998E-2</c:v>
                </c:pt>
                <c:pt idx="170702">
                  <c:v>-5.22607E-2</c:v>
                </c:pt>
                <c:pt idx="170703">
                  <c:v>-5.1414300000000003E-2</c:v>
                </c:pt>
                <c:pt idx="170704">
                  <c:v>-5.0510199999999998E-2</c:v>
                </c:pt>
                <c:pt idx="170705">
                  <c:v>-4.9548399999999999E-2</c:v>
                </c:pt>
                <c:pt idx="170706">
                  <c:v>-4.8529099999999999E-2</c:v>
                </c:pt>
                <c:pt idx="170707">
                  <c:v>-4.74527E-2</c:v>
                </c:pt>
                <c:pt idx="170708">
                  <c:v>-4.63195E-2</c:v>
                </c:pt>
                <c:pt idx="170709">
                  <c:v>-4.5129900000000001E-2</c:v>
                </c:pt>
                <c:pt idx="170710">
                  <c:v>-4.3884600000000003E-2</c:v>
                </c:pt>
                <c:pt idx="170711">
                  <c:v>-4.2584200000000003E-2</c:v>
                </c:pt>
                <c:pt idx="170712">
                  <c:v>-4.1229399999999999E-2</c:v>
                </c:pt>
                <c:pt idx="170713">
                  <c:v>-3.9820899999999999E-2</c:v>
                </c:pt>
                <c:pt idx="170714">
                  <c:v>-3.8359699999999997E-2</c:v>
                </c:pt>
                <c:pt idx="170715">
                  <c:v>-3.6846799999999999E-2</c:v>
                </c:pt>
                <c:pt idx="170716">
                  <c:v>-3.5283099999999998E-2</c:v>
                </c:pt>
                <c:pt idx="170717">
                  <c:v>-3.3669900000000003E-2</c:v>
                </c:pt>
                <c:pt idx="170718">
                  <c:v>-3.2008399999999999E-2</c:v>
                </c:pt>
                <c:pt idx="170719">
                  <c:v>-3.0299800000000002E-2</c:v>
                </c:pt>
                <c:pt idx="170720">
                  <c:v>-2.8545600000000001E-2</c:v>
                </c:pt>
                <c:pt idx="170721">
                  <c:v>-2.6747099999999999E-2</c:v>
                </c:pt>
                <c:pt idx="170722">
                  <c:v>-2.49061E-2</c:v>
                </c:pt>
                <c:pt idx="170723">
                  <c:v>-2.30239E-2</c:v>
                </c:pt>
                <c:pt idx="170724">
                  <c:v>-2.11025E-2</c:v>
                </c:pt>
                <c:pt idx="170725">
                  <c:v>-1.9143400000000001E-2</c:v>
                </c:pt>
                <c:pt idx="170726">
                  <c:v>-1.71486E-2</c:v>
                </c:pt>
                <c:pt idx="170727">
                  <c:v>-1.512E-2</c:v>
                </c:pt>
                <c:pt idx="170728">
                  <c:v>-1.3059400000000001E-2</c:v>
                </c:pt>
                <c:pt idx="170729">
                  <c:v>-1.0969E-2</c:v>
                </c:pt>
                <c:pt idx="170730" formatCode="0.00E+00">
                  <c:v>-8.8508600000000003E-3</c:v>
                </c:pt>
                <c:pt idx="170731" formatCode="0.00E+00">
                  <c:v>-6.7070899999999998E-3</c:v>
                </c:pt>
                <c:pt idx="170732" formatCode="0.00E+00">
                  <c:v>-4.5399200000000002E-3</c:v>
                </c:pt>
                <c:pt idx="170733" formatCode="0.00E+00">
                  <c:v>-2.3516100000000001E-3</c:v>
                </c:pt>
                <c:pt idx="170734" formatCode="0.00E+00">
                  <c:v>-1.44473E-4</c:v>
                </c:pt>
                <c:pt idx="170735" formatCode="0.00E+00">
                  <c:v>2.0791300000000002E-3</c:v>
                </c:pt>
                <c:pt idx="170736" formatCode="0.00E+00">
                  <c:v>4.3168099999999999E-3</c:v>
                </c:pt>
                <c:pt idx="170737" formatCode="0.00E+00">
                  <c:v>6.5661000000000001E-3</c:v>
                </c:pt>
                <c:pt idx="170738" formatCode="0.00E+00">
                  <c:v>8.8245400000000005E-3</c:v>
                </c:pt>
                <c:pt idx="170739">
                  <c:v>1.10896E-2</c:v>
                </c:pt>
                <c:pt idx="170740">
                  <c:v>1.3358699999999999E-2</c:v>
                </c:pt>
                <c:pt idx="170741">
                  <c:v>1.5629400000000002E-2</c:v>
                </c:pt>
                <c:pt idx="170742">
                  <c:v>1.7898899999999999E-2</c:v>
                </c:pt>
                <c:pt idx="170743">
                  <c:v>2.0164700000000001E-2</c:v>
                </c:pt>
                <c:pt idx="170744">
                  <c:v>2.2424199999999998E-2</c:v>
                </c:pt>
                <c:pt idx="170745">
                  <c:v>2.4674600000000001E-2</c:v>
                </c:pt>
                <c:pt idx="170746">
                  <c:v>2.6913400000000001E-2</c:v>
                </c:pt>
                <c:pt idx="170747">
                  <c:v>2.9137900000000001E-2</c:v>
                </c:pt>
                <c:pt idx="170748">
                  <c:v>3.1345400000000002E-2</c:v>
                </c:pt>
                <c:pt idx="170749">
                  <c:v>3.3533199999999999E-2</c:v>
                </c:pt>
                <c:pt idx="170750">
                  <c:v>3.5698800000000003E-2</c:v>
                </c:pt>
                <c:pt idx="170751">
                  <c:v>3.7839400000000002E-2</c:v>
                </c:pt>
                <c:pt idx="170752">
                  <c:v>3.9952399999999999E-2</c:v>
                </c:pt>
                <c:pt idx="170753">
                  <c:v>4.2035200000000002E-2</c:v>
                </c:pt>
                <c:pt idx="170754">
                  <c:v>4.4085199999999998E-2</c:v>
                </c:pt>
                <c:pt idx="170755">
                  <c:v>4.6099899999999999E-2</c:v>
                </c:pt>
                <c:pt idx="170756">
                  <c:v>4.80767E-2</c:v>
                </c:pt>
                <c:pt idx="170757">
                  <c:v>5.0013099999999998E-2</c:v>
                </c:pt>
                <c:pt idx="170758">
                  <c:v>5.19067E-2</c:v>
                </c:pt>
                <c:pt idx="170759">
                  <c:v>5.3754999999999997E-2</c:v>
                </c:pt>
                <c:pt idx="170760">
                  <c:v>5.55557E-2</c:v>
                </c:pt>
                <c:pt idx="170761">
                  <c:v>5.73064E-2</c:v>
                </c:pt>
                <c:pt idx="170762">
                  <c:v>5.9004800000000003E-2</c:v>
                </c:pt>
                <c:pt idx="170763">
                  <c:v>6.0648800000000003E-2</c:v>
                </c:pt>
                <c:pt idx="170764">
                  <c:v>6.2236199999999998E-2</c:v>
                </c:pt>
                <c:pt idx="170765">
                  <c:v>6.3764799999999996E-2</c:v>
                </c:pt>
                <c:pt idx="170766">
                  <c:v>6.5232700000000005E-2</c:v>
                </c:pt>
                <c:pt idx="170767">
                  <c:v>6.6637799999999997E-2</c:v>
                </c:pt>
                <c:pt idx="170768">
                  <c:v>6.7978300000000005E-2</c:v>
                </c:pt>
                <c:pt idx="170769">
                  <c:v>6.9252400000000006E-2</c:v>
                </c:pt>
                <c:pt idx="170770">
                  <c:v>7.0458400000000004E-2</c:v>
                </c:pt>
                <c:pt idx="170771">
                  <c:v>7.1594500000000005E-2</c:v>
                </c:pt>
                <c:pt idx="170772">
                  <c:v>7.2659199999999993E-2</c:v>
                </c:pt>
                <c:pt idx="170773">
                  <c:v>7.3650999999999994E-2</c:v>
                </c:pt>
                <c:pt idx="170774">
                  <c:v>7.4568499999999996E-2</c:v>
                </c:pt>
                <c:pt idx="170775">
                  <c:v>7.5410400000000002E-2</c:v>
                </c:pt>
                <c:pt idx="170776">
                  <c:v>7.6175599999999996E-2</c:v>
                </c:pt>
                <c:pt idx="170777">
                  <c:v>7.6862700000000006E-2</c:v>
                </c:pt>
                <c:pt idx="170778">
                  <c:v>7.7470999999999998E-2</c:v>
                </c:pt>
                <c:pt idx="170779">
                  <c:v>7.7999299999999994E-2</c:v>
                </c:pt>
                <c:pt idx="170780">
                  <c:v>7.8447000000000003E-2</c:v>
                </c:pt>
                <c:pt idx="170781">
                  <c:v>7.88132E-2</c:v>
                </c:pt>
                <c:pt idx="170782">
                  <c:v>7.9097399999999998E-2</c:v>
                </c:pt>
                <c:pt idx="170783">
                  <c:v>7.9298999999999994E-2</c:v>
                </c:pt>
                <c:pt idx="170784">
                  <c:v>7.9417600000000005E-2</c:v>
                </c:pt>
                <c:pt idx="170785">
                  <c:v>7.9452999999999996E-2</c:v>
                </c:pt>
                <c:pt idx="170786">
                  <c:v>7.94049E-2</c:v>
                </c:pt>
                <c:pt idx="170787">
                  <c:v>7.9273200000000002E-2</c:v>
                </c:pt>
                <c:pt idx="170788">
                  <c:v>7.9058000000000003E-2</c:v>
                </c:pt>
                <c:pt idx="170789">
                  <c:v>7.8759399999999993E-2</c:v>
                </c:pt>
                <c:pt idx="170790">
                  <c:v>7.8377500000000003E-2</c:v>
                </c:pt>
                <c:pt idx="170791">
                  <c:v>7.7912800000000004E-2</c:v>
                </c:pt>
                <c:pt idx="170792">
                  <c:v>7.7365699999999996E-2</c:v>
                </c:pt>
                <c:pt idx="170793">
                  <c:v>7.6736700000000005E-2</c:v>
                </c:pt>
                <c:pt idx="170794">
                  <c:v>7.60266E-2</c:v>
                </c:pt>
                <c:pt idx="170795">
                  <c:v>7.5235999999999997E-2</c:v>
                </c:pt>
                <c:pt idx="170796">
                  <c:v>7.4365799999999996E-2</c:v>
                </c:pt>
                <c:pt idx="170797">
                  <c:v>7.3417099999999999E-2</c:v>
                </c:pt>
                <c:pt idx="170798">
                  <c:v>7.2390800000000005E-2</c:v>
                </c:pt>
                <c:pt idx="170799">
                  <c:v>7.1288199999999996E-2</c:v>
                </c:pt>
                <c:pt idx="170800">
                  <c:v>7.0110500000000006E-2</c:v>
                </c:pt>
                <c:pt idx="170801">
                  <c:v>6.8859100000000006E-2</c:v>
                </c:pt>
                <c:pt idx="170802">
                  <c:v>6.7535499999999998E-2</c:v>
                </c:pt>
                <c:pt idx="170803">
                  <c:v>6.6141099999999994E-2</c:v>
                </c:pt>
                <c:pt idx="170804">
                  <c:v>6.4677799999999994E-2</c:v>
                </c:pt>
                <c:pt idx="170805">
                  <c:v>6.3147099999999998E-2</c:v>
                </c:pt>
                <c:pt idx="170806">
                  <c:v>6.1551000000000002E-2</c:v>
                </c:pt>
                <c:pt idx="170807">
                  <c:v>5.9891300000000001E-2</c:v>
                </c:pt>
                <c:pt idx="170808">
                  <c:v>5.8170100000000002E-2</c:v>
                </c:pt>
                <c:pt idx="170809">
                  <c:v>5.6389300000000003E-2</c:v>
                </c:pt>
                <c:pt idx="170810">
                  <c:v>5.4551200000000001E-2</c:v>
                </c:pt>
                <c:pt idx="170811">
                  <c:v>5.2657900000000001E-2</c:v>
                </c:pt>
                <c:pt idx="170812">
                  <c:v>5.0711699999999998E-2</c:v>
                </c:pt>
                <c:pt idx="170813">
                  <c:v>4.8715000000000001E-2</c:v>
                </c:pt>
                <c:pt idx="170814">
                  <c:v>4.6670200000000002E-2</c:v>
                </c:pt>
                <c:pt idx="170815">
                  <c:v>4.4579800000000003E-2</c:v>
                </c:pt>
                <c:pt idx="170816">
                  <c:v>4.2446299999999999E-2</c:v>
                </c:pt>
                <c:pt idx="170817">
                  <c:v>4.0272200000000001E-2</c:v>
                </c:pt>
                <c:pt idx="170818">
                  <c:v>3.8060200000000002E-2</c:v>
                </c:pt>
                <c:pt idx="170819">
                  <c:v>3.5812900000000002E-2</c:v>
                </c:pt>
                <c:pt idx="170820">
                  <c:v>3.3533100000000003E-2</c:v>
                </c:pt>
                <c:pt idx="170821">
                  <c:v>3.1223600000000001E-2</c:v>
                </c:pt>
                <c:pt idx="170822">
                  <c:v>2.8886999999999999E-2</c:v>
                </c:pt>
                <c:pt idx="170823">
                  <c:v>2.6526299999999999E-2</c:v>
                </c:pt>
                <c:pt idx="170824">
                  <c:v>2.4144100000000002E-2</c:v>
                </c:pt>
                <c:pt idx="170825">
                  <c:v>2.1743499999999999E-2</c:v>
                </c:pt>
                <c:pt idx="170826">
                  <c:v>1.9327199999999999E-2</c:v>
                </c:pt>
                <c:pt idx="170827">
                  <c:v>1.6898199999999999E-2</c:v>
                </c:pt>
                <c:pt idx="170828">
                  <c:v>1.44593E-2</c:v>
                </c:pt>
                <c:pt idx="170829">
                  <c:v>1.20134E-2</c:v>
                </c:pt>
                <c:pt idx="170830" formatCode="0.00E+00">
                  <c:v>9.5635300000000006E-3</c:v>
                </c:pt>
                <c:pt idx="170831" formatCode="0.00E+00">
                  <c:v>7.1124400000000003E-3</c:v>
                </c:pt>
                <c:pt idx="170832" formatCode="0.00E+00">
                  <c:v>4.6630600000000001E-3</c:v>
                </c:pt>
                <c:pt idx="170833" formatCode="0.00E+00">
                  <c:v>2.2182700000000001E-3</c:v>
                </c:pt>
                <c:pt idx="170834" formatCode="0.00E+00">
                  <c:v>-2.1907099999999999E-4</c:v>
                </c:pt>
                <c:pt idx="170835" formatCode="0.00E+00">
                  <c:v>-2.64613E-3</c:v>
                </c:pt>
                <c:pt idx="170836" formatCode="0.00E+00">
                  <c:v>-5.0600799999999998E-3</c:v>
                </c:pt>
                <c:pt idx="170837" formatCode="0.00E+00">
                  <c:v>-7.4581500000000002E-3</c:v>
                </c:pt>
                <c:pt idx="170838" formatCode="0.00E+00">
                  <c:v>-9.8375700000000003E-3</c:v>
                </c:pt>
                <c:pt idx="170839">
                  <c:v>-1.2195599999999999E-2</c:v>
                </c:pt>
                <c:pt idx="170840">
                  <c:v>-1.45296E-2</c:v>
                </c:pt>
                <c:pt idx="170841">
                  <c:v>-1.6836899999999998E-2</c:v>
                </c:pt>
                <c:pt idx="170842">
                  <c:v>-1.9115E-2</c:v>
                </c:pt>
                <c:pt idx="170843">
                  <c:v>-2.13612E-2</c:v>
                </c:pt>
                <c:pt idx="170844">
                  <c:v>-2.3573E-2</c:v>
                </c:pt>
                <c:pt idx="170845">
                  <c:v>-2.5748199999999999E-2</c:v>
                </c:pt>
                <c:pt idx="170846">
                  <c:v>-2.7884200000000001E-2</c:v>
                </c:pt>
                <c:pt idx="170847">
                  <c:v>-2.99787E-2</c:v>
                </c:pt>
                <c:pt idx="170848">
                  <c:v>-3.2029599999999998E-2</c:v>
                </c:pt>
                <c:pt idx="170849">
                  <c:v>-3.4034599999999998E-2</c:v>
                </c:pt>
                <c:pt idx="170850">
                  <c:v>-3.5991599999999999E-2</c:v>
                </c:pt>
                <c:pt idx="170851">
                  <c:v>-3.7898599999999998E-2</c:v>
                </c:pt>
                <c:pt idx="170852">
                  <c:v>-3.97536E-2</c:v>
                </c:pt>
                <c:pt idx="170853">
                  <c:v>-4.1554800000000003E-2</c:v>
                </c:pt>
                <c:pt idx="170854">
                  <c:v>-4.33003E-2</c:v>
                </c:pt>
                <c:pt idx="170855">
                  <c:v>-4.4988500000000001E-2</c:v>
                </c:pt>
                <c:pt idx="170856">
                  <c:v>-4.6617699999999998E-2</c:v>
                </c:pt>
                <c:pt idx="170857">
                  <c:v>-4.8186399999999997E-2</c:v>
                </c:pt>
                <c:pt idx="170858">
                  <c:v>-4.9693099999999997E-2</c:v>
                </c:pt>
                <c:pt idx="170859">
                  <c:v>-5.1136399999999999E-2</c:v>
                </c:pt>
                <c:pt idx="170860">
                  <c:v>-5.2515199999999998E-2</c:v>
                </c:pt>
                <c:pt idx="170861">
                  <c:v>-5.3828099999999997E-2</c:v>
                </c:pt>
                <c:pt idx="170862">
                  <c:v>-5.5074199999999997E-2</c:v>
                </c:pt>
                <c:pt idx="170863">
                  <c:v>-5.6252499999999997E-2</c:v>
                </c:pt>
                <c:pt idx="170864">
                  <c:v>-5.7362000000000003E-2</c:v>
                </c:pt>
                <c:pt idx="170865">
                  <c:v>-5.84019E-2</c:v>
                </c:pt>
                <c:pt idx="170866">
                  <c:v>-5.9371599999999997E-2</c:v>
                </c:pt>
                <c:pt idx="170867">
                  <c:v>-6.0270499999999998E-2</c:v>
                </c:pt>
                <c:pt idx="170868">
                  <c:v>-6.1098100000000002E-2</c:v>
                </c:pt>
                <c:pt idx="170869">
                  <c:v>-6.1853900000000003E-2</c:v>
                </c:pt>
                <c:pt idx="170870">
                  <c:v>-6.2537700000000002E-2</c:v>
                </c:pt>
                <c:pt idx="170871">
                  <c:v>-6.3149300000000005E-2</c:v>
                </c:pt>
                <c:pt idx="170872">
                  <c:v>-6.3688599999999998E-2</c:v>
                </c:pt>
                <c:pt idx="170873">
                  <c:v>-6.4155400000000001E-2</c:v>
                </c:pt>
                <c:pt idx="170874">
                  <c:v>-6.4550099999999999E-2</c:v>
                </c:pt>
                <c:pt idx="170875">
                  <c:v>-6.4872600000000002E-2</c:v>
                </c:pt>
                <c:pt idx="170876">
                  <c:v>-6.5123299999999995E-2</c:v>
                </c:pt>
                <c:pt idx="170877">
                  <c:v>-6.5302600000000002E-2</c:v>
                </c:pt>
                <c:pt idx="170878">
                  <c:v>-6.5410999999999997E-2</c:v>
                </c:pt>
                <c:pt idx="170879">
                  <c:v>-6.5448900000000004E-2</c:v>
                </c:pt>
                <c:pt idx="170880">
                  <c:v>-6.5417100000000006E-2</c:v>
                </c:pt>
                <c:pt idx="170881">
                  <c:v>-6.5316200000000005E-2</c:v>
                </c:pt>
                <c:pt idx="170882">
                  <c:v>-6.5147099999999999E-2</c:v>
                </c:pt>
                <c:pt idx="170883">
                  <c:v>-6.4910700000000002E-2</c:v>
                </c:pt>
                <c:pt idx="170884">
                  <c:v>-6.4607899999999996E-2</c:v>
                </c:pt>
                <c:pt idx="170885">
                  <c:v>-6.4239900000000003E-2</c:v>
                </c:pt>
                <c:pt idx="170886">
                  <c:v>-6.3807699999999995E-2</c:v>
                </c:pt>
                <c:pt idx="170887">
                  <c:v>-6.33127E-2</c:v>
                </c:pt>
                <c:pt idx="170888">
                  <c:v>-6.2756000000000006E-2</c:v>
                </c:pt>
                <c:pt idx="170889">
                  <c:v>-6.2139100000000003E-2</c:v>
                </c:pt>
                <c:pt idx="170890">
                  <c:v>-6.1463299999999998E-2</c:v>
                </c:pt>
                <c:pt idx="170891">
                  <c:v>-6.0730199999999998E-2</c:v>
                </c:pt>
                <c:pt idx="170892">
                  <c:v>-5.9941399999999999E-2</c:v>
                </c:pt>
                <c:pt idx="170893">
                  <c:v>-5.9098299999999999E-2</c:v>
                </c:pt>
                <c:pt idx="170894">
                  <c:v>-5.8202799999999999E-2</c:v>
                </c:pt>
                <c:pt idx="170895">
                  <c:v>-5.7256500000000002E-2</c:v>
                </c:pt>
                <c:pt idx="170896">
                  <c:v>-5.62613E-2</c:v>
                </c:pt>
                <c:pt idx="170897">
                  <c:v>-5.5218799999999998E-2</c:v>
                </c:pt>
                <c:pt idx="170898">
                  <c:v>-5.4131100000000001E-2</c:v>
                </c:pt>
                <c:pt idx="170899">
                  <c:v>-5.2999999999999999E-2</c:v>
                </c:pt>
                <c:pt idx="170900">
                  <c:v>-5.1827400000000003E-2</c:v>
                </c:pt>
                <c:pt idx="170901">
                  <c:v>-5.0615399999999998E-2</c:v>
                </c:pt>
                <c:pt idx="170902">
                  <c:v>-4.9365800000000001E-2</c:v>
                </c:pt>
                <c:pt idx="170903">
                  <c:v>-4.8080900000000003E-2</c:v>
                </c:pt>
                <c:pt idx="170904">
                  <c:v>-4.6762600000000001E-2</c:v>
                </c:pt>
                <c:pt idx="170905">
                  <c:v>-4.5413000000000002E-2</c:v>
                </c:pt>
                <c:pt idx="170906">
                  <c:v>-4.4034200000000003E-2</c:v>
                </c:pt>
                <c:pt idx="170907">
                  <c:v>-4.2628300000000001E-2</c:v>
                </c:pt>
                <c:pt idx="170908">
                  <c:v>-4.1197499999999998E-2</c:v>
                </c:pt>
                <c:pt idx="170909">
                  <c:v>-3.9743800000000003E-2</c:v>
                </c:pt>
                <c:pt idx="170910">
                  <c:v>-3.8269400000000002E-2</c:v>
                </c:pt>
                <c:pt idx="170911">
                  <c:v>-3.6776400000000001E-2</c:v>
                </c:pt>
                <c:pt idx="170912">
                  <c:v>-3.5267E-2</c:v>
                </c:pt>
                <c:pt idx="170913">
                  <c:v>-3.3743200000000001E-2</c:v>
                </c:pt>
                <c:pt idx="170914">
                  <c:v>-3.2207100000000002E-2</c:v>
                </c:pt>
                <c:pt idx="170915">
                  <c:v>-3.0661000000000001E-2</c:v>
                </c:pt>
                <c:pt idx="170916">
                  <c:v>-2.9106699999999999E-2</c:v>
                </c:pt>
                <c:pt idx="170917">
                  <c:v>-2.7546500000000002E-2</c:v>
                </c:pt>
                <c:pt idx="170918">
                  <c:v>-2.59822E-2</c:v>
                </c:pt>
                <c:pt idx="170919">
                  <c:v>-2.4416E-2</c:v>
                </c:pt>
                <c:pt idx="170920">
                  <c:v>-2.28498E-2</c:v>
                </c:pt>
                <c:pt idx="170921">
                  <c:v>-2.1285599999999998E-2</c:v>
                </c:pt>
                <c:pt idx="170922">
                  <c:v>-1.9725199999999998E-2</c:v>
                </c:pt>
                <c:pt idx="170923">
                  <c:v>-1.8170599999999999E-2</c:v>
                </c:pt>
                <c:pt idx="170924">
                  <c:v>-1.6623499999999999E-2</c:v>
                </c:pt>
                <c:pt idx="170925">
                  <c:v>-1.50858E-2</c:v>
                </c:pt>
                <c:pt idx="170926">
                  <c:v>-1.35593E-2</c:v>
                </c:pt>
                <c:pt idx="170927">
                  <c:v>-1.20456E-2</c:v>
                </c:pt>
                <c:pt idx="170928">
                  <c:v>-1.05463E-2</c:v>
                </c:pt>
                <c:pt idx="170929" formatCode="0.00E+00">
                  <c:v>-9.0631300000000008E-3</c:v>
                </c:pt>
                <c:pt idx="170930" formatCode="0.00E+00">
                  <c:v>-7.5975799999999996E-3</c:v>
                </c:pt>
                <c:pt idx="170931" formatCode="0.00E+00">
                  <c:v>-6.1511600000000001E-3</c:v>
                </c:pt>
                <c:pt idx="170932" formatCode="0.00E+00">
                  <c:v>-4.72529E-3</c:v>
                </c:pt>
                <c:pt idx="170933" formatCode="0.00E+00">
                  <c:v>-3.3213600000000002E-3</c:v>
                </c:pt>
                <c:pt idx="170934" formatCode="0.00E+00">
                  <c:v>-1.9406899999999999E-3</c:v>
                </c:pt>
                <c:pt idx="170935" formatCode="0.00E+00">
                  <c:v>-5.8452299999999999E-4</c:v>
                </c:pt>
                <c:pt idx="170936" formatCode="0.00E+00">
                  <c:v>7.4593399999999996E-4</c:v>
                </c:pt>
                <c:pt idx="170937" formatCode="0.00E+00">
                  <c:v>2.0495499999999998E-3</c:v>
                </c:pt>
                <c:pt idx="170938" formatCode="0.00E+00">
                  <c:v>3.32527E-3</c:v>
                </c:pt>
                <c:pt idx="170939" formatCode="0.00E+00">
                  <c:v>4.5720800000000001E-3</c:v>
                </c:pt>
                <c:pt idx="170940" formatCode="0.00E+00">
                  <c:v>5.7890499999999996E-3</c:v>
                </c:pt>
                <c:pt idx="170941" formatCode="0.00E+00">
                  <c:v>6.9753200000000001E-3</c:v>
                </c:pt>
                <c:pt idx="170942" formatCode="0.00E+00">
                  <c:v>8.1300899999999995E-3</c:v>
                </c:pt>
                <c:pt idx="170943" formatCode="0.00E+00">
                  <c:v>9.2526199999999996E-3</c:v>
                </c:pt>
                <c:pt idx="170944">
                  <c:v>1.0342199999999999E-2</c:v>
                </c:pt>
                <c:pt idx="170945">
                  <c:v>1.13984E-2</c:v>
                </c:pt>
                <c:pt idx="170946">
                  <c:v>1.2420499999999999E-2</c:v>
                </c:pt>
                <c:pt idx="170947">
                  <c:v>1.3408099999999999E-2</c:v>
                </c:pt>
                <c:pt idx="170948">
                  <c:v>1.4360899999999999E-2</c:v>
                </c:pt>
                <c:pt idx="170949">
                  <c:v>1.5278399999999999E-2</c:v>
                </c:pt>
                <c:pt idx="170950">
                  <c:v>1.6160500000000001E-2</c:v>
                </c:pt>
                <c:pt idx="170951">
                  <c:v>1.7007000000000001E-2</c:v>
                </c:pt>
                <c:pt idx="170952">
                  <c:v>1.7817699999999999E-2</c:v>
                </c:pt>
                <c:pt idx="170953">
                  <c:v>1.8592600000000001E-2</c:v>
                </c:pt>
                <c:pt idx="170954">
                  <c:v>1.9331600000000001E-2</c:v>
                </c:pt>
                <c:pt idx="170955">
                  <c:v>2.0034799999999998E-2</c:v>
                </c:pt>
                <c:pt idx="170956">
                  <c:v>2.0702499999999999E-2</c:v>
                </c:pt>
                <c:pt idx="170957">
                  <c:v>2.1334599999999999E-2</c:v>
                </c:pt>
                <c:pt idx="170958">
                  <c:v>2.1931599999999999E-2</c:v>
                </c:pt>
                <c:pt idx="170959">
                  <c:v>2.2493599999999999E-2</c:v>
                </c:pt>
                <c:pt idx="170960">
                  <c:v>2.3021099999999999E-2</c:v>
                </c:pt>
                <c:pt idx="170961">
                  <c:v>2.3514500000000001E-2</c:v>
                </c:pt>
                <c:pt idx="170962">
                  <c:v>2.3974200000000001E-2</c:v>
                </c:pt>
                <c:pt idx="170963">
                  <c:v>2.4400700000000001E-2</c:v>
                </c:pt>
                <c:pt idx="170964">
                  <c:v>2.47946E-2</c:v>
                </c:pt>
                <c:pt idx="170965">
                  <c:v>2.5156499999999998E-2</c:v>
                </c:pt>
                <c:pt idx="170966">
                  <c:v>2.5487099999999999E-2</c:v>
                </c:pt>
                <c:pt idx="170967">
                  <c:v>2.5787000000000001E-2</c:v>
                </c:pt>
                <c:pt idx="170968">
                  <c:v>2.6057E-2</c:v>
                </c:pt>
                <c:pt idx="170969">
                  <c:v>2.62978E-2</c:v>
                </c:pt>
                <c:pt idx="170970">
                  <c:v>2.6510300000000001E-2</c:v>
                </c:pt>
                <c:pt idx="170971">
                  <c:v>2.6695300000000002E-2</c:v>
                </c:pt>
                <c:pt idx="170972">
                  <c:v>2.6853700000000001E-2</c:v>
                </c:pt>
                <c:pt idx="170973">
                  <c:v>2.6986300000000001E-2</c:v>
                </c:pt>
                <c:pt idx="170974">
                  <c:v>2.7094E-2</c:v>
                </c:pt>
                <c:pt idx="170975">
                  <c:v>2.7177900000000001E-2</c:v>
                </c:pt>
                <c:pt idx="170976">
                  <c:v>2.72389E-2</c:v>
                </c:pt>
                <c:pt idx="170977">
                  <c:v>2.7277900000000001E-2</c:v>
                </c:pt>
                <c:pt idx="170978">
                  <c:v>2.7296000000000001E-2</c:v>
                </c:pt>
                <c:pt idx="170979">
                  <c:v>2.7294200000000001E-2</c:v>
                </c:pt>
                <c:pt idx="170980">
                  <c:v>2.72734E-2</c:v>
                </c:pt>
                <c:pt idx="170981">
                  <c:v>2.72348E-2</c:v>
                </c:pt>
                <c:pt idx="170982">
                  <c:v>2.71793E-2</c:v>
                </c:pt>
                <c:pt idx="170983">
                  <c:v>2.7108E-2</c:v>
                </c:pt>
                <c:pt idx="170984">
                  <c:v>2.7021900000000001E-2</c:v>
                </c:pt>
                <c:pt idx="170985">
                  <c:v>2.6922100000000001E-2</c:v>
                </c:pt>
                <c:pt idx="170986">
                  <c:v>2.68095E-2</c:v>
                </c:pt>
                <c:pt idx="170987">
                  <c:v>2.6685299999999999E-2</c:v>
                </c:pt>
                <c:pt idx="170988">
                  <c:v>2.6550299999999999E-2</c:v>
                </c:pt>
                <c:pt idx="170989">
                  <c:v>2.6405700000000001E-2</c:v>
                </c:pt>
                <c:pt idx="170990">
                  <c:v>2.6252299999999999E-2</c:v>
                </c:pt>
                <c:pt idx="170991">
                  <c:v>2.6091199999999998E-2</c:v>
                </c:pt>
                <c:pt idx="170992">
                  <c:v>2.5923399999999999E-2</c:v>
                </c:pt>
                <c:pt idx="170993">
                  <c:v>2.5749600000000001E-2</c:v>
                </c:pt>
                <c:pt idx="170994">
                  <c:v>2.5570900000000001E-2</c:v>
                </c:pt>
                <c:pt idx="170995">
                  <c:v>2.53882E-2</c:v>
                </c:pt>
                <c:pt idx="170996">
                  <c:v>2.5202200000000001E-2</c:v>
                </c:pt>
                <c:pt idx="170997">
                  <c:v>2.5013799999999999E-2</c:v>
                </c:pt>
                <c:pt idx="170998">
                  <c:v>2.48238E-2</c:v>
                </c:pt>
                <c:pt idx="170999">
                  <c:v>2.4632999999999999E-2</c:v>
                </c:pt>
                <c:pt idx="171000">
                  <c:v>2.4442100000000001E-2</c:v>
                </c:pt>
                <c:pt idx="171001">
                  <c:v>2.42518E-2</c:v>
                </c:pt>
                <c:pt idx="171002">
                  <c:v>2.4062699999999999E-2</c:v>
                </c:pt>
                <c:pt idx="171003">
                  <c:v>2.3875500000000001E-2</c:v>
                </c:pt>
                <c:pt idx="171004">
                  <c:v>2.3690800000000001E-2</c:v>
                </c:pt>
                <c:pt idx="171005">
                  <c:v>2.3508999999999999E-2</c:v>
                </c:pt>
                <c:pt idx="171006">
                  <c:v>2.3330799999999999E-2</c:v>
                </c:pt>
                <c:pt idx="171007">
                  <c:v>2.31565E-2</c:v>
                </c:pt>
                <c:pt idx="171008">
                  <c:v>2.2986699999999999E-2</c:v>
                </c:pt>
                <c:pt idx="171009">
                  <c:v>2.2821600000000001E-2</c:v>
                </c:pt>
                <c:pt idx="171010">
                  <c:v>2.2661500000000001E-2</c:v>
                </c:pt>
                <c:pt idx="171011">
                  <c:v>2.25069E-2</c:v>
                </c:pt>
                <c:pt idx="171012">
                  <c:v>2.2357800000000001E-2</c:v>
                </c:pt>
                <c:pt idx="171013">
                  <c:v>2.2214600000000001E-2</c:v>
                </c:pt>
                <c:pt idx="171014">
                  <c:v>2.20774E-2</c:v>
                </c:pt>
                <c:pt idx="171015">
                  <c:v>2.1946199999999999E-2</c:v>
                </c:pt>
                <c:pt idx="171016">
                  <c:v>2.18211E-2</c:v>
                </c:pt>
                <c:pt idx="171017">
                  <c:v>2.1702200000000001E-2</c:v>
                </c:pt>
                <c:pt idx="171018">
                  <c:v>2.1589500000000001E-2</c:v>
                </c:pt>
                <c:pt idx="171019">
                  <c:v>2.14827E-2</c:v>
                </c:pt>
                <c:pt idx="171020">
                  <c:v>2.1381899999999999E-2</c:v>
                </c:pt>
                <c:pt idx="171021">
                  <c:v>2.1286900000000001E-2</c:v>
                </c:pt>
                <c:pt idx="171022">
                  <c:v>2.1197500000000001E-2</c:v>
                </c:pt>
                <c:pt idx="171023">
                  <c:v>2.1113300000000002E-2</c:v>
                </c:pt>
                <c:pt idx="171024">
                  <c:v>2.1034299999999999E-2</c:v>
                </c:pt>
                <c:pt idx="171025">
                  <c:v>2.09599E-2</c:v>
                </c:pt>
                <c:pt idx="171026">
                  <c:v>2.0889899999999999E-2</c:v>
                </c:pt>
                <c:pt idx="171027">
                  <c:v>2.08238E-2</c:v>
                </c:pt>
                <c:pt idx="171028">
                  <c:v>2.07612E-2</c:v>
                </c:pt>
                <c:pt idx="171029">
                  <c:v>2.07017E-2</c:v>
                </c:pt>
                <c:pt idx="171030">
                  <c:v>2.0644699999999998E-2</c:v>
                </c:pt>
                <c:pt idx="171031">
                  <c:v>2.0589699999999999E-2</c:v>
                </c:pt>
                <c:pt idx="171032">
                  <c:v>2.0536100000000002E-2</c:v>
                </c:pt>
                <c:pt idx="171033">
                  <c:v>2.0483299999999999E-2</c:v>
                </c:pt>
                <c:pt idx="171034">
                  <c:v>2.04307E-2</c:v>
                </c:pt>
                <c:pt idx="171035">
                  <c:v>2.0377599999999999E-2</c:v>
                </c:pt>
                <c:pt idx="171036">
                  <c:v>2.0323399999999998E-2</c:v>
                </c:pt>
                <c:pt idx="171037">
                  <c:v>2.0267299999999999E-2</c:v>
                </c:pt>
                <c:pt idx="171038">
                  <c:v>2.02087E-2</c:v>
                </c:pt>
                <c:pt idx="171039">
                  <c:v>2.0146799999999999E-2</c:v>
                </c:pt>
                <c:pt idx="171040">
                  <c:v>2.0080799999999999E-2</c:v>
                </c:pt>
                <c:pt idx="171041">
                  <c:v>2.001E-2</c:v>
                </c:pt>
                <c:pt idx="171042">
                  <c:v>1.9933599999999999E-2</c:v>
                </c:pt>
                <c:pt idx="171043">
                  <c:v>1.9850799999999998E-2</c:v>
                </c:pt>
                <c:pt idx="171044">
                  <c:v>1.9760799999999999E-2</c:v>
                </c:pt>
                <c:pt idx="171045">
                  <c:v>1.9662900000000001E-2</c:v>
                </c:pt>
                <c:pt idx="171046">
                  <c:v>1.95561E-2</c:v>
                </c:pt>
                <c:pt idx="171047">
                  <c:v>1.94398E-2</c:v>
                </c:pt>
                <c:pt idx="171048">
                  <c:v>1.93131E-2</c:v>
                </c:pt>
                <c:pt idx="171049">
                  <c:v>1.91752E-2</c:v>
                </c:pt>
                <c:pt idx="171050">
                  <c:v>1.9025299999999998E-2</c:v>
                </c:pt>
                <c:pt idx="171051">
                  <c:v>1.88627E-2</c:v>
                </c:pt>
                <c:pt idx="171052">
                  <c:v>1.8686500000000002E-2</c:v>
                </c:pt>
                <c:pt idx="171053">
                  <c:v>1.8495999999999999E-2</c:v>
                </c:pt>
                <c:pt idx="171054">
                  <c:v>1.8290500000000001E-2</c:v>
                </c:pt>
                <c:pt idx="171055">
                  <c:v>1.8069200000000001E-2</c:v>
                </c:pt>
                <c:pt idx="171056">
                  <c:v>1.7831400000000001E-2</c:v>
                </c:pt>
                <c:pt idx="171057">
                  <c:v>1.7576499999999998E-2</c:v>
                </c:pt>
                <c:pt idx="171058">
                  <c:v>1.7303700000000002E-2</c:v>
                </c:pt>
                <c:pt idx="171059">
                  <c:v>1.70125E-2</c:v>
                </c:pt>
                <c:pt idx="171060">
                  <c:v>1.67023E-2</c:v>
                </c:pt>
                <c:pt idx="171061">
                  <c:v>1.6372299999999999E-2</c:v>
                </c:pt>
                <c:pt idx="171062">
                  <c:v>1.60222E-2</c:v>
                </c:pt>
                <c:pt idx="171063">
                  <c:v>1.5651399999999999E-2</c:v>
                </c:pt>
                <c:pt idx="171064">
                  <c:v>1.52595E-2</c:v>
                </c:pt>
                <c:pt idx="171065">
                  <c:v>1.4845799999999999E-2</c:v>
                </c:pt>
                <c:pt idx="171066">
                  <c:v>1.44102E-2</c:v>
                </c:pt>
                <c:pt idx="171067">
                  <c:v>1.39522E-2</c:v>
                </c:pt>
                <c:pt idx="171068">
                  <c:v>1.3471500000000001E-2</c:v>
                </c:pt>
                <c:pt idx="171069">
                  <c:v>1.29678E-2</c:v>
                </c:pt>
                <c:pt idx="171070">
                  <c:v>1.2441000000000001E-2</c:v>
                </c:pt>
                <c:pt idx="171071">
                  <c:v>1.1890700000000001E-2</c:v>
                </c:pt>
                <c:pt idx="171072">
                  <c:v>1.13169E-2</c:v>
                </c:pt>
                <c:pt idx="171073">
                  <c:v>1.07195E-2</c:v>
                </c:pt>
                <c:pt idx="171074">
                  <c:v>1.00985E-2</c:v>
                </c:pt>
                <c:pt idx="171075" formatCode="0.00E+00">
                  <c:v>9.4537700000000002E-3</c:v>
                </c:pt>
                <c:pt idx="171076" formatCode="0.00E+00">
                  <c:v>8.7854999999999999E-3</c:v>
                </c:pt>
                <c:pt idx="171077" formatCode="0.00E+00">
                  <c:v>8.0937700000000001E-3</c:v>
                </c:pt>
                <c:pt idx="171078" formatCode="0.00E+00">
                  <c:v>7.37873E-3</c:v>
                </c:pt>
                <c:pt idx="171079" formatCode="0.00E+00">
                  <c:v>6.6406199999999999E-3</c:v>
                </c:pt>
                <c:pt idx="171080" formatCode="0.00E+00">
                  <c:v>5.8797099999999998E-3</c:v>
                </c:pt>
                <c:pt idx="171081" formatCode="0.00E+00">
                  <c:v>5.0962999999999998E-3</c:v>
                </c:pt>
                <c:pt idx="171082" formatCode="0.00E+00">
                  <c:v>4.2908E-3</c:v>
                </c:pt>
                <c:pt idx="171083" formatCode="0.00E+00">
                  <c:v>3.4636200000000002E-3</c:v>
                </c:pt>
                <c:pt idx="171084" formatCode="0.00E+00">
                  <c:v>2.6152599999999999E-3</c:v>
                </c:pt>
                <c:pt idx="171085" formatCode="0.00E+00">
                  <c:v>1.74624E-3</c:v>
                </c:pt>
                <c:pt idx="171086" formatCode="0.00E+00">
                  <c:v>8.5717499999999995E-4</c:v>
                </c:pt>
                <c:pt idx="171087" formatCode="0.00E+00">
                  <c:v>-5.1304699999999997E-5</c:v>
                </c:pt>
                <c:pt idx="171088" formatCode="0.00E+00">
                  <c:v>-9.7849900000000008E-4</c:v>
                </c:pt>
                <c:pt idx="171089" formatCode="0.00E+00">
                  <c:v>-1.92366E-3</c:v>
                </c:pt>
                <c:pt idx="171090" formatCode="0.00E+00">
                  <c:v>-2.8859900000000002E-3</c:v>
                </c:pt>
                <c:pt idx="171091" formatCode="0.00E+00">
                  <c:v>-3.8646399999999999E-3</c:v>
                </c:pt>
                <c:pt idx="171092" formatCode="0.00E+00">
                  <c:v>-4.8587099999999996E-3</c:v>
                </c:pt>
                <c:pt idx="171093" formatCode="0.00E+00">
                  <c:v>-5.8672500000000001E-3</c:v>
                </c:pt>
                <c:pt idx="171094" formatCode="0.00E+00">
                  <c:v>-6.8892800000000002E-3</c:v>
                </c:pt>
                <c:pt idx="171095" formatCode="0.00E+00">
                  <c:v>-7.9237500000000002E-3</c:v>
                </c:pt>
                <c:pt idx="171096" formatCode="0.00E+00">
                  <c:v>-8.9695899999999995E-3</c:v>
                </c:pt>
                <c:pt idx="171097">
                  <c:v>-1.00257E-2</c:v>
                </c:pt>
                <c:pt idx="171098">
                  <c:v>-1.10908E-2</c:v>
                </c:pt>
                <c:pt idx="171099">
                  <c:v>-1.2163800000000001E-2</c:v>
                </c:pt>
                <c:pt idx="171100">
                  <c:v>-1.32435E-2</c:v>
                </c:pt>
                <c:pt idx="171101">
                  <c:v>-1.43284E-2</c:v>
                </c:pt>
                <c:pt idx="171102">
                  <c:v>-1.5417500000000001E-2</c:v>
                </c:pt>
                <c:pt idx="171103">
                  <c:v>-1.6509099999999999E-2</c:v>
                </c:pt>
                <c:pt idx="171104">
                  <c:v>-1.7602199999999998E-2</c:v>
                </c:pt>
                <c:pt idx="171105">
                  <c:v>-1.8695099999999999E-2</c:v>
                </c:pt>
                <c:pt idx="171106">
                  <c:v>-1.9786499999999999E-2</c:v>
                </c:pt>
                <c:pt idx="171107">
                  <c:v>-2.0874899999999998E-2</c:v>
                </c:pt>
                <c:pt idx="171108">
                  <c:v>-2.19589E-2</c:v>
                </c:pt>
                <c:pt idx="171109">
                  <c:v>-2.3036899999999999E-2</c:v>
                </c:pt>
                <c:pt idx="171110">
                  <c:v>-2.41075E-2</c:v>
                </c:pt>
                <c:pt idx="171111">
                  <c:v>-2.51691E-2</c:v>
                </c:pt>
                <c:pt idx="171112">
                  <c:v>-2.6220199999999999E-2</c:v>
                </c:pt>
                <c:pt idx="171113">
                  <c:v>-2.72593E-2</c:v>
                </c:pt>
                <c:pt idx="171114">
                  <c:v>-2.8284799999999999E-2</c:v>
                </c:pt>
                <c:pt idx="171115">
                  <c:v>-2.92952E-2</c:v>
                </c:pt>
                <c:pt idx="171116">
                  <c:v>-3.0288900000000001E-2</c:v>
                </c:pt>
                <c:pt idx="171117">
                  <c:v>-3.1264300000000002E-2</c:v>
                </c:pt>
                <c:pt idx="171118">
                  <c:v>-3.2219999999999999E-2</c:v>
                </c:pt>
                <c:pt idx="171119">
                  <c:v>-3.3154400000000001E-2</c:v>
                </c:pt>
                <c:pt idx="171120">
                  <c:v>-3.4065900000000003E-2</c:v>
                </c:pt>
                <c:pt idx="171121">
                  <c:v>-3.4953100000000001E-2</c:v>
                </c:pt>
                <c:pt idx="171122">
                  <c:v>-3.5814400000000003E-2</c:v>
                </c:pt>
                <c:pt idx="171123">
                  <c:v>-3.6648399999999998E-2</c:v>
                </c:pt>
                <c:pt idx="171124">
                  <c:v>-3.7453699999999999E-2</c:v>
                </c:pt>
                <c:pt idx="171125">
                  <c:v>-3.8228699999999997E-2</c:v>
                </c:pt>
                <c:pt idx="171126">
                  <c:v>-3.8972199999999999E-2</c:v>
                </c:pt>
                <c:pt idx="171127">
                  <c:v>-3.9682599999999998E-2</c:v>
                </c:pt>
                <c:pt idx="171128">
                  <c:v>-4.03588E-2</c:v>
                </c:pt>
                <c:pt idx="171129">
                  <c:v>-4.0999300000000002E-2</c:v>
                </c:pt>
                <c:pt idx="171130">
                  <c:v>-4.1602800000000002E-2</c:v>
                </c:pt>
                <c:pt idx="171131">
                  <c:v>-4.2168299999999999E-2</c:v>
                </c:pt>
                <c:pt idx="171132">
                  <c:v>-4.26944E-2</c:v>
                </c:pt>
                <c:pt idx="171133">
                  <c:v>-4.3180099999999999E-2</c:v>
                </c:pt>
                <c:pt idx="171134">
                  <c:v>-4.3624200000000002E-2</c:v>
                </c:pt>
                <c:pt idx="171135">
                  <c:v>-4.4025700000000001E-2</c:v>
                </c:pt>
                <c:pt idx="171136">
                  <c:v>-4.4383499999999999E-2</c:v>
                </c:pt>
                <c:pt idx="171137">
                  <c:v>-4.4696899999999998E-2</c:v>
                </c:pt>
                <c:pt idx="171138">
                  <c:v>-4.4964700000000003E-2</c:v>
                </c:pt>
                <c:pt idx="171139">
                  <c:v>-4.5186299999999999E-2</c:v>
                </c:pt>
                <c:pt idx="171140">
                  <c:v>-4.5360900000000003E-2</c:v>
                </c:pt>
                <c:pt idx="171141">
                  <c:v>-4.5487699999999999E-2</c:v>
                </c:pt>
                <c:pt idx="171142">
                  <c:v>-4.5566000000000002E-2</c:v>
                </c:pt>
                <c:pt idx="171143">
                  <c:v>-4.5595400000000001E-2</c:v>
                </c:pt>
                <c:pt idx="171144">
                  <c:v>-4.5575299999999999E-2</c:v>
                </c:pt>
                <c:pt idx="171145">
                  <c:v>-4.5505200000000003E-2</c:v>
                </c:pt>
                <c:pt idx="171146">
                  <c:v>-4.5384800000000003E-2</c:v>
                </c:pt>
                <c:pt idx="171147">
                  <c:v>-4.5213700000000002E-2</c:v>
                </c:pt>
                <c:pt idx="171148">
                  <c:v>-4.4991700000000003E-2</c:v>
                </c:pt>
                <c:pt idx="171149">
                  <c:v>-4.4718599999999997E-2</c:v>
                </c:pt>
                <c:pt idx="171150">
                  <c:v>-4.4394299999999998E-2</c:v>
                </c:pt>
                <c:pt idx="171151">
                  <c:v>-4.40189E-2</c:v>
                </c:pt>
                <c:pt idx="171152">
                  <c:v>-4.3592199999999998E-2</c:v>
                </c:pt>
                <c:pt idx="171153">
                  <c:v>-4.3114600000000003E-2</c:v>
                </c:pt>
                <c:pt idx="171154">
                  <c:v>-4.2585999999999999E-2</c:v>
                </c:pt>
                <c:pt idx="171155">
                  <c:v>-4.20069E-2</c:v>
                </c:pt>
                <c:pt idx="171156">
                  <c:v>-4.13776E-2</c:v>
                </c:pt>
                <c:pt idx="171157">
                  <c:v>-4.0698400000000003E-2</c:v>
                </c:pt>
                <c:pt idx="171158">
                  <c:v>-3.9969900000000003E-2</c:v>
                </c:pt>
                <c:pt idx="171159">
                  <c:v>-3.9192600000000001E-2</c:v>
                </c:pt>
                <c:pt idx="171160">
                  <c:v>-3.8367199999999997E-2</c:v>
                </c:pt>
                <c:pt idx="171161">
                  <c:v>-3.7494300000000001E-2</c:v>
                </c:pt>
                <c:pt idx="171162">
                  <c:v>-3.65749E-2</c:v>
                </c:pt>
                <c:pt idx="171163">
                  <c:v>-3.5609599999999998E-2</c:v>
                </c:pt>
                <c:pt idx="171164">
                  <c:v>-3.4599499999999998E-2</c:v>
                </c:pt>
                <c:pt idx="171165">
                  <c:v>-3.3545499999999999E-2</c:v>
                </c:pt>
                <c:pt idx="171166">
                  <c:v>-3.2448699999999997E-2</c:v>
                </c:pt>
                <c:pt idx="171167">
                  <c:v>-3.1310200000000003E-2</c:v>
                </c:pt>
                <c:pt idx="171168">
                  <c:v>-3.01313E-2</c:v>
                </c:pt>
                <c:pt idx="171169">
                  <c:v>-2.8913100000000001E-2</c:v>
                </c:pt>
                <c:pt idx="171170">
                  <c:v>-2.76571E-2</c:v>
                </c:pt>
                <c:pt idx="171171">
                  <c:v>-2.6364499999999999E-2</c:v>
                </c:pt>
                <c:pt idx="171172">
                  <c:v>-2.5036900000000001E-2</c:v>
                </c:pt>
                <c:pt idx="171173">
                  <c:v>-2.3675700000000001E-2</c:v>
                </c:pt>
                <c:pt idx="171174">
                  <c:v>-2.2282400000000001E-2</c:v>
                </c:pt>
                <c:pt idx="171175">
                  <c:v>-2.08588E-2</c:v>
                </c:pt>
                <c:pt idx="171176">
                  <c:v>-1.9406400000000001E-2</c:v>
                </c:pt>
                <c:pt idx="171177">
                  <c:v>-1.7926999999999998E-2</c:v>
                </c:pt>
                <c:pt idx="171178">
                  <c:v>-1.6422300000000001E-2</c:v>
                </c:pt>
                <c:pt idx="171179">
                  <c:v>-1.48941E-2</c:v>
                </c:pt>
                <c:pt idx="171180">
                  <c:v>-1.33443E-2</c:v>
                </c:pt>
                <c:pt idx="171181">
                  <c:v>-1.17746E-2</c:v>
                </c:pt>
                <c:pt idx="171182">
                  <c:v>-1.0187099999999999E-2</c:v>
                </c:pt>
                <c:pt idx="171183" formatCode="0.00E+00">
                  <c:v>-8.5837299999999995E-3</c:v>
                </c:pt>
                <c:pt idx="171184" formatCode="0.00E+00">
                  <c:v>-6.9663700000000004E-3</c:v>
                </c:pt>
                <c:pt idx="171185" formatCode="0.00E+00">
                  <c:v>-5.3370700000000002E-3</c:v>
                </c:pt>
                <c:pt idx="171186" formatCode="0.00E+00">
                  <c:v>-3.6978499999999999E-3</c:v>
                </c:pt>
                <c:pt idx="171187" formatCode="0.00E+00">
                  <c:v>-2.0507699999999999E-3</c:v>
                </c:pt>
                <c:pt idx="171188" formatCode="0.00E+00">
                  <c:v>-3.97892E-4</c:v>
                </c:pt>
                <c:pt idx="171189" formatCode="0.00E+00">
                  <c:v>1.2587099999999999E-3</c:v>
                </c:pt>
                <c:pt idx="171190" formatCode="0.00E+00">
                  <c:v>2.9169299999999999E-3</c:v>
                </c:pt>
                <c:pt idx="171191" formatCode="0.00E+00">
                  <c:v>4.5746600000000004E-3</c:v>
                </c:pt>
                <c:pt idx="171192" formatCode="0.00E+00">
                  <c:v>6.2298099999999997E-3</c:v>
                </c:pt>
                <c:pt idx="171193" formatCode="0.00E+00">
                  <c:v>7.88026E-3</c:v>
                </c:pt>
                <c:pt idx="171194" formatCode="0.00E+00">
                  <c:v>9.5239000000000001E-3</c:v>
                </c:pt>
                <c:pt idx="171195">
                  <c:v>1.1158599999999999E-2</c:v>
                </c:pt>
                <c:pt idx="171196">
                  <c:v>1.27823E-2</c:v>
                </c:pt>
                <c:pt idx="171197">
                  <c:v>1.43929E-2</c:v>
                </c:pt>
                <c:pt idx="171198">
                  <c:v>1.5988200000000001E-2</c:v>
                </c:pt>
                <c:pt idx="171199">
                  <c:v>1.7566399999999999E-2</c:v>
                </c:pt>
                <c:pt idx="171200">
                  <c:v>1.9125199999999998E-2</c:v>
                </c:pt>
                <c:pt idx="171201">
                  <c:v>2.0662699999999999E-2</c:v>
                </c:pt>
                <c:pt idx="171202">
                  <c:v>2.2176899999999999E-2</c:v>
                </c:pt>
                <c:pt idx="171203">
                  <c:v>2.3665800000000001E-2</c:v>
                </c:pt>
                <c:pt idx="171204">
                  <c:v>2.5127500000000001E-2</c:v>
                </c:pt>
                <c:pt idx="171205">
                  <c:v>2.65601E-2</c:v>
                </c:pt>
                <c:pt idx="171206">
                  <c:v>2.7961699999999999E-2</c:v>
                </c:pt>
                <c:pt idx="171207">
                  <c:v>2.9330599999999998E-2</c:v>
                </c:pt>
                <c:pt idx="171208">
                  <c:v>3.0664799999999999E-2</c:v>
                </c:pt>
                <c:pt idx="171209">
                  <c:v>3.1962699999999997E-2</c:v>
                </c:pt>
                <c:pt idx="171210">
                  <c:v>3.3222700000000001E-2</c:v>
                </c:pt>
                <c:pt idx="171211">
                  <c:v>3.4443000000000001E-2</c:v>
                </c:pt>
                <c:pt idx="171212">
                  <c:v>3.5622099999999997E-2</c:v>
                </c:pt>
                <c:pt idx="171213">
                  <c:v>3.67585E-2</c:v>
                </c:pt>
                <c:pt idx="171214">
                  <c:v>3.7850700000000001E-2</c:v>
                </c:pt>
                <c:pt idx="171215">
                  <c:v>3.8897300000000003E-2</c:v>
                </c:pt>
                <c:pt idx="171216">
                  <c:v>3.9897000000000002E-2</c:v>
                </c:pt>
                <c:pt idx="171217">
                  <c:v>4.0848500000000003E-2</c:v>
                </c:pt>
                <c:pt idx="171218">
                  <c:v>4.1750500000000003E-2</c:v>
                </c:pt>
                <c:pt idx="171219">
                  <c:v>4.2602000000000001E-2</c:v>
                </c:pt>
                <c:pt idx="171220">
                  <c:v>4.34019E-2</c:v>
                </c:pt>
                <c:pt idx="171221">
                  <c:v>4.4149099999999997E-2</c:v>
                </c:pt>
                <c:pt idx="171222">
                  <c:v>4.4842800000000002E-2</c:v>
                </c:pt>
                <c:pt idx="171223">
                  <c:v>4.5482000000000002E-2</c:v>
                </c:pt>
                <c:pt idx="171224">
                  <c:v>4.6066200000000002E-2</c:v>
                </c:pt>
                <c:pt idx="171225">
                  <c:v>4.6594400000000001E-2</c:v>
                </c:pt>
                <c:pt idx="171226">
                  <c:v>4.7066200000000002E-2</c:v>
                </c:pt>
                <c:pt idx="171227">
                  <c:v>4.7480899999999999E-2</c:v>
                </c:pt>
                <c:pt idx="171228">
                  <c:v>4.7838199999999997E-2</c:v>
                </c:pt>
                <c:pt idx="171229">
                  <c:v>4.8137600000000003E-2</c:v>
                </c:pt>
                <c:pt idx="171230">
                  <c:v>4.8378900000000002E-2</c:v>
                </c:pt>
                <c:pt idx="171231">
                  <c:v>4.8561899999999998E-2</c:v>
                </c:pt>
                <c:pt idx="171232">
                  <c:v>4.8686300000000002E-2</c:v>
                </c:pt>
                <c:pt idx="171233">
                  <c:v>4.8752299999999998E-2</c:v>
                </c:pt>
                <c:pt idx="171234">
                  <c:v>4.8759700000000003E-2</c:v>
                </c:pt>
                <c:pt idx="171235">
                  <c:v>4.8708799999999997E-2</c:v>
                </c:pt>
                <c:pt idx="171236">
                  <c:v>4.8599799999999999E-2</c:v>
                </c:pt>
                <c:pt idx="171237">
                  <c:v>4.8432799999999998E-2</c:v>
                </c:pt>
                <c:pt idx="171238">
                  <c:v>4.8208399999999998E-2</c:v>
                </c:pt>
                <c:pt idx="171239">
                  <c:v>4.7926799999999999E-2</c:v>
                </c:pt>
                <c:pt idx="171240">
                  <c:v>4.7588800000000001E-2</c:v>
                </c:pt>
                <c:pt idx="171241">
                  <c:v>4.7194800000000002E-2</c:v>
                </c:pt>
                <c:pt idx="171242">
                  <c:v>4.6745500000000002E-2</c:v>
                </c:pt>
                <c:pt idx="171243">
                  <c:v>4.6241699999999997E-2</c:v>
                </c:pt>
                <c:pt idx="171244">
                  <c:v>4.5684299999999997E-2</c:v>
                </c:pt>
                <c:pt idx="171245">
                  <c:v>4.5074099999999999E-2</c:v>
                </c:pt>
                <c:pt idx="171246">
                  <c:v>4.4412199999999999E-2</c:v>
                </c:pt>
                <c:pt idx="171247">
                  <c:v>4.3699500000000002E-2</c:v>
                </c:pt>
                <c:pt idx="171248">
                  <c:v>4.2937299999999998E-2</c:v>
                </c:pt>
                <c:pt idx="171249">
                  <c:v>4.21266E-2</c:v>
                </c:pt>
                <c:pt idx="171250">
                  <c:v>4.1268899999999997E-2</c:v>
                </c:pt>
                <c:pt idx="171251">
                  <c:v>4.03653E-2</c:v>
                </c:pt>
                <c:pt idx="171252">
                  <c:v>3.9417199999999999E-2</c:v>
                </c:pt>
                <c:pt idx="171253">
                  <c:v>3.8426200000000001E-2</c:v>
                </c:pt>
                <c:pt idx="171254">
                  <c:v>3.7393700000000002E-2</c:v>
                </c:pt>
                <c:pt idx="171255">
                  <c:v>3.6321199999999998E-2</c:v>
                </c:pt>
                <c:pt idx="171256">
                  <c:v>3.5210499999999999E-2</c:v>
                </c:pt>
                <c:pt idx="171257">
                  <c:v>3.4063000000000003E-2</c:v>
                </c:pt>
                <c:pt idx="171258">
                  <c:v>3.2880600000000003E-2</c:v>
                </c:pt>
                <c:pt idx="171259">
                  <c:v>3.1664900000000003E-2</c:v>
                </c:pt>
                <c:pt idx="171260">
                  <c:v>3.0417799999999998E-2</c:v>
                </c:pt>
                <c:pt idx="171261">
                  <c:v>2.91411E-2</c:v>
                </c:pt>
                <c:pt idx="171262">
                  <c:v>2.7836699999999999E-2</c:v>
                </c:pt>
                <c:pt idx="171263">
                  <c:v>2.6506399999999999E-2</c:v>
                </c:pt>
                <c:pt idx="171264">
                  <c:v>2.51522E-2</c:v>
                </c:pt>
                <c:pt idx="171265">
                  <c:v>2.3775999999999999E-2</c:v>
                </c:pt>
                <c:pt idx="171266">
                  <c:v>2.2379799999999998E-2</c:v>
                </c:pt>
                <c:pt idx="171267">
                  <c:v>2.09657E-2</c:v>
                </c:pt>
                <c:pt idx="171268">
                  <c:v>1.9535500000000001E-2</c:v>
                </c:pt>
                <c:pt idx="171269">
                  <c:v>1.8091400000000001E-2</c:v>
                </c:pt>
                <c:pt idx="171270">
                  <c:v>1.6635400000000002E-2</c:v>
                </c:pt>
                <c:pt idx="171271">
                  <c:v>1.5169500000000001E-2</c:v>
                </c:pt>
                <c:pt idx="171272">
                  <c:v>1.3695799999999999E-2</c:v>
                </c:pt>
                <c:pt idx="171273">
                  <c:v>1.2216299999999999E-2</c:v>
                </c:pt>
                <c:pt idx="171274">
                  <c:v>1.0733100000000001E-2</c:v>
                </c:pt>
                <c:pt idx="171275" formatCode="0.00E+00">
                  <c:v>9.2482799999999993E-3</c:v>
                </c:pt>
                <c:pt idx="171276" formatCode="0.00E+00">
                  <c:v>7.7638200000000003E-3</c:v>
                </c:pt>
                <c:pt idx="171277" formatCode="0.00E+00">
                  <c:v>6.28175E-3</c:v>
                </c:pt>
                <c:pt idx="171278" formatCode="0.00E+00">
                  <c:v>4.8041000000000004E-3</c:v>
                </c:pt>
                <c:pt idx="171279" formatCode="0.00E+00">
                  <c:v>3.3328699999999999E-3</c:v>
                </c:pt>
                <c:pt idx="171280" formatCode="0.00E+00">
                  <c:v>1.87002E-3</c:v>
                </c:pt>
                <c:pt idx="171281" formatCode="0.00E+00">
                  <c:v>4.1751000000000001E-4</c:v>
                </c:pt>
                <c:pt idx="171282" formatCode="0.00E+00">
                  <c:v>-1.0227299999999999E-3</c:v>
                </c:pt>
                <c:pt idx="171283" formatCode="0.00E+00">
                  <c:v>-2.44882E-3</c:v>
                </c:pt>
                <c:pt idx="171284" formatCode="0.00E+00">
                  <c:v>-3.8588699999999999E-3</c:v>
                </c:pt>
                <c:pt idx="171285" formatCode="0.00E+00">
                  <c:v>-5.25107E-3</c:v>
                </c:pt>
                <c:pt idx="171286" formatCode="0.00E+00">
                  <c:v>-6.6236300000000001E-3</c:v>
                </c:pt>
                <c:pt idx="171287" formatCode="0.00E+00">
                  <c:v>-7.9747800000000008E-3</c:v>
                </c:pt>
                <c:pt idx="171288" formatCode="0.00E+00">
                  <c:v>-9.3028299999999998E-3</c:v>
                </c:pt>
                <c:pt idx="171289">
                  <c:v>-1.06061E-2</c:v>
                </c:pt>
                <c:pt idx="171290">
                  <c:v>-1.1882999999999999E-2</c:v>
                </c:pt>
                <c:pt idx="171291">
                  <c:v>-1.31319E-2</c:v>
                </c:pt>
                <c:pt idx="171292">
                  <c:v>-1.43514E-2</c:v>
                </c:pt>
                <c:pt idx="171293">
                  <c:v>-1.554E-2</c:v>
                </c:pt>
                <c:pt idx="171294">
                  <c:v>-1.6696200000000001E-2</c:v>
                </c:pt>
                <c:pt idx="171295">
                  <c:v>-1.78187E-2</c:v>
                </c:pt>
                <c:pt idx="171296">
                  <c:v>-1.8906300000000001E-2</c:v>
                </c:pt>
                <c:pt idx="171297">
                  <c:v>-1.9957699999999998E-2</c:v>
                </c:pt>
                <c:pt idx="171298">
                  <c:v>-2.0971799999999999E-2</c:v>
                </c:pt>
                <c:pt idx="171299">
                  <c:v>-2.1947399999999999E-2</c:v>
                </c:pt>
                <c:pt idx="171300">
                  <c:v>-2.28836E-2</c:v>
                </c:pt>
                <c:pt idx="171301">
                  <c:v>-2.3779399999999999E-2</c:v>
                </c:pt>
                <c:pt idx="171302">
                  <c:v>-2.4633800000000001E-2</c:v>
                </c:pt>
                <c:pt idx="171303">
                  <c:v>-2.5446099999999999E-2</c:v>
                </c:pt>
                <c:pt idx="171304">
                  <c:v>-2.6215599999999999E-2</c:v>
                </c:pt>
                <c:pt idx="171305">
                  <c:v>-2.69415E-2</c:v>
                </c:pt>
                <c:pt idx="171306">
                  <c:v>-2.7623200000000001E-2</c:v>
                </c:pt>
                <c:pt idx="171307">
                  <c:v>-2.8260199999999999E-2</c:v>
                </c:pt>
                <c:pt idx="171308">
                  <c:v>-2.8852099999999999E-2</c:v>
                </c:pt>
                <c:pt idx="171309">
                  <c:v>-2.9398400000000002E-2</c:v>
                </c:pt>
                <c:pt idx="171310">
                  <c:v>-2.98988E-2</c:v>
                </c:pt>
                <c:pt idx="171311">
                  <c:v>-3.03532E-2</c:v>
                </c:pt>
                <c:pt idx="171312">
                  <c:v>-3.0761299999999998E-2</c:v>
                </c:pt>
                <c:pt idx="171313">
                  <c:v>-3.1123000000000001E-2</c:v>
                </c:pt>
                <c:pt idx="171314">
                  <c:v>-3.1438300000000002E-2</c:v>
                </c:pt>
                <c:pt idx="171315">
                  <c:v>-3.1707399999999997E-2</c:v>
                </c:pt>
                <c:pt idx="171316">
                  <c:v>-3.1930199999999999E-2</c:v>
                </c:pt>
                <c:pt idx="171317">
                  <c:v>-3.2106999999999997E-2</c:v>
                </c:pt>
                <c:pt idx="171318">
                  <c:v>-3.2238099999999999E-2</c:v>
                </c:pt>
                <c:pt idx="171319">
                  <c:v>-3.23238E-2</c:v>
                </c:pt>
                <c:pt idx="171320">
                  <c:v>-3.2364499999999997E-2</c:v>
                </c:pt>
                <c:pt idx="171321">
                  <c:v>-3.2360699999999999E-2</c:v>
                </c:pt>
                <c:pt idx="171322">
                  <c:v>-3.2312899999999999E-2</c:v>
                </c:pt>
                <c:pt idx="171323">
                  <c:v>-3.2221800000000002E-2</c:v>
                </c:pt>
                <c:pt idx="171324">
                  <c:v>-3.2087900000000003E-2</c:v>
                </c:pt>
                <c:pt idx="171325">
                  <c:v>-3.1912099999999999E-2</c:v>
                </c:pt>
                <c:pt idx="171326">
                  <c:v>-3.1695099999999997E-2</c:v>
                </c:pt>
                <c:pt idx="171327">
                  <c:v>-3.1437800000000002E-2</c:v>
                </c:pt>
                <c:pt idx="171328">
                  <c:v>-3.1140999999999999E-2</c:v>
                </c:pt>
                <c:pt idx="171329">
                  <c:v>-3.0805800000000001E-2</c:v>
                </c:pt>
                <c:pt idx="171330">
                  <c:v>-3.0433200000000001E-2</c:v>
                </c:pt>
                <c:pt idx="171331">
                  <c:v>-3.0024200000000001E-2</c:v>
                </c:pt>
                <c:pt idx="171332">
                  <c:v>-2.9579899999999999E-2</c:v>
                </c:pt>
                <c:pt idx="171333">
                  <c:v>-2.9101499999999999E-2</c:v>
                </c:pt>
                <c:pt idx="171334">
                  <c:v>-2.85902E-2</c:v>
                </c:pt>
                <c:pt idx="171335">
                  <c:v>-2.8047200000000001E-2</c:v>
                </c:pt>
                <c:pt idx="171336">
                  <c:v>-2.7473899999999999E-2</c:v>
                </c:pt>
                <c:pt idx="171337">
                  <c:v>-2.6871599999999999E-2</c:v>
                </c:pt>
                <c:pt idx="171338">
                  <c:v>-2.6241500000000001E-2</c:v>
                </c:pt>
                <c:pt idx="171339">
                  <c:v>-2.5585199999999999E-2</c:v>
                </c:pt>
                <c:pt idx="171340">
                  <c:v>-2.49039E-2</c:v>
                </c:pt>
                <c:pt idx="171341">
                  <c:v>-2.4199200000000001E-2</c:v>
                </c:pt>
                <c:pt idx="171342">
                  <c:v>-2.34726E-2</c:v>
                </c:pt>
                <c:pt idx="171343">
                  <c:v>-2.2725499999999999E-2</c:v>
                </c:pt>
                <c:pt idx="171344">
                  <c:v>-2.1959300000000001E-2</c:v>
                </c:pt>
                <c:pt idx="171345">
                  <c:v>-2.1175800000000002E-2</c:v>
                </c:pt>
                <c:pt idx="171346">
                  <c:v>-2.03763E-2</c:v>
                </c:pt>
                <c:pt idx="171347">
                  <c:v>-1.9562400000000001E-2</c:v>
                </c:pt>
                <c:pt idx="171348">
                  <c:v>-1.87358E-2</c:v>
                </c:pt>
                <c:pt idx="171349">
                  <c:v>-1.7897799999999998E-2</c:v>
                </c:pt>
                <c:pt idx="171350">
                  <c:v>-1.7050200000000001E-2</c:v>
                </c:pt>
                <c:pt idx="171351">
                  <c:v>-1.6194400000000001E-2</c:v>
                </c:pt>
                <c:pt idx="171352">
                  <c:v>-1.5332E-2</c:v>
                </c:pt>
                <c:pt idx="171353">
                  <c:v>-1.4464599999999999E-2</c:v>
                </c:pt>
                <c:pt idx="171354">
                  <c:v>-1.35937E-2</c:v>
                </c:pt>
                <c:pt idx="171355">
                  <c:v>-1.2720800000000001E-2</c:v>
                </c:pt>
                <c:pt idx="171356">
                  <c:v>-1.1847399999999999E-2</c:v>
                </c:pt>
                <c:pt idx="171357">
                  <c:v>-1.09751E-2</c:v>
                </c:pt>
                <c:pt idx="171358">
                  <c:v>-1.0105299999999999E-2</c:v>
                </c:pt>
                <c:pt idx="171359" formatCode="0.00E+00">
                  <c:v>-9.2394299999999999E-3</c:v>
                </c:pt>
                <c:pt idx="171360" formatCode="0.00E+00">
                  <c:v>-8.3789899999999994E-3</c:v>
                </c:pt>
                <c:pt idx="171361" formatCode="0.00E+00">
                  <c:v>-7.5253500000000001E-3</c:v>
                </c:pt>
                <c:pt idx="171362" formatCode="0.00E+00">
                  <c:v>-6.67988E-3</c:v>
                </c:pt>
                <c:pt idx="171363" formatCode="0.00E+00">
                  <c:v>-5.8439299999999998E-3</c:v>
                </c:pt>
                <c:pt idx="171364" formatCode="0.00E+00">
                  <c:v>-5.0188200000000002E-3</c:v>
                </c:pt>
                <c:pt idx="171365" formatCode="0.00E+00">
                  <c:v>-4.2058199999999999E-3</c:v>
                </c:pt>
                <c:pt idx="171366" formatCode="0.00E+00">
                  <c:v>-3.4061500000000001E-3</c:v>
                </c:pt>
                <c:pt idx="171367" formatCode="0.00E+00">
                  <c:v>-2.6210399999999998E-3</c:v>
                </c:pt>
                <c:pt idx="171368" formatCode="0.00E+00">
                  <c:v>-1.85162E-3</c:v>
                </c:pt>
                <c:pt idx="171369" formatCode="0.00E+00">
                  <c:v>-1.0990100000000001E-3</c:v>
                </c:pt>
                <c:pt idx="171370" formatCode="0.00E+00">
                  <c:v>-3.6428699999999998E-4</c:v>
                </c:pt>
                <c:pt idx="171371" formatCode="0.00E+00">
                  <c:v>3.5153199999999999E-4</c:v>
                </c:pt>
                <c:pt idx="171372" formatCode="0.00E+00">
                  <c:v>1.04747E-3</c:v>
                </c:pt>
                <c:pt idx="171373" formatCode="0.00E+00">
                  <c:v>1.7226100000000001E-3</c:v>
                </c:pt>
                <c:pt idx="171374" formatCode="0.00E+00">
                  <c:v>2.3760600000000002E-3</c:v>
                </c:pt>
                <c:pt idx="171375" formatCode="0.00E+00">
                  <c:v>3.0070100000000001E-3</c:v>
                </c:pt>
                <c:pt idx="171376" formatCode="0.00E+00">
                  <c:v>3.6146899999999998E-3</c:v>
                </c:pt>
                <c:pt idx="171377" formatCode="0.00E+00">
                  <c:v>4.1983899999999998E-3</c:v>
                </c:pt>
                <c:pt idx="171378" formatCode="0.00E+00">
                  <c:v>4.75743E-3</c:v>
                </c:pt>
                <c:pt idx="171379" formatCode="0.00E+00">
                  <c:v>5.2912100000000002E-3</c:v>
                </c:pt>
                <c:pt idx="171380" formatCode="0.00E+00">
                  <c:v>5.7991900000000001E-3</c:v>
                </c:pt>
                <c:pt idx="171381" formatCode="0.00E+00">
                  <c:v>6.28087E-3</c:v>
                </c:pt>
                <c:pt idx="171382" formatCode="0.00E+00">
                  <c:v>6.7358299999999999E-3</c:v>
                </c:pt>
                <c:pt idx="171383" formatCode="0.00E+00">
                  <c:v>7.1636699999999996E-3</c:v>
                </c:pt>
                <c:pt idx="171384" formatCode="0.00E+00">
                  <c:v>7.5640799999999999E-3</c:v>
                </c:pt>
                <c:pt idx="171385" formatCode="0.00E+00">
                  <c:v>7.9368000000000008E-3</c:v>
                </c:pt>
                <c:pt idx="171386" formatCode="0.00E+00">
                  <c:v>8.2816299999999999E-3</c:v>
                </c:pt>
                <c:pt idx="171387" formatCode="0.00E+00">
                  <c:v>8.5984100000000008E-3</c:v>
                </c:pt>
                <c:pt idx="171388" formatCode="0.00E+00">
                  <c:v>8.8870800000000003E-3</c:v>
                </c:pt>
                <c:pt idx="171389" formatCode="0.00E+00">
                  <c:v>9.1475900000000006E-3</c:v>
                </c:pt>
                <c:pt idx="171390" formatCode="0.00E+00">
                  <c:v>9.3799699999999996E-3</c:v>
                </c:pt>
                <c:pt idx="171391" formatCode="0.00E+00">
                  <c:v>9.5843100000000004E-3</c:v>
                </c:pt>
                <c:pt idx="171392" formatCode="0.00E+00">
                  <c:v>9.7607400000000004E-3</c:v>
                </c:pt>
                <c:pt idx="171393" formatCode="0.00E+00">
                  <c:v>9.9094700000000001E-3</c:v>
                </c:pt>
                <c:pt idx="171394">
                  <c:v>1.00307E-2</c:v>
                </c:pt>
                <c:pt idx="171395">
                  <c:v>1.0124899999999999E-2</c:v>
                </c:pt>
                <c:pt idx="171396">
                  <c:v>1.01922E-2</c:v>
                </c:pt>
                <c:pt idx="171397">
                  <c:v>1.02331E-2</c:v>
                </c:pt>
                <c:pt idx="171398">
                  <c:v>1.0248200000000001E-2</c:v>
                </c:pt>
                <c:pt idx="171399">
                  <c:v>1.02378E-2</c:v>
                </c:pt>
                <c:pt idx="171400">
                  <c:v>1.02025E-2</c:v>
                </c:pt>
                <c:pt idx="171401">
                  <c:v>1.0142999999999999E-2</c:v>
                </c:pt>
                <c:pt idx="171402">
                  <c:v>1.0059800000000001E-2</c:v>
                </c:pt>
                <c:pt idx="171403" formatCode="0.00E+00">
                  <c:v>9.9537500000000008E-3</c:v>
                </c:pt>
                <c:pt idx="171404" formatCode="0.00E+00">
                  <c:v>9.8254799999999993E-3</c:v>
                </c:pt>
                <c:pt idx="171405" formatCode="0.00E+00">
                  <c:v>9.6757900000000001E-3</c:v>
                </c:pt>
                <c:pt idx="171406" formatCode="0.00E+00">
                  <c:v>9.5054900000000001E-3</c:v>
                </c:pt>
                <c:pt idx="171407" formatCode="0.00E+00">
                  <c:v>9.3154099999999997E-3</c:v>
                </c:pt>
                <c:pt idx="171408" formatCode="0.00E+00">
                  <c:v>9.1064400000000004E-3</c:v>
                </c:pt>
                <c:pt idx="171409" formatCode="0.00E+00">
                  <c:v>8.8794900000000003E-3</c:v>
                </c:pt>
                <c:pt idx="171410" formatCode="0.00E+00">
                  <c:v>8.6354899999999991E-3</c:v>
                </c:pt>
                <c:pt idx="171411" formatCode="0.00E+00">
                  <c:v>8.3754199999999997E-3</c:v>
                </c:pt>
                <c:pt idx="171412" formatCode="0.00E+00">
                  <c:v>8.1002599999999998E-3</c:v>
                </c:pt>
                <c:pt idx="171413" formatCode="0.00E+00">
                  <c:v>7.81104E-3</c:v>
                </c:pt>
                <c:pt idx="171414" formatCode="0.00E+00">
                  <c:v>7.5087900000000004E-3</c:v>
                </c:pt>
                <c:pt idx="171415" formatCode="0.00E+00">
                  <c:v>7.19456E-3</c:v>
                </c:pt>
                <c:pt idx="171416" formatCode="0.00E+00">
                  <c:v>6.8694300000000002E-3</c:v>
                </c:pt>
                <c:pt idx="171417" formatCode="0.00E+00">
                  <c:v>6.5344899999999996E-3</c:v>
                </c:pt>
                <c:pt idx="171418" formatCode="0.00E+00">
                  <c:v>6.1908400000000004E-3</c:v>
                </c:pt>
                <c:pt idx="171419" formatCode="0.00E+00">
                  <c:v>5.8395799999999996E-3</c:v>
                </c:pt>
                <c:pt idx="171420" formatCode="0.00E+00">
                  <c:v>5.48183E-3</c:v>
                </c:pt>
                <c:pt idx="171421" formatCode="0.00E+00">
                  <c:v>5.1187100000000003E-3</c:v>
                </c:pt>
                <c:pt idx="171422" formatCode="0.00E+00">
                  <c:v>4.7513299999999998E-3</c:v>
                </c:pt>
                <c:pt idx="171423" formatCode="0.00E+00">
                  <c:v>4.3808400000000004E-3</c:v>
                </c:pt>
                <c:pt idx="171424" formatCode="0.00E+00">
                  <c:v>4.00834E-3</c:v>
                </c:pt>
                <c:pt idx="171425" formatCode="0.00E+00">
                  <c:v>3.6349400000000001E-3</c:v>
                </c:pt>
                <c:pt idx="171426" formatCode="0.00E+00">
                  <c:v>3.2617700000000002E-3</c:v>
                </c:pt>
                <c:pt idx="171427" formatCode="0.00E+00">
                  <c:v>2.8899099999999999E-3</c:v>
                </c:pt>
                <c:pt idx="171428" formatCode="0.00E+00">
                  <c:v>2.52045E-3</c:v>
                </c:pt>
                <c:pt idx="171429" formatCode="0.00E+00">
                  <c:v>2.1544799999999999E-3</c:v>
                </c:pt>
                <c:pt idx="171430" formatCode="0.00E+00">
                  <c:v>1.7930400000000001E-3</c:v>
                </c:pt>
                <c:pt idx="171431" formatCode="0.00E+00">
                  <c:v>1.43717E-3</c:v>
                </c:pt>
                <c:pt idx="171432" formatCode="0.00E+00">
                  <c:v>1.0878999999999999E-3</c:v>
                </c:pt>
                <c:pt idx="171433" formatCode="0.00E+00">
                  <c:v>7.4621300000000002E-4</c:v>
                </c:pt>
                <c:pt idx="171434" formatCode="0.00E+00">
                  <c:v>4.1309099999999998E-4</c:v>
                </c:pt>
                <c:pt idx="171435" formatCode="0.00E+00">
                  <c:v>8.9477199999999998E-5</c:v>
                </c:pt>
                <c:pt idx="171436" formatCode="0.00E+00">
                  <c:v>-2.23713E-4</c:v>
                </c:pt>
                <c:pt idx="171437" formatCode="0.00E+00">
                  <c:v>-5.2559099999999995E-4</c:v>
                </c:pt>
                <c:pt idx="171438" formatCode="0.00E+00">
                  <c:v>-8.1530399999999999E-4</c:v>
                </c:pt>
                <c:pt idx="171439" formatCode="0.00E+00">
                  <c:v>-1.0920299999999999E-3</c:v>
                </c:pt>
                <c:pt idx="171440" formatCode="0.00E+00">
                  <c:v>-1.35498E-3</c:v>
                </c:pt>
                <c:pt idx="171441" formatCode="0.00E+00">
                  <c:v>-1.60341E-3</c:v>
                </c:pt>
                <c:pt idx="171442" formatCode="0.00E+00">
                  <c:v>-1.83661E-3</c:v>
                </c:pt>
                <c:pt idx="171443" formatCode="0.00E+00">
                  <c:v>-2.0539E-3</c:v>
                </c:pt>
                <c:pt idx="171444" formatCode="0.00E+00">
                  <c:v>-2.2546699999999999E-3</c:v>
                </c:pt>
                <c:pt idx="171445" formatCode="0.00E+00">
                  <c:v>-2.43831E-3</c:v>
                </c:pt>
                <c:pt idx="171446" formatCode="0.00E+00">
                  <c:v>-2.60429E-3</c:v>
                </c:pt>
                <c:pt idx="171447" formatCode="0.00E+00">
                  <c:v>-2.7521099999999999E-3</c:v>
                </c:pt>
                <c:pt idx="171448" formatCode="0.00E+00">
                  <c:v>-2.8813100000000002E-3</c:v>
                </c:pt>
                <c:pt idx="171449" formatCode="0.00E+00">
                  <c:v>-2.9914899999999999E-3</c:v>
                </c:pt>
                <c:pt idx="171450" formatCode="0.00E+00">
                  <c:v>-3.0822900000000001E-3</c:v>
                </c:pt>
                <c:pt idx="171451" formatCode="0.00E+00">
                  <c:v>-3.1534000000000002E-3</c:v>
                </c:pt>
                <c:pt idx="171452" formatCode="0.00E+00">
                  <c:v>-3.20455E-3</c:v>
                </c:pt>
                <c:pt idx="171453" formatCode="0.00E+00">
                  <c:v>-3.2355299999999999E-3</c:v>
                </c:pt>
                <c:pt idx="171454" formatCode="0.00E+00">
                  <c:v>-3.24617E-3</c:v>
                </c:pt>
                <c:pt idx="171455" formatCode="0.00E+00">
                  <c:v>-3.2363600000000002E-3</c:v>
                </c:pt>
                <c:pt idx="171456" formatCode="0.00E+00">
                  <c:v>-3.2060399999999998E-3</c:v>
                </c:pt>
                <c:pt idx="171457" formatCode="0.00E+00">
                  <c:v>-3.1551800000000001E-3</c:v>
                </c:pt>
                <c:pt idx="171458" formatCode="0.00E+00">
                  <c:v>-3.0838200000000001E-3</c:v>
                </c:pt>
                <c:pt idx="171459" formatCode="0.00E+00">
                  <c:v>-2.99205E-3</c:v>
                </c:pt>
                <c:pt idx="171460" formatCode="0.00E+00">
                  <c:v>-2.8800000000000002E-3</c:v>
                </c:pt>
                <c:pt idx="171461" formatCode="0.00E+00">
                  <c:v>-2.7478400000000001E-3</c:v>
                </c:pt>
                <c:pt idx="171462" formatCode="0.00E+00">
                  <c:v>-2.59582E-3</c:v>
                </c:pt>
                <c:pt idx="171463" formatCode="0.00E+00">
                  <c:v>-2.42421E-3</c:v>
                </c:pt>
                <c:pt idx="171464" formatCode="0.00E+00">
                  <c:v>-2.2333399999999999E-3</c:v>
                </c:pt>
                <c:pt idx="171465" formatCode="0.00E+00">
                  <c:v>-2.02359E-3</c:v>
                </c:pt>
                <c:pt idx="171466" formatCode="0.00E+00">
                  <c:v>-1.79536E-3</c:v>
                </c:pt>
                <c:pt idx="171467" formatCode="0.00E+00">
                  <c:v>-1.5491400000000001E-3</c:v>
                </c:pt>
                <c:pt idx="171468" formatCode="0.00E+00">
                  <c:v>-1.28542E-3</c:v>
                </c:pt>
                <c:pt idx="171469" formatCode="0.00E+00">
                  <c:v>-1.0047599999999999E-3</c:v>
                </c:pt>
                <c:pt idx="171470" formatCode="0.00E+00">
                  <c:v>-7.0775799999999995E-4</c:v>
                </c:pt>
                <c:pt idx="171471" formatCode="0.00E+00">
                  <c:v>-3.9504500000000001E-4</c:v>
                </c:pt>
                <c:pt idx="171472" formatCode="0.00E+00">
                  <c:v>-6.7296600000000002E-5</c:v>
                </c:pt>
                <c:pt idx="171473" formatCode="0.00E+00">
                  <c:v>2.7477399999999998E-4</c:v>
                </c:pt>
                <c:pt idx="171474" formatCode="0.00E+00">
                  <c:v>6.3041900000000001E-4</c:v>
                </c:pt>
                <c:pt idx="171475" formatCode="0.00E+00">
                  <c:v>9.9885300000000007E-4</c:v>
                </c:pt>
                <c:pt idx="171476" formatCode="0.00E+00">
                  <c:v>1.37926E-3</c:v>
                </c:pt>
                <c:pt idx="171477" formatCode="0.00E+00">
                  <c:v>1.77079E-3</c:v>
                </c:pt>
                <c:pt idx="171478" formatCode="0.00E+00">
                  <c:v>2.17256E-3</c:v>
                </c:pt>
                <c:pt idx="171479" formatCode="0.00E+00">
                  <c:v>2.5836800000000001E-3</c:v>
                </c:pt>
                <c:pt idx="171480" formatCode="0.00E+00">
                  <c:v>3.0032000000000001E-3</c:v>
                </c:pt>
                <c:pt idx="171481" formatCode="0.00E+00">
                  <c:v>3.4301599999999998E-3</c:v>
                </c:pt>
                <c:pt idx="171482" formatCode="0.00E+00">
                  <c:v>3.8636E-3</c:v>
                </c:pt>
                <c:pt idx="171483" formatCode="0.00E+00">
                  <c:v>4.3025099999999998E-3</c:v>
                </c:pt>
                <c:pt idx="171484" formatCode="0.00E+00">
                  <c:v>4.7458700000000001E-3</c:v>
                </c:pt>
                <c:pt idx="171485" formatCode="0.00E+00">
                  <c:v>5.19265E-3</c:v>
                </c:pt>
                <c:pt idx="171486" formatCode="0.00E+00">
                  <c:v>5.6417899999999998E-3</c:v>
                </c:pt>
                <c:pt idx="171487" formatCode="0.00E+00">
                  <c:v>6.0922600000000004E-3</c:v>
                </c:pt>
                <c:pt idx="171488" formatCode="0.00E+00">
                  <c:v>6.5429599999999996E-3</c:v>
                </c:pt>
                <c:pt idx="171489" formatCode="0.00E+00">
                  <c:v>6.9928300000000002E-3</c:v>
                </c:pt>
                <c:pt idx="171490" formatCode="0.00E+00">
                  <c:v>7.4407900000000001E-3</c:v>
                </c:pt>
                <c:pt idx="171491" formatCode="0.00E+00">
                  <c:v>7.8857500000000004E-3</c:v>
                </c:pt>
                <c:pt idx="171492" formatCode="0.00E+00">
                  <c:v>8.3266299999999998E-3</c:v>
                </c:pt>
                <c:pt idx="171493" formatCode="0.00E+00">
                  <c:v>8.7623400000000004E-3</c:v>
                </c:pt>
                <c:pt idx="171494" formatCode="0.00E+00">
                  <c:v>9.1918099999999999E-3</c:v>
                </c:pt>
                <c:pt idx="171495" formatCode="0.00E+00">
                  <c:v>9.6139599999999995E-3</c:v>
                </c:pt>
                <c:pt idx="171496">
                  <c:v>1.0027700000000001E-2</c:v>
                </c:pt>
                <c:pt idx="171497">
                  <c:v>1.0432E-2</c:v>
                </c:pt>
                <c:pt idx="171498">
                  <c:v>1.0825899999999999E-2</c:v>
                </c:pt>
                <c:pt idx="171499">
                  <c:v>1.12082E-2</c:v>
                </c:pt>
                <c:pt idx="171500">
                  <c:v>1.1578099999999999E-2</c:v>
                </c:pt>
                <c:pt idx="171501">
                  <c:v>1.19344E-2</c:v>
                </c:pt>
                <c:pt idx="171502">
                  <c:v>1.2276199999999999E-2</c:v>
                </c:pt>
                <c:pt idx="171503">
                  <c:v>1.26027E-2</c:v>
                </c:pt>
                <c:pt idx="171504">
                  <c:v>1.2912699999999999E-2</c:v>
                </c:pt>
                <c:pt idx="171505">
                  <c:v>1.32056E-2</c:v>
                </c:pt>
                <c:pt idx="171506">
                  <c:v>1.3480300000000001E-2</c:v>
                </c:pt>
                <c:pt idx="171507">
                  <c:v>1.37362E-2</c:v>
                </c:pt>
                <c:pt idx="171508">
                  <c:v>1.39723E-2</c:v>
                </c:pt>
                <c:pt idx="171509">
                  <c:v>1.41878E-2</c:v>
                </c:pt>
                <c:pt idx="171510">
                  <c:v>1.4382199999999999E-2</c:v>
                </c:pt>
                <c:pt idx="171511">
                  <c:v>1.4554599999999999E-2</c:v>
                </c:pt>
                <c:pt idx="171512">
                  <c:v>1.4704500000000001E-2</c:v>
                </c:pt>
                <c:pt idx="171513">
                  <c:v>1.4831199999999999E-2</c:v>
                </c:pt>
                <c:pt idx="171514">
                  <c:v>1.49342E-2</c:v>
                </c:pt>
                <c:pt idx="171515">
                  <c:v>1.50128E-2</c:v>
                </c:pt>
                <c:pt idx="171516">
                  <c:v>1.5066700000000001E-2</c:v>
                </c:pt>
                <c:pt idx="171517">
                  <c:v>1.50954E-2</c:v>
                </c:pt>
                <c:pt idx="171518">
                  <c:v>1.50986E-2</c:v>
                </c:pt>
                <c:pt idx="171519">
                  <c:v>1.50758E-2</c:v>
                </c:pt>
                <c:pt idx="171520">
                  <c:v>1.50268E-2</c:v>
                </c:pt>
                <c:pt idx="171521">
                  <c:v>1.49514E-2</c:v>
                </c:pt>
                <c:pt idx="171522">
                  <c:v>1.4849299999999999E-2</c:v>
                </c:pt>
                <c:pt idx="171523">
                  <c:v>1.47204E-2</c:v>
                </c:pt>
                <c:pt idx="171524">
                  <c:v>1.45646E-2</c:v>
                </c:pt>
                <c:pt idx="171525">
                  <c:v>1.4382000000000001E-2</c:v>
                </c:pt>
                <c:pt idx="171526">
                  <c:v>1.41724E-2</c:v>
                </c:pt>
                <c:pt idx="171527">
                  <c:v>1.3936E-2</c:v>
                </c:pt>
                <c:pt idx="171528">
                  <c:v>1.36729E-2</c:v>
                </c:pt>
                <c:pt idx="171529">
                  <c:v>1.3383300000000001E-2</c:v>
                </c:pt>
                <c:pt idx="171530">
                  <c:v>1.30673E-2</c:v>
                </c:pt>
                <c:pt idx="171531">
                  <c:v>1.27254E-2</c:v>
                </c:pt>
                <c:pt idx="171532">
                  <c:v>1.2357699999999999E-2</c:v>
                </c:pt>
                <c:pt idx="171533">
                  <c:v>1.1964600000000001E-2</c:v>
                </c:pt>
                <c:pt idx="171534">
                  <c:v>1.15467E-2</c:v>
                </c:pt>
                <c:pt idx="171535">
                  <c:v>1.11044E-2</c:v>
                </c:pt>
                <c:pt idx="171536">
                  <c:v>1.0638099999999999E-2</c:v>
                </c:pt>
                <c:pt idx="171537">
                  <c:v>1.0148600000000001E-2</c:v>
                </c:pt>
                <c:pt idx="171538" formatCode="0.00E+00">
                  <c:v>9.6363899999999999E-3</c:v>
                </c:pt>
                <c:pt idx="171539" formatCode="0.00E+00">
                  <c:v>9.1021699999999997E-3</c:v>
                </c:pt>
                <c:pt idx="171540" formatCode="0.00E+00">
                  <c:v>8.5466699999999993E-3</c:v>
                </c:pt>
                <c:pt idx="171541" formatCode="0.00E+00">
                  <c:v>7.9706499999999993E-3</c:v>
                </c:pt>
                <c:pt idx="171542" formatCode="0.00E+00">
                  <c:v>7.37493E-3</c:v>
                </c:pt>
                <c:pt idx="171543" formatCode="0.00E+00">
                  <c:v>6.76035E-3</c:v>
                </c:pt>
                <c:pt idx="171544" formatCode="0.00E+00">
                  <c:v>6.1278000000000001E-3</c:v>
                </c:pt>
                <c:pt idx="171545" formatCode="0.00E+00">
                  <c:v>5.4782299999999997E-3</c:v>
                </c:pt>
                <c:pt idx="171546" formatCode="0.00E+00">
                  <c:v>4.8126000000000002E-3</c:v>
                </c:pt>
                <c:pt idx="171547" formatCode="0.00E+00">
                  <c:v>4.1319199999999999E-3</c:v>
                </c:pt>
                <c:pt idx="171548" formatCode="0.00E+00">
                  <c:v>3.4372299999999999E-3</c:v>
                </c:pt>
                <c:pt idx="171549" formatCode="0.00E+00">
                  <c:v>2.7296E-3</c:v>
                </c:pt>
                <c:pt idx="171550" formatCode="0.00E+00">
                  <c:v>2.01015E-3</c:v>
                </c:pt>
                <c:pt idx="171551" formatCode="0.00E+00">
                  <c:v>1.2799899999999999E-3</c:v>
                </c:pt>
                <c:pt idx="171552" formatCode="0.00E+00">
                  <c:v>5.4030599999999995E-4</c:v>
                </c:pt>
                <c:pt idx="171553" formatCode="0.00E+00">
                  <c:v>-2.0772799999999999E-4</c:v>
                </c:pt>
                <c:pt idx="171554" formatCode="0.00E+00">
                  <c:v>-9.6289800000000001E-4</c:v>
                </c:pt>
                <c:pt idx="171555" formatCode="0.00E+00">
                  <c:v>-1.72397E-3</c:v>
                </c:pt>
                <c:pt idx="171556" formatCode="0.00E+00">
                  <c:v>-2.48971E-3</c:v>
                </c:pt>
                <c:pt idx="171557" formatCode="0.00E+00">
                  <c:v>-3.2588299999999999E-3</c:v>
                </c:pt>
                <c:pt idx="171558" formatCode="0.00E+00">
                  <c:v>-4.0300600000000002E-3</c:v>
                </c:pt>
                <c:pt idx="171559" formatCode="0.00E+00">
                  <c:v>-4.8021100000000001E-3</c:v>
                </c:pt>
                <c:pt idx="171560" formatCode="0.00E+00">
                  <c:v>-5.5736800000000001E-3</c:v>
                </c:pt>
                <c:pt idx="171561" formatCode="0.00E+00">
                  <c:v>-6.3434399999999997E-3</c:v>
                </c:pt>
                <c:pt idx="171562" formatCode="0.00E+00">
                  <c:v>-7.1101000000000003E-3</c:v>
                </c:pt>
                <c:pt idx="171563" formatCode="0.00E+00">
                  <c:v>-7.8723300000000003E-3</c:v>
                </c:pt>
                <c:pt idx="171564" formatCode="0.00E+00">
                  <c:v>-8.6288200000000006E-3</c:v>
                </c:pt>
                <c:pt idx="171565" formatCode="0.00E+00">
                  <c:v>-9.3782399999999995E-3</c:v>
                </c:pt>
                <c:pt idx="171566">
                  <c:v>-1.0119299999999999E-2</c:v>
                </c:pt>
                <c:pt idx="171567">
                  <c:v>-1.08507E-2</c:v>
                </c:pt>
                <c:pt idx="171568">
                  <c:v>-1.1571100000000001E-2</c:v>
                </c:pt>
                <c:pt idx="171569">
                  <c:v>-1.2279200000000001E-2</c:v>
                </c:pt>
                <c:pt idx="171570">
                  <c:v>-1.2973800000000001E-2</c:v>
                </c:pt>
                <c:pt idx="171571">
                  <c:v>-1.36536E-2</c:v>
                </c:pt>
                <c:pt idx="171572">
                  <c:v>-1.43175E-2</c:v>
                </c:pt>
                <c:pt idx="171573">
                  <c:v>-1.4964E-2</c:v>
                </c:pt>
                <c:pt idx="171574">
                  <c:v>-1.5592200000000001E-2</c:v>
                </c:pt>
                <c:pt idx="171575">
                  <c:v>-1.6200800000000001E-2</c:v>
                </c:pt>
                <c:pt idx="171576">
                  <c:v>-1.67887E-2</c:v>
                </c:pt>
                <c:pt idx="171577">
                  <c:v>-1.7354700000000001E-2</c:v>
                </c:pt>
                <c:pt idx="171578">
                  <c:v>-1.7897799999999998E-2</c:v>
                </c:pt>
                <c:pt idx="171579">
                  <c:v>-1.8416999999999999E-2</c:v>
                </c:pt>
                <c:pt idx="171580">
                  <c:v>-1.89112E-2</c:v>
                </c:pt>
                <c:pt idx="171581">
                  <c:v>-1.9379500000000001E-2</c:v>
                </c:pt>
                <c:pt idx="171582">
                  <c:v>-1.9820999999999998E-2</c:v>
                </c:pt>
                <c:pt idx="171583">
                  <c:v>-2.0234700000000001E-2</c:v>
                </c:pt>
                <c:pt idx="171584">
                  <c:v>-2.0619800000000001E-2</c:v>
                </c:pt>
                <c:pt idx="171585">
                  <c:v>-2.0975500000000001E-2</c:v>
                </c:pt>
                <c:pt idx="171586">
                  <c:v>-2.13011E-2</c:v>
                </c:pt>
                <c:pt idx="171587">
                  <c:v>-2.1595900000000001E-2</c:v>
                </c:pt>
                <c:pt idx="171588">
                  <c:v>-2.1859199999999999E-2</c:v>
                </c:pt>
                <c:pt idx="171589">
                  <c:v>-2.20903E-2</c:v>
                </c:pt>
                <c:pt idx="171590">
                  <c:v>-2.2288800000000001E-2</c:v>
                </c:pt>
                <c:pt idx="171591">
                  <c:v>-2.2454200000000001E-2</c:v>
                </c:pt>
                <c:pt idx="171592">
                  <c:v>-2.2585999999999998E-2</c:v>
                </c:pt>
                <c:pt idx="171593">
                  <c:v>-2.26838E-2</c:v>
                </c:pt>
                <c:pt idx="171594">
                  <c:v>-2.2747300000000002E-2</c:v>
                </c:pt>
                <c:pt idx="171595">
                  <c:v>-2.2776100000000001E-2</c:v>
                </c:pt>
                <c:pt idx="171596">
                  <c:v>-2.2770200000000001E-2</c:v>
                </c:pt>
                <c:pt idx="171597">
                  <c:v>-2.2729300000000001E-2</c:v>
                </c:pt>
                <c:pt idx="171598">
                  <c:v>-2.2653300000000001E-2</c:v>
                </c:pt>
                <c:pt idx="171599">
                  <c:v>-2.2542199999999998E-2</c:v>
                </c:pt>
                <c:pt idx="171600">
                  <c:v>-2.2395999999999999E-2</c:v>
                </c:pt>
                <c:pt idx="171601">
                  <c:v>-2.22147E-2</c:v>
                </c:pt>
                <c:pt idx="171602">
                  <c:v>-2.19986E-2</c:v>
                </c:pt>
                <c:pt idx="171603">
                  <c:v>-2.1747800000000001E-2</c:v>
                </c:pt>
                <c:pt idx="171604">
                  <c:v>-2.1462499999999999E-2</c:v>
                </c:pt>
                <c:pt idx="171605">
                  <c:v>-2.1143100000000001E-2</c:v>
                </c:pt>
                <c:pt idx="171606">
                  <c:v>-2.07899E-2</c:v>
                </c:pt>
                <c:pt idx="171607">
                  <c:v>-2.0403399999999999E-2</c:v>
                </c:pt>
                <c:pt idx="171608">
                  <c:v>-1.9984100000000001E-2</c:v>
                </c:pt>
                <c:pt idx="171609">
                  <c:v>-1.9532500000000001E-2</c:v>
                </c:pt>
                <c:pt idx="171610">
                  <c:v>-1.9049199999999999E-2</c:v>
                </c:pt>
                <c:pt idx="171611">
                  <c:v>-1.8534800000000001E-2</c:v>
                </c:pt>
                <c:pt idx="171612">
                  <c:v>-1.7990099999999998E-2</c:v>
                </c:pt>
                <c:pt idx="171613">
                  <c:v>-1.7415900000000002E-2</c:v>
                </c:pt>
                <c:pt idx="171614">
                  <c:v>-1.6813000000000002E-2</c:v>
                </c:pt>
                <c:pt idx="171615">
                  <c:v>-1.6182100000000001E-2</c:v>
                </c:pt>
                <c:pt idx="171616">
                  <c:v>-1.55243E-2</c:v>
                </c:pt>
                <c:pt idx="171617">
                  <c:v>-1.48405E-2</c:v>
                </c:pt>
                <c:pt idx="171618">
                  <c:v>-1.41318E-2</c:v>
                </c:pt>
                <c:pt idx="171619">
                  <c:v>-1.3399100000000001E-2</c:v>
                </c:pt>
                <c:pt idx="171620">
                  <c:v>-1.26436E-2</c:v>
                </c:pt>
                <c:pt idx="171621">
                  <c:v>-1.18665E-2</c:v>
                </c:pt>
                <c:pt idx="171622">
                  <c:v>-1.10688E-2</c:v>
                </c:pt>
                <c:pt idx="171623">
                  <c:v>-1.02519E-2</c:v>
                </c:pt>
                <c:pt idx="171624" formatCode="0.00E+00">
                  <c:v>-9.4169900000000001E-3</c:v>
                </c:pt>
                <c:pt idx="171625" formatCode="0.00E+00">
                  <c:v>-8.5653399999999994E-3</c:v>
                </c:pt>
                <c:pt idx="171626" formatCode="0.00E+00">
                  <c:v>-7.6982999999999999E-3</c:v>
                </c:pt>
                <c:pt idx="171627" formatCode="0.00E+00">
                  <c:v>-6.8172099999999998E-3</c:v>
                </c:pt>
                <c:pt idx="171628" formatCode="0.00E+00">
                  <c:v>-5.9234500000000002E-3</c:v>
                </c:pt>
                <c:pt idx="171629" formatCode="0.00E+00">
                  <c:v>-5.01842E-3</c:v>
                </c:pt>
                <c:pt idx="171630" formatCode="0.00E+00">
                  <c:v>-4.10356E-3</c:v>
                </c:pt>
                <c:pt idx="171631" formatCode="0.00E+00">
                  <c:v>-3.18031E-3</c:v>
                </c:pt>
                <c:pt idx="171632" formatCode="0.00E+00">
                  <c:v>-2.2501299999999999E-3</c:v>
                </c:pt>
                <c:pt idx="171633" formatCode="0.00E+00">
                  <c:v>-1.3145100000000001E-3</c:v>
                </c:pt>
                <c:pt idx="171634" formatCode="0.00E+00">
                  <c:v>-3.7493500000000001E-4</c:v>
                </c:pt>
                <c:pt idx="171635" formatCode="0.00E+00">
                  <c:v>5.6709100000000004E-4</c:v>
                </c:pt>
                <c:pt idx="171636" formatCode="0.00E+00">
                  <c:v>1.51005E-3</c:v>
                </c:pt>
                <c:pt idx="171637" formatCode="0.00E+00">
                  <c:v>2.4524400000000002E-3</c:v>
                </c:pt>
                <c:pt idx="171638" formatCode="0.00E+00">
                  <c:v>3.3927300000000001E-3</c:v>
                </c:pt>
                <c:pt idx="171639" formatCode="0.00E+00">
                  <c:v>4.3293999999999997E-3</c:v>
                </c:pt>
                <c:pt idx="171640" formatCode="0.00E+00">
                  <c:v>5.2609299999999996E-3</c:v>
                </c:pt>
                <c:pt idx="171641" formatCode="0.00E+00">
                  <c:v>6.1858199999999999E-3</c:v>
                </c:pt>
                <c:pt idx="171642" formatCode="0.00E+00">
                  <c:v>7.10255E-3</c:v>
                </c:pt>
                <c:pt idx="171643" formatCode="0.00E+00">
                  <c:v>8.0096300000000002E-3</c:v>
                </c:pt>
                <c:pt idx="171644" formatCode="0.00E+00">
                  <c:v>8.9055899999999997E-3</c:v>
                </c:pt>
                <c:pt idx="171645" formatCode="0.00E+00">
                  <c:v>9.7889499999999994E-3</c:v>
                </c:pt>
                <c:pt idx="171646">
                  <c:v>1.0658300000000001E-2</c:v>
                </c:pt>
                <c:pt idx="171647">
                  <c:v>1.1512100000000001E-2</c:v>
                </c:pt>
                <c:pt idx="171648">
                  <c:v>1.2349000000000001E-2</c:v>
                </c:pt>
                <c:pt idx="171649">
                  <c:v>1.3167699999999999E-2</c:v>
                </c:pt>
                <c:pt idx="171650">
                  <c:v>1.39668E-2</c:v>
                </c:pt>
                <c:pt idx="171651">
                  <c:v>1.47449E-2</c:v>
                </c:pt>
                <c:pt idx="171652">
                  <c:v>1.55008E-2</c:v>
                </c:pt>
                <c:pt idx="171653">
                  <c:v>1.62332E-2</c:v>
                </c:pt>
                <c:pt idx="171654">
                  <c:v>1.6940899999999998E-2</c:v>
                </c:pt>
                <c:pt idx="171655">
                  <c:v>1.7622599999999999E-2</c:v>
                </c:pt>
                <c:pt idx="171656">
                  <c:v>1.82773E-2</c:v>
                </c:pt>
                <c:pt idx="171657">
                  <c:v>1.8903900000000001E-2</c:v>
                </c:pt>
                <c:pt idx="171658">
                  <c:v>1.9501299999999999E-2</c:v>
                </c:pt>
                <c:pt idx="171659">
                  <c:v>2.00684E-2</c:v>
                </c:pt>
                <c:pt idx="171660">
                  <c:v>2.0604299999999999E-2</c:v>
                </c:pt>
                <c:pt idx="171661">
                  <c:v>2.1108200000000001E-2</c:v>
                </c:pt>
                <c:pt idx="171662">
                  <c:v>2.15791E-2</c:v>
                </c:pt>
                <c:pt idx="171663">
                  <c:v>2.2016299999999999E-2</c:v>
                </c:pt>
                <c:pt idx="171664">
                  <c:v>2.2418899999999999E-2</c:v>
                </c:pt>
                <c:pt idx="171665">
                  <c:v>2.2786299999999999E-2</c:v>
                </c:pt>
                <c:pt idx="171666">
                  <c:v>2.3117800000000001E-2</c:v>
                </c:pt>
                <c:pt idx="171667">
                  <c:v>2.34129E-2</c:v>
                </c:pt>
                <c:pt idx="171668">
                  <c:v>2.3671000000000001E-2</c:v>
                </c:pt>
                <c:pt idx="171669">
                  <c:v>2.3891699999999998E-2</c:v>
                </c:pt>
                <c:pt idx="171670">
                  <c:v>2.4074499999999999E-2</c:v>
                </c:pt>
                <c:pt idx="171671">
                  <c:v>2.42191E-2</c:v>
                </c:pt>
                <c:pt idx="171672">
                  <c:v>2.4325300000000001E-2</c:v>
                </c:pt>
                <c:pt idx="171673">
                  <c:v>2.43927E-2</c:v>
                </c:pt>
                <c:pt idx="171674">
                  <c:v>2.44213E-2</c:v>
                </c:pt>
                <c:pt idx="171675">
                  <c:v>2.4410999999999999E-2</c:v>
                </c:pt>
                <c:pt idx="171676">
                  <c:v>2.4361600000000001E-2</c:v>
                </c:pt>
                <c:pt idx="171677">
                  <c:v>2.4273400000000001E-2</c:v>
                </c:pt>
                <c:pt idx="171678">
                  <c:v>2.41462E-2</c:v>
                </c:pt>
                <c:pt idx="171679">
                  <c:v>2.3980399999999999E-2</c:v>
                </c:pt>
                <c:pt idx="171680">
                  <c:v>2.3776200000000001E-2</c:v>
                </c:pt>
                <c:pt idx="171681">
                  <c:v>2.3533700000000001E-2</c:v>
                </c:pt>
                <c:pt idx="171682">
                  <c:v>2.32535E-2</c:v>
                </c:pt>
                <c:pt idx="171683">
                  <c:v>2.2935799999999999E-2</c:v>
                </c:pt>
                <c:pt idx="171684">
                  <c:v>2.2581199999999999E-2</c:v>
                </c:pt>
                <c:pt idx="171685">
                  <c:v>2.21902E-2</c:v>
                </c:pt>
                <c:pt idx="171686">
                  <c:v>2.1763299999999999E-2</c:v>
                </c:pt>
                <c:pt idx="171687">
                  <c:v>2.1301299999999999E-2</c:v>
                </c:pt>
                <c:pt idx="171688">
                  <c:v>2.0804900000000001E-2</c:v>
                </c:pt>
                <c:pt idx="171689">
                  <c:v>2.0274799999999999E-2</c:v>
                </c:pt>
                <c:pt idx="171690">
                  <c:v>1.9711800000000002E-2</c:v>
                </c:pt>
                <c:pt idx="171691">
                  <c:v>1.91168E-2</c:v>
                </c:pt>
                <c:pt idx="171692">
                  <c:v>1.8490800000000002E-2</c:v>
                </c:pt>
                <c:pt idx="171693">
                  <c:v>1.7834699999999998E-2</c:v>
                </c:pt>
                <c:pt idx="171694">
                  <c:v>1.7149500000000002E-2</c:v>
                </c:pt>
                <c:pt idx="171695">
                  <c:v>1.64364E-2</c:v>
                </c:pt>
                <c:pt idx="171696">
                  <c:v>1.5696499999999999E-2</c:v>
                </c:pt>
                <c:pt idx="171697">
                  <c:v>1.4930799999999999E-2</c:v>
                </c:pt>
                <c:pt idx="171698">
                  <c:v>1.4140700000000001E-2</c:v>
                </c:pt>
                <c:pt idx="171699">
                  <c:v>1.33274E-2</c:v>
                </c:pt>
                <c:pt idx="171700">
                  <c:v>1.24922E-2</c:v>
                </c:pt>
                <c:pt idx="171701">
                  <c:v>1.16364E-2</c:v>
                </c:pt>
                <c:pt idx="171702">
                  <c:v>1.07613E-2</c:v>
                </c:pt>
                <c:pt idx="171703" formatCode="0.00E+00">
                  <c:v>9.8683899999999995E-3</c:v>
                </c:pt>
                <c:pt idx="171704" formatCode="0.00E+00">
                  <c:v>8.9590499999999997E-3</c:v>
                </c:pt>
                <c:pt idx="171705" formatCode="0.00E+00">
                  <c:v>8.0347400000000003E-3</c:v>
                </c:pt>
                <c:pt idx="171706" formatCode="0.00E+00">
                  <c:v>7.0969300000000004E-3</c:v>
                </c:pt>
                <c:pt idx="171707" formatCode="0.00E+00">
                  <c:v>6.1471099999999999E-3</c:v>
                </c:pt>
                <c:pt idx="171708" formatCode="0.00E+00">
                  <c:v>5.1868000000000001E-3</c:v>
                </c:pt>
                <c:pt idx="171709" formatCode="0.00E+00">
                  <c:v>4.2175299999999997E-3</c:v>
                </c:pt>
                <c:pt idx="171710" formatCode="0.00E+00">
                  <c:v>3.24085E-3</c:v>
                </c:pt>
                <c:pt idx="171711" formatCode="0.00E+00">
                  <c:v>2.2583199999999999E-3</c:v>
                </c:pt>
                <c:pt idx="171712" formatCode="0.00E+00">
                  <c:v>1.27151E-3</c:v>
                </c:pt>
                <c:pt idx="171713" formatCode="0.00E+00">
                  <c:v>2.8199300000000002E-4</c:v>
                </c:pt>
                <c:pt idx="171714" formatCode="0.00E+00">
                  <c:v>-7.0864300000000001E-4</c:v>
                </c:pt>
                <c:pt idx="171715" formatCode="0.00E+00">
                  <c:v>-1.69882E-3</c:v>
                </c:pt>
                <c:pt idx="171716" formatCode="0.00E+00">
                  <c:v>-2.6869400000000001E-3</c:v>
                </c:pt>
                <c:pt idx="171717" formatCode="0.00E+00">
                  <c:v>-3.6714500000000001E-3</c:v>
                </c:pt>
                <c:pt idx="171718" formatCode="0.00E+00">
                  <c:v>-4.6507500000000004E-3</c:v>
                </c:pt>
                <c:pt idx="171719" formatCode="0.00E+00">
                  <c:v>-5.6232900000000004E-3</c:v>
                </c:pt>
                <c:pt idx="171720" formatCode="0.00E+00">
                  <c:v>-6.5874999999999996E-3</c:v>
                </c:pt>
                <c:pt idx="171721" formatCode="0.00E+00">
                  <c:v>-7.5418600000000001E-3</c:v>
                </c:pt>
                <c:pt idx="171722" formatCode="0.00E+00">
                  <c:v>-8.4848300000000005E-3</c:v>
                </c:pt>
                <c:pt idx="171723" formatCode="0.00E+00">
                  <c:v>-9.4149000000000004E-3</c:v>
                </c:pt>
                <c:pt idx="171724">
                  <c:v>-1.0330600000000001E-2</c:v>
                </c:pt>
                <c:pt idx="171725">
                  <c:v>-1.1230499999999999E-2</c:v>
                </c:pt>
                <c:pt idx="171726">
                  <c:v>-1.2113000000000001E-2</c:v>
                </c:pt>
                <c:pt idx="171727">
                  <c:v>-1.29769E-2</c:v>
                </c:pt>
                <c:pt idx="171728">
                  <c:v>-1.3820799999999999E-2</c:v>
                </c:pt>
                <c:pt idx="171729">
                  <c:v>-1.46432E-2</c:v>
                </c:pt>
                <c:pt idx="171730">
                  <c:v>-1.5442900000000001E-2</c:v>
                </c:pt>
                <c:pt idx="171731">
                  <c:v>-1.62186E-2</c:v>
                </c:pt>
                <c:pt idx="171732">
                  <c:v>-1.6969100000000001E-2</c:v>
                </c:pt>
                <c:pt idx="171733">
                  <c:v>-1.7693199999999999E-2</c:v>
                </c:pt>
                <c:pt idx="171734">
                  <c:v>-1.8389699999999998E-2</c:v>
                </c:pt>
                <c:pt idx="171735">
                  <c:v>-1.9057600000000001E-2</c:v>
                </c:pt>
                <c:pt idx="171736">
                  <c:v>-1.96957E-2</c:v>
                </c:pt>
                <c:pt idx="171737">
                  <c:v>-2.0303100000000001E-2</c:v>
                </c:pt>
                <c:pt idx="171738">
                  <c:v>-2.0878799999999999E-2</c:v>
                </c:pt>
                <c:pt idx="171739">
                  <c:v>-2.1421900000000001E-2</c:v>
                </c:pt>
                <c:pt idx="171740">
                  <c:v>-2.19315E-2</c:v>
                </c:pt>
                <c:pt idx="171741">
                  <c:v>-2.24069E-2</c:v>
                </c:pt>
                <c:pt idx="171742">
                  <c:v>-2.2847300000000001E-2</c:v>
                </c:pt>
                <c:pt idx="171743">
                  <c:v>-2.3252100000000001E-2</c:v>
                </c:pt>
                <c:pt idx="171744">
                  <c:v>-2.3620499999999999E-2</c:v>
                </c:pt>
                <c:pt idx="171745">
                  <c:v>-2.3952000000000001E-2</c:v>
                </c:pt>
                <c:pt idx="171746">
                  <c:v>-2.42461E-2</c:v>
                </c:pt>
                <c:pt idx="171747">
                  <c:v>-2.4502400000000001E-2</c:v>
                </c:pt>
                <c:pt idx="171748">
                  <c:v>-2.4720499999999999E-2</c:v>
                </c:pt>
                <c:pt idx="171749">
                  <c:v>-2.4899999999999999E-2</c:v>
                </c:pt>
                <c:pt idx="171750">
                  <c:v>-2.5040699999999999E-2</c:v>
                </c:pt>
                <c:pt idx="171751">
                  <c:v>-2.5142399999999999E-2</c:v>
                </c:pt>
                <c:pt idx="171752">
                  <c:v>-2.5204899999999999E-2</c:v>
                </c:pt>
                <c:pt idx="171753">
                  <c:v>-2.52281E-2</c:v>
                </c:pt>
                <c:pt idx="171754">
                  <c:v>-2.5212200000000001E-2</c:v>
                </c:pt>
                <c:pt idx="171755">
                  <c:v>-2.5156999999999999E-2</c:v>
                </c:pt>
                <c:pt idx="171756">
                  <c:v>-2.50627E-2</c:v>
                </c:pt>
                <c:pt idx="171757">
                  <c:v>-2.49296E-2</c:v>
                </c:pt>
                <c:pt idx="171758">
                  <c:v>-2.4757700000000001E-2</c:v>
                </c:pt>
                <c:pt idx="171759">
                  <c:v>-2.45475E-2</c:v>
                </c:pt>
                <c:pt idx="171760">
                  <c:v>-2.4299299999999999E-2</c:v>
                </c:pt>
                <c:pt idx="171761">
                  <c:v>-2.40136E-2</c:v>
                </c:pt>
                <c:pt idx="171762">
                  <c:v>-2.3690699999999999E-2</c:v>
                </c:pt>
                <c:pt idx="171763">
                  <c:v>-2.33312E-2</c:v>
                </c:pt>
                <c:pt idx="171764">
                  <c:v>-2.2935799999999999E-2</c:v>
                </c:pt>
                <c:pt idx="171765">
                  <c:v>-2.25051E-2</c:v>
                </c:pt>
                <c:pt idx="171766">
                  <c:v>-2.2039799999999998E-2</c:v>
                </c:pt>
                <c:pt idx="171767">
                  <c:v>-2.1540699999999999E-2</c:v>
                </c:pt>
                <c:pt idx="171768">
                  <c:v>-2.1008499999999999E-2</c:v>
                </c:pt>
                <c:pt idx="171769">
                  <c:v>-2.0444199999999999E-2</c:v>
                </c:pt>
                <c:pt idx="171770">
                  <c:v>-1.98487E-2</c:v>
                </c:pt>
                <c:pt idx="171771">
                  <c:v>-1.9222900000000001E-2</c:v>
                </c:pt>
                <c:pt idx="171772">
                  <c:v>-1.8567899999999998E-2</c:v>
                </c:pt>
                <c:pt idx="171773">
                  <c:v>-1.78847E-2</c:v>
                </c:pt>
                <c:pt idx="171774">
                  <c:v>-1.7174499999999999E-2</c:v>
                </c:pt>
                <c:pt idx="171775">
                  <c:v>-1.6438299999999999E-2</c:v>
                </c:pt>
                <c:pt idx="171776">
                  <c:v>-1.5677300000000002E-2</c:v>
                </c:pt>
                <c:pt idx="171777">
                  <c:v>-1.4892900000000001E-2</c:v>
                </c:pt>
                <c:pt idx="171778">
                  <c:v>-1.4086100000000001E-2</c:v>
                </c:pt>
                <c:pt idx="171779">
                  <c:v>-1.32584E-2</c:v>
                </c:pt>
                <c:pt idx="171780">
                  <c:v>-1.2411E-2</c:v>
                </c:pt>
                <c:pt idx="171781">
                  <c:v>-1.15453E-2</c:v>
                </c:pt>
                <c:pt idx="171782">
                  <c:v>-1.0662700000000001E-2</c:v>
                </c:pt>
                <c:pt idx="171783" formatCode="0.00E+00">
                  <c:v>-9.7645200000000005E-3</c:v>
                </c:pt>
                <c:pt idx="171784" formatCode="0.00E+00">
                  <c:v>-8.8522300000000009E-3</c:v>
                </c:pt>
                <c:pt idx="171785" formatCode="0.00E+00">
                  <c:v>-7.9272700000000001E-3</c:v>
                </c:pt>
                <c:pt idx="171786" formatCode="0.00E+00">
                  <c:v>-6.9910800000000002E-3</c:v>
                </c:pt>
                <c:pt idx="171787" formatCode="0.00E+00">
                  <c:v>-6.0451400000000001E-3</c:v>
                </c:pt>
                <c:pt idx="171788" formatCode="0.00E+00">
                  <c:v>-5.0909299999999996E-3</c:v>
                </c:pt>
                <c:pt idx="171789" formatCode="0.00E+00">
                  <c:v>-4.1299500000000003E-3</c:v>
                </c:pt>
                <c:pt idx="171790" formatCode="0.00E+00">
                  <c:v>-3.1636899999999998E-3</c:v>
                </c:pt>
                <c:pt idx="171791" formatCode="0.00E+00">
                  <c:v>-2.1936600000000001E-3</c:v>
                </c:pt>
                <c:pt idx="171792" formatCode="0.00E+00">
                  <c:v>-1.2213700000000001E-3</c:v>
                </c:pt>
                <c:pt idx="171793" formatCode="0.00E+00">
                  <c:v>-2.48316E-4</c:v>
                </c:pt>
                <c:pt idx="171794" formatCode="0.00E+00">
                  <c:v>7.2399400000000005E-4</c:v>
                </c:pt>
                <c:pt idx="171795" formatCode="0.00E+00">
                  <c:v>1.6940600000000001E-3</c:v>
                </c:pt>
                <c:pt idx="171796" formatCode="0.00E+00">
                  <c:v>2.6603999999999998E-3</c:v>
                </c:pt>
                <c:pt idx="171797" formatCode="0.00E+00">
                  <c:v>3.62153E-3</c:v>
                </c:pt>
                <c:pt idx="171798" formatCode="0.00E+00">
                  <c:v>4.5759900000000003E-3</c:v>
                </c:pt>
                <c:pt idx="171799" formatCode="0.00E+00">
                  <c:v>5.5223099999999999E-3</c:v>
                </c:pt>
                <c:pt idx="171800" formatCode="0.00E+00">
                  <c:v>6.4590799999999999E-3</c:v>
                </c:pt>
                <c:pt idx="171801" formatCode="0.00E+00">
                  <c:v>7.38487E-3</c:v>
                </c:pt>
                <c:pt idx="171802" formatCode="0.00E+00">
                  <c:v>8.2982899999999998E-3</c:v>
                </c:pt>
                <c:pt idx="171803" formatCode="0.00E+00">
                  <c:v>9.1979699999999998E-3</c:v>
                </c:pt>
                <c:pt idx="171804">
                  <c:v>1.0082600000000001E-2</c:v>
                </c:pt>
                <c:pt idx="171805">
                  <c:v>1.09508E-2</c:v>
                </c:pt>
                <c:pt idx="171806">
                  <c:v>1.1801300000000001E-2</c:v>
                </c:pt>
                <c:pt idx="171807">
                  <c:v>1.2632900000000001E-2</c:v>
                </c:pt>
                <c:pt idx="171808">
                  <c:v>1.34444E-2</c:v>
                </c:pt>
                <c:pt idx="171809">
                  <c:v>1.4234500000000001E-2</c:v>
                </c:pt>
                <c:pt idx="171810">
                  <c:v>1.50022E-2</c:v>
                </c:pt>
                <c:pt idx="171811">
                  <c:v>1.5746300000000001E-2</c:v>
                </c:pt>
                <c:pt idx="171812">
                  <c:v>1.6465799999999999E-2</c:v>
                </c:pt>
                <c:pt idx="171813">
                  <c:v>1.7159600000000001E-2</c:v>
                </c:pt>
                <c:pt idx="171814">
                  <c:v>1.78269E-2</c:v>
                </c:pt>
                <c:pt idx="171815">
                  <c:v>1.84665E-2</c:v>
                </c:pt>
                <c:pt idx="171816">
                  <c:v>1.9077799999999999E-2</c:v>
                </c:pt>
                <c:pt idx="171817">
                  <c:v>1.9659800000000002E-2</c:v>
                </c:pt>
                <c:pt idx="171818">
                  <c:v>2.0211799999999999E-2</c:v>
                </c:pt>
                <c:pt idx="171819">
                  <c:v>2.0733000000000001E-2</c:v>
                </c:pt>
                <c:pt idx="171820">
                  <c:v>2.12228E-2</c:v>
                </c:pt>
                <c:pt idx="171821">
                  <c:v>2.1680600000000001E-2</c:v>
                </c:pt>
                <c:pt idx="171822">
                  <c:v>2.2105699999999999E-2</c:v>
                </c:pt>
                <c:pt idx="171823">
                  <c:v>2.24976E-2</c:v>
                </c:pt>
                <c:pt idx="171824">
                  <c:v>2.2856000000000001E-2</c:v>
                </c:pt>
                <c:pt idx="171825">
                  <c:v>2.3180300000000001E-2</c:v>
                </c:pt>
                <c:pt idx="171826">
                  <c:v>2.3470299999999999E-2</c:v>
                </c:pt>
                <c:pt idx="171827">
                  <c:v>2.3725599999999999E-2</c:v>
                </c:pt>
                <c:pt idx="171828">
                  <c:v>2.3946100000000001E-2</c:v>
                </c:pt>
                <c:pt idx="171829">
                  <c:v>2.41315E-2</c:v>
                </c:pt>
                <c:pt idx="171830">
                  <c:v>2.42817E-2</c:v>
                </c:pt>
                <c:pt idx="171831">
                  <c:v>2.4396600000000001E-2</c:v>
                </c:pt>
                <c:pt idx="171832">
                  <c:v>2.4476299999999999E-2</c:v>
                </c:pt>
                <c:pt idx="171833">
                  <c:v>2.4520699999999999E-2</c:v>
                </c:pt>
                <c:pt idx="171834">
                  <c:v>2.4530099999999999E-2</c:v>
                </c:pt>
                <c:pt idx="171835">
                  <c:v>2.4504499999999999E-2</c:v>
                </c:pt>
                <c:pt idx="171836">
                  <c:v>2.44441E-2</c:v>
                </c:pt>
                <c:pt idx="171837">
                  <c:v>2.4349300000000001E-2</c:v>
                </c:pt>
                <c:pt idx="171838">
                  <c:v>2.42204E-2</c:v>
                </c:pt>
                <c:pt idx="171839">
                  <c:v>2.4057599999999998E-2</c:v>
                </c:pt>
                <c:pt idx="171840">
                  <c:v>2.38616E-2</c:v>
                </c:pt>
                <c:pt idx="171841">
                  <c:v>2.36326E-2</c:v>
                </c:pt>
                <c:pt idx="171842">
                  <c:v>2.3371300000000001E-2</c:v>
                </c:pt>
                <c:pt idx="171843">
                  <c:v>2.30783E-2</c:v>
                </c:pt>
                <c:pt idx="171844">
                  <c:v>2.2754099999999999E-2</c:v>
                </c:pt>
                <c:pt idx="171845">
                  <c:v>2.2399499999999999E-2</c:v>
                </c:pt>
                <c:pt idx="171846">
                  <c:v>2.2015099999999999E-2</c:v>
                </c:pt>
                <c:pt idx="171847">
                  <c:v>2.1601800000000001E-2</c:v>
                </c:pt>
                <c:pt idx="171848">
                  <c:v>2.1160200000000001E-2</c:v>
                </c:pt>
                <c:pt idx="171849">
                  <c:v>2.0691299999999999E-2</c:v>
                </c:pt>
                <c:pt idx="171850">
                  <c:v>2.0195999999999999E-2</c:v>
                </c:pt>
                <c:pt idx="171851">
                  <c:v>1.9675100000000001E-2</c:v>
                </c:pt>
                <c:pt idx="171852">
                  <c:v>1.91296E-2</c:v>
                </c:pt>
                <c:pt idx="171853">
                  <c:v>1.85606E-2</c:v>
                </c:pt>
                <c:pt idx="171854">
                  <c:v>1.7968899999999999E-2</c:v>
                </c:pt>
                <c:pt idx="171855">
                  <c:v>1.7355700000000002E-2</c:v>
                </c:pt>
                <c:pt idx="171856">
                  <c:v>1.67221E-2</c:v>
                </c:pt>
                <c:pt idx="171857">
                  <c:v>1.6069099999999999E-2</c:v>
                </c:pt>
                <c:pt idx="171858">
                  <c:v>1.5397900000000001E-2</c:v>
                </c:pt>
                <c:pt idx="171859">
                  <c:v>1.4709699999999999E-2</c:v>
                </c:pt>
                <c:pt idx="171860">
                  <c:v>1.4005500000000001E-2</c:v>
                </c:pt>
                <c:pt idx="171861">
                  <c:v>1.3286600000000001E-2</c:v>
                </c:pt>
                <c:pt idx="171862">
                  <c:v>1.25542E-2</c:v>
                </c:pt>
                <c:pt idx="171863">
                  <c:v>1.1809500000000001E-2</c:v>
                </c:pt>
                <c:pt idx="171864">
                  <c:v>1.1053800000000001E-2</c:v>
                </c:pt>
                <c:pt idx="171865">
                  <c:v>1.0288200000000001E-2</c:v>
                </c:pt>
                <c:pt idx="171866" formatCode="0.00E+00">
                  <c:v>9.5140099999999998E-3</c:v>
                </c:pt>
                <c:pt idx="171867" formatCode="0.00E+00">
                  <c:v>8.7325000000000007E-3</c:v>
                </c:pt>
                <c:pt idx="171868" formatCode="0.00E+00">
                  <c:v>7.9448999999999995E-3</c:v>
                </c:pt>
                <c:pt idx="171869" formatCode="0.00E+00">
                  <c:v>7.1524600000000002E-3</c:v>
                </c:pt>
                <c:pt idx="171870" formatCode="0.00E+00">
                  <c:v>6.3564399999999997E-3</c:v>
                </c:pt>
                <c:pt idx="171871" formatCode="0.00E+00">
                  <c:v>5.55808E-3</c:v>
                </c:pt>
                <c:pt idx="171872" formatCode="0.00E+00">
                  <c:v>4.7586199999999999E-3</c:v>
                </c:pt>
                <c:pt idx="171873" formatCode="0.00E+00">
                  <c:v>3.9592899999999999E-3</c:v>
                </c:pt>
                <c:pt idx="171874" formatCode="0.00E+00">
                  <c:v>3.1613100000000001E-3</c:v>
                </c:pt>
                <c:pt idx="171875" formatCode="0.00E+00">
                  <c:v>2.3659100000000001E-3</c:v>
                </c:pt>
                <c:pt idx="171876" formatCode="0.00E+00">
                  <c:v>1.5742600000000001E-3</c:v>
                </c:pt>
                <c:pt idx="171877" formatCode="0.00E+00">
                  <c:v>7.87555E-4</c:v>
                </c:pt>
                <c:pt idx="171878" formatCode="0.00E+00">
                  <c:v>6.9533599999999999E-6</c:v>
                </c:pt>
                <c:pt idx="171879" formatCode="0.00E+00">
                  <c:v>-7.6640200000000001E-4</c:v>
                </c:pt>
                <c:pt idx="171880" formatCode="0.00E+00">
                  <c:v>-1.5313900000000001E-3</c:v>
                </c:pt>
                <c:pt idx="171881" formatCode="0.00E+00">
                  <c:v>-2.28692E-3</c:v>
                </c:pt>
                <c:pt idx="171882" formatCode="0.00E+00">
                  <c:v>-3.0319100000000001E-3</c:v>
                </c:pt>
                <c:pt idx="171883" formatCode="0.00E+00">
                  <c:v>-3.76532E-3</c:v>
                </c:pt>
                <c:pt idx="171884" formatCode="0.00E+00">
                  <c:v>-4.4861399999999996E-3</c:v>
                </c:pt>
                <c:pt idx="171885" formatCode="0.00E+00">
                  <c:v>-5.19338E-3</c:v>
                </c:pt>
                <c:pt idx="171886" formatCode="0.00E+00">
                  <c:v>-5.8860900000000001E-3</c:v>
                </c:pt>
                <c:pt idx="171887" formatCode="0.00E+00">
                  <c:v>-6.56334E-3</c:v>
                </c:pt>
                <c:pt idx="171888" formatCode="0.00E+00">
                  <c:v>-7.2242499999999998E-3</c:v>
                </c:pt>
                <c:pt idx="171889" formatCode="0.00E+00">
                  <c:v>-7.8679700000000002E-3</c:v>
                </c:pt>
                <c:pt idx="171890" formatCode="0.00E+00">
                  <c:v>-8.49368E-3</c:v>
                </c:pt>
                <c:pt idx="171891" formatCode="0.00E+00">
                  <c:v>-9.1006200000000002E-3</c:v>
                </c:pt>
                <c:pt idx="171892" formatCode="0.00E+00">
                  <c:v>-9.6880500000000001E-3</c:v>
                </c:pt>
                <c:pt idx="171893">
                  <c:v>-1.02553E-2</c:v>
                </c:pt>
                <c:pt idx="171894">
                  <c:v>-1.08016E-2</c:v>
                </c:pt>
                <c:pt idx="171895">
                  <c:v>-1.13265E-2</c:v>
                </c:pt>
                <c:pt idx="171896">
                  <c:v>-1.1829299999999999E-2</c:v>
                </c:pt>
                <c:pt idx="171897">
                  <c:v>-1.23096E-2</c:v>
                </c:pt>
                <c:pt idx="171898">
                  <c:v>-1.27668E-2</c:v>
                </c:pt>
                <c:pt idx="171899">
                  <c:v>-1.32006E-2</c:v>
                </c:pt>
                <c:pt idx="171900">
                  <c:v>-1.3610499999999999E-2</c:v>
                </c:pt>
                <c:pt idx="171901">
                  <c:v>-1.3996099999999999E-2</c:v>
                </c:pt>
                <c:pt idx="171902">
                  <c:v>-1.43573E-2</c:v>
                </c:pt>
                <c:pt idx="171903">
                  <c:v>-1.4693599999999999E-2</c:v>
                </c:pt>
                <c:pt idx="171904">
                  <c:v>-1.5004999999999999E-2</c:v>
                </c:pt>
                <c:pt idx="171905">
                  <c:v>-1.5291300000000001E-2</c:v>
                </c:pt>
                <c:pt idx="171906">
                  <c:v>-1.55523E-2</c:v>
                </c:pt>
                <c:pt idx="171907">
                  <c:v>-1.5788E-2</c:v>
                </c:pt>
                <c:pt idx="171908">
                  <c:v>-1.5998399999999999E-2</c:v>
                </c:pt>
                <c:pt idx="171909">
                  <c:v>-1.6183400000000001E-2</c:v>
                </c:pt>
                <c:pt idx="171910">
                  <c:v>-1.6343199999999999E-2</c:v>
                </c:pt>
                <c:pt idx="171911">
                  <c:v>-1.6477800000000001E-2</c:v>
                </c:pt>
                <c:pt idx="171912">
                  <c:v>-1.6587500000000002E-2</c:v>
                </c:pt>
                <c:pt idx="171913">
                  <c:v>-1.66724E-2</c:v>
                </c:pt>
                <c:pt idx="171914">
                  <c:v>-1.67327E-2</c:v>
                </c:pt>
                <c:pt idx="171915">
                  <c:v>-1.67688E-2</c:v>
                </c:pt>
                <c:pt idx="171916">
                  <c:v>-1.6780900000000001E-2</c:v>
                </c:pt>
                <c:pt idx="171917">
                  <c:v>-1.67695E-2</c:v>
                </c:pt>
                <c:pt idx="171918">
                  <c:v>-1.67349E-2</c:v>
                </c:pt>
                <c:pt idx="171919">
                  <c:v>-1.6677600000000001E-2</c:v>
                </c:pt>
                <c:pt idx="171920">
                  <c:v>-1.6598000000000002E-2</c:v>
                </c:pt>
                <c:pt idx="171921">
                  <c:v>-1.64967E-2</c:v>
                </c:pt>
                <c:pt idx="171922">
                  <c:v>-1.6374199999999998E-2</c:v>
                </c:pt>
                <c:pt idx="171923">
                  <c:v>-1.6231099999999998E-2</c:v>
                </c:pt>
                <c:pt idx="171924">
                  <c:v>-1.6067999999999999E-2</c:v>
                </c:pt>
                <c:pt idx="171925">
                  <c:v>-1.58855E-2</c:v>
                </c:pt>
                <c:pt idx="171926">
                  <c:v>-1.5684300000000002E-2</c:v>
                </c:pt>
                <c:pt idx="171927">
                  <c:v>-1.54652E-2</c:v>
                </c:pt>
                <c:pt idx="171928">
                  <c:v>-1.52287E-2</c:v>
                </c:pt>
                <c:pt idx="171929">
                  <c:v>-1.4975799999999999E-2</c:v>
                </c:pt>
                <c:pt idx="171930">
                  <c:v>-1.4707E-2</c:v>
                </c:pt>
                <c:pt idx="171931">
                  <c:v>-1.44233E-2</c:v>
                </c:pt>
                <c:pt idx="171932">
                  <c:v>-1.41254E-2</c:v>
                </c:pt>
                <c:pt idx="171933">
                  <c:v>-1.38142E-2</c:v>
                </c:pt>
                <c:pt idx="171934">
                  <c:v>-1.3490500000000001E-2</c:v>
                </c:pt>
                <c:pt idx="171935">
                  <c:v>-1.3155099999999999E-2</c:v>
                </c:pt>
                <c:pt idx="171936">
                  <c:v>-1.28089E-2</c:v>
                </c:pt>
                <c:pt idx="171937">
                  <c:v>-1.24528E-2</c:v>
                </c:pt>
                <c:pt idx="171938">
                  <c:v>-1.20877E-2</c:v>
                </c:pt>
                <c:pt idx="171939">
                  <c:v>-1.17143E-2</c:v>
                </c:pt>
                <c:pt idx="171940">
                  <c:v>-1.13338E-2</c:v>
                </c:pt>
                <c:pt idx="171941">
                  <c:v>-1.09468E-2</c:v>
                </c:pt>
                <c:pt idx="171942">
                  <c:v>-1.05544E-2</c:v>
                </c:pt>
                <c:pt idx="171943">
                  <c:v>-1.0157299999999999E-2</c:v>
                </c:pt>
                <c:pt idx="171944" formatCode="0.00E+00">
                  <c:v>-9.7566200000000006E-3</c:v>
                </c:pt>
                <c:pt idx="171945" formatCode="0.00E+00">
                  <c:v>-9.3530699999999998E-3</c:v>
                </c:pt>
                <c:pt idx="171946" formatCode="0.00E+00">
                  <c:v>-8.9475700000000002E-3</c:v>
                </c:pt>
                <c:pt idx="171947" formatCode="0.00E+00">
                  <c:v>-8.541E-3</c:v>
                </c:pt>
                <c:pt idx="171948" formatCode="0.00E+00">
                  <c:v>-8.1342099999999994E-3</c:v>
                </c:pt>
                <c:pt idx="171949" formatCode="0.00E+00">
                  <c:v>-7.7280500000000002E-3</c:v>
                </c:pt>
                <c:pt idx="171950" formatCode="0.00E+00">
                  <c:v>-7.3233500000000002E-3</c:v>
                </c:pt>
                <c:pt idx="171951" formatCode="0.00E+00">
                  <c:v>-6.9209299999999996E-3</c:v>
                </c:pt>
                <c:pt idx="171952" formatCode="0.00E+00">
                  <c:v>-6.5215799999999999E-3</c:v>
                </c:pt>
                <c:pt idx="171953" formatCode="0.00E+00">
                  <c:v>-6.1260899999999998E-3</c:v>
                </c:pt>
                <c:pt idx="171954" formatCode="0.00E+00">
                  <c:v>-5.7352200000000001E-3</c:v>
                </c:pt>
                <c:pt idx="171955" formatCode="0.00E+00">
                  <c:v>-5.3497199999999996E-3</c:v>
                </c:pt>
                <c:pt idx="171956" formatCode="0.00E+00">
                  <c:v>-4.9702899999999996E-3</c:v>
                </c:pt>
                <c:pt idx="171957" formatCode="0.00E+00">
                  <c:v>-4.5976400000000001E-3</c:v>
                </c:pt>
                <c:pt idx="171958" formatCode="0.00E+00">
                  <c:v>-4.2324199999999998E-3</c:v>
                </c:pt>
                <c:pt idx="171959" formatCode="0.00E+00">
                  <c:v>-3.87529E-3</c:v>
                </c:pt>
                <c:pt idx="171960" formatCode="0.00E+00">
                  <c:v>-3.5268600000000002E-3</c:v>
                </c:pt>
                <c:pt idx="171961" formatCode="0.00E+00">
                  <c:v>-3.1876999999999999E-3</c:v>
                </c:pt>
                <c:pt idx="171962" formatCode="0.00E+00">
                  <c:v>-2.8583800000000002E-3</c:v>
                </c:pt>
                <c:pt idx="171963" formatCode="0.00E+00">
                  <c:v>-2.5394200000000001E-3</c:v>
                </c:pt>
                <c:pt idx="171964" formatCode="0.00E+00">
                  <c:v>-2.2313200000000002E-3</c:v>
                </c:pt>
                <c:pt idx="171965" formatCode="0.00E+00">
                  <c:v>-1.9345199999999999E-3</c:v>
                </c:pt>
                <c:pt idx="171966" formatCode="0.00E+00">
                  <c:v>-1.64945E-3</c:v>
                </c:pt>
                <c:pt idx="171967" formatCode="0.00E+00">
                  <c:v>-1.37652E-3</c:v>
                </c:pt>
                <c:pt idx="171968" formatCode="0.00E+00">
                  <c:v>-1.1160600000000001E-3</c:v>
                </c:pt>
                <c:pt idx="171969" formatCode="0.00E+00">
                  <c:v>-8.68416E-4</c:v>
                </c:pt>
                <c:pt idx="171970" formatCode="0.00E+00">
                  <c:v>-6.3385500000000001E-4</c:v>
                </c:pt>
                <c:pt idx="171971" formatCode="0.00E+00">
                  <c:v>-4.12631E-4</c:v>
                </c:pt>
                <c:pt idx="171972" formatCode="0.00E+00">
                  <c:v>-2.0495600000000001E-4</c:v>
                </c:pt>
                <c:pt idx="171973" formatCode="0.00E+00">
                  <c:v>-1.10041E-5</c:v>
                </c:pt>
                <c:pt idx="171974" formatCode="0.00E+00">
                  <c:v>1.69087E-4</c:v>
                </c:pt>
                <c:pt idx="171975" formatCode="0.00E+00">
                  <c:v>3.35216E-4</c:v>
                </c:pt>
                <c:pt idx="171976" formatCode="0.00E+00">
                  <c:v>4.8732099999999998E-4</c:v>
                </c:pt>
                <c:pt idx="171977" formatCode="0.00E+00">
                  <c:v>6.2537599999999997E-4</c:v>
                </c:pt>
                <c:pt idx="171978" formatCode="0.00E+00">
                  <c:v>7.4939199999999998E-4</c:v>
                </c:pt>
                <c:pt idx="171979" formatCode="0.00E+00">
                  <c:v>8.5941700000000002E-4</c:v>
                </c:pt>
                <c:pt idx="171980" formatCode="0.00E+00">
                  <c:v>9.5553599999999999E-4</c:v>
                </c:pt>
                <c:pt idx="171981" formatCode="0.00E+00">
                  <c:v>1.03787E-3</c:v>
                </c:pt>
                <c:pt idx="171982" formatCode="0.00E+00">
                  <c:v>1.1065700000000001E-3</c:v>
                </c:pt>
                <c:pt idx="171983" formatCode="0.00E+00">
                  <c:v>1.1618399999999999E-3</c:v>
                </c:pt>
                <c:pt idx="171984" formatCode="0.00E+00">
                  <c:v>1.2038999999999999E-3</c:v>
                </c:pt>
                <c:pt idx="171985" formatCode="0.00E+00">
                  <c:v>1.2330100000000001E-3</c:v>
                </c:pt>
                <c:pt idx="171986" formatCode="0.00E+00">
                  <c:v>1.2494699999999999E-3</c:v>
                </c:pt>
                <c:pt idx="171987" formatCode="0.00E+00">
                  <c:v>1.25359E-3</c:v>
                </c:pt>
                <c:pt idx="171988" formatCode="0.00E+00">
                  <c:v>1.2457499999999999E-3</c:v>
                </c:pt>
                <c:pt idx="171989" formatCode="0.00E+00">
                  <c:v>1.2263199999999999E-3</c:v>
                </c:pt>
                <c:pt idx="171990" formatCode="0.00E+00">
                  <c:v>1.19574E-3</c:v>
                </c:pt>
                <c:pt idx="171991" formatCode="0.00E+00">
                  <c:v>1.1544400000000001E-3</c:v>
                </c:pt>
                <c:pt idx="171992" formatCode="0.00E+00">
                  <c:v>1.10289E-3</c:v>
                </c:pt>
                <c:pt idx="171993" formatCode="0.00E+00">
                  <c:v>1.0416100000000001E-3</c:v>
                </c:pt>
                <c:pt idx="171994" formatCode="0.00E+00">
                  <c:v>9.7112299999999995E-4</c:v>
                </c:pt>
                <c:pt idx="171995" formatCode="0.00E+00">
                  <c:v>8.9197099999999997E-4</c:v>
                </c:pt>
                <c:pt idx="171996" formatCode="0.00E+00">
                  <c:v>8.0473100000000004E-4</c:v>
                </c:pt>
                <c:pt idx="171997" formatCode="0.00E+00">
                  <c:v>7.0999799999999999E-4</c:v>
                </c:pt>
                <c:pt idx="171998" formatCode="0.00E+00">
                  <c:v>6.0838600000000004E-4</c:v>
                </c:pt>
                <c:pt idx="171999" formatCode="0.00E+00">
                  <c:v>5.0052899999999999E-4</c:v>
                </c:pt>
                <c:pt idx="172000" formatCode="0.00E+00">
                  <c:v>3.8707500000000002E-4</c:v>
                </c:pt>
                <c:pt idx="172001" formatCode="0.00E+00">
                  <c:v>2.6868999999999998E-4</c:v>
                </c:pt>
                <c:pt idx="172002" formatCode="0.00E+00">
                  <c:v>1.4605299999999999E-4</c:v>
                </c:pt>
                <c:pt idx="172003" formatCode="0.00E+00">
                  <c:v>1.9854899999999999E-5</c:v>
                </c:pt>
                <c:pt idx="172004" formatCode="0.00E+00">
                  <c:v>-1.09203E-4</c:v>
                </c:pt>
                <c:pt idx="172005" formatCode="0.00E+00">
                  <c:v>-2.4040899999999999E-4</c:v>
                </c:pt>
                <c:pt idx="172006" formatCode="0.00E+00">
                  <c:v>-3.7304500000000002E-4</c:v>
                </c:pt>
                <c:pt idx="172007" formatCode="0.00E+00">
                  <c:v>-5.0638799999999998E-4</c:v>
                </c:pt>
                <c:pt idx="172008" formatCode="0.00E+00">
                  <c:v>-6.3970900000000002E-4</c:v>
                </c:pt>
                <c:pt idx="172009" formatCode="0.00E+00">
                  <c:v>-7.7227899999999996E-4</c:v>
                </c:pt>
                <c:pt idx="172010" formatCode="0.00E+00">
                  <c:v>-9.0336699999999997E-4</c:v>
                </c:pt>
                <c:pt idx="172011" formatCode="0.00E+00">
                  <c:v>-1.03224E-3</c:v>
                </c:pt>
                <c:pt idx="172012" formatCode="0.00E+00">
                  <c:v>-1.15818E-3</c:v>
                </c:pt>
                <c:pt idx="172013" formatCode="0.00E+00">
                  <c:v>-1.28046E-3</c:v>
                </c:pt>
                <c:pt idx="172014" formatCode="0.00E+00">
                  <c:v>-1.39836E-3</c:v>
                </c:pt>
                <c:pt idx="172015" formatCode="0.00E+00">
                  <c:v>-1.51117E-3</c:v>
                </c:pt>
                <c:pt idx="172016" formatCode="0.00E+00">
                  <c:v>-1.6182E-3</c:v>
                </c:pt>
                <c:pt idx="172017" formatCode="0.00E+00">
                  <c:v>-1.7187599999999999E-3</c:v>
                </c:pt>
                <c:pt idx="172018" formatCode="0.00E+00">
                  <c:v>-1.8121700000000001E-3</c:v>
                </c:pt>
                <c:pt idx="172019" formatCode="0.00E+00">
                  <c:v>-1.89777E-3</c:v>
                </c:pt>
                <c:pt idx="172020" formatCode="0.00E+00">
                  <c:v>-1.9749199999999998E-3</c:v>
                </c:pt>
                <c:pt idx="172021" formatCode="0.00E+00">
                  <c:v>-2.0429900000000002E-3</c:v>
                </c:pt>
                <c:pt idx="172022" formatCode="0.00E+00">
                  <c:v>-2.10137E-3</c:v>
                </c:pt>
                <c:pt idx="172023" formatCode="0.00E+00">
                  <c:v>-2.1494800000000001E-3</c:v>
                </c:pt>
                <c:pt idx="172024" formatCode="0.00E+00">
                  <c:v>-2.1867499999999999E-3</c:v>
                </c:pt>
                <c:pt idx="172025" formatCode="0.00E+00">
                  <c:v>-2.2126400000000001E-3</c:v>
                </c:pt>
                <c:pt idx="172026" formatCode="0.00E+00">
                  <c:v>-2.2266199999999999E-3</c:v>
                </c:pt>
                <c:pt idx="172027" formatCode="0.00E+00">
                  <c:v>-2.2282199999999999E-3</c:v>
                </c:pt>
                <c:pt idx="172028" formatCode="0.00E+00">
                  <c:v>-2.2169500000000001E-3</c:v>
                </c:pt>
                <c:pt idx="172029" formatCode="0.00E+00">
                  <c:v>-2.1924000000000002E-3</c:v>
                </c:pt>
                <c:pt idx="172030" formatCode="0.00E+00">
                  <c:v>-2.1541500000000001E-3</c:v>
                </c:pt>
                <c:pt idx="172031" formatCode="0.00E+00">
                  <c:v>-2.1018199999999999E-3</c:v>
                </c:pt>
                <c:pt idx="172032" formatCode="0.00E+00">
                  <c:v>-2.0350699999999999E-3</c:v>
                </c:pt>
                <c:pt idx="172033" formatCode="0.00E+00">
                  <c:v>-1.9536000000000002E-3</c:v>
                </c:pt>
                <c:pt idx="172034" formatCode="0.00E+00">
                  <c:v>-1.8571099999999999E-3</c:v>
                </c:pt>
                <c:pt idx="172035" formatCode="0.00E+00">
                  <c:v>-1.7453799999999999E-3</c:v>
                </c:pt>
                <c:pt idx="172036" formatCode="0.00E+00">
                  <c:v>-1.61819E-3</c:v>
                </c:pt>
                <c:pt idx="172037" formatCode="0.00E+00">
                  <c:v>-1.47536E-3</c:v>
                </c:pt>
                <c:pt idx="172038" formatCode="0.00E+00">
                  <c:v>-1.31678E-3</c:v>
                </c:pt>
                <c:pt idx="172039" formatCode="0.00E+00">
                  <c:v>-1.1423200000000001E-3</c:v>
                </c:pt>
                <c:pt idx="172040" formatCode="0.00E+00">
                  <c:v>-9.5194300000000002E-4</c:v>
                </c:pt>
                <c:pt idx="172041" formatCode="0.00E+00">
                  <c:v>-7.4561600000000005E-4</c:v>
                </c:pt>
                <c:pt idx="172042" formatCode="0.00E+00">
                  <c:v>-5.2335499999999998E-4</c:v>
                </c:pt>
                <c:pt idx="172043" formatCode="0.00E+00">
                  <c:v>-2.8521599999999997E-4</c:v>
                </c:pt>
                <c:pt idx="172044" formatCode="0.00E+00">
                  <c:v>-3.1291699999999997E-5</c:v>
                </c:pt>
                <c:pt idx="172045" formatCode="0.00E+00">
                  <c:v>2.38287E-4</c:v>
                </c:pt>
                <c:pt idx="172046" formatCode="0.00E+00">
                  <c:v>5.2334799999999998E-4</c:v>
                </c:pt>
                <c:pt idx="172047" formatCode="0.00E+00">
                  <c:v>8.2368299999999997E-4</c:v>
                </c:pt>
                <c:pt idx="172048" formatCode="0.00E+00">
                  <c:v>1.13904E-3</c:v>
                </c:pt>
                <c:pt idx="172049" formatCode="0.00E+00">
                  <c:v>1.4691400000000001E-3</c:v>
                </c:pt>
                <c:pt idx="172050" formatCode="0.00E+00">
                  <c:v>1.81365E-3</c:v>
                </c:pt>
                <c:pt idx="172051" formatCode="0.00E+00">
                  <c:v>2.1722E-3</c:v>
                </c:pt>
                <c:pt idx="172052" formatCode="0.00E+00">
                  <c:v>2.5444E-3</c:v>
                </c:pt>
                <c:pt idx="172053" formatCode="0.00E+00">
                  <c:v>2.9298200000000001E-3</c:v>
                </c:pt>
                <c:pt idx="172054" formatCode="0.00E+00">
                  <c:v>3.32796E-3</c:v>
                </c:pt>
                <c:pt idx="172055" formatCode="0.00E+00">
                  <c:v>3.7383300000000002E-3</c:v>
                </c:pt>
                <c:pt idx="172056" formatCode="0.00E+00">
                  <c:v>4.16038E-3</c:v>
                </c:pt>
                <c:pt idx="172057" formatCode="0.00E+00">
                  <c:v>4.5935200000000002E-3</c:v>
                </c:pt>
                <c:pt idx="172058" formatCode="0.00E+00">
                  <c:v>5.0371499999999998E-3</c:v>
                </c:pt>
                <c:pt idx="172059" formatCode="0.00E+00">
                  <c:v>5.4906199999999999E-3</c:v>
                </c:pt>
                <c:pt idx="172060" formatCode="0.00E+00">
                  <c:v>5.9532500000000002E-3</c:v>
                </c:pt>
                <c:pt idx="172061" formatCode="0.00E+00">
                  <c:v>6.4243299999999998E-3</c:v>
                </c:pt>
                <c:pt idx="172062" formatCode="0.00E+00">
                  <c:v>6.9031300000000004E-3</c:v>
                </c:pt>
                <c:pt idx="172063" formatCode="0.00E+00">
                  <c:v>7.3888900000000004E-3</c:v>
                </c:pt>
                <c:pt idx="172064" formatCode="0.00E+00">
                  <c:v>7.8808000000000003E-3</c:v>
                </c:pt>
                <c:pt idx="172065" formatCode="0.00E+00">
                  <c:v>8.3780599999999997E-3</c:v>
                </c:pt>
                <c:pt idx="172066" formatCode="0.00E+00">
                  <c:v>8.8798100000000001E-3</c:v>
                </c:pt>
                <c:pt idx="172067" formatCode="0.00E+00">
                  <c:v>9.3852099999999997E-3</c:v>
                </c:pt>
                <c:pt idx="172068" formatCode="0.00E+00">
                  <c:v>9.8933600000000003E-3</c:v>
                </c:pt>
                <c:pt idx="172069">
                  <c:v>1.04034E-2</c:v>
                </c:pt>
                <c:pt idx="172070">
                  <c:v>1.09143E-2</c:v>
                </c:pt>
                <c:pt idx="172071">
                  <c:v>1.14252E-2</c:v>
                </c:pt>
                <c:pt idx="172072">
                  <c:v>1.1935100000000001E-2</c:v>
                </c:pt>
                <c:pt idx="172073">
                  <c:v>1.24431E-2</c:v>
                </c:pt>
                <c:pt idx="172074">
                  <c:v>1.29482E-2</c:v>
                </c:pt>
                <c:pt idx="172075">
                  <c:v>1.34494E-2</c:v>
                </c:pt>
                <c:pt idx="172076">
                  <c:v>1.39457E-2</c:v>
                </c:pt>
                <c:pt idx="172077">
                  <c:v>1.44361E-2</c:v>
                </c:pt>
                <c:pt idx="172078">
                  <c:v>1.49196E-2</c:v>
                </c:pt>
                <c:pt idx="172079">
                  <c:v>1.53952E-2</c:v>
                </c:pt>
                <c:pt idx="172080">
                  <c:v>1.5861900000000002E-2</c:v>
                </c:pt>
                <c:pt idx="172081">
                  <c:v>1.6318599999999999E-2</c:v>
                </c:pt>
                <c:pt idx="172082">
                  <c:v>1.6764399999999999E-2</c:v>
                </c:pt>
                <c:pt idx="172083">
                  <c:v>1.71983E-2</c:v>
                </c:pt>
                <c:pt idx="172084">
                  <c:v>1.7619300000000001E-2</c:v>
                </c:pt>
                <c:pt idx="172085">
                  <c:v>1.8026299999999999E-2</c:v>
                </c:pt>
                <c:pt idx="172086">
                  <c:v>1.8418500000000001E-2</c:v>
                </c:pt>
                <c:pt idx="172087">
                  <c:v>1.87949E-2</c:v>
                </c:pt>
                <c:pt idx="172088">
                  <c:v>1.9154500000000001E-2</c:v>
                </c:pt>
                <c:pt idx="172089">
                  <c:v>1.9496400000000001E-2</c:v>
                </c:pt>
                <c:pt idx="172090">
                  <c:v>1.9819699999999999E-2</c:v>
                </c:pt>
                <c:pt idx="172091">
                  <c:v>2.0123499999999999E-2</c:v>
                </c:pt>
                <c:pt idx="172092">
                  <c:v>2.0407000000000002E-2</c:v>
                </c:pt>
                <c:pt idx="172093">
                  <c:v>2.0669300000000002E-2</c:v>
                </c:pt>
                <c:pt idx="172094">
                  <c:v>2.0909500000000001E-2</c:v>
                </c:pt>
                <c:pt idx="172095">
                  <c:v>2.1127E-2</c:v>
                </c:pt>
                <c:pt idx="172096">
                  <c:v>2.1320800000000001E-2</c:v>
                </c:pt>
                <c:pt idx="172097">
                  <c:v>2.14904E-2</c:v>
                </c:pt>
                <c:pt idx="172098">
                  <c:v>2.1635000000000001E-2</c:v>
                </c:pt>
                <c:pt idx="172099">
                  <c:v>2.1753999999999999E-2</c:v>
                </c:pt>
                <c:pt idx="172100">
                  <c:v>2.1846600000000001E-2</c:v>
                </c:pt>
                <c:pt idx="172101">
                  <c:v>2.1912399999999999E-2</c:v>
                </c:pt>
                <c:pt idx="172102">
                  <c:v>2.1950799999999999E-2</c:v>
                </c:pt>
                <c:pt idx="172103">
                  <c:v>2.19612E-2</c:v>
                </c:pt>
                <c:pt idx="172104">
                  <c:v>2.19432E-2</c:v>
                </c:pt>
                <c:pt idx="172105">
                  <c:v>2.18964E-2</c:v>
                </c:pt>
                <c:pt idx="172106">
                  <c:v>2.1820300000000001E-2</c:v>
                </c:pt>
                <c:pt idx="172107">
                  <c:v>2.1714600000000001E-2</c:v>
                </c:pt>
                <c:pt idx="172108">
                  <c:v>2.1579000000000001E-2</c:v>
                </c:pt>
                <c:pt idx="172109">
                  <c:v>2.14133E-2</c:v>
                </c:pt>
                <c:pt idx="172110">
                  <c:v>2.1217199999999999E-2</c:v>
                </c:pt>
                <c:pt idx="172111">
                  <c:v>2.0990600000000002E-2</c:v>
                </c:pt>
                <c:pt idx="172112">
                  <c:v>2.07333E-2</c:v>
                </c:pt>
                <c:pt idx="172113">
                  <c:v>2.04453E-2</c:v>
                </c:pt>
                <c:pt idx="172114">
                  <c:v>2.0126600000000001E-2</c:v>
                </c:pt>
                <c:pt idx="172115">
                  <c:v>1.9777200000000002E-2</c:v>
                </c:pt>
                <c:pt idx="172116">
                  <c:v>1.93971E-2</c:v>
                </c:pt>
                <c:pt idx="172117">
                  <c:v>1.8986599999999999E-2</c:v>
                </c:pt>
                <c:pt idx="172118">
                  <c:v>1.8545699999999998E-2</c:v>
                </c:pt>
                <c:pt idx="172119">
                  <c:v>1.8074699999999999E-2</c:v>
                </c:pt>
                <c:pt idx="172120">
                  <c:v>1.75739E-2</c:v>
                </c:pt>
                <c:pt idx="172121">
                  <c:v>1.7043599999999999E-2</c:v>
                </c:pt>
                <c:pt idx="172122">
                  <c:v>1.6484200000000001E-2</c:v>
                </c:pt>
                <c:pt idx="172123">
                  <c:v>1.58961E-2</c:v>
                </c:pt>
                <c:pt idx="172124">
                  <c:v>1.52798E-2</c:v>
                </c:pt>
                <c:pt idx="172125">
                  <c:v>1.4635799999999999E-2</c:v>
                </c:pt>
                <c:pt idx="172126">
                  <c:v>1.3964600000000001E-2</c:v>
                </c:pt>
                <c:pt idx="172127">
                  <c:v>1.3266999999999999E-2</c:v>
                </c:pt>
                <c:pt idx="172128">
                  <c:v>1.2543500000000001E-2</c:v>
                </c:pt>
                <c:pt idx="172129">
                  <c:v>1.1794900000000001E-2</c:v>
                </c:pt>
                <c:pt idx="172130">
                  <c:v>1.1021899999999999E-2</c:v>
                </c:pt>
                <c:pt idx="172131">
                  <c:v>1.02253E-2</c:v>
                </c:pt>
                <c:pt idx="172132" formatCode="0.00E+00">
                  <c:v>9.4060299999999993E-3</c:v>
                </c:pt>
                <c:pt idx="172133" formatCode="0.00E+00">
                  <c:v>8.5648800000000004E-3</c:v>
                </c:pt>
                <c:pt idx="172134" formatCode="0.00E+00">
                  <c:v>7.7028000000000001E-3</c:v>
                </c:pt>
                <c:pt idx="172135" formatCode="0.00E+00">
                  <c:v>6.8207700000000003E-3</c:v>
                </c:pt>
                <c:pt idx="172136" formatCode="0.00E+00">
                  <c:v>5.9197700000000004E-3</c:v>
                </c:pt>
                <c:pt idx="172137" formatCode="0.00E+00">
                  <c:v>5.0008700000000001E-3</c:v>
                </c:pt>
                <c:pt idx="172138" formatCode="0.00E+00">
                  <c:v>4.0651200000000002E-3</c:v>
                </c:pt>
                <c:pt idx="172139" formatCode="0.00E+00">
                  <c:v>3.11364E-3</c:v>
                </c:pt>
                <c:pt idx="172140" formatCode="0.00E+00">
                  <c:v>2.1475700000000001E-3</c:v>
                </c:pt>
                <c:pt idx="172141" formatCode="0.00E+00">
                  <c:v>1.1680900000000001E-3</c:v>
                </c:pt>
                <c:pt idx="172142" formatCode="0.00E+00">
                  <c:v>1.7639199999999999E-4</c:v>
                </c:pt>
                <c:pt idx="172143" formatCode="0.00E+00">
                  <c:v>-8.2629100000000005E-4</c:v>
                </c:pt>
                <c:pt idx="172144" formatCode="0.00E+00">
                  <c:v>-1.8387099999999999E-3</c:v>
                </c:pt>
                <c:pt idx="172145" formatCode="0.00E+00">
                  <c:v>-2.8595700000000001E-3</c:v>
                </c:pt>
                <c:pt idx="172146" formatCode="0.00E+00">
                  <c:v>-3.8875899999999998E-3</c:v>
                </c:pt>
                <c:pt idx="172147" formatCode="0.00E+00">
                  <c:v>-4.92145E-3</c:v>
                </c:pt>
                <c:pt idx="172148" formatCode="0.00E+00">
                  <c:v>-5.9598000000000003E-3</c:v>
                </c:pt>
                <c:pt idx="172149" formatCode="0.00E+00">
                  <c:v>-7.0012900000000003E-3</c:v>
                </c:pt>
                <c:pt idx="172150" formatCode="0.00E+00">
                  <c:v>-8.0445499999999993E-3</c:v>
                </c:pt>
                <c:pt idx="172151" formatCode="0.00E+00">
                  <c:v>-9.0882099999999993E-3</c:v>
                </c:pt>
                <c:pt idx="172152">
                  <c:v>-1.01309E-2</c:v>
                </c:pt>
                <c:pt idx="172153">
                  <c:v>-1.11711E-2</c:v>
                </c:pt>
                <c:pt idx="172154">
                  <c:v>-1.2207600000000001E-2</c:v>
                </c:pt>
                <c:pt idx="172155">
                  <c:v>-1.32389E-2</c:v>
                </c:pt>
                <c:pt idx="172156">
                  <c:v>-1.42636E-2</c:v>
                </c:pt>
                <c:pt idx="172157">
                  <c:v>-1.5280200000000001E-2</c:v>
                </c:pt>
                <c:pt idx="172158">
                  <c:v>-1.62875E-2</c:v>
                </c:pt>
                <c:pt idx="172159">
                  <c:v>-1.7283900000000001E-2</c:v>
                </c:pt>
                <c:pt idx="172160">
                  <c:v>-1.8268099999999999E-2</c:v>
                </c:pt>
                <c:pt idx="172161">
                  <c:v>-1.9238700000000001E-2</c:v>
                </c:pt>
                <c:pt idx="172162">
                  <c:v>-2.0194400000000001E-2</c:v>
                </c:pt>
                <c:pt idx="172163">
                  <c:v>-2.1133800000000001E-2</c:v>
                </c:pt>
                <c:pt idx="172164">
                  <c:v>-2.2055499999999999E-2</c:v>
                </c:pt>
                <c:pt idx="172165">
                  <c:v>-2.2958300000000001E-2</c:v>
                </c:pt>
                <c:pt idx="172166">
                  <c:v>-2.3840799999999999E-2</c:v>
                </c:pt>
                <c:pt idx="172167">
                  <c:v>-2.47017E-2</c:v>
                </c:pt>
                <c:pt idx="172168">
                  <c:v>-2.5539800000000001E-2</c:v>
                </c:pt>
                <c:pt idx="172169">
                  <c:v>-2.63539E-2</c:v>
                </c:pt>
                <c:pt idx="172170">
                  <c:v>-2.7142800000000002E-2</c:v>
                </c:pt>
                <c:pt idx="172171">
                  <c:v>-2.7905300000000001E-2</c:v>
                </c:pt>
                <c:pt idx="172172">
                  <c:v>-2.8640200000000001E-2</c:v>
                </c:pt>
                <c:pt idx="172173">
                  <c:v>-2.9346500000000001E-2</c:v>
                </c:pt>
                <c:pt idx="172174">
                  <c:v>-3.00231E-2</c:v>
                </c:pt>
                <c:pt idx="172175">
                  <c:v>-3.0668899999999999E-2</c:v>
                </c:pt>
                <c:pt idx="172176">
                  <c:v>-3.1282999999999998E-2</c:v>
                </c:pt>
                <c:pt idx="172177">
                  <c:v>-3.1864400000000001E-2</c:v>
                </c:pt>
                <c:pt idx="172178">
                  <c:v>-3.2412200000000002E-2</c:v>
                </c:pt>
                <c:pt idx="172179">
                  <c:v>-3.2925500000000003E-2</c:v>
                </c:pt>
                <c:pt idx="172180">
                  <c:v>-3.3403500000000003E-2</c:v>
                </c:pt>
                <c:pt idx="172181">
                  <c:v>-3.3845500000000001E-2</c:v>
                </c:pt>
                <c:pt idx="172182">
                  <c:v>-3.4250599999999999E-2</c:v>
                </c:pt>
                <c:pt idx="172183">
                  <c:v>-3.4618299999999998E-2</c:v>
                </c:pt>
                <c:pt idx="172184">
                  <c:v>-3.4947899999999997E-2</c:v>
                </c:pt>
                <c:pt idx="172185">
                  <c:v>-3.5238699999999998E-2</c:v>
                </c:pt>
                <c:pt idx="172186">
                  <c:v>-3.5490399999999998E-2</c:v>
                </c:pt>
                <c:pt idx="172187">
                  <c:v>-3.5702299999999999E-2</c:v>
                </c:pt>
                <c:pt idx="172188">
                  <c:v>-3.5874200000000002E-2</c:v>
                </c:pt>
                <c:pt idx="172189">
                  <c:v>-3.6005500000000003E-2</c:v>
                </c:pt>
                <c:pt idx="172190">
                  <c:v>-3.6096099999999999E-2</c:v>
                </c:pt>
                <c:pt idx="172191">
                  <c:v>-3.61456E-2</c:v>
                </c:pt>
                <c:pt idx="172192">
                  <c:v>-3.61538E-2</c:v>
                </c:pt>
                <c:pt idx="172193">
                  <c:v>-3.6120600000000003E-2</c:v>
                </c:pt>
                <c:pt idx="172194">
                  <c:v>-3.6045899999999999E-2</c:v>
                </c:pt>
                <c:pt idx="172195">
                  <c:v>-3.5929700000000002E-2</c:v>
                </c:pt>
                <c:pt idx="172196">
                  <c:v>-3.5771999999999998E-2</c:v>
                </c:pt>
                <c:pt idx="172197">
                  <c:v>-3.5572800000000002E-2</c:v>
                </c:pt>
                <c:pt idx="172198">
                  <c:v>-3.5332299999999997E-2</c:v>
                </c:pt>
                <c:pt idx="172199">
                  <c:v>-3.5050699999999997E-2</c:v>
                </c:pt>
                <c:pt idx="172200">
                  <c:v>-3.4728299999999997E-2</c:v>
                </c:pt>
                <c:pt idx="172201">
                  <c:v>-3.4365300000000001E-2</c:v>
                </c:pt>
                <c:pt idx="172202">
                  <c:v>-3.3962100000000002E-2</c:v>
                </c:pt>
                <c:pt idx="172203">
                  <c:v>-3.3519100000000003E-2</c:v>
                </c:pt>
                <c:pt idx="172204">
                  <c:v>-3.3036900000000001E-2</c:v>
                </c:pt>
                <c:pt idx="172205">
                  <c:v>-3.2515799999999997E-2</c:v>
                </c:pt>
                <c:pt idx="172206">
                  <c:v>-3.1956499999999999E-2</c:v>
                </c:pt>
                <c:pt idx="172207">
                  <c:v>-3.1359699999999997E-2</c:v>
                </c:pt>
                <c:pt idx="172208">
                  <c:v>-3.07259E-2</c:v>
                </c:pt>
                <c:pt idx="172209">
                  <c:v>-3.0055999999999999E-2</c:v>
                </c:pt>
                <c:pt idx="172210">
                  <c:v>-2.93507E-2</c:v>
                </c:pt>
                <c:pt idx="172211">
                  <c:v>-2.8610799999999999E-2</c:v>
                </c:pt>
                <c:pt idx="172212">
                  <c:v>-2.7837199999999999E-2</c:v>
                </c:pt>
                <c:pt idx="172213">
                  <c:v>-2.70309E-2</c:v>
                </c:pt>
                <c:pt idx="172214">
                  <c:v>-2.6192699999999999E-2</c:v>
                </c:pt>
                <c:pt idx="172215">
                  <c:v>-2.5323700000000001E-2</c:v>
                </c:pt>
                <c:pt idx="172216">
                  <c:v>-2.4424999999999999E-2</c:v>
                </c:pt>
                <c:pt idx="172217">
                  <c:v>-2.34976E-2</c:v>
                </c:pt>
                <c:pt idx="172218">
                  <c:v>-2.2542699999999999E-2</c:v>
                </c:pt>
                <c:pt idx="172219">
                  <c:v>-2.1561400000000001E-2</c:v>
                </c:pt>
                <c:pt idx="172220">
                  <c:v>-2.0554900000000001E-2</c:v>
                </c:pt>
                <c:pt idx="172221">
                  <c:v>-1.9524400000000001E-2</c:v>
                </c:pt>
                <c:pt idx="172222">
                  <c:v>-1.84713E-2</c:v>
                </c:pt>
                <c:pt idx="172223">
                  <c:v>-1.7396700000000001E-2</c:v>
                </c:pt>
                <c:pt idx="172224">
                  <c:v>-1.63021E-2</c:v>
                </c:pt>
                <c:pt idx="172225">
                  <c:v>-1.5188699999999999E-2</c:v>
                </c:pt>
                <c:pt idx="172226">
                  <c:v>-1.4057999999999999E-2</c:v>
                </c:pt>
                <c:pt idx="172227">
                  <c:v>-1.2911300000000001E-2</c:v>
                </c:pt>
                <c:pt idx="172228">
                  <c:v>-1.175E-2</c:v>
                </c:pt>
                <c:pt idx="172229">
                  <c:v>-1.05755E-2</c:v>
                </c:pt>
                <c:pt idx="172230" formatCode="0.00E+00">
                  <c:v>-9.3893299999999996E-3</c:v>
                </c:pt>
                <c:pt idx="172231" formatCode="0.00E+00">
                  <c:v>-8.1928899999999995E-3</c:v>
                </c:pt>
                <c:pt idx="172232" formatCode="0.00E+00">
                  <c:v>-6.9876599999999997E-3</c:v>
                </c:pt>
                <c:pt idx="172233" formatCode="0.00E+00">
                  <c:v>-5.77511E-3</c:v>
                </c:pt>
                <c:pt idx="172234" formatCode="0.00E+00">
                  <c:v>-4.5567100000000003E-3</c:v>
                </c:pt>
                <c:pt idx="172235" formatCode="0.00E+00">
                  <c:v>-3.33396E-3</c:v>
                </c:pt>
                <c:pt idx="172236" formatCode="0.00E+00">
                  <c:v>-2.1083299999999998E-3</c:v>
                </c:pt>
                <c:pt idx="172237" formatCode="0.00E+00">
                  <c:v>-8.81327E-4</c:v>
                </c:pt>
                <c:pt idx="172238" formatCode="0.00E+00">
                  <c:v>3.4557799999999998E-4</c:v>
                </c:pt>
                <c:pt idx="172239" formatCode="0.00E+00">
                  <c:v>1.5709000000000001E-3</c:v>
                </c:pt>
                <c:pt idx="172240" formatCode="0.00E+00">
                  <c:v>2.7931599999999998E-3</c:v>
                </c:pt>
                <c:pt idx="172241" formatCode="0.00E+00">
                  <c:v>4.0108899999999996E-3</c:v>
                </c:pt>
                <c:pt idx="172242" formatCode="0.00E+00">
                  <c:v>5.2226399999999997E-3</c:v>
                </c:pt>
                <c:pt idx="172243" formatCode="0.00E+00">
                  <c:v>6.4269599999999998E-3</c:v>
                </c:pt>
                <c:pt idx="172244" formatCode="0.00E+00">
                  <c:v>7.6224300000000004E-3</c:v>
                </c:pt>
                <c:pt idx="172245" formatCode="0.00E+00">
                  <c:v>8.8076200000000004E-3</c:v>
                </c:pt>
                <c:pt idx="172246" formatCode="0.00E+00">
                  <c:v>9.9811399999999995E-3</c:v>
                </c:pt>
                <c:pt idx="172247">
                  <c:v>1.11416E-2</c:v>
                </c:pt>
                <c:pt idx="172248">
                  <c:v>1.22877E-2</c:v>
                </c:pt>
                <c:pt idx="172249">
                  <c:v>1.3418100000000001E-2</c:v>
                </c:pt>
                <c:pt idx="172250">
                  <c:v>1.45314E-2</c:v>
                </c:pt>
                <c:pt idx="172251">
                  <c:v>1.5626399999999999E-2</c:v>
                </c:pt>
                <c:pt idx="172252">
                  <c:v>1.6701899999999999E-2</c:v>
                </c:pt>
                <c:pt idx="172253">
                  <c:v>1.77567E-2</c:v>
                </c:pt>
                <c:pt idx="172254">
                  <c:v>1.8789400000000001E-2</c:v>
                </c:pt>
                <c:pt idx="172255">
                  <c:v>1.97991E-2</c:v>
                </c:pt>
                <c:pt idx="172256">
                  <c:v>2.07846E-2</c:v>
                </c:pt>
                <c:pt idx="172257">
                  <c:v>2.1744900000000001E-2</c:v>
                </c:pt>
                <c:pt idx="172258">
                  <c:v>2.2678799999999999E-2</c:v>
                </c:pt>
                <c:pt idx="172259">
                  <c:v>2.3585399999999999E-2</c:v>
                </c:pt>
                <c:pt idx="172260">
                  <c:v>2.4463700000000001E-2</c:v>
                </c:pt>
                <c:pt idx="172261">
                  <c:v>2.5312899999999999E-2</c:v>
                </c:pt>
                <c:pt idx="172262">
                  <c:v>2.6131999999999999E-2</c:v>
                </c:pt>
                <c:pt idx="172263">
                  <c:v>2.6920300000000001E-2</c:v>
                </c:pt>
                <c:pt idx="172264">
                  <c:v>2.7676900000000001E-2</c:v>
                </c:pt>
                <c:pt idx="172265">
                  <c:v>2.8401099999999999E-2</c:v>
                </c:pt>
                <c:pt idx="172266">
                  <c:v>2.9092300000000001E-2</c:v>
                </c:pt>
                <c:pt idx="172267">
                  <c:v>2.97497E-2</c:v>
                </c:pt>
                <c:pt idx="172268">
                  <c:v>3.0372900000000001E-2</c:v>
                </c:pt>
                <c:pt idx="172269">
                  <c:v>3.0961200000000001E-2</c:v>
                </c:pt>
                <c:pt idx="172270">
                  <c:v>3.1514199999999999E-2</c:v>
                </c:pt>
                <c:pt idx="172271">
                  <c:v>3.2031499999999997E-2</c:v>
                </c:pt>
                <c:pt idx="172272">
                  <c:v>3.2512600000000003E-2</c:v>
                </c:pt>
                <c:pt idx="172273">
                  <c:v>3.2957199999999999E-2</c:v>
                </c:pt>
                <c:pt idx="172274">
                  <c:v>3.3364999999999999E-2</c:v>
                </c:pt>
                <c:pt idx="172275">
                  <c:v>3.37357E-2</c:v>
                </c:pt>
                <c:pt idx="172276">
                  <c:v>3.4069299999999997E-2</c:v>
                </c:pt>
                <c:pt idx="172277">
                  <c:v>3.43655E-2</c:v>
                </c:pt>
                <c:pt idx="172278">
                  <c:v>3.4624299999999997E-2</c:v>
                </c:pt>
                <c:pt idx="172279">
                  <c:v>3.4845599999999997E-2</c:v>
                </c:pt>
                <c:pt idx="172280">
                  <c:v>3.5029400000000002E-2</c:v>
                </c:pt>
                <c:pt idx="172281">
                  <c:v>3.51758E-2</c:v>
                </c:pt>
                <c:pt idx="172282">
                  <c:v>3.5284900000000001E-2</c:v>
                </c:pt>
                <c:pt idx="172283">
                  <c:v>3.5356800000000001E-2</c:v>
                </c:pt>
                <c:pt idx="172284">
                  <c:v>3.5391899999999997E-2</c:v>
                </c:pt>
                <c:pt idx="172285">
                  <c:v>3.5390199999999997E-2</c:v>
                </c:pt>
                <c:pt idx="172286">
                  <c:v>3.53522E-2</c:v>
                </c:pt>
                <c:pt idx="172287">
                  <c:v>3.52781E-2</c:v>
                </c:pt>
                <c:pt idx="172288">
                  <c:v>3.5168400000000002E-2</c:v>
                </c:pt>
                <c:pt idx="172289">
                  <c:v>3.5023499999999999E-2</c:v>
                </c:pt>
                <c:pt idx="172290">
                  <c:v>3.4843800000000001E-2</c:v>
                </c:pt>
                <c:pt idx="172291">
                  <c:v>3.4629899999999998E-2</c:v>
                </c:pt>
                <c:pt idx="172292">
                  <c:v>3.43824E-2</c:v>
                </c:pt>
                <c:pt idx="172293">
                  <c:v>3.4101800000000002E-2</c:v>
                </c:pt>
                <c:pt idx="172294">
                  <c:v>3.3788699999999998E-2</c:v>
                </c:pt>
                <c:pt idx="172295">
                  <c:v>3.3443899999999999E-2</c:v>
                </c:pt>
                <c:pt idx="172296">
                  <c:v>3.3068100000000003E-2</c:v>
                </c:pt>
                <c:pt idx="172297">
                  <c:v>3.2661900000000001E-2</c:v>
                </c:pt>
                <c:pt idx="172298">
                  <c:v>3.2226200000000003E-2</c:v>
                </c:pt>
                <c:pt idx="172299">
                  <c:v>3.1761699999999997E-2</c:v>
                </c:pt>
                <c:pt idx="172300">
                  <c:v>3.1269400000000003E-2</c:v>
                </c:pt>
                <c:pt idx="172301">
                  <c:v>3.075E-2</c:v>
                </c:pt>
                <c:pt idx="172302">
                  <c:v>3.0204399999999999E-2</c:v>
                </c:pt>
                <c:pt idx="172303">
                  <c:v>2.96336E-2</c:v>
                </c:pt>
                <c:pt idx="172304">
                  <c:v>2.9038399999999999E-2</c:v>
                </c:pt>
                <c:pt idx="172305">
                  <c:v>2.8419900000000001E-2</c:v>
                </c:pt>
                <c:pt idx="172306">
                  <c:v>2.7779100000000001E-2</c:v>
                </c:pt>
                <c:pt idx="172307">
                  <c:v>2.71168E-2</c:v>
                </c:pt>
                <c:pt idx="172308">
                  <c:v>2.6434099999999999E-2</c:v>
                </c:pt>
                <c:pt idx="172309">
                  <c:v>2.5732100000000001E-2</c:v>
                </c:pt>
                <c:pt idx="172310">
                  <c:v>2.5011800000000001E-2</c:v>
                </c:pt>
                <c:pt idx="172311">
                  <c:v>2.42741E-2</c:v>
                </c:pt>
                <c:pt idx="172312">
                  <c:v>2.3520300000000001E-2</c:v>
                </c:pt>
                <c:pt idx="172313">
                  <c:v>2.2751199999999999E-2</c:v>
                </c:pt>
                <c:pt idx="172314">
                  <c:v>2.1968100000000001E-2</c:v>
                </c:pt>
                <c:pt idx="172315">
                  <c:v>2.11719E-2</c:v>
                </c:pt>
                <c:pt idx="172316">
                  <c:v>2.0363800000000001E-2</c:v>
                </c:pt>
                <c:pt idx="172317">
                  <c:v>1.95449E-2</c:v>
                </c:pt>
                <c:pt idx="172318">
                  <c:v>1.8716099999999999E-2</c:v>
                </c:pt>
                <c:pt idx="172319">
                  <c:v>1.7878600000000001E-2</c:v>
                </c:pt>
                <c:pt idx="172320">
                  <c:v>1.7033400000000001E-2</c:v>
                </c:pt>
                <c:pt idx="172321">
                  <c:v>1.6181600000000001E-2</c:v>
                </c:pt>
                <c:pt idx="172322">
                  <c:v>1.5324300000000001E-2</c:v>
                </c:pt>
                <c:pt idx="172323">
                  <c:v>1.44624E-2</c:v>
                </c:pt>
                <c:pt idx="172324">
                  <c:v>1.3597100000000001E-2</c:v>
                </c:pt>
                <c:pt idx="172325">
                  <c:v>1.2729300000000001E-2</c:v>
                </c:pt>
                <c:pt idx="172326">
                  <c:v>1.18601E-2</c:v>
                </c:pt>
                <c:pt idx="172327">
                  <c:v>1.0990400000000001E-2</c:v>
                </c:pt>
                <c:pt idx="172328">
                  <c:v>1.01212E-2</c:v>
                </c:pt>
                <c:pt idx="172329" formatCode="0.00E+00">
                  <c:v>9.2534899999999996E-3</c:v>
                </c:pt>
                <c:pt idx="172330" formatCode="0.00E+00">
                  <c:v>8.3881800000000003E-3</c:v>
                </c:pt>
                <c:pt idx="172331" formatCode="0.00E+00">
                  <c:v>7.5261800000000004E-3</c:v>
                </c:pt>
                <c:pt idx="172332" formatCode="0.00E+00">
                  <c:v>6.6683999999999997E-3</c:v>
                </c:pt>
                <c:pt idx="172333" formatCode="0.00E+00">
                  <c:v>5.81571E-3</c:v>
                </c:pt>
                <c:pt idx="172334" formatCode="0.00E+00">
                  <c:v>4.9689499999999998E-3</c:v>
                </c:pt>
                <c:pt idx="172335" formatCode="0.00E+00">
                  <c:v>4.1289500000000002E-3</c:v>
                </c:pt>
                <c:pt idx="172336" formatCode="0.00E+00">
                  <c:v>3.2965099999999999E-3</c:v>
                </c:pt>
                <c:pt idx="172337" formatCode="0.00E+00">
                  <c:v>2.4724E-3</c:v>
                </c:pt>
                <c:pt idx="172338" formatCode="0.00E+00">
                  <c:v>1.6573600000000001E-3</c:v>
                </c:pt>
                <c:pt idx="172339" formatCode="0.00E+00">
                  <c:v>8.5210400000000001E-4</c:v>
                </c:pt>
                <c:pt idx="172340" formatCode="0.00E+00">
                  <c:v>5.7322499999999999E-5</c:v>
                </c:pt>
                <c:pt idx="172341" formatCode="0.00E+00">
                  <c:v>-7.2632999999999997E-4</c:v>
                </c:pt>
                <c:pt idx="172342" formatCode="0.00E+00">
                  <c:v>-1.4982299999999999E-3</c:v>
                </c:pt>
                <c:pt idx="172343" formatCode="0.00E+00">
                  <c:v>-2.25778E-3</c:v>
                </c:pt>
                <c:pt idx="172344" formatCode="0.00E+00">
                  <c:v>-3.0044099999999999E-3</c:v>
                </c:pt>
                <c:pt idx="172345" formatCode="0.00E+00">
                  <c:v>-3.7376000000000002E-3</c:v>
                </c:pt>
                <c:pt idx="172346" formatCode="0.00E+00">
                  <c:v>-4.4568400000000001E-3</c:v>
                </c:pt>
                <c:pt idx="172347" formatCode="0.00E+00">
                  <c:v>-5.1616700000000001E-3</c:v>
                </c:pt>
                <c:pt idx="172348" formatCode="0.00E+00">
                  <c:v>-5.8516499999999999E-3</c:v>
                </c:pt>
                <c:pt idx="172349" formatCode="0.00E+00">
                  <c:v>-6.52638E-3</c:v>
                </c:pt>
                <c:pt idx="172350" formatCode="0.00E+00">
                  <c:v>-7.1854900000000001E-3</c:v>
                </c:pt>
                <c:pt idx="172351" formatCode="0.00E+00">
                  <c:v>-7.8286399999999996E-3</c:v>
                </c:pt>
                <c:pt idx="172352" formatCode="0.00E+00">
                  <c:v>-8.4555299999999993E-3</c:v>
                </c:pt>
                <c:pt idx="172353" formatCode="0.00E+00">
                  <c:v>-9.0658800000000001E-3</c:v>
                </c:pt>
                <c:pt idx="172354" formatCode="0.00E+00">
                  <c:v>-9.6594599999999999E-3</c:v>
                </c:pt>
                <c:pt idx="172355">
                  <c:v>-1.02361E-2</c:v>
                </c:pt>
                <c:pt idx="172356">
                  <c:v>-1.07955E-2</c:v>
                </c:pt>
                <c:pt idx="172357">
                  <c:v>-1.1337699999999999E-2</c:v>
                </c:pt>
                <c:pt idx="172358">
                  <c:v>-1.18624E-2</c:v>
                </c:pt>
                <c:pt idx="172359">
                  <c:v>-1.2369700000000001E-2</c:v>
                </c:pt>
                <c:pt idx="172360">
                  <c:v>-1.28594E-2</c:v>
                </c:pt>
                <c:pt idx="172361">
                  <c:v>-1.33315E-2</c:v>
                </c:pt>
                <c:pt idx="172362">
                  <c:v>-1.3786100000000001E-2</c:v>
                </c:pt>
                <c:pt idx="172363">
                  <c:v>-1.4223100000000001E-2</c:v>
                </c:pt>
                <c:pt idx="172364">
                  <c:v>-1.46427E-2</c:v>
                </c:pt>
                <c:pt idx="172365">
                  <c:v>-1.5044999999999999E-2</c:v>
                </c:pt>
                <c:pt idx="172366">
                  <c:v>-1.54299E-2</c:v>
                </c:pt>
                <c:pt idx="172367">
                  <c:v>-1.5797800000000001E-2</c:v>
                </c:pt>
                <c:pt idx="172368">
                  <c:v>-1.6148699999999998E-2</c:v>
                </c:pt>
                <c:pt idx="172369">
                  <c:v>-1.6482900000000002E-2</c:v>
                </c:pt>
                <c:pt idx="172370">
                  <c:v>-1.6800499999999999E-2</c:v>
                </c:pt>
                <c:pt idx="172371">
                  <c:v>-1.71018E-2</c:v>
                </c:pt>
                <c:pt idx="172372">
                  <c:v>-1.7387E-2</c:v>
                </c:pt>
                <c:pt idx="172373">
                  <c:v>-1.7656399999999999E-2</c:v>
                </c:pt>
                <c:pt idx="172374">
                  <c:v>-1.7910300000000001E-2</c:v>
                </c:pt>
                <c:pt idx="172375">
                  <c:v>-1.8149100000000001E-2</c:v>
                </c:pt>
                <c:pt idx="172376">
                  <c:v>-1.8372900000000001E-2</c:v>
                </c:pt>
                <c:pt idx="172377">
                  <c:v>-1.85822E-2</c:v>
                </c:pt>
                <c:pt idx="172378">
                  <c:v>-1.87773E-2</c:v>
                </c:pt>
                <c:pt idx="172379">
                  <c:v>-1.89585E-2</c:v>
                </c:pt>
                <c:pt idx="172380">
                  <c:v>-1.9126299999999999E-2</c:v>
                </c:pt>
                <c:pt idx="172381">
                  <c:v>-1.9281099999999999E-2</c:v>
                </c:pt>
                <c:pt idx="172382">
                  <c:v>-1.9423099999999999E-2</c:v>
                </c:pt>
                <c:pt idx="172383">
                  <c:v>-1.9552799999999999E-2</c:v>
                </c:pt>
                <c:pt idx="172384">
                  <c:v>-1.9670699999999999E-2</c:v>
                </c:pt>
                <c:pt idx="172385">
                  <c:v>-1.9777099999999999E-2</c:v>
                </c:pt>
                <c:pt idx="172386">
                  <c:v>-1.9872399999999998E-2</c:v>
                </c:pt>
                <c:pt idx="172387">
                  <c:v>-1.9956999999999999E-2</c:v>
                </c:pt>
                <c:pt idx="172388">
                  <c:v>-2.0031400000000001E-2</c:v>
                </c:pt>
                <c:pt idx="172389">
                  <c:v>-2.0095999999999999E-2</c:v>
                </c:pt>
                <c:pt idx="172390">
                  <c:v>-2.0151200000000001E-2</c:v>
                </c:pt>
                <c:pt idx="172391">
                  <c:v>-2.0197300000000001E-2</c:v>
                </c:pt>
                <c:pt idx="172392">
                  <c:v>-2.02349E-2</c:v>
                </c:pt>
                <c:pt idx="172393">
                  <c:v>-2.0264299999999999E-2</c:v>
                </c:pt>
                <c:pt idx="172394">
                  <c:v>-2.0285899999999999E-2</c:v>
                </c:pt>
                <c:pt idx="172395">
                  <c:v>-2.0300100000000001E-2</c:v>
                </c:pt>
                <c:pt idx="172396">
                  <c:v>-2.0307200000000001E-2</c:v>
                </c:pt>
                <c:pt idx="172397">
                  <c:v>-2.0307700000000001E-2</c:v>
                </c:pt>
                <c:pt idx="172398">
                  <c:v>-2.0301900000000001E-2</c:v>
                </c:pt>
                <c:pt idx="172399">
                  <c:v>-2.0290200000000001E-2</c:v>
                </c:pt>
                <c:pt idx="172400">
                  <c:v>-2.0272800000000001E-2</c:v>
                </c:pt>
                <c:pt idx="172401">
                  <c:v>-2.0250199999999999E-2</c:v>
                </c:pt>
                <c:pt idx="172402">
                  <c:v>-2.02226E-2</c:v>
                </c:pt>
                <c:pt idx="172403">
                  <c:v>-2.0190400000000001E-2</c:v>
                </c:pt>
                <c:pt idx="172404">
                  <c:v>-2.01537E-2</c:v>
                </c:pt>
                <c:pt idx="172405">
                  <c:v>-2.0112999999999999E-2</c:v>
                </c:pt>
                <c:pt idx="172406">
                  <c:v>-2.0068300000000001E-2</c:v>
                </c:pt>
                <c:pt idx="172407">
                  <c:v>-2.0020099999999999E-2</c:v>
                </c:pt>
                <c:pt idx="172408">
                  <c:v>-1.9968400000000001E-2</c:v>
                </c:pt>
                <c:pt idx="172409">
                  <c:v>-1.9913500000000001E-2</c:v>
                </c:pt>
                <c:pt idx="172410">
                  <c:v>-1.9855500000000002E-2</c:v>
                </c:pt>
                <c:pt idx="172411">
                  <c:v>-1.9794699999999998E-2</c:v>
                </c:pt>
                <c:pt idx="172412">
                  <c:v>-1.9731100000000001E-2</c:v>
                </c:pt>
                <c:pt idx="172413">
                  <c:v>-1.96648E-2</c:v>
                </c:pt>
                <c:pt idx="172414">
                  <c:v>-1.9596100000000002E-2</c:v>
                </c:pt>
                <c:pt idx="172415">
                  <c:v>-1.9524799999999998E-2</c:v>
                </c:pt>
                <c:pt idx="172416">
                  <c:v>-1.9451199999999998E-2</c:v>
                </c:pt>
                <c:pt idx="172417">
                  <c:v>-1.9375199999999999E-2</c:v>
                </c:pt>
                <c:pt idx="172418">
                  <c:v>-1.9296899999999999E-2</c:v>
                </c:pt>
                <c:pt idx="172419">
                  <c:v>-1.9216199999999999E-2</c:v>
                </c:pt>
                <c:pt idx="172420">
                  <c:v>-1.91331E-2</c:v>
                </c:pt>
                <c:pt idx="172421">
                  <c:v>-1.9047700000000001E-2</c:v>
                </c:pt>
                <c:pt idx="172422">
                  <c:v>-1.8959699999999999E-2</c:v>
                </c:pt>
                <c:pt idx="172423">
                  <c:v>-1.8869199999999999E-2</c:v>
                </c:pt>
                <c:pt idx="172424">
                  <c:v>-1.8776000000000001E-2</c:v>
                </c:pt>
                <c:pt idx="172425">
                  <c:v>-1.8679999999999999E-2</c:v>
                </c:pt>
                <c:pt idx="172426">
                  <c:v>-1.85811E-2</c:v>
                </c:pt>
                <c:pt idx="172427">
                  <c:v>-1.8479099999999998E-2</c:v>
                </c:pt>
                <c:pt idx="172428">
                  <c:v>-1.8373799999999999E-2</c:v>
                </c:pt>
                <c:pt idx="172429">
                  <c:v>-1.8265E-2</c:v>
                </c:pt>
                <c:pt idx="172430">
                  <c:v>-1.8152600000000001E-2</c:v>
                </c:pt>
                <c:pt idx="172431">
                  <c:v>-1.8036199999999999E-2</c:v>
                </c:pt>
                <c:pt idx="172432">
                  <c:v>-1.79157E-2</c:v>
                </c:pt>
                <c:pt idx="172433">
                  <c:v>-1.7790799999999999E-2</c:v>
                </c:pt>
                <c:pt idx="172434">
                  <c:v>-1.7661199999999998E-2</c:v>
                </c:pt>
                <c:pt idx="172435">
                  <c:v>-1.7526699999999999E-2</c:v>
                </c:pt>
                <c:pt idx="172436">
                  <c:v>-1.73869E-2</c:v>
                </c:pt>
                <c:pt idx="172437">
                  <c:v>-1.72415E-2</c:v>
                </c:pt>
                <c:pt idx="172438">
                  <c:v>-1.70902E-2</c:v>
                </c:pt>
                <c:pt idx="172439">
                  <c:v>-1.6932800000000001E-2</c:v>
                </c:pt>
                <c:pt idx="172440">
                  <c:v>-1.67688E-2</c:v>
                </c:pt>
                <c:pt idx="172441">
                  <c:v>-1.6597899999999999E-2</c:v>
                </c:pt>
                <c:pt idx="172442">
                  <c:v>-1.6419799999999998E-2</c:v>
                </c:pt>
                <c:pt idx="172443">
                  <c:v>-1.6234200000000001E-2</c:v>
                </c:pt>
                <c:pt idx="172444">
                  <c:v>-1.6040599999999999E-2</c:v>
                </c:pt>
                <c:pt idx="172445">
                  <c:v>-1.5838700000000001E-2</c:v>
                </c:pt>
                <c:pt idx="172446">
                  <c:v>-1.5628199999999998E-2</c:v>
                </c:pt>
                <c:pt idx="172447">
                  <c:v>-1.54086E-2</c:v>
                </c:pt>
                <c:pt idx="172448">
                  <c:v>-1.5179700000000001E-2</c:v>
                </c:pt>
                <c:pt idx="172449">
                  <c:v>-1.4941100000000001E-2</c:v>
                </c:pt>
                <c:pt idx="172450">
                  <c:v>-1.46924E-2</c:v>
                </c:pt>
                <c:pt idx="172451">
                  <c:v>-1.44333E-2</c:v>
                </c:pt>
                <c:pt idx="172452">
                  <c:v>-1.4163500000000001E-2</c:v>
                </c:pt>
                <c:pt idx="172453">
                  <c:v>-1.3882500000000001E-2</c:v>
                </c:pt>
                <c:pt idx="172454">
                  <c:v>-1.3590100000000001E-2</c:v>
                </c:pt>
                <c:pt idx="172455">
                  <c:v>-1.3285999999999999E-2</c:v>
                </c:pt>
                <c:pt idx="172456">
                  <c:v>-1.2969899999999999E-2</c:v>
                </c:pt>
                <c:pt idx="172457">
                  <c:v>-1.2641400000000001E-2</c:v>
                </c:pt>
                <c:pt idx="172458">
                  <c:v>-1.23003E-2</c:v>
                </c:pt>
                <c:pt idx="172459">
                  <c:v>-1.19463E-2</c:v>
                </c:pt>
                <c:pt idx="172460">
                  <c:v>-1.15792E-2</c:v>
                </c:pt>
                <c:pt idx="172461">
                  <c:v>-1.1198700000000001E-2</c:v>
                </c:pt>
                <c:pt idx="172462">
                  <c:v>-1.08047E-2</c:v>
                </c:pt>
                <c:pt idx="172463">
                  <c:v>-1.0396799999999999E-2</c:v>
                </c:pt>
                <c:pt idx="172464" formatCode="0.00E+00">
                  <c:v>-9.9750199999999994E-3</c:v>
                </c:pt>
                <c:pt idx="172465" formatCode="0.00E+00">
                  <c:v>-9.5390800000000001E-3</c:v>
                </c:pt>
                <c:pt idx="172466" formatCode="0.00E+00">
                  <c:v>-9.0888800000000006E-3</c:v>
                </c:pt>
                <c:pt idx="172467" formatCode="0.00E+00">
                  <c:v>-8.6243099999999996E-3</c:v>
                </c:pt>
                <c:pt idx="172468" formatCode="0.00E+00">
                  <c:v>-8.1452799999999995E-3</c:v>
                </c:pt>
                <c:pt idx="172469" formatCode="0.00E+00">
                  <c:v>-7.6517099999999999E-3</c:v>
                </c:pt>
                <c:pt idx="172470" formatCode="0.00E+00">
                  <c:v>-7.1435600000000002E-3</c:v>
                </c:pt>
                <c:pt idx="172471" formatCode="0.00E+00">
                  <c:v>-6.6208300000000003E-3</c:v>
                </c:pt>
                <c:pt idx="172472" formatCode="0.00E+00">
                  <c:v>-6.0835200000000002E-3</c:v>
                </c:pt>
                <c:pt idx="172473" formatCode="0.00E+00">
                  <c:v>-5.5316699999999998E-3</c:v>
                </c:pt>
                <c:pt idx="172474" formatCode="0.00E+00">
                  <c:v>-4.9653400000000004E-3</c:v>
                </c:pt>
                <c:pt idx="172475" formatCode="0.00E+00">
                  <c:v>-4.3846299999999996E-3</c:v>
                </c:pt>
                <c:pt idx="172476" formatCode="0.00E+00">
                  <c:v>-3.7896599999999998E-3</c:v>
                </c:pt>
                <c:pt idx="172477" formatCode="0.00E+00">
                  <c:v>-3.1805900000000001E-3</c:v>
                </c:pt>
                <c:pt idx="172478" formatCode="0.00E+00">
                  <c:v>-2.5576000000000002E-3</c:v>
                </c:pt>
                <c:pt idx="172479" formatCode="0.00E+00">
                  <c:v>-1.92089E-3</c:v>
                </c:pt>
                <c:pt idx="172480" formatCode="0.00E+00">
                  <c:v>-1.2707199999999999E-3</c:v>
                </c:pt>
                <c:pt idx="172481" formatCode="0.00E+00">
                  <c:v>-6.0736299999999998E-4</c:v>
                </c:pt>
                <c:pt idx="172482" formatCode="0.00E+00">
                  <c:v>6.8885299999999996E-5</c:v>
                </c:pt>
                <c:pt idx="172483" formatCode="0.00E+00">
                  <c:v>7.5768500000000002E-4</c:v>
                </c:pt>
                <c:pt idx="172484" formatCode="0.00E+00">
                  <c:v>1.45867E-3</c:v>
                </c:pt>
                <c:pt idx="172485" formatCode="0.00E+00">
                  <c:v>2.1714400000000002E-3</c:v>
                </c:pt>
                <c:pt idx="172486" formatCode="0.00E+00">
                  <c:v>2.8955600000000001E-3</c:v>
                </c:pt>
                <c:pt idx="172487" formatCode="0.00E+00">
                  <c:v>3.6305899999999999E-3</c:v>
                </c:pt>
                <c:pt idx="172488" formatCode="0.00E+00">
                  <c:v>4.3760200000000004E-3</c:v>
                </c:pt>
                <c:pt idx="172489" formatCode="0.00E+00">
                  <c:v>5.1313299999999999E-3</c:v>
                </c:pt>
                <c:pt idx="172490" formatCode="0.00E+00">
                  <c:v>5.8959800000000003E-3</c:v>
                </c:pt>
                <c:pt idx="172491" formatCode="0.00E+00">
                  <c:v>6.6693899999999999E-3</c:v>
                </c:pt>
                <c:pt idx="172492" formatCode="0.00E+00">
                  <c:v>7.4509299999999997E-3</c:v>
                </c:pt>
                <c:pt idx="172493" formatCode="0.00E+00">
                  <c:v>8.2399799999999992E-3</c:v>
                </c:pt>
                <c:pt idx="172494" formatCode="0.00E+00">
                  <c:v>9.0358699999999997E-3</c:v>
                </c:pt>
                <c:pt idx="172495" formatCode="0.00E+00">
                  <c:v>9.8379000000000001E-3</c:v>
                </c:pt>
                <c:pt idx="172496">
                  <c:v>1.0645399999999999E-2</c:v>
                </c:pt>
                <c:pt idx="172497">
                  <c:v>1.1457500000000001E-2</c:v>
                </c:pt>
                <c:pt idx="172498">
                  <c:v>1.22735E-2</c:v>
                </c:pt>
                <c:pt idx="172499">
                  <c:v>1.3092599999999999E-2</c:v>
                </c:pt>
                <c:pt idx="172500">
                  <c:v>1.3913999999999999E-2</c:v>
                </c:pt>
                <c:pt idx="172501">
                  <c:v>1.4736900000000001E-2</c:v>
                </c:pt>
                <c:pt idx="172502">
                  <c:v>1.5560299999999999E-2</c:v>
                </c:pt>
                <c:pt idx="172503">
                  <c:v>1.6383499999999999E-2</c:v>
                </c:pt>
                <c:pt idx="172504">
                  <c:v>1.7205399999999999E-2</c:v>
                </c:pt>
                <c:pt idx="172505">
                  <c:v>1.8025099999999999E-2</c:v>
                </c:pt>
                <c:pt idx="172506">
                  <c:v>1.8841799999999999E-2</c:v>
                </c:pt>
                <c:pt idx="172507">
                  <c:v>1.9654499999999998E-2</c:v>
                </c:pt>
                <c:pt idx="172508">
                  <c:v>2.04622E-2</c:v>
                </c:pt>
                <c:pt idx="172509">
                  <c:v>2.1263799999999999E-2</c:v>
                </c:pt>
                <c:pt idx="172510">
                  <c:v>2.2058600000000001E-2</c:v>
                </c:pt>
                <c:pt idx="172511">
                  <c:v>2.2845299999999999E-2</c:v>
                </c:pt>
                <c:pt idx="172512">
                  <c:v>2.3623000000000002E-2</c:v>
                </c:pt>
                <c:pt idx="172513">
                  <c:v>2.4390800000000001E-2</c:v>
                </c:pt>
                <c:pt idx="172514">
                  <c:v>2.51475E-2</c:v>
                </c:pt>
                <c:pt idx="172515">
                  <c:v>2.5892100000000001E-2</c:v>
                </c:pt>
                <c:pt idx="172516">
                  <c:v>2.66237E-2</c:v>
                </c:pt>
                <c:pt idx="172517">
                  <c:v>2.73411E-2</c:v>
                </c:pt>
                <c:pt idx="172518">
                  <c:v>2.80434E-2</c:v>
                </c:pt>
                <c:pt idx="172519">
                  <c:v>2.8729500000000002E-2</c:v>
                </c:pt>
                <c:pt idx="172520">
                  <c:v>2.9398400000000002E-2</c:v>
                </c:pt>
                <c:pt idx="172521">
                  <c:v>3.0048999999999999E-2</c:v>
                </c:pt>
                <c:pt idx="172522">
                  <c:v>3.0680499999999999E-2</c:v>
                </c:pt>
                <c:pt idx="172523">
                  <c:v>3.1291699999999999E-2</c:v>
                </c:pt>
                <c:pt idx="172524">
                  <c:v>3.1881600000000003E-2</c:v>
                </c:pt>
                <c:pt idx="172525">
                  <c:v>3.2449400000000003E-2</c:v>
                </c:pt>
                <c:pt idx="172526">
                  <c:v>3.2994000000000002E-2</c:v>
                </c:pt>
                <c:pt idx="172527">
                  <c:v>3.35144E-2</c:v>
                </c:pt>
                <c:pt idx="172528">
                  <c:v>3.40098E-2</c:v>
                </c:pt>
                <c:pt idx="172529">
                  <c:v>3.4479299999999997E-2</c:v>
                </c:pt>
                <c:pt idx="172530">
                  <c:v>3.4921899999999999E-2</c:v>
                </c:pt>
                <c:pt idx="172531">
                  <c:v>3.5336800000000002E-2</c:v>
                </c:pt>
                <c:pt idx="172532">
                  <c:v>3.5723100000000001E-2</c:v>
                </c:pt>
                <c:pt idx="172533">
                  <c:v>3.6080000000000001E-2</c:v>
                </c:pt>
                <c:pt idx="172534">
                  <c:v>3.64067E-2</c:v>
                </c:pt>
                <c:pt idx="172535">
                  <c:v>3.6702499999999999E-2</c:v>
                </c:pt>
                <c:pt idx="172536">
                  <c:v>3.6966600000000002E-2</c:v>
                </c:pt>
                <c:pt idx="172537">
                  <c:v>3.71984E-2</c:v>
                </c:pt>
                <c:pt idx="172538">
                  <c:v>3.7397E-2</c:v>
                </c:pt>
                <c:pt idx="172539">
                  <c:v>3.7561999999999998E-2</c:v>
                </c:pt>
                <c:pt idx="172540">
                  <c:v>3.7692799999999999E-2</c:v>
                </c:pt>
                <c:pt idx="172541">
                  <c:v>3.7788599999999999E-2</c:v>
                </c:pt>
                <c:pt idx="172542">
                  <c:v>3.7849099999999997E-2</c:v>
                </c:pt>
                <c:pt idx="172543">
                  <c:v>3.7873799999999999E-2</c:v>
                </c:pt>
                <c:pt idx="172544">
                  <c:v>3.7862100000000003E-2</c:v>
                </c:pt>
                <c:pt idx="172545">
                  <c:v>3.7813800000000002E-2</c:v>
                </c:pt>
                <c:pt idx="172546">
                  <c:v>3.7728299999999999E-2</c:v>
                </c:pt>
                <c:pt idx="172547">
                  <c:v>3.76055E-2</c:v>
                </c:pt>
                <c:pt idx="172548">
                  <c:v>3.7444999999999999E-2</c:v>
                </c:pt>
                <c:pt idx="172549">
                  <c:v>3.7246700000000001E-2</c:v>
                </c:pt>
                <c:pt idx="172550">
                  <c:v>3.70102E-2</c:v>
                </c:pt>
                <c:pt idx="172551">
                  <c:v>3.67356E-2</c:v>
                </c:pt>
                <c:pt idx="172552">
                  <c:v>3.6422599999999999E-2</c:v>
                </c:pt>
                <c:pt idx="172553">
                  <c:v>3.6071300000000001E-2</c:v>
                </c:pt>
                <c:pt idx="172554">
                  <c:v>3.5681699999999997E-2</c:v>
                </c:pt>
                <c:pt idx="172555">
                  <c:v>3.5253800000000002E-2</c:v>
                </c:pt>
                <c:pt idx="172556">
                  <c:v>3.4787800000000001E-2</c:v>
                </c:pt>
                <c:pt idx="172557">
                  <c:v>3.42837E-2</c:v>
                </c:pt>
                <c:pt idx="172558">
                  <c:v>3.3741800000000002E-2</c:v>
                </c:pt>
                <c:pt idx="172559">
                  <c:v>3.3162299999999999E-2</c:v>
                </c:pt>
                <c:pt idx="172560">
                  <c:v>3.2545600000000001E-2</c:v>
                </c:pt>
                <c:pt idx="172561">
                  <c:v>3.1891999999999997E-2</c:v>
                </c:pt>
                <c:pt idx="172562">
                  <c:v>3.1201900000000001E-2</c:v>
                </c:pt>
                <c:pt idx="172563">
                  <c:v>3.0475700000000001E-2</c:v>
                </c:pt>
                <c:pt idx="172564">
                  <c:v>2.9714000000000001E-2</c:v>
                </c:pt>
                <c:pt idx="172565">
                  <c:v>2.8917200000000001E-2</c:v>
                </c:pt>
                <c:pt idx="172566">
                  <c:v>2.8086099999999999E-2</c:v>
                </c:pt>
                <c:pt idx="172567">
                  <c:v>2.7221200000000001E-2</c:v>
                </c:pt>
                <c:pt idx="172568">
                  <c:v>2.6323200000000001E-2</c:v>
                </c:pt>
                <c:pt idx="172569">
                  <c:v>2.5392899999999999E-2</c:v>
                </c:pt>
                <c:pt idx="172570">
                  <c:v>2.4431100000000001E-2</c:v>
                </c:pt>
                <c:pt idx="172571">
                  <c:v>2.34386E-2</c:v>
                </c:pt>
                <c:pt idx="172572">
                  <c:v>2.2416200000000001E-2</c:v>
                </c:pt>
                <c:pt idx="172573">
                  <c:v>2.1364899999999999E-2</c:v>
                </c:pt>
                <c:pt idx="172574">
                  <c:v>2.02857E-2</c:v>
                </c:pt>
                <c:pt idx="172575">
                  <c:v>1.9179499999999999E-2</c:v>
                </c:pt>
                <c:pt idx="172576">
                  <c:v>1.8047400000000002E-2</c:v>
                </c:pt>
                <c:pt idx="172577">
                  <c:v>1.68904E-2</c:v>
                </c:pt>
                <c:pt idx="172578">
                  <c:v>1.5709799999999999E-2</c:v>
                </c:pt>
                <c:pt idx="172579">
                  <c:v>1.45066E-2</c:v>
                </c:pt>
                <c:pt idx="172580">
                  <c:v>1.32821E-2</c:v>
                </c:pt>
                <c:pt idx="172581">
                  <c:v>1.20375E-2</c:v>
                </c:pt>
                <c:pt idx="172582">
                  <c:v>1.0774000000000001E-2</c:v>
                </c:pt>
                <c:pt idx="172583" formatCode="0.00E+00">
                  <c:v>9.4928600000000005E-3</c:v>
                </c:pt>
                <c:pt idx="172584" formatCode="0.00E+00">
                  <c:v>8.1955099999999996E-3</c:v>
                </c:pt>
                <c:pt idx="172585" formatCode="0.00E+00">
                  <c:v>6.8832399999999997E-3</c:v>
                </c:pt>
                <c:pt idx="172586" formatCode="0.00E+00">
                  <c:v>5.5574300000000004E-3</c:v>
                </c:pt>
                <c:pt idx="172587" formatCode="0.00E+00">
                  <c:v>4.2194700000000003E-3</c:v>
                </c:pt>
                <c:pt idx="172588" formatCode="0.00E+00">
                  <c:v>2.8707899999999998E-3</c:v>
                </c:pt>
                <c:pt idx="172589" formatCode="0.00E+00">
                  <c:v>1.5128100000000001E-3</c:v>
                </c:pt>
                <c:pt idx="172590" formatCode="0.00E+00">
                  <c:v>1.47009E-4</c:v>
                </c:pt>
                <c:pt idx="172591" formatCode="0.00E+00">
                  <c:v>-1.2251499999999999E-3</c:v>
                </c:pt>
                <c:pt idx="172592" formatCode="0.00E+00">
                  <c:v>-2.6021799999999999E-3</c:v>
                </c:pt>
                <c:pt idx="172593" formatCode="0.00E+00">
                  <c:v>-3.9825800000000003E-3</c:v>
                </c:pt>
                <c:pt idx="172594" formatCode="0.00E+00">
                  <c:v>-5.3648300000000001E-3</c:v>
                </c:pt>
                <c:pt idx="172595" formatCode="0.00E+00">
                  <c:v>-6.7474199999999996E-3</c:v>
                </c:pt>
                <c:pt idx="172596" formatCode="0.00E+00">
                  <c:v>-8.1288100000000002E-3</c:v>
                </c:pt>
                <c:pt idx="172597" formatCode="0.00E+00">
                  <c:v>-9.5074700000000005E-3</c:v>
                </c:pt>
                <c:pt idx="172598">
                  <c:v>-1.08819E-2</c:v>
                </c:pt>
                <c:pt idx="172599">
                  <c:v>-1.2250499999999999E-2</c:v>
                </c:pt>
                <c:pt idx="172600">
                  <c:v>-1.3611699999999999E-2</c:v>
                </c:pt>
                <c:pt idx="172601">
                  <c:v>-1.4964099999999999E-2</c:v>
                </c:pt>
                <c:pt idx="172602">
                  <c:v>-1.63061E-2</c:v>
                </c:pt>
                <c:pt idx="172603">
                  <c:v>-1.7636200000000001E-2</c:v>
                </c:pt>
                <c:pt idx="172604">
                  <c:v>-1.8952900000000002E-2</c:v>
                </c:pt>
                <c:pt idx="172605">
                  <c:v>-2.02547E-2</c:v>
                </c:pt>
                <c:pt idx="172606">
                  <c:v>-2.154E-2</c:v>
                </c:pt>
                <c:pt idx="172607">
                  <c:v>-2.2807500000000001E-2</c:v>
                </c:pt>
                <c:pt idx="172608">
                  <c:v>-2.4055699999999999E-2</c:v>
                </c:pt>
                <c:pt idx="172609">
                  <c:v>-2.5283099999999999E-2</c:v>
                </c:pt>
                <c:pt idx="172610">
                  <c:v>-2.6488299999999999E-2</c:v>
                </c:pt>
                <c:pt idx="172611">
                  <c:v>-2.767E-2</c:v>
                </c:pt>
                <c:pt idx="172612">
                  <c:v>-2.8826899999999999E-2</c:v>
                </c:pt>
                <c:pt idx="172613">
                  <c:v>-2.9957399999999999E-2</c:v>
                </c:pt>
                <c:pt idx="172614">
                  <c:v>-3.1060500000000001E-2</c:v>
                </c:pt>
                <c:pt idx="172615">
                  <c:v>-3.2134700000000002E-2</c:v>
                </c:pt>
                <c:pt idx="172616">
                  <c:v>-3.3178899999999997E-2</c:v>
                </c:pt>
                <c:pt idx="172617">
                  <c:v>-3.4191800000000001E-2</c:v>
                </c:pt>
                <c:pt idx="172618">
                  <c:v>-3.5172299999999997E-2</c:v>
                </c:pt>
                <c:pt idx="172619">
                  <c:v>-3.6119199999999997E-2</c:v>
                </c:pt>
                <c:pt idx="172620">
                  <c:v>-3.7031500000000002E-2</c:v>
                </c:pt>
                <c:pt idx="172621">
                  <c:v>-3.79081E-2</c:v>
                </c:pt>
                <c:pt idx="172622">
                  <c:v>-3.8747999999999998E-2</c:v>
                </c:pt>
                <c:pt idx="172623">
                  <c:v>-3.9550200000000001E-2</c:v>
                </c:pt>
                <c:pt idx="172624">
                  <c:v>-4.0313799999999997E-2</c:v>
                </c:pt>
                <c:pt idx="172625">
                  <c:v>-4.1037900000000002E-2</c:v>
                </c:pt>
                <c:pt idx="172626">
                  <c:v>-4.1721800000000003E-2</c:v>
                </c:pt>
                <c:pt idx="172627">
                  <c:v>-4.2364499999999999E-2</c:v>
                </c:pt>
                <c:pt idx="172628">
                  <c:v>-4.2965499999999997E-2</c:v>
                </c:pt>
                <c:pt idx="172629">
                  <c:v>-4.3523899999999997E-2</c:v>
                </c:pt>
                <c:pt idx="172630">
                  <c:v>-4.4039200000000001E-2</c:v>
                </c:pt>
                <c:pt idx="172631">
                  <c:v>-4.4510899999999999E-2</c:v>
                </c:pt>
                <c:pt idx="172632">
                  <c:v>-4.49383E-2</c:v>
                </c:pt>
                <c:pt idx="172633">
                  <c:v>-4.5321E-2</c:v>
                </c:pt>
                <c:pt idx="172634">
                  <c:v>-4.5658600000000001E-2</c:v>
                </c:pt>
                <c:pt idx="172635">
                  <c:v>-4.5950699999999997E-2</c:v>
                </c:pt>
                <c:pt idx="172636">
                  <c:v>-4.6197099999999998E-2</c:v>
                </c:pt>
                <c:pt idx="172637">
                  <c:v>-4.6397399999999998E-2</c:v>
                </c:pt>
                <c:pt idx="172638">
                  <c:v>-4.65514E-2</c:v>
                </c:pt>
                <c:pt idx="172639">
                  <c:v>-4.6659100000000002E-2</c:v>
                </c:pt>
                <c:pt idx="172640">
                  <c:v>-4.6720400000000002E-2</c:v>
                </c:pt>
                <c:pt idx="172641">
                  <c:v>-4.6735199999999998E-2</c:v>
                </c:pt>
                <c:pt idx="172642">
                  <c:v>-4.6703399999999999E-2</c:v>
                </c:pt>
                <c:pt idx="172643">
                  <c:v>-4.6625399999999997E-2</c:v>
                </c:pt>
                <c:pt idx="172644">
                  <c:v>-4.6501099999999997E-2</c:v>
                </c:pt>
                <c:pt idx="172645">
                  <c:v>-4.6330700000000002E-2</c:v>
                </c:pt>
                <c:pt idx="172646">
                  <c:v>-4.6114500000000003E-2</c:v>
                </c:pt>
                <c:pt idx="172647">
                  <c:v>-4.5852900000000002E-2</c:v>
                </c:pt>
                <c:pt idx="172648">
                  <c:v>-4.5546000000000003E-2</c:v>
                </c:pt>
                <c:pt idx="172649">
                  <c:v>-4.5194499999999999E-2</c:v>
                </c:pt>
                <c:pt idx="172650">
                  <c:v>-4.4798699999999997E-2</c:v>
                </c:pt>
                <c:pt idx="172651">
                  <c:v>-4.4359200000000001E-2</c:v>
                </c:pt>
                <c:pt idx="172652">
                  <c:v>-4.3876400000000003E-2</c:v>
                </c:pt>
                <c:pt idx="172653">
                  <c:v>-4.3351099999999997E-2</c:v>
                </c:pt>
                <c:pt idx="172654">
                  <c:v>-4.27839E-2</c:v>
                </c:pt>
                <c:pt idx="172655">
                  <c:v>-4.2175400000000002E-2</c:v>
                </c:pt>
                <c:pt idx="172656">
                  <c:v>-4.1526599999999997E-2</c:v>
                </c:pt>
                <c:pt idx="172657">
                  <c:v>-4.0838100000000002E-2</c:v>
                </c:pt>
                <c:pt idx="172658">
                  <c:v>-4.0110800000000002E-2</c:v>
                </c:pt>
                <c:pt idx="172659">
                  <c:v>-3.9345699999999997E-2</c:v>
                </c:pt>
                <c:pt idx="172660">
                  <c:v>-3.8543599999999997E-2</c:v>
                </c:pt>
                <c:pt idx="172661">
                  <c:v>-3.7705500000000003E-2</c:v>
                </c:pt>
                <c:pt idx="172662">
                  <c:v>-3.6832499999999997E-2</c:v>
                </c:pt>
                <c:pt idx="172663">
                  <c:v>-3.5925600000000002E-2</c:v>
                </c:pt>
                <c:pt idx="172664">
                  <c:v>-3.49859E-2</c:v>
                </c:pt>
                <c:pt idx="172665">
                  <c:v>-3.4014500000000003E-2</c:v>
                </c:pt>
                <c:pt idx="172666">
                  <c:v>-3.30125E-2</c:v>
                </c:pt>
                <c:pt idx="172667">
                  <c:v>-3.1981299999999997E-2</c:v>
                </c:pt>
                <c:pt idx="172668">
                  <c:v>-3.0921899999999999E-2</c:v>
                </c:pt>
                <c:pt idx="172669">
                  <c:v>-2.98357E-2</c:v>
                </c:pt>
                <c:pt idx="172670">
                  <c:v>-2.87239E-2</c:v>
                </c:pt>
                <c:pt idx="172671">
                  <c:v>-2.7587799999999999E-2</c:v>
                </c:pt>
                <c:pt idx="172672">
                  <c:v>-2.6428799999999999E-2</c:v>
                </c:pt>
                <c:pt idx="172673">
                  <c:v>-2.5248099999999999E-2</c:v>
                </c:pt>
                <c:pt idx="172674">
                  <c:v>-2.4047099999999998E-2</c:v>
                </c:pt>
                <c:pt idx="172675">
                  <c:v>-2.2827299999999998E-2</c:v>
                </c:pt>
                <c:pt idx="172676">
                  <c:v>-2.1589899999999999E-2</c:v>
                </c:pt>
                <c:pt idx="172677">
                  <c:v>-2.03365E-2</c:v>
                </c:pt>
                <c:pt idx="172678">
                  <c:v>-1.9068399999999999E-2</c:v>
                </c:pt>
                <c:pt idx="172679">
                  <c:v>-1.77871E-2</c:v>
                </c:pt>
                <c:pt idx="172680">
                  <c:v>-1.6493899999999999E-2</c:v>
                </c:pt>
                <c:pt idx="172681">
                  <c:v>-1.51904E-2</c:v>
                </c:pt>
                <c:pt idx="172682">
                  <c:v>-1.38779E-2</c:v>
                </c:pt>
                <c:pt idx="172683">
                  <c:v>-1.2558E-2</c:v>
                </c:pt>
                <c:pt idx="172684">
                  <c:v>-1.1232000000000001E-2</c:v>
                </c:pt>
                <c:pt idx="172685" formatCode="0.00E+00">
                  <c:v>-9.9013699999999996E-3</c:v>
                </c:pt>
                <c:pt idx="172686" formatCode="0.00E+00">
                  <c:v>-8.5675999999999999E-3</c:v>
                </c:pt>
                <c:pt idx="172687" formatCode="0.00E+00">
                  <c:v>-7.2321E-3</c:v>
                </c:pt>
                <c:pt idx="172688" formatCode="0.00E+00">
                  <c:v>-5.8962700000000003E-3</c:v>
                </c:pt>
                <c:pt idx="172689" formatCode="0.00E+00">
                  <c:v>-4.5615500000000002E-3</c:v>
                </c:pt>
                <c:pt idx="172690" formatCode="0.00E+00">
                  <c:v>-3.2293299999999999E-3</c:v>
                </c:pt>
                <c:pt idx="172691" formatCode="0.00E+00">
                  <c:v>-1.90099E-3</c:v>
                </c:pt>
                <c:pt idx="172692" formatCode="0.00E+00">
                  <c:v>-5.7790700000000001E-4</c:v>
                </c:pt>
                <c:pt idx="172693" formatCode="0.00E+00">
                  <c:v>7.3855899999999996E-4</c:v>
                </c:pt>
                <c:pt idx="172694" formatCode="0.00E+00">
                  <c:v>2.0470699999999998E-3</c:v>
                </c:pt>
                <c:pt idx="172695" formatCode="0.00E+00">
                  <c:v>3.3463199999999999E-3</c:v>
                </c:pt>
                <c:pt idx="172696" formatCode="0.00E+00">
                  <c:v>4.6350000000000002E-3</c:v>
                </c:pt>
                <c:pt idx="172697" formatCode="0.00E+00">
                  <c:v>5.9118499999999997E-3</c:v>
                </c:pt>
                <c:pt idx="172698" formatCode="0.00E+00">
                  <c:v>7.1756199999999997E-3</c:v>
                </c:pt>
                <c:pt idx="172699" formatCode="0.00E+00">
                  <c:v>8.4250799999999997E-3</c:v>
                </c:pt>
                <c:pt idx="172700" formatCode="0.00E+00">
                  <c:v>9.6590500000000006E-3</c:v>
                </c:pt>
                <c:pt idx="172701">
                  <c:v>1.08764E-2</c:v>
                </c:pt>
                <c:pt idx="172702">
                  <c:v>1.2075900000000001E-2</c:v>
                </c:pt>
                <c:pt idx="172703">
                  <c:v>1.3256499999999999E-2</c:v>
                </c:pt>
                <c:pt idx="172704">
                  <c:v>1.44171E-2</c:v>
                </c:pt>
                <c:pt idx="172705">
                  <c:v>1.5556800000000001E-2</c:v>
                </c:pt>
                <c:pt idx="172706">
                  <c:v>1.6674399999999999E-2</c:v>
                </c:pt>
                <c:pt idx="172707">
                  <c:v>1.7769099999999999E-2</c:v>
                </c:pt>
                <c:pt idx="172708">
                  <c:v>1.88399E-2</c:v>
                </c:pt>
                <c:pt idx="172709">
                  <c:v>1.9885900000000001E-2</c:v>
                </c:pt>
                <c:pt idx="172710">
                  <c:v>2.09062E-2</c:v>
                </c:pt>
                <c:pt idx="172711">
                  <c:v>2.1900200000000002E-2</c:v>
                </c:pt>
                <c:pt idx="172712">
                  <c:v>2.28668E-2</c:v>
                </c:pt>
                <c:pt idx="172713">
                  <c:v>2.38056E-2</c:v>
                </c:pt>
                <c:pt idx="172714">
                  <c:v>2.47157E-2</c:v>
                </c:pt>
                <c:pt idx="172715">
                  <c:v>2.5596500000000001E-2</c:v>
                </c:pt>
                <c:pt idx="172716">
                  <c:v>2.6447399999999999E-2</c:v>
                </c:pt>
                <c:pt idx="172717">
                  <c:v>2.7267799999999998E-2</c:v>
                </c:pt>
                <c:pt idx="172718">
                  <c:v>2.8057200000000001E-2</c:v>
                </c:pt>
                <c:pt idx="172719">
                  <c:v>2.8815199999999999E-2</c:v>
                </c:pt>
                <c:pt idx="172720">
                  <c:v>2.95413E-2</c:v>
                </c:pt>
                <c:pt idx="172721">
                  <c:v>3.0235100000000001E-2</c:v>
                </c:pt>
                <c:pt idx="172722">
                  <c:v>3.0896300000000002E-2</c:v>
                </c:pt>
                <c:pt idx="172723">
                  <c:v>3.1524499999999997E-2</c:v>
                </c:pt>
                <c:pt idx="172724">
                  <c:v>3.2119500000000002E-2</c:v>
                </c:pt>
                <c:pt idx="172725">
                  <c:v>3.2681000000000002E-2</c:v>
                </c:pt>
                <c:pt idx="172726">
                  <c:v>3.3209000000000002E-2</c:v>
                </c:pt>
                <c:pt idx="172727">
                  <c:v>3.3703200000000003E-2</c:v>
                </c:pt>
                <c:pt idx="172728">
                  <c:v>3.4163600000000002E-2</c:v>
                </c:pt>
                <c:pt idx="172729">
                  <c:v>3.4590099999999999E-2</c:v>
                </c:pt>
                <c:pt idx="172730">
                  <c:v>3.4982699999999999E-2</c:v>
                </c:pt>
                <c:pt idx="172731">
                  <c:v>3.5341400000000002E-2</c:v>
                </c:pt>
                <c:pt idx="172732">
                  <c:v>3.5666299999999998E-2</c:v>
                </c:pt>
                <c:pt idx="172733">
                  <c:v>3.5957500000000003E-2</c:v>
                </c:pt>
                <c:pt idx="172734">
                  <c:v>3.62151E-2</c:v>
                </c:pt>
                <c:pt idx="172735">
                  <c:v>3.6439399999999997E-2</c:v>
                </c:pt>
                <c:pt idx="172736">
                  <c:v>3.6630599999999999E-2</c:v>
                </c:pt>
                <c:pt idx="172737">
                  <c:v>3.6788800000000003E-2</c:v>
                </c:pt>
                <c:pt idx="172738">
                  <c:v>3.6914500000000003E-2</c:v>
                </c:pt>
                <c:pt idx="172739">
                  <c:v>3.70078E-2</c:v>
                </c:pt>
                <c:pt idx="172740">
                  <c:v>3.7069299999999999E-2</c:v>
                </c:pt>
                <c:pt idx="172741">
                  <c:v>3.7099199999999999E-2</c:v>
                </c:pt>
                <c:pt idx="172742">
                  <c:v>3.7097999999999999E-2</c:v>
                </c:pt>
                <c:pt idx="172743">
                  <c:v>3.7066200000000001E-2</c:v>
                </c:pt>
                <c:pt idx="172744">
                  <c:v>3.7004099999999998E-2</c:v>
                </c:pt>
                <c:pt idx="172745">
                  <c:v>3.6912399999999998E-2</c:v>
                </c:pt>
                <c:pt idx="172746">
                  <c:v>3.6791600000000001E-2</c:v>
                </c:pt>
                <c:pt idx="172747">
                  <c:v>3.66422E-2</c:v>
                </c:pt>
                <c:pt idx="172748">
                  <c:v>3.6464700000000003E-2</c:v>
                </c:pt>
                <c:pt idx="172749">
                  <c:v>3.6259899999999998E-2</c:v>
                </c:pt>
                <c:pt idx="172750">
                  <c:v>3.6028200000000003E-2</c:v>
                </c:pt>
                <c:pt idx="172751">
                  <c:v>3.5770499999999997E-2</c:v>
                </c:pt>
                <c:pt idx="172752">
                  <c:v>3.5487200000000003E-2</c:v>
                </c:pt>
                <c:pt idx="172753">
                  <c:v>3.5179200000000001E-2</c:v>
                </c:pt>
                <c:pt idx="172754">
                  <c:v>3.4847000000000003E-2</c:v>
                </c:pt>
                <c:pt idx="172755">
                  <c:v>3.4491500000000001E-2</c:v>
                </c:pt>
                <c:pt idx="172756">
                  <c:v>3.4113200000000003E-2</c:v>
                </c:pt>
                <c:pt idx="172757">
                  <c:v>3.3713100000000003E-2</c:v>
                </c:pt>
                <c:pt idx="172758">
                  <c:v>3.32917E-2</c:v>
                </c:pt>
                <c:pt idx="172759">
                  <c:v>3.2849900000000001E-2</c:v>
                </c:pt>
                <c:pt idx="172760">
                  <c:v>3.2388300000000002E-2</c:v>
                </c:pt>
                <c:pt idx="172761">
                  <c:v>3.1907900000000003E-2</c:v>
                </c:pt>
                <c:pt idx="172762">
                  <c:v>3.1409300000000001E-2</c:v>
                </c:pt>
                <c:pt idx="172763">
                  <c:v>3.0893299999999999E-2</c:v>
                </c:pt>
                <c:pt idx="172764">
                  <c:v>3.0360700000000001E-2</c:v>
                </c:pt>
                <c:pt idx="172765">
                  <c:v>2.9812200000000001E-2</c:v>
                </c:pt>
                <c:pt idx="172766">
                  <c:v>2.9248699999999999E-2</c:v>
                </c:pt>
                <c:pt idx="172767">
                  <c:v>2.8670899999999999E-2</c:v>
                </c:pt>
                <c:pt idx="172768">
                  <c:v>2.80796E-2</c:v>
                </c:pt>
                <c:pt idx="172769">
                  <c:v>2.74755E-2</c:v>
                </c:pt>
                <c:pt idx="172770">
                  <c:v>2.6859399999999999E-2</c:v>
                </c:pt>
                <c:pt idx="172771">
                  <c:v>2.6232100000000001E-2</c:v>
                </c:pt>
                <c:pt idx="172772">
                  <c:v>2.55943E-2</c:v>
                </c:pt>
                <c:pt idx="172773">
                  <c:v>2.4946800000000002E-2</c:v>
                </c:pt>
                <c:pt idx="172774">
                  <c:v>2.4290200000000001E-2</c:v>
                </c:pt>
                <c:pt idx="172775">
                  <c:v>2.3625299999999998E-2</c:v>
                </c:pt>
                <c:pt idx="172776">
                  <c:v>2.2952799999999999E-2</c:v>
                </c:pt>
                <c:pt idx="172777">
                  <c:v>2.2273299999999999E-2</c:v>
                </c:pt>
                <c:pt idx="172778">
                  <c:v>2.1587700000000001E-2</c:v>
                </c:pt>
                <c:pt idx="172779">
                  <c:v>2.0896499999999998E-2</c:v>
                </c:pt>
                <c:pt idx="172780">
                  <c:v>2.0200300000000001E-2</c:v>
                </c:pt>
                <c:pt idx="172781">
                  <c:v>1.9499900000000001E-2</c:v>
                </c:pt>
                <c:pt idx="172782">
                  <c:v>1.8795800000000001E-2</c:v>
                </c:pt>
                <c:pt idx="172783">
                  <c:v>1.8088699999999999E-2</c:v>
                </c:pt>
                <c:pt idx="172784">
                  <c:v>1.7379100000000001E-2</c:v>
                </c:pt>
                <c:pt idx="172785">
                  <c:v>1.6667499999999998E-2</c:v>
                </c:pt>
                <c:pt idx="172786">
                  <c:v>1.5954599999999999E-2</c:v>
                </c:pt>
                <c:pt idx="172787">
                  <c:v>1.52409E-2</c:v>
                </c:pt>
                <c:pt idx="172788">
                  <c:v>1.4526799999999999E-2</c:v>
                </c:pt>
                <c:pt idx="172789">
                  <c:v>1.3812899999999999E-2</c:v>
                </c:pt>
                <c:pt idx="172790">
                  <c:v>1.3099599999999999E-2</c:v>
                </c:pt>
                <c:pt idx="172791">
                  <c:v>1.23874E-2</c:v>
                </c:pt>
                <c:pt idx="172792">
                  <c:v>1.16767E-2</c:v>
                </c:pt>
                <c:pt idx="172793">
                  <c:v>1.0967899999999999E-2</c:v>
                </c:pt>
                <c:pt idx="172794">
                  <c:v>1.02614E-2</c:v>
                </c:pt>
                <c:pt idx="172795" formatCode="0.00E+00">
                  <c:v>9.5575899999999995E-3</c:v>
                </c:pt>
                <c:pt idx="172796" formatCode="0.00E+00">
                  <c:v>8.8567699999999999E-3</c:v>
                </c:pt>
                <c:pt idx="172797" formatCode="0.00E+00">
                  <c:v>8.1592699999999997E-3</c:v>
                </c:pt>
                <c:pt idx="172798" formatCode="0.00E+00">
                  <c:v>7.4653999999999996E-3</c:v>
                </c:pt>
                <c:pt idx="172799" formatCode="0.00E+00">
                  <c:v>6.7754599999999996E-3</c:v>
                </c:pt>
                <c:pt idx="172800" formatCode="0.00E+00">
                  <c:v>6.08969E-3</c:v>
                </c:pt>
                <c:pt idx="172801" formatCode="0.00E+00">
                  <c:v>5.4083400000000002E-3</c:v>
                </c:pt>
                <c:pt idx="172802" formatCode="0.00E+00">
                  <c:v>4.7316399999999996E-3</c:v>
                </c:pt>
                <c:pt idx="172803" formatCode="0.00E+00">
                  <c:v>4.0597899999999998E-3</c:v>
                </c:pt>
                <c:pt idx="172804" formatCode="0.00E+00">
                  <c:v>3.3929699999999999E-3</c:v>
                </c:pt>
                <c:pt idx="172805" formatCode="0.00E+00">
                  <c:v>2.73135E-3</c:v>
                </c:pt>
                <c:pt idx="172806" formatCode="0.00E+00">
                  <c:v>2.07508E-3</c:v>
                </c:pt>
                <c:pt idx="172807" formatCode="0.00E+00">
                  <c:v>1.4243000000000001E-3</c:v>
                </c:pt>
                <c:pt idx="172808" formatCode="0.00E+00">
                  <c:v>7.7910700000000002E-4</c:v>
                </c:pt>
                <c:pt idx="172809" formatCode="0.00E+00">
                  <c:v>1.3961E-4</c:v>
                </c:pt>
                <c:pt idx="172810" formatCode="0.00E+00">
                  <c:v>-4.9411300000000002E-4</c:v>
                </c:pt>
                <c:pt idx="172811" formatCode="0.00E+00">
                  <c:v>-1.12199E-3</c:v>
                </c:pt>
                <c:pt idx="172812" formatCode="0.00E+00">
                  <c:v>-1.74398E-3</c:v>
                </c:pt>
                <c:pt idx="172813" formatCode="0.00E+00">
                  <c:v>-2.3600299999999999E-3</c:v>
                </c:pt>
                <c:pt idx="172814" formatCode="0.00E+00">
                  <c:v>-2.9701200000000001E-3</c:v>
                </c:pt>
                <c:pt idx="172815" formatCode="0.00E+00">
                  <c:v>-3.5742299999999999E-3</c:v>
                </c:pt>
                <c:pt idx="172816" formatCode="0.00E+00">
                  <c:v>-4.1723699999999999E-3</c:v>
                </c:pt>
                <c:pt idx="172817" formatCode="0.00E+00">
                  <c:v>-4.7645400000000003E-3</c:v>
                </c:pt>
                <c:pt idx="172818" formatCode="0.00E+00">
                  <c:v>-5.3507499999999996E-3</c:v>
                </c:pt>
                <c:pt idx="172819" formatCode="0.00E+00">
                  <c:v>-5.9310500000000002E-3</c:v>
                </c:pt>
                <c:pt idx="172820" formatCode="0.00E+00">
                  <c:v>-6.5054500000000003E-3</c:v>
                </c:pt>
                <c:pt idx="172821" formatCode="0.00E+00">
                  <c:v>-7.0740000000000004E-3</c:v>
                </c:pt>
                <c:pt idx="172822" formatCode="0.00E+00">
                  <c:v>-7.6367500000000003E-3</c:v>
                </c:pt>
                <c:pt idx="172823" formatCode="0.00E+00">
                  <c:v>-8.1937599999999996E-3</c:v>
                </c:pt>
                <c:pt idx="172824" formatCode="0.00E+00">
                  <c:v>-8.7450800000000006E-3</c:v>
                </c:pt>
                <c:pt idx="172825" formatCode="0.00E+00">
                  <c:v>-9.2907800000000002E-3</c:v>
                </c:pt>
                <c:pt idx="172826" formatCode="0.00E+00">
                  <c:v>-9.83091E-3</c:v>
                </c:pt>
                <c:pt idx="172827">
                  <c:v>-1.03655E-2</c:v>
                </c:pt>
                <c:pt idx="172828">
                  <c:v>-1.08948E-2</c:v>
                </c:pt>
                <c:pt idx="172829">
                  <c:v>-1.1418599999999999E-2</c:v>
                </c:pt>
                <c:pt idx="172830">
                  <c:v>-1.19372E-2</c:v>
                </c:pt>
                <c:pt idx="172831">
                  <c:v>-1.24505E-2</c:v>
                </c:pt>
                <c:pt idx="172832">
                  <c:v>-1.29587E-2</c:v>
                </c:pt>
                <c:pt idx="172833">
                  <c:v>-1.3461799999999999E-2</c:v>
                </c:pt>
                <c:pt idx="172834">
                  <c:v>-1.39598E-2</c:v>
                </c:pt>
                <c:pt idx="172835">
                  <c:v>-1.44528E-2</c:v>
                </c:pt>
                <c:pt idx="172836">
                  <c:v>-1.49409E-2</c:v>
                </c:pt>
                <c:pt idx="172837">
                  <c:v>-1.5424E-2</c:v>
                </c:pt>
                <c:pt idx="172838">
                  <c:v>-1.5902300000000001E-2</c:v>
                </c:pt>
                <c:pt idx="172839">
                  <c:v>-1.63757E-2</c:v>
                </c:pt>
                <c:pt idx="172840">
                  <c:v>-1.68443E-2</c:v>
                </c:pt>
                <c:pt idx="172841">
                  <c:v>-1.7308E-2</c:v>
                </c:pt>
                <c:pt idx="172842">
                  <c:v>-1.7766799999999999E-2</c:v>
                </c:pt>
                <c:pt idx="172843">
                  <c:v>-1.8220900000000002E-2</c:v>
                </c:pt>
                <c:pt idx="172844">
                  <c:v>-1.8669999999999999E-2</c:v>
                </c:pt>
                <c:pt idx="172845">
                  <c:v>-1.9114200000000001E-2</c:v>
                </c:pt>
                <c:pt idx="172846">
                  <c:v>-1.9553399999999999E-2</c:v>
                </c:pt>
                <c:pt idx="172847">
                  <c:v>-1.9987499999999998E-2</c:v>
                </c:pt>
                <c:pt idx="172848">
                  <c:v>-2.04166E-2</c:v>
                </c:pt>
                <c:pt idx="172849">
                  <c:v>-2.0840399999999999E-2</c:v>
                </c:pt>
                <c:pt idx="172850">
                  <c:v>-2.1259E-2</c:v>
                </c:pt>
                <c:pt idx="172851">
                  <c:v>-2.16721E-2</c:v>
                </c:pt>
                <c:pt idx="172852">
                  <c:v>-2.2079600000000001E-2</c:v>
                </c:pt>
                <c:pt idx="172853">
                  <c:v>-2.2481500000000001E-2</c:v>
                </c:pt>
                <c:pt idx="172854">
                  <c:v>-2.2877399999999999E-2</c:v>
                </c:pt>
                <c:pt idx="172855">
                  <c:v>-2.3267400000000001E-2</c:v>
                </c:pt>
                <c:pt idx="172856">
                  <c:v>-2.3651100000000001E-2</c:v>
                </c:pt>
                <c:pt idx="172857">
                  <c:v>-2.4028299999999999E-2</c:v>
                </c:pt>
                <c:pt idx="172858">
                  <c:v>-2.4398900000000001E-2</c:v>
                </c:pt>
                <c:pt idx="172859">
                  <c:v>-2.4762599999999999E-2</c:v>
                </c:pt>
                <c:pt idx="172860">
                  <c:v>-2.5119099999999998E-2</c:v>
                </c:pt>
                <c:pt idx="172861">
                  <c:v>-2.5468299999999999E-2</c:v>
                </c:pt>
                <c:pt idx="172862">
                  <c:v>-2.5809700000000001E-2</c:v>
                </c:pt>
                <c:pt idx="172863">
                  <c:v>-2.6143199999999998E-2</c:v>
                </c:pt>
                <c:pt idx="172864">
                  <c:v>-2.64684E-2</c:v>
                </c:pt>
                <c:pt idx="172865">
                  <c:v>-2.67849E-2</c:v>
                </c:pt>
                <c:pt idx="172866">
                  <c:v>-2.7092499999999999E-2</c:v>
                </c:pt>
                <c:pt idx="172867">
                  <c:v>-2.7390899999999999E-2</c:v>
                </c:pt>
                <c:pt idx="172868">
                  <c:v>-2.7679499999999999E-2</c:v>
                </c:pt>
                <c:pt idx="172869">
                  <c:v>-2.7958199999999999E-2</c:v>
                </c:pt>
                <c:pt idx="172870">
                  <c:v>-2.8226500000000002E-2</c:v>
                </c:pt>
                <c:pt idx="172871">
                  <c:v>-2.8483899999999999E-2</c:v>
                </c:pt>
                <c:pt idx="172872">
                  <c:v>-2.8730200000000001E-2</c:v>
                </c:pt>
                <c:pt idx="172873">
                  <c:v>-2.8964899999999998E-2</c:v>
                </c:pt>
                <c:pt idx="172874">
                  <c:v>-2.9187500000000002E-2</c:v>
                </c:pt>
                <c:pt idx="172875">
                  <c:v>-2.9397699999999999E-2</c:v>
                </c:pt>
                <c:pt idx="172876">
                  <c:v>-2.9595E-2</c:v>
                </c:pt>
                <c:pt idx="172877">
                  <c:v>-2.9778900000000001E-2</c:v>
                </c:pt>
                <c:pt idx="172878">
                  <c:v>-2.9949099999999999E-2</c:v>
                </c:pt>
                <c:pt idx="172879">
                  <c:v>-3.0105099999999999E-2</c:v>
                </c:pt>
                <c:pt idx="172880">
                  <c:v>-3.02464E-2</c:v>
                </c:pt>
                <c:pt idx="172881">
                  <c:v>-3.03726E-2</c:v>
                </c:pt>
                <c:pt idx="172882">
                  <c:v>-3.0483099999999999E-2</c:v>
                </c:pt>
                <c:pt idx="172883">
                  <c:v>-3.0577699999999999E-2</c:v>
                </c:pt>
                <c:pt idx="172884">
                  <c:v>-3.0655700000000001E-2</c:v>
                </c:pt>
                <c:pt idx="172885">
                  <c:v>-3.07167E-2</c:v>
                </c:pt>
                <c:pt idx="172886">
                  <c:v>-3.07604E-2</c:v>
                </c:pt>
                <c:pt idx="172887">
                  <c:v>-3.07861E-2</c:v>
                </c:pt>
                <c:pt idx="172888">
                  <c:v>-3.0793600000000001E-2</c:v>
                </c:pt>
                <c:pt idx="172889">
                  <c:v>-3.0782299999999999E-2</c:v>
                </c:pt>
                <c:pt idx="172890">
                  <c:v>-3.0751799999999999E-2</c:v>
                </c:pt>
                <c:pt idx="172891">
                  <c:v>-3.0701699999999998E-2</c:v>
                </c:pt>
                <c:pt idx="172892">
                  <c:v>-3.0631499999999999E-2</c:v>
                </c:pt>
                <c:pt idx="172893">
                  <c:v>-3.0540999999999999E-2</c:v>
                </c:pt>
                <c:pt idx="172894">
                  <c:v>-3.0429600000000001E-2</c:v>
                </c:pt>
                <c:pt idx="172895">
                  <c:v>-3.0296900000000002E-2</c:v>
                </c:pt>
                <c:pt idx="172896">
                  <c:v>-3.0142700000000001E-2</c:v>
                </c:pt>
                <c:pt idx="172897">
                  <c:v>-2.9966599999999999E-2</c:v>
                </c:pt>
                <c:pt idx="172898">
                  <c:v>-2.9768200000000002E-2</c:v>
                </c:pt>
                <c:pt idx="172899">
                  <c:v>-2.9547199999999999E-2</c:v>
                </c:pt>
                <c:pt idx="172900">
                  <c:v>-2.9303300000000001E-2</c:v>
                </c:pt>
                <c:pt idx="172901">
                  <c:v>-2.9036200000000002E-2</c:v>
                </c:pt>
                <c:pt idx="172902">
                  <c:v>-2.87456E-2</c:v>
                </c:pt>
                <c:pt idx="172903">
                  <c:v>-2.8431399999999999E-2</c:v>
                </c:pt>
                <c:pt idx="172904">
                  <c:v>-2.8093199999999999E-2</c:v>
                </c:pt>
                <c:pt idx="172905">
                  <c:v>-2.7730899999999999E-2</c:v>
                </c:pt>
                <c:pt idx="172906">
                  <c:v>-2.7344400000000001E-2</c:v>
                </c:pt>
                <c:pt idx="172907">
                  <c:v>-2.69333E-2</c:v>
                </c:pt>
                <c:pt idx="172908">
                  <c:v>-2.6497799999999998E-2</c:v>
                </c:pt>
                <c:pt idx="172909">
                  <c:v>-2.6037500000000002E-2</c:v>
                </c:pt>
                <c:pt idx="172910">
                  <c:v>-2.5552499999999999E-2</c:v>
                </c:pt>
                <c:pt idx="172911">
                  <c:v>-2.50428E-2</c:v>
                </c:pt>
                <c:pt idx="172912">
                  <c:v>-2.4508200000000001E-2</c:v>
                </c:pt>
                <c:pt idx="172913">
                  <c:v>-2.3948899999999999E-2</c:v>
                </c:pt>
                <c:pt idx="172914">
                  <c:v>-2.3364800000000002E-2</c:v>
                </c:pt>
                <c:pt idx="172915">
                  <c:v>-2.2756100000000001E-2</c:v>
                </c:pt>
                <c:pt idx="172916">
                  <c:v>-2.2122900000000001E-2</c:v>
                </c:pt>
                <c:pt idx="172917">
                  <c:v>-2.14652E-2</c:v>
                </c:pt>
                <c:pt idx="172918">
                  <c:v>-2.0783300000000001E-2</c:v>
                </c:pt>
                <c:pt idx="172919">
                  <c:v>-2.0077399999999999E-2</c:v>
                </c:pt>
                <c:pt idx="172920">
                  <c:v>-1.9347699999999999E-2</c:v>
                </c:pt>
                <c:pt idx="172921">
                  <c:v>-1.85945E-2</c:v>
                </c:pt>
                <c:pt idx="172922">
                  <c:v>-1.7818000000000001E-2</c:v>
                </c:pt>
                <c:pt idx="172923">
                  <c:v>-1.7018800000000001E-2</c:v>
                </c:pt>
                <c:pt idx="172924">
                  <c:v>-1.6197E-2</c:v>
                </c:pt>
                <c:pt idx="172925">
                  <c:v>-1.53531E-2</c:v>
                </c:pt>
                <c:pt idx="172926">
                  <c:v>-1.44876E-2</c:v>
                </c:pt>
                <c:pt idx="172927">
                  <c:v>-1.3600900000000001E-2</c:v>
                </c:pt>
                <c:pt idx="172928">
                  <c:v>-1.2693599999999999E-2</c:v>
                </c:pt>
                <c:pt idx="172929">
                  <c:v>-1.17661E-2</c:v>
                </c:pt>
                <c:pt idx="172930">
                  <c:v>-1.0819199999999999E-2</c:v>
                </c:pt>
                <c:pt idx="172931" formatCode="0.00E+00">
                  <c:v>-9.8533000000000006E-3</c:v>
                </c:pt>
                <c:pt idx="172932" formatCode="0.00E+00">
                  <c:v>-8.8691699999999991E-3</c:v>
                </c:pt>
                <c:pt idx="172933" formatCode="0.00E+00">
                  <c:v>-7.8674399999999999E-3</c:v>
                </c:pt>
                <c:pt idx="172934" formatCode="0.00E+00">
                  <c:v>-6.8488500000000001E-3</c:v>
                </c:pt>
                <c:pt idx="172935" formatCode="0.00E+00">
                  <c:v>-5.8141199999999999E-3</c:v>
                </c:pt>
                <c:pt idx="172936" formatCode="0.00E+00">
                  <c:v>-4.7640499999999997E-3</c:v>
                </c:pt>
                <c:pt idx="172937" formatCode="0.00E+00">
                  <c:v>-3.6994300000000001E-3</c:v>
                </c:pt>
                <c:pt idx="172938" formatCode="0.00E+00">
                  <c:v>-2.6210999999999999E-3</c:v>
                </c:pt>
                <c:pt idx="172939" formatCode="0.00E+00">
                  <c:v>-1.52994E-3</c:v>
                </c:pt>
                <c:pt idx="172940" formatCode="0.00E+00">
                  <c:v>-4.26823E-4</c:v>
                </c:pt>
                <c:pt idx="172941" formatCode="0.00E+00">
                  <c:v>6.8731E-4</c:v>
                </c:pt>
                <c:pt idx="172942" formatCode="0.00E+00">
                  <c:v>1.8115099999999999E-3</c:v>
                </c:pt>
                <c:pt idx="172943" formatCode="0.00E+00">
                  <c:v>2.94481E-3</c:v>
                </c:pt>
                <c:pt idx="172944" formatCode="0.00E+00">
                  <c:v>4.0861999999999999E-3</c:v>
                </c:pt>
                <c:pt idx="172945" formatCode="0.00E+00">
                  <c:v>5.2346500000000004E-3</c:v>
                </c:pt>
                <c:pt idx="172946" formatCode="0.00E+00">
                  <c:v>6.3891199999999999E-3</c:v>
                </c:pt>
                <c:pt idx="172947" formatCode="0.00E+00">
                  <c:v>7.5485400000000003E-3</c:v>
                </c:pt>
                <c:pt idx="172948" formatCode="0.00E+00">
                  <c:v>8.7118000000000004E-3</c:v>
                </c:pt>
                <c:pt idx="172949" formatCode="0.00E+00">
                  <c:v>9.8778200000000007E-3</c:v>
                </c:pt>
                <c:pt idx="172950">
                  <c:v>1.10454E-2</c:v>
                </c:pt>
                <c:pt idx="172951">
                  <c:v>1.22135E-2</c:v>
                </c:pt>
                <c:pt idx="172952">
                  <c:v>1.3380899999999999E-2</c:v>
                </c:pt>
                <c:pt idx="172953">
                  <c:v>1.45465E-2</c:v>
                </c:pt>
                <c:pt idx="172954">
                  <c:v>1.5708900000000001E-2</c:v>
                </c:pt>
                <c:pt idx="172955">
                  <c:v>1.6867199999999999E-2</c:v>
                </c:pt>
                <c:pt idx="172956">
                  <c:v>1.8019899999999998E-2</c:v>
                </c:pt>
                <c:pt idx="172957">
                  <c:v>1.9165999999999999E-2</c:v>
                </c:pt>
                <c:pt idx="172958">
                  <c:v>2.0304099999999999E-2</c:v>
                </c:pt>
                <c:pt idx="172959">
                  <c:v>2.1433199999999999E-2</c:v>
                </c:pt>
                <c:pt idx="172960">
                  <c:v>2.25518E-2</c:v>
                </c:pt>
                <c:pt idx="172961">
                  <c:v>2.36589E-2</c:v>
                </c:pt>
                <c:pt idx="172962">
                  <c:v>2.47531E-2</c:v>
                </c:pt>
                <c:pt idx="172963">
                  <c:v>2.58333E-2</c:v>
                </c:pt>
                <c:pt idx="172964">
                  <c:v>2.6898200000000001E-2</c:v>
                </c:pt>
                <c:pt idx="172965">
                  <c:v>2.7946599999999999E-2</c:v>
                </c:pt>
                <c:pt idx="172966">
                  <c:v>2.8977200000000002E-2</c:v>
                </c:pt>
                <c:pt idx="172967">
                  <c:v>2.9988899999999999E-2</c:v>
                </c:pt>
                <c:pt idx="172968">
                  <c:v>3.0980400000000002E-2</c:v>
                </c:pt>
                <c:pt idx="172969">
                  <c:v>3.1950600000000003E-2</c:v>
                </c:pt>
                <c:pt idx="172970">
                  <c:v>3.2898299999999998E-2</c:v>
                </c:pt>
                <c:pt idx="172971">
                  <c:v>3.3822400000000002E-2</c:v>
                </c:pt>
                <c:pt idx="172972">
                  <c:v>3.4721599999999998E-2</c:v>
                </c:pt>
                <c:pt idx="172973">
                  <c:v>3.5594899999999999E-2</c:v>
                </c:pt>
                <c:pt idx="172974">
                  <c:v>3.64412E-2</c:v>
                </c:pt>
                <c:pt idx="172975">
                  <c:v>3.7259399999999998E-2</c:v>
                </c:pt>
                <c:pt idx="172976">
                  <c:v>3.8048400000000003E-2</c:v>
                </c:pt>
                <c:pt idx="172977">
                  <c:v>3.88072E-2</c:v>
                </c:pt>
                <c:pt idx="172978">
                  <c:v>3.9534800000000002E-2</c:v>
                </c:pt>
                <c:pt idx="172979">
                  <c:v>4.0230200000000001E-2</c:v>
                </c:pt>
                <c:pt idx="172980">
                  <c:v>4.0892400000000002E-2</c:v>
                </c:pt>
                <c:pt idx="172981">
                  <c:v>4.1520599999999998E-2</c:v>
                </c:pt>
                <c:pt idx="172982">
                  <c:v>4.21138E-2</c:v>
                </c:pt>
                <c:pt idx="172983">
                  <c:v>4.2671300000000002E-2</c:v>
                </c:pt>
                <c:pt idx="172984">
                  <c:v>4.3192099999999997E-2</c:v>
                </c:pt>
                <c:pt idx="172985">
                  <c:v>4.3675600000000002E-2</c:v>
                </c:pt>
                <c:pt idx="172986">
                  <c:v>4.4120899999999998E-2</c:v>
                </c:pt>
                <c:pt idx="172987">
                  <c:v>4.4527299999999999E-2</c:v>
                </c:pt>
                <c:pt idx="172988">
                  <c:v>4.4894299999999998E-2</c:v>
                </c:pt>
                <c:pt idx="172989">
                  <c:v>4.52211E-2</c:v>
                </c:pt>
                <c:pt idx="172990">
                  <c:v>4.5507199999999998E-2</c:v>
                </c:pt>
                <c:pt idx="172991">
                  <c:v>4.5752099999999997E-2</c:v>
                </c:pt>
                <c:pt idx="172992">
                  <c:v>4.5955200000000002E-2</c:v>
                </c:pt>
                <c:pt idx="172993">
                  <c:v>4.6116200000000003E-2</c:v>
                </c:pt>
                <c:pt idx="172994">
                  <c:v>4.6234499999999998E-2</c:v>
                </c:pt>
                <c:pt idx="172995">
                  <c:v>4.6309900000000001E-2</c:v>
                </c:pt>
                <c:pt idx="172996">
                  <c:v>4.6342099999999997E-2</c:v>
                </c:pt>
                <c:pt idx="172997">
                  <c:v>4.6330799999999998E-2</c:v>
                </c:pt>
                <c:pt idx="172998">
                  <c:v>4.6275700000000003E-2</c:v>
                </c:pt>
                <c:pt idx="172999">
                  <c:v>4.6176799999999997E-2</c:v>
                </c:pt>
                <c:pt idx="173000">
                  <c:v>4.6033900000000003E-2</c:v>
                </c:pt>
                <c:pt idx="173001">
                  <c:v>4.5846999999999999E-2</c:v>
                </c:pt>
                <c:pt idx="173002">
                  <c:v>4.5615999999999997E-2</c:v>
                </c:pt>
                <c:pt idx="173003">
                  <c:v>4.5340999999999999E-2</c:v>
                </c:pt>
                <c:pt idx="173004">
                  <c:v>4.5022100000000002E-2</c:v>
                </c:pt>
                <c:pt idx="173005">
                  <c:v>4.4659400000000002E-2</c:v>
                </c:pt>
                <c:pt idx="173006">
                  <c:v>4.4253099999999997E-2</c:v>
                </c:pt>
                <c:pt idx="173007">
                  <c:v>4.3803500000000002E-2</c:v>
                </c:pt>
                <c:pt idx="173008">
                  <c:v>4.3310800000000003E-2</c:v>
                </c:pt>
                <c:pt idx="173009">
                  <c:v>4.2775500000000001E-2</c:v>
                </c:pt>
                <c:pt idx="173010">
                  <c:v>4.2197900000000003E-2</c:v>
                </c:pt>
                <c:pt idx="173011">
                  <c:v>4.1578499999999997E-2</c:v>
                </c:pt>
                <c:pt idx="173012">
                  <c:v>4.0917700000000001E-2</c:v>
                </c:pt>
                <c:pt idx="173013">
                  <c:v>4.0216099999999998E-2</c:v>
                </c:pt>
                <c:pt idx="173014">
                  <c:v>3.9474299999999997E-2</c:v>
                </c:pt>
                <c:pt idx="173015">
                  <c:v>3.8692999999999998E-2</c:v>
                </c:pt>
                <c:pt idx="173016">
                  <c:v>3.7872799999999998E-2</c:v>
                </c:pt>
                <c:pt idx="173017">
                  <c:v>3.7014499999999999E-2</c:v>
                </c:pt>
                <c:pt idx="173018">
                  <c:v>3.6118900000000002E-2</c:v>
                </c:pt>
                <c:pt idx="173019">
                  <c:v>3.5186700000000001E-2</c:v>
                </c:pt>
                <c:pt idx="173020">
                  <c:v>3.4218999999999999E-2</c:v>
                </c:pt>
                <c:pt idx="173021">
                  <c:v>3.3216599999999999E-2</c:v>
                </c:pt>
                <c:pt idx="173022">
                  <c:v>3.2180399999999998E-2</c:v>
                </c:pt>
                <c:pt idx="173023">
                  <c:v>3.1111400000000001E-2</c:v>
                </c:pt>
                <c:pt idx="173024">
                  <c:v>3.0010800000000001E-2</c:v>
                </c:pt>
                <c:pt idx="173025">
                  <c:v>2.8879599999999998E-2</c:v>
                </c:pt>
                <c:pt idx="173026">
                  <c:v>2.7718900000000001E-2</c:v>
                </c:pt>
                <c:pt idx="173027">
                  <c:v>2.6529799999999999E-2</c:v>
                </c:pt>
                <c:pt idx="173028">
                  <c:v>2.5313599999999999E-2</c:v>
                </c:pt>
                <c:pt idx="173029">
                  <c:v>2.40714E-2</c:v>
                </c:pt>
                <c:pt idx="173030">
                  <c:v>2.2804600000000001E-2</c:v>
                </c:pt>
                <c:pt idx="173031">
                  <c:v>2.1514399999999999E-2</c:v>
                </c:pt>
                <c:pt idx="173032">
                  <c:v>2.0202100000000001E-2</c:v>
                </c:pt>
                <c:pt idx="173033">
                  <c:v>1.88691E-2</c:v>
                </c:pt>
                <c:pt idx="173034">
                  <c:v>1.7516799999999999E-2</c:v>
                </c:pt>
                <c:pt idx="173035">
                  <c:v>1.6146400000000002E-2</c:v>
                </c:pt>
                <c:pt idx="173036">
                  <c:v>1.47595E-2</c:v>
                </c:pt>
                <c:pt idx="173037">
                  <c:v>1.33574E-2</c:v>
                </c:pt>
                <c:pt idx="173038">
                  <c:v>1.19417E-2</c:v>
                </c:pt>
                <c:pt idx="173039">
                  <c:v>1.0513700000000001E-2</c:v>
                </c:pt>
                <c:pt idx="173040" formatCode="0.00E+00">
                  <c:v>9.0750299999999996E-3</c:v>
                </c:pt>
                <c:pt idx="173041" formatCode="0.00E+00">
                  <c:v>7.6270900000000004E-3</c:v>
                </c:pt>
                <c:pt idx="173042" formatCode="0.00E+00">
                  <c:v>6.1714200000000004E-3</c:v>
                </c:pt>
                <c:pt idx="173043" formatCode="0.00E+00">
                  <c:v>4.70952E-3</c:v>
                </c:pt>
                <c:pt idx="173044" formatCode="0.00E+00">
                  <c:v>3.2429300000000002E-3</c:v>
                </c:pt>
                <c:pt idx="173045" formatCode="0.00E+00">
                  <c:v>1.77316E-3</c:v>
                </c:pt>
                <c:pt idx="173046" formatCode="0.00E+00">
                  <c:v>3.0174999999999999E-4</c:v>
                </c:pt>
                <c:pt idx="173047" formatCode="0.00E+00">
                  <c:v>-1.1697700000000001E-3</c:v>
                </c:pt>
                <c:pt idx="173048" formatCode="0.00E+00">
                  <c:v>-2.6398699999999999E-3</c:v>
                </c:pt>
                <c:pt idx="173049" formatCode="0.00E+00">
                  <c:v>-4.1070200000000003E-3</c:v>
                </c:pt>
                <c:pt idx="173050" formatCode="0.00E+00">
                  <c:v>-5.5696900000000004E-3</c:v>
                </c:pt>
                <c:pt idx="173051" formatCode="0.00E+00">
                  <c:v>-7.0263799999999996E-3</c:v>
                </c:pt>
                <c:pt idx="173052" formatCode="0.00E+00">
                  <c:v>-8.4755500000000001E-3</c:v>
                </c:pt>
                <c:pt idx="173053" formatCode="0.00E+00">
                  <c:v>-9.9157299999999993E-3</c:v>
                </c:pt>
                <c:pt idx="173054">
                  <c:v>-1.13454E-2</c:v>
                </c:pt>
                <c:pt idx="173055">
                  <c:v>-1.2763099999999999E-2</c:v>
                </c:pt>
                <c:pt idx="173056">
                  <c:v>-1.41674E-2</c:v>
                </c:pt>
                <c:pt idx="173057">
                  <c:v>-1.5556800000000001E-2</c:v>
                </c:pt>
                <c:pt idx="173058">
                  <c:v>-1.6930000000000001E-2</c:v>
                </c:pt>
                <c:pt idx="173059">
                  <c:v>-1.82854E-2</c:v>
                </c:pt>
                <c:pt idx="173060">
                  <c:v>-1.9621699999999999E-2</c:v>
                </c:pt>
                <c:pt idx="173061">
                  <c:v>-2.09377E-2</c:v>
                </c:pt>
                <c:pt idx="173062">
                  <c:v>-2.2231899999999999E-2</c:v>
                </c:pt>
                <c:pt idx="173063">
                  <c:v>-2.3503E-2</c:v>
                </c:pt>
                <c:pt idx="173064">
                  <c:v>-2.4749799999999999E-2</c:v>
                </c:pt>
                <c:pt idx="173065">
                  <c:v>-2.5971000000000001E-2</c:v>
                </c:pt>
                <c:pt idx="173066">
                  <c:v>-2.7165399999999999E-2</c:v>
                </c:pt>
                <c:pt idx="173067">
                  <c:v>-2.83319E-2</c:v>
                </c:pt>
                <c:pt idx="173068">
                  <c:v>-2.9469200000000001E-2</c:v>
                </c:pt>
                <c:pt idx="173069">
                  <c:v>-3.05764E-2</c:v>
                </c:pt>
                <c:pt idx="173070">
                  <c:v>-3.1652300000000001E-2</c:v>
                </c:pt>
                <c:pt idx="173071">
                  <c:v>-3.26959E-2</c:v>
                </c:pt>
                <c:pt idx="173072">
                  <c:v>-3.3706199999999999E-2</c:v>
                </c:pt>
                <c:pt idx="173073">
                  <c:v>-3.4682299999999999E-2</c:v>
                </c:pt>
                <c:pt idx="173074">
                  <c:v>-3.5623200000000001E-2</c:v>
                </c:pt>
                <c:pt idx="173075">
                  <c:v>-3.6528100000000001E-2</c:v>
                </c:pt>
                <c:pt idx="173076">
                  <c:v>-3.7396199999999997E-2</c:v>
                </c:pt>
                <c:pt idx="173077">
                  <c:v>-3.8226700000000002E-2</c:v>
                </c:pt>
                <c:pt idx="173078">
                  <c:v>-3.9018900000000002E-2</c:v>
                </c:pt>
                <c:pt idx="173079">
                  <c:v>-3.9772099999999998E-2</c:v>
                </c:pt>
                <c:pt idx="173080">
                  <c:v>-4.0485599999999997E-2</c:v>
                </c:pt>
                <c:pt idx="173081">
                  <c:v>-4.1158899999999998E-2</c:v>
                </c:pt>
                <c:pt idx="173082">
                  <c:v>-4.1791399999999999E-2</c:v>
                </c:pt>
                <c:pt idx="173083">
                  <c:v>-4.2382700000000002E-2</c:v>
                </c:pt>
                <c:pt idx="173084">
                  <c:v>-4.29323E-2</c:v>
                </c:pt>
                <c:pt idx="173085">
                  <c:v>-4.3439800000000001E-2</c:v>
                </c:pt>
                <c:pt idx="173086">
                  <c:v>-4.3904800000000001E-2</c:v>
                </c:pt>
                <c:pt idx="173087">
                  <c:v>-4.4327100000000001E-2</c:v>
                </c:pt>
                <c:pt idx="173088">
                  <c:v>-4.4706500000000003E-2</c:v>
                </c:pt>
                <c:pt idx="173089">
                  <c:v>-4.5042699999999998E-2</c:v>
                </c:pt>
                <c:pt idx="173090">
                  <c:v>-4.5335599999999997E-2</c:v>
                </c:pt>
                <c:pt idx="173091">
                  <c:v>-4.5585100000000003E-2</c:v>
                </c:pt>
                <c:pt idx="173092">
                  <c:v>-4.5791100000000001E-2</c:v>
                </c:pt>
                <c:pt idx="173093">
                  <c:v>-4.59537E-2</c:v>
                </c:pt>
                <c:pt idx="173094">
                  <c:v>-4.6073000000000003E-2</c:v>
                </c:pt>
                <c:pt idx="173095">
                  <c:v>-4.61489E-2</c:v>
                </c:pt>
                <c:pt idx="173096">
                  <c:v>-4.6181800000000002E-2</c:v>
                </c:pt>
                <c:pt idx="173097">
                  <c:v>-4.6171700000000003E-2</c:v>
                </c:pt>
                <c:pt idx="173098">
                  <c:v>-4.6118899999999997E-2</c:v>
                </c:pt>
                <c:pt idx="173099">
                  <c:v>-4.6023700000000001E-2</c:v>
                </c:pt>
                <c:pt idx="173100">
                  <c:v>-4.5886499999999997E-2</c:v>
                </c:pt>
                <c:pt idx="173101">
                  <c:v>-4.5707699999999997E-2</c:v>
                </c:pt>
                <c:pt idx="173102">
                  <c:v>-4.5487600000000003E-2</c:v>
                </c:pt>
                <c:pt idx="173103">
                  <c:v>-4.5226700000000002E-2</c:v>
                </c:pt>
                <c:pt idx="173104">
                  <c:v>-4.4925600000000003E-2</c:v>
                </c:pt>
                <c:pt idx="173105">
                  <c:v>-4.4584800000000001E-2</c:v>
                </c:pt>
                <c:pt idx="173106">
                  <c:v>-4.4204899999999998E-2</c:v>
                </c:pt>
                <c:pt idx="173107">
                  <c:v>-4.3786600000000002E-2</c:v>
                </c:pt>
                <c:pt idx="173108">
                  <c:v>-4.3330500000000001E-2</c:v>
                </c:pt>
                <c:pt idx="173109">
                  <c:v>-4.2837300000000002E-2</c:v>
                </c:pt>
                <c:pt idx="173110">
                  <c:v>-4.23078E-2</c:v>
                </c:pt>
                <c:pt idx="173111">
                  <c:v>-4.1742700000000001E-2</c:v>
                </c:pt>
                <c:pt idx="173112">
                  <c:v>-4.1142999999999999E-2</c:v>
                </c:pt>
                <c:pt idx="173113">
                  <c:v>-4.0509299999999998E-2</c:v>
                </c:pt>
                <c:pt idx="173114">
                  <c:v>-3.9842700000000002E-2</c:v>
                </c:pt>
                <c:pt idx="173115">
                  <c:v>-3.9143999999999998E-2</c:v>
                </c:pt>
                <c:pt idx="173116">
                  <c:v>-3.8414200000000003E-2</c:v>
                </c:pt>
                <c:pt idx="173117">
                  <c:v>-3.7654199999999999E-2</c:v>
                </c:pt>
                <c:pt idx="173118">
                  <c:v>-3.6865000000000002E-2</c:v>
                </c:pt>
                <c:pt idx="173119">
                  <c:v>-3.6047599999999999E-2</c:v>
                </c:pt>
                <c:pt idx="173120">
                  <c:v>-3.5203100000000001E-2</c:v>
                </c:pt>
                <c:pt idx="173121">
                  <c:v>-3.4332500000000002E-2</c:v>
                </c:pt>
                <c:pt idx="173122">
                  <c:v>-3.3436899999999999E-2</c:v>
                </c:pt>
                <c:pt idx="173123">
                  <c:v>-3.2517299999999999E-2</c:v>
                </c:pt>
                <c:pt idx="173124">
                  <c:v>-3.1574999999999999E-2</c:v>
                </c:pt>
                <c:pt idx="173125">
                  <c:v>-3.0610999999999999E-2</c:v>
                </c:pt>
                <c:pt idx="173126">
                  <c:v>-2.9626400000000001E-2</c:v>
                </c:pt>
                <c:pt idx="173127">
                  <c:v>-2.8622399999999999E-2</c:v>
                </c:pt>
                <c:pt idx="173128">
                  <c:v>-2.7600199999999998E-2</c:v>
                </c:pt>
                <c:pt idx="173129">
                  <c:v>-2.6560899999999998E-2</c:v>
                </c:pt>
                <c:pt idx="173130">
                  <c:v>-2.55056E-2</c:v>
                </c:pt>
                <c:pt idx="173131">
                  <c:v>-2.4435700000000001E-2</c:v>
                </c:pt>
                <c:pt idx="173132">
                  <c:v>-2.33522E-2</c:v>
                </c:pt>
                <c:pt idx="173133">
                  <c:v>-2.22562E-2</c:v>
                </c:pt>
                <c:pt idx="173134">
                  <c:v>-2.1149100000000001E-2</c:v>
                </c:pt>
                <c:pt idx="173135">
                  <c:v>-2.0032000000000001E-2</c:v>
                </c:pt>
                <c:pt idx="173136">
                  <c:v>-1.8905999999999999E-2</c:v>
                </c:pt>
                <c:pt idx="173137">
                  <c:v>-1.7772400000000001E-2</c:v>
                </c:pt>
                <c:pt idx="173138">
                  <c:v>-1.66322E-2</c:v>
                </c:pt>
                <c:pt idx="173139">
                  <c:v>-1.5486700000000001E-2</c:v>
                </c:pt>
                <c:pt idx="173140">
                  <c:v>-1.4337000000000001E-2</c:v>
                </c:pt>
                <c:pt idx="173141">
                  <c:v>-1.31842E-2</c:v>
                </c:pt>
                <c:pt idx="173142">
                  <c:v>-1.20295E-2</c:v>
                </c:pt>
                <c:pt idx="173143">
                  <c:v>-1.0874E-2</c:v>
                </c:pt>
                <c:pt idx="173144" formatCode="0.00E+00">
                  <c:v>-9.7188299999999995E-3</c:v>
                </c:pt>
                <c:pt idx="173145" formatCode="0.00E+00">
                  <c:v>-8.5649899999999998E-3</c:v>
                </c:pt>
                <c:pt idx="173146" formatCode="0.00E+00">
                  <c:v>-7.4135900000000003E-3</c:v>
                </c:pt>
                <c:pt idx="173147" formatCode="0.00E+00">
                  <c:v>-6.2656999999999999E-3</c:v>
                </c:pt>
                <c:pt idx="173148" formatCode="0.00E+00">
                  <c:v>-5.1223400000000004E-3</c:v>
                </c:pt>
                <c:pt idx="173149" formatCode="0.00E+00">
                  <c:v>-3.98453E-3</c:v>
                </c:pt>
                <c:pt idx="173150" formatCode="0.00E+00">
                  <c:v>-2.8532700000000002E-3</c:v>
                </c:pt>
                <c:pt idx="173151" formatCode="0.00E+00">
                  <c:v>-1.72952E-3</c:v>
                </c:pt>
                <c:pt idx="173152" formatCode="0.00E+00">
                  <c:v>-6.1423800000000002E-4</c:v>
                </c:pt>
                <c:pt idx="173153" formatCode="0.00E+00">
                  <c:v>4.9165199999999997E-4</c:v>
                </c:pt>
                <c:pt idx="173154" formatCode="0.00E+00">
                  <c:v>1.5872499999999999E-3</c:v>
                </c:pt>
                <c:pt idx="173155" formatCode="0.00E+00">
                  <c:v>2.6716700000000001E-3</c:v>
                </c:pt>
                <c:pt idx="173156" formatCode="0.00E+00">
                  <c:v>3.7440799999999999E-3</c:v>
                </c:pt>
                <c:pt idx="173157" formatCode="0.00E+00">
                  <c:v>4.8036399999999996E-3</c:v>
                </c:pt>
                <c:pt idx="173158" formatCode="0.00E+00">
                  <c:v>5.8495600000000002E-3</c:v>
                </c:pt>
                <c:pt idx="173159" formatCode="0.00E+00">
                  <c:v>6.8810599999999996E-3</c:v>
                </c:pt>
                <c:pt idx="173160" formatCode="0.00E+00">
                  <c:v>7.8974200000000005E-3</c:v>
                </c:pt>
                <c:pt idx="173161" formatCode="0.00E+00">
                  <c:v>8.8979100000000002E-3</c:v>
                </c:pt>
                <c:pt idx="173162" formatCode="0.00E+00">
                  <c:v>9.8818599999999993E-3</c:v>
                </c:pt>
                <c:pt idx="173163">
                  <c:v>1.08486E-2</c:v>
                </c:pt>
                <c:pt idx="173164">
                  <c:v>1.1797500000000001E-2</c:v>
                </c:pt>
                <c:pt idx="173165">
                  <c:v>1.2728099999999999E-2</c:v>
                </c:pt>
                <c:pt idx="173166">
                  <c:v>1.36396E-2</c:v>
                </c:pt>
                <c:pt idx="173167">
                  <c:v>1.45317E-2</c:v>
                </c:pt>
                <c:pt idx="173168">
                  <c:v>1.5403699999999999E-2</c:v>
                </c:pt>
                <c:pt idx="173169">
                  <c:v>1.62553E-2</c:v>
                </c:pt>
                <c:pt idx="173170">
                  <c:v>1.7085900000000001E-2</c:v>
                </c:pt>
                <c:pt idx="173171">
                  <c:v>1.78952E-2</c:v>
                </c:pt>
                <c:pt idx="173172">
                  <c:v>1.8682899999999999E-2</c:v>
                </c:pt>
                <c:pt idx="173173">
                  <c:v>1.9448500000000001E-2</c:v>
                </c:pt>
                <c:pt idx="173174">
                  <c:v>2.01917E-2</c:v>
                </c:pt>
                <c:pt idx="173175">
                  <c:v>2.0912300000000002E-2</c:v>
                </c:pt>
                <c:pt idx="173176">
                  <c:v>2.1610000000000001E-2</c:v>
                </c:pt>
                <c:pt idx="173177">
                  <c:v>2.2284600000000002E-2</c:v>
                </c:pt>
                <c:pt idx="173178">
                  <c:v>2.2935799999999999E-2</c:v>
                </c:pt>
                <c:pt idx="173179">
                  <c:v>2.3563600000000001E-2</c:v>
                </c:pt>
                <c:pt idx="173180">
                  <c:v>2.41677E-2</c:v>
                </c:pt>
                <c:pt idx="173181">
                  <c:v>2.4748099999999999E-2</c:v>
                </c:pt>
                <c:pt idx="173182">
                  <c:v>2.53046E-2</c:v>
                </c:pt>
                <c:pt idx="173183">
                  <c:v>2.5837300000000001E-2</c:v>
                </c:pt>
                <c:pt idx="173184">
                  <c:v>2.6346100000000001E-2</c:v>
                </c:pt>
                <c:pt idx="173185">
                  <c:v>2.6830900000000001E-2</c:v>
                </c:pt>
                <c:pt idx="173186">
                  <c:v>2.7291900000000001E-2</c:v>
                </c:pt>
                <c:pt idx="173187">
                  <c:v>2.7729E-2</c:v>
                </c:pt>
                <c:pt idx="173188">
                  <c:v>2.8142299999999999E-2</c:v>
                </c:pt>
                <c:pt idx="173189">
                  <c:v>2.8531899999999999E-2</c:v>
                </c:pt>
                <c:pt idx="173190">
                  <c:v>2.8897900000000001E-2</c:v>
                </c:pt>
                <c:pt idx="173191">
                  <c:v>2.9240499999999999E-2</c:v>
                </c:pt>
                <c:pt idx="173192">
                  <c:v>2.9559700000000001E-2</c:v>
                </c:pt>
                <c:pt idx="173193">
                  <c:v>2.9855900000000001E-2</c:v>
                </c:pt>
                <c:pt idx="173194">
                  <c:v>3.0129099999999999E-2</c:v>
                </c:pt>
                <c:pt idx="173195">
                  <c:v>3.03796E-2</c:v>
                </c:pt>
                <c:pt idx="173196">
                  <c:v>3.0607499999999999E-2</c:v>
                </c:pt>
                <c:pt idx="173197">
                  <c:v>3.0813299999999998E-2</c:v>
                </c:pt>
                <c:pt idx="173198">
                  <c:v>3.0997E-2</c:v>
                </c:pt>
                <c:pt idx="173199">
                  <c:v>3.1158999999999999E-2</c:v>
                </c:pt>
                <c:pt idx="173200">
                  <c:v>3.1299500000000001E-2</c:v>
                </c:pt>
                <c:pt idx="173201">
                  <c:v>3.14189E-2</c:v>
                </c:pt>
                <c:pt idx="173202">
                  <c:v>3.1517499999999997E-2</c:v>
                </c:pt>
                <c:pt idx="173203">
                  <c:v>3.1595499999999999E-2</c:v>
                </c:pt>
                <c:pt idx="173204">
                  <c:v>3.1653399999999998E-2</c:v>
                </c:pt>
                <c:pt idx="173205">
                  <c:v>3.1691400000000002E-2</c:v>
                </c:pt>
                <c:pt idx="173206">
                  <c:v>3.1709899999999999E-2</c:v>
                </c:pt>
                <c:pt idx="173207">
                  <c:v>3.1709300000000003E-2</c:v>
                </c:pt>
                <c:pt idx="173208">
                  <c:v>3.1689799999999997E-2</c:v>
                </c:pt>
                <c:pt idx="173209">
                  <c:v>3.1652E-2</c:v>
                </c:pt>
                <c:pt idx="173210">
                  <c:v>3.1595999999999999E-2</c:v>
                </c:pt>
                <c:pt idx="173211">
                  <c:v>3.1522399999999999E-2</c:v>
                </c:pt>
                <c:pt idx="173212">
                  <c:v>3.1431399999999998E-2</c:v>
                </c:pt>
                <c:pt idx="173213">
                  <c:v>3.1323499999999997E-2</c:v>
                </c:pt>
                <c:pt idx="173214">
                  <c:v>3.1199000000000001E-2</c:v>
                </c:pt>
                <c:pt idx="173215">
                  <c:v>3.10583E-2</c:v>
                </c:pt>
                <c:pt idx="173216">
                  <c:v>3.09018E-2</c:v>
                </c:pt>
                <c:pt idx="173217">
                  <c:v>3.0729900000000001E-2</c:v>
                </c:pt>
                <c:pt idx="173218">
                  <c:v>3.0542900000000001E-2</c:v>
                </c:pt>
                <c:pt idx="173219">
                  <c:v>3.0341199999999999E-2</c:v>
                </c:pt>
                <c:pt idx="173220">
                  <c:v>3.0125099999999998E-2</c:v>
                </c:pt>
                <c:pt idx="173221">
                  <c:v>2.9895000000000001E-2</c:v>
                </c:pt>
                <c:pt idx="173222">
                  <c:v>2.9651299999999998E-2</c:v>
                </c:pt>
                <c:pt idx="173223">
                  <c:v>2.9394400000000001E-2</c:v>
                </c:pt>
                <c:pt idx="173224">
                  <c:v>2.9124500000000001E-2</c:v>
                </c:pt>
                <c:pt idx="173225">
                  <c:v>2.8842E-2</c:v>
                </c:pt>
                <c:pt idx="173226">
                  <c:v>2.8547300000000001E-2</c:v>
                </c:pt>
                <c:pt idx="173227">
                  <c:v>2.8240600000000001E-2</c:v>
                </c:pt>
                <c:pt idx="173228">
                  <c:v>2.7922300000000001E-2</c:v>
                </c:pt>
                <c:pt idx="173229">
                  <c:v>2.7592700000000001E-2</c:v>
                </c:pt>
                <c:pt idx="173230">
                  <c:v>2.7252100000000001E-2</c:v>
                </c:pt>
                <c:pt idx="173231">
                  <c:v>2.6900799999999999E-2</c:v>
                </c:pt>
                <c:pt idx="173232">
                  <c:v>2.6539099999999999E-2</c:v>
                </c:pt>
                <c:pt idx="173233">
                  <c:v>2.6167200000000002E-2</c:v>
                </c:pt>
                <c:pt idx="173234">
                  <c:v>2.57854E-2</c:v>
                </c:pt>
                <c:pt idx="173235">
                  <c:v>2.53939E-2</c:v>
                </c:pt>
                <c:pt idx="173236">
                  <c:v>2.4993100000000001E-2</c:v>
                </c:pt>
                <c:pt idx="173237">
                  <c:v>2.45831E-2</c:v>
                </c:pt>
                <c:pt idx="173238">
                  <c:v>2.41642E-2</c:v>
                </c:pt>
                <c:pt idx="173239">
                  <c:v>2.37366E-2</c:v>
                </c:pt>
                <c:pt idx="173240">
                  <c:v>2.3300399999999999E-2</c:v>
                </c:pt>
                <c:pt idx="173241">
                  <c:v>2.2856000000000001E-2</c:v>
                </c:pt>
                <c:pt idx="173242">
                  <c:v>2.24034E-2</c:v>
                </c:pt>
                <c:pt idx="173243">
                  <c:v>2.1942900000000001E-2</c:v>
                </c:pt>
                <c:pt idx="173244">
                  <c:v>2.1474699999999999E-2</c:v>
                </c:pt>
                <c:pt idx="173245">
                  <c:v>2.0998800000000001E-2</c:v>
                </c:pt>
                <c:pt idx="173246">
                  <c:v>2.0515499999999999E-2</c:v>
                </c:pt>
                <c:pt idx="173247">
                  <c:v>2.0024799999999999E-2</c:v>
                </c:pt>
                <c:pt idx="173248">
                  <c:v>1.9526999999999999E-2</c:v>
                </c:pt>
                <c:pt idx="173249">
                  <c:v>1.90221E-2</c:v>
                </c:pt>
                <c:pt idx="173250">
                  <c:v>1.85103E-2</c:v>
                </c:pt>
                <c:pt idx="173251">
                  <c:v>1.7991699999999999E-2</c:v>
                </c:pt>
                <c:pt idx="173252">
                  <c:v>1.74664E-2</c:v>
                </c:pt>
                <c:pt idx="173253">
                  <c:v>1.6934399999999999E-2</c:v>
                </c:pt>
                <c:pt idx="173254">
                  <c:v>1.6396000000000001E-2</c:v>
                </c:pt>
                <c:pt idx="173255">
                  <c:v>1.58511E-2</c:v>
                </c:pt>
                <c:pt idx="173256">
                  <c:v>1.52999E-2</c:v>
                </c:pt>
                <c:pt idx="173257">
                  <c:v>1.4742399999999999E-2</c:v>
                </c:pt>
                <c:pt idx="173258">
                  <c:v>1.41788E-2</c:v>
                </c:pt>
                <c:pt idx="173259">
                  <c:v>1.3609E-2</c:v>
                </c:pt>
                <c:pt idx="173260">
                  <c:v>1.3033299999999999E-2</c:v>
                </c:pt>
                <c:pt idx="173261">
                  <c:v>1.2451500000000001E-2</c:v>
                </c:pt>
                <c:pt idx="173262">
                  <c:v>1.18639E-2</c:v>
                </c:pt>
                <c:pt idx="173263">
                  <c:v>1.12704E-2</c:v>
                </c:pt>
                <c:pt idx="173264">
                  <c:v>1.06712E-2</c:v>
                </c:pt>
                <c:pt idx="173265">
                  <c:v>1.00663E-2</c:v>
                </c:pt>
                <c:pt idx="173266" formatCode="0.00E+00">
                  <c:v>9.4557200000000008E-3</c:v>
                </c:pt>
                <c:pt idx="173267" formatCode="0.00E+00">
                  <c:v>8.8396299999999994E-3</c:v>
                </c:pt>
                <c:pt idx="173268" formatCode="0.00E+00">
                  <c:v>8.2180699999999992E-3</c:v>
                </c:pt>
                <c:pt idx="173269" formatCode="0.00E+00">
                  <c:v>7.5911099999999999E-3</c:v>
                </c:pt>
                <c:pt idx="173270" formatCode="0.00E+00">
                  <c:v>6.9588200000000001E-3</c:v>
                </c:pt>
                <c:pt idx="173271" formatCode="0.00E+00">
                  <c:v>6.3213100000000001E-3</c:v>
                </c:pt>
                <c:pt idx="173272" formatCode="0.00E+00">
                  <c:v>5.6786500000000004E-3</c:v>
                </c:pt>
                <c:pt idx="173273" formatCode="0.00E+00">
                  <c:v>5.0309500000000002E-3</c:v>
                </c:pt>
                <c:pt idx="173274" formatCode="0.00E+00">
                  <c:v>4.3782999999999999E-3</c:v>
                </c:pt>
                <c:pt idx="173275" formatCode="0.00E+00">
                  <c:v>3.7208200000000001E-3</c:v>
                </c:pt>
                <c:pt idx="173276" formatCode="0.00E+00">
                  <c:v>3.0586200000000002E-3</c:v>
                </c:pt>
                <c:pt idx="173277" formatCode="0.00E+00">
                  <c:v>2.3918199999999998E-3</c:v>
                </c:pt>
                <c:pt idx="173278" formatCode="0.00E+00">
                  <c:v>1.7205600000000001E-3</c:v>
                </c:pt>
                <c:pt idx="173279" formatCode="0.00E+00">
                  <c:v>1.04498E-3</c:v>
                </c:pt>
                <c:pt idx="173280" formatCode="0.00E+00">
                  <c:v>3.65235E-4</c:v>
                </c:pt>
                <c:pt idx="173281" formatCode="0.00E+00">
                  <c:v>-3.1851600000000002E-4</c:v>
                </c:pt>
                <c:pt idx="173282" formatCode="0.00E+00">
                  <c:v>-1.0061E-3</c:v>
                </c:pt>
                <c:pt idx="173283" formatCode="0.00E+00">
                  <c:v>-1.6973400000000001E-3</c:v>
                </c:pt>
                <c:pt idx="173284" formatCode="0.00E+00">
                  <c:v>-2.3920199999999999E-3</c:v>
                </c:pt>
                <c:pt idx="173285" formatCode="0.00E+00">
                  <c:v>-3.0899600000000001E-3</c:v>
                </c:pt>
                <c:pt idx="173286" formatCode="0.00E+00">
                  <c:v>-3.7909200000000001E-3</c:v>
                </c:pt>
                <c:pt idx="173287" formatCode="0.00E+00">
                  <c:v>-4.4946700000000001E-3</c:v>
                </c:pt>
                <c:pt idx="173288" formatCode="0.00E+00">
                  <c:v>-5.20098E-3</c:v>
                </c:pt>
                <c:pt idx="173289" formatCode="0.00E+00">
                  <c:v>-5.9095700000000003E-3</c:v>
                </c:pt>
                <c:pt idx="173290" formatCode="0.00E+00">
                  <c:v>-6.6201799999999998E-3</c:v>
                </c:pt>
                <c:pt idx="173291" formatCode="0.00E+00">
                  <c:v>-7.3325300000000003E-3</c:v>
                </c:pt>
                <c:pt idx="173292" formatCode="0.00E+00">
                  <c:v>-8.0462999999999993E-3</c:v>
                </c:pt>
                <c:pt idx="173293" formatCode="0.00E+00">
                  <c:v>-8.7611900000000003E-3</c:v>
                </c:pt>
                <c:pt idx="173294" formatCode="0.00E+00">
                  <c:v>-9.4768700000000001E-3</c:v>
                </c:pt>
                <c:pt idx="173295">
                  <c:v>-1.0193000000000001E-2</c:v>
                </c:pt>
                <c:pt idx="173296">
                  <c:v>-1.0909200000000001E-2</c:v>
                </c:pt>
                <c:pt idx="173297">
                  <c:v>-1.1625099999999999E-2</c:v>
                </c:pt>
                <c:pt idx="173298">
                  <c:v>-1.23404E-2</c:v>
                </c:pt>
                <c:pt idx="173299">
                  <c:v>-1.30546E-2</c:v>
                </c:pt>
                <c:pt idx="173300">
                  <c:v>-1.37673E-2</c:v>
                </c:pt>
                <c:pt idx="173301">
                  <c:v>-1.4478E-2</c:v>
                </c:pt>
                <c:pt idx="173302">
                  <c:v>-1.5186399999999999E-2</c:v>
                </c:pt>
                <c:pt idx="173303">
                  <c:v>-1.5892E-2</c:v>
                </c:pt>
                <c:pt idx="173304">
                  <c:v>-1.6594299999999999E-2</c:v>
                </c:pt>
                <c:pt idx="173305">
                  <c:v>-1.7292800000000001E-2</c:v>
                </c:pt>
                <c:pt idx="173306">
                  <c:v>-1.7987099999999999E-2</c:v>
                </c:pt>
                <c:pt idx="173307">
                  <c:v>-1.8676600000000002E-2</c:v>
                </c:pt>
                <c:pt idx="173308">
                  <c:v>-1.9360700000000002E-2</c:v>
                </c:pt>
                <c:pt idx="173309">
                  <c:v>-2.0039000000000001E-2</c:v>
                </c:pt>
                <c:pt idx="173310">
                  <c:v>-2.0711E-2</c:v>
                </c:pt>
                <c:pt idx="173311">
                  <c:v>-2.1375999999999999E-2</c:v>
                </c:pt>
                <c:pt idx="173312">
                  <c:v>-2.2033400000000002E-2</c:v>
                </c:pt>
                <c:pt idx="173313">
                  <c:v>-2.2682799999999999E-2</c:v>
                </c:pt>
                <c:pt idx="173314">
                  <c:v>-2.33236E-2</c:v>
                </c:pt>
                <c:pt idx="173315">
                  <c:v>-2.3955000000000001E-2</c:v>
                </c:pt>
                <c:pt idx="173316">
                  <c:v>-2.4576600000000001E-2</c:v>
                </c:pt>
                <c:pt idx="173317">
                  <c:v>-2.51878E-2</c:v>
                </c:pt>
                <c:pt idx="173318">
                  <c:v>-2.57878E-2</c:v>
                </c:pt>
                <c:pt idx="173319">
                  <c:v>-2.6376199999999999E-2</c:v>
                </c:pt>
                <c:pt idx="173320">
                  <c:v>-2.6952199999999999E-2</c:v>
                </c:pt>
                <c:pt idx="173321">
                  <c:v>-2.75152E-2</c:v>
                </c:pt>
                <c:pt idx="173322">
                  <c:v>-2.8064700000000001E-2</c:v>
                </c:pt>
                <c:pt idx="173323">
                  <c:v>-2.86E-2</c:v>
                </c:pt>
                <c:pt idx="173324">
                  <c:v>-2.9120299999999998E-2</c:v>
                </c:pt>
                <c:pt idx="173325">
                  <c:v>-2.9625200000000001E-2</c:v>
                </c:pt>
                <c:pt idx="173326">
                  <c:v>-3.0113999999999998E-2</c:v>
                </c:pt>
                <c:pt idx="173327">
                  <c:v>-3.0585999999999999E-2</c:v>
                </c:pt>
                <c:pt idx="173328">
                  <c:v>-3.1040700000000001E-2</c:v>
                </c:pt>
                <c:pt idx="173329">
                  <c:v>-3.14773E-2</c:v>
                </c:pt>
                <c:pt idx="173330">
                  <c:v>-3.1895300000000001E-2</c:v>
                </c:pt>
                <c:pt idx="173331">
                  <c:v>-3.2294000000000003E-2</c:v>
                </c:pt>
                <c:pt idx="173332">
                  <c:v>-3.2672899999999998E-2</c:v>
                </c:pt>
                <c:pt idx="173333">
                  <c:v>-3.3031400000000002E-2</c:v>
                </c:pt>
                <c:pt idx="173334">
                  <c:v>-3.3368799999999997E-2</c:v>
                </c:pt>
                <c:pt idx="173335">
                  <c:v>-3.3684499999999999E-2</c:v>
                </c:pt>
                <c:pt idx="173336">
                  <c:v>-3.3978099999999997E-2</c:v>
                </c:pt>
                <c:pt idx="173337">
                  <c:v>-3.4248899999999999E-2</c:v>
                </c:pt>
                <c:pt idx="173338">
                  <c:v>-3.4496400000000003E-2</c:v>
                </c:pt>
                <c:pt idx="173339">
                  <c:v>-3.4720099999999997E-2</c:v>
                </c:pt>
                <c:pt idx="173340">
                  <c:v>-3.4919400000000003E-2</c:v>
                </c:pt>
                <c:pt idx="173341">
                  <c:v>-3.5093899999999997E-2</c:v>
                </c:pt>
                <c:pt idx="173342">
                  <c:v>-3.5242999999999997E-2</c:v>
                </c:pt>
                <c:pt idx="173343">
                  <c:v>-3.5366300000000003E-2</c:v>
                </c:pt>
                <c:pt idx="173344">
                  <c:v>-3.5463399999999999E-2</c:v>
                </c:pt>
                <c:pt idx="173345">
                  <c:v>-3.55339E-2</c:v>
                </c:pt>
                <c:pt idx="173346">
                  <c:v>-3.5577200000000003E-2</c:v>
                </c:pt>
                <c:pt idx="173347">
                  <c:v>-3.5593100000000003E-2</c:v>
                </c:pt>
                <c:pt idx="173348">
                  <c:v>-3.55812E-2</c:v>
                </c:pt>
                <c:pt idx="173349">
                  <c:v>-3.5541200000000002E-2</c:v>
                </c:pt>
                <c:pt idx="173350">
                  <c:v>-3.54726E-2</c:v>
                </c:pt>
                <c:pt idx="173351">
                  <c:v>-3.5375400000000001E-2</c:v>
                </c:pt>
                <c:pt idx="173352">
                  <c:v>-3.5249099999999998E-2</c:v>
                </c:pt>
                <c:pt idx="173353">
                  <c:v>-3.5093600000000003E-2</c:v>
                </c:pt>
                <c:pt idx="173354">
                  <c:v>-3.4908700000000001E-2</c:v>
                </c:pt>
                <c:pt idx="173355">
                  <c:v>-3.4694200000000001E-2</c:v>
                </c:pt>
                <c:pt idx="173356">
                  <c:v>-3.4449899999999999E-2</c:v>
                </c:pt>
                <c:pt idx="173357">
                  <c:v>-3.4175799999999999E-2</c:v>
                </c:pt>
                <c:pt idx="173358">
                  <c:v>-3.3871699999999998E-2</c:v>
                </c:pt>
                <c:pt idx="173359">
                  <c:v>-3.3537699999999997E-2</c:v>
                </c:pt>
                <c:pt idx="173360">
                  <c:v>-3.3173599999999998E-2</c:v>
                </c:pt>
                <c:pt idx="173361">
                  <c:v>-3.2779500000000003E-2</c:v>
                </c:pt>
                <c:pt idx="173362">
                  <c:v>-3.2355399999999999E-2</c:v>
                </c:pt>
                <c:pt idx="173363">
                  <c:v>-3.1901499999999999E-2</c:v>
                </c:pt>
                <c:pt idx="173364">
                  <c:v>-3.1417800000000003E-2</c:v>
                </c:pt>
                <c:pt idx="173365">
                  <c:v>-3.0904500000000001E-2</c:v>
                </c:pt>
                <c:pt idx="173366">
                  <c:v>-3.0361800000000001E-2</c:v>
                </c:pt>
                <c:pt idx="173367">
                  <c:v>-2.9789800000000002E-2</c:v>
                </c:pt>
                <c:pt idx="173368">
                  <c:v>-2.9188800000000001E-2</c:v>
                </c:pt>
                <c:pt idx="173369">
                  <c:v>-2.85592E-2</c:v>
                </c:pt>
                <c:pt idx="173370">
                  <c:v>-2.7901200000000001E-2</c:v>
                </c:pt>
                <c:pt idx="173371">
                  <c:v>-2.7215199999999998E-2</c:v>
                </c:pt>
                <c:pt idx="173372">
                  <c:v>-2.65016E-2</c:v>
                </c:pt>
                <c:pt idx="173373">
                  <c:v>-2.5760700000000001E-2</c:v>
                </c:pt>
                <c:pt idx="173374">
                  <c:v>-2.4993100000000001E-2</c:v>
                </c:pt>
                <c:pt idx="173375">
                  <c:v>-2.41993E-2</c:v>
                </c:pt>
                <c:pt idx="173376">
                  <c:v>-2.33797E-2</c:v>
                </c:pt>
                <c:pt idx="173377">
                  <c:v>-2.2534999999999999E-2</c:v>
                </c:pt>
                <c:pt idx="173378">
                  <c:v>-2.16657E-2</c:v>
                </c:pt>
                <c:pt idx="173379">
                  <c:v>-2.0772499999999999E-2</c:v>
                </c:pt>
                <c:pt idx="173380">
                  <c:v>-1.9855999999999999E-2</c:v>
                </c:pt>
                <c:pt idx="173381">
                  <c:v>-1.89169E-2</c:v>
                </c:pt>
                <c:pt idx="173382">
                  <c:v>-1.79559E-2</c:v>
                </c:pt>
                <c:pt idx="173383">
                  <c:v>-1.69739E-2</c:v>
                </c:pt>
                <c:pt idx="173384">
                  <c:v>-1.59715E-2</c:v>
                </c:pt>
                <c:pt idx="173385">
                  <c:v>-1.49496E-2</c:v>
                </c:pt>
                <c:pt idx="173386">
                  <c:v>-1.3908999999999999E-2</c:v>
                </c:pt>
                <c:pt idx="173387">
                  <c:v>-1.28507E-2</c:v>
                </c:pt>
                <c:pt idx="173388">
                  <c:v>-1.17755E-2</c:v>
                </c:pt>
                <c:pt idx="173389">
                  <c:v>-1.0684300000000001E-2</c:v>
                </c:pt>
                <c:pt idx="173390" formatCode="0.00E+00">
                  <c:v>-9.5780899999999992E-3</c:v>
                </c:pt>
                <c:pt idx="173391" formatCode="0.00E+00">
                  <c:v>-8.4578599999999993E-3</c:v>
                </c:pt>
                <c:pt idx="173392" formatCode="0.00E+00">
                  <c:v>-7.3245999999999997E-3</c:v>
                </c:pt>
                <c:pt idx="173393" formatCode="0.00E+00">
                  <c:v>-6.1793300000000002E-3</c:v>
                </c:pt>
                <c:pt idx="173394" formatCode="0.00E+00">
                  <c:v>-5.02309E-3</c:v>
                </c:pt>
                <c:pt idx="173395" formatCode="0.00E+00">
                  <c:v>-3.85695E-3</c:v>
                </c:pt>
                <c:pt idx="173396" formatCode="0.00E+00">
                  <c:v>-2.68199E-3</c:v>
                </c:pt>
                <c:pt idx="173397" formatCode="0.00E+00">
                  <c:v>-1.49931E-3</c:v>
                </c:pt>
                <c:pt idx="173398" formatCode="0.00E+00">
                  <c:v>-3.1002699999999999E-4</c:v>
                </c:pt>
                <c:pt idx="173399" formatCode="0.00E+00">
                  <c:v>8.8472300000000002E-4</c:v>
                </c:pt>
                <c:pt idx="173400" formatCode="0.00E+00">
                  <c:v>2.0837899999999999E-3</c:v>
                </c:pt>
                <c:pt idx="173401" formatCode="0.00E+00">
                  <c:v>3.2860300000000001E-3</c:v>
                </c:pt>
                <c:pt idx="173402" formatCode="0.00E+00">
                  <c:v>4.4902600000000003E-3</c:v>
                </c:pt>
                <c:pt idx="173403" formatCode="0.00E+00">
                  <c:v>5.6953000000000004E-3</c:v>
                </c:pt>
                <c:pt idx="173404" formatCode="0.00E+00">
                  <c:v>6.8999600000000001E-3</c:v>
                </c:pt>
                <c:pt idx="173405" formatCode="0.00E+00">
                  <c:v>8.1030500000000005E-3</c:v>
                </c:pt>
                <c:pt idx="173406" formatCode="0.00E+00">
                  <c:v>9.30337E-3</c:v>
                </c:pt>
                <c:pt idx="173407">
                  <c:v>1.0499700000000001E-2</c:v>
                </c:pt>
                <c:pt idx="173408">
                  <c:v>1.1690900000000001E-2</c:v>
                </c:pt>
                <c:pt idx="173409">
                  <c:v>1.2875599999999999E-2</c:v>
                </c:pt>
                <c:pt idx="173410">
                  <c:v>1.40527E-2</c:v>
                </c:pt>
                <c:pt idx="173411">
                  <c:v>1.52211E-2</c:v>
                </c:pt>
                <c:pt idx="173412">
                  <c:v>1.6379399999999999E-2</c:v>
                </c:pt>
                <c:pt idx="173413">
                  <c:v>1.75265E-2</c:v>
                </c:pt>
                <c:pt idx="173414">
                  <c:v>1.8661199999999999E-2</c:v>
                </c:pt>
                <c:pt idx="173415">
                  <c:v>1.9782299999999999E-2</c:v>
                </c:pt>
                <c:pt idx="173416">
                  <c:v>2.08886E-2</c:v>
                </c:pt>
                <c:pt idx="173417">
                  <c:v>2.1978999999999999E-2</c:v>
                </c:pt>
                <c:pt idx="173418">
                  <c:v>2.3052300000000001E-2</c:v>
                </c:pt>
                <c:pt idx="173419">
                  <c:v>2.4107400000000001E-2</c:v>
                </c:pt>
                <c:pt idx="173420">
                  <c:v>2.5143100000000002E-2</c:v>
                </c:pt>
                <c:pt idx="173421">
                  <c:v>2.6158399999999998E-2</c:v>
                </c:pt>
                <c:pt idx="173422">
                  <c:v>2.7152200000000001E-2</c:v>
                </c:pt>
                <c:pt idx="173423">
                  <c:v>2.81233E-2</c:v>
                </c:pt>
                <c:pt idx="173424">
                  <c:v>2.9070800000000001E-2</c:v>
                </c:pt>
                <c:pt idx="173425">
                  <c:v>2.9993700000000002E-2</c:v>
                </c:pt>
                <c:pt idx="173426">
                  <c:v>3.08908E-2</c:v>
                </c:pt>
                <c:pt idx="173427">
                  <c:v>3.1761299999999999E-2</c:v>
                </c:pt>
                <c:pt idx="173428">
                  <c:v>3.2604300000000003E-2</c:v>
                </c:pt>
                <c:pt idx="173429">
                  <c:v>3.34186E-2</c:v>
                </c:pt>
                <c:pt idx="173430">
                  <c:v>3.4203600000000001E-2</c:v>
                </c:pt>
                <c:pt idx="173431">
                  <c:v>3.4958299999999998E-2</c:v>
                </c:pt>
                <c:pt idx="173432">
                  <c:v>3.5681999999999998E-2</c:v>
                </c:pt>
                <c:pt idx="173433">
                  <c:v>3.6373700000000002E-2</c:v>
                </c:pt>
                <c:pt idx="173434">
                  <c:v>3.7032799999999998E-2</c:v>
                </c:pt>
                <c:pt idx="173435">
                  <c:v>3.7658400000000002E-2</c:v>
                </c:pt>
                <c:pt idx="173436">
                  <c:v>3.8249999999999999E-2</c:v>
                </c:pt>
                <c:pt idx="173437">
                  <c:v>3.8806899999999998E-2</c:v>
                </c:pt>
                <c:pt idx="173438">
                  <c:v>3.9328399999999999E-2</c:v>
                </c:pt>
                <c:pt idx="173439">
                  <c:v>3.9813899999999999E-2</c:v>
                </c:pt>
                <c:pt idx="173440">
                  <c:v>4.0263E-2</c:v>
                </c:pt>
                <c:pt idx="173441">
                  <c:v>4.0675099999999999E-2</c:v>
                </c:pt>
                <c:pt idx="173442">
                  <c:v>4.1049700000000001E-2</c:v>
                </c:pt>
                <c:pt idx="173443">
                  <c:v>4.13865E-2</c:v>
                </c:pt>
                <c:pt idx="173444">
                  <c:v>4.1685E-2</c:v>
                </c:pt>
                <c:pt idx="173445">
                  <c:v>4.19449E-2</c:v>
                </c:pt>
                <c:pt idx="173446">
                  <c:v>4.2166000000000002E-2</c:v>
                </c:pt>
                <c:pt idx="173447">
                  <c:v>4.2347900000000001E-2</c:v>
                </c:pt>
                <c:pt idx="173448">
                  <c:v>4.24905E-2</c:v>
                </c:pt>
                <c:pt idx="173449">
                  <c:v>4.2593499999999999E-2</c:v>
                </c:pt>
                <c:pt idx="173450">
                  <c:v>4.2657E-2</c:v>
                </c:pt>
                <c:pt idx="173451">
                  <c:v>4.2680700000000002E-2</c:v>
                </c:pt>
                <c:pt idx="173452">
                  <c:v>4.26647E-2</c:v>
                </c:pt>
                <c:pt idx="173453">
                  <c:v>4.2609000000000001E-2</c:v>
                </c:pt>
                <c:pt idx="173454">
                  <c:v>4.2513700000000001E-2</c:v>
                </c:pt>
                <c:pt idx="173455">
                  <c:v>4.2378699999999998E-2</c:v>
                </c:pt>
                <c:pt idx="173456">
                  <c:v>4.2204400000000003E-2</c:v>
                </c:pt>
                <c:pt idx="173457">
                  <c:v>4.1990800000000002E-2</c:v>
                </c:pt>
                <c:pt idx="173458">
                  <c:v>4.1738200000000003E-2</c:v>
                </c:pt>
                <c:pt idx="173459">
                  <c:v>4.1446900000000002E-2</c:v>
                </c:pt>
                <c:pt idx="173460">
                  <c:v>4.11172E-2</c:v>
                </c:pt>
                <c:pt idx="173461">
                  <c:v>4.0749399999999998E-2</c:v>
                </c:pt>
                <c:pt idx="173462">
                  <c:v>4.0343999999999998E-2</c:v>
                </c:pt>
                <c:pt idx="173463">
                  <c:v>3.9901499999999999E-2</c:v>
                </c:pt>
                <c:pt idx="173464">
                  <c:v>3.9422199999999998E-2</c:v>
                </c:pt>
                <c:pt idx="173465">
                  <c:v>3.8906700000000002E-2</c:v>
                </c:pt>
                <c:pt idx="173466">
                  <c:v>3.8355599999999997E-2</c:v>
                </c:pt>
                <c:pt idx="173467">
                  <c:v>3.7769499999999998E-2</c:v>
                </c:pt>
                <c:pt idx="173468">
                  <c:v>3.7149099999999997E-2</c:v>
                </c:pt>
                <c:pt idx="173469">
                  <c:v>3.6495E-2</c:v>
                </c:pt>
                <c:pt idx="173470">
                  <c:v>3.5807899999999997E-2</c:v>
                </c:pt>
                <c:pt idx="173471">
                  <c:v>3.5088500000000002E-2</c:v>
                </c:pt>
                <c:pt idx="173472">
                  <c:v>3.4337800000000002E-2</c:v>
                </c:pt>
                <c:pt idx="173473">
                  <c:v>3.3556500000000003E-2</c:v>
                </c:pt>
                <c:pt idx="173474">
                  <c:v>3.2745400000000001E-2</c:v>
                </c:pt>
                <c:pt idx="173475">
                  <c:v>3.19054E-2</c:v>
                </c:pt>
                <c:pt idx="173476">
                  <c:v>3.1037499999999999E-2</c:v>
                </c:pt>
                <c:pt idx="173477">
                  <c:v>3.0142499999999999E-2</c:v>
                </c:pt>
                <c:pt idx="173478">
                  <c:v>2.9221500000000001E-2</c:v>
                </c:pt>
                <c:pt idx="173479">
                  <c:v>2.8275499999999999E-2</c:v>
                </c:pt>
                <c:pt idx="173480">
                  <c:v>2.73055E-2</c:v>
                </c:pt>
                <c:pt idx="173481">
                  <c:v>2.63124E-2</c:v>
                </c:pt>
                <c:pt idx="173482">
                  <c:v>2.5297500000000001E-2</c:v>
                </c:pt>
                <c:pt idx="173483">
                  <c:v>2.4261700000000001E-2</c:v>
                </c:pt>
                <c:pt idx="173484">
                  <c:v>2.32062E-2</c:v>
                </c:pt>
                <c:pt idx="173485">
                  <c:v>2.2132200000000001E-2</c:v>
                </c:pt>
                <c:pt idx="173486">
                  <c:v>2.1040699999999999E-2</c:v>
                </c:pt>
                <c:pt idx="173487">
                  <c:v>1.99329E-2</c:v>
                </c:pt>
                <c:pt idx="173488">
                  <c:v>1.881E-2</c:v>
                </c:pt>
                <c:pt idx="173489">
                  <c:v>1.76732E-2</c:v>
                </c:pt>
                <c:pt idx="173490">
                  <c:v>1.6523599999999999E-2</c:v>
                </c:pt>
                <c:pt idx="173491">
                  <c:v>1.5362499999999999E-2</c:v>
                </c:pt>
                <c:pt idx="173492">
                  <c:v>1.41911E-2</c:v>
                </c:pt>
                <c:pt idx="173493">
                  <c:v>1.3010600000000001E-2</c:v>
                </c:pt>
                <c:pt idx="173494">
                  <c:v>1.18222E-2</c:v>
                </c:pt>
                <c:pt idx="173495">
                  <c:v>1.06272E-2</c:v>
                </c:pt>
                <c:pt idx="173496" formatCode="0.00E+00">
                  <c:v>9.4266999999999997E-3</c:v>
                </c:pt>
                <c:pt idx="173497" formatCode="0.00E+00">
                  <c:v>8.2220499999999998E-3</c:v>
                </c:pt>
                <c:pt idx="173498" formatCode="0.00E+00">
                  <c:v>7.0144300000000003E-3</c:v>
                </c:pt>
                <c:pt idx="173499" formatCode="0.00E+00">
                  <c:v>5.8050699999999998E-3</c:v>
                </c:pt>
                <c:pt idx="173500" formatCode="0.00E+00">
                  <c:v>4.5951799999999999E-3</c:v>
                </c:pt>
                <c:pt idx="173501" formatCode="0.00E+00">
                  <c:v>3.3859799999999998E-3</c:v>
                </c:pt>
                <c:pt idx="173502" formatCode="0.00E+00">
                  <c:v>2.1786700000000002E-3</c:v>
                </c:pt>
                <c:pt idx="173503" formatCode="0.00E+00">
                  <c:v>9.7444700000000003E-4</c:v>
                </c:pt>
                <c:pt idx="173504" formatCode="0.00E+00">
                  <c:v>-2.25498E-4</c:v>
                </c:pt>
                <c:pt idx="173505" formatCode="0.00E+00">
                  <c:v>-1.4199900000000001E-3</c:v>
                </c:pt>
                <c:pt idx="173506" formatCode="0.00E+00">
                  <c:v>-2.60787E-3</c:v>
                </c:pt>
                <c:pt idx="173507" formatCode="0.00E+00">
                  <c:v>-3.7879900000000002E-3</c:v>
                </c:pt>
                <c:pt idx="173508" formatCode="0.00E+00">
                  <c:v>-4.9592200000000003E-3</c:v>
                </c:pt>
                <c:pt idx="173509" formatCode="0.00E+00">
                  <c:v>-6.1204400000000004E-3</c:v>
                </c:pt>
                <c:pt idx="173510" formatCode="0.00E+00">
                  <c:v>-7.2705599999999997E-3</c:v>
                </c:pt>
                <c:pt idx="173511" formatCode="0.00E+00">
                  <c:v>-8.4084999999999993E-3</c:v>
                </c:pt>
                <c:pt idx="173512" formatCode="0.00E+00">
                  <c:v>-9.5332000000000004E-3</c:v>
                </c:pt>
                <c:pt idx="173513">
                  <c:v>-1.06436E-2</c:v>
                </c:pt>
                <c:pt idx="173514">
                  <c:v>-1.1738800000000001E-2</c:v>
                </c:pt>
                <c:pt idx="173515">
                  <c:v>-1.28176E-2</c:v>
                </c:pt>
                <c:pt idx="173516">
                  <c:v>-1.3879300000000001E-2</c:v>
                </c:pt>
                <c:pt idx="173517">
                  <c:v>-1.49228E-2</c:v>
                </c:pt>
                <c:pt idx="173518">
                  <c:v>-1.5947099999999999E-2</c:v>
                </c:pt>
                <c:pt idx="173519">
                  <c:v>-1.6951600000000001E-2</c:v>
                </c:pt>
                <c:pt idx="173520">
                  <c:v>-1.7935199999999998E-2</c:v>
                </c:pt>
                <c:pt idx="173521">
                  <c:v>-1.8897199999999999E-2</c:v>
                </c:pt>
                <c:pt idx="173522">
                  <c:v>-1.9836699999999999E-2</c:v>
                </c:pt>
                <c:pt idx="173523">
                  <c:v>-2.07531E-2</c:v>
                </c:pt>
                <c:pt idx="173524">
                  <c:v>-2.1645500000000002E-2</c:v>
                </c:pt>
                <c:pt idx="173525">
                  <c:v>-2.25133E-2</c:v>
                </c:pt>
                <c:pt idx="173526">
                  <c:v>-2.3355799999999999E-2</c:v>
                </c:pt>
                <c:pt idx="173527">
                  <c:v>-2.41725E-2</c:v>
                </c:pt>
                <c:pt idx="173528">
                  <c:v>-2.4962600000000001E-2</c:v>
                </c:pt>
                <c:pt idx="173529">
                  <c:v>-2.5725600000000001E-2</c:v>
                </c:pt>
                <c:pt idx="173530">
                  <c:v>-2.6460999999999998E-2</c:v>
                </c:pt>
                <c:pt idx="173531">
                  <c:v>-2.7168399999999999E-2</c:v>
                </c:pt>
                <c:pt idx="173532">
                  <c:v>-2.7847199999999999E-2</c:v>
                </c:pt>
                <c:pt idx="173533">
                  <c:v>-2.8497000000000001E-2</c:v>
                </c:pt>
                <c:pt idx="173534">
                  <c:v>-2.9117400000000002E-2</c:v>
                </c:pt>
                <c:pt idx="173535">
                  <c:v>-2.9708200000000001E-2</c:v>
                </c:pt>
                <c:pt idx="173536">
                  <c:v>-3.0268900000000001E-2</c:v>
                </c:pt>
                <c:pt idx="173537">
                  <c:v>-3.0799400000000001E-2</c:v>
                </c:pt>
                <c:pt idx="173538">
                  <c:v>-3.1299300000000002E-2</c:v>
                </c:pt>
                <c:pt idx="173539">
                  <c:v>-3.1768400000000002E-2</c:v>
                </c:pt>
                <c:pt idx="173540">
                  <c:v>-3.2206699999999998E-2</c:v>
                </c:pt>
                <c:pt idx="173541">
                  <c:v>-3.2613900000000001E-2</c:v>
                </c:pt>
                <c:pt idx="173542">
                  <c:v>-3.2989900000000003E-2</c:v>
                </c:pt>
                <c:pt idx="173543">
                  <c:v>-3.3334700000000002E-2</c:v>
                </c:pt>
                <c:pt idx="173544">
                  <c:v>-3.3648299999999999E-2</c:v>
                </c:pt>
                <c:pt idx="173545">
                  <c:v>-3.3930700000000001E-2</c:v>
                </c:pt>
                <c:pt idx="173546">
                  <c:v>-3.4181799999999998E-2</c:v>
                </c:pt>
                <c:pt idx="173547">
                  <c:v>-3.4401800000000003E-2</c:v>
                </c:pt>
                <c:pt idx="173548">
                  <c:v>-3.4590799999999998E-2</c:v>
                </c:pt>
                <c:pt idx="173549">
                  <c:v>-3.4748899999999999E-2</c:v>
                </c:pt>
                <c:pt idx="173550">
                  <c:v>-3.4876299999999999E-2</c:v>
                </c:pt>
                <c:pt idx="173551">
                  <c:v>-3.4973200000000003E-2</c:v>
                </c:pt>
                <c:pt idx="173552">
                  <c:v>-3.5039800000000003E-2</c:v>
                </c:pt>
                <c:pt idx="173553">
                  <c:v>-3.5076400000000001E-2</c:v>
                </c:pt>
                <c:pt idx="173554">
                  <c:v>-3.5083200000000002E-2</c:v>
                </c:pt>
                <c:pt idx="173555">
                  <c:v>-3.5060599999999997E-2</c:v>
                </c:pt>
                <c:pt idx="173556">
                  <c:v>-3.5008900000000003E-2</c:v>
                </c:pt>
                <c:pt idx="173557">
                  <c:v>-3.4928599999999997E-2</c:v>
                </c:pt>
                <c:pt idx="173558">
                  <c:v>-3.4819900000000001E-2</c:v>
                </c:pt>
                <c:pt idx="173559">
                  <c:v>-3.46833E-2</c:v>
                </c:pt>
                <c:pt idx="173560">
                  <c:v>-3.4519300000000003E-2</c:v>
                </c:pt>
                <c:pt idx="173561">
                  <c:v>-3.4328400000000002E-2</c:v>
                </c:pt>
                <c:pt idx="173562">
                  <c:v>-3.4111000000000002E-2</c:v>
                </c:pt>
                <c:pt idx="173563">
                  <c:v>-3.3867599999999998E-2</c:v>
                </c:pt>
                <c:pt idx="173564">
                  <c:v>-3.3598700000000002E-2</c:v>
                </c:pt>
                <c:pt idx="173565">
                  <c:v>-3.3305000000000001E-2</c:v>
                </c:pt>
                <c:pt idx="173566">
                  <c:v>-3.2987000000000002E-2</c:v>
                </c:pt>
                <c:pt idx="173567">
                  <c:v>-3.2645300000000002E-2</c:v>
                </c:pt>
                <c:pt idx="173568">
                  <c:v>-3.2280499999999997E-2</c:v>
                </c:pt>
                <c:pt idx="173569">
                  <c:v>-3.1893100000000001E-2</c:v>
                </c:pt>
                <c:pt idx="173570">
                  <c:v>-3.1483900000000002E-2</c:v>
                </c:pt>
                <c:pt idx="173571">
                  <c:v>-3.1053500000000001E-2</c:v>
                </c:pt>
                <c:pt idx="173572">
                  <c:v>-3.0602500000000001E-2</c:v>
                </c:pt>
                <c:pt idx="173573">
                  <c:v>-3.0131600000000001E-2</c:v>
                </c:pt>
                <c:pt idx="173574">
                  <c:v>-2.9641500000000001E-2</c:v>
                </c:pt>
                <c:pt idx="173575">
                  <c:v>-2.91328E-2</c:v>
                </c:pt>
                <c:pt idx="173576">
                  <c:v>-2.8606400000000001E-2</c:v>
                </c:pt>
                <c:pt idx="173577">
                  <c:v>-2.8062699999999999E-2</c:v>
                </c:pt>
                <c:pt idx="173578">
                  <c:v>-2.7502700000000001E-2</c:v>
                </c:pt>
                <c:pt idx="173579">
                  <c:v>-2.69269E-2</c:v>
                </c:pt>
                <c:pt idx="173580">
                  <c:v>-2.6335999999999998E-2</c:v>
                </c:pt>
                <c:pt idx="173581">
                  <c:v>-2.5730900000000001E-2</c:v>
                </c:pt>
                <c:pt idx="173582">
                  <c:v>-2.5112200000000001E-2</c:v>
                </c:pt>
                <c:pt idx="173583">
                  <c:v>-2.4480700000000001E-2</c:v>
                </c:pt>
                <c:pt idx="173584">
                  <c:v>-2.3836900000000001E-2</c:v>
                </c:pt>
                <c:pt idx="173585">
                  <c:v>-2.3181799999999999E-2</c:v>
                </c:pt>
                <c:pt idx="173586">
                  <c:v>-2.2515899999999998E-2</c:v>
                </c:pt>
                <c:pt idx="173587">
                  <c:v>-2.1839999999999998E-2</c:v>
                </c:pt>
                <c:pt idx="173588">
                  <c:v>-2.1154800000000001E-2</c:v>
                </c:pt>
                <c:pt idx="173589">
                  <c:v>-2.0461E-2</c:v>
                </c:pt>
                <c:pt idx="173590">
                  <c:v>-1.9759200000000001E-2</c:v>
                </c:pt>
                <c:pt idx="173591">
                  <c:v>-1.9050299999999999E-2</c:v>
                </c:pt>
                <c:pt idx="173592">
                  <c:v>-1.8334699999999999E-2</c:v>
                </c:pt>
                <c:pt idx="173593">
                  <c:v>-1.7613299999999998E-2</c:v>
                </c:pt>
                <c:pt idx="173594">
                  <c:v>-1.6886700000000001E-2</c:v>
                </c:pt>
                <c:pt idx="173595">
                  <c:v>-1.61555E-2</c:v>
                </c:pt>
                <c:pt idx="173596">
                  <c:v>-1.5420400000000001E-2</c:v>
                </c:pt>
                <c:pt idx="173597">
                  <c:v>-1.4681899999999999E-2</c:v>
                </c:pt>
                <c:pt idx="173598">
                  <c:v>-1.39408E-2</c:v>
                </c:pt>
                <c:pt idx="173599">
                  <c:v>-1.31976E-2</c:v>
                </c:pt>
                <c:pt idx="173600">
                  <c:v>-1.2453000000000001E-2</c:v>
                </c:pt>
                <c:pt idx="173601">
                  <c:v>-1.17074E-2</c:v>
                </c:pt>
                <c:pt idx="173602">
                  <c:v>-1.09616E-2</c:v>
                </c:pt>
                <c:pt idx="173603">
                  <c:v>-1.02159E-2</c:v>
                </c:pt>
                <c:pt idx="173604" formatCode="0.00E+00">
                  <c:v>-9.4710000000000003E-3</c:v>
                </c:pt>
                <c:pt idx="173605" formatCode="0.00E+00">
                  <c:v>-8.7273899999999998E-3</c:v>
                </c:pt>
                <c:pt idx="173606" formatCode="0.00E+00">
                  <c:v>-7.9855700000000009E-3</c:v>
                </c:pt>
                <c:pt idx="173607" formatCode="0.00E+00">
                  <c:v>-7.2460500000000004E-3</c:v>
                </c:pt>
                <c:pt idx="173608" formatCode="0.00E+00">
                  <c:v>-6.5093E-3</c:v>
                </c:pt>
                <c:pt idx="173609" formatCode="0.00E+00">
                  <c:v>-5.7757700000000004E-3</c:v>
                </c:pt>
                <c:pt idx="173610" formatCode="0.00E+00">
                  <c:v>-5.0459199999999997E-3</c:v>
                </c:pt>
                <c:pt idx="173611" formatCode="0.00E+00">
                  <c:v>-4.3201799999999999E-3</c:v>
                </c:pt>
                <c:pt idx="173612" formatCode="0.00E+00">
                  <c:v>-3.5989699999999999E-3</c:v>
                </c:pt>
                <c:pt idx="173613" formatCode="0.00E+00">
                  <c:v>-2.8826699999999999E-3</c:v>
                </c:pt>
                <c:pt idx="173614" formatCode="0.00E+00">
                  <c:v>-2.1716700000000001E-3</c:v>
                </c:pt>
                <c:pt idx="173615" formatCode="0.00E+00">
                  <c:v>-1.46634E-3</c:v>
                </c:pt>
                <c:pt idx="173616" formatCode="0.00E+00">
                  <c:v>-7.6702900000000002E-4</c:v>
                </c:pt>
                <c:pt idx="173617" formatCode="0.00E+00">
                  <c:v>-7.4065099999999997E-5</c:v>
                </c:pt>
                <c:pt idx="173618" formatCode="0.00E+00">
                  <c:v>6.1223199999999999E-4</c:v>
                </c:pt>
                <c:pt idx="173619" formatCode="0.00E+00">
                  <c:v>1.29156E-3</c:v>
                </c:pt>
                <c:pt idx="173620" formatCode="0.00E+00">
                  <c:v>1.96364E-3</c:v>
                </c:pt>
                <c:pt idx="173621" formatCode="0.00E+00">
                  <c:v>2.6281899999999999E-3</c:v>
                </c:pt>
                <c:pt idx="173622" formatCode="0.00E+00">
                  <c:v>3.2849699999999999E-3</c:v>
                </c:pt>
                <c:pt idx="173623" formatCode="0.00E+00">
                  <c:v>3.9337199999999999E-3</c:v>
                </c:pt>
                <c:pt idx="173624" formatCode="0.00E+00">
                  <c:v>4.5742400000000003E-3</c:v>
                </c:pt>
                <c:pt idx="173625" formatCode="0.00E+00">
                  <c:v>5.2062999999999996E-3</c:v>
                </c:pt>
                <c:pt idx="173626" formatCode="0.00E+00">
                  <c:v>5.82972E-3</c:v>
                </c:pt>
                <c:pt idx="173627" formatCode="0.00E+00">
                  <c:v>6.4443E-3</c:v>
                </c:pt>
                <c:pt idx="173628" formatCode="0.00E+00">
                  <c:v>7.0498799999999997E-3</c:v>
                </c:pt>
                <c:pt idx="173629" formatCode="0.00E+00">
                  <c:v>7.6463E-3</c:v>
                </c:pt>
                <c:pt idx="173630" formatCode="0.00E+00">
                  <c:v>8.2334299999999999E-3</c:v>
                </c:pt>
                <c:pt idx="173631" formatCode="0.00E+00">
                  <c:v>8.8111200000000004E-3</c:v>
                </c:pt>
                <c:pt idx="173632" formatCode="0.00E+00">
                  <c:v>9.3792600000000004E-3</c:v>
                </c:pt>
                <c:pt idx="173633" formatCode="0.00E+00">
                  <c:v>9.9377400000000005E-3</c:v>
                </c:pt>
                <c:pt idx="173634">
                  <c:v>1.0486499999999999E-2</c:v>
                </c:pt>
                <c:pt idx="173635">
                  <c:v>1.10253E-2</c:v>
                </c:pt>
                <c:pt idx="173636">
                  <c:v>1.15543E-2</c:v>
                </c:pt>
                <c:pt idx="173637">
                  <c:v>1.20733E-2</c:v>
                </c:pt>
                <c:pt idx="173638">
                  <c:v>1.25822E-2</c:v>
                </c:pt>
                <c:pt idx="173639">
                  <c:v>1.3081000000000001E-2</c:v>
                </c:pt>
                <c:pt idx="173640">
                  <c:v>1.3569599999999999E-2</c:v>
                </c:pt>
                <c:pt idx="173641">
                  <c:v>1.4048100000000001E-2</c:v>
                </c:pt>
                <c:pt idx="173642">
                  <c:v>1.45164E-2</c:v>
                </c:pt>
                <c:pt idx="173643">
                  <c:v>1.4974400000000001E-2</c:v>
                </c:pt>
                <c:pt idx="173644">
                  <c:v>1.5422099999999999E-2</c:v>
                </c:pt>
                <c:pt idx="173645">
                  <c:v>1.5859600000000001E-2</c:v>
                </c:pt>
                <c:pt idx="173646">
                  <c:v>1.6286800000000001E-2</c:v>
                </c:pt>
                <c:pt idx="173647">
                  <c:v>1.6703699999999998E-2</c:v>
                </c:pt>
                <c:pt idx="173648">
                  <c:v>1.7110299999999998E-2</c:v>
                </c:pt>
                <c:pt idx="173649">
                  <c:v>1.7506600000000001E-2</c:v>
                </c:pt>
                <c:pt idx="173650">
                  <c:v>1.7892600000000002E-2</c:v>
                </c:pt>
                <c:pt idx="173651">
                  <c:v>1.8268400000000001E-2</c:v>
                </c:pt>
                <c:pt idx="173652">
                  <c:v>1.8633799999999999E-2</c:v>
                </c:pt>
                <c:pt idx="173653">
                  <c:v>1.8988999999999999E-2</c:v>
                </c:pt>
                <c:pt idx="173654">
                  <c:v>1.9333800000000002E-2</c:v>
                </c:pt>
                <c:pt idx="173655">
                  <c:v>1.9668399999999999E-2</c:v>
                </c:pt>
                <c:pt idx="173656">
                  <c:v>1.9992800000000002E-2</c:v>
                </c:pt>
                <c:pt idx="173657">
                  <c:v>2.0306899999999999E-2</c:v>
                </c:pt>
                <c:pt idx="173658">
                  <c:v>2.0610699999999999E-2</c:v>
                </c:pt>
                <c:pt idx="173659">
                  <c:v>2.0904200000000001E-2</c:v>
                </c:pt>
                <c:pt idx="173660">
                  <c:v>2.1187500000000001E-2</c:v>
                </c:pt>
                <c:pt idx="173661">
                  <c:v>2.14605E-2</c:v>
                </c:pt>
                <c:pt idx="173662">
                  <c:v>2.1723200000000002E-2</c:v>
                </c:pt>
                <c:pt idx="173663">
                  <c:v>2.1975700000000001E-2</c:v>
                </c:pt>
                <c:pt idx="173664">
                  <c:v>2.2217799999999999E-2</c:v>
                </c:pt>
                <c:pt idx="173665">
                  <c:v>2.24496E-2</c:v>
                </c:pt>
                <c:pt idx="173666">
                  <c:v>2.2671E-2</c:v>
                </c:pt>
                <c:pt idx="173667">
                  <c:v>2.2882099999999999E-2</c:v>
                </c:pt>
                <c:pt idx="173668">
                  <c:v>2.3082700000000001E-2</c:v>
                </c:pt>
                <c:pt idx="173669">
                  <c:v>2.3272899999999999E-2</c:v>
                </c:pt>
                <c:pt idx="173670">
                  <c:v>2.34527E-2</c:v>
                </c:pt>
                <c:pt idx="173671">
                  <c:v>2.3621799999999998E-2</c:v>
                </c:pt>
                <c:pt idx="173672">
                  <c:v>2.37804E-2</c:v>
                </c:pt>
                <c:pt idx="173673">
                  <c:v>2.39283E-2</c:v>
                </c:pt>
                <c:pt idx="173674">
                  <c:v>2.4065599999999999E-2</c:v>
                </c:pt>
                <c:pt idx="173675">
                  <c:v>2.4192000000000002E-2</c:v>
                </c:pt>
                <c:pt idx="173676">
                  <c:v>2.4307599999999999E-2</c:v>
                </c:pt>
                <c:pt idx="173677">
                  <c:v>2.4412300000000001E-2</c:v>
                </c:pt>
                <c:pt idx="173678">
                  <c:v>2.4506E-2</c:v>
                </c:pt>
                <c:pt idx="173679">
                  <c:v>2.4588599999999999E-2</c:v>
                </c:pt>
                <c:pt idx="173680">
                  <c:v>2.4660000000000001E-2</c:v>
                </c:pt>
                <c:pt idx="173681">
                  <c:v>2.4720099999999998E-2</c:v>
                </c:pt>
                <c:pt idx="173682">
                  <c:v>2.4768800000000001E-2</c:v>
                </c:pt>
                <c:pt idx="173683">
                  <c:v>2.4806100000000001E-2</c:v>
                </c:pt>
                <c:pt idx="173684">
                  <c:v>2.4831700000000002E-2</c:v>
                </c:pt>
                <c:pt idx="173685">
                  <c:v>2.4845699999999998E-2</c:v>
                </c:pt>
                <c:pt idx="173686">
                  <c:v>2.48478E-2</c:v>
                </c:pt>
                <c:pt idx="173687">
                  <c:v>2.4837999999999999E-2</c:v>
                </c:pt>
                <c:pt idx="173688">
                  <c:v>2.4816100000000001E-2</c:v>
                </c:pt>
                <c:pt idx="173689">
                  <c:v>2.4782100000000001E-2</c:v>
                </c:pt>
                <c:pt idx="173690">
                  <c:v>2.4735799999999999E-2</c:v>
                </c:pt>
                <c:pt idx="173691">
                  <c:v>2.4677000000000001E-2</c:v>
                </c:pt>
                <c:pt idx="173692">
                  <c:v>2.4605599999999998E-2</c:v>
                </c:pt>
                <c:pt idx="173693">
                  <c:v>2.4521600000000001E-2</c:v>
                </c:pt>
                <c:pt idx="173694">
                  <c:v>2.44248E-2</c:v>
                </c:pt>
                <c:pt idx="173695">
                  <c:v>2.4315E-2</c:v>
                </c:pt>
                <c:pt idx="173696">
                  <c:v>2.4192200000000001E-2</c:v>
                </c:pt>
                <c:pt idx="173697">
                  <c:v>2.40561E-2</c:v>
                </c:pt>
                <c:pt idx="173698">
                  <c:v>2.3906799999999999E-2</c:v>
                </c:pt>
                <c:pt idx="173699">
                  <c:v>2.3744000000000001E-2</c:v>
                </c:pt>
                <c:pt idx="173700">
                  <c:v>2.35677E-2</c:v>
                </c:pt>
                <c:pt idx="173701">
                  <c:v>2.3377700000000001E-2</c:v>
                </c:pt>
                <c:pt idx="173702">
                  <c:v>2.3173900000000001E-2</c:v>
                </c:pt>
                <c:pt idx="173703">
                  <c:v>2.29562E-2</c:v>
                </c:pt>
                <c:pt idx="173704">
                  <c:v>2.2724600000000001E-2</c:v>
                </c:pt>
                <c:pt idx="173705">
                  <c:v>2.24788E-2</c:v>
                </c:pt>
                <c:pt idx="173706">
                  <c:v>2.22189E-2</c:v>
                </c:pt>
                <c:pt idx="173707">
                  <c:v>2.19448E-2</c:v>
                </c:pt>
                <c:pt idx="173708">
                  <c:v>2.16563E-2</c:v>
                </c:pt>
                <c:pt idx="173709">
                  <c:v>2.1353400000000002E-2</c:v>
                </c:pt>
                <c:pt idx="173710">
                  <c:v>2.1036099999999999E-2</c:v>
                </c:pt>
                <c:pt idx="173711">
                  <c:v>2.0704299999999998E-2</c:v>
                </c:pt>
                <c:pt idx="173712">
                  <c:v>2.0358000000000001E-2</c:v>
                </c:pt>
                <c:pt idx="173713">
                  <c:v>1.99971E-2</c:v>
                </c:pt>
                <c:pt idx="173714">
                  <c:v>1.9621599999999999E-2</c:v>
                </c:pt>
                <c:pt idx="173715">
                  <c:v>1.9231499999999999E-2</c:v>
                </c:pt>
                <c:pt idx="173716">
                  <c:v>1.8826900000000001E-2</c:v>
                </c:pt>
                <c:pt idx="173717">
                  <c:v>1.8407699999999999E-2</c:v>
                </c:pt>
                <c:pt idx="173718">
                  <c:v>1.7974E-2</c:v>
                </c:pt>
                <c:pt idx="173719">
                  <c:v>1.7525900000000001E-2</c:v>
                </c:pt>
                <c:pt idx="173720">
                  <c:v>1.70633E-2</c:v>
                </c:pt>
                <c:pt idx="173721">
                  <c:v>1.6586400000000001E-2</c:v>
                </c:pt>
                <c:pt idx="173722">
                  <c:v>1.60952E-2</c:v>
                </c:pt>
                <c:pt idx="173723">
                  <c:v>1.55899E-2</c:v>
                </c:pt>
                <c:pt idx="173724">
                  <c:v>1.50706E-2</c:v>
                </c:pt>
                <c:pt idx="173725">
                  <c:v>1.4537400000000001E-2</c:v>
                </c:pt>
                <c:pt idx="173726">
                  <c:v>1.39904E-2</c:v>
                </c:pt>
                <c:pt idx="173727">
                  <c:v>1.34299E-2</c:v>
                </c:pt>
                <c:pt idx="173728">
                  <c:v>1.2856100000000001E-2</c:v>
                </c:pt>
                <c:pt idx="173729">
                  <c:v>1.22691E-2</c:v>
                </c:pt>
                <c:pt idx="173730">
                  <c:v>1.16691E-2</c:v>
                </c:pt>
                <c:pt idx="173731">
                  <c:v>1.10565E-2</c:v>
                </c:pt>
                <c:pt idx="173732">
                  <c:v>1.04314E-2</c:v>
                </c:pt>
                <c:pt idx="173733" formatCode="0.00E+00">
                  <c:v>9.7941199999999999E-3</c:v>
                </c:pt>
                <c:pt idx="173734" formatCode="0.00E+00">
                  <c:v>9.1450100000000003E-3</c:v>
                </c:pt>
                <c:pt idx="173735" formatCode="0.00E+00">
                  <c:v>8.4843499999999999E-3</c:v>
                </c:pt>
                <c:pt idx="173736" formatCode="0.00E+00">
                  <c:v>7.8124800000000001E-3</c:v>
                </c:pt>
                <c:pt idx="173737" formatCode="0.00E+00">
                  <c:v>7.1297399999999999E-3</c:v>
                </c:pt>
                <c:pt idx="173738" formatCode="0.00E+00">
                  <c:v>6.4365200000000003E-3</c:v>
                </c:pt>
                <c:pt idx="173739" formatCode="0.00E+00">
                  <c:v>5.7331999999999999E-3</c:v>
                </c:pt>
                <c:pt idx="173740" formatCode="0.00E+00">
                  <c:v>5.02018E-3</c:v>
                </c:pt>
                <c:pt idx="173741" formatCode="0.00E+00">
                  <c:v>4.2978900000000004E-3</c:v>
                </c:pt>
                <c:pt idx="173742" formatCode="0.00E+00">
                  <c:v>3.5667899999999998E-3</c:v>
                </c:pt>
                <c:pt idx="173743" formatCode="0.00E+00">
                  <c:v>2.8273199999999999E-3</c:v>
                </c:pt>
                <c:pt idx="173744" formatCode="0.00E+00">
                  <c:v>2.0799799999999999E-3</c:v>
                </c:pt>
                <c:pt idx="173745" formatCode="0.00E+00">
                  <c:v>1.32526E-3</c:v>
                </c:pt>
                <c:pt idx="173746" formatCode="0.00E+00">
                  <c:v>5.6366900000000004E-4</c:v>
                </c:pt>
                <c:pt idx="173747" formatCode="0.00E+00">
                  <c:v>-2.0425E-4</c:v>
                </c:pt>
                <c:pt idx="173748" formatCode="0.00E+00">
                  <c:v>-9.7794900000000009E-4</c:v>
                </c:pt>
                <c:pt idx="173749" formatCode="0.00E+00">
                  <c:v>-1.7568600000000001E-3</c:v>
                </c:pt>
                <c:pt idx="173750" formatCode="0.00E+00">
                  <c:v>-2.5404099999999999E-3</c:v>
                </c:pt>
                <c:pt idx="173751" formatCode="0.00E+00">
                  <c:v>-3.3279999999999998E-3</c:v>
                </c:pt>
                <c:pt idx="173752" formatCode="0.00E+00">
                  <c:v>-4.1190100000000002E-3</c:v>
                </c:pt>
                <c:pt idx="173753" formatCode="0.00E+00">
                  <c:v>-4.91282E-3</c:v>
                </c:pt>
                <c:pt idx="173754" formatCode="0.00E+00">
                  <c:v>-5.7087800000000001E-3</c:v>
                </c:pt>
                <c:pt idx="173755" formatCode="0.00E+00">
                  <c:v>-6.5062499999999999E-3</c:v>
                </c:pt>
                <c:pt idx="173756" formatCode="0.00E+00">
                  <c:v>-7.3045599999999999E-3</c:v>
                </c:pt>
                <c:pt idx="173757" formatCode="0.00E+00">
                  <c:v>-8.1030200000000007E-3</c:v>
                </c:pt>
                <c:pt idx="173758" formatCode="0.00E+00">
                  <c:v>-8.9009599999999994E-3</c:v>
                </c:pt>
                <c:pt idx="173759" formatCode="0.00E+00">
                  <c:v>-9.6976600000000003E-3</c:v>
                </c:pt>
                <c:pt idx="173760">
                  <c:v>-1.0492400000000001E-2</c:v>
                </c:pt>
                <c:pt idx="173761">
                  <c:v>-1.1284499999999999E-2</c:v>
                </c:pt>
                <c:pt idx="173762">
                  <c:v>-1.2073199999999999E-2</c:v>
                </c:pt>
                <c:pt idx="173763">
                  <c:v>-1.2857800000000001E-2</c:v>
                </c:pt>
                <c:pt idx="173764">
                  <c:v>-1.36375E-2</c:v>
                </c:pt>
                <c:pt idx="173765">
                  <c:v>-1.44116E-2</c:v>
                </c:pt>
                <c:pt idx="173766">
                  <c:v>-1.5179399999999999E-2</c:v>
                </c:pt>
                <c:pt idx="173767">
                  <c:v>-1.5939999999999999E-2</c:v>
                </c:pt>
                <c:pt idx="173768">
                  <c:v>-1.6692700000000001E-2</c:v>
                </c:pt>
                <c:pt idx="173769">
                  <c:v>-1.7436799999999999E-2</c:v>
                </c:pt>
                <c:pt idx="173770">
                  <c:v>-1.81715E-2</c:v>
                </c:pt>
                <c:pt idx="173771">
                  <c:v>-1.8896E-2</c:v>
                </c:pt>
                <c:pt idx="173772">
                  <c:v>-1.9609600000000001E-2</c:v>
                </c:pt>
                <c:pt idx="173773">
                  <c:v>-2.03115E-2</c:v>
                </c:pt>
                <c:pt idx="173774">
                  <c:v>-2.1000999999999999E-2</c:v>
                </c:pt>
                <c:pt idx="173775">
                  <c:v>-2.1677200000000001E-2</c:v>
                </c:pt>
                <c:pt idx="173776">
                  <c:v>-2.2339500000000002E-2</c:v>
                </c:pt>
                <c:pt idx="173777">
                  <c:v>-2.29871E-2</c:v>
                </c:pt>
                <c:pt idx="173778">
                  <c:v>-2.3619299999999999E-2</c:v>
                </c:pt>
                <c:pt idx="173779">
                  <c:v>-2.4235300000000001E-2</c:v>
                </c:pt>
                <c:pt idx="173780">
                  <c:v>-2.4834499999999999E-2</c:v>
                </c:pt>
                <c:pt idx="173781">
                  <c:v>-2.5416000000000001E-2</c:v>
                </c:pt>
                <c:pt idx="173782">
                  <c:v>-2.59793E-2</c:v>
                </c:pt>
                <c:pt idx="173783">
                  <c:v>-2.6523600000000001E-2</c:v>
                </c:pt>
                <c:pt idx="173784">
                  <c:v>-2.7048300000000001E-2</c:v>
                </c:pt>
                <c:pt idx="173785">
                  <c:v>-2.7552699999999999E-2</c:v>
                </c:pt>
                <c:pt idx="173786">
                  <c:v>-2.8036100000000001E-2</c:v>
                </c:pt>
                <c:pt idx="173787">
                  <c:v>-2.8497999999999999E-2</c:v>
                </c:pt>
                <c:pt idx="173788">
                  <c:v>-2.89378E-2</c:v>
                </c:pt>
                <c:pt idx="173789">
                  <c:v>-2.9354700000000001E-2</c:v>
                </c:pt>
                <c:pt idx="173790">
                  <c:v>-2.9748299999999998E-2</c:v>
                </c:pt>
                <c:pt idx="173791">
                  <c:v>-3.0118099999999998E-2</c:v>
                </c:pt>
                <c:pt idx="173792">
                  <c:v>-3.0463400000000002E-2</c:v>
                </c:pt>
                <c:pt idx="173793">
                  <c:v>-3.07838E-2</c:v>
                </c:pt>
                <c:pt idx="173794">
                  <c:v>-3.10788E-2</c:v>
                </c:pt>
                <c:pt idx="173795">
                  <c:v>-3.1348000000000001E-2</c:v>
                </c:pt>
                <c:pt idx="173796">
                  <c:v>-3.1590800000000002E-2</c:v>
                </c:pt>
                <c:pt idx="173797">
                  <c:v>-3.1806899999999999E-2</c:v>
                </c:pt>
                <c:pt idx="173798">
                  <c:v>-3.1995900000000001E-2</c:v>
                </c:pt>
                <c:pt idx="173799">
                  <c:v>-3.2157499999999999E-2</c:v>
                </c:pt>
                <c:pt idx="173800">
                  <c:v>-3.2291199999999999E-2</c:v>
                </c:pt>
                <c:pt idx="173801">
                  <c:v>-3.2396899999999999E-2</c:v>
                </c:pt>
                <c:pt idx="173802">
                  <c:v>-3.2474200000000002E-2</c:v>
                </c:pt>
                <c:pt idx="173803">
                  <c:v>-3.2522799999999998E-2</c:v>
                </c:pt>
                <c:pt idx="173804">
                  <c:v>-3.2542599999999998E-2</c:v>
                </c:pt>
                <c:pt idx="173805">
                  <c:v>-3.2533399999999997E-2</c:v>
                </c:pt>
                <c:pt idx="173806">
                  <c:v>-3.2495000000000003E-2</c:v>
                </c:pt>
                <c:pt idx="173807">
                  <c:v>-3.2427299999999999E-2</c:v>
                </c:pt>
                <c:pt idx="173808">
                  <c:v>-3.2330299999999999E-2</c:v>
                </c:pt>
                <c:pt idx="173809">
                  <c:v>-3.2203700000000002E-2</c:v>
                </c:pt>
                <c:pt idx="173810">
                  <c:v>-3.2047699999999998E-2</c:v>
                </c:pt>
                <c:pt idx="173811">
                  <c:v>-3.18622E-2</c:v>
                </c:pt>
                <c:pt idx="173812">
                  <c:v>-3.1647300000000003E-2</c:v>
                </c:pt>
                <c:pt idx="173813">
                  <c:v>-3.1403E-2</c:v>
                </c:pt>
                <c:pt idx="173814">
                  <c:v>-3.1129400000000002E-2</c:v>
                </c:pt>
                <c:pt idx="173815">
                  <c:v>-3.0826699999999999E-2</c:v>
                </c:pt>
                <c:pt idx="173816">
                  <c:v>-3.0495100000000001E-2</c:v>
                </c:pt>
                <c:pt idx="173817">
                  <c:v>-3.01347E-2</c:v>
                </c:pt>
                <c:pt idx="173818">
                  <c:v>-2.97457E-2</c:v>
                </c:pt>
                <c:pt idx="173819">
                  <c:v>-2.93286E-2</c:v>
                </c:pt>
                <c:pt idx="173820">
                  <c:v>-2.8883499999999999E-2</c:v>
                </c:pt>
                <c:pt idx="173821">
                  <c:v>-2.84108E-2</c:v>
                </c:pt>
                <c:pt idx="173822">
                  <c:v>-2.7910799999999999E-2</c:v>
                </c:pt>
                <c:pt idx="173823">
                  <c:v>-2.7383999999999999E-2</c:v>
                </c:pt>
                <c:pt idx="173824">
                  <c:v>-2.6830900000000001E-2</c:v>
                </c:pt>
                <c:pt idx="173825">
                  <c:v>-2.6251699999999999E-2</c:v>
                </c:pt>
                <c:pt idx="173826">
                  <c:v>-2.5647199999999998E-2</c:v>
                </c:pt>
                <c:pt idx="173827">
                  <c:v>-2.50177E-2</c:v>
                </c:pt>
                <c:pt idx="173828">
                  <c:v>-2.4363800000000001E-2</c:v>
                </c:pt>
                <c:pt idx="173829">
                  <c:v>-2.3686200000000001E-2</c:v>
                </c:pt>
                <c:pt idx="173830">
                  <c:v>-2.29854E-2</c:v>
                </c:pt>
                <c:pt idx="173831">
                  <c:v>-2.22621E-2</c:v>
                </c:pt>
                <c:pt idx="173832">
                  <c:v>-2.1517000000000001E-2</c:v>
                </c:pt>
                <c:pt idx="173833">
                  <c:v>-2.0750600000000001E-2</c:v>
                </c:pt>
                <c:pt idx="173834">
                  <c:v>-1.99639E-2</c:v>
                </c:pt>
                <c:pt idx="173835">
                  <c:v>-1.9157500000000001E-2</c:v>
                </c:pt>
                <c:pt idx="173836">
                  <c:v>-1.83322E-2</c:v>
                </c:pt>
                <c:pt idx="173837">
                  <c:v>-1.7488799999999999E-2</c:v>
                </c:pt>
                <c:pt idx="173838">
                  <c:v>-1.66281E-2</c:v>
                </c:pt>
                <c:pt idx="173839">
                  <c:v>-1.5751000000000001E-2</c:v>
                </c:pt>
                <c:pt idx="173840">
                  <c:v>-1.48582E-2</c:v>
                </c:pt>
                <c:pt idx="173841">
                  <c:v>-1.3950799999999999E-2</c:v>
                </c:pt>
                <c:pt idx="173842">
                  <c:v>-1.3029600000000001E-2</c:v>
                </c:pt>
                <c:pt idx="173843">
                  <c:v>-1.20955E-2</c:v>
                </c:pt>
                <c:pt idx="173844">
                  <c:v>-1.11495E-2</c:v>
                </c:pt>
                <c:pt idx="173845">
                  <c:v>-1.01925E-2</c:v>
                </c:pt>
                <c:pt idx="173846" formatCode="0.00E+00">
                  <c:v>-9.2254199999999998E-3</c:v>
                </c:pt>
                <c:pt idx="173847" formatCode="0.00E+00">
                  <c:v>-8.2493299999999992E-3</c:v>
                </c:pt>
                <c:pt idx="173848" formatCode="0.00E+00">
                  <c:v>-7.2651800000000004E-3</c:v>
                </c:pt>
                <c:pt idx="173849" formatCode="0.00E+00">
                  <c:v>-6.2739700000000002E-3</c:v>
                </c:pt>
                <c:pt idx="173850" formatCode="0.00E+00">
                  <c:v>-5.2767200000000004E-3</c:v>
                </c:pt>
                <c:pt idx="173851" formatCode="0.00E+00">
                  <c:v>-4.27444E-3</c:v>
                </c:pt>
                <c:pt idx="173852" formatCode="0.00E+00">
                  <c:v>-3.26815E-3</c:v>
                </c:pt>
                <c:pt idx="173853" formatCode="0.00E+00">
                  <c:v>-2.2588999999999999E-3</c:v>
                </c:pt>
                <c:pt idx="173854" formatCode="0.00E+00">
                  <c:v>-1.24771E-3</c:v>
                </c:pt>
                <c:pt idx="173855" formatCode="0.00E+00">
                  <c:v>-2.35632E-4</c:v>
                </c:pt>
                <c:pt idx="173856" formatCode="0.00E+00">
                  <c:v>7.7630600000000004E-4</c:v>
                </c:pt>
                <c:pt idx="173857" formatCode="0.00E+00">
                  <c:v>1.78706E-3</c:v>
                </c:pt>
                <c:pt idx="173858" formatCode="0.00E+00">
                  <c:v>2.7955800000000002E-3</c:v>
                </c:pt>
                <c:pt idx="173859" formatCode="0.00E+00">
                  <c:v>3.8008400000000002E-3</c:v>
                </c:pt>
                <c:pt idx="173860" formatCode="0.00E+00">
                  <c:v>4.8018000000000002E-3</c:v>
                </c:pt>
                <c:pt idx="173861" formatCode="0.00E+00">
                  <c:v>5.7974400000000001E-3</c:v>
                </c:pt>
                <c:pt idx="173862" formatCode="0.00E+00">
                  <c:v>6.7867099999999996E-3</c:v>
                </c:pt>
                <c:pt idx="173863" formatCode="0.00E+00">
                  <c:v>7.7686200000000004E-3</c:v>
                </c:pt>
                <c:pt idx="173864" formatCode="0.00E+00">
                  <c:v>8.7421400000000007E-3</c:v>
                </c:pt>
                <c:pt idx="173865" formatCode="0.00E+00">
                  <c:v>9.7062899999999994E-3</c:v>
                </c:pt>
                <c:pt idx="173866">
                  <c:v>1.06601E-2</c:v>
                </c:pt>
                <c:pt idx="173867">
                  <c:v>1.16025E-2</c:v>
                </c:pt>
                <c:pt idx="173868">
                  <c:v>1.25326E-2</c:v>
                </c:pt>
                <c:pt idx="173869">
                  <c:v>1.34495E-2</c:v>
                </c:pt>
                <c:pt idx="173870">
                  <c:v>1.4352200000000001E-2</c:v>
                </c:pt>
                <c:pt idx="173871">
                  <c:v>1.52398E-2</c:v>
                </c:pt>
                <c:pt idx="173872">
                  <c:v>1.6111400000000001E-2</c:v>
                </c:pt>
                <c:pt idx="173873">
                  <c:v>1.6966100000000001E-2</c:v>
                </c:pt>
                <c:pt idx="173874">
                  <c:v>1.7803099999999999E-2</c:v>
                </c:pt>
                <c:pt idx="173875">
                  <c:v>1.8621599999999999E-2</c:v>
                </c:pt>
                <c:pt idx="173876">
                  <c:v>1.94206E-2</c:v>
                </c:pt>
                <c:pt idx="173877">
                  <c:v>2.0199499999999999E-2</c:v>
                </c:pt>
                <c:pt idx="173878">
                  <c:v>2.09575E-2</c:v>
                </c:pt>
                <c:pt idx="173879">
                  <c:v>2.1693799999999999E-2</c:v>
                </c:pt>
                <c:pt idx="173880">
                  <c:v>2.2407699999999999E-2</c:v>
                </c:pt>
                <c:pt idx="173881">
                  <c:v>2.3098500000000001E-2</c:v>
                </c:pt>
                <c:pt idx="173882">
                  <c:v>2.3765600000000001E-2</c:v>
                </c:pt>
                <c:pt idx="173883">
                  <c:v>2.4408300000000001E-2</c:v>
                </c:pt>
                <c:pt idx="173884">
                  <c:v>2.5026099999999999E-2</c:v>
                </c:pt>
                <c:pt idx="173885">
                  <c:v>2.56183E-2</c:v>
                </c:pt>
                <c:pt idx="173886">
                  <c:v>2.6184499999999999E-2</c:v>
                </c:pt>
                <c:pt idx="173887">
                  <c:v>2.6724100000000001E-2</c:v>
                </c:pt>
                <c:pt idx="173888">
                  <c:v>2.72366E-2</c:v>
                </c:pt>
                <c:pt idx="173889">
                  <c:v>2.7721599999999999E-2</c:v>
                </c:pt>
                <c:pt idx="173890">
                  <c:v>2.8178700000000001E-2</c:v>
                </c:pt>
                <c:pt idx="173891">
                  <c:v>2.8607500000000001E-2</c:v>
                </c:pt>
                <c:pt idx="173892">
                  <c:v>2.9007600000000001E-2</c:v>
                </c:pt>
                <c:pt idx="173893">
                  <c:v>2.93788E-2</c:v>
                </c:pt>
                <c:pt idx="173894">
                  <c:v>2.9720799999999999E-2</c:v>
                </c:pt>
                <c:pt idx="173895">
                  <c:v>3.0033299999999999E-2</c:v>
                </c:pt>
                <c:pt idx="173896">
                  <c:v>3.0316099999999999E-2</c:v>
                </c:pt>
                <c:pt idx="173897">
                  <c:v>3.0568999999999999E-2</c:v>
                </c:pt>
                <c:pt idx="173898">
                  <c:v>3.0792E-2</c:v>
                </c:pt>
                <c:pt idx="173899">
                  <c:v>3.0984899999999999E-2</c:v>
                </c:pt>
                <c:pt idx="173900">
                  <c:v>3.1147600000000001E-2</c:v>
                </c:pt>
                <c:pt idx="173901">
                  <c:v>3.1280099999999998E-2</c:v>
                </c:pt>
                <c:pt idx="173902">
                  <c:v>3.1382399999999998E-2</c:v>
                </c:pt>
                <c:pt idx="173903">
                  <c:v>3.1454599999999999E-2</c:v>
                </c:pt>
                <c:pt idx="173904">
                  <c:v>3.14966E-2</c:v>
                </c:pt>
                <c:pt idx="173905">
                  <c:v>3.1508700000000001E-2</c:v>
                </c:pt>
                <c:pt idx="173906">
                  <c:v>3.1490900000000002E-2</c:v>
                </c:pt>
                <c:pt idx="173907">
                  <c:v>3.1443499999999999E-2</c:v>
                </c:pt>
                <c:pt idx="173908">
                  <c:v>3.1366600000000001E-2</c:v>
                </c:pt>
                <c:pt idx="173909">
                  <c:v>3.1260499999999997E-2</c:v>
                </c:pt>
                <c:pt idx="173910">
                  <c:v>3.1125400000000001E-2</c:v>
                </c:pt>
                <c:pt idx="173911">
                  <c:v>3.0961599999999999E-2</c:v>
                </c:pt>
                <c:pt idx="173912">
                  <c:v>3.0769600000000001E-2</c:v>
                </c:pt>
                <c:pt idx="173913">
                  <c:v>3.05495E-2</c:v>
                </c:pt>
                <c:pt idx="173914">
                  <c:v>3.03019E-2</c:v>
                </c:pt>
                <c:pt idx="173915">
                  <c:v>3.00272E-2</c:v>
                </c:pt>
                <c:pt idx="173916">
                  <c:v>2.97258E-2</c:v>
                </c:pt>
                <c:pt idx="173917">
                  <c:v>2.93981E-2</c:v>
                </c:pt>
                <c:pt idx="173918">
                  <c:v>2.9044799999999999E-2</c:v>
                </c:pt>
                <c:pt idx="173919">
                  <c:v>2.8666299999999999E-2</c:v>
                </c:pt>
                <c:pt idx="173920">
                  <c:v>2.8263199999999999E-2</c:v>
                </c:pt>
                <c:pt idx="173921">
                  <c:v>2.7836E-2</c:v>
                </c:pt>
                <c:pt idx="173922">
                  <c:v>2.7385400000000001E-2</c:v>
                </c:pt>
                <c:pt idx="173923">
                  <c:v>2.6912100000000001E-2</c:v>
                </c:pt>
                <c:pt idx="173924">
                  <c:v>2.6416499999999999E-2</c:v>
                </c:pt>
                <c:pt idx="173925">
                  <c:v>2.5899599999999998E-2</c:v>
                </c:pt>
                <c:pt idx="173926">
                  <c:v>2.53618E-2</c:v>
                </c:pt>
                <c:pt idx="173927">
                  <c:v>2.48039E-2</c:v>
                </c:pt>
                <c:pt idx="173928">
                  <c:v>2.42268E-2</c:v>
                </c:pt>
                <c:pt idx="173929">
                  <c:v>2.3630999999999999E-2</c:v>
                </c:pt>
                <c:pt idx="173930">
                  <c:v>2.30174E-2</c:v>
                </c:pt>
                <c:pt idx="173931">
                  <c:v>2.2386699999999999E-2</c:v>
                </c:pt>
                <c:pt idx="173932">
                  <c:v>2.1739700000000001E-2</c:v>
                </c:pt>
                <c:pt idx="173933">
                  <c:v>2.10773E-2</c:v>
                </c:pt>
                <c:pt idx="173934">
                  <c:v>2.0400100000000001E-2</c:v>
                </c:pt>
                <c:pt idx="173935">
                  <c:v>1.97092E-2</c:v>
                </c:pt>
                <c:pt idx="173936">
                  <c:v>1.90052E-2</c:v>
                </c:pt>
                <c:pt idx="173937">
                  <c:v>1.8289E-2</c:v>
                </c:pt>
                <c:pt idx="173938">
                  <c:v>1.7561500000000001E-2</c:v>
                </c:pt>
                <c:pt idx="173939">
                  <c:v>1.6823500000000002E-2</c:v>
                </c:pt>
                <c:pt idx="173940">
                  <c:v>1.6075800000000001E-2</c:v>
                </c:pt>
                <c:pt idx="173941">
                  <c:v>1.5319299999999999E-2</c:v>
                </c:pt>
                <c:pt idx="173942">
                  <c:v>1.4555E-2</c:v>
                </c:pt>
                <c:pt idx="173943">
                  <c:v>1.3783500000000001E-2</c:v>
                </c:pt>
                <c:pt idx="173944">
                  <c:v>1.30058E-2</c:v>
                </c:pt>
                <c:pt idx="173945">
                  <c:v>1.2222800000000001E-2</c:v>
                </c:pt>
                <c:pt idx="173946">
                  <c:v>1.14352E-2</c:v>
                </c:pt>
                <c:pt idx="173947">
                  <c:v>1.06439E-2</c:v>
                </c:pt>
                <c:pt idx="173948" formatCode="0.00E+00">
                  <c:v>9.84989E-3</c:v>
                </c:pt>
                <c:pt idx="173949" formatCode="0.00E+00">
                  <c:v>9.0538500000000004E-3</c:v>
                </c:pt>
                <c:pt idx="173950" formatCode="0.00E+00">
                  <c:v>8.2566400000000009E-3</c:v>
                </c:pt>
                <c:pt idx="173951" formatCode="0.00E+00">
                  <c:v>7.4591099999999997E-3</c:v>
                </c:pt>
                <c:pt idx="173952" formatCode="0.00E+00">
                  <c:v>6.6620500000000001E-3</c:v>
                </c:pt>
                <c:pt idx="173953" formatCode="0.00E+00">
                  <c:v>5.8662699999999998E-3</c:v>
                </c:pt>
                <c:pt idx="173954" formatCode="0.00E+00">
                  <c:v>5.0725700000000002E-3</c:v>
                </c:pt>
                <c:pt idx="173955" formatCode="0.00E+00">
                  <c:v>4.2817200000000001E-3</c:v>
                </c:pt>
                <c:pt idx="173956" formatCode="0.00E+00">
                  <c:v>3.4944899999999998E-3</c:v>
                </c:pt>
                <c:pt idx="173957" formatCode="0.00E+00">
                  <c:v>2.71163E-3</c:v>
                </c:pt>
                <c:pt idx="173958" formatCode="0.00E+00">
                  <c:v>1.93388E-3</c:v>
                </c:pt>
                <c:pt idx="173959" formatCode="0.00E+00">
                  <c:v>1.16197E-3</c:v>
                </c:pt>
                <c:pt idx="173960" formatCode="0.00E+00">
                  <c:v>3.9660599999999998E-4</c:v>
                </c:pt>
                <c:pt idx="173961" formatCode="0.00E+00">
                  <c:v>-3.6152800000000001E-4</c:v>
                </c:pt>
                <c:pt idx="173962" formatCode="0.00E+00">
                  <c:v>-1.11176E-3</c:v>
                </c:pt>
                <c:pt idx="173963" formatCode="0.00E+00">
                  <c:v>-1.8534199999999999E-3</c:v>
                </c:pt>
                <c:pt idx="173964" formatCode="0.00E+00">
                  <c:v>-2.58589E-3</c:v>
                </c:pt>
                <c:pt idx="173965" formatCode="0.00E+00">
                  <c:v>-3.3085499999999999E-3</c:v>
                </c:pt>
                <c:pt idx="173966" formatCode="0.00E+00">
                  <c:v>-4.0207999999999997E-3</c:v>
                </c:pt>
                <c:pt idx="173967" formatCode="0.00E+00">
                  <c:v>-4.7220600000000001E-3</c:v>
                </c:pt>
                <c:pt idx="173968" formatCode="0.00E+00">
                  <c:v>-5.4117899999999997E-3</c:v>
                </c:pt>
                <c:pt idx="173969" formatCode="0.00E+00">
                  <c:v>-6.0894499999999997E-3</c:v>
                </c:pt>
                <c:pt idx="173970" formatCode="0.00E+00">
                  <c:v>-6.75452E-3</c:v>
                </c:pt>
                <c:pt idx="173971" formatCode="0.00E+00">
                  <c:v>-7.4065299999999997E-3</c:v>
                </c:pt>
                <c:pt idx="173972" formatCode="0.00E+00">
                  <c:v>-8.04501E-3</c:v>
                </c:pt>
                <c:pt idx="173973" formatCode="0.00E+00">
                  <c:v>-8.6695100000000001E-3</c:v>
                </c:pt>
                <c:pt idx="173974" formatCode="0.00E+00">
                  <c:v>-9.2796100000000006E-3</c:v>
                </c:pt>
                <c:pt idx="173975" formatCode="0.00E+00">
                  <c:v>-9.8749300000000005E-3</c:v>
                </c:pt>
                <c:pt idx="173976">
                  <c:v>-1.04551E-2</c:v>
                </c:pt>
                <c:pt idx="173977">
                  <c:v>-1.10197E-2</c:v>
                </c:pt>
                <c:pt idx="173978">
                  <c:v>-1.1568500000000001E-2</c:v>
                </c:pt>
                <c:pt idx="173979">
                  <c:v>-1.2101199999999999E-2</c:v>
                </c:pt>
                <c:pt idx="173980">
                  <c:v>-1.26175E-2</c:v>
                </c:pt>
                <c:pt idx="173981">
                  <c:v>-1.31171E-2</c:v>
                </c:pt>
                <c:pt idx="173982">
                  <c:v>-1.35999E-2</c:v>
                </c:pt>
                <c:pt idx="173983">
                  <c:v>-1.40655E-2</c:v>
                </c:pt>
                <c:pt idx="173984">
                  <c:v>-1.45139E-2</c:v>
                </c:pt>
                <c:pt idx="173985">
                  <c:v>-1.4944900000000001E-2</c:v>
                </c:pt>
                <c:pt idx="173986">
                  <c:v>-1.53583E-2</c:v>
                </c:pt>
                <c:pt idx="173987">
                  <c:v>-1.5754000000000001E-2</c:v>
                </c:pt>
                <c:pt idx="173988">
                  <c:v>-1.6132000000000001E-2</c:v>
                </c:pt>
                <c:pt idx="173989">
                  <c:v>-1.6492199999999999E-2</c:v>
                </c:pt>
                <c:pt idx="173990">
                  <c:v>-1.6834499999999999E-2</c:v>
                </c:pt>
                <c:pt idx="173991">
                  <c:v>-1.7159000000000001E-2</c:v>
                </c:pt>
                <c:pt idx="173992">
                  <c:v>-1.7465600000000001E-2</c:v>
                </c:pt>
                <c:pt idx="173993">
                  <c:v>-1.77544E-2</c:v>
                </c:pt>
                <c:pt idx="173994">
                  <c:v>-1.8025300000000001E-2</c:v>
                </c:pt>
                <c:pt idx="173995">
                  <c:v>-1.82785E-2</c:v>
                </c:pt>
                <c:pt idx="173996">
                  <c:v>-1.8514099999999999E-2</c:v>
                </c:pt>
                <c:pt idx="173997">
                  <c:v>-1.8732200000000001E-2</c:v>
                </c:pt>
                <c:pt idx="173998">
                  <c:v>-1.89328E-2</c:v>
                </c:pt>
                <c:pt idx="173999">
                  <c:v>-1.91161E-2</c:v>
                </c:pt>
                <c:pt idx="174000">
                  <c:v>-1.9282299999999999E-2</c:v>
                </c:pt>
                <c:pt idx="174001">
                  <c:v>-1.94316E-2</c:v>
                </c:pt>
                <c:pt idx="174002">
                  <c:v>-1.9564100000000001E-2</c:v>
                </c:pt>
                <c:pt idx="174003">
                  <c:v>-1.9680099999999999E-2</c:v>
                </c:pt>
                <c:pt idx="174004">
                  <c:v>-1.9779700000000001E-2</c:v>
                </c:pt>
                <c:pt idx="174005">
                  <c:v>-1.9863200000000001E-2</c:v>
                </c:pt>
                <c:pt idx="174006">
                  <c:v>-1.9930900000000001E-2</c:v>
                </c:pt>
                <c:pt idx="174007">
                  <c:v>-1.99831E-2</c:v>
                </c:pt>
                <c:pt idx="174008">
                  <c:v>-2.00199E-2</c:v>
                </c:pt>
                <c:pt idx="174009">
                  <c:v>-2.0041699999999999E-2</c:v>
                </c:pt>
                <c:pt idx="174010">
                  <c:v>-2.0048799999999999E-2</c:v>
                </c:pt>
                <c:pt idx="174011">
                  <c:v>-2.00415E-2</c:v>
                </c:pt>
                <c:pt idx="174012">
                  <c:v>-2.002E-2</c:v>
                </c:pt>
                <c:pt idx="174013">
                  <c:v>-1.99848E-2</c:v>
                </c:pt>
                <c:pt idx="174014">
                  <c:v>-1.9936099999999998E-2</c:v>
                </c:pt>
                <c:pt idx="174015">
                  <c:v>-1.98744E-2</c:v>
                </c:pt>
                <c:pt idx="174016">
                  <c:v>-1.9799899999999999E-2</c:v>
                </c:pt>
                <c:pt idx="174017">
                  <c:v>-1.9712899999999998E-2</c:v>
                </c:pt>
                <c:pt idx="174018">
                  <c:v>-1.96139E-2</c:v>
                </c:pt>
                <c:pt idx="174019">
                  <c:v>-1.9503199999999998E-2</c:v>
                </c:pt>
                <c:pt idx="174020">
                  <c:v>-1.9381099999999998E-2</c:v>
                </c:pt>
                <c:pt idx="174021">
                  <c:v>-1.9248100000000001E-2</c:v>
                </c:pt>
                <c:pt idx="174022">
                  <c:v>-1.9104400000000001E-2</c:v>
                </c:pt>
                <c:pt idx="174023">
                  <c:v>-1.8950499999999999E-2</c:v>
                </c:pt>
                <c:pt idx="174024">
                  <c:v>-1.87867E-2</c:v>
                </c:pt>
                <c:pt idx="174025">
                  <c:v>-1.8613399999999999E-2</c:v>
                </c:pt>
                <c:pt idx="174026">
                  <c:v>-1.84309E-2</c:v>
                </c:pt>
                <c:pt idx="174027">
                  <c:v>-1.8239600000000002E-2</c:v>
                </c:pt>
                <c:pt idx="174028">
                  <c:v>-1.8039900000000001E-2</c:v>
                </c:pt>
                <c:pt idx="174029">
                  <c:v>-1.7832199999999999E-2</c:v>
                </c:pt>
                <c:pt idx="174030">
                  <c:v>-1.76166E-2</c:v>
                </c:pt>
                <c:pt idx="174031">
                  <c:v>-1.7393800000000001E-2</c:v>
                </c:pt>
                <c:pt idx="174032">
                  <c:v>-1.7163899999999999E-2</c:v>
                </c:pt>
                <c:pt idx="174033">
                  <c:v>-1.69272E-2</c:v>
                </c:pt>
                <c:pt idx="174034">
                  <c:v>-1.6684299999999999E-2</c:v>
                </c:pt>
                <c:pt idx="174035">
                  <c:v>-1.64353E-2</c:v>
                </c:pt>
                <c:pt idx="174036">
                  <c:v>-1.61806E-2</c:v>
                </c:pt>
                <c:pt idx="174037">
                  <c:v>-1.5920500000000001E-2</c:v>
                </c:pt>
                <c:pt idx="174038">
                  <c:v>-1.56553E-2</c:v>
                </c:pt>
                <c:pt idx="174039">
                  <c:v>-1.5385299999999999E-2</c:v>
                </c:pt>
                <c:pt idx="174040">
                  <c:v>-1.5110800000000001E-2</c:v>
                </c:pt>
                <c:pt idx="174041">
                  <c:v>-1.4832E-2</c:v>
                </c:pt>
                <c:pt idx="174042">
                  <c:v>-1.4549400000000001E-2</c:v>
                </c:pt>
                <c:pt idx="174043">
                  <c:v>-1.4263E-2</c:v>
                </c:pt>
                <c:pt idx="174044">
                  <c:v>-1.39732E-2</c:v>
                </c:pt>
                <c:pt idx="174045">
                  <c:v>-1.36802E-2</c:v>
                </c:pt>
                <c:pt idx="174046">
                  <c:v>-1.3384200000000001E-2</c:v>
                </c:pt>
                <c:pt idx="174047">
                  <c:v>-1.30855E-2</c:v>
                </c:pt>
                <c:pt idx="174048">
                  <c:v>-1.27843E-2</c:v>
                </c:pt>
                <c:pt idx="174049">
                  <c:v>-1.2480700000000001E-2</c:v>
                </c:pt>
                <c:pt idx="174050">
                  <c:v>-1.2175099999999999E-2</c:v>
                </c:pt>
                <c:pt idx="174051">
                  <c:v>-1.18674E-2</c:v>
                </c:pt>
                <c:pt idx="174052">
                  <c:v>-1.1558000000000001E-2</c:v>
                </c:pt>
                <c:pt idx="174053">
                  <c:v>-1.1247E-2</c:v>
                </c:pt>
                <c:pt idx="174054">
                  <c:v>-1.09345E-2</c:v>
                </c:pt>
                <c:pt idx="174055">
                  <c:v>-1.06208E-2</c:v>
                </c:pt>
                <c:pt idx="174056">
                  <c:v>-1.03058E-2</c:v>
                </c:pt>
                <c:pt idx="174057" formatCode="0.00E+00">
                  <c:v>-9.9897100000000006E-3</c:v>
                </c:pt>
                <c:pt idx="174058" formatCode="0.00E+00">
                  <c:v>-9.6726899999999994E-3</c:v>
                </c:pt>
                <c:pt idx="174059" formatCode="0.00E+00">
                  <c:v>-9.3548199999999998E-3</c:v>
                </c:pt>
                <c:pt idx="174060" formatCode="0.00E+00">
                  <c:v>-9.0361699999999996E-3</c:v>
                </c:pt>
                <c:pt idx="174061" formatCode="0.00E+00">
                  <c:v>-8.71684E-3</c:v>
                </c:pt>
                <c:pt idx="174062" formatCode="0.00E+00">
                  <c:v>-8.3969000000000005E-3</c:v>
                </c:pt>
                <c:pt idx="174063" formatCode="0.00E+00">
                  <c:v>-8.0764099999999991E-3</c:v>
                </c:pt>
                <c:pt idx="174064" formatCode="0.00E+00">
                  <c:v>-7.7554299999999998E-3</c:v>
                </c:pt>
                <c:pt idx="174065" formatCode="0.00E+00">
                  <c:v>-7.4339999999999996E-3</c:v>
                </c:pt>
                <c:pt idx="174066" formatCode="0.00E+00">
                  <c:v>-7.1121700000000001E-3</c:v>
                </c:pt>
                <c:pt idx="174067" formatCode="0.00E+00">
                  <c:v>-6.7899700000000002E-3</c:v>
                </c:pt>
                <c:pt idx="174068" formatCode="0.00E+00">
                  <c:v>-6.4674099999999998E-3</c:v>
                </c:pt>
                <c:pt idx="174069" formatCode="0.00E+00">
                  <c:v>-6.1445299999999996E-3</c:v>
                </c:pt>
                <c:pt idx="174070" formatCode="0.00E+00">
                  <c:v>-5.8213199999999996E-3</c:v>
                </c:pt>
                <c:pt idx="174071" formatCode="0.00E+00">
                  <c:v>-5.4978099999999997E-3</c:v>
                </c:pt>
                <c:pt idx="174072" formatCode="0.00E+00">
                  <c:v>-5.1739799999999999E-3</c:v>
                </c:pt>
                <c:pt idx="174073" formatCode="0.00E+00">
                  <c:v>-4.8498300000000003E-3</c:v>
                </c:pt>
                <c:pt idx="174074" formatCode="0.00E+00">
                  <c:v>-4.52536E-3</c:v>
                </c:pt>
                <c:pt idx="174075" formatCode="0.00E+00">
                  <c:v>-4.2005499999999999E-3</c:v>
                </c:pt>
                <c:pt idx="174076" formatCode="0.00E+00">
                  <c:v>-3.8753799999999999E-3</c:v>
                </c:pt>
                <c:pt idx="174077" formatCode="0.00E+00">
                  <c:v>-3.5498399999999999E-3</c:v>
                </c:pt>
                <c:pt idx="174078" formatCode="0.00E+00">
                  <c:v>-3.2239E-3</c:v>
                </c:pt>
                <c:pt idx="174079" formatCode="0.00E+00">
                  <c:v>-2.8975300000000002E-3</c:v>
                </c:pt>
                <c:pt idx="174080" formatCode="0.00E+00">
                  <c:v>-2.5707099999999999E-3</c:v>
                </c:pt>
                <c:pt idx="174081" formatCode="0.00E+00">
                  <c:v>-2.2434199999999999E-3</c:v>
                </c:pt>
                <c:pt idx="174082" formatCode="0.00E+00">
                  <c:v>-1.91562E-3</c:v>
                </c:pt>
                <c:pt idx="174083" formatCode="0.00E+00">
                  <c:v>-1.5872799999999999E-3</c:v>
                </c:pt>
                <c:pt idx="174084" formatCode="0.00E+00">
                  <c:v>-1.2583799999999999E-3</c:v>
                </c:pt>
                <c:pt idx="174085" formatCode="0.00E+00">
                  <c:v>-9.2889600000000002E-4</c:v>
                </c:pt>
                <c:pt idx="174086" formatCode="0.00E+00">
                  <c:v>-5.9879300000000002E-4</c:v>
                </c:pt>
                <c:pt idx="174087" formatCode="0.00E+00">
                  <c:v>-2.6805200000000001E-4</c:v>
                </c:pt>
                <c:pt idx="174088" formatCode="0.00E+00">
                  <c:v>6.33491E-5</c:v>
                </c:pt>
                <c:pt idx="174089" formatCode="0.00E+00">
                  <c:v>3.9542800000000002E-4</c:v>
                </c:pt>
                <c:pt idx="174090" formatCode="0.00E+00">
                  <c:v>7.28198E-4</c:v>
                </c:pt>
                <c:pt idx="174091" formatCode="0.00E+00">
                  <c:v>1.06167E-3</c:v>
                </c:pt>
                <c:pt idx="174092" formatCode="0.00E+00">
                  <c:v>1.3958600000000001E-3</c:v>
                </c:pt>
                <c:pt idx="174093" formatCode="0.00E+00">
                  <c:v>1.7307500000000001E-3</c:v>
                </c:pt>
                <c:pt idx="174094" formatCode="0.00E+00">
                  <c:v>2.0663499999999998E-3</c:v>
                </c:pt>
                <c:pt idx="174095" formatCode="0.00E+00">
                  <c:v>2.40266E-3</c:v>
                </c:pt>
                <c:pt idx="174096" formatCode="0.00E+00">
                  <c:v>2.7396399999999998E-3</c:v>
                </c:pt>
                <c:pt idx="174097" formatCode="0.00E+00">
                  <c:v>3.0772899999999999E-3</c:v>
                </c:pt>
                <c:pt idx="174098" formatCode="0.00E+00">
                  <c:v>3.4155700000000002E-3</c:v>
                </c:pt>
                <c:pt idx="174099" formatCode="0.00E+00">
                  <c:v>3.7544399999999999E-3</c:v>
                </c:pt>
                <c:pt idx="174100" formatCode="0.00E+00">
                  <c:v>4.0938700000000003E-3</c:v>
                </c:pt>
                <c:pt idx="174101" formatCode="0.00E+00">
                  <c:v>4.4337999999999999E-3</c:v>
                </c:pt>
                <c:pt idx="174102" formatCode="0.00E+00">
                  <c:v>4.7741700000000003E-3</c:v>
                </c:pt>
                <c:pt idx="174103" formatCode="0.00E+00">
                  <c:v>5.1149100000000003E-3</c:v>
                </c:pt>
                <c:pt idx="174104" formatCode="0.00E+00">
                  <c:v>5.4559600000000001E-3</c:v>
                </c:pt>
                <c:pt idx="174105" formatCode="0.00E+00">
                  <c:v>5.7972099999999997E-3</c:v>
                </c:pt>
                <c:pt idx="174106" formatCode="0.00E+00">
                  <c:v>6.1385800000000003E-3</c:v>
                </c:pt>
                <c:pt idx="174107" formatCode="0.00E+00">
                  <c:v>6.4799499999999999E-3</c:v>
                </c:pt>
                <c:pt idx="174108" formatCode="0.00E+00">
                  <c:v>6.8212300000000002E-3</c:v>
                </c:pt>
                <c:pt idx="174109" formatCode="0.00E+00">
                  <c:v>7.16228E-3</c:v>
                </c:pt>
                <c:pt idx="174110" formatCode="0.00E+00">
                  <c:v>7.5029700000000003E-3</c:v>
                </c:pt>
                <c:pt idx="174111" formatCode="0.00E+00">
                  <c:v>7.8431500000000001E-3</c:v>
                </c:pt>
                <c:pt idx="174112" formatCode="0.00E+00">
                  <c:v>8.1826799999999995E-3</c:v>
                </c:pt>
                <c:pt idx="174113" formatCode="0.00E+00">
                  <c:v>8.5213800000000003E-3</c:v>
                </c:pt>
                <c:pt idx="174114" formatCode="0.00E+00">
                  <c:v>8.8591E-3</c:v>
                </c:pt>
                <c:pt idx="174115" formatCode="0.00E+00">
                  <c:v>9.1956299999999998E-3</c:v>
                </c:pt>
                <c:pt idx="174116" formatCode="0.00E+00">
                  <c:v>9.5308000000000007E-3</c:v>
                </c:pt>
                <c:pt idx="174117" formatCode="0.00E+00">
                  <c:v>9.8643900000000007E-3</c:v>
                </c:pt>
                <c:pt idx="174118">
                  <c:v>1.0196200000000001E-2</c:v>
                </c:pt>
                <c:pt idx="174119">
                  <c:v>1.0526000000000001E-2</c:v>
                </c:pt>
                <c:pt idx="174120">
                  <c:v>1.08535E-2</c:v>
                </c:pt>
                <c:pt idx="174121">
                  <c:v>1.11786E-2</c:v>
                </c:pt>
                <c:pt idx="174122">
                  <c:v>1.1501000000000001E-2</c:v>
                </c:pt>
                <c:pt idx="174123">
                  <c:v>1.1820300000000001E-2</c:v>
                </c:pt>
                <c:pt idx="174124">
                  <c:v>1.21364E-2</c:v>
                </c:pt>
                <c:pt idx="174125">
                  <c:v>1.2448900000000001E-2</c:v>
                </c:pt>
                <c:pt idx="174126">
                  <c:v>1.27577E-2</c:v>
                </c:pt>
                <c:pt idx="174127">
                  <c:v>1.3062300000000001E-2</c:v>
                </c:pt>
                <c:pt idx="174128">
                  <c:v>1.3362499999999999E-2</c:v>
                </c:pt>
                <c:pt idx="174129">
                  <c:v>1.3658E-2</c:v>
                </c:pt>
                <c:pt idx="174130">
                  <c:v>1.3948500000000001E-2</c:v>
                </c:pt>
                <c:pt idx="174131">
                  <c:v>1.4233600000000001E-2</c:v>
                </c:pt>
                <c:pt idx="174132">
                  <c:v>1.4513099999999999E-2</c:v>
                </c:pt>
                <c:pt idx="174133">
                  <c:v>1.47866E-2</c:v>
                </c:pt>
                <c:pt idx="174134">
                  <c:v>1.50537E-2</c:v>
                </c:pt>
                <c:pt idx="174135">
                  <c:v>1.53142E-2</c:v>
                </c:pt>
                <c:pt idx="174136">
                  <c:v>1.55677E-2</c:v>
                </c:pt>
                <c:pt idx="174137">
                  <c:v>1.5813799999999999E-2</c:v>
                </c:pt>
                <c:pt idx="174138">
                  <c:v>1.6052299999999999E-2</c:v>
                </c:pt>
                <c:pt idx="174139">
                  <c:v>1.6282700000000001E-2</c:v>
                </c:pt>
                <c:pt idx="174140">
                  <c:v>1.6504700000000001E-2</c:v>
                </c:pt>
                <c:pt idx="174141">
                  <c:v>1.6718E-2</c:v>
                </c:pt>
                <c:pt idx="174142">
                  <c:v>1.6922199999999998E-2</c:v>
                </c:pt>
                <c:pt idx="174143">
                  <c:v>1.7117E-2</c:v>
                </c:pt>
                <c:pt idx="174144">
                  <c:v>1.7302000000000001E-2</c:v>
                </c:pt>
                <c:pt idx="174145">
                  <c:v>1.7476800000000001E-2</c:v>
                </c:pt>
                <c:pt idx="174146">
                  <c:v>1.7641199999999999E-2</c:v>
                </c:pt>
                <c:pt idx="174147">
                  <c:v>1.77948E-2</c:v>
                </c:pt>
                <c:pt idx="174148">
                  <c:v>1.79373E-2</c:v>
                </c:pt>
                <c:pt idx="174149">
                  <c:v>1.8068299999999999E-2</c:v>
                </c:pt>
                <c:pt idx="174150">
                  <c:v>1.8187600000000002E-2</c:v>
                </c:pt>
                <c:pt idx="174151">
                  <c:v>1.8294700000000001E-2</c:v>
                </c:pt>
                <c:pt idx="174152">
                  <c:v>1.83894E-2</c:v>
                </c:pt>
                <c:pt idx="174153">
                  <c:v>1.8471399999999999E-2</c:v>
                </c:pt>
                <c:pt idx="174154">
                  <c:v>1.8540399999999999E-2</c:v>
                </c:pt>
                <c:pt idx="174155">
                  <c:v>1.8596100000000001E-2</c:v>
                </c:pt>
                <c:pt idx="174156">
                  <c:v>1.8638200000000001E-2</c:v>
                </c:pt>
                <c:pt idx="174157">
                  <c:v>1.8666499999999999E-2</c:v>
                </c:pt>
                <c:pt idx="174158">
                  <c:v>1.8680700000000001E-2</c:v>
                </c:pt>
                <c:pt idx="174159">
                  <c:v>1.8680599999999999E-2</c:v>
                </c:pt>
                <c:pt idx="174160">
                  <c:v>1.8665899999999999E-2</c:v>
                </c:pt>
                <c:pt idx="174161">
                  <c:v>1.8636400000000001E-2</c:v>
                </c:pt>
                <c:pt idx="174162">
                  <c:v>1.8591900000000001E-2</c:v>
                </c:pt>
                <c:pt idx="174163">
                  <c:v>1.8532300000000002E-2</c:v>
                </c:pt>
                <c:pt idx="174164">
                  <c:v>1.8457299999999999E-2</c:v>
                </c:pt>
                <c:pt idx="174165">
                  <c:v>1.8366799999999999E-2</c:v>
                </c:pt>
                <c:pt idx="174166">
                  <c:v>1.8260599999999998E-2</c:v>
                </c:pt>
                <c:pt idx="174167">
                  <c:v>1.8138700000000001E-2</c:v>
                </c:pt>
                <c:pt idx="174168">
                  <c:v>1.80009E-2</c:v>
                </c:pt>
                <c:pt idx="174169">
                  <c:v>1.7846999999999998E-2</c:v>
                </c:pt>
                <c:pt idx="174170">
                  <c:v>1.7677100000000001E-2</c:v>
                </c:pt>
                <c:pt idx="174171">
                  <c:v>1.7491099999999999E-2</c:v>
                </c:pt>
                <c:pt idx="174172">
                  <c:v>1.7288899999999999E-2</c:v>
                </c:pt>
                <c:pt idx="174173">
                  <c:v>1.7070499999999999E-2</c:v>
                </c:pt>
                <c:pt idx="174174">
                  <c:v>1.6835900000000001E-2</c:v>
                </c:pt>
                <c:pt idx="174175">
                  <c:v>1.6585200000000001E-2</c:v>
                </c:pt>
                <c:pt idx="174176">
                  <c:v>1.6318300000000001E-2</c:v>
                </c:pt>
                <c:pt idx="174177">
                  <c:v>1.6035299999999999E-2</c:v>
                </c:pt>
                <c:pt idx="174178">
                  <c:v>1.5736300000000002E-2</c:v>
                </c:pt>
                <c:pt idx="174179">
                  <c:v>1.5421499999999999E-2</c:v>
                </c:pt>
                <c:pt idx="174180">
                  <c:v>1.50908E-2</c:v>
                </c:pt>
                <c:pt idx="174181">
                  <c:v>1.4744500000000001E-2</c:v>
                </c:pt>
                <c:pt idx="174182">
                  <c:v>1.43827E-2</c:v>
                </c:pt>
                <c:pt idx="174183">
                  <c:v>1.40056E-2</c:v>
                </c:pt>
                <c:pt idx="174184">
                  <c:v>1.3613399999999999E-2</c:v>
                </c:pt>
                <c:pt idx="174185">
                  <c:v>1.3206300000000001E-2</c:v>
                </c:pt>
                <c:pt idx="174186">
                  <c:v>1.2784500000000001E-2</c:v>
                </c:pt>
                <c:pt idx="174187">
                  <c:v>1.2348400000000001E-2</c:v>
                </c:pt>
                <c:pt idx="174188">
                  <c:v>1.1898199999999999E-2</c:v>
                </c:pt>
                <c:pt idx="174189">
                  <c:v>1.14343E-2</c:v>
                </c:pt>
                <c:pt idx="174190">
                  <c:v>1.09569E-2</c:v>
                </c:pt>
                <c:pt idx="174191">
                  <c:v>1.04663E-2</c:v>
                </c:pt>
                <c:pt idx="174192" formatCode="0.00E+00">
                  <c:v>9.9630900000000008E-3</c:v>
                </c:pt>
                <c:pt idx="174193" formatCode="0.00E+00">
                  <c:v>9.4474799999999994E-3</c:v>
                </c:pt>
                <c:pt idx="174194" formatCode="0.00E+00">
                  <c:v>8.9199399999999995E-3</c:v>
                </c:pt>
                <c:pt idx="174195" formatCode="0.00E+00">
                  <c:v>8.3808800000000003E-3</c:v>
                </c:pt>
                <c:pt idx="174196" formatCode="0.00E+00">
                  <c:v>7.8307499999999992E-3</c:v>
                </c:pt>
                <c:pt idx="174197" formatCode="0.00E+00">
                  <c:v>7.2700200000000003E-3</c:v>
                </c:pt>
                <c:pt idx="174198" formatCode="0.00E+00">
                  <c:v>6.6991500000000001E-3</c:v>
                </c:pt>
                <c:pt idx="174199" formatCode="0.00E+00">
                  <c:v>6.1186699999999997E-3</c:v>
                </c:pt>
                <c:pt idx="174200" formatCode="0.00E+00">
                  <c:v>5.5290699999999996E-3</c:v>
                </c:pt>
                <c:pt idx="174201" formatCode="0.00E+00">
                  <c:v>4.9308900000000003E-3</c:v>
                </c:pt>
                <c:pt idx="174202" formatCode="0.00E+00">
                  <c:v>4.3246700000000001E-3</c:v>
                </c:pt>
                <c:pt idx="174203" formatCode="0.00E+00">
                  <c:v>3.7109899999999999E-3</c:v>
                </c:pt>
                <c:pt idx="174204" formatCode="0.00E+00">
                  <c:v>3.09042E-3</c:v>
                </c:pt>
                <c:pt idx="174205" formatCode="0.00E+00">
                  <c:v>2.4635500000000001E-3</c:v>
                </c:pt>
                <c:pt idx="174206" formatCode="0.00E+00">
                  <c:v>1.83099E-3</c:v>
                </c:pt>
                <c:pt idx="174207" formatCode="0.00E+00">
                  <c:v>1.19334E-3</c:v>
                </c:pt>
                <c:pt idx="174208" formatCode="0.00E+00">
                  <c:v>5.5125200000000001E-4</c:v>
                </c:pt>
                <c:pt idx="174209" formatCode="0.00E+00">
                  <c:v>-9.4646499999999996E-5</c:v>
                </c:pt>
                <c:pt idx="174210" formatCode="0.00E+00">
                  <c:v>-7.4370199999999995E-4</c:v>
                </c:pt>
                <c:pt idx="174211" formatCode="0.00E+00">
                  <c:v>-1.39525E-3</c:v>
                </c:pt>
                <c:pt idx="174212" formatCode="0.00E+00">
                  <c:v>-2.0486300000000001E-3</c:v>
                </c:pt>
                <c:pt idx="174213" formatCode="0.00E+00">
                  <c:v>-2.70317E-3</c:v>
                </c:pt>
                <c:pt idx="174214" formatCode="0.00E+00">
                  <c:v>-3.3581700000000002E-3</c:v>
                </c:pt>
                <c:pt idx="174215" formatCode="0.00E+00">
                  <c:v>-4.0129400000000004E-3</c:v>
                </c:pt>
                <c:pt idx="174216" formatCode="0.00E+00">
                  <c:v>-4.6668100000000004E-3</c:v>
                </c:pt>
                <c:pt idx="174217" formatCode="0.00E+00">
                  <c:v>-5.3190499999999996E-3</c:v>
                </c:pt>
                <c:pt idx="174218" formatCode="0.00E+00">
                  <c:v>-5.9689799999999996E-3</c:v>
                </c:pt>
                <c:pt idx="174219" formatCode="0.00E+00">
                  <c:v>-6.6158800000000002E-3</c:v>
                </c:pt>
                <c:pt idx="174220" formatCode="0.00E+00">
                  <c:v>-7.2590600000000003E-3</c:v>
                </c:pt>
                <c:pt idx="174221" formatCode="0.00E+00">
                  <c:v>-7.89779E-3</c:v>
                </c:pt>
                <c:pt idx="174222" formatCode="0.00E+00">
                  <c:v>-8.5313899999999998E-3</c:v>
                </c:pt>
                <c:pt idx="174223" formatCode="0.00E+00">
                  <c:v>-9.1591299999999997E-3</c:v>
                </c:pt>
                <c:pt idx="174224" formatCode="0.00E+00">
                  <c:v>-9.7803200000000003E-3</c:v>
                </c:pt>
                <c:pt idx="174225">
                  <c:v>-1.03943E-2</c:v>
                </c:pt>
                <c:pt idx="174226">
                  <c:v>-1.1000299999999999E-2</c:v>
                </c:pt>
                <c:pt idx="174227">
                  <c:v>-1.15976E-2</c:v>
                </c:pt>
                <c:pt idx="174228">
                  <c:v>-1.2185700000000001E-2</c:v>
                </c:pt>
                <c:pt idx="174229">
                  <c:v>-1.2763699999999999E-2</c:v>
                </c:pt>
                <c:pt idx="174230">
                  <c:v>-1.33311E-2</c:v>
                </c:pt>
                <c:pt idx="174231">
                  <c:v>-1.3887099999999999E-2</c:v>
                </c:pt>
                <c:pt idx="174232">
                  <c:v>-1.44312E-2</c:v>
                </c:pt>
                <c:pt idx="174233">
                  <c:v>-1.4962700000000001E-2</c:v>
                </c:pt>
                <c:pt idx="174234">
                  <c:v>-1.5480900000000001E-2</c:v>
                </c:pt>
                <c:pt idx="174235">
                  <c:v>-1.5985200000000001E-2</c:v>
                </c:pt>
                <c:pt idx="174236">
                  <c:v>-1.6475199999999999E-2</c:v>
                </c:pt>
                <c:pt idx="174237">
                  <c:v>-1.695E-2</c:v>
                </c:pt>
                <c:pt idx="174238">
                  <c:v>-1.7409299999999999E-2</c:v>
                </c:pt>
                <c:pt idx="174239">
                  <c:v>-1.7852400000000001E-2</c:v>
                </c:pt>
                <c:pt idx="174240">
                  <c:v>-1.8278800000000001E-2</c:v>
                </c:pt>
                <c:pt idx="174241">
                  <c:v>-1.8688E-2</c:v>
                </c:pt>
                <c:pt idx="174242">
                  <c:v>-1.9079499999999999E-2</c:v>
                </c:pt>
                <c:pt idx="174243">
                  <c:v>-1.94527E-2</c:v>
                </c:pt>
                <c:pt idx="174244">
                  <c:v>-1.98073E-2</c:v>
                </c:pt>
                <c:pt idx="174245">
                  <c:v>-2.0142799999999999E-2</c:v>
                </c:pt>
                <c:pt idx="174246">
                  <c:v>-2.0458799999999999E-2</c:v>
                </c:pt>
                <c:pt idx="174247">
                  <c:v>-2.07549E-2</c:v>
                </c:pt>
                <c:pt idx="174248">
                  <c:v>-2.1030699999999999E-2</c:v>
                </c:pt>
                <c:pt idx="174249">
                  <c:v>-2.1285800000000001E-2</c:v>
                </c:pt>
                <c:pt idx="174250">
                  <c:v>-2.1520000000000001E-2</c:v>
                </c:pt>
                <c:pt idx="174251">
                  <c:v>-2.1732899999999999E-2</c:v>
                </c:pt>
                <c:pt idx="174252">
                  <c:v>-2.1924300000000001E-2</c:v>
                </c:pt>
                <c:pt idx="174253">
                  <c:v>-2.20939E-2</c:v>
                </c:pt>
                <c:pt idx="174254">
                  <c:v>-2.2241500000000001E-2</c:v>
                </c:pt>
                <c:pt idx="174255">
                  <c:v>-2.2366899999999999E-2</c:v>
                </c:pt>
                <c:pt idx="174256">
                  <c:v>-2.2469800000000002E-2</c:v>
                </c:pt>
                <c:pt idx="174257">
                  <c:v>-2.2550299999999999E-2</c:v>
                </c:pt>
                <c:pt idx="174258">
                  <c:v>-2.2608E-2</c:v>
                </c:pt>
                <c:pt idx="174259">
                  <c:v>-2.2643099999999999E-2</c:v>
                </c:pt>
                <c:pt idx="174260">
                  <c:v>-2.26553E-2</c:v>
                </c:pt>
                <c:pt idx="174261">
                  <c:v>-2.26447E-2</c:v>
                </c:pt>
                <c:pt idx="174262">
                  <c:v>-2.2611300000000001E-2</c:v>
                </c:pt>
                <c:pt idx="174263">
                  <c:v>-2.2554999999999999E-2</c:v>
                </c:pt>
                <c:pt idx="174264">
                  <c:v>-2.24759E-2</c:v>
                </c:pt>
                <c:pt idx="174265">
                  <c:v>-2.2374100000000001E-2</c:v>
                </c:pt>
                <c:pt idx="174266">
                  <c:v>-2.2249700000000001E-2</c:v>
                </c:pt>
                <c:pt idx="174267">
                  <c:v>-2.2102900000000002E-2</c:v>
                </c:pt>
                <c:pt idx="174268">
                  <c:v>-2.19337E-2</c:v>
                </c:pt>
                <c:pt idx="174269">
                  <c:v>-2.1742399999999999E-2</c:v>
                </c:pt>
                <c:pt idx="174270">
                  <c:v>-2.1529199999999998E-2</c:v>
                </c:pt>
                <c:pt idx="174271">
                  <c:v>-2.1294299999999999E-2</c:v>
                </c:pt>
                <c:pt idx="174272">
                  <c:v>-2.1038000000000001E-2</c:v>
                </c:pt>
                <c:pt idx="174273">
                  <c:v>-2.0760500000000001E-2</c:v>
                </c:pt>
                <c:pt idx="174274">
                  <c:v>-2.0462299999999999E-2</c:v>
                </c:pt>
                <c:pt idx="174275">
                  <c:v>-2.0143600000000001E-2</c:v>
                </c:pt>
                <c:pt idx="174276">
                  <c:v>-1.98049E-2</c:v>
                </c:pt>
                <c:pt idx="174277">
                  <c:v>-1.9446399999999999E-2</c:v>
                </c:pt>
                <c:pt idx="174278">
                  <c:v>-1.9068700000000001E-2</c:v>
                </c:pt>
                <c:pt idx="174279">
                  <c:v>-1.8672100000000001E-2</c:v>
                </c:pt>
                <c:pt idx="174280">
                  <c:v>-1.8257200000000001E-2</c:v>
                </c:pt>
                <c:pt idx="174281">
                  <c:v>-1.7824400000000001E-2</c:v>
                </c:pt>
                <c:pt idx="174282">
                  <c:v>-1.7374299999999999E-2</c:v>
                </c:pt>
                <c:pt idx="174283">
                  <c:v>-1.69073E-2</c:v>
                </c:pt>
                <c:pt idx="174284">
                  <c:v>-1.6424000000000001E-2</c:v>
                </c:pt>
                <c:pt idx="174285">
                  <c:v>-1.5925000000000002E-2</c:v>
                </c:pt>
                <c:pt idx="174286">
                  <c:v>-1.54109E-2</c:v>
                </c:pt>
                <c:pt idx="174287">
                  <c:v>-1.48822E-2</c:v>
                </c:pt>
                <c:pt idx="174288">
                  <c:v>-1.43397E-2</c:v>
                </c:pt>
                <c:pt idx="174289">
                  <c:v>-1.37839E-2</c:v>
                </c:pt>
                <c:pt idx="174290">
                  <c:v>-1.32155E-2</c:v>
                </c:pt>
                <c:pt idx="174291">
                  <c:v>-1.26351E-2</c:v>
                </c:pt>
                <c:pt idx="174292">
                  <c:v>-1.20435E-2</c:v>
                </c:pt>
                <c:pt idx="174293">
                  <c:v>-1.1441399999999999E-2</c:v>
                </c:pt>
                <c:pt idx="174294">
                  <c:v>-1.0829399999999999E-2</c:v>
                </c:pt>
                <c:pt idx="174295">
                  <c:v>-1.0208200000000001E-2</c:v>
                </c:pt>
                <c:pt idx="174296" formatCode="0.00E+00">
                  <c:v>-9.5787200000000006E-3</c:v>
                </c:pt>
                <c:pt idx="174297" formatCode="0.00E+00">
                  <c:v>-8.9415399999999996E-3</c:v>
                </c:pt>
                <c:pt idx="174298" formatCode="0.00E+00">
                  <c:v>-8.2974299999999997E-3</c:v>
                </c:pt>
                <c:pt idx="174299" formatCode="0.00E+00">
                  <c:v>-7.6471600000000001E-3</c:v>
                </c:pt>
                <c:pt idx="174300" formatCode="0.00E+00">
                  <c:v>-6.9914900000000004E-3</c:v>
                </c:pt>
                <c:pt idx="174301" formatCode="0.00E+00">
                  <c:v>-6.3311599999999997E-3</c:v>
                </c:pt>
                <c:pt idx="174302" formatCode="0.00E+00">
                  <c:v>-5.6669600000000004E-3</c:v>
                </c:pt>
                <c:pt idx="174303" formatCode="0.00E+00">
                  <c:v>-4.9996399999999996E-3</c:v>
                </c:pt>
                <c:pt idx="174304" formatCode="0.00E+00">
                  <c:v>-4.3299799999999998E-3</c:v>
                </c:pt>
                <c:pt idx="174305" formatCode="0.00E+00">
                  <c:v>-3.6587500000000001E-3</c:v>
                </c:pt>
                <c:pt idx="174306" formatCode="0.00E+00">
                  <c:v>-2.98672E-3</c:v>
                </c:pt>
                <c:pt idx="174307" formatCode="0.00E+00">
                  <c:v>-2.3146400000000002E-3</c:v>
                </c:pt>
                <c:pt idx="174308" formatCode="0.00E+00">
                  <c:v>-1.6433000000000001E-3</c:v>
                </c:pt>
                <c:pt idx="174309" formatCode="0.00E+00">
                  <c:v>-9.7345600000000004E-4</c:v>
                </c:pt>
                <c:pt idx="174310" formatCode="0.00E+00">
                  <c:v>-3.0585699999999998E-4</c:v>
                </c:pt>
                <c:pt idx="174311" formatCode="0.00E+00">
                  <c:v>3.5874099999999999E-4</c:v>
                </c:pt>
                <c:pt idx="174312" formatCode="0.00E+00">
                  <c:v>1.0195899999999999E-3</c:v>
                </c:pt>
                <c:pt idx="174313" formatCode="0.00E+00">
                  <c:v>1.67596E-3</c:v>
                </c:pt>
                <c:pt idx="174314" formatCode="0.00E+00">
                  <c:v>2.3271199999999998E-3</c:v>
                </c:pt>
                <c:pt idx="174315" formatCode="0.00E+00">
                  <c:v>2.9723599999999998E-3</c:v>
                </c:pt>
                <c:pt idx="174316" formatCode="0.00E+00">
                  <c:v>3.6109499999999999E-3</c:v>
                </c:pt>
                <c:pt idx="174317" formatCode="0.00E+00">
                  <c:v>4.2422099999999997E-3</c:v>
                </c:pt>
                <c:pt idx="174318" formatCode="0.00E+00">
                  <c:v>4.8654500000000003E-3</c:v>
                </c:pt>
                <c:pt idx="174319" formatCode="0.00E+00">
                  <c:v>5.4799999999999996E-3</c:v>
                </c:pt>
                <c:pt idx="174320" formatCode="0.00E+00">
                  <c:v>6.0852099999999998E-3</c:v>
                </c:pt>
                <c:pt idx="174321" formatCode="0.00E+00">
                  <c:v>6.6804200000000003E-3</c:v>
                </c:pt>
                <c:pt idx="174322" formatCode="0.00E+00">
                  <c:v>7.2650299999999996E-3</c:v>
                </c:pt>
                <c:pt idx="174323" formatCode="0.00E+00">
                  <c:v>7.8384100000000005E-3</c:v>
                </c:pt>
                <c:pt idx="174324" formatCode="0.00E+00">
                  <c:v>8.3999799999999996E-3</c:v>
                </c:pt>
                <c:pt idx="174325" formatCode="0.00E+00">
                  <c:v>8.9491499999999995E-3</c:v>
                </c:pt>
                <c:pt idx="174326" formatCode="0.00E+00">
                  <c:v>9.4853899999999998E-3</c:v>
                </c:pt>
                <c:pt idx="174327">
                  <c:v>1.0008100000000001E-2</c:v>
                </c:pt>
                <c:pt idx="174328">
                  <c:v>1.0516899999999999E-2</c:v>
                </c:pt>
                <c:pt idx="174329">
                  <c:v>1.1011200000000001E-2</c:v>
                </c:pt>
                <c:pt idx="174330">
                  <c:v>1.1490500000000001E-2</c:v>
                </c:pt>
                <c:pt idx="174331">
                  <c:v>1.19544E-2</c:v>
                </c:pt>
                <c:pt idx="174332">
                  <c:v>1.2402399999999999E-2</c:v>
                </c:pt>
                <c:pt idx="174333">
                  <c:v>1.28342E-2</c:v>
                </c:pt>
                <c:pt idx="174334">
                  <c:v>1.32494E-2</c:v>
                </c:pt>
                <c:pt idx="174335">
                  <c:v>1.3647599999999999E-2</c:v>
                </c:pt>
                <c:pt idx="174336">
                  <c:v>1.40284E-2</c:v>
                </c:pt>
                <c:pt idx="174337">
                  <c:v>1.4391599999999999E-2</c:v>
                </c:pt>
                <c:pt idx="174338">
                  <c:v>1.4736900000000001E-2</c:v>
                </c:pt>
                <c:pt idx="174339">
                  <c:v>1.5063999999999999E-2</c:v>
                </c:pt>
                <c:pt idx="174340">
                  <c:v>1.53727E-2</c:v>
                </c:pt>
                <c:pt idx="174341">
                  <c:v>1.5662800000000001E-2</c:v>
                </c:pt>
                <c:pt idx="174342">
                  <c:v>1.5934E-2</c:v>
                </c:pt>
                <c:pt idx="174343">
                  <c:v>1.6186300000000001E-2</c:v>
                </c:pt>
                <c:pt idx="174344">
                  <c:v>1.6419400000000001E-2</c:v>
                </c:pt>
                <c:pt idx="174345">
                  <c:v>1.66333E-2</c:v>
                </c:pt>
                <c:pt idx="174346">
                  <c:v>1.6827999999999999E-2</c:v>
                </c:pt>
                <c:pt idx="174347">
                  <c:v>1.70032E-2</c:v>
                </c:pt>
                <c:pt idx="174348">
                  <c:v>1.71591E-2</c:v>
                </c:pt>
                <c:pt idx="174349">
                  <c:v>1.7295600000000001E-2</c:v>
                </c:pt>
                <c:pt idx="174350">
                  <c:v>1.74127E-2</c:v>
                </c:pt>
                <c:pt idx="174351">
                  <c:v>1.7510399999999999E-2</c:v>
                </c:pt>
                <c:pt idx="174352">
                  <c:v>1.7588900000000001E-2</c:v>
                </c:pt>
                <c:pt idx="174353">
                  <c:v>1.7648199999999999E-2</c:v>
                </c:pt>
                <c:pt idx="174354">
                  <c:v>1.7688499999999999E-2</c:v>
                </c:pt>
                <c:pt idx="174355">
                  <c:v>1.7709800000000001E-2</c:v>
                </c:pt>
                <c:pt idx="174356">
                  <c:v>1.77124E-2</c:v>
                </c:pt>
                <c:pt idx="174357">
                  <c:v>1.7696400000000001E-2</c:v>
                </c:pt>
                <c:pt idx="174358">
                  <c:v>1.76621E-2</c:v>
                </c:pt>
                <c:pt idx="174359">
                  <c:v>1.76096E-2</c:v>
                </c:pt>
                <c:pt idx="174360">
                  <c:v>1.7539300000000001E-2</c:v>
                </c:pt>
                <c:pt idx="174361">
                  <c:v>1.7451299999999999E-2</c:v>
                </c:pt>
                <c:pt idx="174362">
                  <c:v>1.73461E-2</c:v>
                </c:pt>
                <c:pt idx="174363">
                  <c:v>1.72239E-2</c:v>
                </c:pt>
                <c:pt idx="174364">
                  <c:v>1.7084999999999999E-2</c:v>
                </c:pt>
                <c:pt idx="174365">
                  <c:v>1.6929799999999998E-2</c:v>
                </c:pt>
                <c:pt idx="174366">
                  <c:v>1.6758599999999998E-2</c:v>
                </c:pt>
                <c:pt idx="174367">
                  <c:v>1.6572E-2</c:v>
                </c:pt>
                <c:pt idx="174368">
                  <c:v>1.6370099999999999E-2</c:v>
                </c:pt>
                <c:pt idx="174369">
                  <c:v>1.6153600000000001E-2</c:v>
                </c:pt>
                <c:pt idx="174370">
                  <c:v>1.5922700000000001E-2</c:v>
                </c:pt>
                <c:pt idx="174371">
                  <c:v>1.5678000000000001E-2</c:v>
                </c:pt>
                <c:pt idx="174372">
                  <c:v>1.54199E-2</c:v>
                </c:pt>
                <c:pt idx="174373">
                  <c:v>1.5148999999999999E-2</c:v>
                </c:pt>
                <c:pt idx="174374">
                  <c:v>1.48656E-2</c:v>
                </c:pt>
                <c:pt idx="174375">
                  <c:v>1.45702E-2</c:v>
                </c:pt>
                <c:pt idx="174376">
                  <c:v>1.42635E-2</c:v>
                </c:pt>
                <c:pt idx="174377">
                  <c:v>1.39458E-2</c:v>
                </c:pt>
                <c:pt idx="174378">
                  <c:v>1.3617799999999999E-2</c:v>
                </c:pt>
                <c:pt idx="174379">
                  <c:v>1.328E-2</c:v>
                </c:pt>
                <c:pt idx="174380">
                  <c:v>1.29328E-2</c:v>
                </c:pt>
                <c:pt idx="174381">
                  <c:v>1.25769E-2</c:v>
                </c:pt>
                <c:pt idx="174382">
                  <c:v>1.22127E-2</c:v>
                </c:pt>
                <c:pt idx="174383">
                  <c:v>1.18409E-2</c:v>
                </c:pt>
                <c:pt idx="174384">
                  <c:v>1.1462099999999999E-2</c:v>
                </c:pt>
                <c:pt idx="174385">
                  <c:v>1.1076600000000001E-2</c:v>
                </c:pt>
                <c:pt idx="174386">
                  <c:v>1.0685200000000001E-2</c:v>
                </c:pt>
                <c:pt idx="174387">
                  <c:v>1.02884E-2</c:v>
                </c:pt>
                <c:pt idx="174388" formatCode="0.00E+00">
                  <c:v>9.8867199999999999E-3</c:v>
                </c:pt>
                <c:pt idx="174389" formatCode="0.00E+00">
                  <c:v>9.4807499999999996E-3</c:v>
                </c:pt>
                <c:pt idx="174390" formatCode="0.00E+00">
                  <c:v>9.0710400000000007E-3</c:v>
                </c:pt>
                <c:pt idx="174391" formatCode="0.00E+00">
                  <c:v>8.6581499999999999E-3</c:v>
                </c:pt>
                <c:pt idx="174392" formatCode="0.00E+00">
                  <c:v>8.2426200000000008E-3</c:v>
                </c:pt>
                <c:pt idx="174393" formatCode="0.00E+00">
                  <c:v>7.8250200000000002E-3</c:v>
                </c:pt>
                <c:pt idx="174394" formatCode="0.00E+00">
                  <c:v>7.4058700000000002E-3</c:v>
                </c:pt>
                <c:pt idx="174395" formatCode="0.00E+00">
                  <c:v>6.98572E-3</c:v>
                </c:pt>
                <c:pt idx="174396" formatCode="0.00E+00">
                  <c:v>6.56509E-3</c:v>
                </c:pt>
                <c:pt idx="174397" formatCode="0.00E+00">
                  <c:v>6.1445099999999997E-3</c:v>
                </c:pt>
                <c:pt idx="174398" formatCode="0.00E+00">
                  <c:v>5.7244899999999996E-3</c:v>
                </c:pt>
                <c:pt idx="174399" formatCode="0.00E+00">
                  <c:v>5.3055300000000001E-3</c:v>
                </c:pt>
                <c:pt idx="174400" formatCode="0.00E+00">
                  <c:v>4.8881300000000001E-3</c:v>
                </c:pt>
                <c:pt idx="174401" formatCode="0.00E+00">
                  <c:v>4.47277E-3</c:v>
                </c:pt>
                <c:pt idx="174402" formatCode="0.00E+00">
                  <c:v>4.0599299999999998E-3</c:v>
                </c:pt>
                <c:pt idx="174403" formatCode="0.00E+00">
                  <c:v>3.6500700000000001E-3</c:v>
                </c:pt>
                <c:pt idx="174404" formatCode="0.00E+00">
                  <c:v>3.2436399999999999E-3</c:v>
                </c:pt>
                <c:pt idx="174405" formatCode="0.00E+00">
                  <c:v>2.8410800000000002E-3</c:v>
                </c:pt>
                <c:pt idx="174406" formatCode="0.00E+00">
                  <c:v>2.4428100000000001E-3</c:v>
                </c:pt>
                <c:pt idx="174407" formatCode="0.00E+00">
                  <c:v>2.0492499999999999E-3</c:v>
                </c:pt>
                <c:pt idx="174408" formatCode="0.00E+00">
                  <c:v>1.6607900000000001E-3</c:v>
                </c:pt>
                <c:pt idx="174409" formatCode="0.00E+00">
                  <c:v>1.2778100000000001E-3</c:v>
                </c:pt>
                <c:pt idx="174410" formatCode="0.00E+00">
                  <c:v>9.0067999999999995E-4</c:v>
                </c:pt>
                <c:pt idx="174411" formatCode="0.00E+00">
                  <c:v>5.2975500000000003E-4</c:v>
                </c:pt>
                <c:pt idx="174412" formatCode="0.00E+00">
                  <c:v>1.6537E-4</c:v>
                </c:pt>
                <c:pt idx="174413" formatCode="0.00E+00">
                  <c:v>-1.9215599999999999E-4</c:v>
                </c:pt>
                <c:pt idx="174414" formatCode="0.00E+00">
                  <c:v>-5.4251799999999997E-4</c:v>
                </c:pt>
                <c:pt idx="174415" formatCode="0.00E+00">
                  <c:v>-8.8542899999999997E-4</c:v>
                </c:pt>
                <c:pt idx="174416" formatCode="0.00E+00">
                  <c:v>-1.22062E-3</c:v>
                </c:pt>
                <c:pt idx="174417" formatCode="0.00E+00">
                  <c:v>-1.54783E-3</c:v>
                </c:pt>
                <c:pt idx="174418" formatCode="0.00E+00">
                  <c:v>-1.8668300000000001E-3</c:v>
                </c:pt>
                <c:pt idx="174419" formatCode="0.00E+00">
                  <c:v>-2.1774099999999998E-3</c:v>
                </c:pt>
                <c:pt idx="174420" formatCode="0.00E+00">
                  <c:v>-2.47935E-3</c:v>
                </c:pt>
                <c:pt idx="174421" formatCode="0.00E+00">
                  <c:v>-2.77247E-3</c:v>
                </c:pt>
                <c:pt idx="174422" formatCode="0.00E+00">
                  <c:v>-3.05661E-3</c:v>
                </c:pt>
                <c:pt idx="174423" formatCode="0.00E+00">
                  <c:v>-3.33162E-3</c:v>
                </c:pt>
                <c:pt idx="174424" formatCode="0.00E+00">
                  <c:v>-3.59736E-3</c:v>
                </c:pt>
                <c:pt idx="174425" formatCode="0.00E+00">
                  <c:v>-3.8537300000000001E-3</c:v>
                </c:pt>
                <c:pt idx="174426" formatCode="0.00E+00">
                  <c:v>-4.1006300000000001E-3</c:v>
                </c:pt>
                <c:pt idx="174427" formatCode="0.00E+00">
                  <c:v>-4.33797E-3</c:v>
                </c:pt>
                <c:pt idx="174428" formatCode="0.00E+00">
                  <c:v>-4.5656899999999999E-3</c:v>
                </c:pt>
                <c:pt idx="174429" formatCode="0.00E+00">
                  <c:v>-4.7837499999999998E-3</c:v>
                </c:pt>
                <c:pt idx="174430" formatCode="0.00E+00">
                  <c:v>-4.9921200000000001E-3</c:v>
                </c:pt>
                <c:pt idx="174431" formatCode="0.00E+00">
                  <c:v>-5.1907999999999998E-3</c:v>
                </c:pt>
                <c:pt idx="174432" formatCode="0.00E+00">
                  <c:v>-5.3797699999999999E-3</c:v>
                </c:pt>
                <c:pt idx="174433" formatCode="0.00E+00">
                  <c:v>-5.5590600000000002E-3</c:v>
                </c:pt>
                <c:pt idx="174434" formatCode="0.00E+00">
                  <c:v>-5.7287199999999996E-3</c:v>
                </c:pt>
                <c:pt idx="174435" formatCode="0.00E+00">
                  <c:v>-5.8887799999999997E-3</c:v>
                </c:pt>
                <c:pt idx="174436" formatCode="0.00E+00">
                  <c:v>-6.0393199999999999E-3</c:v>
                </c:pt>
                <c:pt idx="174437" formatCode="0.00E+00">
                  <c:v>-6.1804099999999999E-3</c:v>
                </c:pt>
                <c:pt idx="174438" formatCode="0.00E+00">
                  <c:v>-6.3121599999999998E-3</c:v>
                </c:pt>
                <c:pt idx="174439" formatCode="0.00E+00">
                  <c:v>-6.43466E-3</c:v>
                </c:pt>
                <c:pt idx="174440" formatCode="0.00E+00">
                  <c:v>-6.5480399999999998E-3</c:v>
                </c:pt>
                <c:pt idx="174441" formatCode="0.00E+00">
                  <c:v>-6.6524399999999999E-3</c:v>
                </c:pt>
                <c:pt idx="174442" formatCode="0.00E+00">
                  <c:v>-6.7479999999999997E-3</c:v>
                </c:pt>
                <c:pt idx="174443" formatCode="0.00E+00">
                  <c:v>-6.8348799999999998E-3</c:v>
                </c:pt>
                <c:pt idx="174444" formatCode="0.00E+00">
                  <c:v>-6.9132600000000001E-3</c:v>
                </c:pt>
                <c:pt idx="174445" formatCode="0.00E+00">
                  <c:v>-6.9832999999999996E-3</c:v>
                </c:pt>
                <c:pt idx="174446" formatCode="0.00E+00">
                  <c:v>-7.0451999999999997E-3</c:v>
                </c:pt>
                <c:pt idx="174447" formatCode="0.00E+00">
                  <c:v>-7.0991700000000001E-3</c:v>
                </c:pt>
                <c:pt idx="174448" formatCode="0.00E+00">
                  <c:v>-7.1454099999999996E-3</c:v>
                </c:pt>
                <c:pt idx="174449" formatCode="0.00E+00">
                  <c:v>-7.1841400000000003E-3</c:v>
                </c:pt>
                <c:pt idx="174450" formatCode="0.00E+00">
                  <c:v>-7.21559E-3</c:v>
                </c:pt>
                <c:pt idx="174451" formatCode="0.00E+00">
                  <c:v>-7.23998E-3</c:v>
                </c:pt>
                <c:pt idx="174452" formatCode="0.00E+00">
                  <c:v>-7.2575599999999997E-3</c:v>
                </c:pt>
                <c:pt idx="174453" formatCode="0.00E+00">
                  <c:v>-7.2685700000000002E-3</c:v>
                </c:pt>
                <c:pt idx="174454" formatCode="0.00E+00">
                  <c:v>-7.2732700000000001E-3</c:v>
                </c:pt>
                <c:pt idx="174455" formatCode="0.00E+00">
                  <c:v>-7.2719100000000004E-3</c:v>
                </c:pt>
                <c:pt idx="174456" formatCode="0.00E+00">
                  <c:v>-7.2647500000000004E-3</c:v>
                </c:pt>
                <c:pt idx="174457" formatCode="0.00E+00">
                  <c:v>-7.2520500000000003E-3</c:v>
                </c:pt>
                <c:pt idx="174458" formatCode="0.00E+00">
                  <c:v>-7.2340800000000004E-3</c:v>
                </c:pt>
                <c:pt idx="174459" formatCode="0.00E+00">
                  <c:v>-7.2111099999999997E-3</c:v>
                </c:pt>
                <c:pt idx="174460" formatCode="0.00E+00">
                  <c:v>-7.1834000000000004E-3</c:v>
                </c:pt>
                <c:pt idx="174461" formatCode="0.00E+00">
                  <c:v>-7.1512399999999997E-3</c:v>
                </c:pt>
                <c:pt idx="174462" formatCode="0.00E+00">
                  <c:v>-7.1148799999999996E-3</c:v>
                </c:pt>
                <c:pt idx="174463" formatCode="0.00E+00">
                  <c:v>-7.0746000000000003E-3</c:v>
                </c:pt>
                <c:pt idx="174464" formatCode="0.00E+00">
                  <c:v>-7.0306700000000001E-3</c:v>
                </c:pt>
                <c:pt idx="174465" formatCode="0.00E+00">
                  <c:v>-6.9833500000000001E-3</c:v>
                </c:pt>
                <c:pt idx="174466" formatCode="0.00E+00">
                  <c:v>-6.9329300000000003E-3</c:v>
                </c:pt>
                <c:pt idx="174467" formatCode="0.00E+00">
                  <c:v>-6.8796500000000002E-3</c:v>
                </c:pt>
                <c:pt idx="174468" formatCode="0.00E+00">
                  <c:v>-6.8237699999999998E-3</c:v>
                </c:pt>
                <c:pt idx="174469" formatCode="0.00E+00">
                  <c:v>-6.7655700000000003E-3</c:v>
                </c:pt>
                <c:pt idx="174470" formatCode="0.00E+00">
                  <c:v>-6.7052800000000001E-3</c:v>
                </c:pt>
                <c:pt idx="174471" formatCode="0.00E+00">
                  <c:v>-6.6431499999999996E-3</c:v>
                </c:pt>
                <c:pt idx="174472" formatCode="0.00E+00">
                  <c:v>-6.5794399999999998E-3</c:v>
                </c:pt>
                <c:pt idx="174473" formatCode="0.00E+00">
                  <c:v>-6.5143600000000003E-3</c:v>
                </c:pt>
                <c:pt idx="174474" formatCode="0.00E+00">
                  <c:v>-6.4481599999999997E-3</c:v>
                </c:pt>
                <c:pt idx="174475" formatCode="0.00E+00">
                  <c:v>-6.38106E-3</c:v>
                </c:pt>
                <c:pt idx="174476" formatCode="0.00E+00">
                  <c:v>-6.3132700000000002E-3</c:v>
                </c:pt>
                <c:pt idx="174477" formatCode="0.00E+00">
                  <c:v>-6.2450099999999996E-3</c:v>
                </c:pt>
                <c:pt idx="174478" formatCode="0.00E+00">
                  <c:v>-6.1764599999999999E-3</c:v>
                </c:pt>
                <c:pt idx="174479" formatCode="0.00E+00">
                  <c:v>-6.1078299999999999E-3</c:v>
                </c:pt>
                <c:pt idx="174480" formatCode="0.00E+00">
                  <c:v>-6.0393000000000001E-3</c:v>
                </c:pt>
                <c:pt idx="174481" formatCode="0.00E+00">
                  <c:v>-5.9710400000000004E-3</c:v>
                </c:pt>
                <c:pt idx="174482" formatCode="0.00E+00">
                  <c:v>-5.9032199999999998E-3</c:v>
                </c:pt>
                <c:pt idx="174483" formatCode="0.00E+00">
                  <c:v>-5.836E-3</c:v>
                </c:pt>
                <c:pt idx="174484" formatCode="0.00E+00">
                  <c:v>-5.7695200000000002E-3</c:v>
                </c:pt>
                <c:pt idx="174485" formatCode="0.00E+00">
                  <c:v>-5.7039100000000004E-3</c:v>
                </c:pt>
                <c:pt idx="174486" formatCode="0.00E+00">
                  <c:v>-5.6392999999999999E-3</c:v>
                </c:pt>
                <c:pt idx="174487" formatCode="0.00E+00">
                  <c:v>-5.5758099999999996E-3</c:v>
                </c:pt>
                <c:pt idx="174488" formatCode="0.00E+00">
                  <c:v>-5.51353E-3</c:v>
                </c:pt>
                <c:pt idx="174489" formatCode="0.00E+00">
                  <c:v>-5.4525800000000003E-3</c:v>
                </c:pt>
                <c:pt idx="174490" formatCode="0.00E+00">
                  <c:v>-5.3930100000000002E-3</c:v>
                </c:pt>
                <c:pt idx="174491" formatCode="0.00E+00">
                  <c:v>-5.3349199999999999E-3</c:v>
                </c:pt>
                <c:pt idx="174492" formatCode="0.00E+00">
                  <c:v>-5.2783600000000002E-3</c:v>
                </c:pt>
                <c:pt idx="174493" formatCode="0.00E+00">
                  <c:v>-5.2233699999999997E-3</c:v>
                </c:pt>
                <c:pt idx="174494" formatCode="0.00E+00">
                  <c:v>-5.1700100000000001E-3</c:v>
                </c:pt>
                <c:pt idx="174495" formatCode="0.00E+00">
                  <c:v>-5.1182900000000002E-3</c:v>
                </c:pt>
                <c:pt idx="174496" formatCode="0.00E+00">
                  <c:v>-5.06823E-3</c:v>
                </c:pt>
                <c:pt idx="174497" formatCode="0.00E+00">
                  <c:v>-5.0198500000000002E-3</c:v>
                </c:pt>
                <c:pt idx="174498" formatCode="0.00E+00">
                  <c:v>-4.9731200000000001E-3</c:v>
                </c:pt>
                <c:pt idx="174499" formatCode="0.00E+00">
                  <c:v>-4.9280499999999998E-3</c:v>
                </c:pt>
                <c:pt idx="174500" formatCode="0.00E+00">
                  <c:v>-4.8846000000000002E-3</c:v>
                </c:pt>
                <c:pt idx="174501" formatCode="0.00E+00">
                  <c:v>-4.8427399999999999E-3</c:v>
                </c:pt>
                <c:pt idx="174502" formatCode="0.00E+00">
                  <c:v>-4.80242E-3</c:v>
                </c:pt>
                <c:pt idx="174503" formatCode="0.00E+00">
                  <c:v>-4.7635799999999999E-3</c:v>
                </c:pt>
                <c:pt idx="174504" formatCode="0.00E+00">
                  <c:v>-4.72617E-3</c:v>
                </c:pt>
                <c:pt idx="174505" formatCode="0.00E+00">
                  <c:v>-4.6901E-3</c:v>
                </c:pt>
                <c:pt idx="174506" formatCode="0.00E+00">
                  <c:v>-4.6553000000000002E-3</c:v>
                </c:pt>
                <c:pt idx="174507" formatCode="0.00E+00">
                  <c:v>-4.6216599999999997E-3</c:v>
                </c:pt>
                <c:pt idx="174508" formatCode="0.00E+00">
                  <c:v>-4.5890899999999997E-3</c:v>
                </c:pt>
                <c:pt idx="174509" formatCode="0.00E+00">
                  <c:v>-4.55748E-3</c:v>
                </c:pt>
                <c:pt idx="174510" formatCode="0.00E+00">
                  <c:v>-4.5267199999999997E-3</c:v>
                </c:pt>
                <c:pt idx="174511" formatCode="0.00E+00">
                  <c:v>-4.4966700000000004E-3</c:v>
                </c:pt>
                <c:pt idx="174512" formatCode="0.00E+00">
                  <c:v>-4.4672100000000001E-3</c:v>
                </c:pt>
                <c:pt idx="174513" formatCode="0.00E+00">
                  <c:v>-4.4381899999999998E-3</c:v>
                </c:pt>
                <c:pt idx="174514" formatCode="0.00E+00">
                  <c:v>-4.4094900000000003E-3</c:v>
                </c:pt>
                <c:pt idx="174515" formatCode="0.00E+00">
                  <c:v>-4.3809399999999998E-3</c:v>
                </c:pt>
                <c:pt idx="174516" formatCode="0.00E+00">
                  <c:v>-4.3523900000000003E-3</c:v>
                </c:pt>
                <c:pt idx="174517" formatCode="0.00E+00">
                  <c:v>-4.3236899999999998E-3</c:v>
                </c:pt>
                <c:pt idx="174518" formatCode="0.00E+00">
                  <c:v>-4.2946700000000004E-3</c:v>
                </c:pt>
                <c:pt idx="174519" formatCode="0.00E+00">
                  <c:v>-4.2651599999999996E-3</c:v>
                </c:pt>
                <c:pt idx="174520" formatCode="0.00E+00">
                  <c:v>-4.2349900000000001E-3</c:v>
                </c:pt>
                <c:pt idx="174521" formatCode="0.00E+00">
                  <c:v>-4.2039900000000003E-3</c:v>
                </c:pt>
                <c:pt idx="174522" formatCode="0.00E+00">
                  <c:v>-4.1719900000000004E-3</c:v>
                </c:pt>
                <c:pt idx="174523" formatCode="0.00E+00">
                  <c:v>-4.1387999999999998E-3</c:v>
                </c:pt>
                <c:pt idx="174524" formatCode="0.00E+00">
                  <c:v>-4.1042500000000003E-3</c:v>
                </c:pt>
                <c:pt idx="174525" formatCode="0.00E+00">
                  <c:v>-4.0681700000000003E-3</c:v>
                </c:pt>
                <c:pt idx="174526" formatCode="0.00E+00">
                  <c:v>-4.0303600000000002E-3</c:v>
                </c:pt>
                <c:pt idx="174527" formatCode="0.00E+00">
                  <c:v>-3.99066E-3</c:v>
                </c:pt>
                <c:pt idx="174528" formatCode="0.00E+00">
                  <c:v>-3.9488800000000001E-3</c:v>
                </c:pt>
                <c:pt idx="174529" formatCode="0.00E+00">
                  <c:v>-3.9048500000000001E-3</c:v>
                </c:pt>
                <c:pt idx="174530" formatCode="0.00E+00">
                  <c:v>-3.8583900000000002E-3</c:v>
                </c:pt>
                <c:pt idx="174531" formatCode="0.00E+00">
                  <c:v>-3.80934E-3</c:v>
                </c:pt>
                <c:pt idx="174532" formatCode="0.00E+00">
                  <c:v>-3.7575199999999999E-3</c:v>
                </c:pt>
                <c:pt idx="174533" formatCode="0.00E+00">
                  <c:v>-3.7027800000000001E-3</c:v>
                </c:pt>
                <c:pt idx="174534" formatCode="0.00E+00">
                  <c:v>-3.6449400000000002E-3</c:v>
                </c:pt>
                <c:pt idx="174535" formatCode="0.00E+00">
                  <c:v>-3.58385E-3</c:v>
                </c:pt>
                <c:pt idx="174536" formatCode="0.00E+00">
                  <c:v>-3.51936E-3</c:v>
                </c:pt>
                <c:pt idx="174537" formatCode="0.00E+00">
                  <c:v>-3.4513199999999999E-3</c:v>
                </c:pt>
                <c:pt idx="174538" formatCode="0.00E+00">
                  <c:v>-3.3796E-3</c:v>
                </c:pt>
                <c:pt idx="174539" formatCode="0.00E+00">
                  <c:v>-3.3040600000000002E-3</c:v>
                </c:pt>
                <c:pt idx="174540" formatCode="0.00E+00">
                  <c:v>-3.22457E-3</c:v>
                </c:pt>
                <c:pt idx="174541" formatCode="0.00E+00">
                  <c:v>-3.14102E-3</c:v>
                </c:pt>
                <c:pt idx="174542" formatCode="0.00E+00">
                  <c:v>-3.0532799999999998E-3</c:v>
                </c:pt>
                <c:pt idx="174543" formatCode="0.00E+00">
                  <c:v>-2.9612699999999998E-3</c:v>
                </c:pt>
                <c:pt idx="174544" formatCode="0.00E+00">
                  <c:v>-2.8648800000000002E-3</c:v>
                </c:pt>
                <c:pt idx="174545" formatCode="0.00E+00">
                  <c:v>-2.7640199999999998E-3</c:v>
                </c:pt>
                <c:pt idx="174546" formatCode="0.00E+00">
                  <c:v>-2.65862E-3</c:v>
                </c:pt>
                <c:pt idx="174547" formatCode="0.00E+00">
                  <c:v>-2.5486200000000001E-3</c:v>
                </c:pt>
                <c:pt idx="174548" formatCode="0.00E+00">
                  <c:v>-2.4339499999999998E-3</c:v>
                </c:pt>
                <c:pt idx="174549" formatCode="0.00E+00">
                  <c:v>-2.3145599999999998E-3</c:v>
                </c:pt>
                <c:pt idx="174550" formatCode="0.00E+00">
                  <c:v>-2.1904300000000002E-3</c:v>
                </c:pt>
                <c:pt idx="174551" formatCode="0.00E+00">
                  <c:v>-2.0615099999999999E-3</c:v>
                </c:pt>
                <c:pt idx="174552" formatCode="0.00E+00">
                  <c:v>-1.9277999999999999E-3</c:v>
                </c:pt>
                <c:pt idx="174553" formatCode="0.00E+00">
                  <c:v>-1.7893E-3</c:v>
                </c:pt>
                <c:pt idx="174554" formatCode="0.00E+00">
                  <c:v>-1.6459999999999999E-3</c:v>
                </c:pt>
                <c:pt idx="174555" formatCode="0.00E+00">
                  <c:v>-1.49792E-3</c:v>
                </c:pt>
                <c:pt idx="174556" formatCode="0.00E+00">
                  <c:v>-1.3451100000000001E-3</c:v>
                </c:pt>
                <c:pt idx="174557" formatCode="0.00E+00">
                  <c:v>-1.1875900000000001E-3</c:v>
                </c:pt>
                <c:pt idx="174558" formatCode="0.00E+00">
                  <c:v>-1.02541E-3</c:v>
                </c:pt>
                <c:pt idx="174559" formatCode="0.00E+00">
                  <c:v>-8.5865400000000004E-4</c:v>
                </c:pt>
                <c:pt idx="174560" formatCode="0.00E+00">
                  <c:v>-6.8738499999999999E-4</c:v>
                </c:pt>
                <c:pt idx="174561" formatCode="0.00E+00">
                  <c:v>-5.1169400000000004E-4</c:v>
                </c:pt>
                <c:pt idx="174562" formatCode="0.00E+00">
                  <c:v>-3.3168100000000001E-4</c:v>
                </c:pt>
                <c:pt idx="174563" formatCode="0.00E+00">
                  <c:v>-1.4745900000000001E-4</c:v>
                </c:pt>
                <c:pt idx="174564" formatCode="0.00E+00">
                  <c:v>4.0850799999999999E-5</c:v>
                </c:pt>
                <c:pt idx="174565" formatCode="0.00E+00">
                  <c:v>2.33112E-4</c:v>
                </c:pt>
                <c:pt idx="174566" formatCode="0.00E+00">
                  <c:v>4.29178E-4</c:v>
                </c:pt>
                <c:pt idx="174567" formatCode="0.00E+00">
                  <c:v>6.2889100000000002E-4</c:v>
                </c:pt>
                <c:pt idx="174568" formatCode="0.00E+00">
                  <c:v>8.3208299999999995E-4</c:v>
                </c:pt>
                <c:pt idx="174569" formatCode="0.00E+00">
                  <c:v>1.0385699999999999E-3</c:v>
                </c:pt>
                <c:pt idx="174570" formatCode="0.00E+00">
                  <c:v>1.2481700000000001E-3</c:v>
                </c:pt>
                <c:pt idx="174571" formatCode="0.00E+00">
                  <c:v>1.4606700000000001E-3</c:v>
                </c:pt>
                <c:pt idx="174572" formatCode="0.00E+00">
                  <c:v>1.6758700000000001E-3</c:v>
                </c:pt>
                <c:pt idx="174573" formatCode="0.00E+00">
                  <c:v>1.89354E-3</c:v>
                </c:pt>
                <c:pt idx="174574" formatCode="0.00E+00">
                  <c:v>2.1134499999999998E-3</c:v>
                </c:pt>
                <c:pt idx="174575" formatCode="0.00E+00">
                  <c:v>2.3353599999999999E-3</c:v>
                </c:pt>
                <c:pt idx="174576" formatCode="0.00E+00">
                  <c:v>2.5590299999999999E-3</c:v>
                </c:pt>
                <c:pt idx="174577" formatCode="0.00E+00">
                  <c:v>2.7841799999999998E-3</c:v>
                </c:pt>
                <c:pt idx="174578" formatCode="0.00E+00">
                  <c:v>3.0105700000000002E-3</c:v>
                </c:pt>
                <c:pt idx="174579" formatCode="0.00E+00">
                  <c:v>3.2379000000000002E-3</c:v>
                </c:pt>
                <c:pt idx="174580" formatCode="0.00E+00">
                  <c:v>3.46591E-3</c:v>
                </c:pt>
                <c:pt idx="174581" formatCode="0.00E+00">
                  <c:v>3.6943000000000002E-3</c:v>
                </c:pt>
                <c:pt idx="174582" formatCode="0.00E+00">
                  <c:v>3.9227699999999999E-3</c:v>
                </c:pt>
                <c:pt idx="174583" formatCode="0.00E+00">
                  <c:v>4.15103E-3</c:v>
                </c:pt>
                <c:pt idx="174584" formatCode="0.00E+00">
                  <c:v>4.3787699999999997E-3</c:v>
                </c:pt>
                <c:pt idx="174585" formatCode="0.00E+00">
                  <c:v>4.60568E-3</c:v>
                </c:pt>
                <c:pt idx="174586" formatCode="0.00E+00">
                  <c:v>4.8314400000000002E-3</c:v>
                </c:pt>
                <c:pt idx="174587" formatCode="0.00E+00">
                  <c:v>5.0557299999999996E-3</c:v>
                </c:pt>
                <c:pt idx="174588" formatCode="0.00E+00">
                  <c:v>5.2782300000000001E-3</c:v>
                </c:pt>
                <c:pt idx="174589" formatCode="0.00E+00">
                  <c:v>5.4986100000000001E-3</c:v>
                </c:pt>
                <c:pt idx="174590" formatCode="0.00E+00">
                  <c:v>5.7165499999999999E-3</c:v>
                </c:pt>
                <c:pt idx="174591" formatCode="0.00E+00">
                  <c:v>5.9317099999999998E-3</c:v>
                </c:pt>
                <c:pt idx="174592" formatCode="0.00E+00">
                  <c:v>6.1437699999999998E-3</c:v>
                </c:pt>
                <c:pt idx="174593" formatCode="0.00E+00">
                  <c:v>6.3523800000000004E-3</c:v>
                </c:pt>
                <c:pt idx="174594" formatCode="0.00E+00">
                  <c:v>6.5572299999999998E-3</c:v>
                </c:pt>
                <c:pt idx="174595" formatCode="0.00E+00">
                  <c:v>6.7579800000000002E-3</c:v>
                </c:pt>
                <c:pt idx="174596" formatCode="0.00E+00">
                  <c:v>6.9543000000000001E-3</c:v>
                </c:pt>
                <c:pt idx="174597" formatCode="0.00E+00">
                  <c:v>7.1458600000000004E-3</c:v>
                </c:pt>
                <c:pt idx="174598" formatCode="0.00E+00">
                  <c:v>7.3323399999999997E-3</c:v>
                </c:pt>
                <c:pt idx="174599" formatCode="0.00E+00">
                  <c:v>7.5134199999999998E-3</c:v>
                </c:pt>
                <c:pt idx="174600" formatCode="0.00E+00">
                  <c:v>7.6887800000000001E-3</c:v>
                </c:pt>
                <c:pt idx="174601" formatCode="0.00E+00">
                  <c:v>7.8580999999999998E-3</c:v>
                </c:pt>
                <c:pt idx="174602" formatCode="0.00E+00">
                  <c:v>8.0210799999999999E-3</c:v>
                </c:pt>
                <c:pt idx="174603" formatCode="0.00E+00">
                  <c:v>8.1774199999999995E-3</c:v>
                </c:pt>
                <c:pt idx="174604" formatCode="0.00E+00">
                  <c:v>8.3268100000000005E-3</c:v>
                </c:pt>
                <c:pt idx="174605" formatCode="0.00E+00">
                  <c:v>8.4689799999999992E-3</c:v>
                </c:pt>
                <c:pt idx="174606" formatCode="0.00E+00">
                  <c:v>8.6036299999999993E-3</c:v>
                </c:pt>
                <c:pt idx="174607" formatCode="0.00E+00">
                  <c:v>8.7304900000000005E-3</c:v>
                </c:pt>
                <c:pt idx="174608" formatCode="0.00E+00">
                  <c:v>8.8492899999999992E-3</c:v>
                </c:pt>
                <c:pt idx="174609" formatCode="0.00E+00">
                  <c:v>8.9597900000000005E-3</c:v>
                </c:pt>
                <c:pt idx="174610" formatCode="0.00E+00">
                  <c:v>9.0617200000000005E-3</c:v>
                </c:pt>
                <c:pt idx="174611" formatCode="0.00E+00">
                  <c:v>9.1548600000000008E-3</c:v>
                </c:pt>
                <c:pt idx="174612" formatCode="0.00E+00">
                  <c:v>9.2389700000000009E-3</c:v>
                </c:pt>
                <c:pt idx="174613" formatCode="0.00E+00">
                  <c:v>9.3138500000000003E-3</c:v>
                </c:pt>
                <c:pt idx="174614" formatCode="0.00E+00">
                  <c:v>9.3792800000000003E-3</c:v>
                </c:pt>
                <c:pt idx="174615" formatCode="0.00E+00">
                  <c:v>9.4350700000000003E-3</c:v>
                </c:pt>
                <c:pt idx="174616" formatCode="0.00E+00">
                  <c:v>9.4810499999999995E-3</c:v>
                </c:pt>
                <c:pt idx="174617" formatCode="0.00E+00">
                  <c:v>9.5170500000000009E-3</c:v>
                </c:pt>
                <c:pt idx="174618" formatCode="0.00E+00">
                  <c:v>9.5429E-3</c:v>
                </c:pt>
                <c:pt idx="174619" formatCode="0.00E+00">
                  <c:v>9.5584799999999994E-3</c:v>
                </c:pt>
                <c:pt idx="174620" formatCode="0.00E+00">
                  <c:v>9.5636599999999999E-3</c:v>
                </c:pt>
                <c:pt idx="174621" formatCode="0.00E+00">
                  <c:v>9.5583200000000004E-3</c:v>
                </c:pt>
                <c:pt idx="174622" formatCode="0.00E+00">
                  <c:v>9.5423599999999997E-3</c:v>
                </c:pt>
                <c:pt idx="174623" formatCode="0.00E+00">
                  <c:v>9.5157100000000001E-3</c:v>
                </c:pt>
                <c:pt idx="174624" formatCode="0.00E+00">
                  <c:v>9.4783000000000003E-3</c:v>
                </c:pt>
                <c:pt idx="174625" formatCode="0.00E+00">
                  <c:v>9.4300700000000005E-3</c:v>
                </c:pt>
                <c:pt idx="174626" formatCode="0.00E+00">
                  <c:v>9.3709799999999992E-3</c:v>
                </c:pt>
                <c:pt idx="174627" formatCode="0.00E+00">
                  <c:v>9.3010300000000001E-3</c:v>
                </c:pt>
                <c:pt idx="174628" formatCode="0.00E+00">
                  <c:v>9.2201999999999996E-3</c:v>
                </c:pt>
                <c:pt idx="174629" formatCode="0.00E+00">
                  <c:v>9.1284999999999995E-3</c:v>
                </c:pt>
                <c:pt idx="174630" formatCode="0.00E+00">
                  <c:v>9.0259599999999995E-3</c:v>
                </c:pt>
                <c:pt idx="174631" formatCode="0.00E+00">
                  <c:v>8.9126299999999995E-3</c:v>
                </c:pt>
                <c:pt idx="174632" formatCode="0.00E+00">
                  <c:v>8.7885700000000008E-3</c:v>
                </c:pt>
                <c:pt idx="174633" formatCode="0.00E+00">
                  <c:v>8.6538399999999994E-3</c:v>
                </c:pt>
                <c:pt idx="174634" formatCode="0.00E+00">
                  <c:v>8.5085500000000001E-3</c:v>
                </c:pt>
                <c:pt idx="174635" formatCode="0.00E+00">
                  <c:v>8.3528000000000005E-3</c:v>
                </c:pt>
                <c:pt idx="174636" formatCode="0.00E+00">
                  <c:v>8.1867199999999998E-3</c:v>
                </c:pt>
                <c:pt idx="174637" formatCode="0.00E+00">
                  <c:v>8.0104600000000005E-3</c:v>
                </c:pt>
                <c:pt idx="174638" formatCode="0.00E+00">
                  <c:v>7.8241500000000002E-3</c:v>
                </c:pt>
                <c:pt idx="174639" formatCode="0.00E+00">
                  <c:v>7.6279900000000003E-3</c:v>
                </c:pt>
                <c:pt idx="174640" formatCode="0.00E+00">
                  <c:v>7.4221599999999997E-3</c:v>
                </c:pt>
                <c:pt idx="174641" formatCode="0.00E+00">
                  <c:v>7.2068599999999998E-3</c:v>
                </c:pt>
                <c:pt idx="174642" formatCode="0.00E+00">
                  <c:v>6.9823100000000003E-3</c:v>
                </c:pt>
                <c:pt idx="174643" formatCode="0.00E+00">
                  <c:v>6.7487500000000004E-3</c:v>
                </c:pt>
                <c:pt idx="174644" formatCode="0.00E+00">
                  <c:v>6.5064299999999997E-3</c:v>
                </c:pt>
                <c:pt idx="174645" formatCode="0.00E+00">
                  <c:v>6.25561E-3</c:v>
                </c:pt>
                <c:pt idx="174646" formatCode="0.00E+00">
                  <c:v>5.9965599999999997E-3</c:v>
                </c:pt>
                <c:pt idx="174647" formatCode="0.00E+00">
                  <c:v>5.7295899999999997E-3</c:v>
                </c:pt>
                <c:pt idx="174648" formatCode="0.00E+00">
                  <c:v>5.4549799999999999E-3</c:v>
                </c:pt>
                <c:pt idx="174649" formatCode="0.00E+00">
                  <c:v>5.17308E-3</c:v>
                </c:pt>
                <c:pt idx="174650" formatCode="0.00E+00">
                  <c:v>4.8841900000000001E-3</c:v>
                </c:pt>
                <c:pt idx="174651" formatCode="0.00E+00">
                  <c:v>4.5886700000000004E-3</c:v>
                </c:pt>
                <c:pt idx="174652" formatCode="0.00E+00">
                  <c:v>4.28686E-3</c:v>
                </c:pt>
                <c:pt idx="174653" formatCode="0.00E+00">
                  <c:v>3.9791399999999999E-3</c:v>
                </c:pt>
                <c:pt idx="174654" formatCode="0.00E+00">
                  <c:v>3.6658799999999998E-3</c:v>
                </c:pt>
                <c:pt idx="174655" formatCode="0.00E+00">
                  <c:v>3.34746E-3</c:v>
                </c:pt>
                <c:pt idx="174656" formatCode="0.00E+00">
                  <c:v>3.0242699999999999E-3</c:v>
                </c:pt>
                <c:pt idx="174657" formatCode="0.00E+00">
                  <c:v>2.69673E-3</c:v>
                </c:pt>
                <c:pt idx="174658" formatCode="0.00E+00">
                  <c:v>2.3652500000000002E-3</c:v>
                </c:pt>
                <c:pt idx="174659" formatCode="0.00E+00">
                  <c:v>2.03024E-3</c:v>
                </c:pt>
                <c:pt idx="174660" formatCode="0.00E+00">
                  <c:v>1.69213E-3</c:v>
                </c:pt>
                <c:pt idx="174661" formatCode="0.00E+00">
                  <c:v>1.3513500000000001E-3</c:v>
                </c:pt>
                <c:pt idx="174662" formatCode="0.00E+00">
                  <c:v>1.0083399999999999E-3</c:v>
                </c:pt>
                <c:pt idx="174663" formatCode="0.00E+00">
                  <c:v>6.6354900000000004E-4</c:v>
                </c:pt>
                <c:pt idx="174664" formatCode="0.00E+00">
                  <c:v>3.17423E-4</c:v>
                </c:pt>
                <c:pt idx="174665" formatCode="0.00E+00">
                  <c:v>-2.9586799999999999E-5</c:v>
                </c:pt>
                <c:pt idx="174666" formatCode="0.00E+00">
                  <c:v>-3.7702500000000002E-4</c:v>
                </c:pt>
                <c:pt idx="174667" formatCode="0.00E+00">
                  <c:v>-7.2443400000000004E-4</c:v>
                </c:pt>
                <c:pt idx="174668" formatCode="0.00E+00">
                  <c:v>-1.0713599999999999E-3</c:v>
                </c:pt>
                <c:pt idx="174669" formatCode="0.00E+00">
                  <c:v>-1.4173300000000001E-3</c:v>
                </c:pt>
                <c:pt idx="174670" formatCode="0.00E+00">
                  <c:v>-1.7618899999999999E-3</c:v>
                </c:pt>
                <c:pt idx="174671" formatCode="0.00E+00">
                  <c:v>-2.1045899999999999E-3</c:v>
                </c:pt>
                <c:pt idx="174672" formatCode="0.00E+00">
                  <c:v>-2.44495E-3</c:v>
                </c:pt>
                <c:pt idx="174673" formatCode="0.00E+00">
                  <c:v>-2.78254E-3</c:v>
                </c:pt>
                <c:pt idx="174674" formatCode="0.00E+00">
                  <c:v>-3.1168799999999998E-3</c:v>
                </c:pt>
                <c:pt idx="174675" formatCode="0.00E+00">
                  <c:v>-3.4475399999999998E-3</c:v>
                </c:pt>
                <c:pt idx="174676" formatCode="0.00E+00">
                  <c:v>-3.7740600000000001E-3</c:v>
                </c:pt>
                <c:pt idx="174677" formatCode="0.00E+00">
                  <c:v>-4.0959999999999998E-3</c:v>
                </c:pt>
                <c:pt idx="174678" formatCode="0.00E+00">
                  <c:v>-4.4129299999999998E-3</c:v>
                </c:pt>
                <c:pt idx="174679" formatCode="0.00E+00">
                  <c:v>-4.7244100000000001E-3</c:v>
                </c:pt>
                <c:pt idx="174680" formatCode="0.00E+00">
                  <c:v>-5.0300199999999996E-3</c:v>
                </c:pt>
                <c:pt idx="174681" formatCode="0.00E+00">
                  <c:v>-5.3293500000000001E-3</c:v>
                </c:pt>
                <c:pt idx="174682" formatCode="0.00E+00">
                  <c:v>-5.6219900000000003E-3</c:v>
                </c:pt>
                <c:pt idx="174683" formatCode="0.00E+00">
                  <c:v>-5.9075300000000002E-3</c:v>
                </c:pt>
                <c:pt idx="174684" formatCode="0.00E+00">
                  <c:v>-6.1855900000000004E-3</c:v>
                </c:pt>
                <c:pt idx="174685" formatCode="0.00E+00">
                  <c:v>-6.4557900000000003E-3</c:v>
                </c:pt>
                <c:pt idx="174686" formatCode="0.00E+00">
                  <c:v>-6.7177599999999997E-3</c:v>
                </c:pt>
                <c:pt idx="174687" formatCode="0.00E+00">
                  <c:v>-6.9711399999999998E-3</c:v>
                </c:pt>
                <c:pt idx="174688" formatCode="0.00E+00">
                  <c:v>-7.2155800000000001E-3</c:v>
                </c:pt>
                <c:pt idx="174689" formatCode="0.00E+00">
                  <c:v>-7.4507499999999999E-3</c:v>
                </c:pt>
                <c:pt idx="174690" formatCode="0.00E+00">
                  <c:v>-7.6763400000000002E-3</c:v>
                </c:pt>
                <c:pt idx="174691" formatCode="0.00E+00">
                  <c:v>-7.8920299999999995E-3</c:v>
                </c:pt>
                <c:pt idx="174692" formatCode="0.00E+00">
                  <c:v>-8.0975300000000004E-3</c:v>
                </c:pt>
                <c:pt idx="174693" formatCode="0.00E+00">
                  <c:v>-8.2925599999999992E-3</c:v>
                </c:pt>
                <c:pt idx="174694" formatCode="0.00E+00">
                  <c:v>-8.4768499999999993E-3</c:v>
                </c:pt>
                <c:pt idx="174695" formatCode="0.00E+00">
                  <c:v>-8.6501700000000004E-3</c:v>
                </c:pt>
                <c:pt idx="174696" formatCode="0.00E+00">
                  <c:v>-8.8122700000000005E-3</c:v>
                </c:pt>
                <c:pt idx="174697" formatCode="0.00E+00">
                  <c:v>-8.9629299999999992E-3</c:v>
                </c:pt>
                <c:pt idx="174698" formatCode="0.00E+00">
                  <c:v>-9.1019699999999992E-3</c:v>
                </c:pt>
                <c:pt idx="174699" formatCode="0.00E+00">
                  <c:v>-9.22919E-3</c:v>
                </c:pt>
                <c:pt idx="174700" formatCode="0.00E+00">
                  <c:v>-9.3444200000000009E-3</c:v>
                </c:pt>
                <c:pt idx="174701" formatCode="0.00E+00">
                  <c:v>-9.4475300000000009E-3</c:v>
                </c:pt>
                <c:pt idx="174702" formatCode="0.00E+00">
                  <c:v>-9.5383699999999991E-3</c:v>
                </c:pt>
                <c:pt idx="174703" formatCode="0.00E+00">
                  <c:v>-9.6168299999999998E-3</c:v>
                </c:pt>
                <c:pt idx="174704" formatCode="0.00E+00">
                  <c:v>-9.68282E-3</c:v>
                </c:pt>
                <c:pt idx="174705" formatCode="0.00E+00">
                  <c:v>-9.7362500000000001E-3</c:v>
                </c:pt>
                <c:pt idx="174706" formatCode="0.00E+00">
                  <c:v>-9.7770800000000005E-3</c:v>
                </c:pt>
                <c:pt idx="174707" formatCode="0.00E+00">
                  <c:v>-9.8052499999999997E-3</c:v>
                </c:pt>
                <c:pt idx="174708" formatCode="0.00E+00">
                  <c:v>-9.8207499999999996E-3</c:v>
                </c:pt>
                <c:pt idx="174709" formatCode="0.00E+00">
                  <c:v>-9.8235600000000003E-3</c:v>
                </c:pt>
                <c:pt idx="174710" formatCode="0.00E+00">
                  <c:v>-9.8137199999999997E-3</c:v>
                </c:pt>
                <c:pt idx="174711" formatCode="0.00E+00">
                  <c:v>-9.7912399999999997E-3</c:v>
                </c:pt>
                <c:pt idx="174712" formatCode="0.00E+00">
                  <c:v>-9.7561799999999997E-3</c:v>
                </c:pt>
                <c:pt idx="174713" formatCode="0.00E+00">
                  <c:v>-9.7086099999999995E-3</c:v>
                </c:pt>
                <c:pt idx="174714" formatCode="0.00E+00">
                  <c:v>-9.6486100000000002E-3</c:v>
                </c:pt>
                <c:pt idx="174715" formatCode="0.00E+00">
                  <c:v>-9.5762999999999994E-3</c:v>
                </c:pt>
                <c:pt idx="174716" formatCode="0.00E+00">
                  <c:v>-9.4917999999999999E-3</c:v>
                </c:pt>
                <c:pt idx="174717" formatCode="0.00E+00">
                  <c:v>-9.3952500000000008E-3</c:v>
                </c:pt>
                <c:pt idx="174718" formatCode="0.00E+00">
                  <c:v>-9.2868099999999995E-3</c:v>
                </c:pt>
                <c:pt idx="174719" formatCode="0.00E+00">
                  <c:v>-9.1666600000000001E-3</c:v>
                </c:pt>
                <c:pt idx="174720" formatCode="0.00E+00">
                  <c:v>-9.0349799999999997E-3</c:v>
                </c:pt>
                <c:pt idx="174721" formatCode="0.00E+00">
                  <c:v>-8.8920000000000006E-3</c:v>
                </c:pt>
                <c:pt idx="174722" formatCode="0.00E+00">
                  <c:v>-8.7379399999999996E-3</c:v>
                </c:pt>
                <c:pt idx="174723" formatCode="0.00E+00">
                  <c:v>-8.5730300000000006E-3</c:v>
                </c:pt>
                <c:pt idx="174724" formatCode="0.00E+00">
                  <c:v>-8.3975500000000002E-3</c:v>
                </c:pt>
                <c:pt idx="174725" formatCode="0.00E+00">
                  <c:v>-8.2117700000000002E-3</c:v>
                </c:pt>
                <c:pt idx="174726" formatCode="0.00E+00">
                  <c:v>-8.0159700000000007E-3</c:v>
                </c:pt>
                <c:pt idx="174727" formatCode="0.00E+00">
                  <c:v>-7.81046E-3</c:v>
                </c:pt>
                <c:pt idx="174728" formatCode="0.00E+00">
                  <c:v>-7.5955500000000004E-3</c:v>
                </c:pt>
                <c:pt idx="174729" formatCode="0.00E+00">
                  <c:v>-7.37158E-3</c:v>
                </c:pt>
                <c:pt idx="174730" formatCode="0.00E+00">
                  <c:v>-7.1388900000000002E-3</c:v>
                </c:pt>
                <c:pt idx="174731" formatCode="0.00E+00">
                  <c:v>-6.8978299999999998E-3</c:v>
                </c:pt>
                <c:pt idx="174732" formatCode="0.00E+00">
                  <c:v>-6.64878E-3</c:v>
                </c:pt>
                <c:pt idx="174733" formatCode="0.00E+00">
                  <c:v>-6.3921100000000003E-3</c:v>
                </c:pt>
                <c:pt idx="174734" formatCode="0.00E+00">
                  <c:v>-6.1282200000000002E-3</c:v>
                </c:pt>
                <c:pt idx="174735" formatCode="0.00E+00">
                  <c:v>-5.8574899999999999E-3</c:v>
                </c:pt>
                <c:pt idx="174736" formatCode="0.00E+00">
                  <c:v>-5.5803500000000004E-3</c:v>
                </c:pt>
                <c:pt idx="174737" formatCode="0.00E+00">
                  <c:v>-5.2972000000000002E-3</c:v>
                </c:pt>
                <c:pt idx="174738" formatCode="0.00E+00">
                  <c:v>-5.00848E-3</c:v>
                </c:pt>
                <c:pt idx="174739" formatCode="0.00E+00">
                  <c:v>-4.7146200000000001E-3</c:v>
                </c:pt>
                <c:pt idx="174740" formatCode="0.00E+00">
                  <c:v>-4.4160500000000004E-3</c:v>
                </c:pt>
                <c:pt idx="174741" formatCode="0.00E+00">
                  <c:v>-4.1132299999999998E-3</c:v>
                </c:pt>
                <c:pt idx="174742" formatCode="0.00E+00">
                  <c:v>-3.8065899999999999E-3</c:v>
                </c:pt>
                <c:pt idx="174743" formatCode="0.00E+00">
                  <c:v>-3.4966099999999998E-3</c:v>
                </c:pt>
                <c:pt idx="174744" formatCode="0.00E+00">
                  <c:v>-3.18374E-3</c:v>
                </c:pt>
                <c:pt idx="174745" formatCode="0.00E+00">
                  <c:v>-2.8684399999999999E-3</c:v>
                </c:pt>
                <c:pt idx="174746" formatCode="0.00E+00">
                  <c:v>-2.5511700000000002E-3</c:v>
                </c:pt>
                <c:pt idx="174747" formatCode="0.00E+00">
                  <c:v>-2.2323999999999998E-3</c:v>
                </c:pt>
                <c:pt idx="174748" formatCode="0.00E+00">
                  <c:v>-1.9126099999999999E-3</c:v>
                </c:pt>
                <c:pt idx="174749" formatCode="0.00E+00">
                  <c:v>-1.5922499999999999E-3</c:v>
                </c:pt>
                <c:pt idx="174750" formatCode="0.00E+00">
                  <c:v>-1.2718E-3</c:v>
                </c:pt>
                <c:pt idx="174751" formatCode="0.00E+00">
                  <c:v>-9.5171600000000002E-4</c:v>
                </c:pt>
                <c:pt idx="174752" formatCode="0.00E+00">
                  <c:v>-6.3246899999999998E-4</c:v>
                </c:pt>
                <c:pt idx="174753" formatCode="0.00E+00">
                  <c:v>-3.14517E-4</c:v>
                </c:pt>
                <c:pt idx="174754" formatCode="0.00E+00">
                  <c:v>1.6805400000000001E-6</c:v>
                </c:pt>
                <c:pt idx="174755" formatCode="0.00E+00">
                  <c:v>3.1567100000000001E-4</c:v>
                </c:pt>
                <c:pt idx="174756" formatCode="0.00E+00">
                  <c:v>6.2700500000000003E-4</c:v>
                </c:pt>
                <c:pt idx="174757" formatCode="0.00E+00">
                  <c:v>9.3523900000000004E-4</c:v>
                </c:pt>
                <c:pt idx="174758" formatCode="0.00E+00">
                  <c:v>1.2399399999999999E-3</c:v>
                </c:pt>
                <c:pt idx="174759" formatCode="0.00E+00">
                  <c:v>1.5406700000000001E-3</c:v>
                </c:pt>
                <c:pt idx="174760" formatCode="0.00E+00">
                  <c:v>1.83701E-3</c:v>
                </c:pt>
                <c:pt idx="174761" formatCode="0.00E+00">
                  <c:v>2.1285499999999999E-3</c:v>
                </c:pt>
                <c:pt idx="174762" formatCode="0.00E+00">
                  <c:v>2.41487E-3</c:v>
                </c:pt>
                <c:pt idx="174763" formatCode="0.00E+00">
                  <c:v>2.6955899999999999E-3</c:v>
                </c:pt>
                <c:pt idx="174764" formatCode="0.00E+00">
                  <c:v>2.9703199999999998E-3</c:v>
                </c:pt>
                <c:pt idx="174765" formatCode="0.00E+00">
                  <c:v>3.2386899999999998E-3</c:v>
                </c:pt>
                <c:pt idx="174766" formatCode="0.00E+00">
                  <c:v>3.5003199999999999E-3</c:v>
                </c:pt>
                <c:pt idx="174767" formatCode="0.00E+00">
                  <c:v>3.7548600000000001E-3</c:v>
                </c:pt>
                <c:pt idx="174768" formatCode="0.00E+00">
                  <c:v>4.0019799999999996E-3</c:v>
                </c:pt>
                <c:pt idx="174769" formatCode="0.00E+00">
                  <c:v>4.2413499999999996E-3</c:v>
                </c:pt>
                <c:pt idx="174770" formatCode="0.00E+00">
                  <c:v>4.4726599999999998E-3</c:v>
                </c:pt>
                <c:pt idx="174771" formatCode="0.00E+00">
                  <c:v>4.6955900000000004E-3</c:v>
                </c:pt>
                <c:pt idx="174772" formatCode="0.00E+00">
                  <c:v>4.9098800000000001E-3</c:v>
                </c:pt>
                <c:pt idx="174773" formatCode="0.00E+00">
                  <c:v>5.1152300000000001E-3</c:v>
                </c:pt>
                <c:pt idx="174774" formatCode="0.00E+00">
                  <c:v>5.3114099999999999E-3</c:v>
                </c:pt>
                <c:pt idx="174775" formatCode="0.00E+00">
                  <c:v>5.4981600000000002E-3</c:v>
                </c:pt>
                <c:pt idx="174776" formatCode="0.00E+00">
                  <c:v>5.6752599999999997E-3</c:v>
                </c:pt>
                <c:pt idx="174777" formatCode="0.00E+00">
                  <c:v>5.8424999999999996E-3</c:v>
                </c:pt>
                <c:pt idx="174778" formatCode="0.00E+00">
                  <c:v>5.9996900000000002E-3</c:v>
                </c:pt>
                <c:pt idx="174779" formatCode="0.00E+00">
                  <c:v>6.14665E-3</c:v>
                </c:pt>
                <c:pt idx="174780" formatCode="0.00E+00">
                  <c:v>6.28321E-3</c:v>
                </c:pt>
                <c:pt idx="174781" formatCode="0.00E+00">
                  <c:v>6.40925E-3</c:v>
                </c:pt>
                <c:pt idx="174782" formatCode="0.00E+00">
                  <c:v>6.5246200000000001E-3</c:v>
                </c:pt>
                <c:pt idx="174783" formatCode="0.00E+00">
                  <c:v>6.62921E-3</c:v>
                </c:pt>
                <c:pt idx="174784" formatCode="0.00E+00">
                  <c:v>6.7229500000000001E-3</c:v>
                </c:pt>
                <c:pt idx="174785" formatCode="0.00E+00">
                  <c:v>6.8057500000000002E-3</c:v>
                </c:pt>
                <c:pt idx="174786" formatCode="0.00E+00">
                  <c:v>6.8775499999999996E-3</c:v>
                </c:pt>
                <c:pt idx="174787" formatCode="0.00E+00">
                  <c:v>6.9383200000000004E-3</c:v>
                </c:pt>
                <c:pt idx="174788" formatCode="0.00E+00">
                  <c:v>6.9880300000000001E-3</c:v>
                </c:pt>
                <c:pt idx="174789" formatCode="0.00E+00">
                  <c:v>7.0266800000000004E-3</c:v>
                </c:pt>
                <c:pt idx="174790" formatCode="0.00E+00">
                  <c:v>7.0542900000000004E-3</c:v>
                </c:pt>
                <c:pt idx="174791" formatCode="0.00E+00">
                  <c:v>7.0708699999999999E-3</c:v>
                </c:pt>
                <c:pt idx="174792" formatCode="0.00E+00">
                  <c:v>7.0764799999999996E-3</c:v>
                </c:pt>
                <c:pt idx="174793" formatCode="0.00E+00">
                  <c:v>7.0711899999999998E-3</c:v>
                </c:pt>
                <c:pt idx="174794" formatCode="0.00E+00">
                  <c:v>7.05508E-3</c:v>
                </c:pt>
                <c:pt idx="174795" formatCode="0.00E+00">
                  <c:v>7.0282299999999999E-3</c:v>
                </c:pt>
                <c:pt idx="174796" formatCode="0.00E+00">
                  <c:v>6.9907700000000003E-3</c:v>
                </c:pt>
                <c:pt idx="174797" formatCode="0.00E+00">
                  <c:v>6.9428399999999996E-3</c:v>
                </c:pt>
                <c:pt idx="174798" formatCode="0.00E+00">
                  <c:v>6.8845599999999996E-3</c:v>
                </c:pt>
                <c:pt idx="174799" formatCode="0.00E+00">
                  <c:v>6.8161200000000002E-3</c:v>
                </c:pt>
                <c:pt idx="174800" formatCode="0.00E+00">
                  <c:v>6.7376700000000003E-3</c:v>
                </c:pt>
                <c:pt idx="174801" formatCode="0.00E+00">
                  <c:v>6.6494299999999996E-3</c:v>
                </c:pt>
                <c:pt idx="174802" formatCode="0.00E+00">
                  <c:v>6.5515900000000004E-3</c:v>
                </c:pt>
                <c:pt idx="174803" formatCode="0.00E+00">
                  <c:v>6.4443699999999996E-3</c:v>
                </c:pt>
                <c:pt idx="174804" formatCode="0.00E+00">
                  <c:v>6.3280200000000002E-3</c:v>
                </c:pt>
                <c:pt idx="174805" formatCode="0.00E+00">
                  <c:v>6.2027699999999998E-3</c:v>
                </c:pt>
                <c:pt idx="174806" formatCode="0.00E+00">
                  <c:v>6.0689000000000003E-3</c:v>
                </c:pt>
                <c:pt idx="174807" formatCode="0.00E+00">
                  <c:v>5.9266600000000003E-3</c:v>
                </c:pt>
                <c:pt idx="174808" formatCode="0.00E+00">
                  <c:v>5.7763600000000003E-3</c:v>
                </c:pt>
                <c:pt idx="174809" formatCode="0.00E+00">
                  <c:v>5.6182799999999998E-3</c:v>
                </c:pt>
                <c:pt idx="174810" formatCode="0.00E+00">
                  <c:v>5.4527400000000002E-3</c:v>
                </c:pt>
                <c:pt idx="174811" formatCode="0.00E+00">
                  <c:v>5.2800399999999997E-3</c:v>
                </c:pt>
                <c:pt idx="174812" formatCode="0.00E+00">
                  <c:v>5.1005299999999998E-3</c:v>
                </c:pt>
                <c:pt idx="174813" formatCode="0.00E+00">
                  <c:v>4.9145300000000003E-3</c:v>
                </c:pt>
                <c:pt idx="174814" formatCode="0.00E+00">
                  <c:v>4.72238E-3</c:v>
                </c:pt>
                <c:pt idx="174815" formatCode="0.00E+00">
                  <c:v>4.5244600000000001E-3</c:v>
                </c:pt>
                <c:pt idx="174816" formatCode="0.00E+00">
                  <c:v>4.3210999999999996E-3</c:v>
                </c:pt>
                <c:pt idx="174817" formatCode="0.00E+00">
                  <c:v>4.1126799999999996E-3</c:v>
                </c:pt>
                <c:pt idx="174818" formatCode="0.00E+00">
                  <c:v>3.8995800000000001E-3</c:v>
                </c:pt>
                <c:pt idx="174819" formatCode="0.00E+00">
                  <c:v>3.6821699999999998E-3</c:v>
                </c:pt>
                <c:pt idx="174820" formatCode="0.00E+00">
                  <c:v>3.4608299999999998E-3</c:v>
                </c:pt>
                <c:pt idx="174821" formatCode="0.00E+00">
                  <c:v>3.23595E-3</c:v>
                </c:pt>
                <c:pt idx="174822" formatCode="0.00E+00">
                  <c:v>3.0079199999999999E-3</c:v>
                </c:pt>
                <c:pt idx="174823" formatCode="0.00E+00">
                  <c:v>2.77714E-3</c:v>
                </c:pt>
                <c:pt idx="174824" formatCode="0.00E+00">
                  <c:v>2.5439999999999998E-3</c:v>
                </c:pt>
                <c:pt idx="174825" formatCode="0.00E+00">
                  <c:v>2.3088900000000001E-3</c:v>
                </c:pt>
                <c:pt idx="174826" formatCode="0.00E+00">
                  <c:v>2.0722200000000001E-3</c:v>
                </c:pt>
                <c:pt idx="174827" formatCode="0.00E+00">
                  <c:v>1.8343700000000001E-3</c:v>
                </c:pt>
                <c:pt idx="174828" formatCode="0.00E+00">
                  <c:v>1.5957499999999999E-3</c:v>
                </c:pt>
                <c:pt idx="174829" formatCode="0.00E+00">
                  <c:v>1.35676E-3</c:v>
                </c:pt>
                <c:pt idx="174830" formatCode="0.00E+00">
                  <c:v>1.1177800000000001E-3</c:v>
                </c:pt>
                <c:pt idx="174831" formatCode="0.00E+00">
                  <c:v>8.79213E-4</c:v>
                </c:pt>
                <c:pt idx="174832" formatCode="0.00E+00">
                  <c:v>6.4143800000000003E-4</c:v>
                </c:pt>
                <c:pt idx="174833" formatCode="0.00E+00">
                  <c:v>4.0484400000000002E-4</c:v>
                </c:pt>
                <c:pt idx="174834" formatCode="0.00E+00">
                  <c:v>1.69808E-4</c:v>
                </c:pt>
                <c:pt idx="174835" formatCode="0.00E+00">
                  <c:v>-6.3293000000000005E-5</c:v>
                </c:pt>
                <c:pt idx="174836" formatCode="0.00E+00">
                  <c:v>-2.9409100000000001E-4</c:v>
                </c:pt>
                <c:pt idx="174837" formatCode="0.00E+00">
                  <c:v>-5.2222399999999995E-4</c:v>
                </c:pt>
                <c:pt idx="174838" formatCode="0.00E+00">
                  <c:v>-7.47334E-4</c:v>
                </c:pt>
                <c:pt idx="174839" formatCode="0.00E+00">
                  <c:v>-9.69074E-4</c:v>
                </c:pt>
                <c:pt idx="174840" formatCode="0.00E+00">
                  <c:v>-1.1871E-3</c:v>
                </c:pt>
                <c:pt idx="174841" formatCode="0.00E+00">
                  <c:v>-1.40109E-3</c:v>
                </c:pt>
                <c:pt idx="174842" formatCode="0.00E+00">
                  <c:v>-1.61071E-3</c:v>
                </c:pt>
                <c:pt idx="174843" formatCode="0.00E+00">
                  <c:v>-1.81565E-3</c:v>
                </c:pt>
                <c:pt idx="174844" formatCode="0.00E+00">
                  <c:v>-2.0156000000000002E-3</c:v>
                </c:pt>
                <c:pt idx="174845" formatCode="0.00E+00">
                  <c:v>-2.2102699999999999E-3</c:v>
                </c:pt>
                <c:pt idx="174846" formatCode="0.00E+00">
                  <c:v>-2.3993899999999999E-3</c:v>
                </c:pt>
                <c:pt idx="174847" formatCode="0.00E+00">
                  <c:v>-2.58267E-3</c:v>
                </c:pt>
                <c:pt idx="174848" formatCode="0.00E+00">
                  <c:v>-2.7598599999999998E-3</c:v>
                </c:pt>
                <c:pt idx="174849" formatCode="0.00E+00">
                  <c:v>-2.93071E-3</c:v>
                </c:pt>
                <c:pt idx="174850" formatCode="0.00E+00">
                  <c:v>-3.0949800000000002E-3</c:v>
                </c:pt>
                <c:pt idx="174851" formatCode="0.00E+00">
                  <c:v>-3.25245E-3</c:v>
                </c:pt>
                <c:pt idx="174852" formatCode="0.00E+00">
                  <c:v>-3.4029199999999998E-3</c:v>
                </c:pt>
                <c:pt idx="174853" formatCode="0.00E+00">
                  <c:v>-3.5461799999999999E-3</c:v>
                </c:pt>
                <c:pt idx="174854" formatCode="0.00E+00">
                  <c:v>-3.6820400000000001E-3</c:v>
                </c:pt>
                <c:pt idx="174855" formatCode="0.00E+00">
                  <c:v>-3.8103500000000001E-3</c:v>
                </c:pt>
                <c:pt idx="174856" formatCode="0.00E+00">
                  <c:v>-3.9309499999999999E-3</c:v>
                </c:pt>
                <c:pt idx="174857" formatCode="0.00E+00">
                  <c:v>-4.04369E-3</c:v>
                </c:pt>
                <c:pt idx="174858" formatCode="0.00E+00">
                  <c:v>-4.1484499999999997E-3</c:v>
                </c:pt>
                <c:pt idx="174859" formatCode="0.00E+00">
                  <c:v>-4.2451099999999999E-3</c:v>
                </c:pt>
                <c:pt idx="174860" formatCode="0.00E+00">
                  <c:v>-4.3335800000000001E-3</c:v>
                </c:pt>
                <c:pt idx="174861" formatCode="0.00E+00">
                  <c:v>-4.41377E-3</c:v>
                </c:pt>
                <c:pt idx="174862" formatCode="0.00E+00">
                  <c:v>-4.4856200000000001E-3</c:v>
                </c:pt>
                <c:pt idx="174863" formatCode="0.00E+00">
                  <c:v>-4.5490599999999997E-3</c:v>
                </c:pt>
                <c:pt idx="174864" formatCode="0.00E+00">
                  <c:v>-4.60407E-3</c:v>
                </c:pt>
                <c:pt idx="174865" formatCode="0.00E+00">
                  <c:v>-4.6506100000000003E-3</c:v>
                </c:pt>
                <c:pt idx="174866" formatCode="0.00E+00">
                  <c:v>-4.6886699999999998E-3</c:v>
                </c:pt>
                <c:pt idx="174867" formatCode="0.00E+00">
                  <c:v>-4.7182600000000002E-3</c:v>
                </c:pt>
                <c:pt idx="174868" formatCode="0.00E+00">
                  <c:v>-4.7394000000000004E-3</c:v>
                </c:pt>
                <c:pt idx="174869" formatCode="0.00E+00">
                  <c:v>-4.7521200000000003E-3</c:v>
                </c:pt>
                <c:pt idx="174870" formatCode="0.00E+00">
                  <c:v>-4.7564699999999996E-3</c:v>
                </c:pt>
                <c:pt idx="174871" formatCode="0.00E+00">
                  <c:v>-4.7525099999999997E-3</c:v>
                </c:pt>
                <c:pt idx="174872" formatCode="0.00E+00">
                  <c:v>-4.7403100000000002E-3</c:v>
                </c:pt>
                <c:pt idx="174873" formatCode="0.00E+00">
                  <c:v>-4.7199599999999996E-3</c:v>
                </c:pt>
                <c:pt idx="174874" formatCode="0.00E+00">
                  <c:v>-4.69156E-3</c:v>
                </c:pt>
                <c:pt idx="174875" formatCode="0.00E+00">
                  <c:v>-4.6552299999999998E-3</c:v>
                </c:pt>
                <c:pt idx="174876" formatCode="0.00E+00">
                  <c:v>-4.6110999999999999E-3</c:v>
                </c:pt>
                <c:pt idx="174877" formatCode="0.00E+00">
                  <c:v>-4.5592999999999996E-3</c:v>
                </c:pt>
                <c:pt idx="174878" formatCode="0.00E+00">
                  <c:v>-4.4999899999999997E-3</c:v>
                </c:pt>
                <c:pt idx="174879" formatCode="0.00E+00">
                  <c:v>-4.4333300000000001E-3</c:v>
                </c:pt>
                <c:pt idx="174880" formatCode="0.00E+00">
                  <c:v>-4.3594999999999997E-3</c:v>
                </c:pt>
                <c:pt idx="174881" formatCode="0.00E+00">
                  <c:v>-4.2786899999999999E-3</c:v>
                </c:pt>
                <c:pt idx="174882" formatCode="0.00E+00">
                  <c:v>-4.1910799999999998E-3</c:v>
                </c:pt>
                <c:pt idx="174883" formatCode="0.00E+00">
                  <c:v>-4.0968899999999997E-3</c:v>
                </c:pt>
                <c:pt idx="174884" formatCode="0.00E+00">
                  <c:v>-3.9963400000000001E-3</c:v>
                </c:pt>
                <c:pt idx="174885" formatCode="0.00E+00">
                  <c:v>-3.8896500000000001E-3</c:v>
                </c:pt>
                <c:pt idx="174886" formatCode="0.00E+00">
                  <c:v>-3.7770600000000001E-3</c:v>
                </c:pt>
                <c:pt idx="174887" formatCode="0.00E+00">
                  <c:v>-3.6588100000000002E-3</c:v>
                </c:pt>
                <c:pt idx="174888" formatCode="0.00E+00">
                  <c:v>-3.5351499999999999E-3</c:v>
                </c:pt>
                <c:pt idx="174889" formatCode="0.00E+00">
                  <c:v>-3.4063399999999999E-3</c:v>
                </c:pt>
                <c:pt idx="174890" formatCode="0.00E+00">
                  <c:v>-3.2726600000000002E-3</c:v>
                </c:pt>
                <c:pt idx="174891" formatCode="0.00E+00">
                  <c:v>-3.1343600000000001E-3</c:v>
                </c:pt>
                <c:pt idx="174892" formatCode="0.00E+00">
                  <c:v>-2.9917300000000002E-3</c:v>
                </c:pt>
                <c:pt idx="174893" formatCode="0.00E+00">
                  <c:v>-2.84506E-3</c:v>
                </c:pt>
                <c:pt idx="174894" formatCode="0.00E+00">
                  <c:v>-2.69462E-3</c:v>
                </c:pt>
                <c:pt idx="174895" formatCode="0.00E+00">
                  <c:v>-2.5407199999999998E-3</c:v>
                </c:pt>
                <c:pt idx="174896" formatCode="0.00E+00">
                  <c:v>-2.3836600000000001E-3</c:v>
                </c:pt>
                <c:pt idx="174897" formatCode="0.00E+00">
                  <c:v>-2.2237200000000002E-3</c:v>
                </c:pt>
                <c:pt idx="174898" formatCode="0.00E+00">
                  <c:v>-2.06121E-3</c:v>
                </c:pt>
                <c:pt idx="174899" formatCode="0.00E+00">
                  <c:v>-1.8964400000000001E-3</c:v>
                </c:pt>
                <c:pt idx="174900" formatCode="0.00E+00">
                  <c:v>-1.72971E-3</c:v>
                </c:pt>
                <c:pt idx="174901" formatCode="0.00E+00">
                  <c:v>-1.5613300000000001E-3</c:v>
                </c:pt>
                <c:pt idx="174902" formatCode="0.00E+00">
                  <c:v>-1.3916099999999999E-3</c:v>
                </c:pt>
                <c:pt idx="174903" formatCode="0.00E+00">
                  <c:v>-1.2208500000000001E-3</c:v>
                </c:pt>
                <c:pt idx="174904" formatCode="0.00E+00">
                  <c:v>-1.0493499999999999E-3</c:v>
                </c:pt>
                <c:pt idx="174905" formatCode="0.00E+00">
                  <c:v>-8.7743000000000001E-4</c:v>
                </c:pt>
                <c:pt idx="174906" formatCode="0.00E+00">
                  <c:v>-7.0538399999999998E-4</c:v>
                </c:pt>
                <c:pt idx="174907" formatCode="0.00E+00">
                  <c:v>-5.3351400000000002E-4</c:v>
                </c:pt>
                <c:pt idx="174908" formatCode="0.00E+00">
                  <c:v>-3.6211799999999998E-4</c:v>
                </c:pt>
                <c:pt idx="174909" formatCode="0.00E+00">
                  <c:v>-1.9148799999999999E-4</c:v>
                </c:pt>
                <c:pt idx="174910" formatCode="0.00E+00">
                  <c:v>-2.1915900000000001E-5</c:v>
                </c:pt>
                <c:pt idx="174911" formatCode="0.00E+00">
                  <c:v>1.4631299999999999E-4</c:v>
                </c:pt>
                <c:pt idx="174912" formatCode="0.00E+00">
                  <c:v>3.1291799999999997E-4</c:v>
                </c:pt>
                <c:pt idx="174913" formatCode="0.00E+00">
                  <c:v>4.7762400000000001E-4</c:v>
                </c:pt>
                <c:pt idx="174914" formatCode="0.00E+00">
                  <c:v>6.4016099999999999E-4</c:v>
                </c:pt>
                <c:pt idx="174915" formatCode="0.00E+00">
                  <c:v>8.0026700000000001E-4</c:v>
                </c:pt>
                <c:pt idx="174916" formatCode="0.00E+00">
                  <c:v>9.5768399999999999E-4</c:v>
                </c:pt>
                <c:pt idx="174917" formatCode="0.00E+00">
                  <c:v>1.1121600000000001E-3</c:v>
                </c:pt>
                <c:pt idx="174918" formatCode="0.00E+00">
                  <c:v>1.2634600000000001E-3</c:v>
                </c:pt>
                <c:pt idx="174919" formatCode="0.00E+00">
                  <c:v>1.41135E-3</c:v>
                </c:pt>
                <c:pt idx="174920" formatCode="0.00E+00">
                  <c:v>1.5556000000000001E-3</c:v>
                </c:pt>
                <c:pt idx="174921" formatCode="0.00E+00">
                  <c:v>1.6959900000000001E-3</c:v>
                </c:pt>
                <c:pt idx="174922" formatCode="0.00E+00">
                  <c:v>1.8323199999999999E-3</c:v>
                </c:pt>
                <c:pt idx="174923" formatCode="0.00E+00">
                  <c:v>1.9643899999999999E-3</c:v>
                </c:pt>
                <c:pt idx="174924" formatCode="0.00E+00">
                  <c:v>2.0920100000000001E-3</c:v>
                </c:pt>
                <c:pt idx="174925" formatCode="0.00E+00">
                  <c:v>2.215E-3</c:v>
                </c:pt>
                <c:pt idx="174926" formatCode="0.00E+00">
                  <c:v>2.3331900000000002E-3</c:v>
                </c:pt>
                <c:pt idx="174927" formatCode="0.00E+00">
                  <c:v>2.4464299999999999E-3</c:v>
                </c:pt>
                <c:pt idx="174928" formatCode="0.00E+00">
                  <c:v>2.55456E-3</c:v>
                </c:pt>
                <c:pt idx="174929" formatCode="0.00E+00">
                  <c:v>2.65745E-3</c:v>
                </c:pt>
                <c:pt idx="174930" formatCode="0.00E+00">
                  <c:v>2.7549800000000002E-3</c:v>
                </c:pt>
                <c:pt idx="174931" formatCode="0.00E+00">
                  <c:v>2.84702E-3</c:v>
                </c:pt>
                <c:pt idx="174932" formatCode="0.00E+00">
                  <c:v>2.93348E-3</c:v>
                </c:pt>
                <c:pt idx="174933" formatCode="0.00E+00">
                  <c:v>3.0142599999999999E-3</c:v>
                </c:pt>
                <c:pt idx="174934" formatCode="0.00E+00">
                  <c:v>3.0892900000000002E-3</c:v>
                </c:pt>
                <c:pt idx="174935" formatCode="0.00E+00">
                  <c:v>3.15848E-3</c:v>
                </c:pt>
                <c:pt idx="174936" formatCode="0.00E+00">
                  <c:v>3.2217999999999999E-3</c:v>
                </c:pt>
                <c:pt idx="174937" formatCode="0.00E+00">
                  <c:v>3.27918E-3</c:v>
                </c:pt>
                <c:pt idx="174938" formatCode="0.00E+00">
                  <c:v>3.33059E-3</c:v>
                </c:pt>
                <c:pt idx="174939" formatCode="0.00E+00">
                  <c:v>3.37602E-3</c:v>
                </c:pt>
                <c:pt idx="174940" formatCode="0.00E+00">
                  <c:v>3.41545E-3</c:v>
                </c:pt>
                <c:pt idx="174941" formatCode="0.00E+00">
                  <c:v>3.4488800000000001E-3</c:v>
                </c:pt>
                <c:pt idx="174942" formatCode="0.00E+00">
                  <c:v>3.4763099999999998E-3</c:v>
                </c:pt>
                <c:pt idx="174943" formatCode="0.00E+00">
                  <c:v>3.4977900000000002E-3</c:v>
                </c:pt>
                <c:pt idx="174944" formatCode="0.00E+00">
                  <c:v>3.5133199999999999E-3</c:v>
                </c:pt>
                <c:pt idx="174945" formatCode="0.00E+00">
                  <c:v>3.5229800000000002E-3</c:v>
                </c:pt>
                <c:pt idx="174946" formatCode="0.00E+00">
                  <c:v>3.5267900000000001E-3</c:v>
                </c:pt>
                <c:pt idx="174947" formatCode="0.00E+00">
                  <c:v>3.52484E-3</c:v>
                </c:pt>
                <c:pt idx="174948" formatCode="0.00E+00">
                  <c:v>3.5171999999999998E-3</c:v>
                </c:pt>
                <c:pt idx="174949" formatCode="0.00E+00">
                  <c:v>3.50395E-3</c:v>
                </c:pt>
                <c:pt idx="174950" formatCode="0.00E+00">
                  <c:v>3.48519E-3</c:v>
                </c:pt>
                <c:pt idx="174951" formatCode="0.00E+00">
                  <c:v>3.4610299999999999E-3</c:v>
                </c:pt>
                <c:pt idx="174952" formatCode="0.00E+00">
                  <c:v>3.43158E-3</c:v>
                </c:pt>
                <c:pt idx="174953" formatCode="0.00E+00">
                  <c:v>3.3969600000000001E-3</c:v>
                </c:pt>
                <c:pt idx="174954" formatCode="0.00E+00">
                  <c:v>3.3573100000000001E-3</c:v>
                </c:pt>
                <c:pt idx="174955" formatCode="0.00E+00">
                  <c:v>3.31277E-3</c:v>
                </c:pt>
                <c:pt idx="174956" formatCode="0.00E+00">
                  <c:v>3.26348E-3</c:v>
                </c:pt>
                <c:pt idx="174957" formatCode="0.00E+00">
                  <c:v>3.2096099999999999E-3</c:v>
                </c:pt>
                <c:pt idx="174958" formatCode="0.00E+00">
                  <c:v>3.15131E-3</c:v>
                </c:pt>
                <c:pt idx="174959" formatCode="0.00E+00">
                  <c:v>3.0887599999999999E-3</c:v>
                </c:pt>
                <c:pt idx="174960" formatCode="0.00E+00">
                  <c:v>3.02214E-3</c:v>
                </c:pt>
                <c:pt idx="174961" formatCode="0.00E+00">
                  <c:v>2.9516299999999998E-3</c:v>
                </c:pt>
                <c:pt idx="174962" formatCode="0.00E+00">
                  <c:v>2.87741E-3</c:v>
                </c:pt>
                <c:pt idx="174963" formatCode="0.00E+00">
                  <c:v>2.7996800000000001E-3</c:v>
                </c:pt>
                <c:pt idx="174964" formatCode="0.00E+00">
                  <c:v>2.71864E-3</c:v>
                </c:pt>
                <c:pt idx="174965" formatCode="0.00E+00">
                  <c:v>2.6345000000000001E-3</c:v>
                </c:pt>
                <c:pt idx="174966" formatCode="0.00E+00">
                  <c:v>2.5474500000000001E-3</c:v>
                </c:pt>
                <c:pt idx="174967" formatCode="0.00E+00">
                  <c:v>2.45772E-3</c:v>
                </c:pt>
                <c:pt idx="174968" formatCode="0.00E+00">
                  <c:v>2.3655099999999999E-3</c:v>
                </c:pt>
                <c:pt idx="174969" formatCode="0.00E+00">
                  <c:v>2.2710400000000002E-3</c:v>
                </c:pt>
                <c:pt idx="174970" formatCode="0.00E+00">
                  <c:v>2.17453E-3</c:v>
                </c:pt>
                <c:pt idx="174971" formatCode="0.00E+00">
                  <c:v>2.0761899999999999E-3</c:v>
                </c:pt>
                <c:pt idx="174972" formatCode="0.00E+00">
                  <c:v>1.9762600000000001E-3</c:v>
                </c:pt>
                <c:pt idx="174973" formatCode="0.00E+00">
                  <c:v>1.8749400000000001E-3</c:v>
                </c:pt>
                <c:pt idx="174974" formatCode="0.00E+00">
                  <c:v>1.7724699999999999E-3</c:v>
                </c:pt>
                <c:pt idx="174975" formatCode="0.00E+00">
                  <c:v>1.66906E-3</c:v>
                </c:pt>
                <c:pt idx="174976" formatCode="0.00E+00">
                  <c:v>1.5649399999999999E-3</c:v>
                </c:pt>
                <c:pt idx="174977" formatCode="0.00E+00">
                  <c:v>1.46032E-3</c:v>
                </c:pt>
                <c:pt idx="174978" formatCode="0.00E+00">
                  <c:v>1.35542E-3</c:v>
                </c:pt>
                <c:pt idx="174979" formatCode="0.00E+00">
                  <c:v>1.25045E-3</c:v>
                </c:pt>
                <c:pt idx="174980" formatCode="0.00E+00">
                  <c:v>1.1456400000000001E-3</c:v>
                </c:pt>
                <c:pt idx="174981" formatCode="0.00E+00">
                  <c:v>1.04119E-3</c:v>
                </c:pt>
                <c:pt idx="174982" formatCode="0.00E+00">
                  <c:v>9.3730799999999998E-4</c:v>
                </c:pt>
                <c:pt idx="174983" formatCode="0.00E+00">
                  <c:v>8.3419699999999996E-4</c:v>
                </c:pt>
                <c:pt idx="174984" formatCode="0.00E+00">
                  <c:v>7.3205700000000004E-4</c:v>
                </c:pt>
                <c:pt idx="174985" formatCode="0.00E+00">
                  <c:v>6.3108100000000002E-4</c:v>
                </c:pt>
                <c:pt idx="174986" formatCode="0.00E+00">
                  <c:v>5.3145999999999998E-4</c:v>
                </c:pt>
                <c:pt idx="174987" formatCode="0.00E+00">
                  <c:v>4.33378E-4</c:v>
                </c:pt>
                <c:pt idx="174988" formatCode="0.00E+00">
                  <c:v>3.3701199999999998E-4</c:v>
                </c:pt>
                <c:pt idx="174989" formatCode="0.00E+00">
                  <c:v>2.42537E-4</c:v>
                </c:pt>
                <c:pt idx="174990" formatCode="0.00E+00">
                  <c:v>1.50116E-4</c:v>
                </c:pt>
                <c:pt idx="174991" formatCode="0.00E+00">
                  <c:v>5.9911000000000003E-5</c:v>
                </c:pt>
                <c:pt idx="174992" formatCode="0.00E+00">
                  <c:v>-2.7926899999999999E-5</c:v>
                </c:pt>
                <c:pt idx="174993" formatCode="0.00E+00">
                  <c:v>-1.1325200000000001E-4</c:v>
                </c:pt>
                <c:pt idx="174994" formatCode="0.00E+00">
                  <c:v>-1.95928E-4</c:v>
                </c:pt>
                <c:pt idx="174995" formatCode="0.00E+00">
                  <c:v>-2.7582300000000002E-4</c:v>
                </c:pt>
                <c:pt idx="174996" formatCode="0.00E+00">
                  <c:v>-3.5281700000000001E-4</c:v>
                </c:pt>
                <c:pt idx="174997" formatCode="0.00E+00">
                  <c:v>-4.26795E-4</c:v>
                </c:pt>
                <c:pt idx="174998" formatCode="0.00E+00">
                  <c:v>-4.9765300000000003E-4</c:v>
                </c:pt>
                <c:pt idx="174999" formatCode="0.00E+00">
                  <c:v>-5.6529400000000004E-4</c:v>
                </c:pt>
                <c:pt idx="175000" formatCode="0.00E+00">
                  <c:v>-6.2963099999999996E-4</c:v>
                </c:pt>
                <c:pt idx="175001" formatCode="0.00E+00">
                  <c:v>-6.9058399999999995E-4</c:v>
                </c:pt>
                <c:pt idx="175002" formatCode="0.00E+00">
                  <c:v>-7.4808399999999999E-4</c:v>
                </c:pt>
                <c:pt idx="175003" formatCode="0.00E+00">
                  <c:v>-8.0207E-4</c:v>
                </c:pt>
                <c:pt idx="175004" formatCode="0.00E+00">
                  <c:v>-8.5249100000000003E-4</c:v>
                </c:pt>
                <c:pt idx="175005" formatCode="0.00E+00">
                  <c:v>-8.9930499999999998E-4</c:v>
                </c:pt>
                <c:pt idx="175006" formatCode="0.00E+00">
                  <c:v>-9.4247899999999997E-4</c:v>
                </c:pt>
                <c:pt idx="175007" formatCode="0.00E+00">
                  <c:v>-9.8199000000000008E-4</c:v>
                </c:pt>
                <c:pt idx="175008" formatCode="0.00E+00">
                  <c:v>-1.01782E-3</c:v>
                </c:pt>
                <c:pt idx="175009" formatCode="0.00E+00">
                  <c:v>-1.0499699999999999E-3</c:v>
                </c:pt>
                <c:pt idx="175010" formatCode="0.00E+00">
                  <c:v>-1.0784499999999999E-3</c:v>
                </c:pt>
                <c:pt idx="175011" formatCode="0.00E+00">
                  <c:v>-1.10326E-3</c:v>
                </c:pt>
                <c:pt idx="175012" formatCode="0.00E+00">
                  <c:v>-1.12443E-3</c:v>
                </c:pt>
                <c:pt idx="175013" formatCode="0.00E+00">
                  <c:v>-1.1419900000000001E-3</c:v>
                </c:pt>
                <c:pt idx="175014" formatCode="0.00E+00">
                  <c:v>-1.15598E-3</c:v>
                </c:pt>
                <c:pt idx="175015" formatCode="0.00E+00">
                  <c:v>-1.16646E-3</c:v>
                </c:pt>
                <c:pt idx="175016" formatCode="0.00E+00">
                  <c:v>-1.17348E-3</c:v>
                </c:pt>
                <c:pt idx="175017" formatCode="0.00E+00">
                  <c:v>-1.1770999999999999E-3</c:v>
                </c:pt>
                <c:pt idx="175018" formatCode="0.00E+00">
                  <c:v>-1.17741E-3</c:v>
                </c:pt>
                <c:pt idx="175019" formatCode="0.00E+00">
                  <c:v>-1.17449E-3</c:v>
                </c:pt>
                <c:pt idx="175020" formatCode="0.00E+00">
                  <c:v>-1.16843E-3</c:v>
                </c:pt>
                <c:pt idx="175021" formatCode="0.00E+00">
                  <c:v>-1.1593199999999999E-3</c:v>
                </c:pt>
                <c:pt idx="175022" formatCode="0.00E+00">
                  <c:v>-1.1472800000000001E-3</c:v>
                </c:pt>
                <c:pt idx="175023" formatCode="0.00E+00">
                  <c:v>-1.1324200000000001E-3</c:v>
                </c:pt>
                <c:pt idx="175024" formatCode="0.00E+00">
                  <c:v>-1.1148600000000001E-3</c:v>
                </c:pt>
                <c:pt idx="175025" formatCode="0.00E+00">
                  <c:v>-1.09472E-3</c:v>
                </c:pt>
                <c:pt idx="175026" formatCode="0.00E+00">
                  <c:v>-1.0721400000000001E-3</c:v>
                </c:pt>
                <c:pt idx="175027" formatCode="0.00E+00">
                  <c:v>-1.0472599999999999E-3</c:v>
                </c:pt>
                <c:pt idx="175028" formatCode="0.00E+00">
                  <c:v>-1.02023E-3</c:v>
                </c:pt>
                <c:pt idx="175029" formatCode="0.00E+00">
                  <c:v>-9.9118399999999999E-4</c:v>
                </c:pt>
                <c:pt idx="175030" formatCode="0.00E+00">
                  <c:v>-9.6029000000000004E-4</c:v>
                </c:pt>
                <c:pt idx="175031" formatCode="0.00E+00">
                  <c:v>-9.2770299999999999E-4</c:v>
                </c:pt>
                <c:pt idx="175032" formatCode="0.00E+00">
                  <c:v>-8.9358799999999996E-4</c:v>
                </c:pt>
                <c:pt idx="175033" formatCode="0.00E+00">
                  <c:v>-8.5811000000000004E-4</c:v>
                </c:pt>
                <c:pt idx="175034" formatCode="0.00E+00">
                  <c:v>-8.2144100000000001E-4</c:v>
                </c:pt>
                <c:pt idx="175035" formatCode="0.00E+00">
                  <c:v>-7.83754E-4</c:v>
                </c:pt>
                <c:pt idx="175036" formatCode="0.00E+00">
                  <c:v>-7.4522399999999995E-4</c:v>
                </c:pt>
                <c:pt idx="175037" formatCode="0.00E+00">
                  <c:v>-7.0602999999999996E-4</c:v>
                </c:pt>
                <c:pt idx="175038" formatCode="0.00E+00">
                  <c:v>-6.6635200000000005E-4</c:v>
                </c:pt>
                <c:pt idx="175039" formatCode="0.00E+00">
                  <c:v>-6.2636899999999999E-4</c:v>
                </c:pt>
                <c:pt idx="175040" formatCode="0.00E+00">
                  <c:v>-5.8626399999999997E-4</c:v>
                </c:pt>
                <c:pt idx="175041" formatCode="0.00E+00">
                  <c:v>-5.4621699999999999E-4</c:v>
                </c:pt>
                <c:pt idx="175042" formatCode="0.00E+00">
                  <c:v>-5.0641300000000005E-4</c:v>
                </c:pt>
                <c:pt idx="175043" formatCode="0.00E+00">
                  <c:v>-4.6703000000000001E-4</c:v>
                </c:pt>
                <c:pt idx="175044" formatCode="0.00E+00">
                  <c:v>-4.2824999999999997E-4</c:v>
                </c:pt>
                <c:pt idx="175045" formatCode="0.00E+00">
                  <c:v>-3.90252E-4</c:v>
                </c:pt>
                <c:pt idx="175046" formatCode="0.00E+00">
                  <c:v>-3.5321300000000001E-4</c:v>
                </c:pt>
                <c:pt idx="175047" formatCode="0.00E+00">
                  <c:v>-3.1730799999999998E-4</c:v>
                </c:pt>
                <c:pt idx="175048" formatCode="0.00E+00">
                  <c:v>-2.8270900000000002E-4</c:v>
                </c:pt>
                <c:pt idx="175049" formatCode="0.00E+00">
                  <c:v>-2.4958599999999999E-4</c:v>
                </c:pt>
                <c:pt idx="175050" formatCode="0.00E+00">
                  <c:v>-2.1810300000000001E-4</c:v>
                </c:pt>
                <c:pt idx="175051" formatCode="0.00E+00">
                  <c:v>-1.8842300000000001E-4</c:v>
                </c:pt>
                <c:pt idx="175052" formatCode="0.00E+00">
                  <c:v>-1.6070400000000001E-4</c:v>
                </c:pt>
                <c:pt idx="175053" formatCode="0.00E+00">
                  <c:v>-1.3509899999999999E-4</c:v>
                </c:pt>
                <c:pt idx="175054" formatCode="0.00E+00">
                  <c:v>-1.11754E-4</c:v>
                </c:pt>
                <c:pt idx="175055" formatCode="0.00E+00">
                  <c:v>-9.0812999999999999E-5</c:v>
                </c:pt>
                <c:pt idx="175056" formatCode="0.00E+00">
                  <c:v>-7.2412199999999998E-5</c:v>
                </c:pt>
                <c:pt idx="175057" formatCode="0.00E+00">
                  <c:v>-5.6681999999999997E-5</c:v>
                </c:pt>
                <c:pt idx="175058" formatCode="0.00E+00">
                  <c:v>-4.3746599999999999E-5</c:v>
                </c:pt>
                <c:pt idx="175059" formatCode="0.00E+00">
                  <c:v>-3.3723000000000002E-5</c:v>
                </c:pt>
                <c:pt idx="175060" formatCode="0.00E+00">
                  <c:v>-2.6721400000000001E-5</c:v>
                </c:pt>
                <c:pt idx="175061" formatCode="0.00E+00">
                  <c:v>-2.2844400000000001E-5</c:v>
                </c:pt>
                <c:pt idx="175062" formatCode="0.00E+00">
                  <c:v>-2.21873E-5</c:v>
                </c:pt>
                <c:pt idx="175063" formatCode="0.00E+00">
                  <c:v>-2.4836899999999999E-5</c:v>
                </c:pt>
                <c:pt idx="175064" formatCode="0.00E+00">
                  <c:v>-3.0872199999999999E-5</c:v>
                </c:pt>
                <c:pt idx="175065" formatCode="0.00E+00">
                  <c:v>-4.0363700000000001E-5</c:v>
                </c:pt>
                <c:pt idx="175066" formatCode="0.00E+00">
                  <c:v>-5.3373099999999999E-5</c:v>
                </c:pt>
                <c:pt idx="175067" formatCode="0.00E+00">
                  <c:v>-6.9953300000000007E-5</c:v>
                </c:pt>
                <c:pt idx="175068" formatCode="0.00E+00">
                  <c:v>-9.0148400000000006E-5</c:v>
                </c:pt>
                <c:pt idx="175069" formatCode="0.00E+00">
                  <c:v>-1.13993E-4</c:v>
                </c:pt>
                <c:pt idx="175070" formatCode="0.00E+00">
                  <c:v>-1.41512E-4</c:v>
                </c:pt>
                <c:pt idx="175071" formatCode="0.00E+00">
                  <c:v>-1.7272300000000001E-4</c:v>
                </c:pt>
                <c:pt idx="175072" formatCode="0.00E+00">
                  <c:v>-2.0762999999999999E-4</c:v>
                </c:pt>
                <c:pt idx="175073" formatCode="0.00E+00">
                  <c:v>-2.4623199999999998E-4</c:v>
                </c:pt>
                <c:pt idx="175074" formatCode="0.00E+00">
                  <c:v>-2.8851400000000002E-4</c:v>
                </c:pt>
                <c:pt idx="175075" formatCode="0.00E+00">
                  <c:v>-3.3445399999999998E-4</c:v>
                </c:pt>
                <c:pt idx="175076" formatCode="0.00E+00">
                  <c:v>-3.8402E-4</c:v>
                </c:pt>
                <c:pt idx="175077" formatCode="0.00E+00">
                  <c:v>-4.37169E-4</c:v>
                </c:pt>
                <c:pt idx="175078" formatCode="0.00E+00">
                  <c:v>-4.9384799999999996E-4</c:v>
                </c:pt>
                <c:pt idx="175079" formatCode="0.00E+00">
                  <c:v>-5.5399699999999997E-4</c:v>
                </c:pt>
                <c:pt idx="175080" formatCode="0.00E+00">
                  <c:v>-6.17542E-4</c:v>
                </c:pt>
                <c:pt idx="175081" formatCode="0.00E+00">
                  <c:v>-6.8440299999999999E-4</c:v>
                </c:pt>
                <c:pt idx="175082" formatCode="0.00E+00">
                  <c:v>-7.5449000000000002E-4</c:v>
                </c:pt>
                <c:pt idx="175083" formatCode="0.00E+00">
                  <c:v>-8.2770100000000002E-4</c:v>
                </c:pt>
                <c:pt idx="175084" formatCode="0.00E+00">
                  <c:v>-9.0392700000000001E-4</c:v>
                </c:pt>
                <c:pt idx="175085" formatCode="0.00E+00">
                  <c:v>-9.8305000000000007E-4</c:v>
                </c:pt>
                <c:pt idx="175086" formatCode="0.00E+00">
                  <c:v>-1.0649399999999999E-3</c:v>
                </c:pt>
                <c:pt idx="175087" formatCode="0.00E+00">
                  <c:v>-1.1494700000000001E-3</c:v>
                </c:pt>
                <c:pt idx="175088" formatCode="0.00E+00">
                  <c:v>-1.2364800000000001E-3</c:v>
                </c:pt>
                <c:pt idx="175089" formatCode="0.00E+00">
                  <c:v>-1.3258199999999999E-3</c:v>
                </c:pt>
                <c:pt idx="175090" formatCode="0.00E+00">
                  <c:v>-1.41734E-3</c:v>
                </c:pt>
                <c:pt idx="175091" formatCode="0.00E+00">
                  <c:v>-1.5108599999999999E-3</c:v>
                </c:pt>
                <c:pt idx="175092" formatCode="0.00E+00">
                  <c:v>-1.6062100000000001E-3</c:v>
                </c:pt>
                <c:pt idx="175093" formatCode="0.00E+00">
                  <c:v>-1.7032099999999999E-3</c:v>
                </c:pt>
                <c:pt idx="175094" formatCode="0.00E+00">
                  <c:v>-1.8016499999999999E-3</c:v>
                </c:pt>
                <c:pt idx="175095" formatCode="0.00E+00">
                  <c:v>-1.90135E-3</c:v>
                </c:pt>
                <c:pt idx="175096" formatCode="0.00E+00">
                  <c:v>-2.0021000000000001E-3</c:v>
                </c:pt>
                <c:pt idx="175097" formatCode="0.00E+00">
                  <c:v>-2.1036900000000001E-3</c:v>
                </c:pt>
                <c:pt idx="175098" formatCode="0.00E+00">
                  <c:v>-2.2059100000000002E-3</c:v>
                </c:pt>
                <c:pt idx="175099" formatCode="0.00E+00">
                  <c:v>-2.30854E-3</c:v>
                </c:pt>
                <c:pt idx="175100" formatCode="0.00E+00">
                  <c:v>-2.4113400000000001E-3</c:v>
                </c:pt>
                <c:pt idx="175101" formatCode="0.00E+00">
                  <c:v>-2.5141E-3</c:v>
                </c:pt>
                <c:pt idx="175102" formatCode="0.00E+00">
                  <c:v>-2.6165899999999998E-3</c:v>
                </c:pt>
                <c:pt idx="175103" formatCode="0.00E+00">
                  <c:v>-2.7185500000000001E-3</c:v>
                </c:pt>
                <c:pt idx="175104" formatCode="0.00E+00">
                  <c:v>-2.8197600000000001E-3</c:v>
                </c:pt>
                <c:pt idx="175105" formatCode="0.00E+00">
                  <c:v>-2.91997E-3</c:v>
                </c:pt>
                <c:pt idx="175106" formatCode="0.00E+00">
                  <c:v>-3.0189399999999999E-3</c:v>
                </c:pt>
                <c:pt idx="175107" formatCode="0.00E+00">
                  <c:v>-3.1164299999999999E-3</c:v>
                </c:pt>
                <c:pt idx="175108" formatCode="0.00E+00">
                  <c:v>-3.2121799999999998E-3</c:v>
                </c:pt>
                <c:pt idx="175109" formatCode="0.00E+00">
                  <c:v>-3.3059600000000001E-3</c:v>
                </c:pt>
                <c:pt idx="175110" formatCode="0.00E+00">
                  <c:v>-3.3974999999999999E-3</c:v>
                </c:pt>
                <c:pt idx="175111" formatCode="0.00E+00">
                  <c:v>-3.48657E-3</c:v>
                </c:pt>
                <c:pt idx="175112" formatCode="0.00E+00">
                  <c:v>-3.5729300000000002E-3</c:v>
                </c:pt>
                <c:pt idx="175113" formatCode="0.00E+00">
                  <c:v>-3.6563199999999998E-3</c:v>
                </c:pt>
                <c:pt idx="175114" formatCode="0.00E+00">
                  <c:v>-3.7364999999999998E-3</c:v>
                </c:pt>
                <c:pt idx="175115" formatCode="0.00E+00">
                  <c:v>-3.8132299999999999E-3</c:v>
                </c:pt>
                <c:pt idx="175116" formatCode="0.00E+00">
                  <c:v>-3.8862800000000002E-3</c:v>
                </c:pt>
                <c:pt idx="175117" formatCode="0.00E+00">
                  <c:v>-3.9554100000000003E-3</c:v>
                </c:pt>
                <c:pt idx="175118" formatCode="0.00E+00">
                  <c:v>-4.0203900000000004E-3</c:v>
                </c:pt>
                <c:pt idx="175119" formatCode="0.00E+00">
                  <c:v>-4.0809899999999996E-3</c:v>
                </c:pt>
                <c:pt idx="175120" formatCode="0.00E+00">
                  <c:v>-4.1370000000000001E-3</c:v>
                </c:pt>
                <c:pt idx="175121" formatCode="0.00E+00">
                  <c:v>-4.1881899999999996E-3</c:v>
                </c:pt>
                <c:pt idx="175122" formatCode="0.00E+00">
                  <c:v>-4.2343499999999996E-3</c:v>
                </c:pt>
                <c:pt idx="175123" formatCode="0.00E+00">
                  <c:v>-4.2752900000000002E-3</c:v>
                </c:pt>
                <c:pt idx="175124" formatCode="0.00E+00">
                  <c:v>-4.3108E-3</c:v>
                </c:pt>
                <c:pt idx="175125" formatCode="0.00E+00">
                  <c:v>-4.3407000000000003E-3</c:v>
                </c:pt>
                <c:pt idx="175126" formatCode="0.00E+00">
                  <c:v>-4.3647900000000003E-3</c:v>
                </c:pt>
                <c:pt idx="175127" formatCode="0.00E+00">
                  <c:v>-4.3829100000000003E-3</c:v>
                </c:pt>
                <c:pt idx="175128" formatCode="0.00E+00">
                  <c:v>-4.3948900000000003E-3</c:v>
                </c:pt>
                <c:pt idx="175129" formatCode="0.00E+00">
                  <c:v>-4.4005700000000003E-3</c:v>
                </c:pt>
                <c:pt idx="175130" formatCode="0.00E+00">
                  <c:v>-4.3997999999999997E-3</c:v>
                </c:pt>
                <c:pt idx="175131" formatCode="0.00E+00">
                  <c:v>-4.3924400000000001E-3</c:v>
                </c:pt>
                <c:pt idx="175132" formatCode="0.00E+00">
                  <c:v>-4.3783600000000004E-3</c:v>
                </c:pt>
                <c:pt idx="175133" formatCode="0.00E+00">
                  <c:v>-4.3574399999999998E-3</c:v>
                </c:pt>
                <c:pt idx="175134" formatCode="0.00E+00">
                  <c:v>-4.3295800000000004E-3</c:v>
                </c:pt>
                <c:pt idx="175135" formatCode="0.00E+00">
                  <c:v>-4.2946700000000004E-3</c:v>
                </c:pt>
                <c:pt idx="175136" formatCode="0.00E+00">
                  <c:v>-4.2526300000000003E-3</c:v>
                </c:pt>
                <c:pt idx="175137" formatCode="0.00E+00">
                  <c:v>-4.2033799999999996E-3</c:v>
                </c:pt>
                <c:pt idx="175138" formatCode="0.00E+00">
                  <c:v>-4.1468599999999996E-3</c:v>
                </c:pt>
                <c:pt idx="175139" formatCode="0.00E+00">
                  <c:v>-4.0830199999999997E-3</c:v>
                </c:pt>
                <c:pt idx="175140" formatCode="0.00E+00">
                  <c:v>-4.0118100000000002E-3</c:v>
                </c:pt>
                <c:pt idx="175141" formatCode="0.00E+00">
                  <c:v>-3.9332200000000003E-3</c:v>
                </c:pt>
                <c:pt idx="175142" formatCode="0.00E+00">
                  <c:v>-3.8472100000000002E-3</c:v>
                </c:pt>
                <c:pt idx="175143" formatCode="0.00E+00">
                  <c:v>-3.7537899999999999E-3</c:v>
                </c:pt>
                <c:pt idx="175144" formatCode="0.00E+00">
                  <c:v>-3.6529800000000001E-3</c:v>
                </c:pt>
                <c:pt idx="175145" formatCode="0.00E+00">
                  <c:v>-3.54478E-3</c:v>
                </c:pt>
                <c:pt idx="175146" formatCode="0.00E+00">
                  <c:v>-3.4292400000000001E-3</c:v>
                </c:pt>
                <c:pt idx="175147" formatCode="0.00E+00">
                  <c:v>-3.3064100000000001E-3</c:v>
                </c:pt>
                <c:pt idx="175148" formatCode="0.00E+00">
                  <c:v>-3.1763500000000001E-3</c:v>
                </c:pt>
                <c:pt idx="175149" formatCode="0.00E+00">
                  <c:v>-3.0391300000000001E-3</c:v>
                </c:pt>
                <c:pt idx="175150" formatCode="0.00E+00">
                  <c:v>-2.8948400000000001E-3</c:v>
                </c:pt>
                <c:pt idx="175151" formatCode="0.00E+00">
                  <c:v>-2.7435699999999999E-3</c:v>
                </c:pt>
                <c:pt idx="175152" formatCode="0.00E+00">
                  <c:v>-2.5854599999999999E-3</c:v>
                </c:pt>
                <c:pt idx="175153" formatCode="0.00E+00">
                  <c:v>-2.4206100000000001E-3</c:v>
                </c:pt>
                <c:pt idx="175154" formatCode="0.00E+00">
                  <c:v>-2.24917E-3</c:v>
                </c:pt>
                <c:pt idx="175155" formatCode="0.00E+00">
                  <c:v>-2.0712899999999999E-3</c:v>
                </c:pt>
                <c:pt idx="175156" formatCode="0.00E+00">
                  <c:v>-1.88714E-3</c:v>
                </c:pt>
                <c:pt idx="175157" formatCode="0.00E+00">
                  <c:v>-1.69688E-3</c:v>
                </c:pt>
                <c:pt idx="175158" formatCode="0.00E+00">
                  <c:v>-1.5007200000000001E-3</c:v>
                </c:pt>
                <c:pt idx="175159" formatCode="0.00E+00">
                  <c:v>-1.29885E-3</c:v>
                </c:pt>
                <c:pt idx="175160" formatCode="0.00E+00">
                  <c:v>-1.0914799999999999E-3</c:v>
                </c:pt>
                <c:pt idx="175161" formatCode="0.00E+00">
                  <c:v>-8.7883500000000001E-4</c:v>
                </c:pt>
                <c:pt idx="175162" formatCode="0.00E+00">
                  <c:v>-6.6115300000000004E-4</c:v>
                </c:pt>
                <c:pt idx="175163" formatCode="0.00E+00">
                  <c:v>-4.3867800000000002E-4</c:v>
                </c:pt>
                <c:pt idx="175164" formatCode="0.00E+00">
                  <c:v>-2.11666E-4</c:v>
                </c:pt>
                <c:pt idx="175165" formatCode="0.00E+00">
                  <c:v>1.9615100000000001E-5</c:v>
                </c:pt>
                <c:pt idx="175166" formatCode="0.00E+00">
                  <c:v>2.5489000000000002E-4</c:v>
                </c:pt>
                <c:pt idx="175167" formatCode="0.00E+00">
                  <c:v>4.9387400000000005E-4</c:v>
                </c:pt>
                <c:pt idx="175168" formatCode="0.00E+00">
                  <c:v>7.3626900000000001E-4</c:v>
                </c:pt>
                <c:pt idx="175169" formatCode="0.00E+00">
                  <c:v>9.8177500000000005E-4</c:v>
                </c:pt>
                <c:pt idx="175170" formatCode="0.00E+00">
                  <c:v>1.2300799999999999E-3</c:v>
                </c:pt>
                <c:pt idx="175171" formatCode="0.00E+00">
                  <c:v>1.4808600000000001E-3</c:v>
                </c:pt>
                <c:pt idx="175172" formatCode="0.00E+00">
                  <c:v>1.73379E-3</c:v>
                </c:pt>
                <c:pt idx="175173" formatCode="0.00E+00">
                  <c:v>1.9885300000000001E-3</c:v>
                </c:pt>
                <c:pt idx="175174" formatCode="0.00E+00">
                  <c:v>2.2447600000000002E-3</c:v>
                </c:pt>
                <c:pt idx="175175" formatCode="0.00E+00">
                  <c:v>2.5021100000000001E-3</c:v>
                </c:pt>
                <c:pt idx="175176" formatCode="0.00E+00">
                  <c:v>2.7602400000000002E-3</c:v>
                </c:pt>
                <c:pt idx="175177" formatCode="0.00E+00">
                  <c:v>3.0187899999999999E-3</c:v>
                </c:pt>
                <c:pt idx="175178" formatCode="0.00E+00">
                  <c:v>3.2774100000000001E-3</c:v>
                </c:pt>
                <c:pt idx="175179" formatCode="0.00E+00">
                  <c:v>3.53572E-3</c:v>
                </c:pt>
                <c:pt idx="175180" formatCode="0.00E+00">
                  <c:v>3.79335E-3</c:v>
                </c:pt>
                <c:pt idx="175181" formatCode="0.00E+00">
                  <c:v>4.0499500000000001E-3</c:v>
                </c:pt>
                <c:pt idx="175182" formatCode="0.00E+00">
                  <c:v>4.3051299999999999E-3</c:v>
                </c:pt>
                <c:pt idx="175183" formatCode="0.00E+00">
                  <c:v>4.5585299999999999E-3</c:v>
                </c:pt>
                <c:pt idx="175184" formatCode="0.00E+00">
                  <c:v>4.8097599999999997E-3</c:v>
                </c:pt>
                <c:pt idx="175185" formatCode="0.00E+00">
                  <c:v>5.0584499999999999E-3</c:v>
                </c:pt>
                <c:pt idx="175186" formatCode="0.00E+00">
                  <c:v>5.3042300000000001E-3</c:v>
                </c:pt>
                <c:pt idx="175187" formatCode="0.00E+00">
                  <c:v>5.5467199999999998E-3</c:v>
                </c:pt>
                <c:pt idx="175188" formatCode="0.00E+00">
                  <c:v>5.7855600000000004E-3</c:v>
                </c:pt>
                <c:pt idx="175189" formatCode="0.00E+00">
                  <c:v>6.0203599999999998E-3</c:v>
                </c:pt>
                <c:pt idx="175190" formatCode="0.00E+00">
                  <c:v>6.2507600000000002E-3</c:v>
                </c:pt>
                <c:pt idx="175191" formatCode="0.00E+00">
                  <c:v>6.4764000000000002E-3</c:v>
                </c:pt>
                <c:pt idx="175192" formatCode="0.00E+00">
                  <c:v>6.6969200000000003E-3</c:v>
                </c:pt>
                <c:pt idx="175193" formatCode="0.00E+00">
                  <c:v>6.91196E-3</c:v>
                </c:pt>
                <c:pt idx="175194" formatCode="0.00E+00">
                  <c:v>7.1211699999999996E-3</c:v>
                </c:pt>
                <c:pt idx="175195" formatCode="0.00E+00">
                  <c:v>7.3242000000000003E-3</c:v>
                </c:pt>
                <c:pt idx="175196" formatCode="0.00E+00">
                  <c:v>7.5207099999999999E-3</c:v>
                </c:pt>
                <c:pt idx="175197" formatCode="0.00E+00">
                  <c:v>7.7103700000000002E-3</c:v>
                </c:pt>
                <c:pt idx="175198" formatCode="0.00E+00">
                  <c:v>7.8928599999999998E-3</c:v>
                </c:pt>
                <c:pt idx="175199" formatCode="0.00E+00">
                  <c:v>8.0678599999999996E-3</c:v>
                </c:pt>
                <c:pt idx="175200" formatCode="0.00E+00">
                  <c:v>8.2350500000000007E-3</c:v>
                </c:pt>
                <c:pt idx="175201" formatCode="0.00E+00">
                  <c:v>8.3941399999999996E-3</c:v>
                </c:pt>
                <c:pt idx="175202" formatCode="0.00E+00">
                  <c:v>8.5448299999999998E-3</c:v>
                </c:pt>
                <c:pt idx="175203" formatCode="0.00E+00">
                  <c:v>8.6868599999999994E-3</c:v>
                </c:pt>
                <c:pt idx="175204" formatCode="0.00E+00">
                  <c:v>8.8199300000000001E-3</c:v>
                </c:pt>
                <c:pt idx="175205" formatCode="0.00E+00">
                  <c:v>8.9438E-3</c:v>
                </c:pt>
                <c:pt idx="175206" formatCode="0.00E+00">
                  <c:v>9.0582100000000006E-3</c:v>
                </c:pt>
                <c:pt idx="175207" formatCode="0.00E+00">
                  <c:v>9.1629299999999997E-3</c:v>
                </c:pt>
                <c:pt idx="175208" formatCode="0.00E+00">
                  <c:v>9.2577400000000004E-3</c:v>
                </c:pt>
                <c:pt idx="175209" formatCode="0.00E+00">
                  <c:v>9.3424200000000006E-3</c:v>
                </c:pt>
                <c:pt idx="175210" formatCode="0.00E+00">
                  <c:v>9.4167699999999997E-3</c:v>
                </c:pt>
                <c:pt idx="175211" formatCode="0.00E+00">
                  <c:v>9.4806000000000005E-3</c:v>
                </c:pt>
                <c:pt idx="175212" formatCode="0.00E+00">
                  <c:v>9.5337500000000006E-3</c:v>
                </c:pt>
                <c:pt idx="175213" formatCode="0.00E+00">
                  <c:v>9.5760600000000008E-3</c:v>
                </c:pt>
                <c:pt idx="175214" formatCode="0.00E+00">
                  <c:v>9.6073800000000004E-3</c:v>
                </c:pt>
                <c:pt idx="175215" formatCode="0.00E+00">
                  <c:v>9.6275800000000002E-3</c:v>
                </c:pt>
                <c:pt idx="175216" formatCode="0.00E+00">
                  <c:v>9.6365400000000007E-3</c:v>
                </c:pt>
                <c:pt idx="175217" formatCode="0.00E+00">
                  <c:v>9.6341799999999991E-3</c:v>
                </c:pt>
                <c:pt idx="175218" formatCode="0.00E+00">
                  <c:v>9.6203999999999994E-3</c:v>
                </c:pt>
                <c:pt idx="175219" formatCode="0.00E+00">
                  <c:v>9.5951400000000003E-3</c:v>
                </c:pt>
                <c:pt idx="175220" formatCode="0.00E+00">
                  <c:v>9.5583400000000002E-3</c:v>
                </c:pt>
                <c:pt idx="175221" formatCode="0.00E+00">
                  <c:v>9.5099699999999995E-3</c:v>
                </c:pt>
                <c:pt idx="175222" formatCode="0.00E+00">
                  <c:v>9.4500000000000001E-3</c:v>
                </c:pt>
                <c:pt idx="175223" formatCode="0.00E+00">
                  <c:v>9.3784300000000001E-3</c:v>
                </c:pt>
                <c:pt idx="175224" formatCode="0.00E+00">
                  <c:v>9.2952799999999995E-3</c:v>
                </c:pt>
                <c:pt idx="175225" formatCode="0.00E+00">
                  <c:v>9.20056E-3</c:v>
                </c:pt>
                <c:pt idx="175226" formatCode="0.00E+00">
                  <c:v>9.0943199999999995E-3</c:v>
                </c:pt>
                <c:pt idx="175227" formatCode="0.00E+00">
                  <c:v>8.9766299999999993E-3</c:v>
                </c:pt>
                <c:pt idx="175228" formatCode="0.00E+00">
                  <c:v>8.8475499999999992E-3</c:v>
                </c:pt>
                <c:pt idx="175229" formatCode="0.00E+00">
                  <c:v>8.7071800000000001E-3</c:v>
                </c:pt>
                <c:pt idx="175230" formatCode="0.00E+00">
                  <c:v>8.5556199999999999E-3</c:v>
                </c:pt>
                <c:pt idx="175231" formatCode="0.00E+00">
                  <c:v>8.3930099999999994E-3</c:v>
                </c:pt>
                <c:pt idx="175232" formatCode="0.00E+00">
                  <c:v>8.2194699999999996E-3</c:v>
                </c:pt>
                <c:pt idx="175233" formatCode="0.00E+00">
                  <c:v>8.0351699999999995E-3</c:v>
                </c:pt>
                <c:pt idx="175234" formatCode="0.00E+00">
                  <c:v>7.8402799999999998E-3</c:v>
                </c:pt>
                <c:pt idx="175235" formatCode="0.00E+00">
                  <c:v>7.6349800000000004E-3</c:v>
                </c:pt>
                <c:pt idx="175236" formatCode="0.00E+00">
                  <c:v>7.4194600000000001E-3</c:v>
                </c:pt>
                <c:pt idx="175237" formatCode="0.00E+00">
                  <c:v>7.1939600000000001E-3</c:v>
                </c:pt>
                <c:pt idx="175238" formatCode="0.00E+00">
                  <c:v>6.95869E-3</c:v>
                </c:pt>
                <c:pt idx="175239" formatCode="0.00E+00">
                  <c:v>6.71391E-3</c:v>
                </c:pt>
                <c:pt idx="175240" formatCode="0.00E+00">
                  <c:v>6.4598700000000004E-3</c:v>
                </c:pt>
                <c:pt idx="175241" formatCode="0.00E+00">
                  <c:v>6.1968300000000004E-3</c:v>
                </c:pt>
                <c:pt idx="175242" formatCode="0.00E+00">
                  <c:v>5.9251E-3</c:v>
                </c:pt>
                <c:pt idx="175243" formatCode="0.00E+00">
                  <c:v>5.6449600000000001E-3</c:v>
                </c:pt>
                <c:pt idx="175244" formatCode="0.00E+00">
                  <c:v>5.3567199999999997E-3</c:v>
                </c:pt>
                <c:pt idx="175245" formatCode="0.00E+00">
                  <c:v>5.0607100000000004E-3</c:v>
                </c:pt>
                <c:pt idx="175246" formatCode="0.00E+00">
                  <c:v>4.7572600000000001E-3</c:v>
                </c:pt>
                <c:pt idx="175247" formatCode="0.00E+00">
                  <c:v>4.4467200000000004E-3</c:v>
                </c:pt>
                <c:pt idx="175248" formatCode="0.00E+00">
                  <c:v>4.1294399999999998E-3</c:v>
                </c:pt>
                <c:pt idx="175249" formatCode="0.00E+00">
                  <c:v>3.8057899999999999E-3</c:v>
                </c:pt>
                <c:pt idx="175250" formatCode="0.00E+00">
                  <c:v>3.47613E-3</c:v>
                </c:pt>
                <c:pt idx="175251" formatCode="0.00E+00">
                  <c:v>3.14087E-3</c:v>
                </c:pt>
                <c:pt idx="175252" formatCode="0.00E+00">
                  <c:v>2.8003799999999999E-3</c:v>
                </c:pt>
                <c:pt idx="175253" formatCode="0.00E+00">
                  <c:v>2.4550700000000002E-3</c:v>
                </c:pt>
                <c:pt idx="175254" formatCode="0.00E+00">
                  <c:v>2.1053500000000002E-3</c:v>
                </c:pt>
                <c:pt idx="175255" formatCode="0.00E+00">
                  <c:v>1.7516400000000001E-3</c:v>
                </c:pt>
                <c:pt idx="175256" formatCode="0.00E+00">
                  <c:v>1.39434E-3</c:v>
                </c:pt>
                <c:pt idx="175257" formatCode="0.00E+00">
                  <c:v>1.0339100000000001E-3</c:v>
                </c:pt>
                <c:pt idx="175258" formatCode="0.00E+00">
                  <c:v>6.70749E-4</c:v>
                </c:pt>
                <c:pt idx="175259" formatCode="0.00E+00">
                  <c:v>3.05314E-4</c:v>
                </c:pt>
                <c:pt idx="175260" formatCode="0.00E+00">
                  <c:v>-6.1959900000000003E-5</c:v>
                </c:pt>
                <c:pt idx="175261" formatCode="0.00E+00">
                  <c:v>-4.3062900000000003E-4</c:v>
                </c:pt>
                <c:pt idx="175262" formatCode="0.00E+00">
                  <c:v>-8.0024700000000002E-4</c:v>
                </c:pt>
                <c:pt idx="175263" formatCode="0.00E+00">
                  <c:v>-1.17037E-3</c:v>
                </c:pt>
                <c:pt idx="175264" formatCode="0.00E+00">
                  <c:v>-1.54053E-3</c:v>
                </c:pt>
                <c:pt idx="175265" formatCode="0.00E+00">
                  <c:v>-1.9103E-3</c:v>
                </c:pt>
                <c:pt idx="175266" formatCode="0.00E+00">
                  <c:v>-2.2792200000000002E-3</c:v>
                </c:pt>
                <c:pt idx="175267" formatCode="0.00E+00">
                  <c:v>-2.6468400000000001E-3</c:v>
                </c:pt>
                <c:pt idx="175268" formatCode="0.00E+00">
                  <c:v>-3.01272E-3</c:v>
                </c:pt>
                <c:pt idx="175269" formatCode="0.00E+00">
                  <c:v>-3.3763899999999999E-3</c:v>
                </c:pt>
                <c:pt idx="175270" formatCode="0.00E+00">
                  <c:v>-3.7374299999999999E-3</c:v>
                </c:pt>
                <c:pt idx="175271" formatCode="0.00E+00">
                  <c:v>-4.09539E-3</c:v>
                </c:pt>
                <c:pt idx="175272" formatCode="0.00E+00">
                  <c:v>-4.4498300000000001E-3</c:v>
                </c:pt>
                <c:pt idx="175273" formatCode="0.00E+00">
                  <c:v>-4.8003200000000003E-3</c:v>
                </c:pt>
                <c:pt idx="175274" formatCode="0.00E+00">
                  <c:v>-5.1464299999999996E-3</c:v>
                </c:pt>
                <c:pt idx="175275" formatCode="0.00E+00">
                  <c:v>-5.4877399999999996E-3</c:v>
                </c:pt>
                <c:pt idx="175276" formatCode="0.00E+00">
                  <c:v>-5.8238400000000003E-3</c:v>
                </c:pt>
                <c:pt idx="175277" formatCode="0.00E+00">
                  <c:v>-6.1543099999999996E-3</c:v>
                </c:pt>
                <c:pt idx="175278" formatCode="0.00E+00">
                  <c:v>-6.4787500000000001E-3</c:v>
                </c:pt>
                <c:pt idx="175279" formatCode="0.00E+00">
                  <c:v>-6.7967699999999997E-3</c:v>
                </c:pt>
                <c:pt idx="175280" formatCode="0.00E+00">
                  <c:v>-7.1079799999999999E-3</c:v>
                </c:pt>
                <c:pt idx="175281" formatCode="0.00E+00">
                  <c:v>-7.4120000000000002E-3</c:v>
                </c:pt>
                <c:pt idx="175282" formatCode="0.00E+00">
                  <c:v>-7.7084700000000003E-3</c:v>
                </c:pt>
                <c:pt idx="175283" formatCode="0.00E+00">
                  <c:v>-7.9970400000000004E-3</c:v>
                </c:pt>
                <c:pt idx="175284" formatCode="0.00E+00">
                  <c:v>-8.2773399999999994E-3</c:v>
                </c:pt>
                <c:pt idx="175285" formatCode="0.00E+00">
                  <c:v>-8.5490600000000007E-3</c:v>
                </c:pt>
                <c:pt idx="175286" formatCode="0.00E+00">
                  <c:v>-8.8118599999999995E-3</c:v>
                </c:pt>
                <c:pt idx="175287" formatCode="0.00E+00">
                  <c:v>-9.0654299999999993E-3</c:v>
                </c:pt>
                <c:pt idx="175288" formatCode="0.00E+00">
                  <c:v>-9.3094700000000002E-3</c:v>
                </c:pt>
                <c:pt idx="175289" formatCode="0.00E+00">
                  <c:v>-9.5436900000000005E-3</c:v>
                </c:pt>
                <c:pt idx="175290" formatCode="0.00E+00">
                  <c:v>-9.76782E-3</c:v>
                </c:pt>
                <c:pt idx="175291" formatCode="0.00E+00">
                  <c:v>-9.9816000000000002E-3</c:v>
                </c:pt>
                <c:pt idx="175292">
                  <c:v>-1.0184800000000001E-2</c:v>
                </c:pt>
                <c:pt idx="175293">
                  <c:v>-1.03771E-2</c:v>
                </c:pt>
                <c:pt idx="175294">
                  <c:v>-1.0558400000000001E-2</c:v>
                </c:pt>
                <c:pt idx="175295">
                  <c:v>-1.07285E-2</c:v>
                </c:pt>
                <c:pt idx="175296">
                  <c:v>-1.0887000000000001E-2</c:v>
                </c:pt>
                <c:pt idx="175297">
                  <c:v>-1.1034E-2</c:v>
                </c:pt>
                <c:pt idx="175298">
                  <c:v>-1.1169200000000001E-2</c:v>
                </c:pt>
                <c:pt idx="175299">
                  <c:v>-1.12925E-2</c:v>
                </c:pt>
                <c:pt idx="175300">
                  <c:v>-1.1403699999999999E-2</c:v>
                </c:pt>
                <c:pt idx="175301">
                  <c:v>-1.1502699999999999E-2</c:v>
                </c:pt>
                <c:pt idx="175302">
                  <c:v>-1.1589500000000001E-2</c:v>
                </c:pt>
                <c:pt idx="175303">
                  <c:v>-1.1664000000000001E-2</c:v>
                </c:pt>
                <c:pt idx="175304">
                  <c:v>-1.1726E-2</c:v>
                </c:pt>
                <c:pt idx="175305">
                  <c:v>-1.1775600000000001E-2</c:v>
                </c:pt>
                <c:pt idx="175306">
                  <c:v>-1.1812700000000001E-2</c:v>
                </c:pt>
                <c:pt idx="175307">
                  <c:v>-1.18373E-2</c:v>
                </c:pt>
                <c:pt idx="175308">
                  <c:v>-1.18494E-2</c:v>
                </c:pt>
                <c:pt idx="175309">
                  <c:v>-1.1849E-2</c:v>
                </c:pt>
                <c:pt idx="175310">
                  <c:v>-1.18362E-2</c:v>
                </c:pt>
                <c:pt idx="175311">
                  <c:v>-1.1811E-2</c:v>
                </c:pt>
                <c:pt idx="175312">
                  <c:v>-1.17734E-2</c:v>
                </c:pt>
                <c:pt idx="175313">
                  <c:v>-1.17235E-2</c:v>
                </c:pt>
                <c:pt idx="175314">
                  <c:v>-1.16615E-2</c:v>
                </c:pt>
                <c:pt idx="175315">
                  <c:v>-1.1587399999999999E-2</c:v>
                </c:pt>
                <c:pt idx="175316">
                  <c:v>-1.15014E-2</c:v>
                </c:pt>
                <c:pt idx="175317">
                  <c:v>-1.14036E-2</c:v>
                </c:pt>
                <c:pt idx="175318">
                  <c:v>-1.12941E-2</c:v>
                </c:pt>
                <c:pt idx="175319">
                  <c:v>-1.1173199999999999E-2</c:v>
                </c:pt>
                <c:pt idx="175320">
                  <c:v>-1.1040899999999999E-2</c:v>
                </c:pt>
                <c:pt idx="175321">
                  <c:v>-1.08976E-2</c:v>
                </c:pt>
                <c:pt idx="175322">
                  <c:v>-1.0743300000000001E-2</c:v>
                </c:pt>
                <c:pt idx="175323">
                  <c:v>-1.05784E-2</c:v>
                </c:pt>
                <c:pt idx="175324">
                  <c:v>-1.0403000000000001E-2</c:v>
                </c:pt>
                <c:pt idx="175325">
                  <c:v>-1.0217499999999999E-2</c:v>
                </c:pt>
                <c:pt idx="175326">
                  <c:v>-1.00219E-2</c:v>
                </c:pt>
                <c:pt idx="175327" formatCode="0.00E+00">
                  <c:v>-9.8167199999999993E-3</c:v>
                </c:pt>
                <c:pt idx="175328" formatCode="0.00E+00">
                  <c:v>-9.6021100000000005E-3</c:v>
                </c:pt>
                <c:pt idx="175329" formatCode="0.00E+00">
                  <c:v>-9.3783900000000003E-3</c:v>
                </c:pt>
                <c:pt idx="175330" formatCode="0.00E+00">
                  <c:v>-9.1458400000000006E-3</c:v>
                </c:pt>
                <c:pt idx="175331" formatCode="0.00E+00">
                  <c:v>-8.9047899999999992E-3</c:v>
                </c:pt>
                <c:pt idx="175332" formatCode="0.00E+00">
                  <c:v>-8.6555399999999998E-3</c:v>
                </c:pt>
                <c:pt idx="175333" formatCode="0.00E+00">
                  <c:v>-8.3984200000000002E-3</c:v>
                </c:pt>
                <c:pt idx="175334" formatCode="0.00E+00">
                  <c:v>-8.1337700000000002E-3</c:v>
                </c:pt>
                <c:pt idx="175335" formatCode="0.00E+00">
                  <c:v>-7.8619099999999997E-3</c:v>
                </c:pt>
                <c:pt idx="175336" formatCode="0.00E+00">
                  <c:v>-7.5831900000000001E-3</c:v>
                </c:pt>
                <c:pt idx="175337" formatCode="0.00E+00">
                  <c:v>-7.29797E-3</c:v>
                </c:pt>
                <c:pt idx="175338" formatCode="0.00E+00">
                  <c:v>-7.0066099999999999E-3</c:v>
                </c:pt>
                <c:pt idx="175339" formatCode="0.00E+00">
                  <c:v>-6.7094600000000004E-3</c:v>
                </c:pt>
                <c:pt idx="175340" formatCode="0.00E+00">
                  <c:v>-6.4068900000000002E-3</c:v>
                </c:pt>
                <c:pt idx="175341" formatCode="0.00E+00">
                  <c:v>-6.0992800000000003E-3</c:v>
                </c:pt>
                <c:pt idx="175342" formatCode="0.00E+00">
                  <c:v>-5.7869999999999996E-3</c:v>
                </c:pt>
                <c:pt idx="175343" formatCode="0.00E+00">
                  <c:v>-5.4704300000000001E-3</c:v>
                </c:pt>
                <c:pt idx="175344" formatCode="0.00E+00">
                  <c:v>-5.1499400000000004E-3</c:v>
                </c:pt>
                <c:pt idx="175345" formatCode="0.00E+00">
                  <c:v>-4.82592E-3</c:v>
                </c:pt>
                <c:pt idx="175346" formatCode="0.00E+00">
                  <c:v>-4.4987500000000001E-3</c:v>
                </c:pt>
                <c:pt idx="175347" formatCode="0.00E+00">
                  <c:v>-4.1688200000000002E-3</c:v>
                </c:pt>
                <c:pt idx="175348" formatCode="0.00E+00">
                  <c:v>-3.8365000000000001E-3</c:v>
                </c:pt>
                <c:pt idx="175349" formatCode="0.00E+00">
                  <c:v>-3.5021800000000001E-3</c:v>
                </c:pt>
                <c:pt idx="175350" formatCode="0.00E+00">
                  <c:v>-3.1662499999999998E-3</c:v>
                </c:pt>
                <c:pt idx="175351" formatCode="0.00E+00">
                  <c:v>-2.8290899999999998E-3</c:v>
                </c:pt>
                <c:pt idx="175352" formatCode="0.00E+00">
                  <c:v>-2.4910599999999998E-3</c:v>
                </c:pt>
                <c:pt idx="175353" formatCode="0.00E+00">
                  <c:v>-2.15256E-3</c:v>
                </c:pt>
                <c:pt idx="175354" formatCode="0.00E+00">
                  <c:v>-1.81394E-3</c:v>
                </c:pt>
                <c:pt idx="175355" formatCode="0.00E+00">
                  <c:v>-1.4755899999999999E-3</c:v>
                </c:pt>
                <c:pt idx="175356" formatCode="0.00E+00">
                  <c:v>-1.13787E-3</c:v>
                </c:pt>
                <c:pt idx="175357" formatCode="0.00E+00">
                  <c:v>-8.0113600000000004E-4</c:v>
                </c:pt>
                <c:pt idx="175358" formatCode="0.00E+00">
                  <c:v>-4.6574799999999999E-4</c:v>
                </c:pt>
                <c:pt idx="175359" formatCode="0.00E+00">
                  <c:v>-1.3205500000000001E-4</c:v>
                </c:pt>
                <c:pt idx="175360" formatCode="0.00E+00">
                  <c:v>1.9959599999999999E-4</c:v>
                </c:pt>
                <c:pt idx="175361" formatCode="0.00E+00">
                  <c:v>5.2886800000000005E-4</c:v>
                </c:pt>
                <c:pt idx="175362" formatCode="0.00E+00">
                  <c:v>8.5543000000000001E-4</c:v>
                </c:pt>
                <c:pt idx="175363" formatCode="0.00E+00">
                  <c:v>1.1789599999999999E-3</c:v>
                </c:pt>
                <c:pt idx="175364" formatCode="0.00E+00">
                  <c:v>1.49913E-3</c:v>
                </c:pt>
                <c:pt idx="175365" formatCode="0.00E+00">
                  <c:v>1.8156400000000001E-3</c:v>
                </c:pt>
                <c:pt idx="175366" formatCode="0.00E+00">
                  <c:v>2.1281899999999999E-3</c:v>
                </c:pt>
                <c:pt idx="175367" formatCode="0.00E+00">
                  <c:v>2.43648E-3</c:v>
                </c:pt>
                <c:pt idx="175368" formatCode="0.00E+00">
                  <c:v>2.7402300000000002E-3</c:v>
                </c:pt>
                <c:pt idx="175369" formatCode="0.00E+00">
                  <c:v>3.0391699999999999E-3</c:v>
                </c:pt>
                <c:pt idx="175370" formatCode="0.00E+00">
                  <c:v>3.3330399999999998E-3</c:v>
                </c:pt>
                <c:pt idx="175371" formatCode="0.00E+00">
                  <c:v>3.6215599999999998E-3</c:v>
                </c:pt>
                <c:pt idx="175372" formatCode="0.00E+00">
                  <c:v>3.9045199999999999E-3</c:v>
                </c:pt>
                <c:pt idx="175373" formatCode="0.00E+00">
                  <c:v>4.1816600000000002E-3</c:v>
                </c:pt>
                <c:pt idx="175374" formatCode="0.00E+00">
                  <c:v>4.4527600000000001E-3</c:v>
                </c:pt>
                <c:pt idx="175375" formatCode="0.00E+00">
                  <c:v>4.7176099999999997E-3</c:v>
                </c:pt>
                <c:pt idx="175376" formatCode="0.00E+00">
                  <c:v>4.9760100000000003E-3</c:v>
                </c:pt>
                <c:pt idx="175377" formatCode="0.00E+00">
                  <c:v>5.2277599999999997E-3</c:v>
                </c:pt>
                <c:pt idx="175378" formatCode="0.00E+00">
                  <c:v>5.4726799999999997E-3</c:v>
                </c:pt>
                <c:pt idx="175379" formatCode="0.00E+00">
                  <c:v>5.7106099999999996E-3</c:v>
                </c:pt>
                <c:pt idx="175380" formatCode="0.00E+00">
                  <c:v>5.9413900000000004E-3</c:v>
                </c:pt>
                <c:pt idx="175381" formatCode="0.00E+00">
                  <c:v>6.1648700000000002E-3</c:v>
                </c:pt>
                <c:pt idx="175382" formatCode="0.00E+00">
                  <c:v>6.3809000000000001E-3</c:v>
                </c:pt>
                <c:pt idx="175383" formatCode="0.00E+00">
                  <c:v>6.5893799999999997E-3</c:v>
                </c:pt>
                <c:pt idx="175384" formatCode="0.00E+00">
                  <c:v>6.7901899999999998E-3</c:v>
                </c:pt>
                <c:pt idx="175385" formatCode="0.00E+00">
                  <c:v>6.9832200000000001E-3</c:v>
                </c:pt>
                <c:pt idx="175386" formatCode="0.00E+00">
                  <c:v>7.1683800000000002E-3</c:v>
                </c:pt>
                <c:pt idx="175387" formatCode="0.00E+00">
                  <c:v>7.3456099999999998E-3</c:v>
                </c:pt>
                <c:pt idx="175388" formatCode="0.00E+00">
                  <c:v>7.5148200000000002E-3</c:v>
                </c:pt>
                <c:pt idx="175389" formatCode="0.00E+00">
                  <c:v>7.6759799999999998E-3</c:v>
                </c:pt>
                <c:pt idx="175390" formatCode="0.00E+00">
                  <c:v>7.8290200000000008E-3</c:v>
                </c:pt>
                <c:pt idx="175391" formatCode="0.00E+00">
                  <c:v>7.9739100000000007E-3</c:v>
                </c:pt>
                <c:pt idx="175392" formatCode="0.00E+00">
                  <c:v>8.1106500000000005E-3</c:v>
                </c:pt>
                <c:pt idx="175393" formatCode="0.00E+00">
                  <c:v>8.2392000000000003E-3</c:v>
                </c:pt>
                <c:pt idx="175394" formatCode="0.00E+00">
                  <c:v>8.3595700000000002E-3</c:v>
                </c:pt>
                <c:pt idx="175395" formatCode="0.00E+00">
                  <c:v>8.4717799999999999E-3</c:v>
                </c:pt>
                <c:pt idx="175396" formatCode="0.00E+00">
                  <c:v>8.5758299999999996E-3</c:v>
                </c:pt>
                <c:pt idx="175397" formatCode="0.00E+00">
                  <c:v>8.6717600000000006E-3</c:v>
                </c:pt>
                <c:pt idx="175398" formatCode="0.00E+00">
                  <c:v>8.7596099999999993E-3</c:v>
                </c:pt>
                <c:pt idx="175399" formatCode="0.00E+00">
                  <c:v>8.8394200000000006E-3</c:v>
                </c:pt>
                <c:pt idx="175400" formatCode="0.00E+00">
                  <c:v>8.9112600000000007E-3</c:v>
                </c:pt>
                <c:pt idx="175401" formatCode="0.00E+00">
                  <c:v>8.9751799999999993E-3</c:v>
                </c:pt>
                <c:pt idx="175402" formatCode="0.00E+00">
                  <c:v>9.0312699999999992E-3</c:v>
                </c:pt>
                <c:pt idx="175403" formatCode="0.00E+00">
                  <c:v>9.0796000000000002E-3</c:v>
                </c:pt>
                <c:pt idx="175404" formatCode="0.00E+00">
                  <c:v>9.1202799999999997E-3</c:v>
                </c:pt>
                <c:pt idx="175405" formatCode="0.00E+00">
                  <c:v>9.1533900000000008E-3</c:v>
                </c:pt>
                <c:pt idx="175406" formatCode="0.00E+00">
                  <c:v>9.1790399999999994E-3</c:v>
                </c:pt>
                <c:pt idx="175407" formatCode="0.00E+00">
                  <c:v>9.1973599999999999E-3</c:v>
                </c:pt>
                <c:pt idx="175408" formatCode="0.00E+00">
                  <c:v>9.20845E-3</c:v>
                </c:pt>
                <c:pt idx="175409" formatCode="0.00E+00">
                  <c:v>9.2124500000000005E-3</c:v>
                </c:pt>
                <c:pt idx="175410" formatCode="0.00E+00">
                  <c:v>9.2094800000000008E-3</c:v>
                </c:pt>
                <c:pt idx="175411" formatCode="0.00E+00">
                  <c:v>9.19969E-3</c:v>
                </c:pt>
                <c:pt idx="175412" formatCode="0.00E+00">
                  <c:v>9.1832200000000006E-3</c:v>
                </c:pt>
                <c:pt idx="175413" formatCode="0.00E+00">
                  <c:v>9.1602200000000002E-3</c:v>
                </c:pt>
                <c:pt idx="175414" formatCode="0.00E+00">
                  <c:v>9.1308399999999994E-3</c:v>
                </c:pt>
                <c:pt idx="175415" formatCode="0.00E+00">
                  <c:v>9.0952299999999993E-3</c:v>
                </c:pt>
                <c:pt idx="175416" formatCode="0.00E+00">
                  <c:v>9.0535700000000004E-3</c:v>
                </c:pt>
                <c:pt idx="175417" formatCode="0.00E+00">
                  <c:v>9.0060100000000001E-3</c:v>
                </c:pt>
                <c:pt idx="175418" formatCode="0.00E+00">
                  <c:v>8.9527200000000008E-3</c:v>
                </c:pt>
                <c:pt idx="175419" formatCode="0.00E+00">
                  <c:v>8.8938799999999998E-3</c:v>
                </c:pt>
                <c:pt idx="175420" formatCode="0.00E+00">
                  <c:v>8.8296399999999997E-3</c:v>
                </c:pt>
                <c:pt idx="175421" formatCode="0.00E+00">
                  <c:v>8.7601899999999993E-3</c:v>
                </c:pt>
                <c:pt idx="175422" formatCode="0.00E+00">
                  <c:v>8.6857099999999993E-3</c:v>
                </c:pt>
                <c:pt idx="175423" formatCode="0.00E+00">
                  <c:v>8.6063600000000004E-3</c:v>
                </c:pt>
                <c:pt idx="175424" formatCode="0.00E+00">
                  <c:v>8.5223299999999998E-3</c:v>
                </c:pt>
                <c:pt idx="175425" formatCode="0.00E+00">
                  <c:v>8.4338E-3</c:v>
                </c:pt>
                <c:pt idx="175426" formatCode="0.00E+00">
                  <c:v>8.3409299999999999E-3</c:v>
                </c:pt>
                <c:pt idx="175427" formatCode="0.00E+00">
                  <c:v>8.2439200000000001E-3</c:v>
                </c:pt>
                <c:pt idx="175428" formatCode="0.00E+00">
                  <c:v>8.1429299999999996E-3</c:v>
                </c:pt>
                <c:pt idx="175429" formatCode="0.00E+00">
                  <c:v>8.0381399999999992E-3</c:v>
                </c:pt>
                <c:pt idx="175430" formatCode="0.00E+00">
                  <c:v>7.9297299999999994E-3</c:v>
                </c:pt>
                <c:pt idx="175431" formatCode="0.00E+00">
                  <c:v>7.8178599999999994E-3</c:v>
                </c:pt>
                <c:pt idx="175432" formatCode="0.00E+00">
                  <c:v>7.7027099999999998E-3</c:v>
                </c:pt>
                <c:pt idx="175433" formatCode="0.00E+00">
                  <c:v>7.5844500000000004E-3</c:v>
                </c:pt>
                <c:pt idx="175434" formatCode="0.00E+00">
                  <c:v>7.4632400000000003E-3</c:v>
                </c:pt>
                <c:pt idx="175435" formatCode="0.00E+00">
                  <c:v>7.3392400000000003E-3</c:v>
                </c:pt>
                <c:pt idx="175436" formatCode="0.00E+00">
                  <c:v>7.2126200000000003E-3</c:v>
                </c:pt>
                <c:pt idx="175437" formatCode="0.00E+00">
                  <c:v>7.0835200000000003E-3</c:v>
                </c:pt>
                <c:pt idx="175438" formatCode="0.00E+00">
                  <c:v>6.9521100000000001E-3</c:v>
                </c:pt>
                <c:pt idx="175439" formatCode="0.00E+00">
                  <c:v>6.8185299999999997E-3</c:v>
                </c:pt>
                <c:pt idx="175440" formatCode="0.00E+00">
                  <c:v>6.6829200000000002E-3</c:v>
                </c:pt>
                <c:pt idx="175441" formatCode="0.00E+00">
                  <c:v>6.5454299999999997E-3</c:v>
                </c:pt>
                <c:pt idx="175442" formatCode="0.00E+00">
                  <c:v>6.40619E-3</c:v>
                </c:pt>
                <c:pt idx="175443" formatCode="0.00E+00">
                  <c:v>6.2653300000000004E-3</c:v>
                </c:pt>
                <c:pt idx="175444" formatCode="0.00E+00">
                  <c:v>6.1229700000000001E-3</c:v>
                </c:pt>
                <c:pt idx="175445" formatCode="0.00E+00">
                  <c:v>5.9792500000000002E-3</c:v>
                </c:pt>
                <c:pt idx="175446" formatCode="0.00E+00">
                  <c:v>5.8342699999999999E-3</c:v>
                </c:pt>
                <c:pt idx="175447" formatCode="0.00E+00">
                  <c:v>5.6881400000000004E-3</c:v>
                </c:pt>
                <c:pt idx="175448" formatCode="0.00E+00">
                  <c:v>5.5409700000000001E-3</c:v>
                </c:pt>
                <c:pt idx="175449" formatCode="0.00E+00">
                  <c:v>5.3928700000000001E-3</c:v>
                </c:pt>
                <c:pt idx="175450" formatCode="0.00E+00">
                  <c:v>5.2439100000000001E-3</c:v>
                </c:pt>
                <c:pt idx="175451" formatCode="0.00E+00">
                  <c:v>5.0942000000000001E-3</c:v>
                </c:pt>
                <c:pt idx="175452" formatCode="0.00E+00">
                  <c:v>4.9438199999999998E-3</c:v>
                </c:pt>
                <c:pt idx="175453" formatCode="0.00E+00">
                  <c:v>4.7928399999999996E-3</c:v>
                </c:pt>
                <c:pt idx="175454" formatCode="0.00E+00">
                  <c:v>4.6413399999999999E-3</c:v>
                </c:pt>
                <c:pt idx="175455" formatCode="0.00E+00">
                  <c:v>4.4893700000000003E-3</c:v>
                </c:pt>
                <c:pt idx="175456" formatCode="0.00E+00">
                  <c:v>4.3370099999999997E-3</c:v>
                </c:pt>
                <c:pt idx="175457" formatCode="0.00E+00">
                  <c:v>4.1843100000000001E-3</c:v>
                </c:pt>
                <c:pt idx="175458" formatCode="0.00E+00">
                  <c:v>4.0313099999999998E-3</c:v>
                </c:pt>
                <c:pt idx="175459" formatCode="0.00E+00">
                  <c:v>3.87807E-3</c:v>
                </c:pt>
                <c:pt idx="175460" formatCode="0.00E+00">
                  <c:v>3.7246200000000001E-3</c:v>
                </c:pt>
                <c:pt idx="175461" formatCode="0.00E+00">
                  <c:v>3.5709800000000001E-3</c:v>
                </c:pt>
                <c:pt idx="175462" formatCode="0.00E+00">
                  <c:v>3.41721E-3</c:v>
                </c:pt>
                <c:pt idx="175463" formatCode="0.00E+00">
                  <c:v>3.2632999999999998E-3</c:v>
                </c:pt>
                <c:pt idx="175464" formatCode="0.00E+00">
                  <c:v>3.1092899999999998E-3</c:v>
                </c:pt>
                <c:pt idx="175465" formatCode="0.00E+00">
                  <c:v>2.9551899999999999E-3</c:v>
                </c:pt>
                <c:pt idx="175466" formatCode="0.00E+00">
                  <c:v>2.80101E-3</c:v>
                </c:pt>
                <c:pt idx="175467" formatCode="0.00E+00">
                  <c:v>2.6467399999999999E-3</c:v>
                </c:pt>
                <c:pt idx="175468" formatCode="0.00E+00">
                  <c:v>2.4924000000000001E-3</c:v>
                </c:pt>
                <c:pt idx="175469" formatCode="0.00E+00">
                  <c:v>2.3379799999999999E-3</c:v>
                </c:pt>
                <c:pt idx="175470" formatCode="0.00E+00">
                  <c:v>2.1834699999999999E-3</c:v>
                </c:pt>
                <c:pt idx="175471" formatCode="0.00E+00">
                  <c:v>2.02886E-3</c:v>
                </c:pt>
                <c:pt idx="175472" formatCode="0.00E+00">
                  <c:v>1.8741299999999999E-3</c:v>
                </c:pt>
                <c:pt idx="175473" formatCode="0.00E+00">
                  <c:v>1.7192799999999999E-3</c:v>
                </c:pt>
                <c:pt idx="175474" formatCode="0.00E+00">
                  <c:v>1.56427E-3</c:v>
                </c:pt>
                <c:pt idx="175475" formatCode="0.00E+00">
                  <c:v>1.40909E-3</c:v>
                </c:pt>
                <c:pt idx="175476" formatCode="0.00E+00">
                  <c:v>1.2537099999999999E-3</c:v>
                </c:pt>
                <c:pt idx="175477" formatCode="0.00E+00">
                  <c:v>1.0981000000000001E-3</c:v>
                </c:pt>
                <c:pt idx="175478" formatCode="0.00E+00">
                  <c:v>9.4224300000000005E-4</c:v>
                </c:pt>
                <c:pt idx="175479" formatCode="0.00E+00">
                  <c:v>7.8609700000000003E-4</c:v>
                </c:pt>
                <c:pt idx="175480" formatCode="0.00E+00">
                  <c:v>6.2963299999999999E-4</c:v>
                </c:pt>
                <c:pt idx="175481" formatCode="0.00E+00">
                  <c:v>4.7281999999999999E-4</c:v>
                </c:pt>
                <c:pt idx="175482" formatCode="0.00E+00">
                  <c:v>3.1562300000000001E-4</c:v>
                </c:pt>
                <c:pt idx="175483" formatCode="0.00E+00">
                  <c:v>1.58009E-4</c:v>
                </c:pt>
                <c:pt idx="175484" formatCode="0.00E+00">
                  <c:v>-5.5762099999999999E-8</c:v>
                </c:pt>
                <c:pt idx="175485" formatCode="0.00E+00">
                  <c:v>-1.58605E-4</c:v>
                </c:pt>
                <c:pt idx="175486" formatCode="0.00E+00">
                  <c:v>-3.17671E-4</c:v>
                </c:pt>
                <c:pt idx="175487" formatCode="0.00E+00">
                  <c:v>-4.7728700000000001E-4</c:v>
                </c:pt>
                <c:pt idx="175488" formatCode="0.00E+00">
                  <c:v>-6.3748299999999999E-4</c:v>
                </c:pt>
                <c:pt idx="175489" formatCode="0.00E+00">
                  <c:v>-7.9828899999999999E-4</c:v>
                </c:pt>
                <c:pt idx="175490" formatCode="0.00E+00">
                  <c:v>-9.5973399999999996E-4</c:v>
                </c:pt>
                <c:pt idx="175491" formatCode="0.00E+00">
                  <c:v>-1.12184E-3</c:v>
                </c:pt>
                <c:pt idx="175492" formatCode="0.00E+00">
                  <c:v>-1.2846400000000001E-3</c:v>
                </c:pt>
                <c:pt idx="175493" formatCode="0.00E+00">
                  <c:v>-1.4481400000000001E-3</c:v>
                </c:pt>
                <c:pt idx="175494" formatCode="0.00E+00">
                  <c:v>-1.6123699999999999E-3</c:v>
                </c:pt>
                <c:pt idx="175495" formatCode="0.00E+00">
                  <c:v>-1.77735E-3</c:v>
                </c:pt>
                <c:pt idx="175496" formatCode="0.00E+00">
                  <c:v>-1.9430700000000001E-3</c:v>
                </c:pt>
                <c:pt idx="175497" formatCode="0.00E+00">
                  <c:v>-2.1095599999999999E-3</c:v>
                </c:pt>
                <c:pt idx="175498" formatCode="0.00E+00">
                  <c:v>-2.2768100000000002E-3</c:v>
                </c:pt>
                <c:pt idx="175499" formatCode="0.00E+00">
                  <c:v>-2.4448299999999998E-3</c:v>
                </c:pt>
                <c:pt idx="175500" formatCode="0.00E+00">
                  <c:v>-2.6136200000000001E-3</c:v>
                </c:pt>
                <c:pt idx="175501" formatCode="0.00E+00">
                  <c:v>-2.7831499999999999E-3</c:v>
                </c:pt>
                <c:pt idx="175502" formatCode="0.00E+00">
                  <c:v>-2.95342E-3</c:v>
                </c:pt>
                <c:pt idx="175503" formatCode="0.00E+00">
                  <c:v>-3.1244200000000001E-3</c:v>
                </c:pt>
                <c:pt idx="175504" formatCode="0.00E+00">
                  <c:v>-3.2961100000000001E-3</c:v>
                </c:pt>
                <c:pt idx="175505" formatCode="0.00E+00">
                  <c:v>-3.46846E-3</c:v>
                </c:pt>
                <c:pt idx="175506" formatCode="0.00E+00">
                  <c:v>-3.64146E-3</c:v>
                </c:pt>
                <c:pt idx="175507" formatCode="0.00E+00">
                  <c:v>-3.81504E-3</c:v>
                </c:pt>
                <c:pt idx="175508" formatCode="0.00E+00">
                  <c:v>-3.9891700000000002E-3</c:v>
                </c:pt>
                <c:pt idx="175509" formatCode="0.00E+00">
                  <c:v>-4.1637899999999997E-3</c:v>
                </c:pt>
                <c:pt idx="175510" formatCode="0.00E+00">
                  <c:v>-4.3388599999999999E-3</c:v>
                </c:pt>
                <c:pt idx="175511" formatCode="0.00E+00">
                  <c:v>-4.5142899999999998E-3</c:v>
                </c:pt>
                <c:pt idx="175512" formatCode="0.00E+00">
                  <c:v>-4.6900300000000004E-3</c:v>
                </c:pt>
                <c:pt idx="175513" formatCode="0.00E+00">
                  <c:v>-4.8659899999999997E-3</c:v>
                </c:pt>
                <c:pt idx="175514" formatCode="0.00E+00">
                  <c:v>-5.0420899999999999E-3</c:v>
                </c:pt>
                <c:pt idx="175515" formatCode="0.00E+00">
                  <c:v>-5.2182499999999998E-3</c:v>
                </c:pt>
                <c:pt idx="175516" formatCode="0.00E+00">
                  <c:v>-5.39436E-3</c:v>
                </c:pt>
                <c:pt idx="175517" formatCode="0.00E+00">
                  <c:v>-5.5703300000000001E-3</c:v>
                </c:pt>
                <c:pt idx="175518" formatCode="0.00E+00">
                  <c:v>-5.7460499999999999E-3</c:v>
                </c:pt>
                <c:pt idx="175519" formatCode="0.00E+00">
                  <c:v>-5.9214000000000003E-3</c:v>
                </c:pt>
                <c:pt idx="175520" formatCode="0.00E+00">
                  <c:v>-6.09626E-3</c:v>
                </c:pt>
                <c:pt idx="175521" formatCode="0.00E+00">
                  <c:v>-6.2705E-3</c:v>
                </c:pt>
                <c:pt idx="175522" formatCode="0.00E+00">
                  <c:v>-6.4439900000000001E-3</c:v>
                </c:pt>
                <c:pt idx="175523" formatCode="0.00E+00">
                  <c:v>-6.6166000000000003E-3</c:v>
                </c:pt>
                <c:pt idx="175524" formatCode="0.00E+00">
                  <c:v>-6.7881699999999996E-3</c:v>
                </c:pt>
                <c:pt idx="175525" formatCode="0.00E+00">
                  <c:v>-6.95855E-3</c:v>
                </c:pt>
                <c:pt idx="175526" formatCode="0.00E+00">
                  <c:v>-7.1275899999999996E-3</c:v>
                </c:pt>
                <c:pt idx="175527" formatCode="0.00E+00">
                  <c:v>-7.2951200000000004E-3</c:v>
                </c:pt>
                <c:pt idx="175528" formatCode="0.00E+00">
                  <c:v>-7.4609799999999999E-3</c:v>
                </c:pt>
                <c:pt idx="175529" formatCode="0.00E+00">
                  <c:v>-7.6249899999999999E-3</c:v>
                </c:pt>
                <c:pt idx="175530" formatCode="0.00E+00">
                  <c:v>-7.7869699999999998E-3</c:v>
                </c:pt>
                <c:pt idx="175531" formatCode="0.00E+00">
                  <c:v>-7.9467500000000007E-3</c:v>
                </c:pt>
                <c:pt idx="175532" formatCode="0.00E+00">
                  <c:v>-8.1041299999999993E-3</c:v>
                </c:pt>
                <c:pt idx="175533" formatCode="0.00E+00">
                  <c:v>-8.2589199999999995E-3</c:v>
                </c:pt>
                <c:pt idx="175534" formatCode="0.00E+00">
                  <c:v>-8.4109300000000005E-3</c:v>
                </c:pt>
                <c:pt idx="175535" formatCode="0.00E+00">
                  <c:v>-8.5599600000000001E-3</c:v>
                </c:pt>
                <c:pt idx="175536" formatCode="0.00E+00">
                  <c:v>-8.7057999999999996E-3</c:v>
                </c:pt>
                <c:pt idx="175537" formatCode="0.00E+00">
                  <c:v>-8.8482500000000002E-3</c:v>
                </c:pt>
                <c:pt idx="175538" formatCode="0.00E+00">
                  <c:v>-8.9870899999999997E-3</c:v>
                </c:pt>
                <c:pt idx="175539" formatCode="0.00E+00">
                  <c:v>-9.1221300000000009E-3</c:v>
                </c:pt>
                <c:pt idx="175540" formatCode="0.00E+00">
                  <c:v>-9.25314E-3</c:v>
                </c:pt>
                <c:pt idx="175541" formatCode="0.00E+00">
                  <c:v>-9.37991E-3</c:v>
                </c:pt>
                <c:pt idx="175542" formatCode="0.00E+00">
                  <c:v>-9.5022200000000005E-3</c:v>
                </c:pt>
                <c:pt idx="175543" formatCode="0.00E+00">
                  <c:v>-9.6198599999999992E-3</c:v>
                </c:pt>
                <c:pt idx="175544" formatCode="0.00E+00">
                  <c:v>-9.7325999999999992E-3</c:v>
                </c:pt>
                <c:pt idx="175545" formatCode="0.00E+00">
                  <c:v>-9.8402300000000002E-3</c:v>
                </c:pt>
                <c:pt idx="175546" formatCode="0.00E+00">
                  <c:v>-9.9425199999999998E-3</c:v>
                </c:pt>
                <c:pt idx="175547">
                  <c:v>-1.0039299999999999E-2</c:v>
                </c:pt>
                <c:pt idx="175548">
                  <c:v>-1.0130200000000001E-2</c:v>
                </c:pt>
                <c:pt idx="175549">
                  <c:v>-1.0215200000000001E-2</c:v>
                </c:pt>
                <c:pt idx="175550">
                  <c:v>-1.0293999999999999E-2</c:v>
                </c:pt>
                <c:pt idx="175551">
                  <c:v>-1.03664E-2</c:v>
                </c:pt>
                <c:pt idx="175552">
                  <c:v>-1.04321E-2</c:v>
                </c:pt>
                <c:pt idx="175553">
                  <c:v>-1.0491E-2</c:v>
                </c:pt>
                <c:pt idx="175554">
                  <c:v>-1.0542899999999999E-2</c:v>
                </c:pt>
                <c:pt idx="175555">
                  <c:v>-1.05875E-2</c:v>
                </c:pt>
                <c:pt idx="175556">
                  <c:v>-1.06248E-2</c:v>
                </c:pt>
                <c:pt idx="175557">
                  <c:v>-1.06543E-2</c:v>
                </c:pt>
                <c:pt idx="175558">
                  <c:v>-1.0676100000000001E-2</c:v>
                </c:pt>
                <c:pt idx="175559">
                  <c:v>-1.06899E-2</c:v>
                </c:pt>
                <c:pt idx="175560">
                  <c:v>-1.06955E-2</c:v>
                </c:pt>
                <c:pt idx="175561">
                  <c:v>-1.0692699999999999E-2</c:v>
                </c:pt>
                <c:pt idx="175562">
                  <c:v>-1.06815E-2</c:v>
                </c:pt>
                <c:pt idx="175563">
                  <c:v>-1.06616E-2</c:v>
                </c:pt>
                <c:pt idx="175564">
                  <c:v>-1.0632900000000001E-2</c:v>
                </c:pt>
                <c:pt idx="175565">
                  <c:v>-1.05953E-2</c:v>
                </c:pt>
                <c:pt idx="175566">
                  <c:v>-1.0548500000000001E-2</c:v>
                </c:pt>
                <c:pt idx="175567">
                  <c:v>-1.0492599999999999E-2</c:v>
                </c:pt>
                <c:pt idx="175568">
                  <c:v>-1.04274E-2</c:v>
                </c:pt>
                <c:pt idx="175569">
                  <c:v>-1.0352699999999999E-2</c:v>
                </c:pt>
                <c:pt idx="175570">
                  <c:v>-1.02685E-2</c:v>
                </c:pt>
                <c:pt idx="175571">
                  <c:v>-1.01747E-2</c:v>
                </c:pt>
                <c:pt idx="175572">
                  <c:v>-1.00713E-2</c:v>
                </c:pt>
                <c:pt idx="175573" formatCode="0.00E+00">
                  <c:v>-9.9580399999999996E-3</c:v>
                </c:pt>
                <c:pt idx="175574" formatCode="0.00E+00">
                  <c:v>-9.8350299999999998E-3</c:v>
                </c:pt>
                <c:pt idx="175575" formatCode="0.00E+00">
                  <c:v>-9.7021799999999995E-3</c:v>
                </c:pt>
                <c:pt idx="175576" formatCode="0.00E+00">
                  <c:v>-9.5594600000000005E-3</c:v>
                </c:pt>
                <c:pt idx="175577" formatCode="0.00E+00">
                  <c:v>-9.4068399999999996E-3</c:v>
                </c:pt>
                <c:pt idx="175578" formatCode="0.00E+00">
                  <c:v>-9.2443200000000003E-3</c:v>
                </c:pt>
                <c:pt idx="175579" formatCode="0.00E+00">
                  <c:v>-9.0719100000000007E-3</c:v>
                </c:pt>
                <c:pt idx="175580" formatCode="0.00E+00">
                  <c:v>-8.8896099999999992E-3</c:v>
                </c:pt>
                <c:pt idx="175581" formatCode="0.00E+00">
                  <c:v>-8.6974600000000006E-3</c:v>
                </c:pt>
                <c:pt idx="175582" formatCode="0.00E+00">
                  <c:v>-8.4954999999999996E-3</c:v>
                </c:pt>
                <c:pt idx="175583" formatCode="0.00E+00">
                  <c:v>-8.2837799999999993E-3</c:v>
                </c:pt>
                <c:pt idx="175584" formatCode="0.00E+00">
                  <c:v>-8.0623699999999993E-3</c:v>
                </c:pt>
                <c:pt idx="175585" formatCode="0.00E+00">
                  <c:v>-7.8313500000000008E-3</c:v>
                </c:pt>
                <c:pt idx="175586" formatCode="0.00E+00">
                  <c:v>-7.5908199999999999E-3</c:v>
                </c:pt>
                <c:pt idx="175587" formatCode="0.00E+00">
                  <c:v>-7.3408600000000003E-3</c:v>
                </c:pt>
                <c:pt idx="175588" formatCode="0.00E+00">
                  <c:v>-7.0816200000000003E-3</c:v>
                </c:pt>
                <c:pt idx="175589" formatCode="0.00E+00">
                  <c:v>-6.8132100000000001E-3</c:v>
                </c:pt>
                <c:pt idx="175590" formatCode="0.00E+00">
                  <c:v>-6.5357899999999997E-3</c:v>
                </c:pt>
                <c:pt idx="175591" formatCode="0.00E+00">
                  <c:v>-6.2495099999999998E-3</c:v>
                </c:pt>
                <c:pt idx="175592" formatCode="0.00E+00">
                  <c:v>-5.9545500000000003E-3</c:v>
                </c:pt>
                <c:pt idx="175593" formatCode="0.00E+00">
                  <c:v>-5.6510900000000001E-3</c:v>
                </c:pt>
                <c:pt idx="175594" formatCode="0.00E+00">
                  <c:v>-5.3393199999999998E-3</c:v>
                </c:pt>
                <c:pt idx="175595" formatCode="0.00E+00">
                  <c:v>-5.0194599999999999E-3</c:v>
                </c:pt>
                <c:pt idx="175596" formatCode="0.00E+00">
                  <c:v>-4.6917299999999999E-3</c:v>
                </c:pt>
                <c:pt idx="175597" formatCode="0.00E+00">
                  <c:v>-4.3563600000000001E-3</c:v>
                </c:pt>
                <c:pt idx="175598" formatCode="0.00E+00">
                  <c:v>-4.0136099999999999E-3</c:v>
                </c:pt>
                <c:pt idx="175599" formatCode="0.00E+00">
                  <c:v>-3.66374E-3</c:v>
                </c:pt>
                <c:pt idx="175600" formatCode="0.00E+00">
                  <c:v>-3.30701E-3</c:v>
                </c:pt>
                <c:pt idx="175601" formatCode="0.00E+00">
                  <c:v>-2.94371E-3</c:v>
                </c:pt>
                <c:pt idx="175602" formatCode="0.00E+00">
                  <c:v>-2.5741499999999999E-3</c:v>
                </c:pt>
                <c:pt idx="175603" formatCode="0.00E+00">
                  <c:v>-2.1986100000000001E-3</c:v>
                </c:pt>
                <c:pt idx="175604" formatCode="0.00E+00">
                  <c:v>-1.81744E-3</c:v>
                </c:pt>
                <c:pt idx="175605" formatCode="0.00E+00">
                  <c:v>-1.4309399999999999E-3</c:v>
                </c:pt>
                <c:pt idx="175606" formatCode="0.00E+00">
                  <c:v>-1.0394600000000001E-3</c:v>
                </c:pt>
                <c:pt idx="175607" formatCode="0.00E+00">
                  <c:v>-6.4335800000000002E-4</c:v>
                </c:pt>
                <c:pt idx="175608" formatCode="0.00E+00">
                  <c:v>-2.4298200000000001E-4</c:v>
                </c:pt>
                <c:pt idx="175609" formatCode="0.00E+00">
                  <c:v>1.6129600000000001E-4</c:v>
                </c:pt>
                <c:pt idx="175610" formatCode="0.00E+00">
                  <c:v>5.6909899999999999E-4</c:v>
                </c:pt>
                <c:pt idx="175611" formatCode="0.00E+00">
                  <c:v>9.800430000000001E-4</c:v>
                </c:pt>
                <c:pt idx="175612" formatCode="0.00E+00">
                  <c:v>1.3937299999999999E-3</c:v>
                </c:pt>
                <c:pt idx="175613" formatCode="0.00E+00">
                  <c:v>1.80977E-3</c:v>
                </c:pt>
                <c:pt idx="175614" formatCode="0.00E+00">
                  <c:v>2.2277400000000002E-3</c:v>
                </c:pt>
                <c:pt idx="175615" formatCode="0.00E+00">
                  <c:v>2.6472399999999999E-3</c:v>
                </c:pt>
                <c:pt idx="175616" formatCode="0.00E+00">
                  <c:v>3.0678300000000001E-3</c:v>
                </c:pt>
                <c:pt idx="175617" formatCode="0.00E+00">
                  <c:v>3.4891000000000002E-3</c:v>
                </c:pt>
                <c:pt idx="175618" formatCode="0.00E+00">
                  <c:v>3.9106200000000001E-3</c:v>
                </c:pt>
                <c:pt idx="175619" formatCode="0.00E+00">
                  <c:v>4.3319400000000003E-3</c:v>
                </c:pt>
                <c:pt idx="175620" formatCode="0.00E+00">
                  <c:v>4.7526299999999999E-3</c:v>
                </c:pt>
                <c:pt idx="175621" formatCode="0.00E+00">
                  <c:v>5.1722399999999998E-3</c:v>
                </c:pt>
                <c:pt idx="175622" formatCode="0.00E+00">
                  <c:v>5.5903200000000002E-3</c:v>
                </c:pt>
                <c:pt idx="175623" formatCode="0.00E+00">
                  <c:v>6.00644E-3</c:v>
                </c:pt>
                <c:pt idx="175624" formatCode="0.00E+00">
                  <c:v>6.4201299999999996E-3</c:v>
                </c:pt>
                <c:pt idx="175625" formatCode="0.00E+00">
                  <c:v>6.8309399999999998E-3</c:v>
                </c:pt>
                <c:pt idx="175626" formatCode="0.00E+00">
                  <c:v>7.2384199999999998E-3</c:v>
                </c:pt>
                <c:pt idx="175627" formatCode="0.00E+00">
                  <c:v>7.6421199999999996E-3</c:v>
                </c:pt>
                <c:pt idx="175628" formatCode="0.00E+00">
                  <c:v>8.0415899999999995E-3</c:v>
                </c:pt>
                <c:pt idx="175629" formatCode="0.00E+00">
                  <c:v>8.4363700000000003E-3</c:v>
                </c:pt>
                <c:pt idx="175630" formatCode="0.00E+00">
                  <c:v>8.8260100000000005E-3</c:v>
                </c:pt>
                <c:pt idx="175631" formatCode="0.00E+00">
                  <c:v>9.2100700000000008E-3</c:v>
                </c:pt>
                <c:pt idx="175632" formatCode="0.00E+00">
                  <c:v>9.5881000000000004E-3</c:v>
                </c:pt>
                <c:pt idx="175633" formatCode="0.00E+00">
                  <c:v>9.9596700000000003E-3</c:v>
                </c:pt>
                <c:pt idx="175634">
                  <c:v>1.03243E-2</c:v>
                </c:pt>
                <c:pt idx="175635">
                  <c:v>1.0681700000000001E-2</c:v>
                </c:pt>
                <c:pt idx="175636">
                  <c:v>1.10312E-2</c:v>
                </c:pt>
                <c:pt idx="175637">
                  <c:v>1.13726E-2</c:v>
                </c:pt>
                <c:pt idx="175638">
                  <c:v>1.1705399999999999E-2</c:v>
                </c:pt>
                <c:pt idx="175639">
                  <c:v>1.20292E-2</c:v>
                </c:pt>
                <c:pt idx="175640">
                  <c:v>1.23435E-2</c:v>
                </c:pt>
                <c:pt idx="175641">
                  <c:v>1.2648100000000001E-2</c:v>
                </c:pt>
                <c:pt idx="175642">
                  <c:v>1.2942499999999999E-2</c:v>
                </c:pt>
                <c:pt idx="175643">
                  <c:v>1.3226399999999999E-2</c:v>
                </c:pt>
                <c:pt idx="175644">
                  <c:v>1.3499300000000001E-2</c:v>
                </c:pt>
                <c:pt idx="175645">
                  <c:v>1.3761000000000001E-2</c:v>
                </c:pt>
                <c:pt idx="175646">
                  <c:v>1.40111E-2</c:v>
                </c:pt>
                <c:pt idx="175647">
                  <c:v>1.42492E-2</c:v>
                </c:pt>
                <c:pt idx="175648">
                  <c:v>1.4475099999999999E-2</c:v>
                </c:pt>
                <c:pt idx="175649">
                  <c:v>1.4688400000000001E-2</c:v>
                </c:pt>
                <c:pt idx="175650">
                  <c:v>1.48889E-2</c:v>
                </c:pt>
                <c:pt idx="175651">
                  <c:v>1.50762E-2</c:v>
                </c:pt>
                <c:pt idx="175652">
                  <c:v>1.5250100000000001E-2</c:v>
                </c:pt>
                <c:pt idx="175653">
                  <c:v>1.5410399999999999E-2</c:v>
                </c:pt>
                <c:pt idx="175654">
                  <c:v>1.5556800000000001E-2</c:v>
                </c:pt>
                <c:pt idx="175655">
                  <c:v>1.5689100000000001E-2</c:v>
                </c:pt>
                <c:pt idx="175656">
                  <c:v>1.5807000000000002E-2</c:v>
                </c:pt>
                <c:pt idx="175657">
                  <c:v>1.5910500000000001E-2</c:v>
                </c:pt>
                <c:pt idx="175658">
                  <c:v>1.5999200000000002E-2</c:v>
                </c:pt>
                <c:pt idx="175659">
                  <c:v>1.60731E-2</c:v>
                </c:pt>
                <c:pt idx="175660">
                  <c:v>1.6132000000000001E-2</c:v>
                </c:pt>
                <c:pt idx="175661">
                  <c:v>1.6175800000000001E-2</c:v>
                </c:pt>
                <c:pt idx="175662">
                  <c:v>1.6204300000000001E-2</c:v>
                </c:pt>
                <c:pt idx="175663">
                  <c:v>1.6217599999999999E-2</c:v>
                </c:pt>
                <c:pt idx="175664">
                  <c:v>1.6215400000000001E-2</c:v>
                </c:pt>
                <c:pt idx="175665">
                  <c:v>1.6197699999999999E-2</c:v>
                </c:pt>
                <c:pt idx="175666">
                  <c:v>1.6164600000000001E-2</c:v>
                </c:pt>
                <c:pt idx="175667">
                  <c:v>1.6115899999999999E-2</c:v>
                </c:pt>
                <c:pt idx="175668">
                  <c:v>1.6051699999999999E-2</c:v>
                </c:pt>
                <c:pt idx="175669">
                  <c:v>1.5972E-2</c:v>
                </c:pt>
                <c:pt idx="175670">
                  <c:v>1.58768E-2</c:v>
                </c:pt>
                <c:pt idx="175671">
                  <c:v>1.5766200000000001E-2</c:v>
                </c:pt>
                <c:pt idx="175672">
                  <c:v>1.56402E-2</c:v>
                </c:pt>
                <c:pt idx="175673">
                  <c:v>1.54988E-2</c:v>
                </c:pt>
                <c:pt idx="175674">
                  <c:v>1.53423E-2</c:v>
                </c:pt>
                <c:pt idx="175675">
                  <c:v>1.51708E-2</c:v>
                </c:pt>
                <c:pt idx="175676">
                  <c:v>1.49842E-2</c:v>
                </c:pt>
                <c:pt idx="175677">
                  <c:v>1.47829E-2</c:v>
                </c:pt>
                <c:pt idx="175678">
                  <c:v>1.4567E-2</c:v>
                </c:pt>
                <c:pt idx="175679">
                  <c:v>1.4336700000000001E-2</c:v>
                </c:pt>
                <c:pt idx="175680">
                  <c:v>1.40921E-2</c:v>
                </c:pt>
                <c:pt idx="175681">
                  <c:v>1.38336E-2</c:v>
                </c:pt>
                <c:pt idx="175682">
                  <c:v>1.3561200000000001E-2</c:v>
                </c:pt>
                <c:pt idx="175683">
                  <c:v>1.32754E-2</c:v>
                </c:pt>
                <c:pt idx="175684">
                  <c:v>1.29763E-2</c:v>
                </c:pt>
                <c:pt idx="175685">
                  <c:v>1.26643E-2</c:v>
                </c:pt>
                <c:pt idx="175686">
                  <c:v>1.2339599999999999E-2</c:v>
                </c:pt>
                <c:pt idx="175687">
                  <c:v>1.2002499999999999E-2</c:v>
                </c:pt>
                <c:pt idx="175688">
                  <c:v>1.1653500000000001E-2</c:v>
                </c:pt>
                <c:pt idx="175689">
                  <c:v>1.12928E-2</c:v>
                </c:pt>
                <c:pt idx="175690">
                  <c:v>1.09207E-2</c:v>
                </c:pt>
                <c:pt idx="175691">
                  <c:v>1.0537700000000001E-2</c:v>
                </c:pt>
                <c:pt idx="175692">
                  <c:v>1.0144200000000001E-2</c:v>
                </c:pt>
                <c:pt idx="175693" formatCode="0.00E+00">
                  <c:v>9.7404499999999995E-3</c:v>
                </c:pt>
                <c:pt idx="175694" formatCode="0.00E+00">
                  <c:v>9.3269600000000005E-3</c:v>
                </c:pt>
                <c:pt idx="175695" formatCode="0.00E+00">
                  <c:v>8.9041299999999997E-3</c:v>
                </c:pt>
                <c:pt idx="175696" formatCode="0.00E+00">
                  <c:v>8.4723799999999998E-3</c:v>
                </c:pt>
                <c:pt idx="175697" formatCode="0.00E+00">
                  <c:v>8.0321400000000001E-3</c:v>
                </c:pt>
                <c:pt idx="175698" formatCode="0.00E+00">
                  <c:v>7.5838800000000003E-3</c:v>
                </c:pt>
                <c:pt idx="175699" formatCode="0.00E+00">
                  <c:v>7.1280299999999996E-3</c:v>
                </c:pt>
                <c:pt idx="175700" formatCode="0.00E+00">
                  <c:v>6.6650800000000003E-3</c:v>
                </c:pt>
                <c:pt idx="175701" formatCode="0.00E+00">
                  <c:v>6.1954899999999997E-3</c:v>
                </c:pt>
                <c:pt idx="175702" formatCode="0.00E+00">
                  <c:v>5.7197300000000001E-3</c:v>
                </c:pt>
                <c:pt idx="175703" formatCode="0.00E+00">
                  <c:v>5.2383100000000004E-3</c:v>
                </c:pt>
                <c:pt idx="175704" formatCode="0.00E+00">
                  <c:v>4.7517100000000001E-3</c:v>
                </c:pt>
                <c:pt idx="175705" formatCode="0.00E+00">
                  <c:v>4.2604299999999999E-3</c:v>
                </c:pt>
                <c:pt idx="175706" formatCode="0.00E+00">
                  <c:v>3.7649699999999999E-3</c:v>
                </c:pt>
                <c:pt idx="175707" formatCode="0.00E+00">
                  <c:v>3.2658499999999998E-3</c:v>
                </c:pt>
                <c:pt idx="175708" formatCode="0.00E+00">
                  <c:v>2.7635699999999999E-3</c:v>
                </c:pt>
                <c:pt idx="175709" formatCode="0.00E+00">
                  <c:v>2.2586500000000001E-3</c:v>
                </c:pt>
                <c:pt idx="175710" formatCode="0.00E+00">
                  <c:v>1.7516000000000001E-3</c:v>
                </c:pt>
                <c:pt idx="175711" formatCode="0.00E+00">
                  <c:v>1.24295E-3</c:v>
                </c:pt>
                <c:pt idx="175712" formatCode="0.00E+00">
                  <c:v>7.3320700000000004E-4</c:v>
                </c:pt>
                <c:pt idx="175713" formatCode="0.00E+00">
                  <c:v>2.2289799999999999E-4</c:v>
                </c:pt>
                <c:pt idx="175714" formatCode="0.00E+00">
                  <c:v>-2.8745700000000002E-4</c:v>
                </c:pt>
                <c:pt idx="175715" formatCode="0.00E+00">
                  <c:v>-7.9734200000000004E-4</c:v>
                </c:pt>
                <c:pt idx="175716" formatCode="0.00E+00">
                  <c:v>-1.30624E-3</c:v>
                </c:pt>
                <c:pt idx="175717" formatCode="0.00E+00">
                  <c:v>-1.8136300000000001E-3</c:v>
                </c:pt>
                <c:pt idx="175718" formatCode="0.00E+00">
                  <c:v>-2.3189999999999999E-3</c:v>
                </c:pt>
                <c:pt idx="175719" formatCode="0.00E+00">
                  <c:v>-2.8218499999999999E-3</c:v>
                </c:pt>
                <c:pt idx="175720" formatCode="0.00E+00">
                  <c:v>-3.3216700000000001E-3</c:v>
                </c:pt>
                <c:pt idx="175721" formatCode="0.00E+00">
                  <c:v>-3.8179500000000001E-3</c:v>
                </c:pt>
                <c:pt idx="175722" formatCode="0.00E+00">
                  <c:v>-4.3102100000000001E-3</c:v>
                </c:pt>
                <c:pt idx="175723" formatCode="0.00E+00">
                  <c:v>-4.7979499999999996E-3</c:v>
                </c:pt>
                <c:pt idx="175724" formatCode="0.00E+00">
                  <c:v>-5.2806900000000002E-3</c:v>
                </c:pt>
                <c:pt idx="175725" formatCode="0.00E+00">
                  <c:v>-5.7579500000000004E-3</c:v>
                </c:pt>
                <c:pt idx="175726" formatCode="0.00E+00">
                  <c:v>-6.2292600000000004E-3</c:v>
                </c:pt>
                <c:pt idx="175727" formatCode="0.00E+00">
                  <c:v>-6.6941700000000002E-3</c:v>
                </c:pt>
                <c:pt idx="175728" formatCode="0.00E+00">
                  <c:v>-7.1522199999999999E-3</c:v>
                </c:pt>
                <c:pt idx="175729" formatCode="0.00E+00">
                  <c:v>-7.6029599999999998E-3</c:v>
                </c:pt>
                <c:pt idx="175730" formatCode="0.00E+00">
                  <c:v>-8.0459699999999995E-3</c:v>
                </c:pt>
                <c:pt idx="175731" formatCode="0.00E+00">
                  <c:v>-8.48082E-3</c:v>
                </c:pt>
                <c:pt idx="175732" formatCode="0.00E+00">
                  <c:v>-8.9070899999999995E-3</c:v>
                </c:pt>
                <c:pt idx="175733" formatCode="0.00E+00">
                  <c:v>-9.3243900000000001E-3</c:v>
                </c:pt>
                <c:pt idx="175734" formatCode="0.00E+00">
                  <c:v>-9.7323099999999992E-3</c:v>
                </c:pt>
                <c:pt idx="175735">
                  <c:v>-1.0130500000000001E-2</c:v>
                </c:pt>
                <c:pt idx="175736">
                  <c:v>-1.0518599999999999E-2</c:v>
                </c:pt>
                <c:pt idx="175737">
                  <c:v>-1.08962E-2</c:v>
                </c:pt>
                <c:pt idx="175738">
                  <c:v>-1.1263E-2</c:v>
                </c:pt>
                <c:pt idx="175739">
                  <c:v>-1.16186E-2</c:v>
                </c:pt>
                <c:pt idx="175740">
                  <c:v>-1.1962800000000001E-2</c:v>
                </c:pt>
                <c:pt idx="175741">
                  <c:v>-1.22953E-2</c:v>
                </c:pt>
                <c:pt idx="175742">
                  <c:v>-1.2615700000000001E-2</c:v>
                </c:pt>
                <c:pt idx="175743">
                  <c:v>-1.2923799999999999E-2</c:v>
                </c:pt>
                <c:pt idx="175744">
                  <c:v>-1.3219399999999999E-2</c:v>
                </c:pt>
                <c:pt idx="175745">
                  <c:v>-1.35021E-2</c:v>
                </c:pt>
                <c:pt idx="175746">
                  <c:v>-1.3771800000000001E-2</c:v>
                </c:pt>
                <c:pt idx="175747">
                  <c:v>-1.40283E-2</c:v>
                </c:pt>
                <c:pt idx="175748">
                  <c:v>-1.42714E-2</c:v>
                </c:pt>
                <c:pt idx="175749">
                  <c:v>-1.4500799999999999E-2</c:v>
                </c:pt>
                <c:pt idx="175750">
                  <c:v>-1.4716399999999999E-2</c:v>
                </c:pt>
                <c:pt idx="175751">
                  <c:v>-1.49182E-2</c:v>
                </c:pt>
                <c:pt idx="175752">
                  <c:v>-1.5105800000000001E-2</c:v>
                </c:pt>
                <c:pt idx="175753">
                  <c:v>-1.5279299999999999E-2</c:v>
                </c:pt>
                <c:pt idx="175754">
                  <c:v>-1.5438500000000001E-2</c:v>
                </c:pt>
                <c:pt idx="175755">
                  <c:v>-1.5583400000000001E-2</c:v>
                </c:pt>
                <c:pt idx="175756">
                  <c:v>-1.57138E-2</c:v>
                </c:pt>
                <c:pt idx="175757">
                  <c:v>-1.5829699999999999E-2</c:v>
                </c:pt>
                <c:pt idx="175758">
                  <c:v>-1.59312E-2</c:v>
                </c:pt>
                <c:pt idx="175759">
                  <c:v>-1.60181E-2</c:v>
                </c:pt>
                <c:pt idx="175760">
                  <c:v>-1.6090400000000001E-2</c:v>
                </c:pt>
                <c:pt idx="175761">
                  <c:v>-1.6148300000000001E-2</c:v>
                </c:pt>
                <c:pt idx="175762">
                  <c:v>-1.61916E-2</c:v>
                </c:pt>
                <c:pt idx="175763">
                  <c:v>-1.6220499999999999E-2</c:v>
                </c:pt>
                <c:pt idx="175764">
                  <c:v>-1.6234999999999999E-2</c:v>
                </c:pt>
                <c:pt idx="175765">
                  <c:v>-1.6235200000000002E-2</c:v>
                </c:pt>
                <c:pt idx="175766">
                  <c:v>-1.6221099999999999E-2</c:v>
                </c:pt>
                <c:pt idx="175767">
                  <c:v>-1.61929E-2</c:v>
                </c:pt>
                <c:pt idx="175768">
                  <c:v>-1.61507E-2</c:v>
                </c:pt>
                <c:pt idx="175769">
                  <c:v>-1.6094600000000001E-2</c:v>
                </c:pt>
                <c:pt idx="175770">
                  <c:v>-1.6024699999999999E-2</c:v>
                </c:pt>
                <c:pt idx="175771">
                  <c:v>-1.5941199999999999E-2</c:v>
                </c:pt>
                <c:pt idx="175772">
                  <c:v>-1.5844400000000002E-2</c:v>
                </c:pt>
                <c:pt idx="175773">
                  <c:v>-1.57343E-2</c:v>
                </c:pt>
                <c:pt idx="175774">
                  <c:v>-1.5611099999999999E-2</c:v>
                </c:pt>
                <c:pt idx="175775">
                  <c:v>-1.54752E-2</c:v>
                </c:pt>
                <c:pt idx="175776">
                  <c:v>-1.5326599999999999E-2</c:v>
                </c:pt>
                <c:pt idx="175777">
                  <c:v>-1.51656E-2</c:v>
                </c:pt>
                <c:pt idx="175778">
                  <c:v>-1.4992500000000001E-2</c:v>
                </c:pt>
                <c:pt idx="175779">
                  <c:v>-1.48074E-2</c:v>
                </c:pt>
                <c:pt idx="175780">
                  <c:v>-1.46108E-2</c:v>
                </c:pt>
                <c:pt idx="175781">
                  <c:v>-1.44028E-2</c:v>
                </c:pt>
                <c:pt idx="175782">
                  <c:v>-1.41837E-2</c:v>
                </c:pt>
                <c:pt idx="175783">
                  <c:v>-1.3953800000000001E-2</c:v>
                </c:pt>
                <c:pt idx="175784">
                  <c:v>-1.3713400000000001E-2</c:v>
                </c:pt>
                <c:pt idx="175785">
                  <c:v>-1.34629E-2</c:v>
                </c:pt>
                <c:pt idx="175786">
                  <c:v>-1.32024E-2</c:v>
                </c:pt>
                <c:pt idx="175787">
                  <c:v>-1.29324E-2</c:v>
                </c:pt>
                <c:pt idx="175788">
                  <c:v>-1.26532E-2</c:v>
                </c:pt>
                <c:pt idx="175789">
                  <c:v>-1.2364999999999999E-2</c:v>
                </c:pt>
                <c:pt idx="175790">
                  <c:v>-1.2068300000000001E-2</c:v>
                </c:pt>
                <c:pt idx="175791">
                  <c:v>-1.17634E-2</c:v>
                </c:pt>
                <c:pt idx="175792">
                  <c:v>-1.14506E-2</c:v>
                </c:pt>
                <c:pt idx="175793">
                  <c:v>-1.1130299999999999E-2</c:v>
                </c:pt>
                <c:pt idx="175794">
                  <c:v>-1.08027E-2</c:v>
                </c:pt>
                <c:pt idx="175795">
                  <c:v>-1.0468399999999999E-2</c:v>
                </c:pt>
                <c:pt idx="175796">
                  <c:v>-1.01276E-2</c:v>
                </c:pt>
                <c:pt idx="175797" formatCode="0.00E+00">
                  <c:v>-9.7807199999999997E-3</c:v>
                </c:pt>
                <c:pt idx="175798" formatCode="0.00E+00">
                  <c:v>-9.4280900000000001E-3</c:v>
                </c:pt>
                <c:pt idx="175799" formatCode="0.00E+00">
                  <c:v>-9.0700899999999994E-3</c:v>
                </c:pt>
                <c:pt idx="175800" formatCode="0.00E+00">
                  <c:v>-8.7070900000000007E-3</c:v>
                </c:pt>
                <c:pt idx="175801" formatCode="0.00E+00">
                  <c:v>-8.33944E-3</c:v>
                </c:pt>
                <c:pt idx="175802" formatCode="0.00E+00">
                  <c:v>-7.9675100000000006E-3</c:v>
                </c:pt>
                <c:pt idx="175803" formatCode="0.00E+00">
                  <c:v>-7.5916600000000001E-3</c:v>
                </c:pt>
                <c:pt idx="175804" formatCode="0.00E+00">
                  <c:v>-7.2122699999999998E-3</c:v>
                </c:pt>
                <c:pt idx="175805" formatCode="0.00E+00">
                  <c:v>-6.8296900000000002E-3</c:v>
                </c:pt>
                <c:pt idx="175806" formatCode="0.00E+00">
                  <c:v>-6.4442700000000002E-3</c:v>
                </c:pt>
                <c:pt idx="175807" formatCode="0.00E+00">
                  <c:v>-6.05639E-3</c:v>
                </c:pt>
                <c:pt idx="175808" formatCode="0.00E+00">
                  <c:v>-5.6663800000000004E-3</c:v>
                </c:pt>
                <c:pt idx="175809" formatCode="0.00E+00">
                  <c:v>-5.2746099999999999E-3</c:v>
                </c:pt>
                <c:pt idx="175810" formatCode="0.00E+00">
                  <c:v>-4.88142E-3</c:v>
                </c:pt>
                <c:pt idx="175811" formatCode="0.00E+00">
                  <c:v>-4.4871499999999996E-3</c:v>
                </c:pt>
                <c:pt idx="175812" formatCode="0.00E+00">
                  <c:v>-4.0921500000000001E-3</c:v>
                </c:pt>
                <c:pt idx="175813" formatCode="0.00E+00">
                  <c:v>-3.69674E-3</c:v>
                </c:pt>
                <c:pt idx="175814" formatCode="0.00E+00">
                  <c:v>-3.3012699999999998E-3</c:v>
                </c:pt>
                <c:pt idx="175815" formatCode="0.00E+00">
                  <c:v>-2.9060499999999999E-3</c:v>
                </c:pt>
                <c:pt idx="175816" formatCode="0.00E+00">
                  <c:v>-2.5114099999999999E-3</c:v>
                </c:pt>
                <c:pt idx="175817" formatCode="0.00E+00">
                  <c:v>-2.1176599999999999E-3</c:v>
                </c:pt>
                <c:pt idx="175818" formatCode="0.00E+00">
                  <c:v>-1.7251E-3</c:v>
                </c:pt>
                <c:pt idx="175819" formatCode="0.00E+00">
                  <c:v>-1.33405E-3</c:v>
                </c:pt>
                <c:pt idx="175820" formatCode="0.00E+00">
                  <c:v>-9.4478900000000002E-4</c:v>
                </c:pt>
                <c:pt idx="175821" formatCode="0.00E+00">
                  <c:v>-5.5761299999999999E-4</c:v>
                </c:pt>
                <c:pt idx="175822" formatCode="0.00E+00">
                  <c:v>-1.7280299999999999E-4</c:v>
                </c:pt>
                <c:pt idx="175823" formatCode="0.00E+00">
                  <c:v>2.0936699999999999E-4</c:v>
                </c:pt>
                <c:pt idx="175824" formatCode="0.00E+00">
                  <c:v>5.8863000000000003E-4</c:v>
                </c:pt>
                <c:pt idx="175825" formatCode="0.00E+00">
                  <c:v>9.6472500000000004E-4</c:v>
                </c:pt>
                <c:pt idx="175826" formatCode="0.00E+00">
                  <c:v>1.3374000000000001E-3</c:v>
                </c:pt>
                <c:pt idx="175827" formatCode="0.00E+00">
                  <c:v>1.70641E-3</c:v>
                </c:pt>
                <c:pt idx="175828" formatCode="0.00E+00">
                  <c:v>2.0715199999999999E-3</c:v>
                </c:pt>
                <c:pt idx="175829" formatCode="0.00E+00">
                  <c:v>2.4325000000000002E-3</c:v>
                </c:pt>
                <c:pt idx="175830" formatCode="0.00E+00">
                  <c:v>2.7891299999999999E-3</c:v>
                </c:pt>
                <c:pt idx="175831" formatCode="0.00E+00">
                  <c:v>3.1411999999999998E-3</c:v>
                </c:pt>
                <c:pt idx="175832" formatCode="0.00E+00">
                  <c:v>3.4885099999999998E-3</c:v>
                </c:pt>
                <c:pt idx="175833" formatCode="0.00E+00">
                  <c:v>3.8308499999999998E-3</c:v>
                </c:pt>
                <c:pt idx="175834" formatCode="0.00E+00">
                  <c:v>4.1680399999999996E-3</c:v>
                </c:pt>
                <c:pt idx="175835" formatCode="0.00E+00">
                  <c:v>4.4999000000000003E-3</c:v>
                </c:pt>
                <c:pt idx="175836" formatCode="0.00E+00">
                  <c:v>4.8262499999999998E-3</c:v>
                </c:pt>
                <c:pt idx="175837" formatCode="0.00E+00">
                  <c:v>5.14695E-3</c:v>
                </c:pt>
                <c:pt idx="175838" formatCode="0.00E+00">
                  <c:v>5.46183E-3</c:v>
                </c:pt>
                <c:pt idx="175839" formatCode="0.00E+00">
                  <c:v>5.7707399999999999E-3</c:v>
                </c:pt>
                <c:pt idx="175840" formatCode="0.00E+00">
                  <c:v>6.0735499999999996E-3</c:v>
                </c:pt>
                <c:pt idx="175841" formatCode="0.00E+00">
                  <c:v>6.3701199999999999E-3</c:v>
                </c:pt>
                <c:pt idx="175842" formatCode="0.00E+00">
                  <c:v>6.6603399999999998E-3</c:v>
                </c:pt>
                <c:pt idx="175843" formatCode="0.00E+00">
                  <c:v>6.9440999999999999E-3</c:v>
                </c:pt>
                <c:pt idx="175844" formatCode="0.00E+00">
                  <c:v>7.2212700000000001E-3</c:v>
                </c:pt>
                <c:pt idx="175845" formatCode="0.00E+00">
                  <c:v>7.49177E-3</c:v>
                </c:pt>
                <c:pt idx="175846" formatCode="0.00E+00">
                  <c:v>7.7555000000000002E-3</c:v>
                </c:pt>
                <c:pt idx="175847" formatCode="0.00E+00">
                  <c:v>8.0123799999999995E-3</c:v>
                </c:pt>
                <c:pt idx="175848" formatCode="0.00E+00">
                  <c:v>8.26234E-3</c:v>
                </c:pt>
                <c:pt idx="175849" formatCode="0.00E+00">
                  <c:v>8.5052900000000004E-3</c:v>
                </c:pt>
                <c:pt idx="175850" formatCode="0.00E+00">
                  <c:v>8.7411899999999994E-3</c:v>
                </c:pt>
                <c:pt idx="175851" formatCode="0.00E+00">
                  <c:v>8.9699800000000007E-3</c:v>
                </c:pt>
                <c:pt idx="175852" formatCode="0.00E+00">
                  <c:v>9.1915999999999994E-3</c:v>
                </c:pt>
                <c:pt idx="175853" formatCode="0.00E+00">
                  <c:v>9.4060099999999994E-3</c:v>
                </c:pt>
                <c:pt idx="175854" formatCode="0.00E+00">
                  <c:v>9.6131800000000007E-3</c:v>
                </c:pt>
                <c:pt idx="175855" formatCode="0.00E+00">
                  <c:v>9.8130800000000001E-3</c:v>
                </c:pt>
                <c:pt idx="175856">
                  <c:v>1.0005699999999999E-2</c:v>
                </c:pt>
                <c:pt idx="175857">
                  <c:v>1.0191E-2</c:v>
                </c:pt>
                <c:pt idx="175858">
                  <c:v>1.03689E-2</c:v>
                </c:pt>
                <c:pt idx="175859">
                  <c:v>1.05395E-2</c:v>
                </c:pt>
                <c:pt idx="175860">
                  <c:v>1.07028E-2</c:v>
                </c:pt>
                <c:pt idx="175861">
                  <c:v>1.0858700000000001E-2</c:v>
                </c:pt>
                <c:pt idx="175862">
                  <c:v>1.1007299999999999E-2</c:v>
                </c:pt>
                <c:pt idx="175863">
                  <c:v>1.11486E-2</c:v>
                </c:pt>
                <c:pt idx="175864">
                  <c:v>1.1282500000000001E-2</c:v>
                </c:pt>
                <c:pt idx="175865">
                  <c:v>1.14092E-2</c:v>
                </c:pt>
                <c:pt idx="175866">
                  <c:v>1.15286E-2</c:v>
                </c:pt>
                <c:pt idx="175867">
                  <c:v>1.16407E-2</c:v>
                </c:pt>
                <c:pt idx="175868">
                  <c:v>1.17456E-2</c:v>
                </c:pt>
                <c:pt idx="175869">
                  <c:v>1.18434E-2</c:v>
                </c:pt>
                <c:pt idx="175870">
                  <c:v>1.1933900000000001E-2</c:v>
                </c:pt>
                <c:pt idx="175871">
                  <c:v>1.2017399999999999E-2</c:v>
                </c:pt>
                <c:pt idx="175872">
                  <c:v>1.20938E-2</c:v>
                </c:pt>
                <c:pt idx="175873">
                  <c:v>1.21631E-2</c:v>
                </c:pt>
                <c:pt idx="175874">
                  <c:v>1.2225400000000001E-2</c:v>
                </c:pt>
                <c:pt idx="175875">
                  <c:v>1.22808E-2</c:v>
                </c:pt>
                <c:pt idx="175876">
                  <c:v>1.23293E-2</c:v>
                </c:pt>
                <c:pt idx="175877">
                  <c:v>1.2370900000000001E-2</c:v>
                </c:pt>
                <c:pt idx="175878">
                  <c:v>1.24057E-2</c:v>
                </c:pt>
                <c:pt idx="175879">
                  <c:v>1.2433700000000001E-2</c:v>
                </c:pt>
                <c:pt idx="175880">
                  <c:v>1.2455000000000001E-2</c:v>
                </c:pt>
                <c:pt idx="175881">
                  <c:v>1.2469600000000001E-2</c:v>
                </c:pt>
                <c:pt idx="175882">
                  <c:v>1.24776E-2</c:v>
                </c:pt>
                <c:pt idx="175883">
                  <c:v>1.2479000000000001E-2</c:v>
                </c:pt>
                <c:pt idx="175884">
                  <c:v>1.2474000000000001E-2</c:v>
                </c:pt>
                <c:pt idx="175885">
                  <c:v>1.24624E-2</c:v>
                </c:pt>
                <c:pt idx="175886">
                  <c:v>1.24444E-2</c:v>
                </c:pt>
                <c:pt idx="175887">
                  <c:v>1.24201E-2</c:v>
                </c:pt>
                <c:pt idx="175888">
                  <c:v>1.23894E-2</c:v>
                </c:pt>
                <c:pt idx="175889">
                  <c:v>1.2352500000000001E-2</c:v>
                </c:pt>
                <c:pt idx="175890">
                  <c:v>1.23093E-2</c:v>
                </c:pt>
                <c:pt idx="175891">
                  <c:v>1.2259900000000001E-2</c:v>
                </c:pt>
                <c:pt idx="175892">
                  <c:v>1.22045E-2</c:v>
                </c:pt>
                <c:pt idx="175893">
                  <c:v>1.21429E-2</c:v>
                </c:pt>
                <c:pt idx="175894">
                  <c:v>1.2075300000000001E-2</c:v>
                </c:pt>
                <c:pt idx="175895">
                  <c:v>1.2001700000000001E-2</c:v>
                </c:pt>
                <c:pt idx="175896">
                  <c:v>1.19221E-2</c:v>
                </c:pt>
                <c:pt idx="175897">
                  <c:v>1.18367E-2</c:v>
                </c:pt>
                <c:pt idx="175898">
                  <c:v>1.17454E-2</c:v>
                </c:pt>
                <c:pt idx="175899">
                  <c:v>1.1648199999999999E-2</c:v>
                </c:pt>
                <c:pt idx="175900">
                  <c:v>1.15452E-2</c:v>
                </c:pt>
                <c:pt idx="175901">
                  <c:v>1.14365E-2</c:v>
                </c:pt>
                <c:pt idx="175902">
                  <c:v>1.13221E-2</c:v>
                </c:pt>
                <c:pt idx="175903">
                  <c:v>1.1202E-2</c:v>
                </c:pt>
                <c:pt idx="175904">
                  <c:v>1.1076300000000001E-2</c:v>
                </c:pt>
                <c:pt idx="175905">
                  <c:v>1.0945E-2</c:v>
                </c:pt>
                <c:pt idx="175906">
                  <c:v>1.0808099999999999E-2</c:v>
                </c:pt>
                <c:pt idx="175907">
                  <c:v>1.06657E-2</c:v>
                </c:pt>
                <c:pt idx="175908">
                  <c:v>1.05177E-2</c:v>
                </c:pt>
                <c:pt idx="175909">
                  <c:v>1.03643E-2</c:v>
                </c:pt>
                <c:pt idx="175910">
                  <c:v>1.0205499999999999E-2</c:v>
                </c:pt>
                <c:pt idx="175911">
                  <c:v>1.00413E-2</c:v>
                </c:pt>
                <c:pt idx="175912" formatCode="0.00E+00">
                  <c:v>9.8717200000000005E-3</c:v>
                </c:pt>
                <c:pt idx="175913" formatCode="0.00E+00">
                  <c:v>9.6968100000000002E-3</c:v>
                </c:pt>
                <c:pt idx="175914" formatCode="0.00E+00">
                  <c:v>9.51661E-3</c:v>
                </c:pt>
                <c:pt idx="175915" formatCode="0.00E+00">
                  <c:v>9.3311499999999999E-3</c:v>
                </c:pt>
                <c:pt idx="175916" formatCode="0.00E+00">
                  <c:v>9.1404699999999995E-3</c:v>
                </c:pt>
                <c:pt idx="175917" formatCode="0.00E+00">
                  <c:v>8.9445900000000005E-3</c:v>
                </c:pt>
                <c:pt idx="175918" formatCode="0.00E+00">
                  <c:v>8.7435700000000009E-3</c:v>
                </c:pt>
                <c:pt idx="175919" formatCode="0.00E+00">
                  <c:v>8.5374400000000003E-3</c:v>
                </c:pt>
                <c:pt idx="175920" formatCode="0.00E+00">
                  <c:v>8.3262300000000004E-3</c:v>
                </c:pt>
                <c:pt idx="175921" formatCode="0.00E+00">
                  <c:v>8.1099899999999992E-3</c:v>
                </c:pt>
                <c:pt idx="175922" formatCode="0.00E+00">
                  <c:v>7.8887599999999999E-3</c:v>
                </c:pt>
                <c:pt idx="175923" formatCode="0.00E+00">
                  <c:v>7.6625900000000004E-3</c:v>
                </c:pt>
                <c:pt idx="175924" formatCode="0.00E+00">
                  <c:v>7.4315099999999997E-3</c:v>
                </c:pt>
                <c:pt idx="175925" formatCode="0.00E+00">
                  <c:v>7.19559E-3</c:v>
                </c:pt>
                <c:pt idx="175926" formatCode="0.00E+00">
                  <c:v>6.9548700000000001E-3</c:v>
                </c:pt>
                <c:pt idx="175927" formatCode="0.00E+00">
                  <c:v>6.70939E-3</c:v>
                </c:pt>
                <c:pt idx="175928" formatCode="0.00E+00">
                  <c:v>6.4592299999999998E-3</c:v>
                </c:pt>
                <c:pt idx="175929" formatCode="0.00E+00">
                  <c:v>6.2044400000000003E-3</c:v>
                </c:pt>
                <c:pt idx="175930" formatCode="0.00E+00">
                  <c:v>5.9450700000000002E-3</c:v>
                </c:pt>
                <c:pt idx="175931" formatCode="0.00E+00">
                  <c:v>5.6812E-3</c:v>
                </c:pt>
                <c:pt idx="175932" formatCode="0.00E+00">
                  <c:v>5.4128900000000001E-3</c:v>
                </c:pt>
                <c:pt idx="175933" formatCode="0.00E+00">
                  <c:v>5.14022E-3</c:v>
                </c:pt>
                <c:pt idx="175934" formatCode="0.00E+00">
                  <c:v>4.8632600000000003E-3</c:v>
                </c:pt>
                <c:pt idx="175935" formatCode="0.00E+00">
                  <c:v>4.5820899999999996E-3</c:v>
                </c:pt>
                <c:pt idx="175936" formatCode="0.00E+00">
                  <c:v>4.29679E-3</c:v>
                </c:pt>
                <c:pt idx="175937" formatCode="0.00E+00">
                  <c:v>4.00746E-3</c:v>
                </c:pt>
                <c:pt idx="175938" formatCode="0.00E+00">
                  <c:v>3.7141800000000001E-3</c:v>
                </c:pt>
                <c:pt idx="175939" formatCode="0.00E+00">
                  <c:v>3.41705E-3</c:v>
                </c:pt>
                <c:pt idx="175940" formatCode="0.00E+00">
                  <c:v>3.1161700000000001E-3</c:v>
                </c:pt>
                <c:pt idx="175941" formatCode="0.00E+00">
                  <c:v>2.8116600000000001E-3</c:v>
                </c:pt>
                <c:pt idx="175942" formatCode="0.00E+00">
                  <c:v>2.5036199999999998E-3</c:v>
                </c:pt>
                <c:pt idx="175943" formatCode="0.00E+00">
                  <c:v>2.1921599999999999E-3</c:v>
                </c:pt>
                <c:pt idx="175944" formatCode="0.00E+00">
                  <c:v>1.8774099999999999E-3</c:v>
                </c:pt>
                <c:pt idx="175945" formatCode="0.00E+00">
                  <c:v>1.5594999999999999E-3</c:v>
                </c:pt>
                <c:pt idx="175946" formatCode="0.00E+00">
                  <c:v>1.2385600000000001E-3</c:v>
                </c:pt>
                <c:pt idx="175947" formatCode="0.00E+00">
                  <c:v>9.1473200000000002E-4</c:v>
                </c:pt>
                <c:pt idx="175948" formatCode="0.00E+00">
                  <c:v>5.8814900000000005E-4</c:v>
                </c:pt>
                <c:pt idx="175949" formatCode="0.00E+00">
                  <c:v>2.5896600000000001E-4</c:v>
                </c:pt>
                <c:pt idx="175950" formatCode="0.00E+00">
                  <c:v>-7.2663000000000005E-5</c:v>
                </c:pt>
                <c:pt idx="175951" formatCode="0.00E+00">
                  <c:v>-4.06578E-4</c:v>
                </c:pt>
                <c:pt idx="175952" formatCode="0.00E+00">
                  <c:v>-7.4261200000000002E-4</c:v>
                </c:pt>
                <c:pt idx="175953" formatCode="0.00E+00">
                  <c:v>-1.08059E-3</c:v>
                </c:pt>
                <c:pt idx="175954" formatCode="0.00E+00">
                  <c:v>-1.4203499999999999E-3</c:v>
                </c:pt>
                <c:pt idx="175955" formatCode="0.00E+00">
                  <c:v>-1.7616800000000001E-3</c:v>
                </c:pt>
                <c:pt idx="175956" formatCode="0.00E+00">
                  <c:v>-2.1044200000000001E-3</c:v>
                </c:pt>
                <c:pt idx="175957" formatCode="0.00E+00">
                  <c:v>-2.4483600000000001E-3</c:v>
                </c:pt>
                <c:pt idx="175958" formatCode="0.00E+00">
                  <c:v>-2.7932999999999999E-3</c:v>
                </c:pt>
                <c:pt idx="175959" formatCode="0.00E+00">
                  <c:v>-3.1390400000000001E-3</c:v>
                </c:pt>
                <c:pt idx="175960" formatCode="0.00E+00">
                  <c:v>-3.4853599999999998E-3</c:v>
                </c:pt>
                <c:pt idx="175961" formatCode="0.00E+00">
                  <c:v>-3.83205E-3</c:v>
                </c:pt>
                <c:pt idx="175962" formatCode="0.00E+00">
                  <c:v>-4.1788800000000003E-3</c:v>
                </c:pt>
                <c:pt idx="175963" formatCode="0.00E+00">
                  <c:v>-4.5256300000000001E-3</c:v>
                </c:pt>
                <c:pt idx="175964" formatCode="0.00E+00">
                  <c:v>-4.87207E-3</c:v>
                </c:pt>
                <c:pt idx="175965" formatCode="0.00E+00">
                  <c:v>-5.2179499999999998E-3</c:v>
                </c:pt>
                <c:pt idx="175966" formatCode="0.00E+00">
                  <c:v>-5.56304E-3</c:v>
                </c:pt>
                <c:pt idx="175967" formatCode="0.00E+00">
                  <c:v>-5.9070800000000003E-3</c:v>
                </c:pt>
                <c:pt idx="175968" formatCode="0.00E+00">
                  <c:v>-6.2498199999999997E-3</c:v>
                </c:pt>
                <c:pt idx="175969" formatCode="0.00E+00">
                  <c:v>-6.5910200000000004E-3</c:v>
                </c:pt>
                <c:pt idx="175970" formatCode="0.00E+00">
                  <c:v>-6.9303999999999998E-3</c:v>
                </c:pt>
                <c:pt idx="175971" formatCode="0.00E+00">
                  <c:v>-7.2677000000000002E-3</c:v>
                </c:pt>
                <c:pt idx="175972" formatCode="0.00E+00">
                  <c:v>-7.6026599999999998E-3</c:v>
                </c:pt>
                <c:pt idx="175973" formatCode="0.00E+00">
                  <c:v>-7.9349999999999993E-3</c:v>
                </c:pt>
                <c:pt idx="175974" formatCode="0.00E+00">
                  <c:v>-8.2644499999999996E-3</c:v>
                </c:pt>
                <c:pt idx="175975" formatCode="0.00E+00">
                  <c:v>-8.5907199999999996E-3</c:v>
                </c:pt>
                <c:pt idx="175976" formatCode="0.00E+00">
                  <c:v>-8.9135499999999993E-3</c:v>
                </c:pt>
                <c:pt idx="175977" formatCode="0.00E+00">
                  <c:v>-9.2326400000000003E-3</c:v>
                </c:pt>
                <c:pt idx="175978" formatCode="0.00E+00">
                  <c:v>-9.5477099999999992E-3</c:v>
                </c:pt>
                <c:pt idx="175979" formatCode="0.00E+00">
                  <c:v>-9.8584799999999993E-3</c:v>
                </c:pt>
                <c:pt idx="175980">
                  <c:v>-1.01647E-2</c:v>
                </c:pt>
                <c:pt idx="175981">
                  <c:v>-1.04659E-2</c:v>
                </c:pt>
                <c:pt idx="175982">
                  <c:v>-1.0762000000000001E-2</c:v>
                </c:pt>
                <c:pt idx="175983">
                  <c:v>-1.10527E-2</c:v>
                </c:pt>
                <c:pt idx="175984">
                  <c:v>-1.13376E-2</c:v>
                </c:pt>
                <c:pt idx="175985">
                  <c:v>-1.1616400000000001E-2</c:v>
                </c:pt>
                <c:pt idx="175986">
                  <c:v>-1.1888900000000001E-2</c:v>
                </c:pt>
                <c:pt idx="175987">
                  <c:v>-1.2154699999999999E-2</c:v>
                </c:pt>
                <c:pt idx="175988">
                  <c:v>-1.24137E-2</c:v>
                </c:pt>
                <c:pt idx="175989">
                  <c:v>-1.26654E-2</c:v>
                </c:pt>
                <c:pt idx="175990">
                  <c:v>-1.29097E-2</c:v>
                </c:pt>
                <c:pt idx="175991">
                  <c:v>-1.3146100000000001E-2</c:v>
                </c:pt>
                <c:pt idx="175992">
                  <c:v>-1.3374499999999999E-2</c:v>
                </c:pt>
                <c:pt idx="175993">
                  <c:v>-1.35946E-2</c:v>
                </c:pt>
                <c:pt idx="175994">
                  <c:v>-1.38061E-2</c:v>
                </c:pt>
                <c:pt idx="175995">
                  <c:v>-1.4008700000000001E-2</c:v>
                </c:pt>
                <c:pt idx="175996">
                  <c:v>-1.42021E-2</c:v>
                </c:pt>
                <c:pt idx="175997">
                  <c:v>-1.43862E-2</c:v>
                </c:pt>
                <c:pt idx="175998">
                  <c:v>-1.45606E-2</c:v>
                </c:pt>
                <c:pt idx="175999">
                  <c:v>-1.47251E-2</c:v>
                </c:pt>
                <c:pt idx="176000">
                  <c:v>-1.4879399999999999E-2</c:v>
                </c:pt>
                <c:pt idx="176001">
                  <c:v>-1.5023399999999999E-2</c:v>
                </c:pt>
                <c:pt idx="176002">
                  <c:v>-1.51567E-2</c:v>
                </c:pt>
                <c:pt idx="176003">
                  <c:v>-1.52792E-2</c:v>
                </c:pt>
                <c:pt idx="176004">
                  <c:v>-1.53907E-2</c:v>
                </c:pt>
                <c:pt idx="176005">
                  <c:v>-1.54909E-2</c:v>
                </c:pt>
                <c:pt idx="176006">
                  <c:v>-1.5579600000000001E-2</c:v>
                </c:pt>
                <c:pt idx="176007">
                  <c:v>-1.5656699999999999E-2</c:v>
                </c:pt>
                <c:pt idx="176008">
                  <c:v>-1.57219E-2</c:v>
                </c:pt>
                <c:pt idx="176009">
                  <c:v>-1.57751E-2</c:v>
                </c:pt>
                <c:pt idx="176010">
                  <c:v>-1.5816199999999999E-2</c:v>
                </c:pt>
                <c:pt idx="176011">
                  <c:v>-1.5844899999999999E-2</c:v>
                </c:pt>
                <c:pt idx="176012">
                  <c:v>-1.5861199999999999E-2</c:v>
                </c:pt>
                <c:pt idx="176013">
                  <c:v>-1.5864900000000001E-2</c:v>
                </c:pt>
                <c:pt idx="176014">
                  <c:v>-1.5855899999999999E-2</c:v>
                </c:pt>
                <c:pt idx="176015">
                  <c:v>-1.5834000000000001E-2</c:v>
                </c:pt>
                <c:pt idx="176016">
                  <c:v>-1.5799199999999999E-2</c:v>
                </c:pt>
                <c:pt idx="176017">
                  <c:v>-1.5751500000000002E-2</c:v>
                </c:pt>
                <c:pt idx="176018">
                  <c:v>-1.5690599999999999E-2</c:v>
                </c:pt>
                <c:pt idx="176019">
                  <c:v>-1.56166E-2</c:v>
                </c:pt>
                <c:pt idx="176020">
                  <c:v>-1.55294E-2</c:v>
                </c:pt>
                <c:pt idx="176021">
                  <c:v>-1.5428900000000001E-2</c:v>
                </c:pt>
                <c:pt idx="176022">
                  <c:v>-1.5315199999999999E-2</c:v>
                </c:pt>
                <c:pt idx="176023">
                  <c:v>-1.51883E-2</c:v>
                </c:pt>
                <c:pt idx="176024">
                  <c:v>-1.5048000000000001E-2</c:v>
                </c:pt>
                <c:pt idx="176025">
                  <c:v>-1.4894599999999999E-2</c:v>
                </c:pt>
                <c:pt idx="176026">
                  <c:v>-1.47279E-2</c:v>
                </c:pt>
                <c:pt idx="176027">
                  <c:v>-1.45481E-2</c:v>
                </c:pt>
                <c:pt idx="176028">
                  <c:v>-1.4355100000000001E-2</c:v>
                </c:pt>
                <c:pt idx="176029">
                  <c:v>-1.4149200000000001E-2</c:v>
                </c:pt>
                <c:pt idx="176030">
                  <c:v>-1.39302E-2</c:v>
                </c:pt>
                <c:pt idx="176031">
                  <c:v>-1.3698399999999999E-2</c:v>
                </c:pt>
                <c:pt idx="176032">
                  <c:v>-1.34539E-2</c:v>
                </c:pt>
                <c:pt idx="176033">
                  <c:v>-1.31968E-2</c:v>
                </c:pt>
                <c:pt idx="176034">
                  <c:v>-1.29272E-2</c:v>
                </c:pt>
                <c:pt idx="176035">
                  <c:v>-1.26453E-2</c:v>
                </c:pt>
                <c:pt idx="176036">
                  <c:v>-1.23512E-2</c:v>
                </c:pt>
                <c:pt idx="176037">
                  <c:v>-1.2045200000000001E-2</c:v>
                </c:pt>
                <c:pt idx="176038">
                  <c:v>-1.17275E-2</c:v>
                </c:pt>
                <c:pt idx="176039">
                  <c:v>-1.1398200000000001E-2</c:v>
                </c:pt>
                <c:pt idx="176040">
                  <c:v>-1.10575E-2</c:v>
                </c:pt>
                <c:pt idx="176041">
                  <c:v>-1.07058E-2</c:v>
                </c:pt>
                <c:pt idx="176042">
                  <c:v>-1.03433E-2</c:v>
                </c:pt>
                <c:pt idx="176043" formatCode="0.00E+00">
                  <c:v>-9.9701800000000004E-3</c:v>
                </c:pt>
                <c:pt idx="176044" formatCode="0.00E+00">
                  <c:v>-9.5867899999999995E-3</c:v>
                </c:pt>
                <c:pt idx="176045" formatCode="0.00E+00">
                  <c:v>-9.1934100000000008E-3</c:v>
                </c:pt>
                <c:pt idx="176046" formatCode="0.00E+00">
                  <c:v>-8.7903300000000007E-3</c:v>
                </c:pt>
                <c:pt idx="176047" formatCode="0.00E+00">
                  <c:v>-8.3778800000000007E-3</c:v>
                </c:pt>
                <c:pt idx="176048" formatCode="0.00E+00">
                  <c:v>-7.9563800000000007E-3</c:v>
                </c:pt>
                <c:pt idx="176049" formatCode="0.00E+00">
                  <c:v>-7.5261800000000004E-3</c:v>
                </c:pt>
                <c:pt idx="176050" formatCode="0.00E+00">
                  <c:v>-7.0876100000000003E-3</c:v>
                </c:pt>
                <c:pt idx="176051" formatCode="0.00E+00">
                  <c:v>-6.6410499999999999E-3</c:v>
                </c:pt>
                <c:pt idx="176052" formatCode="0.00E+00">
                  <c:v>-6.1868699999999997E-3</c:v>
                </c:pt>
                <c:pt idx="176053" formatCode="0.00E+00">
                  <c:v>-5.72544E-3</c:v>
                </c:pt>
                <c:pt idx="176054" formatCode="0.00E+00">
                  <c:v>-5.2571700000000002E-3</c:v>
                </c:pt>
                <c:pt idx="176055" formatCode="0.00E+00">
                  <c:v>-4.7824499999999997E-3</c:v>
                </c:pt>
                <c:pt idx="176056" formatCode="0.00E+00">
                  <c:v>-4.3016900000000004E-3</c:v>
                </c:pt>
                <c:pt idx="176057" formatCode="0.00E+00">
                  <c:v>-3.8153200000000001E-3</c:v>
                </c:pt>
                <c:pt idx="176058" formatCode="0.00E+00">
                  <c:v>-3.3237700000000002E-3</c:v>
                </c:pt>
                <c:pt idx="176059" formatCode="0.00E+00">
                  <c:v>-2.82746E-3</c:v>
                </c:pt>
                <c:pt idx="176060" formatCode="0.00E+00">
                  <c:v>-2.3268400000000002E-3</c:v>
                </c:pt>
                <c:pt idx="176061" formatCode="0.00E+00">
                  <c:v>-1.82237E-3</c:v>
                </c:pt>
                <c:pt idx="176062" formatCode="0.00E+00">
                  <c:v>-1.3144999999999999E-3</c:v>
                </c:pt>
                <c:pt idx="176063" formatCode="0.00E+00">
                  <c:v>-8.0369199999999995E-4</c:v>
                </c:pt>
                <c:pt idx="176064" formatCode="0.00E+00">
                  <c:v>-2.9041700000000001E-4</c:v>
                </c:pt>
                <c:pt idx="176065" formatCode="0.00E+00">
                  <c:v>2.24854E-4</c:v>
                </c:pt>
                <c:pt idx="176066" formatCode="0.00E+00">
                  <c:v>7.4164100000000002E-4</c:v>
                </c:pt>
                <c:pt idx="176067" formatCode="0.00E+00">
                  <c:v>1.25946E-3</c:v>
                </c:pt>
                <c:pt idx="176068" formatCode="0.00E+00">
                  <c:v>1.7778399999999999E-3</c:v>
                </c:pt>
                <c:pt idx="176069" formatCode="0.00E+00">
                  <c:v>2.29627E-3</c:v>
                </c:pt>
                <c:pt idx="176070" formatCode="0.00E+00">
                  <c:v>2.8142800000000002E-3</c:v>
                </c:pt>
                <c:pt idx="176071" formatCode="0.00E+00">
                  <c:v>3.3313700000000002E-3</c:v>
                </c:pt>
                <c:pt idx="176072" formatCode="0.00E+00">
                  <c:v>3.8470499999999999E-3</c:v>
                </c:pt>
                <c:pt idx="176073" formatCode="0.00E+00">
                  <c:v>4.3608199999999996E-3</c:v>
                </c:pt>
                <c:pt idx="176074" formatCode="0.00E+00">
                  <c:v>4.8722000000000001E-3</c:v>
                </c:pt>
                <c:pt idx="176075" formatCode="0.00E+00">
                  <c:v>5.3806799999999997E-3</c:v>
                </c:pt>
                <c:pt idx="176076" formatCode="0.00E+00">
                  <c:v>5.8857800000000002E-3</c:v>
                </c:pt>
                <c:pt idx="176077" formatCode="0.00E+00">
                  <c:v>6.3870100000000003E-3</c:v>
                </c:pt>
                <c:pt idx="176078" formatCode="0.00E+00">
                  <c:v>6.8838700000000003E-3</c:v>
                </c:pt>
                <c:pt idx="176079" formatCode="0.00E+00">
                  <c:v>7.3758900000000004E-3</c:v>
                </c:pt>
                <c:pt idx="176080" formatCode="0.00E+00">
                  <c:v>7.8625899999999992E-3</c:v>
                </c:pt>
                <c:pt idx="176081" formatCode="0.00E+00">
                  <c:v>8.3434800000000003E-3</c:v>
                </c:pt>
                <c:pt idx="176082" formatCode="0.00E+00">
                  <c:v>8.8180900000000007E-3</c:v>
                </c:pt>
                <c:pt idx="176083" formatCode="0.00E+00">
                  <c:v>9.2859599999999994E-3</c:v>
                </c:pt>
                <c:pt idx="176084" formatCode="0.00E+00">
                  <c:v>9.7466199999999992E-3</c:v>
                </c:pt>
                <c:pt idx="176085">
                  <c:v>1.01996E-2</c:v>
                </c:pt>
                <c:pt idx="176086">
                  <c:v>1.0644499999999999E-2</c:v>
                </c:pt>
                <c:pt idx="176087">
                  <c:v>1.10808E-2</c:v>
                </c:pt>
                <c:pt idx="176088">
                  <c:v>1.15082E-2</c:v>
                </c:pt>
                <c:pt idx="176089">
                  <c:v>1.19261E-2</c:v>
                </c:pt>
                <c:pt idx="176090">
                  <c:v>1.23342E-2</c:v>
                </c:pt>
                <c:pt idx="176091">
                  <c:v>1.27321E-2</c:v>
                </c:pt>
                <c:pt idx="176092">
                  <c:v>1.31193E-2</c:v>
                </c:pt>
                <c:pt idx="176093">
                  <c:v>1.34956E-2</c:v>
                </c:pt>
                <c:pt idx="176094">
                  <c:v>1.38604E-2</c:v>
                </c:pt>
                <c:pt idx="176095">
                  <c:v>1.4213399999999999E-2</c:v>
                </c:pt>
                <c:pt idx="176096">
                  <c:v>1.45544E-2</c:v>
                </c:pt>
                <c:pt idx="176097">
                  <c:v>1.48828E-2</c:v>
                </c:pt>
                <c:pt idx="176098">
                  <c:v>1.51985E-2</c:v>
                </c:pt>
                <c:pt idx="176099">
                  <c:v>1.55011E-2</c:v>
                </c:pt>
                <c:pt idx="176100">
                  <c:v>1.57903E-2</c:v>
                </c:pt>
                <c:pt idx="176101">
                  <c:v>1.6065800000000002E-2</c:v>
                </c:pt>
                <c:pt idx="176102">
                  <c:v>1.6327299999999999E-2</c:v>
                </c:pt>
                <c:pt idx="176103">
                  <c:v>1.6574599999999998E-2</c:v>
                </c:pt>
                <c:pt idx="176104">
                  <c:v>1.68074E-2</c:v>
                </c:pt>
                <c:pt idx="176105">
                  <c:v>1.7025499999999999E-2</c:v>
                </c:pt>
                <c:pt idx="176106">
                  <c:v>1.72287E-2</c:v>
                </c:pt>
                <c:pt idx="176107">
                  <c:v>1.74167E-2</c:v>
                </c:pt>
                <c:pt idx="176108">
                  <c:v>1.7589500000000001E-2</c:v>
                </c:pt>
                <c:pt idx="176109">
                  <c:v>1.7746700000000001E-2</c:v>
                </c:pt>
                <c:pt idx="176110">
                  <c:v>1.7888299999999999E-2</c:v>
                </c:pt>
                <c:pt idx="176111">
                  <c:v>1.8014200000000001E-2</c:v>
                </c:pt>
                <c:pt idx="176112">
                  <c:v>1.8124100000000001E-2</c:v>
                </c:pt>
                <c:pt idx="176113">
                  <c:v>1.8218100000000001E-2</c:v>
                </c:pt>
                <c:pt idx="176114">
                  <c:v>1.8296E-2</c:v>
                </c:pt>
                <c:pt idx="176115">
                  <c:v>1.8357700000000001E-2</c:v>
                </c:pt>
                <c:pt idx="176116">
                  <c:v>1.8403200000000002E-2</c:v>
                </c:pt>
                <c:pt idx="176117">
                  <c:v>1.8432500000000001E-2</c:v>
                </c:pt>
                <c:pt idx="176118">
                  <c:v>1.84455E-2</c:v>
                </c:pt>
                <c:pt idx="176119">
                  <c:v>1.8442199999999999E-2</c:v>
                </c:pt>
                <c:pt idx="176120">
                  <c:v>1.84227E-2</c:v>
                </c:pt>
                <c:pt idx="176121">
                  <c:v>1.8386900000000001E-2</c:v>
                </c:pt>
                <c:pt idx="176122">
                  <c:v>1.8335000000000001E-2</c:v>
                </c:pt>
                <c:pt idx="176123">
                  <c:v>1.8266899999999999E-2</c:v>
                </c:pt>
                <c:pt idx="176124">
                  <c:v>1.8182799999999999E-2</c:v>
                </c:pt>
                <c:pt idx="176125">
                  <c:v>1.80828E-2</c:v>
                </c:pt>
                <c:pt idx="176126">
                  <c:v>1.7966900000000001E-2</c:v>
                </c:pt>
                <c:pt idx="176127">
                  <c:v>1.7835400000000001E-2</c:v>
                </c:pt>
                <c:pt idx="176128">
                  <c:v>1.7688200000000001E-2</c:v>
                </c:pt>
                <c:pt idx="176129">
                  <c:v>1.7525700000000002E-2</c:v>
                </c:pt>
                <c:pt idx="176130">
                  <c:v>1.7347999999999999E-2</c:v>
                </c:pt>
                <c:pt idx="176131">
                  <c:v>1.7155199999999999E-2</c:v>
                </c:pt>
                <c:pt idx="176132">
                  <c:v>1.69476E-2</c:v>
                </c:pt>
                <c:pt idx="176133">
                  <c:v>1.6725400000000001E-2</c:v>
                </c:pt>
                <c:pt idx="176134">
                  <c:v>1.6488900000000001E-2</c:v>
                </c:pt>
                <c:pt idx="176135">
                  <c:v>1.6238200000000001E-2</c:v>
                </c:pt>
                <c:pt idx="176136">
                  <c:v>1.59737E-2</c:v>
                </c:pt>
                <c:pt idx="176137">
                  <c:v>1.5695600000000001E-2</c:v>
                </c:pt>
                <c:pt idx="176138">
                  <c:v>1.54042E-2</c:v>
                </c:pt>
                <c:pt idx="176139">
                  <c:v>1.50998E-2</c:v>
                </c:pt>
                <c:pt idx="176140">
                  <c:v>1.47828E-2</c:v>
                </c:pt>
                <c:pt idx="176141">
                  <c:v>1.44534E-2</c:v>
                </c:pt>
                <c:pt idx="176142">
                  <c:v>1.4112100000000001E-2</c:v>
                </c:pt>
                <c:pt idx="176143">
                  <c:v>1.3759E-2</c:v>
                </c:pt>
                <c:pt idx="176144">
                  <c:v>1.3394700000000001E-2</c:v>
                </c:pt>
                <c:pt idx="176145">
                  <c:v>1.30195E-2</c:v>
                </c:pt>
                <c:pt idx="176146">
                  <c:v>1.2633699999999999E-2</c:v>
                </c:pt>
                <c:pt idx="176147">
                  <c:v>1.22378E-2</c:v>
                </c:pt>
                <c:pt idx="176148">
                  <c:v>1.18321E-2</c:v>
                </c:pt>
                <c:pt idx="176149">
                  <c:v>1.1417099999999999E-2</c:v>
                </c:pt>
                <c:pt idx="176150">
                  <c:v>1.09931E-2</c:v>
                </c:pt>
                <c:pt idx="176151">
                  <c:v>1.05606E-2</c:v>
                </c:pt>
                <c:pt idx="176152">
                  <c:v>1.01201E-2</c:v>
                </c:pt>
                <c:pt idx="176153" formatCode="0.00E+00">
                  <c:v>9.6719000000000006E-3</c:v>
                </c:pt>
                <c:pt idx="176154" formatCode="0.00E+00">
                  <c:v>9.2165100000000007E-3</c:v>
                </c:pt>
                <c:pt idx="176155" formatCode="0.00E+00">
                  <c:v>8.7543599999999992E-3</c:v>
                </c:pt>
                <c:pt idx="176156" formatCode="0.00E+00">
                  <c:v>8.2859100000000005E-3</c:v>
                </c:pt>
                <c:pt idx="176157" formatCode="0.00E+00">
                  <c:v>7.8116100000000001E-3</c:v>
                </c:pt>
                <c:pt idx="176158" formatCode="0.00E+00">
                  <c:v>7.3319099999999996E-3</c:v>
                </c:pt>
                <c:pt idx="176159" formatCode="0.00E+00">
                  <c:v>6.8472799999999999E-3</c:v>
                </c:pt>
                <c:pt idx="176160" formatCode="0.00E+00">
                  <c:v>6.3581899999999997E-3</c:v>
                </c:pt>
                <c:pt idx="176161" formatCode="0.00E+00">
                  <c:v>5.8650999999999998E-3</c:v>
                </c:pt>
                <c:pt idx="176162" formatCode="0.00E+00">
                  <c:v>5.3684700000000002E-3</c:v>
                </c:pt>
                <c:pt idx="176163" formatCode="0.00E+00">
                  <c:v>4.8687899999999996E-3</c:v>
                </c:pt>
                <c:pt idx="176164" formatCode="0.00E+00">
                  <c:v>4.3665099999999997E-3</c:v>
                </c:pt>
                <c:pt idx="176165" formatCode="0.00E+00">
                  <c:v>3.8620999999999998E-3</c:v>
                </c:pt>
                <c:pt idx="176166" formatCode="0.00E+00">
                  <c:v>3.3560500000000002E-3</c:v>
                </c:pt>
                <c:pt idx="176167" formatCode="0.00E+00">
                  <c:v>2.8487999999999999E-3</c:v>
                </c:pt>
                <c:pt idx="176168" formatCode="0.00E+00">
                  <c:v>2.3408299999999999E-3</c:v>
                </c:pt>
                <c:pt idx="176169" formatCode="0.00E+00">
                  <c:v>1.8326099999999999E-3</c:v>
                </c:pt>
                <c:pt idx="176170" formatCode="0.00E+00">
                  <c:v>1.3245900000000001E-3</c:v>
                </c:pt>
                <c:pt idx="176171" formatCode="0.00E+00">
                  <c:v>8.1722800000000003E-4</c:v>
                </c:pt>
                <c:pt idx="176172" formatCode="0.00E+00">
                  <c:v>3.1098399999999999E-4</c:v>
                </c:pt>
                <c:pt idx="176173" formatCode="0.00E+00">
                  <c:v>-1.9369400000000001E-4</c:v>
                </c:pt>
                <c:pt idx="176174" formatCode="0.00E+00">
                  <c:v>-6.9636000000000003E-4</c:v>
                </c:pt>
                <c:pt idx="176175" formatCode="0.00E+00">
                  <c:v>-1.1965700000000001E-3</c:v>
                </c:pt>
                <c:pt idx="176176" formatCode="0.00E+00">
                  <c:v>-1.6938999999999999E-3</c:v>
                </c:pt>
                <c:pt idx="176177" formatCode="0.00E+00">
                  <c:v>-2.1879099999999999E-3</c:v>
                </c:pt>
                <c:pt idx="176178" formatCode="0.00E+00">
                  <c:v>-2.6781700000000001E-3</c:v>
                </c:pt>
                <c:pt idx="176179" formatCode="0.00E+00">
                  <c:v>-3.1642900000000002E-3</c:v>
                </c:pt>
                <c:pt idx="176180" formatCode="0.00E+00">
                  <c:v>-3.6458300000000001E-3</c:v>
                </c:pt>
                <c:pt idx="176181" formatCode="0.00E+00">
                  <c:v>-4.12241E-3</c:v>
                </c:pt>
                <c:pt idx="176182" formatCode="0.00E+00">
                  <c:v>-4.5936299999999996E-3</c:v>
                </c:pt>
                <c:pt idx="176183" formatCode="0.00E+00">
                  <c:v>-5.0591000000000004E-3</c:v>
                </c:pt>
                <c:pt idx="176184" formatCode="0.00E+00">
                  <c:v>-5.5184500000000003E-3</c:v>
                </c:pt>
                <c:pt idx="176185" formatCode="0.00E+00">
                  <c:v>-5.9713099999999996E-3</c:v>
                </c:pt>
                <c:pt idx="176186" formatCode="0.00E+00">
                  <c:v>-6.4173099999999999E-3</c:v>
                </c:pt>
                <c:pt idx="176187" formatCode="0.00E+00">
                  <c:v>-6.8561200000000003E-3</c:v>
                </c:pt>
                <c:pt idx="176188" formatCode="0.00E+00">
                  <c:v>-7.2874000000000003E-3</c:v>
                </c:pt>
                <c:pt idx="176189" formatCode="0.00E+00">
                  <c:v>-7.7108000000000003E-3</c:v>
                </c:pt>
                <c:pt idx="176190" formatCode="0.00E+00">
                  <c:v>-8.1260199999999994E-3</c:v>
                </c:pt>
                <c:pt idx="176191" formatCode="0.00E+00">
                  <c:v>-8.5327500000000004E-3</c:v>
                </c:pt>
                <c:pt idx="176192" formatCode="0.00E+00">
                  <c:v>-8.9306899999999998E-3</c:v>
                </c:pt>
                <c:pt idx="176193" formatCode="0.00E+00">
                  <c:v>-9.3195499999999994E-3</c:v>
                </c:pt>
                <c:pt idx="176194" formatCode="0.00E+00">
                  <c:v>-9.6990500000000007E-3</c:v>
                </c:pt>
                <c:pt idx="176195">
                  <c:v>-1.00689E-2</c:v>
                </c:pt>
                <c:pt idx="176196">
                  <c:v>-1.0429000000000001E-2</c:v>
                </c:pt>
                <c:pt idx="176197">
                  <c:v>-1.0778899999999999E-2</c:v>
                </c:pt>
                <c:pt idx="176198">
                  <c:v>-1.11185E-2</c:v>
                </c:pt>
                <c:pt idx="176199">
                  <c:v>-1.1447499999999999E-2</c:v>
                </c:pt>
                <c:pt idx="176200">
                  <c:v>-1.17658E-2</c:v>
                </c:pt>
                <c:pt idx="176201">
                  <c:v>-1.20731E-2</c:v>
                </c:pt>
                <c:pt idx="176202">
                  <c:v>-1.23693E-2</c:v>
                </c:pt>
                <c:pt idx="176203">
                  <c:v>-1.2654200000000001E-2</c:v>
                </c:pt>
                <c:pt idx="176204">
                  <c:v>-1.29277E-2</c:v>
                </c:pt>
                <c:pt idx="176205">
                  <c:v>-1.31895E-2</c:v>
                </c:pt>
                <c:pt idx="176206">
                  <c:v>-1.3439700000000001E-2</c:v>
                </c:pt>
                <c:pt idx="176207">
                  <c:v>-1.3677999999999999E-2</c:v>
                </c:pt>
                <c:pt idx="176208">
                  <c:v>-1.39043E-2</c:v>
                </c:pt>
                <c:pt idx="176209">
                  <c:v>-1.41186E-2</c:v>
                </c:pt>
                <c:pt idx="176210">
                  <c:v>-1.43208E-2</c:v>
                </c:pt>
                <c:pt idx="176211">
                  <c:v>-1.45107E-2</c:v>
                </c:pt>
                <c:pt idx="176212">
                  <c:v>-1.46885E-2</c:v>
                </c:pt>
                <c:pt idx="176213">
                  <c:v>-1.48539E-2</c:v>
                </c:pt>
                <c:pt idx="176214">
                  <c:v>-1.50069E-2</c:v>
                </c:pt>
                <c:pt idx="176215">
                  <c:v>-1.51477E-2</c:v>
                </c:pt>
                <c:pt idx="176216">
                  <c:v>-1.5276E-2</c:v>
                </c:pt>
                <c:pt idx="176217">
                  <c:v>-1.5391999999999999E-2</c:v>
                </c:pt>
                <c:pt idx="176218">
                  <c:v>-1.54956E-2</c:v>
                </c:pt>
                <c:pt idx="176219">
                  <c:v>-1.55868E-2</c:v>
                </c:pt>
                <c:pt idx="176220">
                  <c:v>-1.5665800000000001E-2</c:v>
                </c:pt>
                <c:pt idx="176221">
                  <c:v>-1.5732400000000001E-2</c:v>
                </c:pt>
                <c:pt idx="176222">
                  <c:v>-1.57869E-2</c:v>
                </c:pt>
                <c:pt idx="176223">
                  <c:v>-1.5829200000000002E-2</c:v>
                </c:pt>
                <c:pt idx="176224">
                  <c:v>-1.5859399999999999E-2</c:v>
                </c:pt>
                <c:pt idx="176225">
                  <c:v>-1.5877599999999999E-2</c:v>
                </c:pt>
                <c:pt idx="176226">
                  <c:v>-1.5883899999999999E-2</c:v>
                </c:pt>
                <c:pt idx="176227">
                  <c:v>-1.5878400000000001E-2</c:v>
                </c:pt>
                <c:pt idx="176228">
                  <c:v>-1.5861199999999999E-2</c:v>
                </c:pt>
                <c:pt idx="176229">
                  <c:v>-1.5832499999999999E-2</c:v>
                </c:pt>
                <c:pt idx="176230">
                  <c:v>-1.5792199999999999E-2</c:v>
                </c:pt>
                <c:pt idx="176231">
                  <c:v>-1.57407E-2</c:v>
                </c:pt>
                <c:pt idx="176232">
                  <c:v>-1.5677900000000002E-2</c:v>
                </c:pt>
                <c:pt idx="176233">
                  <c:v>-1.56042E-2</c:v>
                </c:pt>
                <c:pt idx="176234">
                  <c:v>-1.55195E-2</c:v>
                </c:pt>
                <c:pt idx="176235">
                  <c:v>-1.54241E-2</c:v>
                </c:pt>
                <c:pt idx="176236">
                  <c:v>-1.5318200000000001E-2</c:v>
                </c:pt>
                <c:pt idx="176237">
                  <c:v>-1.5201900000000001E-2</c:v>
                </c:pt>
                <c:pt idx="176238">
                  <c:v>-1.5075399999999999E-2</c:v>
                </c:pt>
                <c:pt idx="176239">
                  <c:v>-1.4938999999999999E-2</c:v>
                </c:pt>
                <c:pt idx="176240">
                  <c:v>-1.4792700000000001E-2</c:v>
                </c:pt>
                <c:pt idx="176241">
                  <c:v>-1.46368E-2</c:v>
                </c:pt>
                <c:pt idx="176242">
                  <c:v>-1.4471400000000001E-2</c:v>
                </c:pt>
                <c:pt idx="176243">
                  <c:v>-1.42969E-2</c:v>
                </c:pt>
                <c:pt idx="176244">
                  <c:v>-1.41134E-2</c:v>
                </c:pt>
                <c:pt idx="176245">
                  <c:v>-1.3920999999999999E-2</c:v>
                </c:pt>
                <c:pt idx="176246">
                  <c:v>-1.37202E-2</c:v>
                </c:pt>
                <c:pt idx="176247">
                  <c:v>-1.3510899999999999E-2</c:v>
                </c:pt>
                <c:pt idx="176248">
                  <c:v>-1.3293599999999999E-2</c:v>
                </c:pt>
                <c:pt idx="176249">
                  <c:v>-1.30683E-2</c:v>
                </c:pt>
                <c:pt idx="176250">
                  <c:v>-1.28354E-2</c:v>
                </c:pt>
                <c:pt idx="176251">
                  <c:v>-1.2595E-2</c:v>
                </c:pt>
                <c:pt idx="176252">
                  <c:v>-1.23474E-2</c:v>
                </c:pt>
                <c:pt idx="176253">
                  <c:v>-1.20929E-2</c:v>
                </c:pt>
                <c:pt idx="176254">
                  <c:v>-1.18315E-2</c:v>
                </c:pt>
                <c:pt idx="176255">
                  <c:v>-1.15637E-2</c:v>
                </c:pt>
                <c:pt idx="176256">
                  <c:v>-1.12897E-2</c:v>
                </c:pt>
                <c:pt idx="176257">
                  <c:v>-1.10095E-2</c:v>
                </c:pt>
                <c:pt idx="176258">
                  <c:v>-1.07236E-2</c:v>
                </c:pt>
                <c:pt idx="176259">
                  <c:v>-1.04321E-2</c:v>
                </c:pt>
                <c:pt idx="176260">
                  <c:v>-1.01353E-2</c:v>
                </c:pt>
                <c:pt idx="176261" formatCode="0.00E+00">
                  <c:v>-9.8334500000000005E-3</c:v>
                </c:pt>
                <c:pt idx="176262" formatCode="0.00E+00">
                  <c:v>-9.5267100000000007E-3</c:v>
                </c:pt>
                <c:pt idx="176263" formatCode="0.00E+00">
                  <c:v>-9.2153500000000006E-3</c:v>
                </c:pt>
                <c:pt idx="176264" formatCode="0.00E+00">
                  <c:v>-8.8996000000000006E-3</c:v>
                </c:pt>
                <c:pt idx="176265" formatCode="0.00E+00">
                  <c:v>-8.5797100000000008E-3</c:v>
                </c:pt>
                <c:pt idx="176266" formatCode="0.00E+00">
                  <c:v>-8.2558900000000001E-3</c:v>
                </c:pt>
                <c:pt idx="176267" formatCode="0.00E+00">
                  <c:v>-7.9283900000000004E-3</c:v>
                </c:pt>
                <c:pt idx="176268" formatCode="0.00E+00">
                  <c:v>-7.5974199999999997E-3</c:v>
                </c:pt>
                <c:pt idx="176269" formatCode="0.00E+00">
                  <c:v>-7.2632199999999999E-3</c:v>
                </c:pt>
                <c:pt idx="176270" formatCode="0.00E+00">
                  <c:v>-6.9260099999999998E-3</c:v>
                </c:pt>
                <c:pt idx="176271" formatCode="0.00E+00">
                  <c:v>-6.5860099999999998E-3</c:v>
                </c:pt>
                <c:pt idx="176272" formatCode="0.00E+00">
                  <c:v>-6.2434400000000003E-3</c:v>
                </c:pt>
                <c:pt idx="176273" formatCode="0.00E+00">
                  <c:v>-5.8985299999999999E-3</c:v>
                </c:pt>
                <c:pt idx="176274" formatCode="0.00E+00">
                  <c:v>-5.5514900000000001E-3</c:v>
                </c:pt>
                <c:pt idx="176275" formatCode="0.00E+00">
                  <c:v>-5.2025200000000004E-3</c:v>
                </c:pt>
                <c:pt idx="176276" formatCode="0.00E+00">
                  <c:v>-4.8518500000000004E-3</c:v>
                </c:pt>
                <c:pt idx="176277" formatCode="0.00E+00">
                  <c:v>-4.4996799999999998E-3</c:v>
                </c:pt>
                <c:pt idx="176278" formatCode="0.00E+00">
                  <c:v>-4.1462199999999999E-3</c:v>
                </c:pt>
                <c:pt idx="176279" formatCode="0.00E+00">
                  <c:v>-3.79167E-3</c:v>
                </c:pt>
                <c:pt idx="176280" formatCode="0.00E+00">
                  <c:v>-3.4362300000000002E-3</c:v>
                </c:pt>
                <c:pt idx="176281" formatCode="0.00E+00">
                  <c:v>-3.0801000000000001E-3</c:v>
                </c:pt>
                <c:pt idx="176282" formatCode="0.00E+00">
                  <c:v>-2.72347E-3</c:v>
                </c:pt>
                <c:pt idx="176283" formatCode="0.00E+00">
                  <c:v>-2.3665399999999999E-3</c:v>
                </c:pt>
                <c:pt idx="176284" formatCode="0.00E+00">
                  <c:v>-2.0095E-3</c:v>
                </c:pt>
                <c:pt idx="176285" formatCode="0.00E+00">
                  <c:v>-1.6525299999999999E-3</c:v>
                </c:pt>
                <c:pt idx="176286" formatCode="0.00E+00">
                  <c:v>-1.29583E-3</c:v>
                </c:pt>
                <c:pt idx="176287" formatCode="0.00E+00">
                  <c:v>-9.3955600000000003E-4</c:v>
                </c:pt>
                <c:pt idx="176288" formatCode="0.00E+00">
                  <c:v>-5.83904E-4</c:v>
                </c:pt>
                <c:pt idx="176289" formatCode="0.00E+00">
                  <c:v>-2.2904699999999999E-4</c:v>
                </c:pt>
                <c:pt idx="176290" formatCode="0.00E+00">
                  <c:v>1.2484200000000001E-4</c:v>
                </c:pt>
                <c:pt idx="176291" formatCode="0.00E+00">
                  <c:v>4.7759400000000002E-4</c:v>
                </c:pt>
                <c:pt idx="176292" formatCode="0.00E+00">
                  <c:v>8.2903899999999995E-4</c:v>
                </c:pt>
                <c:pt idx="176293" formatCode="0.00E+00">
                  <c:v>1.1790100000000001E-3</c:v>
                </c:pt>
                <c:pt idx="176294" formatCode="0.00E+00">
                  <c:v>1.52735E-3</c:v>
                </c:pt>
                <c:pt idx="176295" formatCode="0.00E+00">
                  <c:v>1.8739E-3</c:v>
                </c:pt>
                <c:pt idx="176296" formatCode="0.00E+00">
                  <c:v>2.21849E-3</c:v>
                </c:pt>
                <c:pt idx="176297" formatCode="0.00E+00">
                  <c:v>2.5609700000000001E-3</c:v>
                </c:pt>
                <c:pt idx="176298" formatCode="0.00E+00">
                  <c:v>2.9011900000000001E-3</c:v>
                </c:pt>
                <c:pt idx="176299" formatCode="0.00E+00">
                  <c:v>3.2390000000000001E-3</c:v>
                </c:pt>
                <c:pt idx="176300" formatCode="0.00E+00">
                  <c:v>3.5742399999999998E-3</c:v>
                </c:pt>
                <c:pt idx="176301" formatCode="0.00E+00">
                  <c:v>3.9067700000000004E-3</c:v>
                </c:pt>
                <c:pt idx="176302" formatCode="0.00E+00">
                  <c:v>4.2364500000000001E-3</c:v>
                </c:pt>
                <c:pt idx="176303" formatCode="0.00E+00">
                  <c:v>4.5631300000000003E-3</c:v>
                </c:pt>
                <c:pt idx="176304" formatCode="0.00E+00">
                  <c:v>4.8866700000000001E-3</c:v>
                </c:pt>
                <c:pt idx="176305" formatCode="0.00E+00">
                  <c:v>5.2069300000000002E-3</c:v>
                </c:pt>
                <c:pt idx="176306" formatCode="0.00E+00">
                  <c:v>5.5237799999999998E-3</c:v>
                </c:pt>
                <c:pt idx="176307" formatCode="0.00E+00">
                  <c:v>5.8370699999999998E-3</c:v>
                </c:pt>
                <c:pt idx="176308" formatCode="0.00E+00">
                  <c:v>6.1466699999999999E-3</c:v>
                </c:pt>
                <c:pt idx="176309" formatCode="0.00E+00">
                  <c:v>6.4524500000000002E-3</c:v>
                </c:pt>
                <c:pt idx="176310" formatCode="0.00E+00">
                  <c:v>6.7542699999999997E-3</c:v>
                </c:pt>
                <c:pt idx="176311" formatCode="0.00E+00">
                  <c:v>7.05201E-3</c:v>
                </c:pt>
                <c:pt idx="176312" formatCode="0.00E+00">
                  <c:v>7.3455400000000002E-3</c:v>
                </c:pt>
                <c:pt idx="176313" formatCode="0.00E+00">
                  <c:v>7.6347200000000002E-3</c:v>
                </c:pt>
                <c:pt idx="176314" formatCode="0.00E+00">
                  <c:v>7.9194399999999998E-3</c:v>
                </c:pt>
                <c:pt idx="176315" formatCode="0.00E+00">
                  <c:v>8.1995499999999999E-3</c:v>
                </c:pt>
                <c:pt idx="176316" formatCode="0.00E+00">
                  <c:v>8.4749500000000002E-3</c:v>
                </c:pt>
                <c:pt idx="176317" formatCode="0.00E+00">
                  <c:v>8.7454999999999998E-3</c:v>
                </c:pt>
                <c:pt idx="176318" formatCode="0.00E+00">
                  <c:v>9.0110799999999994E-3</c:v>
                </c:pt>
                <c:pt idx="176319" formatCode="0.00E+00">
                  <c:v>9.2715699999999998E-3</c:v>
                </c:pt>
                <c:pt idx="176320" formatCode="0.00E+00">
                  <c:v>9.5268499999999999E-3</c:v>
                </c:pt>
                <c:pt idx="176321" formatCode="0.00E+00">
                  <c:v>9.7767900000000005E-3</c:v>
                </c:pt>
                <c:pt idx="176322">
                  <c:v>1.00213E-2</c:v>
                </c:pt>
                <c:pt idx="176323">
                  <c:v>1.0260200000000001E-2</c:v>
                </c:pt>
                <c:pt idx="176324">
                  <c:v>1.04934E-2</c:v>
                </c:pt>
                <c:pt idx="176325">
                  <c:v>1.0720800000000001E-2</c:v>
                </c:pt>
                <c:pt idx="176326">
                  <c:v>1.09423E-2</c:v>
                </c:pt>
                <c:pt idx="176327">
                  <c:v>1.11577E-2</c:v>
                </c:pt>
                <c:pt idx="176328">
                  <c:v>1.1367E-2</c:v>
                </c:pt>
                <c:pt idx="176329">
                  <c:v>1.157E-2</c:v>
                </c:pt>
                <c:pt idx="176330">
                  <c:v>1.17666E-2</c:v>
                </c:pt>
                <c:pt idx="176331">
                  <c:v>1.1956700000000001E-2</c:v>
                </c:pt>
                <c:pt idx="176332">
                  <c:v>1.21402E-2</c:v>
                </c:pt>
                <c:pt idx="176333">
                  <c:v>1.23169E-2</c:v>
                </c:pt>
                <c:pt idx="176334">
                  <c:v>1.2486799999999999E-2</c:v>
                </c:pt>
                <c:pt idx="176335">
                  <c:v>1.2649799999999999E-2</c:v>
                </c:pt>
                <c:pt idx="176336">
                  <c:v>1.28057E-2</c:v>
                </c:pt>
                <c:pt idx="176337">
                  <c:v>1.29544E-2</c:v>
                </c:pt>
                <c:pt idx="176338">
                  <c:v>1.3095799999999999E-2</c:v>
                </c:pt>
                <c:pt idx="176339">
                  <c:v>1.32298E-2</c:v>
                </c:pt>
                <c:pt idx="176340">
                  <c:v>1.3356399999999999E-2</c:v>
                </c:pt>
                <c:pt idx="176341">
                  <c:v>1.3475300000000001E-2</c:v>
                </c:pt>
                <c:pt idx="176342">
                  <c:v>1.3586600000000001E-2</c:v>
                </c:pt>
                <c:pt idx="176343">
                  <c:v>1.36901E-2</c:v>
                </c:pt>
                <c:pt idx="176344">
                  <c:v>1.37856E-2</c:v>
                </c:pt>
                <c:pt idx="176345">
                  <c:v>1.38732E-2</c:v>
                </c:pt>
                <c:pt idx="176346">
                  <c:v>1.39527E-2</c:v>
                </c:pt>
                <c:pt idx="176347">
                  <c:v>1.4024E-2</c:v>
                </c:pt>
                <c:pt idx="176348">
                  <c:v>1.4087000000000001E-2</c:v>
                </c:pt>
                <c:pt idx="176349">
                  <c:v>1.4141600000000001E-2</c:v>
                </c:pt>
                <c:pt idx="176350">
                  <c:v>1.41878E-2</c:v>
                </c:pt>
                <c:pt idx="176351">
                  <c:v>1.42255E-2</c:v>
                </c:pt>
                <c:pt idx="176352">
                  <c:v>1.4254599999999999E-2</c:v>
                </c:pt>
                <c:pt idx="176353">
                  <c:v>1.42749E-2</c:v>
                </c:pt>
                <c:pt idx="176354">
                  <c:v>1.42866E-2</c:v>
                </c:pt>
                <c:pt idx="176355">
                  <c:v>1.42893E-2</c:v>
                </c:pt>
                <c:pt idx="176356">
                  <c:v>1.4283199999999999E-2</c:v>
                </c:pt>
                <c:pt idx="176357">
                  <c:v>1.4268100000000001E-2</c:v>
                </c:pt>
                <c:pt idx="176358">
                  <c:v>1.4244E-2</c:v>
                </c:pt>
                <c:pt idx="176359">
                  <c:v>1.42107E-2</c:v>
                </c:pt>
                <c:pt idx="176360">
                  <c:v>1.4168399999999999E-2</c:v>
                </c:pt>
                <c:pt idx="176361">
                  <c:v>1.41169E-2</c:v>
                </c:pt>
                <c:pt idx="176362">
                  <c:v>1.40561E-2</c:v>
                </c:pt>
                <c:pt idx="176363">
                  <c:v>1.39861E-2</c:v>
                </c:pt>
                <c:pt idx="176364">
                  <c:v>1.39068E-2</c:v>
                </c:pt>
                <c:pt idx="176365">
                  <c:v>1.38181E-2</c:v>
                </c:pt>
                <c:pt idx="176366">
                  <c:v>1.3720100000000001E-2</c:v>
                </c:pt>
                <c:pt idx="176367">
                  <c:v>1.36128E-2</c:v>
                </c:pt>
                <c:pt idx="176368">
                  <c:v>1.3495999999999999E-2</c:v>
                </c:pt>
                <c:pt idx="176369">
                  <c:v>1.3369900000000001E-2</c:v>
                </c:pt>
                <c:pt idx="176370">
                  <c:v>1.32344E-2</c:v>
                </c:pt>
                <c:pt idx="176371">
                  <c:v>1.30895E-2</c:v>
                </c:pt>
                <c:pt idx="176372">
                  <c:v>1.2935200000000001E-2</c:v>
                </c:pt>
                <c:pt idx="176373">
                  <c:v>1.2771599999999999E-2</c:v>
                </c:pt>
                <c:pt idx="176374">
                  <c:v>1.2598699999999999E-2</c:v>
                </c:pt>
                <c:pt idx="176375">
                  <c:v>1.24165E-2</c:v>
                </c:pt>
                <c:pt idx="176376">
                  <c:v>1.2225099999999999E-2</c:v>
                </c:pt>
                <c:pt idx="176377">
                  <c:v>1.2024399999999999E-2</c:v>
                </c:pt>
                <c:pt idx="176378">
                  <c:v>1.18146E-2</c:v>
                </c:pt>
                <c:pt idx="176379">
                  <c:v>1.15957E-2</c:v>
                </c:pt>
                <c:pt idx="176380">
                  <c:v>1.1367800000000001E-2</c:v>
                </c:pt>
                <c:pt idx="176381">
                  <c:v>1.1131E-2</c:v>
                </c:pt>
                <c:pt idx="176382">
                  <c:v>1.0885300000000001E-2</c:v>
                </c:pt>
                <c:pt idx="176383">
                  <c:v>1.0630799999999999E-2</c:v>
                </c:pt>
                <c:pt idx="176384">
                  <c:v>1.0367700000000001E-2</c:v>
                </c:pt>
                <c:pt idx="176385">
                  <c:v>1.0096000000000001E-2</c:v>
                </c:pt>
                <c:pt idx="176386" formatCode="0.00E+00">
                  <c:v>9.8159300000000005E-3</c:v>
                </c:pt>
                <c:pt idx="176387" formatCode="0.00E+00">
                  <c:v>9.5274999999999995E-3</c:v>
                </c:pt>
                <c:pt idx="176388" formatCode="0.00E+00">
                  <c:v>9.2309000000000002E-3</c:v>
                </c:pt>
                <c:pt idx="176389" formatCode="0.00E+00">
                  <c:v>8.92627E-3</c:v>
                </c:pt>
                <c:pt idx="176390" formatCode="0.00E+00">
                  <c:v>8.6137399999999999E-3</c:v>
                </c:pt>
                <c:pt idx="176391" formatCode="0.00E+00">
                  <c:v>8.2934800000000006E-3</c:v>
                </c:pt>
                <c:pt idx="176392" formatCode="0.00E+00">
                  <c:v>7.9656699999999993E-3</c:v>
                </c:pt>
                <c:pt idx="176393" formatCode="0.00E+00">
                  <c:v>7.6304600000000004E-3</c:v>
                </c:pt>
                <c:pt idx="176394" formatCode="0.00E+00">
                  <c:v>7.2880499999999999E-3</c:v>
                </c:pt>
                <c:pt idx="176395" formatCode="0.00E+00">
                  <c:v>6.9386200000000004E-3</c:v>
                </c:pt>
                <c:pt idx="176396" formatCode="0.00E+00">
                  <c:v>6.5823899999999996E-3</c:v>
                </c:pt>
                <c:pt idx="176397" formatCode="0.00E+00">
                  <c:v>6.2195499999999999E-3</c:v>
                </c:pt>
                <c:pt idx="176398" formatCode="0.00E+00">
                  <c:v>5.85032E-3</c:v>
                </c:pt>
                <c:pt idx="176399" formatCode="0.00E+00">
                  <c:v>5.4749200000000003E-3</c:v>
                </c:pt>
                <c:pt idx="176400" formatCode="0.00E+00">
                  <c:v>5.0936000000000002E-3</c:v>
                </c:pt>
                <c:pt idx="176401" formatCode="0.00E+00">
                  <c:v>4.7065800000000001E-3</c:v>
                </c:pt>
                <c:pt idx="176402" formatCode="0.00E+00">
                  <c:v>4.3141300000000002E-3</c:v>
                </c:pt>
                <c:pt idx="176403" formatCode="0.00E+00">
                  <c:v>3.9164899999999999E-3</c:v>
                </c:pt>
                <c:pt idx="176404" formatCode="0.00E+00">
                  <c:v>3.5139300000000002E-3</c:v>
                </c:pt>
                <c:pt idx="176405" formatCode="0.00E+00">
                  <c:v>3.1067299999999998E-3</c:v>
                </c:pt>
                <c:pt idx="176406" formatCode="0.00E+00">
                  <c:v>2.6951499999999999E-3</c:v>
                </c:pt>
                <c:pt idx="176407" formatCode="0.00E+00">
                  <c:v>2.2794899999999999E-3</c:v>
                </c:pt>
                <c:pt idx="176408" formatCode="0.00E+00">
                  <c:v>1.8600400000000001E-3</c:v>
                </c:pt>
                <c:pt idx="176409" formatCode="0.00E+00">
                  <c:v>1.4371E-3</c:v>
                </c:pt>
                <c:pt idx="176410" formatCode="0.00E+00">
                  <c:v>1.0109699999999999E-3</c:v>
                </c:pt>
                <c:pt idx="176411" formatCode="0.00E+00">
                  <c:v>5.8198099999999997E-4</c:v>
                </c:pt>
                <c:pt idx="176412" formatCode="0.00E+00">
                  <c:v>1.5043599999999999E-4</c:v>
                </c:pt>
                <c:pt idx="176413" formatCode="0.00E+00">
                  <c:v>-2.8333500000000001E-4</c:v>
                </c:pt>
                <c:pt idx="176414" formatCode="0.00E+00">
                  <c:v>-7.1900100000000004E-4</c:v>
                </c:pt>
                <c:pt idx="176415" formatCode="0.00E+00">
                  <c:v>-1.1562300000000001E-3</c:v>
                </c:pt>
                <c:pt idx="176416" formatCode="0.00E+00">
                  <c:v>-1.5946700000000001E-3</c:v>
                </c:pt>
                <c:pt idx="176417" formatCode="0.00E+00">
                  <c:v>-2.0339799999999999E-3</c:v>
                </c:pt>
                <c:pt idx="176418" formatCode="0.00E+00">
                  <c:v>-2.4738199999999998E-3</c:v>
                </c:pt>
                <c:pt idx="176419" formatCode="0.00E+00">
                  <c:v>-2.9138200000000001E-3</c:v>
                </c:pt>
                <c:pt idx="176420" formatCode="0.00E+00">
                  <c:v>-3.3536299999999998E-3</c:v>
                </c:pt>
                <c:pt idx="176421" formatCode="0.00E+00">
                  <c:v>-3.7928900000000002E-3</c:v>
                </c:pt>
                <c:pt idx="176422" formatCode="0.00E+00">
                  <c:v>-4.2312199999999999E-3</c:v>
                </c:pt>
                <c:pt idx="176423" formatCode="0.00E+00">
                  <c:v>-4.6682700000000004E-3</c:v>
                </c:pt>
                <c:pt idx="176424" formatCode="0.00E+00">
                  <c:v>-5.1036500000000004E-3</c:v>
                </c:pt>
                <c:pt idx="176425" formatCode="0.00E+00">
                  <c:v>-5.5370100000000002E-3</c:v>
                </c:pt>
                <c:pt idx="176426" formatCode="0.00E+00">
                  <c:v>-5.9679499999999996E-3</c:v>
                </c:pt>
                <c:pt idx="176427" formatCode="0.00E+00">
                  <c:v>-6.3961199999999999E-3</c:v>
                </c:pt>
                <c:pt idx="176428" formatCode="0.00E+00">
                  <c:v>-6.82112E-3</c:v>
                </c:pt>
                <c:pt idx="176429" formatCode="0.00E+00">
                  <c:v>-7.2425900000000001E-3</c:v>
                </c:pt>
                <c:pt idx="176430" formatCode="0.00E+00">
                  <c:v>-7.6601300000000002E-3</c:v>
                </c:pt>
                <c:pt idx="176431" formatCode="0.00E+00">
                  <c:v>-8.0733799999999998E-3</c:v>
                </c:pt>
                <c:pt idx="176432" formatCode="0.00E+00">
                  <c:v>-8.4819700000000001E-3</c:v>
                </c:pt>
                <c:pt idx="176433" formatCode="0.00E+00">
                  <c:v>-8.8854999999999993E-3</c:v>
                </c:pt>
                <c:pt idx="176434" formatCode="0.00E+00">
                  <c:v>-9.2836099999999994E-3</c:v>
                </c:pt>
                <c:pt idx="176435" formatCode="0.00E+00">
                  <c:v>-9.6759199999999993E-3</c:v>
                </c:pt>
                <c:pt idx="176436">
                  <c:v>-1.0062099999999999E-2</c:v>
                </c:pt>
                <c:pt idx="176437">
                  <c:v>-1.04417E-2</c:v>
                </c:pt>
                <c:pt idx="176438">
                  <c:v>-1.08144E-2</c:v>
                </c:pt>
                <c:pt idx="176439">
                  <c:v>-1.11798E-2</c:v>
                </c:pt>
                <c:pt idx="176440">
                  <c:v>-1.15377E-2</c:v>
                </c:pt>
                <c:pt idx="176441">
                  <c:v>-1.18875E-2</c:v>
                </c:pt>
                <c:pt idx="176442">
                  <c:v>-1.22291E-2</c:v>
                </c:pt>
                <c:pt idx="176443">
                  <c:v>-1.2561900000000001E-2</c:v>
                </c:pt>
                <c:pt idx="176444">
                  <c:v>-1.2885799999999999E-2</c:v>
                </c:pt>
                <c:pt idx="176445">
                  <c:v>-1.3200399999999999E-2</c:v>
                </c:pt>
                <c:pt idx="176446">
                  <c:v>-1.35053E-2</c:v>
                </c:pt>
                <c:pt idx="176447">
                  <c:v>-1.38002E-2</c:v>
                </c:pt>
                <c:pt idx="176448">
                  <c:v>-1.40848E-2</c:v>
                </c:pt>
                <c:pt idx="176449">
                  <c:v>-1.43588E-2</c:v>
                </c:pt>
                <c:pt idx="176450">
                  <c:v>-1.4622E-2</c:v>
                </c:pt>
                <c:pt idx="176451">
                  <c:v>-1.4874E-2</c:v>
                </c:pt>
                <c:pt idx="176452">
                  <c:v>-1.5114600000000001E-2</c:v>
                </c:pt>
                <c:pt idx="176453">
                  <c:v>-1.53434E-2</c:v>
                </c:pt>
                <c:pt idx="176454">
                  <c:v>-1.5560299999999999E-2</c:v>
                </c:pt>
                <c:pt idx="176455">
                  <c:v>-1.5764899999999998E-2</c:v>
                </c:pt>
                <c:pt idx="176456">
                  <c:v>-1.5957099999999998E-2</c:v>
                </c:pt>
                <c:pt idx="176457">
                  <c:v>-1.61367E-2</c:v>
                </c:pt>
                <c:pt idx="176458">
                  <c:v>-1.63033E-2</c:v>
                </c:pt>
                <c:pt idx="176459">
                  <c:v>-1.6456800000000001E-2</c:v>
                </c:pt>
                <c:pt idx="176460">
                  <c:v>-1.6597000000000001E-2</c:v>
                </c:pt>
                <c:pt idx="176461">
                  <c:v>-1.67238E-2</c:v>
                </c:pt>
                <c:pt idx="176462">
                  <c:v>-1.6836899999999998E-2</c:v>
                </c:pt>
                <c:pt idx="176463">
                  <c:v>-1.6936199999999998E-2</c:v>
                </c:pt>
                <c:pt idx="176464">
                  <c:v>-1.7021499999999998E-2</c:v>
                </c:pt>
                <c:pt idx="176465">
                  <c:v>-1.7092799999999998E-2</c:v>
                </c:pt>
                <c:pt idx="176466">
                  <c:v>-1.7149899999999999E-2</c:v>
                </c:pt>
                <c:pt idx="176467">
                  <c:v>-1.7192599999999999E-2</c:v>
                </c:pt>
                <c:pt idx="176468">
                  <c:v>-1.7221E-2</c:v>
                </c:pt>
                <c:pt idx="176469">
                  <c:v>-1.7235E-2</c:v>
                </c:pt>
                <c:pt idx="176470">
                  <c:v>-1.72344E-2</c:v>
                </c:pt>
                <c:pt idx="176471">
                  <c:v>-1.72192E-2</c:v>
                </c:pt>
                <c:pt idx="176472">
                  <c:v>-1.7189400000000001E-2</c:v>
                </c:pt>
                <c:pt idx="176473">
                  <c:v>-1.7145000000000001E-2</c:v>
                </c:pt>
                <c:pt idx="176474">
                  <c:v>-1.7085900000000001E-2</c:v>
                </c:pt>
                <c:pt idx="176475">
                  <c:v>-1.7012200000000002E-2</c:v>
                </c:pt>
                <c:pt idx="176476">
                  <c:v>-1.6923899999999999E-2</c:v>
                </c:pt>
                <c:pt idx="176477">
                  <c:v>-1.6820999999999999E-2</c:v>
                </c:pt>
                <c:pt idx="176478">
                  <c:v>-1.6703699999999998E-2</c:v>
                </c:pt>
                <c:pt idx="176479">
                  <c:v>-1.6571800000000001E-2</c:v>
                </c:pt>
                <c:pt idx="176480">
                  <c:v>-1.6425599999999999E-2</c:v>
                </c:pt>
                <c:pt idx="176481">
                  <c:v>-1.62652E-2</c:v>
                </c:pt>
                <c:pt idx="176482">
                  <c:v>-1.6090500000000001E-2</c:v>
                </c:pt>
                <c:pt idx="176483">
                  <c:v>-1.59019E-2</c:v>
                </c:pt>
                <c:pt idx="176484">
                  <c:v>-1.5699299999999999E-2</c:v>
                </c:pt>
                <c:pt idx="176485">
                  <c:v>-1.5483E-2</c:v>
                </c:pt>
                <c:pt idx="176486">
                  <c:v>-1.52532E-2</c:v>
                </c:pt>
                <c:pt idx="176487">
                  <c:v>-1.50099E-2</c:v>
                </c:pt>
                <c:pt idx="176488">
                  <c:v>-1.47534E-2</c:v>
                </c:pt>
                <c:pt idx="176489">
                  <c:v>-1.4484E-2</c:v>
                </c:pt>
                <c:pt idx="176490">
                  <c:v>-1.4201800000000001E-2</c:v>
                </c:pt>
                <c:pt idx="176491">
                  <c:v>-1.39071E-2</c:v>
                </c:pt>
                <c:pt idx="176492">
                  <c:v>-1.36001E-2</c:v>
                </c:pt>
                <c:pt idx="176493">
                  <c:v>-1.3281100000000001E-2</c:v>
                </c:pt>
                <c:pt idx="176494">
                  <c:v>-1.29503E-2</c:v>
                </c:pt>
                <c:pt idx="176495">
                  <c:v>-1.26082E-2</c:v>
                </c:pt>
                <c:pt idx="176496">
                  <c:v>-1.22548E-2</c:v>
                </c:pt>
                <c:pt idx="176497">
                  <c:v>-1.1890599999999999E-2</c:v>
                </c:pt>
                <c:pt idx="176498">
                  <c:v>-1.1515900000000001E-2</c:v>
                </c:pt>
                <c:pt idx="176499">
                  <c:v>-1.11311E-2</c:v>
                </c:pt>
                <c:pt idx="176500">
                  <c:v>-1.07364E-2</c:v>
                </c:pt>
                <c:pt idx="176501">
                  <c:v>-1.03322E-2</c:v>
                </c:pt>
                <c:pt idx="176502" formatCode="0.00E+00">
                  <c:v>-9.9188699999999998E-3</c:v>
                </c:pt>
                <c:pt idx="176503" formatCode="0.00E+00">
                  <c:v>-9.4968299999999995E-3</c:v>
                </c:pt>
                <c:pt idx="176504" formatCode="0.00E+00">
                  <c:v>-9.0664200000000004E-3</c:v>
                </c:pt>
                <c:pt idx="176505" formatCode="0.00E+00">
                  <c:v>-8.6280599999999999E-3</c:v>
                </c:pt>
                <c:pt idx="176506" formatCode="0.00E+00">
                  <c:v>-8.1821299999999993E-3</c:v>
                </c:pt>
                <c:pt idx="176507" formatCode="0.00E+00">
                  <c:v>-7.7290400000000004E-3</c:v>
                </c:pt>
                <c:pt idx="176508" formatCode="0.00E+00">
                  <c:v>-7.2692199999999998E-3</c:v>
                </c:pt>
                <c:pt idx="176509" formatCode="0.00E+00">
                  <c:v>-6.8030800000000004E-3</c:v>
                </c:pt>
                <c:pt idx="176510" formatCode="0.00E+00">
                  <c:v>-6.3310600000000003E-3</c:v>
                </c:pt>
                <c:pt idx="176511" formatCode="0.00E+00">
                  <c:v>-5.8535899999999997E-3</c:v>
                </c:pt>
                <c:pt idx="176512" formatCode="0.00E+00">
                  <c:v>-5.3711100000000001E-3</c:v>
                </c:pt>
                <c:pt idx="176513" formatCode="0.00E+00">
                  <c:v>-4.8840699999999999E-3</c:v>
                </c:pt>
                <c:pt idx="176514" formatCode="0.00E+00">
                  <c:v>-4.3929299999999998E-3</c:v>
                </c:pt>
                <c:pt idx="176515" formatCode="0.00E+00">
                  <c:v>-3.8981300000000001E-3</c:v>
                </c:pt>
                <c:pt idx="176516" formatCode="0.00E+00">
                  <c:v>-3.4001399999999998E-3</c:v>
                </c:pt>
                <c:pt idx="176517" formatCode="0.00E+00">
                  <c:v>-2.8994200000000002E-3</c:v>
                </c:pt>
                <c:pt idx="176518" formatCode="0.00E+00">
                  <c:v>-2.3964400000000001E-3</c:v>
                </c:pt>
                <c:pt idx="176519" formatCode="0.00E+00">
                  <c:v>-1.8916600000000001E-3</c:v>
                </c:pt>
                <c:pt idx="176520" formatCode="0.00E+00">
                  <c:v>-1.3855499999999999E-3</c:v>
                </c:pt>
                <c:pt idx="176521" formatCode="0.00E+00">
                  <c:v>-8.7857600000000005E-4</c:v>
                </c:pt>
                <c:pt idx="176522" formatCode="0.00E+00">
                  <c:v>-3.7121799999999998E-4</c:v>
                </c:pt>
                <c:pt idx="176523" formatCode="0.00E+00">
                  <c:v>1.3605799999999999E-4</c:v>
                </c:pt>
                <c:pt idx="176524" formatCode="0.00E+00">
                  <c:v>6.4278200000000005E-4</c:v>
                </c:pt>
                <c:pt idx="176525" formatCode="0.00E+00">
                  <c:v>1.1484799999999999E-3</c:v>
                </c:pt>
                <c:pt idx="176526" formatCode="0.00E+00">
                  <c:v>1.6527E-3</c:v>
                </c:pt>
                <c:pt idx="176527" formatCode="0.00E+00">
                  <c:v>2.15496E-3</c:v>
                </c:pt>
                <c:pt idx="176528" formatCode="0.00E+00">
                  <c:v>2.6548000000000001E-3</c:v>
                </c:pt>
                <c:pt idx="176529" formatCode="0.00E+00">
                  <c:v>3.1517699999999999E-3</c:v>
                </c:pt>
                <c:pt idx="176530" formatCode="0.00E+00">
                  <c:v>3.6454E-3</c:v>
                </c:pt>
                <c:pt idx="176531" formatCode="0.00E+00">
                  <c:v>4.13525E-3</c:v>
                </c:pt>
                <c:pt idx="176532" formatCode="0.00E+00">
                  <c:v>4.6208600000000001E-3</c:v>
                </c:pt>
                <c:pt idx="176533" formatCode="0.00E+00">
                  <c:v>5.1018000000000001E-3</c:v>
                </c:pt>
                <c:pt idx="176534" formatCode="0.00E+00">
                  <c:v>5.5776200000000001E-3</c:v>
                </c:pt>
                <c:pt idx="176535" formatCode="0.00E+00">
                  <c:v>6.0479100000000001E-3</c:v>
                </c:pt>
                <c:pt idx="176536" formatCode="0.00E+00">
                  <c:v>6.51222E-3</c:v>
                </c:pt>
                <c:pt idx="176537" formatCode="0.00E+00">
                  <c:v>6.9701499999999996E-3</c:v>
                </c:pt>
                <c:pt idx="176538" formatCode="0.00E+00">
                  <c:v>7.4212799999999997E-3</c:v>
                </c:pt>
                <c:pt idx="176539" formatCode="0.00E+00">
                  <c:v>7.8652099999999992E-3</c:v>
                </c:pt>
                <c:pt idx="176540" formatCode="0.00E+00">
                  <c:v>8.3015499999999996E-3</c:v>
                </c:pt>
                <c:pt idx="176541" formatCode="0.00E+00">
                  <c:v>8.7299100000000004E-3</c:v>
                </c:pt>
                <c:pt idx="176542" formatCode="0.00E+00">
                  <c:v>9.1499200000000006E-3</c:v>
                </c:pt>
                <c:pt idx="176543" formatCode="0.00E+00">
                  <c:v>9.5612000000000006E-3</c:v>
                </c:pt>
                <c:pt idx="176544" formatCode="0.00E+00">
                  <c:v>9.9634000000000007E-3</c:v>
                </c:pt>
                <c:pt idx="176545">
                  <c:v>1.0356199999999999E-2</c:v>
                </c:pt>
                <c:pt idx="176546">
                  <c:v>1.0739200000000001E-2</c:v>
                </c:pt>
                <c:pt idx="176547">
                  <c:v>1.11121E-2</c:v>
                </c:pt>
                <c:pt idx="176548">
                  <c:v>1.14746E-2</c:v>
                </c:pt>
                <c:pt idx="176549">
                  <c:v>1.1826400000000001E-2</c:v>
                </c:pt>
                <c:pt idx="176550">
                  <c:v>1.21672E-2</c:v>
                </c:pt>
                <c:pt idx="176551">
                  <c:v>1.2496800000000001E-2</c:v>
                </c:pt>
                <c:pt idx="176552">
                  <c:v>1.2814799999999999E-2</c:v>
                </c:pt>
                <c:pt idx="176553">
                  <c:v>1.3121000000000001E-2</c:v>
                </c:pt>
                <c:pt idx="176554">
                  <c:v>1.3415099999999999E-2</c:v>
                </c:pt>
                <c:pt idx="176555">
                  <c:v>1.3697000000000001E-2</c:v>
                </c:pt>
                <c:pt idx="176556">
                  <c:v>1.39664E-2</c:v>
                </c:pt>
                <c:pt idx="176557">
                  <c:v>1.4223E-2</c:v>
                </c:pt>
                <c:pt idx="176558">
                  <c:v>1.44669E-2</c:v>
                </c:pt>
                <c:pt idx="176559">
                  <c:v>1.46976E-2</c:v>
                </c:pt>
                <c:pt idx="176560">
                  <c:v>1.49152E-2</c:v>
                </c:pt>
                <c:pt idx="176561">
                  <c:v>1.51194E-2</c:v>
                </c:pt>
                <c:pt idx="176562">
                  <c:v>1.53101E-2</c:v>
                </c:pt>
                <c:pt idx="176563">
                  <c:v>1.54872E-2</c:v>
                </c:pt>
                <c:pt idx="176564">
                  <c:v>1.5650500000000001E-2</c:v>
                </c:pt>
                <c:pt idx="176565">
                  <c:v>1.5800100000000001E-2</c:v>
                </c:pt>
                <c:pt idx="176566">
                  <c:v>1.5935700000000001E-2</c:v>
                </c:pt>
                <c:pt idx="176567">
                  <c:v>1.6057399999999999E-2</c:v>
                </c:pt>
                <c:pt idx="176568">
                  <c:v>1.6165200000000001E-2</c:v>
                </c:pt>
                <c:pt idx="176569">
                  <c:v>1.62588E-2</c:v>
                </c:pt>
                <c:pt idx="176570">
                  <c:v>1.6338499999999999E-2</c:v>
                </c:pt>
                <c:pt idx="176571">
                  <c:v>1.6403999999999998E-2</c:v>
                </c:pt>
                <c:pt idx="176572">
                  <c:v>1.6455500000000001E-2</c:v>
                </c:pt>
                <c:pt idx="176573">
                  <c:v>1.6493000000000001E-2</c:v>
                </c:pt>
                <c:pt idx="176574">
                  <c:v>1.65165E-2</c:v>
                </c:pt>
                <c:pt idx="176575">
                  <c:v>1.6525999999999999E-2</c:v>
                </c:pt>
                <c:pt idx="176576">
                  <c:v>1.65217E-2</c:v>
                </c:pt>
                <c:pt idx="176577">
                  <c:v>1.6503500000000001E-2</c:v>
                </c:pt>
                <c:pt idx="176578">
                  <c:v>1.6471599999999999E-2</c:v>
                </c:pt>
                <c:pt idx="176579">
                  <c:v>1.6426099999999999E-2</c:v>
                </c:pt>
                <c:pt idx="176580">
                  <c:v>1.6367099999999999E-2</c:v>
                </c:pt>
                <c:pt idx="176581">
                  <c:v>1.6294699999999999E-2</c:v>
                </c:pt>
                <c:pt idx="176582">
                  <c:v>1.6209000000000001E-2</c:v>
                </c:pt>
                <c:pt idx="176583">
                  <c:v>1.6110300000000001E-2</c:v>
                </c:pt>
                <c:pt idx="176584">
                  <c:v>1.5998600000000002E-2</c:v>
                </c:pt>
                <c:pt idx="176585">
                  <c:v>1.5874099999999999E-2</c:v>
                </c:pt>
                <c:pt idx="176586">
                  <c:v>1.57371E-2</c:v>
                </c:pt>
                <c:pt idx="176587">
                  <c:v>1.5587699999999999E-2</c:v>
                </c:pt>
                <c:pt idx="176588">
                  <c:v>1.5426199999999999E-2</c:v>
                </c:pt>
                <c:pt idx="176589">
                  <c:v>1.5252699999999999E-2</c:v>
                </c:pt>
                <c:pt idx="176590">
                  <c:v>1.50674E-2</c:v>
                </c:pt>
                <c:pt idx="176591">
                  <c:v>1.4870700000000001E-2</c:v>
                </c:pt>
                <c:pt idx="176592">
                  <c:v>1.4662700000000001E-2</c:v>
                </c:pt>
                <c:pt idx="176593">
                  <c:v>1.44437E-2</c:v>
                </c:pt>
                <c:pt idx="176594">
                  <c:v>1.4213999999999999E-2</c:v>
                </c:pt>
                <c:pt idx="176595">
                  <c:v>1.39738E-2</c:v>
                </c:pt>
                <c:pt idx="176596">
                  <c:v>1.37235E-2</c:v>
                </c:pt>
                <c:pt idx="176597">
                  <c:v>1.34632E-2</c:v>
                </c:pt>
                <c:pt idx="176598">
                  <c:v>1.31933E-2</c:v>
                </c:pt>
                <c:pt idx="176599">
                  <c:v>1.2914200000000001E-2</c:v>
                </c:pt>
                <c:pt idx="176600">
                  <c:v>1.2626E-2</c:v>
                </c:pt>
                <c:pt idx="176601">
                  <c:v>1.2329100000000001E-2</c:v>
                </c:pt>
                <c:pt idx="176602">
                  <c:v>1.2023900000000001E-2</c:v>
                </c:pt>
                <c:pt idx="176603">
                  <c:v>1.17106E-2</c:v>
                </c:pt>
                <c:pt idx="176604">
                  <c:v>1.13896E-2</c:v>
                </c:pt>
                <c:pt idx="176605">
                  <c:v>1.1061100000000001E-2</c:v>
                </c:pt>
                <c:pt idx="176606">
                  <c:v>1.0725699999999999E-2</c:v>
                </c:pt>
                <c:pt idx="176607">
                  <c:v>1.03835E-2</c:v>
                </c:pt>
                <c:pt idx="176608">
                  <c:v>1.0034899999999999E-2</c:v>
                </c:pt>
                <c:pt idx="176609" formatCode="0.00E+00">
                  <c:v>9.6802799999999994E-3</c:v>
                </c:pt>
                <c:pt idx="176610" formatCode="0.00E+00">
                  <c:v>9.3199700000000003E-3</c:v>
                </c:pt>
                <c:pt idx="176611" formatCode="0.00E+00">
                  <c:v>8.95431E-3</c:v>
                </c:pt>
                <c:pt idx="176612" formatCode="0.00E+00">
                  <c:v>8.58365E-3</c:v>
                </c:pt>
                <c:pt idx="176613" formatCode="0.00E+00">
                  <c:v>8.2083399999999997E-3</c:v>
                </c:pt>
                <c:pt idx="176614" formatCode="0.00E+00">
                  <c:v>7.8287400000000007E-3</c:v>
                </c:pt>
                <c:pt idx="176615" formatCode="0.00E+00">
                  <c:v>7.44518E-3</c:v>
                </c:pt>
                <c:pt idx="176616" formatCode="0.00E+00">
                  <c:v>7.0580299999999999E-3</c:v>
                </c:pt>
                <c:pt idx="176617" formatCode="0.00E+00">
                  <c:v>6.6676299999999999E-3</c:v>
                </c:pt>
                <c:pt idx="176618" formatCode="0.00E+00">
                  <c:v>6.2743399999999998E-3</c:v>
                </c:pt>
                <c:pt idx="176619" formatCode="0.00E+00">
                  <c:v>5.8784900000000001E-3</c:v>
                </c:pt>
                <c:pt idx="176620" formatCode="0.00E+00">
                  <c:v>5.4804299999999997E-3</c:v>
                </c:pt>
                <c:pt idx="176621" formatCode="0.00E+00">
                  <c:v>5.0805199999999998E-3</c:v>
                </c:pt>
                <c:pt idx="176622" formatCode="0.00E+00">
                  <c:v>4.6790800000000004E-3</c:v>
                </c:pt>
                <c:pt idx="176623" formatCode="0.00E+00">
                  <c:v>4.2764700000000001E-3</c:v>
                </c:pt>
                <c:pt idx="176624" formatCode="0.00E+00">
                  <c:v>3.8730100000000001E-3</c:v>
                </c:pt>
                <c:pt idx="176625" formatCode="0.00E+00">
                  <c:v>3.4690300000000001E-3</c:v>
                </c:pt>
                <c:pt idx="176626" formatCode="0.00E+00">
                  <c:v>3.0648799999999999E-3</c:v>
                </c:pt>
                <c:pt idx="176627" formatCode="0.00E+00">
                  <c:v>2.6608700000000001E-3</c:v>
                </c:pt>
                <c:pt idx="176628" formatCode="0.00E+00">
                  <c:v>2.2573300000000001E-3</c:v>
                </c:pt>
                <c:pt idx="176629" formatCode="0.00E+00">
                  <c:v>1.85457E-3</c:v>
                </c:pt>
                <c:pt idx="176630" formatCode="0.00E+00">
                  <c:v>1.4529E-3</c:v>
                </c:pt>
                <c:pt idx="176631" formatCode="0.00E+00">
                  <c:v>1.0526299999999999E-3</c:v>
                </c:pt>
                <c:pt idx="176632" formatCode="0.00E+00">
                  <c:v>6.5406899999999996E-4</c:v>
                </c:pt>
                <c:pt idx="176633" formatCode="0.00E+00">
                  <c:v>2.5750700000000003E-4</c:v>
                </c:pt>
                <c:pt idx="176634" formatCode="0.00E+00">
                  <c:v>-1.3676199999999999E-4</c:v>
                </c:pt>
                <c:pt idx="176635" formatCode="0.00E+00">
                  <c:v>-5.2845500000000005E-4</c:v>
                </c:pt>
                <c:pt idx="176636" formatCode="0.00E+00">
                  <c:v>-9.1728999999999997E-4</c:v>
                </c:pt>
                <c:pt idx="176637" formatCode="0.00E+00">
                  <c:v>-1.3029999999999999E-3</c:v>
                </c:pt>
                <c:pt idx="176638" formatCode="0.00E+00">
                  <c:v>-1.68531E-3</c:v>
                </c:pt>
                <c:pt idx="176639" formatCode="0.00E+00">
                  <c:v>-2.0639600000000001E-3</c:v>
                </c:pt>
                <c:pt idx="176640" formatCode="0.00E+00">
                  <c:v>-2.4386999999999998E-3</c:v>
                </c:pt>
                <c:pt idx="176641" formatCode="0.00E+00">
                  <c:v>-2.8092899999999999E-3</c:v>
                </c:pt>
                <c:pt idx="176642" formatCode="0.00E+00">
                  <c:v>-3.1754800000000001E-3</c:v>
                </c:pt>
                <c:pt idx="176643" formatCode="0.00E+00">
                  <c:v>-3.53704E-3</c:v>
                </c:pt>
                <c:pt idx="176644" formatCode="0.00E+00">
                  <c:v>-3.8937400000000001E-3</c:v>
                </c:pt>
                <c:pt idx="176645" formatCode="0.00E+00">
                  <c:v>-4.24538E-3</c:v>
                </c:pt>
                <c:pt idx="176646" formatCode="0.00E+00">
                  <c:v>-4.5917299999999996E-3</c:v>
                </c:pt>
                <c:pt idx="176647" formatCode="0.00E+00">
                  <c:v>-4.9325899999999997E-3</c:v>
                </c:pt>
                <c:pt idx="176648" formatCode="0.00E+00">
                  <c:v>-5.2677699999999997E-3</c:v>
                </c:pt>
                <c:pt idx="176649" formatCode="0.00E+00">
                  <c:v>-5.5970799999999999E-3</c:v>
                </c:pt>
                <c:pt idx="176650" formatCode="0.00E+00">
                  <c:v>-5.9203399999999996E-3</c:v>
                </c:pt>
                <c:pt idx="176651" formatCode="0.00E+00">
                  <c:v>-6.2373799999999998E-3</c:v>
                </c:pt>
                <c:pt idx="176652" formatCode="0.00E+00">
                  <c:v>-6.5480199999999999E-3</c:v>
                </c:pt>
                <c:pt idx="176653" formatCode="0.00E+00">
                  <c:v>-6.8521099999999998E-3</c:v>
                </c:pt>
                <c:pt idx="176654" formatCode="0.00E+00">
                  <c:v>-7.1495100000000004E-3</c:v>
                </c:pt>
                <c:pt idx="176655" formatCode="0.00E+00">
                  <c:v>-7.4400600000000001E-3</c:v>
                </c:pt>
                <c:pt idx="176656" formatCode="0.00E+00">
                  <c:v>-7.7236400000000004E-3</c:v>
                </c:pt>
                <c:pt idx="176657" formatCode="0.00E+00">
                  <c:v>-8.0001099999999995E-3</c:v>
                </c:pt>
                <c:pt idx="176658" formatCode="0.00E+00">
                  <c:v>-8.26935E-3</c:v>
                </c:pt>
                <c:pt idx="176659" formatCode="0.00E+00">
                  <c:v>-8.5312600000000006E-3</c:v>
                </c:pt>
                <c:pt idx="176660" formatCode="0.00E+00">
                  <c:v>-8.7857200000000003E-3</c:v>
                </c:pt>
                <c:pt idx="176661" formatCode="0.00E+00">
                  <c:v>-9.0326399999999998E-3</c:v>
                </c:pt>
                <c:pt idx="176662" formatCode="0.00E+00">
                  <c:v>-9.2719199999999995E-3</c:v>
                </c:pt>
                <c:pt idx="176663" formatCode="0.00E+00">
                  <c:v>-9.5034799999999999E-3</c:v>
                </c:pt>
                <c:pt idx="176664" formatCode="0.00E+00">
                  <c:v>-9.7272499999999998E-3</c:v>
                </c:pt>
                <c:pt idx="176665" formatCode="0.00E+00">
                  <c:v>-9.9431499999999996E-3</c:v>
                </c:pt>
                <c:pt idx="176666">
                  <c:v>-1.01511E-2</c:v>
                </c:pt>
                <c:pt idx="176667">
                  <c:v>-1.03511E-2</c:v>
                </c:pt>
                <c:pt idx="176668">
                  <c:v>-1.0543E-2</c:v>
                </c:pt>
                <c:pt idx="176669">
                  <c:v>-1.0726899999999999E-2</c:v>
                </c:pt>
                <c:pt idx="176670">
                  <c:v>-1.09026E-2</c:v>
                </c:pt>
                <c:pt idx="176671">
                  <c:v>-1.1070200000000001E-2</c:v>
                </c:pt>
                <c:pt idx="176672">
                  <c:v>-1.1229599999999999E-2</c:v>
                </c:pt>
                <c:pt idx="176673">
                  <c:v>-1.13808E-2</c:v>
                </c:pt>
                <c:pt idx="176674">
                  <c:v>-1.1523800000000001E-2</c:v>
                </c:pt>
                <c:pt idx="176675">
                  <c:v>-1.16586E-2</c:v>
                </c:pt>
                <c:pt idx="176676">
                  <c:v>-1.17851E-2</c:v>
                </c:pt>
                <c:pt idx="176677">
                  <c:v>-1.1903499999999999E-2</c:v>
                </c:pt>
                <c:pt idx="176678">
                  <c:v>-1.2013599999999999E-2</c:v>
                </c:pt>
                <c:pt idx="176679">
                  <c:v>-1.21155E-2</c:v>
                </c:pt>
                <c:pt idx="176680">
                  <c:v>-1.22092E-2</c:v>
                </c:pt>
                <c:pt idx="176681">
                  <c:v>-1.22947E-2</c:v>
                </c:pt>
                <c:pt idx="176682">
                  <c:v>-1.23721E-2</c:v>
                </c:pt>
                <c:pt idx="176683">
                  <c:v>-1.2441300000000001E-2</c:v>
                </c:pt>
                <c:pt idx="176684">
                  <c:v>-1.25025E-2</c:v>
                </c:pt>
                <c:pt idx="176685">
                  <c:v>-1.25556E-2</c:v>
                </c:pt>
                <c:pt idx="176686">
                  <c:v>-1.2600800000000001E-2</c:v>
                </c:pt>
                <c:pt idx="176687">
                  <c:v>-1.2637900000000001E-2</c:v>
                </c:pt>
                <c:pt idx="176688">
                  <c:v>-1.26672E-2</c:v>
                </c:pt>
                <c:pt idx="176689">
                  <c:v>-1.26885E-2</c:v>
                </c:pt>
                <c:pt idx="176690">
                  <c:v>-1.2702099999999999E-2</c:v>
                </c:pt>
                <c:pt idx="176691">
                  <c:v>-1.2707899999999999E-2</c:v>
                </c:pt>
                <c:pt idx="176692">
                  <c:v>-1.2706E-2</c:v>
                </c:pt>
                <c:pt idx="176693">
                  <c:v>-1.2696499999999999E-2</c:v>
                </c:pt>
                <c:pt idx="176694">
                  <c:v>-1.26794E-2</c:v>
                </c:pt>
                <c:pt idx="176695">
                  <c:v>-1.2654800000000001E-2</c:v>
                </c:pt>
                <c:pt idx="176696">
                  <c:v>-1.26228E-2</c:v>
                </c:pt>
                <c:pt idx="176697">
                  <c:v>-1.25834E-2</c:v>
                </c:pt>
                <c:pt idx="176698">
                  <c:v>-1.25367E-2</c:v>
                </c:pt>
                <c:pt idx="176699">
                  <c:v>-1.24828E-2</c:v>
                </c:pt>
                <c:pt idx="176700">
                  <c:v>-1.2421700000000001E-2</c:v>
                </c:pt>
                <c:pt idx="176701">
                  <c:v>-1.2353599999999999E-2</c:v>
                </c:pt>
                <c:pt idx="176702">
                  <c:v>-1.2278499999999999E-2</c:v>
                </c:pt>
                <c:pt idx="176703">
                  <c:v>-1.2196500000000001E-2</c:v>
                </c:pt>
                <c:pt idx="176704">
                  <c:v>-1.2107700000000001E-2</c:v>
                </c:pt>
                <c:pt idx="176705">
                  <c:v>-1.20121E-2</c:v>
                </c:pt>
                <c:pt idx="176706">
                  <c:v>-1.1909899999999999E-2</c:v>
                </c:pt>
                <c:pt idx="176707">
                  <c:v>-1.18011E-2</c:v>
                </c:pt>
                <c:pt idx="176708">
                  <c:v>-1.1685900000000001E-2</c:v>
                </c:pt>
                <c:pt idx="176709">
                  <c:v>-1.15642E-2</c:v>
                </c:pt>
                <c:pt idx="176710">
                  <c:v>-1.1436200000000001E-2</c:v>
                </c:pt>
                <c:pt idx="176711">
                  <c:v>-1.1302E-2</c:v>
                </c:pt>
                <c:pt idx="176712">
                  <c:v>-1.11617E-2</c:v>
                </c:pt>
                <c:pt idx="176713">
                  <c:v>-1.10154E-2</c:v>
                </c:pt>
                <c:pt idx="176714">
                  <c:v>-1.0862999999999999E-2</c:v>
                </c:pt>
                <c:pt idx="176715">
                  <c:v>-1.07049E-2</c:v>
                </c:pt>
                <c:pt idx="176716">
                  <c:v>-1.0540900000000001E-2</c:v>
                </c:pt>
                <c:pt idx="176717">
                  <c:v>-1.03713E-2</c:v>
                </c:pt>
                <c:pt idx="176718">
                  <c:v>-1.0196200000000001E-2</c:v>
                </c:pt>
                <c:pt idx="176719">
                  <c:v>-1.00155E-2</c:v>
                </c:pt>
                <c:pt idx="176720" formatCode="0.00E+00">
                  <c:v>-9.8294300000000001E-3</c:v>
                </c:pt>
                <c:pt idx="176721" formatCode="0.00E+00">
                  <c:v>-9.6380800000000003E-3</c:v>
                </c:pt>
                <c:pt idx="176722" formatCode="0.00E+00">
                  <c:v>-9.4415300000000001E-3</c:v>
                </c:pt>
                <c:pt idx="176723" formatCode="0.00E+00">
                  <c:v>-9.2398700000000007E-3</c:v>
                </c:pt>
                <c:pt idx="176724" formatCode="0.00E+00">
                  <c:v>-9.0332199999999998E-3</c:v>
                </c:pt>
                <c:pt idx="176725" formatCode="0.00E+00">
                  <c:v>-8.8216500000000003E-3</c:v>
                </c:pt>
                <c:pt idx="176726" formatCode="0.00E+00">
                  <c:v>-8.6052799999999999E-3</c:v>
                </c:pt>
                <c:pt idx="176727" formatCode="0.00E+00">
                  <c:v>-8.3842099999999996E-3</c:v>
                </c:pt>
                <c:pt idx="176728" formatCode="0.00E+00">
                  <c:v>-8.1585200000000007E-3</c:v>
                </c:pt>
                <c:pt idx="176729" formatCode="0.00E+00">
                  <c:v>-7.9283300000000008E-3</c:v>
                </c:pt>
                <c:pt idx="176730" formatCode="0.00E+00">
                  <c:v>-7.6937400000000001E-3</c:v>
                </c:pt>
                <c:pt idx="176731" formatCode="0.00E+00">
                  <c:v>-7.4548499999999998E-3</c:v>
                </c:pt>
                <c:pt idx="176732" formatCode="0.00E+00">
                  <c:v>-7.2117600000000002E-3</c:v>
                </c:pt>
                <c:pt idx="176733" formatCode="0.00E+00">
                  <c:v>-6.9645799999999997E-3</c:v>
                </c:pt>
                <c:pt idx="176734" formatCode="0.00E+00">
                  <c:v>-6.7134200000000003E-3</c:v>
                </c:pt>
                <c:pt idx="176735" formatCode="0.00E+00">
                  <c:v>-6.4583899999999996E-3</c:v>
                </c:pt>
                <c:pt idx="176736" formatCode="0.00E+00">
                  <c:v>-6.1995899999999996E-3</c:v>
                </c:pt>
                <c:pt idx="176737" formatCode="0.00E+00">
                  <c:v>-5.9371299999999997E-3</c:v>
                </c:pt>
                <c:pt idx="176738" formatCode="0.00E+00">
                  <c:v>-5.6711299999999999E-3</c:v>
                </c:pt>
                <c:pt idx="176739" formatCode="0.00E+00">
                  <c:v>-5.4016999999999997E-3</c:v>
                </c:pt>
                <c:pt idx="176740" formatCode="0.00E+00">
                  <c:v>-5.1289600000000001E-3</c:v>
                </c:pt>
                <c:pt idx="176741" formatCode="0.00E+00">
                  <c:v>-4.8530200000000004E-3</c:v>
                </c:pt>
                <c:pt idx="176742" formatCode="0.00E+00">
                  <c:v>-4.5740099999999999E-3</c:v>
                </c:pt>
                <c:pt idx="176743" formatCode="0.00E+00">
                  <c:v>-4.2920299999999996E-3</c:v>
                </c:pt>
                <c:pt idx="176744" formatCode="0.00E+00">
                  <c:v>-4.0072199999999997E-3</c:v>
                </c:pt>
                <c:pt idx="176745" formatCode="0.00E+00">
                  <c:v>-3.7196999999999998E-3</c:v>
                </c:pt>
                <c:pt idx="176746" formatCode="0.00E+00">
                  <c:v>-3.4295900000000002E-3</c:v>
                </c:pt>
                <c:pt idx="176747" formatCode="0.00E+00">
                  <c:v>-3.1370199999999999E-3</c:v>
                </c:pt>
                <c:pt idx="176748" formatCode="0.00E+00">
                  <c:v>-2.84213E-3</c:v>
                </c:pt>
                <c:pt idx="176749" formatCode="0.00E+00">
                  <c:v>-2.5450400000000001E-3</c:v>
                </c:pt>
                <c:pt idx="176750" formatCode="0.00E+00">
                  <c:v>-2.24589E-3</c:v>
                </c:pt>
                <c:pt idx="176751" formatCode="0.00E+00">
                  <c:v>-1.9448200000000001E-3</c:v>
                </c:pt>
                <c:pt idx="176752" formatCode="0.00E+00">
                  <c:v>-1.64196E-3</c:v>
                </c:pt>
                <c:pt idx="176753" formatCode="0.00E+00">
                  <c:v>-1.3374699999999999E-3</c:v>
                </c:pt>
                <c:pt idx="176754" formatCode="0.00E+00">
                  <c:v>-1.03147E-3</c:v>
                </c:pt>
                <c:pt idx="176755" formatCode="0.00E+00">
                  <c:v>-7.2412900000000001E-4</c:v>
                </c:pt>
                <c:pt idx="176756" formatCode="0.00E+00">
                  <c:v>-4.1558300000000002E-4</c:v>
                </c:pt>
                <c:pt idx="176757" formatCode="0.00E+00">
                  <c:v>-1.05987E-4</c:v>
                </c:pt>
                <c:pt idx="176758" formatCode="0.00E+00">
                  <c:v>2.0450500000000001E-4</c:v>
                </c:pt>
                <c:pt idx="176759" formatCode="0.00E+00">
                  <c:v>5.1573600000000004E-4</c:v>
                </c:pt>
                <c:pt idx="176760" formatCode="0.00E+00">
                  <c:v>8.2754599999999997E-4</c:v>
                </c:pt>
                <c:pt idx="176761" formatCode="0.00E+00">
                  <c:v>1.13977E-3</c:v>
                </c:pt>
                <c:pt idx="176762" formatCode="0.00E+00">
                  <c:v>1.45225E-3</c:v>
                </c:pt>
                <c:pt idx="176763" formatCode="0.00E+00">
                  <c:v>1.7648200000000001E-3</c:v>
                </c:pt>
                <c:pt idx="176764" formatCode="0.00E+00">
                  <c:v>2.0772999999999998E-3</c:v>
                </c:pt>
                <c:pt idx="176765" formatCode="0.00E+00">
                  <c:v>2.38953E-3</c:v>
                </c:pt>
                <c:pt idx="176766" formatCode="0.00E+00">
                  <c:v>2.7013200000000001E-3</c:v>
                </c:pt>
                <c:pt idx="176767" formatCode="0.00E+00">
                  <c:v>3.0125099999999999E-3</c:v>
                </c:pt>
                <c:pt idx="176768" formatCode="0.00E+00">
                  <c:v>3.3229100000000001E-3</c:v>
                </c:pt>
                <c:pt idx="176769" formatCode="0.00E+00">
                  <c:v>3.63233E-3</c:v>
                </c:pt>
                <c:pt idx="176770" formatCode="0.00E+00">
                  <c:v>3.9405999999999998E-3</c:v>
                </c:pt>
                <c:pt idx="176771" formatCode="0.00E+00">
                  <c:v>4.2475300000000002E-3</c:v>
                </c:pt>
                <c:pt idx="176772" formatCode="0.00E+00">
                  <c:v>4.5529300000000002E-3</c:v>
                </c:pt>
                <c:pt idx="176773" formatCode="0.00E+00">
                  <c:v>4.8566099999999999E-3</c:v>
                </c:pt>
                <c:pt idx="176774" formatCode="0.00E+00">
                  <c:v>5.1583699999999998E-3</c:v>
                </c:pt>
                <c:pt idx="176775" formatCode="0.00E+00">
                  <c:v>5.4580200000000001E-3</c:v>
                </c:pt>
                <c:pt idx="176776" formatCode="0.00E+00">
                  <c:v>5.7553700000000001E-3</c:v>
                </c:pt>
                <c:pt idx="176777" formatCode="0.00E+00">
                  <c:v>6.0502000000000004E-3</c:v>
                </c:pt>
                <c:pt idx="176778" formatCode="0.00E+00">
                  <c:v>6.3423400000000001E-3</c:v>
                </c:pt>
                <c:pt idx="176779" formatCode="0.00E+00">
                  <c:v>6.6315599999999999E-3</c:v>
                </c:pt>
                <c:pt idx="176780" formatCode="0.00E+00">
                  <c:v>6.9176699999999999E-3</c:v>
                </c:pt>
                <c:pt idx="176781" formatCode="0.00E+00">
                  <c:v>7.2004599999999997E-3</c:v>
                </c:pt>
                <c:pt idx="176782" formatCode="0.00E+00">
                  <c:v>7.4797300000000004E-3</c:v>
                </c:pt>
                <c:pt idx="176783" formatCode="0.00E+00">
                  <c:v>7.7552799999999998E-3</c:v>
                </c:pt>
                <c:pt idx="176784" formatCode="0.00E+00">
                  <c:v>8.0268900000000001E-3</c:v>
                </c:pt>
                <c:pt idx="176785" formatCode="0.00E+00">
                  <c:v>8.2943500000000007E-3</c:v>
                </c:pt>
                <c:pt idx="176786" formatCode="0.00E+00">
                  <c:v>8.5574599999999994E-3</c:v>
                </c:pt>
                <c:pt idx="176787" formatCode="0.00E+00">
                  <c:v>8.8160200000000008E-3</c:v>
                </c:pt>
                <c:pt idx="176788" formatCode="0.00E+00">
                  <c:v>9.0697999999999994E-3</c:v>
                </c:pt>
                <c:pt idx="176789" formatCode="0.00E+00">
                  <c:v>9.3186099999999997E-3</c:v>
                </c:pt>
                <c:pt idx="176790" formatCode="0.00E+00">
                  <c:v>9.5622299999999997E-3</c:v>
                </c:pt>
                <c:pt idx="176791" formatCode="0.00E+00">
                  <c:v>9.8004600000000004E-3</c:v>
                </c:pt>
                <c:pt idx="176792">
                  <c:v>1.00331E-2</c:v>
                </c:pt>
                <c:pt idx="176793">
                  <c:v>1.0259900000000001E-2</c:v>
                </c:pt>
                <c:pt idx="176794">
                  <c:v>1.0480700000000001E-2</c:v>
                </c:pt>
                <c:pt idx="176795">
                  <c:v>1.06953E-2</c:v>
                </c:pt>
                <c:pt idx="176796">
                  <c:v>1.09035E-2</c:v>
                </c:pt>
                <c:pt idx="176797">
                  <c:v>1.11051E-2</c:v>
                </c:pt>
                <c:pt idx="176798">
                  <c:v>1.12999E-2</c:v>
                </c:pt>
                <c:pt idx="176799">
                  <c:v>1.1487600000000001E-2</c:v>
                </c:pt>
                <c:pt idx="176800">
                  <c:v>1.16682E-2</c:v>
                </c:pt>
                <c:pt idx="176801">
                  <c:v>1.18414E-2</c:v>
                </c:pt>
                <c:pt idx="176802">
                  <c:v>1.2007E-2</c:v>
                </c:pt>
                <c:pt idx="176803">
                  <c:v>1.21648E-2</c:v>
                </c:pt>
                <c:pt idx="176804">
                  <c:v>1.2314800000000001E-2</c:v>
                </c:pt>
                <c:pt idx="176805">
                  <c:v>1.24566E-2</c:v>
                </c:pt>
                <c:pt idx="176806">
                  <c:v>1.25901E-2</c:v>
                </c:pt>
                <c:pt idx="176807">
                  <c:v>1.2715199999999999E-2</c:v>
                </c:pt>
                <c:pt idx="176808">
                  <c:v>1.28316E-2</c:v>
                </c:pt>
                <c:pt idx="176809">
                  <c:v>1.29394E-2</c:v>
                </c:pt>
                <c:pt idx="176810">
                  <c:v>1.30381E-2</c:v>
                </c:pt>
                <c:pt idx="176811">
                  <c:v>1.31279E-2</c:v>
                </c:pt>
                <c:pt idx="176812">
                  <c:v>1.32084E-2</c:v>
                </c:pt>
                <c:pt idx="176813">
                  <c:v>1.3279600000000001E-2</c:v>
                </c:pt>
                <c:pt idx="176814">
                  <c:v>1.33413E-2</c:v>
                </c:pt>
                <c:pt idx="176815">
                  <c:v>1.33934E-2</c:v>
                </c:pt>
                <c:pt idx="176816">
                  <c:v>1.3435900000000001E-2</c:v>
                </c:pt>
                <c:pt idx="176817">
                  <c:v>1.34685E-2</c:v>
                </c:pt>
                <c:pt idx="176818">
                  <c:v>1.34912E-2</c:v>
                </c:pt>
                <c:pt idx="176819">
                  <c:v>1.3503899999999999E-2</c:v>
                </c:pt>
                <c:pt idx="176820">
                  <c:v>1.3506499999999999E-2</c:v>
                </c:pt>
                <c:pt idx="176821">
                  <c:v>1.3499000000000001E-2</c:v>
                </c:pt>
                <c:pt idx="176822">
                  <c:v>1.34812E-2</c:v>
                </c:pt>
                <c:pt idx="176823">
                  <c:v>1.3453100000000001E-2</c:v>
                </c:pt>
                <c:pt idx="176824">
                  <c:v>1.34146E-2</c:v>
                </c:pt>
                <c:pt idx="176825">
                  <c:v>1.3365800000000001E-2</c:v>
                </c:pt>
                <c:pt idx="176826">
                  <c:v>1.3306500000000001E-2</c:v>
                </c:pt>
                <c:pt idx="176827">
                  <c:v>1.3236700000000001E-2</c:v>
                </c:pt>
                <c:pt idx="176828">
                  <c:v>1.31565E-2</c:v>
                </c:pt>
                <c:pt idx="176829">
                  <c:v>1.3065800000000001E-2</c:v>
                </c:pt>
                <c:pt idx="176830">
                  <c:v>1.29646E-2</c:v>
                </c:pt>
                <c:pt idx="176831">
                  <c:v>1.28529E-2</c:v>
                </c:pt>
                <c:pt idx="176832">
                  <c:v>1.2730699999999999E-2</c:v>
                </c:pt>
                <c:pt idx="176833">
                  <c:v>1.2598099999999999E-2</c:v>
                </c:pt>
                <c:pt idx="176834">
                  <c:v>1.24552E-2</c:v>
                </c:pt>
                <c:pt idx="176835">
                  <c:v>1.23018E-2</c:v>
                </c:pt>
                <c:pt idx="176836">
                  <c:v>1.21382E-2</c:v>
                </c:pt>
                <c:pt idx="176837">
                  <c:v>1.19644E-2</c:v>
                </c:pt>
                <c:pt idx="176838">
                  <c:v>1.1780499999999999E-2</c:v>
                </c:pt>
                <c:pt idx="176839">
                  <c:v>1.15865E-2</c:v>
                </c:pt>
                <c:pt idx="176840">
                  <c:v>1.13825E-2</c:v>
                </c:pt>
                <c:pt idx="176841">
                  <c:v>1.11688E-2</c:v>
                </c:pt>
                <c:pt idx="176842">
                  <c:v>1.09453E-2</c:v>
                </c:pt>
                <c:pt idx="176843">
                  <c:v>1.07122E-2</c:v>
                </c:pt>
                <c:pt idx="176844">
                  <c:v>1.0469600000000001E-2</c:v>
                </c:pt>
                <c:pt idx="176845">
                  <c:v>1.0217800000000001E-2</c:v>
                </c:pt>
                <c:pt idx="176846" formatCode="0.00E+00">
                  <c:v>9.9568599999999997E-3</c:v>
                </c:pt>
                <c:pt idx="176847" formatCode="0.00E+00">
                  <c:v>9.6869399999999998E-3</c:v>
                </c:pt>
                <c:pt idx="176848" formatCode="0.00E+00">
                  <c:v>9.4082200000000001E-3</c:v>
                </c:pt>
                <c:pt idx="176849" formatCode="0.00E+00">
                  <c:v>9.1209199999999994E-3</c:v>
                </c:pt>
                <c:pt idx="176850" formatCode="0.00E+00">
                  <c:v>8.8252199999999999E-3</c:v>
                </c:pt>
                <c:pt idx="176851" formatCode="0.00E+00">
                  <c:v>8.5213300000000006E-3</c:v>
                </c:pt>
                <c:pt idx="176852" formatCode="0.00E+00">
                  <c:v>8.2094799999999999E-3</c:v>
                </c:pt>
                <c:pt idx="176853" formatCode="0.00E+00">
                  <c:v>7.8898900000000001E-3</c:v>
                </c:pt>
                <c:pt idx="176854" formatCode="0.00E+00">
                  <c:v>7.5627899999999998E-3</c:v>
                </c:pt>
                <c:pt idx="176855" formatCode="0.00E+00">
                  <c:v>7.22845E-3</c:v>
                </c:pt>
                <c:pt idx="176856" formatCode="0.00E+00">
                  <c:v>6.8871000000000002E-3</c:v>
                </c:pt>
                <c:pt idx="176857" formatCode="0.00E+00">
                  <c:v>6.5390099999999996E-3</c:v>
                </c:pt>
                <c:pt idx="176858" formatCode="0.00E+00">
                  <c:v>6.1844600000000001E-3</c:v>
                </c:pt>
                <c:pt idx="176859" formatCode="0.00E+00">
                  <c:v>5.8237200000000001E-3</c:v>
                </c:pt>
                <c:pt idx="176860" formatCode="0.00E+00">
                  <c:v>5.4570799999999996E-3</c:v>
                </c:pt>
                <c:pt idx="176861" formatCode="0.00E+00">
                  <c:v>5.0848500000000001E-3</c:v>
                </c:pt>
                <c:pt idx="176862" formatCode="0.00E+00">
                  <c:v>4.7073100000000001E-3</c:v>
                </c:pt>
                <c:pt idx="176863" formatCode="0.00E+00">
                  <c:v>4.3247900000000002E-3</c:v>
                </c:pt>
                <c:pt idx="176864" formatCode="0.00E+00">
                  <c:v>3.9375900000000004E-3</c:v>
                </c:pt>
                <c:pt idx="176865" formatCode="0.00E+00">
                  <c:v>3.5460499999999998E-3</c:v>
                </c:pt>
                <c:pt idx="176866" formatCode="0.00E+00">
                  <c:v>3.1504900000000001E-3</c:v>
                </c:pt>
                <c:pt idx="176867" formatCode="0.00E+00">
                  <c:v>2.7512399999999998E-3</c:v>
                </c:pt>
                <c:pt idx="176868" formatCode="0.00E+00">
                  <c:v>2.3486499999999999E-3</c:v>
                </c:pt>
                <c:pt idx="176869" formatCode="0.00E+00">
                  <c:v>1.9430700000000001E-3</c:v>
                </c:pt>
                <c:pt idx="176870" formatCode="0.00E+00">
                  <c:v>1.53484E-3</c:v>
                </c:pt>
                <c:pt idx="176871" formatCode="0.00E+00">
                  <c:v>1.1243200000000001E-3</c:v>
                </c:pt>
                <c:pt idx="176872" formatCode="0.00E+00">
                  <c:v>7.1187500000000005E-4</c:v>
                </c:pt>
                <c:pt idx="176873" formatCode="0.00E+00">
                  <c:v>2.9786500000000002E-4</c:v>
                </c:pt>
                <c:pt idx="176874" formatCode="0.00E+00">
                  <c:v>-1.17342E-4</c:v>
                </c:pt>
                <c:pt idx="176875" formatCode="0.00E+00">
                  <c:v>-5.3337600000000001E-4</c:v>
                </c:pt>
                <c:pt idx="176876" formatCode="0.00E+00">
                  <c:v>-9.4986400000000003E-4</c:v>
                </c:pt>
                <c:pt idx="176877" formatCode="0.00E+00">
                  <c:v>-1.3664300000000001E-3</c:v>
                </c:pt>
                <c:pt idx="176878" formatCode="0.00E+00">
                  <c:v>-1.7826999999999999E-3</c:v>
                </c:pt>
                <c:pt idx="176879" formatCode="0.00E+00">
                  <c:v>-2.1982899999999999E-3</c:v>
                </c:pt>
                <c:pt idx="176880" formatCode="0.00E+00">
                  <c:v>-2.6128200000000001E-3</c:v>
                </c:pt>
                <c:pt idx="176881" formatCode="0.00E+00">
                  <c:v>-3.0259100000000001E-3</c:v>
                </c:pt>
                <c:pt idx="176882" formatCode="0.00E+00">
                  <c:v>-3.4371900000000001E-3</c:v>
                </c:pt>
                <c:pt idx="176883" formatCode="0.00E+00">
                  <c:v>-3.8462700000000002E-3</c:v>
                </c:pt>
                <c:pt idx="176884" formatCode="0.00E+00">
                  <c:v>-4.2527700000000003E-3</c:v>
                </c:pt>
                <c:pt idx="176885" formatCode="0.00E+00">
                  <c:v>-4.6563100000000003E-3</c:v>
                </c:pt>
                <c:pt idx="176886" formatCode="0.00E+00">
                  <c:v>-5.0565200000000001E-3</c:v>
                </c:pt>
                <c:pt idx="176887" formatCode="0.00E+00">
                  <c:v>-5.4530200000000003E-3</c:v>
                </c:pt>
                <c:pt idx="176888" formatCode="0.00E+00">
                  <c:v>-5.8454300000000004E-3</c:v>
                </c:pt>
                <c:pt idx="176889" formatCode="0.00E+00">
                  <c:v>-6.2333900000000001E-3</c:v>
                </c:pt>
                <c:pt idx="176890" formatCode="0.00E+00">
                  <c:v>-6.6165399999999997E-3</c:v>
                </c:pt>
                <c:pt idx="176891" formatCode="0.00E+00">
                  <c:v>-6.9944899999999999E-3</c:v>
                </c:pt>
                <c:pt idx="176892" formatCode="0.00E+00">
                  <c:v>-7.36691E-3</c:v>
                </c:pt>
                <c:pt idx="176893" formatCode="0.00E+00">
                  <c:v>-7.7334200000000004E-3</c:v>
                </c:pt>
                <c:pt idx="176894" formatCode="0.00E+00">
                  <c:v>-8.0936900000000006E-3</c:v>
                </c:pt>
                <c:pt idx="176895" formatCode="0.00E+00">
                  <c:v>-8.4473599999999992E-3</c:v>
                </c:pt>
                <c:pt idx="176896" formatCode="0.00E+00">
                  <c:v>-8.7940999999999991E-3</c:v>
                </c:pt>
                <c:pt idx="176897" formatCode="0.00E+00">
                  <c:v>-9.1335700000000006E-3</c:v>
                </c:pt>
                <c:pt idx="176898" formatCode="0.00E+00">
                  <c:v>-9.4654500000000003E-3</c:v>
                </c:pt>
                <c:pt idx="176899" formatCode="0.00E+00">
                  <c:v>-9.7894200000000001E-3</c:v>
                </c:pt>
                <c:pt idx="176900">
                  <c:v>-1.01052E-2</c:v>
                </c:pt>
                <c:pt idx="176901">
                  <c:v>-1.04124E-2</c:v>
                </c:pt>
                <c:pt idx="176902">
                  <c:v>-1.07107E-2</c:v>
                </c:pt>
                <c:pt idx="176903">
                  <c:v>-1.0999999999999999E-2</c:v>
                </c:pt>
                <c:pt idx="176904">
                  <c:v>-1.1279900000000001E-2</c:v>
                </c:pt>
                <c:pt idx="176905">
                  <c:v>-1.1550100000000001E-2</c:v>
                </c:pt>
                <c:pt idx="176906">
                  <c:v>-1.1810299999999999E-2</c:v>
                </c:pt>
                <c:pt idx="176907">
                  <c:v>-1.2060400000000001E-2</c:v>
                </c:pt>
                <c:pt idx="176908">
                  <c:v>-1.23E-2</c:v>
                </c:pt>
                <c:pt idx="176909">
                  <c:v>-1.2529E-2</c:v>
                </c:pt>
                <c:pt idx="176910">
                  <c:v>-1.2747100000000001E-2</c:v>
                </c:pt>
                <c:pt idx="176911">
                  <c:v>-1.29541E-2</c:v>
                </c:pt>
                <c:pt idx="176912">
                  <c:v>-1.3149900000000001E-2</c:v>
                </c:pt>
                <c:pt idx="176913">
                  <c:v>-1.33341E-2</c:v>
                </c:pt>
                <c:pt idx="176914">
                  <c:v>-1.35067E-2</c:v>
                </c:pt>
                <c:pt idx="176915">
                  <c:v>-1.36674E-2</c:v>
                </c:pt>
                <c:pt idx="176916">
                  <c:v>-1.3816200000000001E-2</c:v>
                </c:pt>
                <c:pt idx="176917">
                  <c:v>-1.3952900000000001E-2</c:v>
                </c:pt>
                <c:pt idx="176918">
                  <c:v>-1.4077299999999999E-2</c:v>
                </c:pt>
                <c:pt idx="176919">
                  <c:v>-1.41893E-2</c:v>
                </c:pt>
                <c:pt idx="176920">
                  <c:v>-1.42889E-2</c:v>
                </c:pt>
                <c:pt idx="176921">
                  <c:v>-1.43759E-2</c:v>
                </c:pt>
                <c:pt idx="176922">
                  <c:v>-1.44502E-2</c:v>
                </c:pt>
                <c:pt idx="176923">
                  <c:v>-1.4511899999999999E-2</c:v>
                </c:pt>
                <c:pt idx="176924">
                  <c:v>-1.45608E-2</c:v>
                </c:pt>
                <c:pt idx="176925">
                  <c:v>-1.45968E-2</c:v>
                </c:pt>
                <c:pt idx="176926">
                  <c:v>-1.46201E-2</c:v>
                </c:pt>
                <c:pt idx="176927">
                  <c:v>-1.4630499999999999E-2</c:v>
                </c:pt>
                <c:pt idx="176928">
                  <c:v>-1.46281E-2</c:v>
                </c:pt>
                <c:pt idx="176929">
                  <c:v>-1.46128E-2</c:v>
                </c:pt>
                <c:pt idx="176930">
                  <c:v>-1.45848E-2</c:v>
                </c:pt>
                <c:pt idx="176931">
                  <c:v>-1.45439E-2</c:v>
                </c:pt>
                <c:pt idx="176932">
                  <c:v>-1.4490400000000001E-2</c:v>
                </c:pt>
                <c:pt idx="176933">
                  <c:v>-1.44242E-2</c:v>
                </c:pt>
                <c:pt idx="176934">
                  <c:v>-1.4345399999999999E-2</c:v>
                </c:pt>
                <c:pt idx="176935">
                  <c:v>-1.42542E-2</c:v>
                </c:pt>
                <c:pt idx="176936">
                  <c:v>-1.41505E-2</c:v>
                </c:pt>
                <c:pt idx="176937">
                  <c:v>-1.40346E-2</c:v>
                </c:pt>
                <c:pt idx="176938">
                  <c:v>-1.39066E-2</c:v>
                </c:pt>
                <c:pt idx="176939">
                  <c:v>-1.37666E-2</c:v>
                </c:pt>
                <c:pt idx="176940">
                  <c:v>-1.36147E-2</c:v>
                </c:pt>
                <c:pt idx="176941">
                  <c:v>-1.3451100000000001E-2</c:v>
                </c:pt>
                <c:pt idx="176942">
                  <c:v>-1.3276100000000001E-2</c:v>
                </c:pt>
                <c:pt idx="176943">
                  <c:v>-1.3089699999999999E-2</c:v>
                </c:pt>
                <c:pt idx="176944">
                  <c:v>-1.2892199999999999E-2</c:v>
                </c:pt>
                <c:pt idx="176945">
                  <c:v>-1.2683699999999999E-2</c:v>
                </c:pt>
                <c:pt idx="176946">
                  <c:v>-1.2464599999999999E-2</c:v>
                </c:pt>
                <c:pt idx="176947">
                  <c:v>-1.22351E-2</c:v>
                </c:pt>
                <c:pt idx="176948">
                  <c:v>-1.19953E-2</c:v>
                </c:pt>
                <c:pt idx="176949">
                  <c:v>-1.1745500000000001E-2</c:v>
                </c:pt>
                <c:pt idx="176950">
                  <c:v>-1.1486100000000001E-2</c:v>
                </c:pt>
                <c:pt idx="176951">
                  <c:v>-1.12172E-2</c:v>
                </c:pt>
                <c:pt idx="176952">
                  <c:v>-1.09391E-2</c:v>
                </c:pt>
                <c:pt idx="176953">
                  <c:v>-1.0652200000000001E-2</c:v>
                </c:pt>
                <c:pt idx="176954">
                  <c:v>-1.03567E-2</c:v>
                </c:pt>
                <c:pt idx="176955">
                  <c:v>-1.00529E-2</c:v>
                </c:pt>
                <c:pt idx="176956" formatCode="0.00E+00">
                  <c:v>-9.7411100000000007E-3</c:v>
                </c:pt>
                <c:pt idx="176957" formatCode="0.00E+00">
                  <c:v>-9.4216999999999999E-3</c:v>
                </c:pt>
                <c:pt idx="176958" formatCode="0.00E+00">
                  <c:v>-9.0949800000000008E-3</c:v>
                </c:pt>
                <c:pt idx="176959" formatCode="0.00E+00">
                  <c:v>-8.7612599999999999E-3</c:v>
                </c:pt>
                <c:pt idx="176960" formatCode="0.00E+00">
                  <c:v>-8.4208800000000004E-3</c:v>
                </c:pt>
                <c:pt idx="176961" formatCode="0.00E+00">
                  <c:v>-8.0741900000000002E-3</c:v>
                </c:pt>
                <c:pt idx="176962" formatCode="0.00E+00">
                  <c:v>-7.7215399999999998E-3</c:v>
                </c:pt>
                <c:pt idx="176963" formatCode="0.00E+00">
                  <c:v>-7.3632699999999999E-3</c:v>
                </c:pt>
                <c:pt idx="176964" formatCode="0.00E+00">
                  <c:v>-6.99974E-3</c:v>
                </c:pt>
                <c:pt idx="176965" formatCode="0.00E+00">
                  <c:v>-6.6313199999999996E-3</c:v>
                </c:pt>
                <c:pt idx="176966" formatCode="0.00E+00">
                  <c:v>-6.2583700000000001E-3</c:v>
                </c:pt>
                <c:pt idx="176967" formatCode="0.00E+00">
                  <c:v>-5.8812500000000002E-3</c:v>
                </c:pt>
                <c:pt idx="176968" formatCode="0.00E+00">
                  <c:v>-5.5003400000000003E-3</c:v>
                </c:pt>
                <c:pt idx="176969" formatCode="0.00E+00">
                  <c:v>-5.1159999999999999E-3</c:v>
                </c:pt>
                <c:pt idx="176970" formatCode="0.00E+00">
                  <c:v>-4.7286200000000002E-3</c:v>
                </c:pt>
                <c:pt idx="176971" formatCode="0.00E+00">
                  <c:v>-4.33856E-3</c:v>
                </c:pt>
                <c:pt idx="176972" formatCode="0.00E+00">
                  <c:v>-3.9462000000000004E-3</c:v>
                </c:pt>
                <c:pt idx="176973" formatCode="0.00E+00">
                  <c:v>-3.5519200000000001E-3</c:v>
                </c:pt>
                <c:pt idx="176974" formatCode="0.00E+00">
                  <c:v>-3.1560899999999999E-3</c:v>
                </c:pt>
                <c:pt idx="176975" formatCode="0.00E+00">
                  <c:v>-2.7590900000000001E-3</c:v>
                </c:pt>
                <c:pt idx="176976" formatCode="0.00E+00">
                  <c:v>-2.3613100000000001E-3</c:v>
                </c:pt>
                <c:pt idx="176977" formatCode="0.00E+00">
                  <c:v>-1.9631000000000002E-3</c:v>
                </c:pt>
                <c:pt idx="176978" formatCode="0.00E+00">
                  <c:v>-1.5648400000000001E-3</c:v>
                </c:pt>
                <c:pt idx="176979" formatCode="0.00E+00">
                  <c:v>-1.16691E-3</c:v>
                </c:pt>
                <c:pt idx="176980" formatCode="0.00E+00">
                  <c:v>-7.6967599999999995E-4</c:v>
                </c:pt>
                <c:pt idx="176981" formatCode="0.00E+00">
                  <c:v>-3.7349600000000002E-4</c:v>
                </c:pt>
                <c:pt idx="176982" formatCode="0.00E+00">
                  <c:v>2.1264099999999999E-5</c:v>
                </c:pt>
                <c:pt idx="176983" formatCode="0.00E+00">
                  <c:v>4.14246E-4</c:v>
                </c:pt>
                <c:pt idx="176984" formatCode="0.00E+00">
                  <c:v>8.0509500000000003E-4</c:v>
                </c:pt>
                <c:pt idx="176985" formatCode="0.00E+00">
                  <c:v>1.1934599999999999E-3</c:v>
                </c:pt>
                <c:pt idx="176986" formatCode="0.00E+00">
                  <c:v>1.5790000000000001E-3</c:v>
                </c:pt>
                <c:pt idx="176987" formatCode="0.00E+00">
                  <c:v>1.9613600000000001E-3</c:v>
                </c:pt>
                <c:pt idx="176988" formatCode="0.00E+00">
                  <c:v>2.34023E-3</c:v>
                </c:pt>
                <c:pt idx="176989" formatCode="0.00E+00">
                  <c:v>2.7152600000000002E-3</c:v>
                </c:pt>
                <c:pt idx="176990" formatCode="0.00E+00">
                  <c:v>3.0861299999999999E-3</c:v>
                </c:pt>
                <c:pt idx="176991" formatCode="0.00E+00">
                  <c:v>3.4525300000000001E-3</c:v>
                </c:pt>
                <c:pt idx="176992" formatCode="0.00E+00">
                  <c:v>3.8141500000000001E-3</c:v>
                </c:pt>
                <c:pt idx="176993" formatCode="0.00E+00">
                  <c:v>4.1706800000000004E-3</c:v>
                </c:pt>
                <c:pt idx="176994" formatCode="0.00E+00">
                  <c:v>4.5218300000000001E-3</c:v>
                </c:pt>
                <c:pt idx="176995" formatCode="0.00E+00">
                  <c:v>4.8673099999999997E-3</c:v>
                </c:pt>
                <c:pt idx="176996" formatCode="0.00E+00">
                  <c:v>5.2068499999999998E-3</c:v>
                </c:pt>
                <c:pt idx="176997" formatCode="0.00E+00">
                  <c:v>5.5401599999999997E-3</c:v>
                </c:pt>
                <c:pt idx="176998" formatCode="0.00E+00">
                  <c:v>5.8669799999999999E-3</c:v>
                </c:pt>
                <c:pt idx="176999" formatCode="0.00E+00">
                  <c:v>6.1870600000000003E-3</c:v>
                </c:pt>
                <c:pt idx="177000" formatCode="0.00E+00">
                  <c:v>6.5001599999999996E-3</c:v>
                </c:pt>
                <c:pt idx="177001" formatCode="0.00E+00">
                  <c:v>6.8060400000000002E-3</c:v>
                </c:pt>
                <c:pt idx="177002" formatCode="0.00E+00">
                  <c:v>7.1044599999999999E-3</c:v>
                </c:pt>
                <c:pt idx="177003" formatCode="0.00E+00">
                  <c:v>7.3952100000000002E-3</c:v>
                </c:pt>
                <c:pt idx="177004" formatCode="0.00E+00">
                  <c:v>7.6780800000000003E-3</c:v>
                </c:pt>
                <c:pt idx="177005" formatCode="0.00E+00">
                  <c:v>7.9528700000000008E-3</c:v>
                </c:pt>
                <c:pt idx="177006" formatCode="0.00E+00">
                  <c:v>8.21939E-3</c:v>
                </c:pt>
                <c:pt idx="177007" formatCode="0.00E+00">
                  <c:v>8.4774599999999992E-3</c:v>
                </c:pt>
                <c:pt idx="177008" formatCode="0.00E+00">
                  <c:v>8.7269099999999992E-3</c:v>
                </c:pt>
                <c:pt idx="177009" formatCode="0.00E+00">
                  <c:v>8.9675799999999993E-3</c:v>
                </c:pt>
                <c:pt idx="177010" formatCode="0.00E+00">
                  <c:v>9.1993200000000004E-3</c:v>
                </c:pt>
                <c:pt idx="177011" formatCode="0.00E+00">
                  <c:v>9.4219999999999998E-3</c:v>
                </c:pt>
                <c:pt idx="177012" formatCode="0.00E+00">
                  <c:v>9.6354800000000001E-3</c:v>
                </c:pt>
                <c:pt idx="177013" formatCode="0.00E+00">
                  <c:v>9.8396400000000002E-3</c:v>
                </c:pt>
                <c:pt idx="177014">
                  <c:v>1.0034400000000001E-2</c:v>
                </c:pt>
                <c:pt idx="177015">
                  <c:v>1.0219600000000001E-2</c:v>
                </c:pt>
                <c:pt idx="177016">
                  <c:v>1.03952E-2</c:v>
                </c:pt>
                <c:pt idx="177017">
                  <c:v>1.05611E-2</c:v>
                </c:pt>
                <c:pt idx="177018">
                  <c:v>1.0717300000000001E-2</c:v>
                </c:pt>
                <c:pt idx="177019">
                  <c:v>1.0863599999999999E-2</c:v>
                </c:pt>
                <c:pt idx="177020">
                  <c:v>1.1000100000000001E-2</c:v>
                </c:pt>
                <c:pt idx="177021">
                  <c:v>1.11267E-2</c:v>
                </c:pt>
                <c:pt idx="177022">
                  <c:v>1.1243400000000001E-2</c:v>
                </c:pt>
                <c:pt idx="177023">
                  <c:v>1.13502E-2</c:v>
                </c:pt>
                <c:pt idx="177024">
                  <c:v>1.1447000000000001E-2</c:v>
                </c:pt>
                <c:pt idx="177025">
                  <c:v>1.15339E-2</c:v>
                </c:pt>
                <c:pt idx="177026">
                  <c:v>1.1610799999999999E-2</c:v>
                </c:pt>
                <c:pt idx="177027">
                  <c:v>1.16779E-2</c:v>
                </c:pt>
                <c:pt idx="177028">
                  <c:v>1.17351E-2</c:v>
                </c:pt>
                <c:pt idx="177029">
                  <c:v>1.17824E-2</c:v>
                </c:pt>
                <c:pt idx="177030">
                  <c:v>1.1820000000000001E-2</c:v>
                </c:pt>
                <c:pt idx="177031">
                  <c:v>1.18479E-2</c:v>
                </c:pt>
                <c:pt idx="177032">
                  <c:v>1.1866099999999999E-2</c:v>
                </c:pt>
                <c:pt idx="177033">
                  <c:v>1.18748E-2</c:v>
                </c:pt>
                <c:pt idx="177034">
                  <c:v>1.18739E-2</c:v>
                </c:pt>
                <c:pt idx="177035">
                  <c:v>1.18636E-2</c:v>
                </c:pt>
                <c:pt idx="177036">
                  <c:v>1.18441E-2</c:v>
                </c:pt>
                <c:pt idx="177037">
                  <c:v>1.18158E-2</c:v>
                </c:pt>
                <c:pt idx="177038">
                  <c:v>1.17789E-2</c:v>
                </c:pt>
                <c:pt idx="177039">
                  <c:v>1.17336E-2</c:v>
                </c:pt>
                <c:pt idx="177040">
                  <c:v>1.1679999999999999E-2</c:v>
                </c:pt>
                <c:pt idx="177041">
                  <c:v>1.1617799999999999E-2</c:v>
                </c:pt>
                <c:pt idx="177042">
                  <c:v>1.1547099999999999E-2</c:v>
                </c:pt>
                <c:pt idx="177043">
                  <c:v>1.14679E-2</c:v>
                </c:pt>
                <c:pt idx="177044">
                  <c:v>1.13802E-2</c:v>
                </c:pt>
                <c:pt idx="177045">
                  <c:v>1.12838E-2</c:v>
                </c:pt>
                <c:pt idx="177046">
                  <c:v>1.1179100000000001E-2</c:v>
                </c:pt>
                <c:pt idx="177047">
                  <c:v>1.1065999999999999E-2</c:v>
                </c:pt>
                <c:pt idx="177048">
                  <c:v>1.09447E-2</c:v>
                </c:pt>
                <c:pt idx="177049">
                  <c:v>1.0815099999999999E-2</c:v>
                </c:pt>
                <c:pt idx="177050">
                  <c:v>1.06772E-2</c:v>
                </c:pt>
                <c:pt idx="177051">
                  <c:v>1.05313E-2</c:v>
                </c:pt>
                <c:pt idx="177052">
                  <c:v>1.0377600000000001E-2</c:v>
                </c:pt>
                <c:pt idx="177053">
                  <c:v>1.0216100000000001E-2</c:v>
                </c:pt>
                <c:pt idx="177054">
                  <c:v>1.00467E-2</c:v>
                </c:pt>
                <c:pt idx="177055" formatCode="0.00E+00">
                  <c:v>9.8695299999999996E-3</c:v>
                </c:pt>
                <c:pt idx="177056" formatCode="0.00E+00">
                  <c:v>9.6847900000000004E-3</c:v>
                </c:pt>
                <c:pt idx="177057" formatCode="0.00E+00">
                  <c:v>9.4924399999999996E-3</c:v>
                </c:pt>
                <c:pt idx="177058" formatCode="0.00E+00">
                  <c:v>9.2925899999999999E-3</c:v>
                </c:pt>
                <c:pt idx="177059" formatCode="0.00E+00">
                  <c:v>9.0860100000000003E-3</c:v>
                </c:pt>
                <c:pt idx="177060" formatCode="0.00E+00">
                  <c:v>8.8735199999999993E-3</c:v>
                </c:pt>
                <c:pt idx="177061" formatCode="0.00E+00">
                  <c:v>8.6549999999999995E-3</c:v>
                </c:pt>
                <c:pt idx="177062" formatCode="0.00E+00">
                  <c:v>8.4299700000000002E-3</c:v>
                </c:pt>
                <c:pt idx="177063" formatCode="0.00E+00">
                  <c:v>8.1984799999999993E-3</c:v>
                </c:pt>
                <c:pt idx="177064" formatCode="0.00E+00">
                  <c:v>7.9606899999999994E-3</c:v>
                </c:pt>
                <c:pt idx="177065" formatCode="0.00E+00">
                  <c:v>7.7167700000000004E-3</c:v>
                </c:pt>
                <c:pt idx="177066" formatCode="0.00E+00">
                  <c:v>7.4674099999999998E-3</c:v>
                </c:pt>
                <c:pt idx="177067" formatCode="0.00E+00">
                  <c:v>7.2134E-3</c:v>
                </c:pt>
                <c:pt idx="177068" formatCode="0.00E+00">
                  <c:v>6.9550499999999999E-3</c:v>
                </c:pt>
                <c:pt idx="177069" formatCode="0.00E+00">
                  <c:v>6.6920699999999996E-3</c:v>
                </c:pt>
                <c:pt idx="177070" formatCode="0.00E+00">
                  <c:v>6.4238699999999999E-3</c:v>
                </c:pt>
                <c:pt idx="177071" formatCode="0.00E+00">
                  <c:v>6.1504300000000001E-3</c:v>
                </c:pt>
                <c:pt idx="177072" formatCode="0.00E+00">
                  <c:v>5.8722999999999996E-3</c:v>
                </c:pt>
                <c:pt idx="177073" formatCode="0.00E+00">
                  <c:v>5.5897000000000004E-3</c:v>
                </c:pt>
                <c:pt idx="177074" formatCode="0.00E+00">
                  <c:v>5.3026200000000001E-3</c:v>
                </c:pt>
                <c:pt idx="177075" formatCode="0.00E+00">
                  <c:v>5.0112100000000003E-3</c:v>
                </c:pt>
                <c:pt idx="177076" formatCode="0.00E+00">
                  <c:v>4.7155399999999998E-3</c:v>
                </c:pt>
                <c:pt idx="177077" formatCode="0.00E+00">
                  <c:v>4.4157800000000002E-3</c:v>
                </c:pt>
                <c:pt idx="177078" formatCode="0.00E+00">
                  <c:v>4.1123000000000002E-3</c:v>
                </c:pt>
                <c:pt idx="177079" formatCode="0.00E+00">
                  <c:v>3.8048700000000001E-3</c:v>
                </c:pt>
                <c:pt idx="177080" formatCode="0.00E+00">
                  <c:v>3.4931699999999999E-3</c:v>
                </c:pt>
                <c:pt idx="177081" formatCode="0.00E+00">
                  <c:v>3.1781800000000001E-3</c:v>
                </c:pt>
                <c:pt idx="177082" formatCode="0.00E+00">
                  <c:v>2.8610799999999998E-3</c:v>
                </c:pt>
                <c:pt idx="177083" formatCode="0.00E+00">
                  <c:v>2.5411000000000001E-3</c:v>
                </c:pt>
                <c:pt idx="177084" formatCode="0.00E+00">
                  <c:v>2.21499E-3</c:v>
                </c:pt>
                <c:pt idx="177085" formatCode="0.00E+00">
                  <c:v>1.8798199999999999E-3</c:v>
                </c:pt>
                <c:pt idx="177086" formatCode="0.00E+00">
                  <c:v>1.5374E-3</c:v>
                </c:pt>
                <c:pt idx="177087" formatCode="0.00E+00">
                  <c:v>1.1928399999999999E-3</c:v>
                </c:pt>
                <c:pt idx="177088" formatCode="0.00E+00">
                  <c:v>8.49266E-4</c:v>
                </c:pt>
                <c:pt idx="177089" formatCode="0.00E+00">
                  <c:v>5.0695899999999997E-4</c:v>
                </c:pt>
                <c:pt idx="177090" formatCode="0.00E+00">
                  <c:v>1.6539300000000001E-4</c:v>
                </c:pt>
                <c:pt idx="177091" formatCode="0.00E+00">
                  <c:v>-1.7529700000000001E-4</c:v>
                </c:pt>
                <c:pt idx="177092" formatCode="0.00E+00">
                  <c:v>-5.1467400000000001E-4</c:v>
                </c:pt>
                <c:pt idx="177093" formatCode="0.00E+00">
                  <c:v>-8.5292699999999996E-4</c:v>
                </c:pt>
                <c:pt idx="177094" formatCode="0.00E+00">
                  <c:v>-1.1904299999999999E-3</c:v>
                </c:pt>
                <c:pt idx="177095" formatCode="0.00E+00">
                  <c:v>-1.5272199999999999E-3</c:v>
                </c:pt>
                <c:pt idx="177096" formatCode="0.00E+00">
                  <c:v>-1.8633899999999999E-3</c:v>
                </c:pt>
                <c:pt idx="177097" formatCode="0.00E+00">
                  <c:v>-2.19965E-3</c:v>
                </c:pt>
                <c:pt idx="177098" formatCode="0.00E+00">
                  <c:v>-2.53711E-3</c:v>
                </c:pt>
                <c:pt idx="177099" formatCode="0.00E+00">
                  <c:v>-2.8769099999999999E-3</c:v>
                </c:pt>
                <c:pt idx="177100" formatCode="0.00E+00">
                  <c:v>-3.2196999999999998E-3</c:v>
                </c:pt>
                <c:pt idx="177101" formatCode="0.00E+00">
                  <c:v>-3.5657000000000002E-3</c:v>
                </c:pt>
                <c:pt idx="177102" formatCode="0.00E+00">
                  <c:v>-3.9152800000000001E-3</c:v>
                </c:pt>
                <c:pt idx="177103" formatCode="0.00E+00">
                  <c:v>-4.2689299999999998E-3</c:v>
                </c:pt>
                <c:pt idx="177104" formatCode="0.00E+00">
                  <c:v>-4.6266800000000002E-3</c:v>
                </c:pt>
                <c:pt idx="177105" formatCode="0.00E+00">
                  <c:v>-4.9872099999999997E-3</c:v>
                </c:pt>
                <c:pt idx="177106" formatCode="0.00E+00">
                  <c:v>-5.3480300000000001E-3</c:v>
                </c:pt>
                <c:pt idx="177107" formatCode="0.00E+00">
                  <c:v>-5.70719E-3</c:v>
                </c:pt>
                <c:pt idx="177108" formatCode="0.00E+00">
                  <c:v>-6.0653199999999999E-3</c:v>
                </c:pt>
                <c:pt idx="177109" formatCode="0.00E+00">
                  <c:v>-6.4256499999999998E-3</c:v>
                </c:pt>
                <c:pt idx="177110" formatCode="0.00E+00">
                  <c:v>-6.7915099999999997E-3</c:v>
                </c:pt>
                <c:pt idx="177111" formatCode="0.00E+00">
                  <c:v>-7.1641600000000001E-3</c:v>
                </c:pt>
                <c:pt idx="177112" formatCode="0.00E+00">
                  <c:v>-7.5431600000000001E-3</c:v>
                </c:pt>
                <c:pt idx="177113" formatCode="0.00E+00">
                  <c:v>-7.9274299999999992E-3</c:v>
                </c:pt>
                <c:pt idx="177114" formatCode="0.00E+00">
                  <c:v>-8.3147800000000008E-3</c:v>
                </c:pt>
                <c:pt idx="177115" formatCode="0.00E+00">
                  <c:v>-8.7012700000000005E-3</c:v>
                </c:pt>
                <c:pt idx="177116" formatCode="0.00E+00">
                  <c:v>-9.0831799999999997E-3</c:v>
                </c:pt>
                <c:pt idx="177117" formatCode="0.00E+00">
                  <c:v>-9.4601000000000008E-3</c:v>
                </c:pt>
                <c:pt idx="177118" formatCode="0.00E+00">
                  <c:v>-9.8354299999999992E-3</c:v>
                </c:pt>
                <c:pt idx="177119">
                  <c:v>-1.0212000000000001E-2</c:v>
                </c:pt>
                <c:pt idx="177120">
                  <c:v>-1.0588500000000001E-2</c:v>
                </c:pt>
                <c:pt idx="177121">
                  <c:v>-1.09625E-2</c:v>
                </c:pt>
                <c:pt idx="177122">
                  <c:v>-1.1334E-2</c:v>
                </c:pt>
                <c:pt idx="177123">
                  <c:v>-1.17056E-2</c:v>
                </c:pt>
                <c:pt idx="177124">
                  <c:v>-1.20786E-2</c:v>
                </c:pt>
                <c:pt idx="177125">
                  <c:v>-1.2451800000000001E-2</c:v>
                </c:pt>
                <c:pt idx="177126">
                  <c:v>-1.2822800000000001E-2</c:v>
                </c:pt>
                <c:pt idx="177127">
                  <c:v>-1.31907E-2</c:v>
                </c:pt>
                <c:pt idx="177128">
                  <c:v>-1.35552E-2</c:v>
                </c:pt>
                <c:pt idx="177129">
                  <c:v>-1.3915800000000001E-2</c:v>
                </c:pt>
                <c:pt idx="177130">
                  <c:v>-1.42712E-2</c:v>
                </c:pt>
                <c:pt idx="177131">
                  <c:v>-1.4620299999999999E-2</c:v>
                </c:pt>
                <c:pt idx="177132">
                  <c:v>-1.4963000000000001E-2</c:v>
                </c:pt>
                <c:pt idx="177133">
                  <c:v>-1.5301800000000001E-2</c:v>
                </c:pt>
                <c:pt idx="177134">
                  <c:v>-1.5639799999999999E-2</c:v>
                </c:pt>
                <c:pt idx="177135">
                  <c:v>-1.5977700000000001E-2</c:v>
                </c:pt>
                <c:pt idx="177136">
                  <c:v>-1.63138E-2</c:v>
                </c:pt>
                <c:pt idx="177137">
                  <c:v>-1.6646600000000001E-2</c:v>
                </c:pt>
                <c:pt idx="177138">
                  <c:v>-1.6975899999999999E-2</c:v>
                </c:pt>
                <c:pt idx="177139">
                  <c:v>-1.7303099999999998E-2</c:v>
                </c:pt>
                <c:pt idx="177140">
                  <c:v>-1.7630300000000002E-2</c:v>
                </c:pt>
                <c:pt idx="177141">
                  <c:v>-1.7958399999999999E-2</c:v>
                </c:pt>
                <c:pt idx="177142">
                  <c:v>-1.8286E-2</c:v>
                </c:pt>
                <c:pt idx="177143">
                  <c:v>-1.86144E-2</c:v>
                </c:pt>
                <c:pt idx="177144">
                  <c:v>-1.8947100000000001E-2</c:v>
                </c:pt>
                <c:pt idx="177145">
                  <c:v>-1.9286500000000002E-2</c:v>
                </c:pt>
                <c:pt idx="177146">
                  <c:v>-1.9635199999999998E-2</c:v>
                </c:pt>
                <c:pt idx="177147">
                  <c:v>-1.9997000000000001E-2</c:v>
                </c:pt>
                <c:pt idx="177148">
                  <c:v>-2.03739E-2</c:v>
                </c:pt>
                <c:pt idx="177149">
                  <c:v>-2.0763E-2</c:v>
                </c:pt>
                <c:pt idx="177150">
                  <c:v>-2.1160499999999999E-2</c:v>
                </c:pt>
                <c:pt idx="177151">
                  <c:v>-2.1566599999999998E-2</c:v>
                </c:pt>
                <c:pt idx="177152">
                  <c:v>-2.19835E-2</c:v>
                </c:pt>
                <c:pt idx="177153">
                  <c:v>-2.2411799999999999E-2</c:v>
                </c:pt>
                <c:pt idx="177154">
                  <c:v>-2.2848500000000001E-2</c:v>
                </c:pt>
                <c:pt idx="177155">
                  <c:v>-2.3290999999999999E-2</c:v>
                </c:pt>
                <c:pt idx="177156">
                  <c:v>-2.3739400000000001E-2</c:v>
                </c:pt>
                <c:pt idx="177157">
                  <c:v>-2.4195500000000002E-2</c:v>
                </c:pt>
                <c:pt idx="177158">
                  <c:v>-2.4660499999999998E-2</c:v>
                </c:pt>
                <c:pt idx="177159">
                  <c:v>-2.51351E-2</c:v>
                </c:pt>
                <c:pt idx="177160">
                  <c:v>-2.5619400000000001E-2</c:v>
                </c:pt>
                <c:pt idx="177161">
                  <c:v>-2.6114200000000001E-2</c:v>
                </c:pt>
                <c:pt idx="177162">
                  <c:v>-2.66202E-2</c:v>
                </c:pt>
                <c:pt idx="177163">
                  <c:v>-2.7136199999999999E-2</c:v>
                </c:pt>
                <c:pt idx="177164">
                  <c:v>-2.7659599999999999E-2</c:v>
                </c:pt>
                <c:pt idx="177165">
                  <c:v>-2.819E-2</c:v>
                </c:pt>
                <c:pt idx="177166">
                  <c:v>-2.8728799999999999E-2</c:v>
                </c:pt>
                <c:pt idx="177167">
                  <c:v>-2.9276199999999999E-2</c:v>
                </c:pt>
                <c:pt idx="177168">
                  <c:v>-2.9828799999999999E-2</c:v>
                </c:pt>
                <c:pt idx="177169">
                  <c:v>-3.0383400000000001E-2</c:v>
                </c:pt>
                <c:pt idx="177170">
                  <c:v>-3.0941E-2</c:v>
                </c:pt>
                <c:pt idx="177171">
                  <c:v>-3.1506199999999998E-2</c:v>
                </c:pt>
                <c:pt idx="177172">
                  <c:v>-3.2083399999999998E-2</c:v>
                </c:pt>
                <c:pt idx="177173">
                  <c:v>-3.2673199999999999E-2</c:v>
                </c:pt>
                <c:pt idx="177174">
                  <c:v>-3.3272500000000003E-2</c:v>
                </c:pt>
                <c:pt idx="177175">
                  <c:v>-3.3879699999999999E-2</c:v>
                </c:pt>
                <c:pt idx="177176">
                  <c:v>-3.4496899999999997E-2</c:v>
                </c:pt>
                <c:pt idx="177177">
                  <c:v>-3.51261E-2</c:v>
                </c:pt>
                <c:pt idx="177178">
                  <c:v>-3.5765699999999997E-2</c:v>
                </c:pt>
                <c:pt idx="177179">
                  <c:v>-3.6411899999999997E-2</c:v>
                </c:pt>
                <c:pt idx="177180">
                  <c:v>-3.7062600000000001E-2</c:v>
                </c:pt>
                <c:pt idx="177181">
                  <c:v>-3.7717599999999997E-2</c:v>
                </c:pt>
                <c:pt idx="177182">
                  <c:v>-3.83743E-2</c:v>
                </c:pt>
                <c:pt idx="177183">
                  <c:v>-3.9028800000000002E-2</c:v>
                </c:pt>
                <c:pt idx="177184">
                  <c:v>-3.9682700000000001E-2</c:v>
                </c:pt>
                <c:pt idx="177185">
                  <c:v>-4.0342999999999997E-2</c:v>
                </c:pt>
                <c:pt idx="177186">
                  <c:v>-4.1013099999999997E-2</c:v>
                </c:pt>
                <c:pt idx="177187">
                  <c:v>-4.16884E-2</c:v>
                </c:pt>
                <c:pt idx="177188">
                  <c:v>-4.2363400000000002E-2</c:v>
                </c:pt>
                <c:pt idx="177189">
                  <c:v>-4.3035900000000002E-2</c:v>
                </c:pt>
                <c:pt idx="177190">
                  <c:v>-4.3706500000000002E-2</c:v>
                </c:pt>
                <c:pt idx="177191">
                  <c:v>-4.4376600000000002E-2</c:v>
                </c:pt>
                <c:pt idx="177192">
                  <c:v>-4.5047999999999998E-2</c:v>
                </c:pt>
                <c:pt idx="177193">
                  <c:v>-4.5720200000000003E-2</c:v>
                </c:pt>
                <c:pt idx="177194">
                  <c:v>-4.63895E-2</c:v>
                </c:pt>
                <c:pt idx="177195">
                  <c:v>-4.70538E-2</c:v>
                </c:pt>
                <c:pt idx="177196">
                  <c:v>-4.7716099999999997E-2</c:v>
                </c:pt>
                <c:pt idx="177197">
                  <c:v>-4.8379999999999999E-2</c:v>
                </c:pt>
                <c:pt idx="177198">
                  <c:v>-4.90453E-2</c:v>
                </c:pt>
                <c:pt idx="177199">
                  <c:v>-4.9709099999999999E-2</c:v>
                </c:pt>
                <c:pt idx="177200">
                  <c:v>-5.0370199999999997E-2</c:v>
                </c:pt>
                <c:pt idx="177201">
                  <c:v>-5.1029499999999998E-2</c:v>
                </c:pt>
                <c:pt idx="177202">
                  <c:v>-5.1686599999999999E-2</c:v>
                </c:pt>
                <c:pt idx="177203">
                  <c:v>-5.2339200000000002E-2</c:v>
                </c:pt>
                <c:pt idx="177204">
                  <c:v>-5.2984499999999997E-2</c:v>
                </c:pt>
                <c:pt idx="177205">
                  <c:v>-5.3623700000000003E-2</c:v>
                </c:pt>
                <c:pt idx="177206">
                  <c:v>-5.4260099999999999E-2</c:v>
                </c:pt>
                <c:pt idx="177207">
                  <c:v>-5.4894699999999998E-2</c:v>
                </c:pt>
                <c:pt idx="177208">
                  <c:v>-5.5524999999999998E-2</c:v>
                </c:pt>
                <c:pt idx="177209">
                  <c:v>-5.6148499999999997E-2</c:v>
                </c:pt>
                <c:pt idx="177210">
                  <c:v>-5.6764700000000001E-2</c:v>
                </c:pt>
                <c:pt idx="177211">
                  <c:v>-5.7372800000000002E-2</c:v>
                </c:pt>
                <c:pt idx="177212">
                  <c:v>-5.7970899999999999E-2</c:v>
                </c:pt>
                <c:pt idx="177213">
                  <c:v>-5.8558300000000001E-2</c:v>
                </c:pt>
                <c:pt idx="177214">
                  <c:v>-5.9138200000000002E-2</c:v>
                </c:pt>
                <c:pt idx="177215">
                  <c:v>-5.9716199999999997E-2</c:v>
                </c:pt>
                <c:pt idx="177216">
                  <c:v>-6.02947E-2</c:v>
                </c:pt>
                <c:pt idx="177217">
                  <c:v>-6.0870100000000003E-2</c:v>
                </c:pt>
                <c:pt idx="177218">
                  <c:v>-6.1436999999999999E-2</c:v>
                </c:pt>
                <c:pt idx="177219">
                  <c:v>-6.1992699999999998E-2</c:v>
                </c:pt>
                <c:pt idx="177220">
                  <c:v>-6.2537599999999999E-2</c:v>
                </c:pt>
                <c:pt idx="177221">
                  <c:v>-6.3075000000000006E-2</c:v>
                </c:pt>
                <c:pt idx="177222">
                  <c:v>-6.3606099999999999E-2</c:v>
                </c:pt>
                <c:pt idx="177223">
                  <c:v>-6.4125100000000004E-2</c:v>
                </c:pt>
                <c:pt idx="177224">
                  <c:v>-6.4624399999999999E-2</c:v>
                </c:pt>
                <c:pt idx="177225">
                  <c:v>-6.5102400000000005E-2</c:v>
                </c:pt>
                <c:pt idx="177226">
                  <c:v>-6.5562599999999999E-2</c:v>
                </c:pt>
                <c:pt idx="177227">
                  <c:v>-6.6008499999999998E-2</c:v>
                </c:pt>
                <c:pt idx="177228">
                  <c:v>-6.6440700000000005E-2</c:v>
                </c:pt>
                <c:pt idx="177229">
                  <c:v>-6.68575E-2</c:v>
                </c:pt>
                <c:pt idx="177230">
                  <c:v>-6.7258200000000004E-2</c:v>
                </c:pt>
                <c:pt idx="177231">
                  <c:v>-6.7638900000000002E-2</c:v>
                </c:pt>
                <c:pt idx="177232">
                  <c:v>-6.7992200000000003E-2</c:v>
                </c:pt>
                <c:pt idx="177233">
                  <c:v>-6.8315399999999998E-2</c:v>
                </c:pt>
                <c:pt idx="177234">
                  <c:v>-6.8615999999999996E-2</c:v>
                </c:pt>
                <c:pt idx="177235">
                  <c:v>-6.8902199999999997E-2</c:v>
                </c:pt>
                <c:pt idx="177236">
                  <c:v>-6.9174899999999998E-2</c:v>
                </c:pt>
                <c:pt idx="177237">
                  <c:v>-6.9432499999999994E-2</c:v>
                </c:pt>
                <c:pt idx="177238">
                  <c:v>-6.9675899999999999E-2</c:v>
                </c:pt>
                <c:pt idx="177239">
                  <c:v>-6.9906399999999994E-2</c:v>
                </c:pt>
                <c:pt idx="177240">
                  <c:v>-7.0122900000000002E-2</c:v>
                </c:pt>
                <c:pt idx="177241">
                  <c:v>-7.0320800000000003E-2</c:v>
                </c:pt>
                <c:pt idx="177242">
                  <c:v>-7.0497000000000004E-2</c:v>
                </c:pt>
                <c:pt idx="177243">
                  <c:v>-7.0651800000000001E-2</c:v>
                </c:pt>
                <c:pt idx="177244">
                  <c:v>-7.07874E-2</c:v>
                </c:pt>
                <c:pt idx="177245">
                  <c:v>-7.0906800000000006E-2</c:v>
                </c:pt>
                <c:pt idx="177246">
                  <c:v>-7.1015200000000001E-2</c:v>
                </c:pt>
                <c:pt idx="177247">
                  <c:v>-7.1117600000000003E-2</c:v>
                </c:pt>
                <c:pt idx="177248">
                  <c:v>-7.1218000000000004E-2</c:v>
                </c:pt>
                <c:pt idx="177249">
                  <c:v>-7.1317699999999998E-2</c:v>
                </c:pt>
                <c:pt idx="177250">
                  <c:v>-7.1414900000000003E-2</c:v>
                </c:pt>
                <c:pt idx="177251">
                  <c:v>-7.1504399999999996E-2</c:v>
                </c:pt>
                <c:pt idx="177252">
                  <c:v>-7.1581800000000001E-2</c:v>
                </c:pt>
                <c:pt idx="177253">
                  <c:v>-7.1645600000000004E-2</c:v>
                </c:pt>
                <c:pt idx="177254">
                  <c:v>-7.1695700000000001E-2</c:v>
                </c:pt>
                <c:pt idx="177255">
                  <c:v>-7.1730000000000002E-2</c:v>
                </c:pt>
                <c:pt idx="177256">
                  <c:v>-7.1745000000000003E-2</c:v>
                </c:pt>
                <c:pt idx="177257">
                  <c:v>-7.1740100000000001E-2</c:v>
                </c:pt>
                <c:pt idx="177258">
                  <c:v>-7.1720500000000006E-2</c:v>
                </c:pt>
                <c:pt idx="177259">
                  <c:v>-7.16942E-2</c:v>
                </c:pt>
                <c:pt idx="177260">
                  <c:v>-7.1666199999999999E-2</c:v>
                </c:pt>
                <c:pt idx="177261">
                  <c:v>-7.1639099999999997E-2</c:v>
                </c:pt>
                <c:pt idx="177262">
                  <c:v>-7.1614899999999995E-2</c:v>
                </c:pt>
                <c:pt idx="177263">
                  <c:v>-7.1594500000000005E-2</c:v>
                </c:pt>
                <c:pt idx="177264">
                  <c:v>-7.1577600000000005E-2</c:v>
                </c:pt>
                <c:pt idx="177265">
                  <c:v>-7.1564900000000001E-2</c:v>
                </c:pt>
                <c:pt idx="177266">
                  <c:v>-7.1558399999999994E-2</c:v>
                </c:pt>
                <c:pt idx="177267">
                  <c:v>-7.1561299999999994E-2</c:v>
                </c:pt>
                <c:pt idx="177268">
                  <c:v>-7.1576899999999999E-2</c:v>
                </c:pt>
                <c:pt idx="177269">
                  <c:v>-7.1608199999999997E-2</c:v>
                </c:pt>
                <c:pt idx="177270">
                  <c:v>-7.1654200000000001E-2</c:v>
                </c:pt>
                <c:pt idx="177271">
                  <c:v>-7.1710800000000005E-2</c:v>
                </c:pt>
                <c:pt idx="177272">
                  <c:v>-7.1778599999999998E-2</c:v>
                </c:pt>
                <c:pt idx="177273">
                  <c:v>-7.1863800000000005E-2</c:v>
                </c:pt>
                <c:pt idx="177274">
                  <c:v>-7.1971999999999994E-2</c:v>
                </c:pt>
                <c:pt idx="177275">
                  <c:v>-7.2101200000000004E-2</c:v>
                </c:pt>
                <c:pt idx="177276">
                  <c:v>-7.2245500000000004E-2</c:v>
                </c:pt>
                <c:pt idx="177277">
                  <c:v>-7.2404399999999994E-2</c:v>
                </c:pt>
                <c:pt idx="177278">
                  <c:v>-7.2582199999999999E-2</c:v>
                </c:pt>
                <c:pt idx="177279">
                  <c:v>-7.2781200000000004E-2</c:v>
                </c:pt>
                <c:pt idx="177280">
                  <c:v>-7.2999300000000003E-2</c:v>
                </c:pt>
                <c:pt idx="177281">
                  <c:v>-7.3232400000000003E-2</c:v>
                </c:pt>
                <c:pt idx="177282">
                  <c:v>-7.3477799999999996E-2</c:v>
                </c:pt>
                <c:pt idx="177283">
                  <c:v>-7.3734499999999994E-2</c:v>
                </c:pt>
                <c:pt idx="177284">
                  <c:v>-7.3999300000000004E-2</c:v>
                </c:pt>
                <c:pt idx="177285">
                  <c:v>-7.4264399999999994E-2</c:v>
                </c:pt>
                <c:pt idx="177286">
                  <c:v>-7.4525599999999997E-2</c:v>
                </c:pt>
                <c:pt idx="177287">
                  <c:v>-7.4787500000000007E-2</c:v>
                </c:pt>
                <c:pt idx="177288">
                  <c:v>-7.5058200000000005E-2</c:v>
                </c:pt>
                <c:pt idx="177289">
                  <c:v>-7.5344999999999995E-2</c:v>
                </c:pt>
                <c:pt idx="177290">
                  <c:v>-7.5653300000000007E-2</c:v>
                </c:pt>
                <c:pt idx="177291">
                  <c:v>-7.5985200000000003E-2</c:v>
                </c:pt>
                <c:pt idx="177292">
                  <c:v>-7.6340000000000005E-2</c:v>
                </c:pt>
                <c:pt idx="177293">
                  <c:v>-7.6719200000000001E-2</c:v>
                </c:pt>
                <c:pt idx="177294">
                  <c:v>-7.7125899999999997E-2</c:v>
                </c:pt>
                <c:pt idx="177295">
                  <c:v>-7.7562500000000006E-2</c:v>
                </c:pt>
                <c:pt idx="177296">
                  <c:v>-7.80304E-2</c:v>
                </c:pt>
                <c:pt idx="177297">
                  <c:v>-7.8526899999999997E-2</c:v>
                </c:pt>
                <c:pt idx="177298">
                  <c:v>-7.9046900000000003E-2</c:v>
                </c:pt>
                <c:pt idx="177299">
                  <c:v>-7.9587699999999997E-2</c:v>
                </c:pt>
                <c:pt idx="177300">
                  <c:v>-8.0152000000000001E-2</c:v>
                </c:pt>
                <c:pt idx="177301">
                  <c:v>-8.0744899999999994E-2</c:v>
                </c:pt>
                <c:pt idx="177302">
                  <c:v>-8.1368300000000005E-2</c:v>
                </c:pt>
                <c:pt idx="177303">
                  <c:v>-8.2018400000000005E-2</c:v>
                </c:pt>
                <c:pt idx="177304">
                  <c:v>-8.2687399999999994E-2</c:v>
                </c:pt>
                <c:pt idx="177305">
                  <c:v>-8.3369100000000002E-2</c:v>
                </c:pt>
                <c:pt idx="177306">
                  <c:v>-8.40611E-2</c:v>
                </c:pt>
                <c:pt idx="177307">
                  <c:v>-8.4762699999999996E-2</c:v>
                </c:pt>
                <c:pt idx="177308">
                  <c:v>-8.5472900000000004E-2</c:v>
                </c:pt>
                <c:pt idx="177309">
                  <c:v>-8.61933E-2</c:v>
                </c:pt>
                <c:pt idx="177310">
                  <c:v>-8.6929699999999999E-2</c:v>
                </c:pt>
                <c:pt idx="177311">
                  <c:v>-8.7686899999999998E-2</c:v>
                </c:pt>
                <c:pt idx="177312">
                  <c:v>-8.8463899999999998E-2</c:v>
                </c:pt>
                <c:pt idx="177313">
                  <c:v>-8.9257299999999998E-2</c:v>
                </c:pt>
                <c:pt idx="177314">
                  <c:v>-9.0065599999999996E-2</c:v>
                </c:pt>
                <c:pt idx="177315">
                  <c:v>-9.0887300000000004E-2</c:v>
                </c:pt>
                <c:pt idx="177316">
                  <c:v>-9.1719899999999993E-2</c:v>
                </c:pt>
                <c:pt idx="177317">
                  <c:v>-9.2563900000000005E-2</c:v>
                </c:pt>
                <c:pt idx="177318">
                  <c:v>-9.3421599999999994E-2</c:v>
                </c:pt>
                <c:pt idx="177319">
                  <c:v>-9.4289999999999999E-2</c:v>
                </c:pt>
                <c:pt idx="177320">
                  <c:v>-9.5164899999999997E-2</c:v>
                </c:pt>
                <c:pt idx="177321">
                  <c:v>-9.6048499999999995E-2</c:v>
                </c:pt>
                <c:pt idx="177322">
                  <c:v>-9.6948999999999994E-2</c:v>
                </c:pt>
                <c:pt idx="177323">
                  <c:v>-9.7871299999999994E-2</c:v>
                </c:pt>
                <c:pt idx="177324">
                  <c:v>-9.8817299999999997E-2</c:v>
                </c:pt>
                <c:pt idx="177325">
                  <c:v>-9.9792800000000001E-2</c:v>
                </c:pt>
                <c:pt idx="177326">
                  <c:v>-0.100803</c:v>
                </c:pt>
                <c:pt idx="177327">
                  <c:v>-0.101845</c:v>
                </c:pt>
                <c:pt idx="177328">
                  <c:v>-0.102913</c:v>
                </c:pt>
                <c:pt idx="177329">
                  <c:v>-0.104003</c:v>
                </c:pt>
                <c:pt idx="177330">
                  <c:v>-0.10510899999999999</c:v>
                </c:pt>
                <c:pt idx="177331">
                  <c:v>-0.106225</c:v>
                </c:pt>
                <c:pt idx="177332">
                  <c:v>-0.10734200000000001</c:v>
                </c:pt>
                <c:pt idx="177333">
                  <c:v>-0.108464</c:v>
                </c:pt>
                <c:pt idx="177334">
                  <c:v>-0.109601</c:v>
                </c:pt>
                <c:pt idx="177335">
                  <c:v>-0.11076</c:v>
                </c:pt>
                <c:pt idx="177336">
                  <c:v>-0.111943</c:v>
                </c:pt>
                <c:pt idx="177337">
                  <c:v>-0.113146</c:v>
                </c:pt>
                <c:pt idx="177338">
                  <c:v>-0.114367</c:v>
                </c:pt>
                <c:pt idx="177339">
                  <c:v>-0.11559999999999999</c:v>
                </c:pt>
                <c:pt idx="177340">
                  <c:v>-0.116838</c:v>
                </c:pt>
                <c:pt idx="177341">
                  <c:v>-0.11808100000000001</c:v>
                </c:pt>
                <c:pt idx="177342">
                  <c:v>-0.11933000000000001</c:v>
                </c:pt>
                <c:pt idx="177343">
                  <c:v>-0.120588</c:v>
                </c:pt>
                <c:pt idx="177344">
                  <c:v>-0.12186</c:v>
                </c:pt>
                <c:pt idx="177345">
                  <c:v>-0.12314600000000001</c:v>
                </c:pt>
                <c:pt idx="177346">
                  <c:v>-0.124444</c:v>
                </c:pt>
                <c:pt idx="177347">
                  <c:v>-0.12575800000000001</c:v>
                </c:pt>
                <c:pt idx="177348">
                  <c:v>-0.12708800000000001</c:v>
                </c:pt>
                <c:pt idx="177349">
                  <c:v>-0.12843299999999999</c:v>
                </c:pt>
                <c:pt idx="177350">
                  <c:v>-0.12978999999999999</c:v>
                </c:pt>
                <c:pt idx="177351">
                  <c:v>-0.131162</c:v>
                </c:pt>
                <c:pt idx="177352">
                  <c:v>-0.132548</c:v>
                </c:pt>
                <c:pt idx="177353">
                  <c:v>-0.13395000000000001</c:v>
                </c:pt>
                <c:pt idx="177354">
                  <c:v>-0.13535900000000001</c:v>
                </c:pt>
                <c:pt idx="177355">
                  <c:v>-0.136769</c:v>
                </c:pt>
                <c:pt idx="177356">
                  <c:v>-0.138179</c:v>
                </c:pt>
                <c:pt idx="177357">
                  <c:v>-0.139595</c:v>
                </c:pt>
                <c:pt idx="177358">
                  <c:v>-0.14102000000000001</c:v>
                </c:pt>
                <c:pt idx="177359">
                  <c:v>-0.14244999999999999</c:v>
                </c:pt>
                <c:pt idx="177360">
                  <c:v>-0.14388500000000001</c:v>
                </c:pt>
                <c:pt idx="177361">
                  <c:v>-0.14532600000000001</c:v>
                </c:pt>
                <c:pt idx="177362">
                  <c:v>-0.14677499999999999</c:v>
                </c:pt>
                <c:pt idx="177363">
                  <c:v>-0.148231</c:v>
                </c:pt>
                <c:pt idx="177364">
                  <c:v>-0.14969099999999999</c:v>
                </c:pt>
                <c:pt idx="177365">
                  <c:v>-0.15115400000000001</c:v>
                </c:pt>
                <c:pt idx="177366">
                  <c:v>-0.152618</c:v>
                </c:pt>
                <c:pt idx="177367">
                  <c:v>-0.15407799999999999</c:v>
                </c:pt>
                <c:pt idx="177368">
                  <c:v>-0.155533</c:v>
                </c:pt>
                <c:pt idx="177369">
                  <c:v>-0.15698999999999999</c:v>
                </c:pt>
                <c:pt idx="177370">
                  <c:v>-0.15845300000000001</c:v>
                </c:pt>
                <c:pt idx="177371">
                  <c:v>-0.15992400000000001</c:v>
                </c:pt>
                <c:pt idx="177372">
                  <c:v>-0.16139400000000001</c:v>
                </c:pt>
                <c:pt idx="177373">
                  <c:v>-0.16284999999999999</c:v>
                </c:pt>
                <c:pt idx="177374">
                  <c:v>-0.16428200000000001</c:v>
                </c:pt>
                <c:pt idx="177375">
                  <c:v>-0.165686</c:v>
                </c:pt>
                <c:pt idx="177376">
                  <c:v>-0.16706199999999999</c:v>
                </c:pt>
                <c:pt idx="177377">
                  <c:v>-0.16841700000000001</c:v>
                </c:pt>
                <c:pt idx="177378">
                  <c:v>-0.16975799999999999</c:v>
                </c:pt>
                <c:pt idx="177379">
                  <c:v>-0.17108000000000001</c:v>
                </c:pt>
                <c:pt idx="177380">
                  <c:v>-0.172378</c:v>
                </c:pt>
                <c:pt idx="177381">
                  <c:v>-0.17366000000000001</c:v>
                </c:pt>
                <c:pt idx="177382">
                  <c:v>-0.17493900000000001</c:v>
                </c:pt>
                <c:pt idx="177383">
                  <c:v>-0.17622099999999999</c:v>
                </c:pt>
                <c:pt idx="177384">
                  <c:v>-0.177508</c:v>
                </c:pt>
                <c:pt idx="177385">
                  <c:v>-0.17879900000000001</c:v>
                </c:pt>
                <c:pt idx="177386">
                  <c:v>-0.18009600000000001</c:v>
                </c:pt>
                <c:pt idx="177387">
                  <c:v>-0.181397</c:v>
                </c:pt>
                <c:pt idx="177388">
                  <c:v>-0.182703</c:v>
                </c:pt>
                <c:pt idx="177389">
                  <c:v>-0.18401000000000001</c:v>
                </c:pt>
                <c:pt idx="177390">
                  <c:v>-0.185312</c:v>
                </c:pt>
                <c:pt idx="177391">
                  <c:v>-0.18660099999999999</c:v>
                </c:pt>
                <c:pt idx="177392">
                  <c:v>-0.18786800000000001</c:v>
                </c:pt>
                <c:pt idx="177393">
                  <c:v>-0.18910099999999999</c:v>
                </c:pt>
                <c:pt idx="177394">
                  <c:v>-0.19029599999999999</c:v>
                </c:pt>
                <c:pt idx="177395">
                  <c:v>-0.19144900000000001</c:v>
                </c:pt>
                <c:pt idx="177396">
                  <c:v>-0.192556</c:v>
                </c:pt>
                <c:pt idx="177397">
                  <c:v>-0.19361</c:v>
                </c:pt>
                <c:pt idx="177398">
                  <c:v>-0.19461500000000001</c:v>
                </c:pt>
                <c:pt idx="177399">
                  <c:v>-0.195579</c:v>
                </c:pt>
                <c:pt idx="177400">
                  <c:v>-0.19651099999999999</c:v>
                </c:pt>
                <c:pt idx="177401">
                  <c:v>-0.19741700000000001</c:v>
                </c:pt>
                <c:pt idx="177402">
                  <c:v>-0.1983</c:v>
                </c:pt>
                <c:pt idx="177403">
                  <c:v>-0.199156</c:v>
                </c:pt>
                <c:pt idx="177404">
                  <c:v>-0.19997899999999999</c:v>
                </c:pt>
                <c:pt idx="177405">
                  <c:v>-0.200766</c:v>
                </c:pt>
                <c:pt idx="177406">
                  <c:v>-0.20152100000000001</c:v>
                </c:pt>
                <c:pt idx="177407">
                  <c:v>-0.20224400000000001</c:v>
                </c:pt>
                <c:pt idx="177408">
                  <c:v>-0.202933</c:v>
                </c:pt>
                <c:pt idx="177409">
                  <c:v>-0.203593</c:v>
                </c:pt>
                <c:pt idx="177410">
                  <c:v>-0.204237</c:v>
                </c:pt>
                <c:pt idx="177411">
                  <c:v>-0.204878</c:v>
                </c:pt>
                <c:pt idx="177412">
                  <c:v>-0.20551800000000001</c:v>
                </c:pt>
                <c:pt idx="177413">
                  <c:v>-0.20615900000000001</c:v>
                </c:pt>
                <c:pt idx="177414">
                  <c:v>-0.20680000000000001</c:v>
                </c:pt>
                <c:pt idx="177415">
                  <c:v>-0.20744099999999999</c:v>
                </c:pt>
                <c:pt idx="177416">
                  <c:v>-0.20807600000000001</c:v>
                </c:pt>
                <c:pt idx="177417">
                  <c:v>-0.208701</c:v>
                </c:pt>
                <c:pt idx="177418">
                  <c:v>-0.209316</c:v>
                </c:pt>
                <c:pt idx="177419">
                  <c:v>-0.209924</c:v>
                </c:pt>
                <c:pt idx="177420">
                  <c:v>-0.21052299999999999</c:v>
                </c:pt>
                <c:pt idx="177421">
                  <c:v>-0.211116</c:v>
                </c:pt>
                <c:pt idx="177422">
                  <c:v>-0.211705</c:v>
                </c:pt>
                <c:pt idx="177423">
                  <c:v>-0.212285</c:v>
                </c:pt>
                <c:pt idx="177424">
                  <c:v>-0.21284500000000001</c:v>
                </c:pt>
                <c:pt idx="177425">
                  <c:v>-0.21338299999999999</c:v>
                </c:pt>
                <c:pt idx="177426">
                  <c:v>-0.21390500000000001</c:v>
                </c:pt>
                <c:pt idx="177427">
                  <c:v>-0.214422</c:v>
                </c:pt>
                <c:pt idx="177428">
                  <c:v>-0.21493699999999999</c:v>
                </c:pt>
                <c:pt idx="177429">
                  <c:v>-0.21545300000000001</c:v>
                </c:pt>
                <c:pt idx="177430">
                  <c:v>-0.215974</c:v>
                </c:pt>
                <c:pt idx="177431">
                  <c:v>-0.216506</c:v>
                </c:pt>
                <c:pt idx="177432">
                  <c:v>-0.21704899999999999</c:v>
                </c:pt>
                <c:pt idx="177433">
                  <c:v>-0.21760599999999999</c:v>
                </c:pt>
                <c:pt idx="177434">
                  <c:v>-0.21818100000000001</c:v>
                </c:pt>
                <c:pt idx="177435">
                  <c:v>-0.218777</c:v>
                </c:pt>
                <c:pt idx="177436">
                  <c:v>-0.219385</c:v>
                </c:pt>
                <c:pt idx="177437">
                  <c:v>-0.219995</c:v>
                </c:pt>
                <c:pt idx="177438">
                  <c:v>-0.220611</c:v>
                </c:pt>
                <c:pt idx="177439">
                  <c:v>-0.22123799999999999</c:v>
                </c:pt>
                <c:pt idx="177440">
                  <c:v>-0.221883</c:v>
                </c:pt>
                <c:pt idx="177441">
                  <c:v>-0.22254499999999999</c:v>
                </c:pt>
                <c:pt idx="177442">
                  <c:v>-0.223214</c:v>
                </c:pt>
                <c:pt idx="177443">
                  <c:v>-0.223886</c:v>
                </c:pt>
                <c:pt idx="177444">
                  <c:v>-0.22456100000000001</c:v>
                </c:pt>
                <c:pt idx="177445">
                  <c:v>-0.225246</c:v>
                </c:pt>
                <c:pt idx="177446">
                  <c:v>-0.225942</c:v>
                </c:pt>
                <c:pt idx="177447">
                  <c:v>-0.22665299999999999</c:v>
                </c:pt>
                <c:pt idx="177448">
                  <c:v>-0.227378</c:v>
                </c:pt>
                <c:pt idx="177449">
                  <c:v>-0.22811300000000001</c:v>
                </c:pt>
                <c:pt idx="177450">
                  <c:v>-0.22885900000000001</c:v>
                </c:pt>
                <c:pt idx="177451">
                  <c:v>-0.22961999999999999</c:v>
                </c:pt>
                <c:pt idx="177452">
                  <c:v>-0.23039499999999999</c:v>
                </c:pt>
                <c:pt idx="177453">
                  <c:v>-0.23117699999999999</c:v>
                </c:pt>
                <c:pt idx="177454">
                  <c:v>-0.231964</c:v>
                </c:pt>
                <c:pt idx="177455">
                  <c:v>-0.232761</c:v>
                </c:pt>
                <c:pt idx="177456">
                  <c:v>-0.233567</c:v>
                </c:pt>
                <c:pt idx="177457">
                  <c:v>-0.23436899999999999</c:v>
                </c:pt>
                <c:pt idx="177458">
                  <c:v>-0.23516200000000001</c:v>
                </c:pt>
                <c:pt idx="177459">
                  <c:v>-0.23594499999999999</c:v>
                </c:pt>
                <c:pt idx="177460">
                  <c:v>-0.23671200000000001</c:v>
                </c:pt>
                <c:pt idx="177461">
                  <c:v>-0.237457</c:v>
                </c:pt>
                <c:pt idx="177462">
                  <c:v>-0.23818</c:v>
                </c:pt>
                <c:pt idx="177463">
                  <c:v>-0.23888300000000001</c:v>
                </c:pt>
                <c:pt idx="177464">
                  <c:v>-0.239563</c:v>
                </c:pt>
                <c:pt idx="177465">
                  <c:v>-0.24021799999999999</c:v>
                </c:pt>
                <c:pt idx="177466">
                  <c:v>-0.24084700000000001</c:v>
                </c:pt>
                <c:pt idx="177467">
                  <c:v>-0.241453</c:v>
                </c:pt>
                <c:pt idx="177468">
                  <c:v>-0.242037</c:v>
                </c:pt>
                <c:pt idx="177469">
                  <c:v>-0.24260699999999999</c:v>
                </c:pt>
                <c:pt idx="177470">
                  <c:v>-0.243174</c:v>
                </c:pt>
                <c:pt idx="177471">
                  <c:v>-0.24374899999999999</c:v>
                </c:pt>
                <c:pt idx="177472">
                  <c:v>-0.244343</c:v>
                </c:pt>
                <c:pt idx="177473">
                  <c:v>-0.24495600000000001</c:v>
                </c:pt>
                <c:pt idx="177474">
                  <c:v>-0.245584</c:v>
                </c:pt>
                <c:pt idx="177475">
                  <c:v>-0.24621000000000001</c:v>
                </c:pt>
                <c:pt idx="177476">
                  <c:v>-0.24682299999999999</c:v>
                </c:pt>
                <c:pt idx="177477">
                  <c:v>-0.247422</c:v>
                </c:pt>
                <c:pt idx="177478">
                  <c:v>-0.24801699999999999</c:v>
                </c:pt>
                <c:pt idx="177479">
                  <c:v>-0.24862200000000001</c:v>
                </c:pt>
                <c:pt idx="177480">
                  <c:v>-0.24923200000000001</c:v>
                </c:pt>
                <c:pt idx="177481">
                  <c:v>-0.24982499999999999</c:v>
                </c:pt>
                <c:pt idx="177482">
                  <c:v>-0.250384</c:v>
                </c:pt>
                <c:pt idx="177483">
                  <c:v>-0.25090099999999999</c:v>
                </c:pt>
                <c:pt idx="177484">
                  <c:v>-0.25137399999999999</c:v>
                </c:pt>
                <c:pt idx="177485">
                  <c:v>-0.25180399999999997</c:v>
                </c:pt>
                <c:pt idx="177486">
                  <c:v>-0.25218800000000002</c:v>
                </c:pt>
                <c:pt idx="177487">
                  <c:v>-0.25253700000000001</c:v>
                </c:pt>
                <c:pt idx="177488">
                  <c:v>-0.25285999999999997</c:v>
                </c:pt>
                <c:pt idx="177489">
                  <c:v>-0.25316100000000002</c:v>
                </c:pt>
                <c:pt idx="177490">
                  <c:v>-0.25344</c:v>
                </c:pt>
                <c:pt idx="177491">
                  <c:v>-0.25369900000000001</c:v>
                </c:pt>
                <c:pt idx="177492">
                  <c:v>-0.253938</c:v>
                </c:pt>
                <c:pt idx="177493">
                  <c:v>-0.25415399999999999</c:v>
                </c:pt>
                <c:pt idx="177494">
                  <c:v>-0.25434600000000002</c:v>
                </c:pt>
                <c:pt idx="177495">
                  <c:v>-0.25451600000000002</c:v>
                </c:pt>
                <c:pt idx="177496">
                  <c:v>-0.254662</c:v>
                </c:pt>
                <c:pt idx="177497">
                  <c:v>-0.25478000000000001</c:v>
                </c:pt>
                <c:pt idx="177498">
                  <c:v>-0.25487500000000002</c:v>
                </c:pt>
                <c:pt idx="177499">
                  <c:v>-0.25496000000000002</c:v>
                </c:pt>
                <c:pt idx="177500">
                  <c:v>-0.25503700000000001</c:v>
                </c:pt>
                <c:pt idx="177501">
                  <c:v>-0.25510100000000002</c:v>
                </c:pt>
                <c:pt idx="177502">
                  <c:v>-0.25514300000000001</c:v>
                </c:pt>
                <c:pt idx="177503">
                  <c:v>-0.25515700000000002</c:v>
                </c:pt>
                <c:pt idx="177504">
                  <c:v>-0.255137</c:v>
                </c:pt>
                <c:pt idx="177505">
                  <c:v>-0.255079</c:v>
                </c:pt>
                <c:pt idx="177506">
                  <c:v>-0.25498599999999999</c:v>
                </c:pt>
                <c:pt idx="177507">
                  <c:v>-0.25486700000000001</c:v>
                </c:pt>
                <c:pt idx="177508">
                  <c:v>-0.25472299999999998</c:v>
                </c:pt>
                <c:pt idx="177509">
                  <c:v>-0.25454100000000002</c:v>
                </c:pt>
                <c:pt idx="177510">
                  <c:v>-0.25430000000000003</c:v>
                </c:pt>
                <c:pt idx="177511">
                  <c:v>-0.25399100000000002</c:v>
                </c:pt>
                <c:pt idx="177512">
                  <c:v>-0.25362299999999999</c:v>
                </c:pt>
                <c:pt idx="177513">
                  <c:v>-0.25321399999999999</c:v>
                </c:pt>
                <c:pt idx="177514">
                  <c:v>-0.25277899999999998</c:v>
                </c:pt>
                <c:pt idx="177515">
                  <c:v>-0.25232500000000002</c:v>
                </c:pt>
                <c:pt idx="177516">
                  <c:v>-0.25185400000000002</c:v>
                </c:pt>
                <c:pt idx="177517">
                  <c:v>-0.25136900000000001</c:v>
                </c:pt>
                <c:pt idx="177518">
                  <c:v>-0.25087399999999999</c:v>
                </c:pt>
                <c:pt idx="177519">
                  <c:v>-0.25036000000000003</c:v>
                </c:pt>
                <c:pt idx="177520">
                  <c:v>-0.24982299999999999</c:v>
                </c:pt>
                <c:pt idx="177521">
                  <c:v>-0.24926699999999999</c:v>
                </c:pt>
                <c:pt idx="177522">
                  <c:v>-0.248699</c:v>
                </c:pt>
                <c:pt idx="177523">
                  <c:v>-0.24812400000000001</c:v>
                </c:pt>
                <c:pt idx="177524">
                  <c:v>-0.24754000000000001</c:v>
                </c:pt>
                <c:pt idx="177525">
                  <c:v>-0.246948</c:v>
                </c:pt>
                <c:pt idx="177526">
                  <c:v>-0.24634700000000001</c:v>
                </c:pt>
                <c:pt idx="177527">
                  <c:v>-0.245725</c:v>
                </c:pt>
                <c:pt idx="177528">
                  <c:v>-0.24507200000000001</c:v>
                </c:pt>
                <c:pt idx="177529">
                  <c:v>-0.24438699999999999</c:v>
                </c:pt>
                <c:pt idx="177530">
                  <c:v>-0.243669</c:v>
                </c:pt>
                <c:pt idx="177531">
                  <c:v>-0.242921</c:v>
                </c:pt>
                <c:pt idx="177532">
                  <c:v>-0.242149</c:v>
                </c:pt>
                <c:pt idx="177533">
                  <c:v>-0.24134900000000001</c:v>
                </c:pt>
                <c:pt idx="177534">
                  <c:v>-0.24051900000000001</c:v>
                </c:pt>
                <c:pt idx="177535">
                  <c:v>-0.23966399999999999</c:v>
                </c:pt>
                <c:pt idx="177536">
                  <c:v>-0.23879900000000001</c:v>
                </c:pt>
                <c:pt idx="177537">
                  <c:v>-0.237928</c:v>
                </c:pt>
                <c:pt idx="177538">
                  <c:v>-0.237041</c:v>
                </c:pt>
                <c:pt idx="177539">
                  <c:v>-0.23613500000000001</c:v>
                </c:pt>
                <c:pt idx="177540">
                  <c:v>-0.23521400000000001</c:v>
                </c:pt>
                <c:pt idx="177541">
                  <c:v>-0.23427799999999999</c:v>
                </c:pt>
                <c:pt idx="177542">
                  <c:v>-0.23333200000000001</c:v>
                </c:pt>
                <c:pt idx="177543">
                  <c:v>-0.23238200000000001</c:v>
                </c:pt>
                <c:pt idx="177544">
                  <c:v>-0.23143</c:v>
                </c:pt>
                <c:pt idx="177545">
                  <c:v>-0.23047200000000001</c:v>
                </c:pt>
                <c:pt idx="177546">
                  <c:v>-0.22951199999999999</c:v>
                </c:pt>
                <c:pt idx="177547">
                  <c:v>-0.22855800000000001</c:v>
                </c:pt>
                <c:pt idx="177548">
                  <c:v>-0.22761000000000001</c:v>
                </c:pt>
                <c:pt idx="177549">
                  <c:v>-0.22667399999999999</c:v>
                </c:pt>
                <c:pt idx="177550">
                  <c:v>-0.22575899999999999</c:v>
                </c:pt>
                <c:pt idx="177551">
                  <c:v>-0.22486999999999999</c:v>
                </c:pt>
                <c:pt idx="177552">
                  <c:v>-0.22400500000000001</c:v>
                </c:pt>
                <c:pt idx="177553">
                  <c:v>-0.22316900000000001</c:v>
                </c:pt>
                <c:pt idx="177554">
                  <c:v>-0.22237000000000001</c:v>
                </c:pt>
                <c:pt idx="177555">
                  <c:v>-0.221611</c:v>
                </c:pt>
                <c:pt idx="177556">
                  <c:v>-0.220882</c:v>
                </c:pt>
                <c:pt idx="177557">
                  <c:v>-0.22017500000000001</c:v>
                </c:pt>
                <c:pt idx="177558">
                  <c:v>-0.219495</c:v>
                </c:pt>
                <c:pt idx="177559">
                  <c:v>-0.21885199999999999</c:v>
                </c:pt>
                <c:pt idx="177560">
                  <c:v>-0.21824199999999999</c:v>
                </c:pt>
                <c:pt idx="177561">
                  <c:v>-0.21765899999999999</c:v>
                </c:pt>
                <c:pt idx="177562">
                  <c:v>-0.21709500000000001</c:v>
                </c:pt>
                <c:pt idx="177563">
                  <c:v>-0.21654499999999999</c:v>
                </c:pt>
                <c:pt idx="177564">
                  <c:v>-0.216001</c:v>
                </c:pt>
                <c:pt idx="177565">
                  <c:v>-0.215472</c:v>
                </c:pt>
                <c:pt idx="177566">
                  <c:v>-0.214978</c:v>
                </c:pt>
                <c:pt idx="177567">
                  <c:v>-0.214532</c:v>
                </c:pt>
                <c:pt idx="177568">
                  <c:v>-0.21413399999999999</c:v>
                </c:pt>
                <c:pt idx="177569">
                  <c:v>-0.21377099999999999</c:v>
                </c:pt>
                <c:pt idx="177570">
                  <c:v>-0.21343300000000001</c:v>
                </c:pt>
                <c:pt idx="177571">
                  <c:v>-0.213119</c:v>
                </c:pt>
                <c:pt idx="177572">
                  <c:v>-0.21283299999999999</c:v>
                </c:pt>
                <c:pt idx="177573">
                  <c:v>-0.21257599999999999</c:v>
                </c:pt>
                <c:pt idx="177574">
                  <c:v>-0.21234800000000001</c:v>
                </c:pt>
                <c:pt idx="177575">
                  <c:v>-0.21215500000000001</c:v>
                </c:pt>
                <c:pt idx="177576">
                  <c:v>-0.21201300000000001</c:v>
                </c:pt>
                <c:pt idx="177577">
                  <c:v>-0.21193300000000001</c:v>
                </c:pt>
                <c:pt idx="177578">
                  <c:v>-0.21191499999999999</c:v>
                </c:pt>
                <c:pt idx="177579">
                  <c:v>-0.211951</c:v>
                </c:pt>
                <c:pt idx="177580">
                  <c:v>-0.212036</c:v>
                </c:pt>
                <c:pt idx="177581">
                  <c:v>-0.212169</c:v>
                </c:pt>
                <c:pt idx="177582">
                  <c:v>-0.21235599999999999</c:v>
                </c:pt>
                <c:pt idx="177583">
                  <c:v>-0.21260200000000001</c:v>
                </c:pt>
                <c:pt idx="177584">
                  <c:v>-0.21290500000000001</c:v>
                </c:pt>
                <c:pt idx="177585">
                  <c:v>-0.21326400000000001</c:v>
                </c:pt>
                <c:pt idx="177586">
                  <c:v>-0.21367900000000001</c:v>
                </c:pt>
                <c:pt idx="177587">
                  <c:v>-0.214147</c:v>
                </c:pt>
                <c:pt idx="177588">
                  <c:v>-0.21466199999999999</c:v>
                </c:pt>
                <c:pt idx="177589">
                  <c:v>-0.21521799999999999</c:v>
                </c:pt>
                <c:pt idx="177590">
                  <c:v>-0.215809</c:v>
                </c:pt>
                <c:pt idx="177591">
                  <c:v>-0.21642600000000001</c:v>
                </c:pt>
                <c:pt idx="177592">
                  <c:v>-0.21706700000000001</c:v>
                </c:pt>
                <c:pt idx="177593">
                  <c:v>-0.21773100000000001</c:v>
                </c:pt>
                <c:pt idx="177594">
                  <c:v>-0.21842500000000001</c:v>
                </c:pt>
                <c:pt idx="177595">
                  <c:v>-0.219165</c:v>
                </c:pt>
                <c:pt idx="177596">
                  <c:v>-0.21995400000000001</c:v>
                </c:pt>
                <c:pt idx="177597">
                  <c:v>-0.220779</c:v>
                </c:pt>
                <c:pt idx="177598">
                  <c:v>-0.22162399999999999</c:v>
                </c:pt>
                <c:pt idx="177599">
                  <c:v>-0.22248799999999999</c:v>
                </c:pt>
                <c:pt idx="177600">
                  <c:v>-0.22337399999999999</c:v>
                </c:pt>
                <c:pt idx="177601">
                  <c:v>-0.22428799999999999</c:v>
                </c:pt>
                <c:pt idx="177602">
                  <c:v>-0.22522800000000001</c:v>
                </c:pt>
                <c:pt idx="177603">
                  <c:v>-0.22619400000000001</c:v>
                </c:pt>
                <c:pt idx="177604">
                  <c:v>-0.227184</c:v>
                </c:pt>
                <c:pt idx="177605">
                  <c:v>-0.22819700000000001</c:v>
                </c:pt>
                <c:pt idx="177606">
                  <c:v>-0.22923499999999999</c:v>
                </c:pt>
                <c:pt idx="177607">
                  <c:v>-0.230298</c:v>
                </c:pt>
                <c:pt idx="177608">
                  <c:v>-0.231382</c:v>
                </c:pt>
                <c:pt idx="177609">
                  <c:v>-0.232485</c:v>
                </c:pt>
                <c:pt idx="177610">
                  <c:v>-0.23361499999999999</c:v>
                </c:pt>
                <c:pt idx="177611">
                  <c:v>-0.23477300000000001</c:v>
                </c:pt>
                <c:pt idx="177612">
                  <c:v>-0.235953</c:v>
                </c:pt>
                <c:pt idx="177613">
                  <c:v>-0.23714199999999999</c:v>
                </c:pt>
                <c:pt idx="177614">
                  <c:v>-0.23832900000000001</c:v>
                </c:pt>
                <c:pt idx="177615">
                  <c:v>-0.239512</c:v>
                </c:pt>
                <c:pt idx="177616">
                  <c:v>-0.24069499999999999</c:v>
                </c:pt>
                <c:pt idx="177617">
                  <c:v>-0.24188000000000001</c:v>
                </c:pt>
                <c:pt idx="177618">
                  <c:v>-0.24306800000000001</c:v>
                </c:pt>
                <c:pt idx="177619">
                  <c:v>-0.244257</c:v>
                </c:pt>
                <c:pt idx="177620">
                  <c:v>-0.245444</c:v>
                </c:pt>
                <c:pt idx="177621">
                  <c:v>-0.24662000000000001</c:v>
                </c:pt>
                <c:pt idx="177622">
                  <c:v>-0.247776</c:v>
                </c:pt>
                <c:pt idx="177623">
                  <c:v>-0.24890599999999999</c:v>
                </c:pt>
                <c:pt idx="177624">
                  <c:v>-0.250004</c:v>
                </c:pt>
                <c:pt idx="177625">
                  <c:v>-0.25106699999999998</c:v>
                </c:pt>
                <c:pt idx="177626">
                  <c:v>-0.25209399999999998</c:v>
                </c:pt>
                <c:pt idx="177627">
                  <c:v>-0.25309100000000001</c:v>
                </c:pt>
                <c:pt idx="177628">
                  <c:v>-0.25406499999999999</c:v>
                </c:pt>
                <c:pt idx="177629">
                  <c:v>-0.255019</c:v>
                </c:pt>
                <c:pt idx="177630">
                  <c:v>-0.25594899999999998</c:v>
                </c:pt>
                <c:pt idx="177631">
                  <c:v>-0.256855</c:v>
                </c:pt>
                <c:pt idx="177632">
                  <c:v>-0.25773499999999999</c:v>
                </c:pt>
                <c:pt idx="177633">
                  <c:v>-0.25858599999999998</c:v>
                </c:pt>
                <c:pt idx="177634">
                  <c:v>-0.25940400000000002</c:v>
                </c:pt>
                <c:pt idx="177635">
                  <c:v>-0.260189</c:v>
                </c:pt>
                <c:pt idx="177636">
                  <c:v>-0.26095000000000002</c:v>
                </c:pt>
                <c:pt idx="177637">
                  <c:v>-0.261689</c:v>
                </c:pt>
                <c:pt idx="177638">
                  <c:v>-0.26240400000000003</c:v>
                </c:pt>
                <c:pt idx="177639">
                  <c:v>-0.26308900000000002</c:v>
                </c:pt>
                <c:pt idx="177640">
                  <c:v>-0.26374500000000001</c:v>
                </c:pt>
                <c:pt idx="177641">
                  <c:v>-0.26436700000000002</c:v>
                </c:pt>
                <c:pt idx="177642">
                  <c:v>-0.26495000000000002</c:v>
                </c:pt>
                <c:pt idx="177643">
                  <c:v>-0.26549899999999999</c:v>
                </c:pt>
                <c:pt idx="177644">
                  <c:v>-0.26601399999999997</c:v>
                </c:pt>
                <c:pt idx="177645">
                  <c:v>-0.26649400000000001</c:v>
                </c:pt>
                <c:pt idx="177646">
                  <c:v>-0.266934</c:v>
                </c:pt>
                <c:pt idx="177647">
                  <c:v>-0.26733099999999999</c:v>
                </c:pt>
                <c:pt idx="177648">
                  <c:v>-0.26768500000000001</c:v>
                </c:pt>
                <c:pt idx="177649">
                  <c:v>-0.26799600000000001</c:v>
                </c:pt>
                <c:pt idx="177650">
                  <c:v>-0.26826</c:v>
                </c:pt>
                <c:pt idx="177651">
                  <c:v>-0.26848</c:v>
                </c:pt>
                <c:pt idx="177652">
                  <c:v>-0.26865699999999998</c:v>
                </c:pt>
                <c:pt idx="177653">
                  <c:v>-0.26879199999999998</c:v>
                </c:pt>
                <c:pt idx="177654">
                  <c:v>-0.26888400000000001</c:v>
                </c:pt>
                <c:pt idx="177655">
                  <c:v>-0.26893</c:v>
                </c:pt>
                <c:pt idx="177656">
                  <c:v>-0.26892500000000003</c:v>
                </c:pt>
                <c:pt idx="177657">
                  <c:v>-0.26886700000000002</c:v>
                </c:pt>
                <c:pt idx="177658">
                  <c:v>-0.268758</c:v>
                </c:pt>
                <c:pt idx="177659">
                  <c:v>-0.26860899999999999</c:v>
                </c:pt>
                <c:pt idx="177660">
                  <c:v>-0.268428</c:v>
                </c:pt>
                <c:pt idx="177661">
                  <c:v>-0.26821400000000001</c:v>
                </c:pt>
                <c:pt idx="177662">
                  <c:v>-0.26796300000000001</c:v>
                </c:pt>
                <c:pt idx="177663">
                  <c:v>-0.26767999999999997</c:v>
                </c:pt>
                <c:pt idx="177664">
                  <c:v>-0.267372</c:v>
                </c:pt>
                <c:pt idx="177665">
                  <c:v>-0.26700499999999999</c:v>
                </c:pt>
                <c:pt idx="177666">
                  <c:v>-0.26652599999999999</c:v>
                </c:pt>
                <c:pt idx="177667">
                  <c:v>-0.26596700000000001</c:v>
                </c:pt>
                <c:pt idx="177668">
                  <c:v>-0.26539499999999999</c:v>
                </c:pt>
                <c:pt idx="177669">
                  <c:v>-0.26479599999999998</c:v>
                </c:pt>
                <c:pt idx="177670">
                  <c:v>-0.26414799999999999</c:v>
                </c:pt>
                <c:pt idx="177671">
                  <c:v>-0.26346799999999998</c:v>
                </c:pt>
                <c:pt idx="177672">
                  <c:v>-0.26276899999999997</c:v>
                </c:pt>
                <c:pt idx="177673">
                  <c:v>-0.26204899999999998</c:v>
                </c:pt>
                <c:pt idx="177674">
                  <c:v>-0.26130199999999998</c:v>
                </c:pt>
                <c:pt idx="177675">
                  <c:v>-0.26052599999999998</c:v>
                </c:pt>
                <c:pt idx="177676">
                  <c:v>-0.25972200000000001</c:v>
                </c:pt>
                <c:pt idx="177677">
                  <c:v>-0.25889099999999998</c:v>
                </c:pt>
                <c:pt idx="177678">
                  <c:v>-0.25803700000000002</c:v>
                </c:pt>
                <c:pt idx="177679">
                  <c:v>-0.25716299999999997</c:v>
                </c:pt>
                <c:pt idx="177680">
                  <c:v>-0.25626900000000002</c:v>
                </c:pt>
                <c:pt idx="177681">
                  <c:v>-0.25535600000000003</c:v>
                </c:pt>
                <c:pt idx="177682">
                  <c:v>-0.25441999999999998</c:v>
                </c:pt>
                <c:pt idx="177683">
                  <c:v>-0.253467</c:v>
                </c:pt>
                <c:pt idx="177684">
                  <c:v>-0.25250400000000001</c:v>
                </c:pt>
                <c:pt idx="177685">
                  <c:v>-0.251531</c:v>
                </c:pt>
                <c:pt idx="177686">
                  <c:v>-0.25054799999999999</c:v>
                </c:pt>
                <c:pt idx="177687">
                  <c:v>-0.24956</c:v>
                </c:pt>
                <c:pt idx="177688">
                  <c:v>-0.24857099999999999</c:v>
                </c:pt>
                <c:pt idx="177689">
                  <c:v>-0.24757999999999999</c:v>
                </c:pt>
                <c:pt idx="177690">
                  <c:v>-0.246582</c:v>
                </c:pt>
                <c:pt idx="177691">
                  <c:v>-0.24557499999999999</c:v>
                </c:pt>
                <c:pt idx="177692">
                  <c:v>-0.244564</c:v>
                </c:pt>
                <c:pt idx="177693">
                  <c:v>-0.24355199999999999</c:v>
                </c:pt>
                <c:pt idx="177694">
                  <c:v>-0.242538</c:v>
                </c:pt>
                <c:pt idx="177695">
                  <c:v>-0.24152100000000001</c:v>
                </c:pt>
                <c:pt idx="177696">
                  <c:v>-0.240509</c:v>
                </c:pt>
                <c:pt idx="177697">
                  <c:v>-0.239505</c:v>
                </c:pt>
                <c:pt idx="177698">
                  <c:v>-0.238507</c:v>
                </c:pt>
                <c:pt idx="177699">
                  <c:v>-0.237508</c:v>
                </c:pt>
                <c:pt idx="177700">
                  <c:v>-0.23650199999999999</c:v>
                </c:pt>
                <c:pt idx="177701">
                  <c:v>-0.235482</c:v>
                </c:pt>
                <c:pt idx="177702">
                  <c:v>-0.23445199999999999</c:v>
                </c:pt>
                <c:pt idx="177703">
                  <c:v>-0.23342299999999999</c:v>
                </c:pt>
                <c:pt idx="177704">
                  <c:v>-0.232409</c:v>
                </c:pt>
                <c:pt idx="177705">
                  <c:v>-0.23141500000000001</c:v>
                </c:pt>
                <c:pt idx="177706">
                  <c:v>-0.230434</c:v>
                </c:pt>
                <c:pt idx="177707">
                  <c:v>-0.22945499999999999</c:v>
                </c:pt>
                <c:pt idx="177708">
                  <c:v>-0.228466</c:v>
                </c:pt>
                <c:pt idx="177709">
                  <c:v>-0.227465</c:v>
                </c:pt>
                <c:pt idx="177710">
                  <c:v>-0.22645199999999999</c:v>
                </c:pt>
                <c:pt idx="177711">
                  <c:v>-0.22542499999999999</c:v>
                </c:pt>
                <c:pt idx="177712">
                  <c:v>-0.224387</c:v>
                </c:pt>
                <c:pt idx="177713">
                  <c:v>-0.22334499999999999</c:v>
                </c:pt>
                <c:pt idx="177714">
                  <c:v>-0.222301</c:v>
                </c:pt>
                <c:pt idx="177715">
                  <c:v>-0.22125500000000001</c:v>
                </c:pt>
                <c:pt idx="177716">
                  <c:v>-0.22021099999999999</c:v>
                </c:pt>
                <c:pt idx="177717">
                  <c:v>-0.21917</c:v>
                </c:pt>
                <c:pt idx="177718">
                  <c:v>-0.218135</c:v>
                </c:pt>
                <c:pt idx="177719">
                  <c:v>-0.217112</c:v>
                </c:pt>
                <c:pt idx="177720">
                  <c:v>-0.216109</c:v>
                </c:pt>
                <c:pt idx="177721">
                  <c:v>-0.21512600000000001</c:v>
                </c:pt>
                <c:pt idx="177722">
                  <c:v>-0.21415999999999999</c:v>
                </c:pt>
                <c:pt idx="177723">
                  <c:v>-0.21321100000000001</c:v>
                </c:pt>
                <c:pt idx="177724">
                  <c:v>-0.212281</c:v>
                </c:pt>
                <c:pt idx="177725">
                  <c:v>-0.21136199999999999</c:v>
                </c:pt>
                <c:pt idx="177726">
                  <c:v>-0.21044399999999999</c:v>
                </c:pt>
                <c:pt idx="177727">
                  <c:v>-0.20951800000000001</c:v>
                </c:pt>
                <c:pt idx="177728">
                  <c:v>-0.20858099999999999</c:v>
                </c:pt>
                <c:pt idx="177729">
                  <c:v>-0.20763000000000001</c:v>
                </c:pt>
                <c:pt idx="177730">
                  <c:v>-0.20667199999999999</c:v>
                </c:pt>
                <c:pt idx="177731">
                  <c:v>-0.205709</c:v>
                </c:pt>
                <c:pt idx="177732">
                  <c:v>-0.204737</c:v>
                </c:pt>
                <c:pt idx="177733">
                  <c:v>-0.20375099999999999</c:v>
                </c:pt>
                <c:pt idx="177734">
                  <c:v>-0.20274400000000001</c:v>
                </c:pt>
                <c:pt idx="177735">
                  <c:v>-0.201711</c:v>
                </c:pt>
                <c:pt idx="177736">
                  <c:v>-0.200658</c:v>
                </c:pt>
                <c:pt idx="177737">
                  <c:v>-0.199598</c:v>
                </c:pt>
                <c:pt idx="177738">
                  <c:v>-0.198547</c:v>
                </c:pt>
                <c:pt idx="177739">
                  <c:v>-0.19750599999999999</c:v>
                </c:pt>
                <c:pt idx="177740">
                  <c:v>-0.19647200000000001</c:v>
                </c:pt>
                <c:pt idx="177741">
                  <c:v>-0.19544800000000001</c:v>
                </c:pt>
                <c:pt idx="177742">
                  <c:v>-0.194441</c:v>
                </c:pt>
                <c:pt idx="177743">
                  <c:v>-0.19345300000000001</c:v>
                </c:pt>
                <c:pt idx="177744">
                  <c:v>-0.19248199999999999</c:v>
                </c:pt>
                <c:pt idx="177745">
                  <c:v>-0.191527</c:v>
                </c:pt>
                <c:pt idx="177746">
                  <c:v>-0.19058700000000001</c:v>
                </c:pt>
                <c:pt idx="177747">
                  <c:v>-0.18966</c:v>
                </c:pt>
                <c:pt idx="177748">
                  <c:v>-0.188745</c:v>
                </c:pt>
                <c:pt idx="177749">
                  <c:v>-0.18784200000000001</c:v>
                </c:pt>
                <c:pt idx="177750">
                  <c:v>-0.186949</c:v>
                </c:pt>
                <c:pt idx="177751">
                  <c:v>-0.18607000000000001</c:v>
                </c:pt>
                <c:pt idx="177752">
                  <c:v>-0.185196</c:v>
                </c:pt>
                <c:pt idx="177753">
                  <c:v>-0.184282</c:v>
                </c:pt>
                <c:pt idx="177754">
                  <c:v>-0.18331900000000001</c:v>
                </c:pt>
                <c:pt idx="177755">
                  <c:v>-0.182366</c:v>
                </c:pt>
                <c:pt idx="177756">
                  <c:v>-0.18144299999999999</c:v>
                </c:pt>
                <c:pt idx="177757">
                  <c:v>-0.18051900000000001</c:v>
                </c:pt>
                <c:pt idx="177758">
                  <c:v>-0.179595</c:v>
                </c:pt>
                <c:pt idx="177759">
                  <c:v>-0.17868400000000001</c:v>
                </c:pt>
                <c:pt idx="177760">
                  <c:v>-0.177786</c:v>
                </c:pt>
                <c:pt idx="177761">
                  <c:v>-0.1769</c:v>
                </c:pt>
                <c:pt idx="177762">
                  <c:v>-0.17601800000000001</c:v>
                </c:pt>
                <c:pt idx="177763">
                  <c:v>-0.17513300000000001</c:v>
                </c:pt>
                <c:pt idx="177764">
                  <c:v>-0.17424600000000001</c:v>
                </c:pt>
                <c:pt idx="177765">
                  <c:v>-0.17336699999999999</c:v>
                </c:pt>
                <c:pt idx="177766">
                  <c:v>-0.17249999999999999</c:v>
                </c:pt>
                <c:pt idx="177767">
                  <c:v>-0.17164699999999999</c:v>
                </c:pt>
                <c:pt idx="177768">
                  <c:v>-0.17080999999999999</c:v>
                </c:pt>
                <c:pt idx="177769">
                  <c:v>-0.169992</c:v>
                </c:pt>
                <c:pt idx="177770">
                  <c:v>-0.16919699999999999</c:v>
                </c:pt>
                <c:pt idx="177771">
                  <c:v>-0.168432</c:v>
                </c:pt>
                <c:pt idx="177772">
                  <c:v>-0.16770299999999999</c:v>
                </c:pt>
                <c:pt idx="177773">
                  <c:v>-0.16701299999999999</c:v>
                </c:pt>
                <c:pt idx="177774">
                  <c:v>-0.16636300000000001</c:v>
                </c:pt>
                <c:pt idx="177775">
                  <c:v>-0.16574700000000001</c:v>
                </c:pt>
                <c:pt idx="177776">
                  <c:v>-0.165161</c:v>
                </c:pt>
                <c:pt idx="177777">
                  <c:v>-0.164603</c:v>
                </c:pt>
                <c:pt idx="177778">
                  <c:v>-0.164075</c:v>
                </c:pt>
                <c:pt idx="177779">
                  <c:v>-0.163581</c:v>
                </c:pt>
                <c:pt idx="177780">
                  <c:v>-0.16311899999999999</c:v>
                </c:pt>
                <c:pt idx="177781">
                  <c:v>-0.162686</c:v>
                </c:pt>
                <c:pt idx="177782">
                  <c:v>-0.162275</c:v>
                </c:pt>
                <c:pt idx="177783">
                  <c:v>-0.161885</c:v>
                </c:pt>
                <c:pt idx="177784">
                  <c:v>-0.16151299999999999</c:v>
                </c:pt>
                <c:pt idx="177785">
                  <c:v>-0.16115399999999999</c:v>
                </c:pt>
                <c:pt idx="177786">
                  <c:v>-0.160802</c:v>
                </c:pt>
                <c:pt idx="177787">
                  <c:v>-0.16045699999999999</c:v>
                </c:pt>
                <c:pt idx="177788">
                  <c:v>-0.16011900000000001</c:v>
                </c:pt>
                <c:pt idx="177789">
                  <c:v>-0.15978500000000001</c:v>
                </c:pt>
                <c:pt idx="177790">
                  <c:v>-0.15945599999999999</c:v>
                </c:pt>
                <c:pt idx="177791">
                  <c:v>-0.159133</c:v>
                </c:pt>
                <c:pt idx="177792">
                  <c:v>-0.15881700000000001</c:v>
                </c:pt>
                <c:pt idx="177793">
                  <c:v>-0.15851000000000001</c:v>
                </c:pt>
                <c:pt idx="177794">
                  <c:v>-0.15820899999999999</c:v>
                </c:pt>
                <c:pt idx="177795">
                  <c:v>-0.157913</c:v>
                </c:pt>
                <c:pt idx="177796">
                  <c:v>-0.15762100000000001</c:v>
                </c:pt>
                <c:pt idx="177797">
                  <c:v>-0.15733900000000001</c:v>
                </c:pt>
                <c:pt idx="177798">
                  <c:v>-0.15706899999999999</c:v>
                </c:pt>
                <c:pt idx="177799">
                  <c:v>-0.15681100000000001</c:v>
                </c:pt>
                <c:pt idx="177800">
                  <c:v>-0.15656600000000001</c:v>
                </c:pt>
                <c:pt idx="177801">
                  <c:v>-0.156333</c:v>
                </c:pt>
                <c:pt idx="177802">
                  <c:v>-0.156114</c:v>
                </c:pt>
                <c:pt idx="177803">
                  <c:v>-0.15590399999999999</c:v>
                </c:pt>
                <c:pt idx="177804">
                  <c:v>-0.15570200000000001</c:v>
                </c:pt>
                <c:pt idx="177805">
                  <c:v>-0.15551200000000001</c:v>
                </c:pt>
                <c:pt idx="177806">
                  <c:v>-0.15534100000000001</c:v>
                </c:pt>
                <c:pt idx="177807">
                  <c:v>-0.155192</c:v>
                </c:pt>
                <c:pt idx="177808">
                  <c:v>-0.15506500000000001</c:v>
                </c:pt>
                <c:pt idx="177809">
                  <c:v>-0.15495900000000001</c:v>
                </c:pt>
                <c:pt idx="177810">
                  <c:v>-0.15487300000000001</c:v>
                </c:pt>
                <c:pt idx="177811">
                  <c:v>-0.154803</c:v>
                </c:pt>
                <c:pt idx="177812">
                  <c:v>-0.15474399999999999</c:v>
                </c:pt>
                <c:pt idx="177813">
                  <c:v>-0.154693</c:v>
                </c:pt>
                <c:pt idx="177814">
                  <c:v>-0.15464800000000001</c:v>
                </c:pt>
                <c:pt idx="177815">
                  <c:v>-0.154611</c:v>
                </c:pt>
                <c:pt idx="177816">
                  <c:v>-0.154586</c:v>
                </c:pt>
                <c:pt idx="177817">
                  <c:v>-0.15457299999999999</c:v>
                </c:pt>
                <c:pt idx="177818">
                  <c:v>-0.15457000000000001</c:v>
                </c:pt>
                <c:pt idx="177819">
                  <c:v>-0.15457199999999999</c:v>
                </c:pt>
                <c:pt idx="177820">
                  <c:v>-0.15457399999999999</c:v>
                </c:pt>
                <c:pt idx="177821">
                  <c:v>-0.15457799999999999</c:v>
                </c:pt>
                <c:pt idx="177822">
                  <c:v>-0.154589</c:v>
                </c:pt>
                <c:pt idx="177823">
                  <c:v>-0.154612</c:v>
                </c:pt>
                <c:pt idx="177824">
                  <c:v>-0.15465000000000001</c:v>
                </c:pt>
                <c:pt idx="177825">
                  <c:v>-0.15470900000000001</c:v>
                </c:pt>
                <c:pt idx="177826">
                  <c:v>-0.15479399999999999</c:v>
                </c:pt>
                <c:pt idx="177827">
                  <c:v>-0.15489900000000001</c:v>
                </c:pt>
                <c:pt idx="177828">
                  <c:v>-0.15501200000000001</c:v>
                </c:pt>
                <c:pt idx="177829">
                  <c:v>-0.15513099999999999</c:v>
                </c:pt>
                <c:pt idx="177830">
                  <c:v>-0.15526499999999999</c:v>
                </c:pt>
                <c:pt idx="177831">
                  <c:v>-0.15542</c:v>
                </c:pt>
                <c:pt idx="177832">
                  <c:v>-0.15559600000000001</c:v>
                </c:pt>
                <c:pt idx="177833">
                  <c:v>-0.15578600000000001</c:v>
                </c:pt>
                <c:pt idx="177834">
                  <c:v>-0.15598799999999999</c:v>
                </c:pt>
                <c:pt idx="177835">
                  <c:v>-0.15620100000000001</c:v>
                </c:pt>
                <c:pt idx="177836">
                  <c:v>-0.15642400000000001</c:v>
                </c:pt>
                <c:pt idx="177837">
                  <c:v>-0.15665200000000001</c:v>
                </c:pt>
                <c:pt idx="177838">
                  <c:v>-0.15687999999999999</c:v>
                </c:pt>
                <c:pt idx="177839">
                  <c:v>-0.157108</c:v>
                </c:pt>
                <c:pt idx="177840">
                  <c:v>-0.157337</c:v>
                </c:pt>
                <c:pt idx="177841">
                  <c:v>-0.15756999999999999</c:v>
                </c:pt>
                <c:pt idx="177842">
                  <c:v>-0.157809</c:v>
                </c:pt>
                <c:pt idx="177843">
                  <c:v>-0.158056</c:v>
                </c:pt>
                <c:pt idx="177844">
                  <c:v>-0.15831000000000001</c:v>
                </c:pt>
                <c:pt idx="177845">
                  <c:v>-0.15857199999999999</c:v>
                </c:pt>
                <c:pt idx="177846">
                  <c:v>-0.15883800000000001</c:v>
                </c:pt>
                <c:pt idx="177847">
                  <c:v>-0.15910099999999999</c:v>
                </c:pt>
                <c:pt idx="177848">
                  <c:v>-0.159358</c:v>
                </c:pt>
                <c:pt idx="177849">
                  <c:v>-0.159607</c:v>
                </c:pt>
                <c:pt idx="177850">
                  <c:v>-0.15984699999999999</c:v>
                </c:pt>
                <c:pt idx="177851">
                  <c:v>-0.160077</c:v>
                </c:pt>
                <c:pt idx="177852">
                  <c:v>-0.160301</c:v>
                </c:pt>
                <c:pt idx="177853">
                  <c:v>-0.160522</c:v>
                </c:pt>
                <c:pt idx="177854">
                  <c:v>-0.16073999999999999</c:v>
                </c:pt>
                <c:pt idx="177855">
                  <c:v>-0.16095799999999999</c:v>
                </c:pt>
                <c:pt idx="177856">
                  <c:v>-0.16117799999999999</c:v>
                </c:pt>
                <c:pt idx="177857">
                  <c:v>-0.16140199999999999</c:v>
                </c:pt>
                <c:pt idx="177858">
                  <c:v>-0.16162699999999999</c:v>
                </c:pt>
                <c:pt idx="177859">
                  <c:v>-0.16184799999999999</c:v>
                </c:pt>
                <c:pt idx="177860">
                  <c:v>-0.16206400000000001</c:v>
                </c:pt>
                <c:pt idx="177861">
                  <c:v>-0.162274</c:v>
                </c:pt>
                <c:pt idx="177862">
                  <c:v>-0.16247800000000001</c:v>
                </c:pt>
                <c:pt idx="177863">
                  <c:v>-0.16266900000000001</c:v>
                </c:pt>
                <c:pt idx="177864">
                  <c:v>-0.16284299999999999</c:v>
                </c:pt>
                <c:pt idx="177865">
                  <c:v>-0.162995</c:v>
                </c:pt>
                <c:pt idx="177866">
                  <c:v>-0.16312199999999999</c:v>
                </c:pt>
                <c:pt idx="177867">
                  <c:v>-0.16322300000000001</c:v>
                </c:pt>
                <c:pt idx="177868">
                  <c:v>-0.1633</c:v>
                </c:pt>
                <c:pt idx="177869">
                  <c:v>-0.163353</c:v>
                </c:pt>
                <c:pt idx="177870">
                  <c:v>-0.163379</c:v>
                </c:pt>
                <c:pt idx="177871">
                  <c:v>-0.16337599999999999</c:v>
                </c:pt>
                <c:pt idx="177872">
                  <c:v>-0.16334399999999999</c:v>
                </c:pt>
                <c:pt idx="177873">
                  <c:v>-0.16328799999999999</c:v>
                </c:pt>
                <c:pt idx="177874">
                  <c:v>-0.16321099999999999</c:v>
                </c:pt>
                <c:pt idx="177875">
                  <c:v>-0.16311500000000001</c:v>
                </c:pt>
                <c:pt idx="177876">
                  <c:v>-0.162997</c:v>
                </c:pt>
                <c:pt idx="177877">
                  <c:v>-0.162855</c:v>
                </c:pt>
                <c:pt idx="177878">
                  <c:v>-0.16269</c:v>
                </c:pt>
                <c:pt idx="177879">
                  <c:v>-0.16250700000000001</c:v>
                </c:pt>
                <c:pt idx="177880">
                  <c:v>-0.162302</c:v>
                </c:pt>
                <c:pt idx="177881">
                  <c:v>-0.16207299999999999</c:v>
                </c:pt>
                <c:pt idx="177882">
                  <c:v>-0.16181899999999999</c:v>
                </c:pt>
                <c:pt idx="177883">
                  <c:v>-0.16154399999999999</c:v>
                </c:pt>
                <c:pt idx="177884">
                  <c:v>-0.161249</c:v>
                </c:pt>
                <c:pt idx="177885">
                  <c:v>-0.16093399999999999</c:v>
                </c:pt>
                <c:pt idx="177886">
                  <c:v>-0.16059699999999999</c:v>
                </c:pt>
                <c:pt idx="177887">
                  <c:v>-0.16023799999999999</c:v>
                </c:pt>
                <c:pt idx="177888">
                  <c:v>-0.159858</c:v>
                </c:pt>
                <c:pt idx="177889">
                  <c:v>-0.15946199999999999</c:v>
                </c:pt>
                <c:pt idx="177890">
                  <c:v>-0.159021</c:v>
                </c:pt>
                <c:pt idx="177891">
                  <c:v>-0.15848699999999999</c:v>
                </c:pt>
                <c:pt idx="177892">
                  <c:v>-0.15788199999999999</c:v>
                </c:pt>
                <c:pt idx="177893">
                  <c:v>-0.15726200000000001</c:v>
                </c:pt>
                <c:pt idx="177894">
                  <c:v>-0.156612</c:v>
                </c:pt>
                <c:pt idx="177895">
                  <c:v>-0.15591099999999999</c:v>
                </c:pt>
                <c:pt idx="177896">
                  <c:v>-0.15517300000000001</c:v>
                </c:pt>
                <c:pt idx="177897">
                  <c:v>-0.15440799999999999</c:v>
                </c:pt>
                <c:pt idx="177898">
                  <c:v>-0.153614</c:v>
                </c:pt>
                <c:pt idx="177899">
                  <c:v>-0.15278600000000001</c:v>
                </c:pt>
                <c:pt idx="177900">
                  <c:v>-0.151919</c:v>
                </c:pt>
                <c:pt idx="177901">
                  <c:v>-0.15101200000000001</c:v>
                </c:pt>
                <c:pt idx="177902">
                  <c:v>-0.150065</c:v>
                </c:pt>
                <c:pt idx="177903">
                  <c:v>-0.14908199999999999</c:v>
                </c:pt>
                <c:pt idx="177904">
                  <c:v>-0.148064</c:v>
                </c:pt>
                <c:pt idx="177905">
                  <c:v>-0.14701400000000001</c:v>
                </c:pt>
                <c:pt idx="177906">
                  <c:v>-0.14593500000000001</c:v>
                </c:pt>
                <c:pt idx="177907">
                  <c:v>-0.14482900000000001</c:v>
                </c:pt>
                <c:pt idx="177908">
                  <c:v>-0.143702</c:v>
                </c:pt>
                <c:pt idx="177909">
                  <c:v>-0.14255499999999999</c:v>
                </c:pt>
                <c:pt idx="177910">
                  <c:v>-0.14139399999999999</c:v>
                </c:pt>
                <c:pt idx="177911">
                  <c:v>-0.14021800000000001</c:v>
                </c:pt>
                <c:pt idx="177912">
                  <c:v>-0.13902500000000001</c:v>
                </c:pt>
                <c:pt idx="177913">
                  <c:v>-0.13781299999999999</c:v>
                </c:pt>
                <c:pt idx="177914">
                  <c:v>-0.13658300000000001</c:v>
                </c:pt>
                <c:pt idx="177915">
                  <c:v>-0.13533400000000001</c:v>
                </c:pt>
                <c:pt idx="177916">
                  <c:v>-0.13406299999999999</c:v>
                </c:pt>
                <c:pt idx="177917">
                  <c:v>-0.13277</c:v>
                </c:pt>
                <c:pt idx="177918">
                  <c:v>-0.13145499999999999</c:v>
                </c:pt>
                <c:pt idx="177919">
                  <c:v>-0.13011700000000001</c:v>
                </c:pt>
                <c:pt idx="177920">
                  <c:v>-0.128751</c:v>
                </c:pt>
                <c:pt idx="177921">
                  <c:v>-0.127358</c:v>
                </c:pt>
                <c:pt idx="177922">
                  <c:v>-0.125939</c:v>
                </c:pt>
                <c:pt idx="177923">
                  <c:v>-0.12449200000000001</c:v>
                </c:pt>
                <c:pt idx="177924">
                  <c:v>-0.123019</c:v>
                </c:pt>
                <c:pt idx="177925">
                  <c:v>-0.121521</c:v>
                </c:pt>
                <c:pt idx="177926">
                  <c:v>-0.11999899999999999</c:v>
                </c:pt>
                <c:pt idx="177927">
                  <c:v>-0.11845799999999999</c:v>
                </c:pt>
                <c:pt idx="177928">
                  <c:v>-0.116899</c:v>
                </c:pt>
                <c:pt idx="177929">
                  <c:v>-0.11532299999999999</c:v>
                </c:pt>
                <c:pt idx="177930">
                  <c:v>-0.113731</c:v>
                </c:pt>
                <c:pt idx="177931">
                  <c:v>-0.112123</c:v>
                </c:pt>
                <c:pt idx="177932">
                  <c:v>-0.110503</c:v>
                </c:pt>
                <c:pt idx="177933">
                  <c:v>-0.10886999999999999</c:v>
                </c:pt>
                <c:pt idx="177934">
                  <c:v>-0.107224</c:v>
                </c:pt>
                <c:pt idx="177935">
                  <c:v>-0.10556500000000001</c:v>
                </c:pt>
                <c:pt idx="177936">
                  <c:v>-0.103892</c:v>
                </c:pt>
                <c:pt idx="177937">
                  <c:v>-0.102205</c:v>
                </c:pt>
                <c:pt idx="177938">
                  <c:v>-0.100503</c:v>
                </c:pt>
                <c:pt idx="177939">
                  <c:v>-9.8784499999999997E-2</c:v>
                </c:pt>
                <c:pt idx="177940">
                  <c:v>-9.7047599999999998E-2</c:v>
                </c:pt>
                <c:pt idx="177941">
                  <c:v>-9.5290700000000006E-2</c:v>
                </c:pt>
                <c:pt idx="177942">
                  <c:v>-9.3515299999999996E-2</c:v>
                </c:pt>
                <c:pt idx="177943">
                  <c:v>-9.1725399999999999E-2</c:v>
                </c:pt>
                <c:pt idx="177944">
                  <c:v>-8.9925699999999997E-2</c:v>
                </c:pt>
                <c:pt idx="177945">
                  <c:v>-8.8119500000000003E-2</c:v>
                </c:pt>
                <c:pt idx="177946">
                  <c:v>-8.6308099999999999E-2</c:v>
                </c:pt>
                <c:pt idx="177947">
                  <c:v>-8.4492899999999996E-2</c:v>
                </c:pt>
                <c:pt idx="177948">
                  <c:v>-8.2675200000000004E-2</c:v>
                </c:pt>
                <c:pt idx="177949">
                  <c:v>-8.0855300000000005E-2</c:v>
                </c:pt>
                <c:pt idx="177950">
                  <c:v>-7.9032400000000003E-2</c:v>
                </c:pt>
                <c:pt idx="177951">
                  <c:v>-7.7205800000000005E-2</c:v>
                </c:pt>
                <c:pt idx="177952">
                  <c:v>-7.5376299999999993E-2</c:v>
                </c:pt>
                <c:pt idx="177953">
                  <c:v>-7.3546100000000003E-2</c:v>
                </c:pt>
                <c:pt idx="177954">
                  <c:v>-7.1718100000000007E-2</c:v>
                </c:pt>
                <c:pt idx="177955">
                  <c:v>-6.9894999999999999E-2</c:v>
                </c:pt>
                <c:pt idx="177956">
                  <c:v>-6.8077299999999993E-2</c:v>
                </c:pt>
                <c:pt idx="177957">
                  <c:v>-6.6261799999999996E-2</c:v>
                </c:pt>
                <c:pt idx="177958">
                  <c:v>-6.4444799999999997E-2</c:v>
                </c:pt>
                <c:pt idx="177959">
                  <c:v>-6.2626100000000004E-2</c:v>
                </c:pt>
                <c:pt idx="177960">
                  <c:v>-6.0808000000000001E-2</c:v>
                </c:pt>
                <c:pt idx="177961">
                  <c:v>-5.8992099999999999E-2</c:v>
                </c:pt>
                <c:pt idx="177962">
                  <c:v>-5.7180700000000001E-2</c:v>
                </c:pt>
                <c:pt idx="177963">
                  <c:v>-5.5378400000000001E-2</c:v>
                </c:pt>
                <c:pt idx="177964">
                  <c:v>-5.3585500000000001E-2</c:v>
                </c:pt>
                <c:pt idx="177965">
                  <c:v>-5.1795899999999999E-2</c:v>
                </c:pt>
                <c:pt idx="177966">
                  <c:v>-5.0007200000000002E-2</c:v>
                </c:pt>
                <c:pt idx="177967">
                  <c:v>-4.8224799999999998E-2</c:v>
                </c:pt>
                <c:pt idx="177968">
                  <c:v>-4.6456200000000003E-2</c:v>
                </c:pt>
                <c:pt idx="177969">
                  <c:v>-4.47071E-2</c:v>
                </c:pt>
                <c:pt idx="177970">
                  <c:v>-4.2980200000000003E-2</c:v>
                </c:pt>
                <c:pt idx="177971">
                  <c:v>-4.1273600000000001E-2</c:v>
                </c:pt>
                <c:pt idx="177972">
                  <c:v>-3.9583500000000001E-2</c:v>
                </c:pt>
                <c:pt idx="177973">
                  <c:v>-3.7907700000000003E-2</c:v>
                </c:pt>
                <c:pt idx="177974">
                  <c:v>-3.6246399999999998E-2</c:v>
                </c:pt>
                <c:pt idx="177975">
                  <c:v>-3.4601600000000003E-2</c:v>
                </c:pt>
                <c:pt idx="177976">
                  <c:v>-3.2975600000000001E-2</c:v>
                </c:pt>
                <c:pt idx="177977">
                  <c:v>-3.1371400000000001E-2</c:v>
                </c:pt>
                <c:pt idx="177978">
                  <c:v>-2.9793400000000001E-2</c:v>
                </c:pt>
                <c:pt idx="177979">
                  <c:v>-2.8245599999999999E-2</c:v>
                </c:pt>
                <c:pt idx="177980">
                  <c:v>-2.6728499999999999E-2</c:v>
                </c:pt>
                <c:pt idx="177981">
                  <c:v>-2.52403E-2</c:v>
                </c:pt>
                <c:pt idx="177982">
                  <c:v>-2.3781099999999999E-2</c:v>
                </c:pt>
                <c:pt idx="177983">
                  <c:v>-2.23527E-2</c:v>
                </c:pt>
                <c:pt idx="177984">
                  <c:v>-2.0953699999999999E-2</c:v>
                </c:pt>
                <c:pt idx="177985">
                  <c:v>-1.9581299999999999E-2</c:v>
                </c:pt>
                <c:pt idx="177986">
                  <c:v>-1.8235299999999999E-2</c:v>
                </c:pt>
                <c:pt idx="177987">
                  <c:v>-1.69173E-2</c:v>
                </c:pt>
                <c:pt idx="177988">
                  <c:v>-1.56296E-2</c:v>
                </c:pt>
                <c:pt idx="177989">
                  <c:v>-1.43748E-2</c:v>
                </c:pt>
                <c:pt idx="177990">
                  <c:v>-1.31539E-2</c:v>
                </c:pt>
                <c:pt idx="177991">
                  <c:v>-1.19671E-2</c:v>
                </c:pt>
                <c:pt idx="177992">
                  <c:v>-1.08155E-2</c:v>
                </c:pt>
                <c:pt idx="177993" formatCode="0.00E+00">
                  <c:v>-9.7005500000000005E-3</c:v>
                </c:pt>
                <c:pt idx="177994" formatCode="0.00E+00">
                  <c:v>-8.6218600000000003E-3</c:v>
                </c:pt>
                <c:pt idx="177995" formatCode="0.00E+00">
                  <c:v>-7.57765E-3</c:v>
                </c:pt>
                <c:pt idx="177996" formatCode="0.00E+00">
                  <c:v>-6.5673900000000002E-3</c:v>
                </c:pt>
                <c:pt idx="177997" formatCode="0.00E+00">
                  <c:v>-5.59255E-3</c:v>
                </c:pt>
                <c:pt idx="177998" formatCode="0.00E+00">
                  <c:v>-4.6554400000000003E-3</c:v>
                </c:pt>
                <c:pt idx="177999" formatCode="0.00E+00">
                  <c:v>-3.75743E-3</c:v>
                </c:pt>
                <c:pt idx="178000" formatCode="0.00E+00">
                  <c:v>-2.8981599999999999E-3</c:v>
                </c:pt>
                <c:pt idx="178001" formatCode="0.00E+00">
                  <c:v>-2.07618E-3</c:v>
                </c:pt>
                <c:pt idx="178002" formatCode="0.00E+00">
                  <c:v>-1.29013E-3</c:v>
                </c:pt>
                <c:pt idx="178003" formatCode="0.00E+00">
                  <c:v>-5.40316E-4</c:v>
                </c:pt>
                <c:pt idx="178004" formatCode="0.00E+00">
                  <c:v>1.7204699999999999E-4</c:v>
                </c:pt>
                <c:pt idx="178005" formatCode="0.00E+00">
                  <c:v>8.4725999999999996E-4</c:v>
                </c:pt>
                <c:pt idx="178006" formatCode="0.00E+00">
                  <c:v>1.4864500000000001E-3</c:v>
                </c:pt>
                <c:pt idx="178007" formatCode="0.00E+00">
                  <c:v>2.0900699999999999E-3</c:v>
                </c:pt>
                <c:pt idx="178008" formatCode="0.00E+00">
                  <c:v>2.6580900000000001E-3</c:v>
                </c:pt>
                <c:pt idx="178009" formatCode="0.00E+00">
                  <c:v>3.1907900000000002E-3</c:v>
                </c:pt>
                <c:pt idx="178010" formatCode="0.00E+00">
                  <c:v>3.6890400000000002E-3</c:v>
                </c:pt>
                <c:pt idx="178011" formatCode="0.00E+00">
                  <c:v>4.1537099999999997E-3</c:v>
                </c:pt>
                <c:pt idx="178012" formatCode="0.00E+00">
                  <c:v>4.5852999999999996E-3</c:v>
                </c:pt>
                <c:pt idx="178013" formatCode="0.00E+00">
                  <c:v>4.9845100000000002E-3</c:v>
                </c:pt>
                <c:pt idx="178014" formatCode="0.00E+00">
                  <c:v>5.3525700000000001E-3</c:v>
                </c:pt>
                <c:pt idx="178015" formatCode="0.00E+00">
                  <c:v>5.6903700000000002E-3</c:v>
                </c:pt>
                <c:pt idx="178016" formatCode="0.00E+00">
                  <c:v>5.9974399999999997E-3</c:v>
                </c:pt>
                <c:pt idx="178017" formatCode="0.00E+00">
                  <c:v>6.27255E-3</c:v>
                </c:pt>
                <c:pt idx="178018" formatCode="0.00E+00">
                  <c:v>6.5150599999999996E-3</c:v>
                </c:pt>
                <c:pt idx="178019" formatCode="0.00E+00">
                  <c:v>6.7248000000000004E-3</c:v>
                </c:pt>
                <c:pt idx="178020" formatCode="0.00E+00">
                  <c:v>6.9017000000000002E-3</c:v>
                </c:pt>
                <c:pt idx="178021" formatCode="0.00E+00">
                  <c:v>7.0458300000000003E-3</c:v>
                </c:pt>
                <c:pt idx="178022" formatCode="0.00E+00">
                  <c:v>7.1569600000000004E-3</c:v>
                </c:pt>
                <c:pt idx="178023" formatCode="0.00E+00">
                  <c:v>7.2349299999999997E-3</c:v>
                </c:pt>
                <c:pt idx="178024" formatCode="0.00E+00">
                  <c:v>7.2806299999999997E-3</c:v>
                </c:pt>
                <c:pt idx="178025" formatCode="0.00E+00">
                  <c:v>7.2955600000000004E-3</c:v>
                </c:pt>
                <c:pt idx="178026" formatCode="0.00E+00">
                  <c:v>7.2811200000000003E-3</c:v>
                </c:pt>
                <c:pt idx="178027" formatCode="0.00E+00">
                  <c:v>7.2380200000000004E-3</c:v>
                </c:pt>
                <c:pt idx="178028" formatCode="0.00E+00">
                  <c:v>7.1663100000000004E-3</c:v>
                </c:pt>
                <c:pt idx="178029" formatCode="0.00E+00">
                  <c:v>7.0662900000000002E-3</c:v>
                </c:pt>
                <c:pt idx="178030" formatCode="0.00E+00">
                  <c:v>6.9382100000000002E-3</c:v>
                </c:pt>
                <c:pt idx="178031" formatCode="0.00E+00">
                  <c:v>6.7817900000000002E-3</c:v>
                </c:pt>
                <c:pt idx="178032" formatCode="0.00E+00">
                  <c:v>6.59707E-3</c:v>
                </c:pt>
                <c:pt idx="178033" formatCode="0.00E+00">
                  <c:v>6.3847299999999999E-3</c:v>
                </c:pt>
                <c:pt idx="178034" formatCode="0.00E+00">
                  <c:v>6.1451099999999996E-3</c:v>
                </c:pt>
                <c:pt idx="178035" formatCode="0.00E+00">
                  <c:v>5.8787700000000002E-3</c:v>
                </c:pt>
                <c:pt idx="178036" formatCode="0.00E+00">
                  <c:v>5.5877799999999997E-3</c:v>
                </c:pt>
                <c:pt idx="178037" formatCode="0.00E+00">
                  <c:v>5.2747499999999999E-3</c:v>
                </c:pt>
                <c:pt idx="178038" formatCode="0.00E+00">
                  <c:v>4.94131E-3</c:v>
                </c:pt>
                <c:pt idx="178039" formatCode="0.00E+00">
                  <c:v>4.5892900000000002E-3</c:v>
                </c:pt>
                <c:pt idx="178040" formatCode="0.00E+00">
                  <c:v>4.2210900000000003E-3</c:v>
                </c:pt>
                <c:pt idx="178041" formatCode="0.00E+00">
                  <c:v>3.8375800000000002E-3</c:v>
                </c:pt>
                <c:pt idx="178042" formatCode="0.00E+00">
                  <c:v>3.43816E-3</c:v>
                </c:pt>
                <c:pt idx="178043" formatCode="0.00E+00">
                  <c:v>3.02331E-3</c:v>
                </c:pt>
                <c:pt idx="178044" formatCode="0.00E+00">
                  <c:v>2.5938100000000002E-3</c:v>
                </c:pt>
                <c:pt idx="178045" formatCode="0.00E+00">
                  <c:v>2.1488100000000001E-3</c:v>
                </c:pt>
                <c:pt idx="178046" formatCode="0.00E+00">
                  <c:v>1.6877400000000001E-3</c:v>
                </c:pt>
                <c:pt idx="178047" formatCode="0.00E+00">
                  <c:v>1.2118599999999999E-3</c:v>
                </c:pt>
                <c:pt idx="178048" formatCode="0.00E+00">
                  <c:v>7.2254100000000005E-4</c:v>
                </c:pt>
                <c:pt idx="178049" formatCode="0.00E+00">
                  <c:v>2.2044299999999999E-4</c:v>
                </c:pt>
                <c:pt idx="178050" formatCode="0.00E+00">
                  <c:v>-2.9388400000000001E-4</c:v>
                </c:pt>
                <c:pt idx="178051" formatCode="0.00E+00">
                  <c:v>-8.1952700000000002E-4</c:v>
                </c:pt>
                <c:pt idx="178052" formatCode="0.00E+00">
                  <c:v>-1.35484E-3</c:v>
                </c:pt>
                <c:pt idx="178053" formatCode="0.00E+00">
                  <c:v>-1.8980500000000001E-3</c:v>
                </c:pt>
                <c:pt idx="178054" formatCode="0.00E+00">
                  <c:v>-2.4477100000000001E-3</c:v>
                </c:pt>
                <c:pt idx="178055" formatCode="0.00E+00">
                  <c:v>-3.0028500000000001E-3</c:v>
                </c:pt>
                <c:pt idx="178056" formatCode="0.00E+00">
                  <c:v>-3.5625499999999998E-3</c:v>
                </c:pt>
                <c:pt idx="178057" formatCode="0.00E+00">
                  <c:v>-4.1251400000000002E-3</c:v>
                </c:pt>
                <c:pt idx="178058" formatCode="0.00E+00">
                  <c:v>-4.6890300000000003E-3</c:v>
                </c:pt>
                <c:pt idx="178059" formatCode="0.00E+00">
                  <c:v>-5.2540199999999999E-3</c:v>
                </c:pt>
                <c:pt idx="178060" formatCode="0.00E+00">
                  <c:v>-5.8199100000000002E-3</c:v>
                </c:pt>
                <c:pt idx="178061" formatCode="0.00E+00">
                  <c:v>-6.3851699999999999E-3</c:v>
                </c:pt>
                <c:pt idx="178062" formatCode="0.00E+00">
                  <c:v>-6.9472500000000003E-3</c:v>
                </c:pt>
                <c:pt idx="178063" formatCode="0.00E+00">
                  <c:v>-7.5036800000000004E-3</c:v>
                </c:pt>
                <c:pt idx="178064" formatCode="0.00E+00">
                  <c:v>-8.0529799999999995E-3</c:v>
                </c:pt>
                <c:pt idx="178065" formatCode="0.00E+00">
                  <c:v>-8.5949200000000007E-3</c:v>
                </c:pt>
                <c:pt idx="178066" formatCode="0.00E+00">
                  <c:v>-9.1296299999999997E-3</c:v>
                </c:pt>
                <c:pt idx="178067" formatCode="0.00E+00">
                  <c:v>-9.6567100000000006E-3</c:v>
                </c:pt>
                <c:pt idx="178068">
                  <c:v>-1.0175699999999999E-2</c:v>
                </c:pt>
                <c:pt idx="178069">
                  <c:v>-1.0686599999999999E-2</c:v>
                </c:pt>
                <c:pt idx="178070">
                  <c:v>-1.11897E-2</c:v>
                </c:pt>
                <c:pt idx="178071">
                  <c:v>-1.1684399999999999E-2</c:v>
                </c:pt>
                <c:pt idx="178072">
                  <c:v>-1.2169900000000001E-2</c:v>
                </c:pt>
                <c:pt idx="178073">
                  <c:v>-1.2645E-2</c:v>
                </c:pt>
                <c:pt idx="178074">
                  <c:v>-1.3107499999999999E-2</c:v>
                </c:pt>
                <c:pt idx="178075">
                  <c:v>-1.35543E-2</c:v>
                </c:pt>
                <c:pt idx="178076">
                  <c:v>-1.3983199999999999E-2</c:v>
                </c:pt>
                <c:pt idx="178077">
                  <c:v>-1.4393299999999999E-2</c:v>
                </c:pt>
                <c:pt idx="178078">
                  <c:v>-1.47834E-2</c:v>
                </c:pt>
                <c:pt idx="178079">
                  <c:v>-1.51529E-2</c:v>
                </c:pt>
                <c:pt idx="178080">
                  <c:v>-1.55015E-2</c:v>
                </c:pt>
                <c:pt idx="178081">
                  <c:v>-1.5829099999999999E-2</c:v>
                </c:pt>
                <c:pt idx="178082">
                  <c:v>-1.6134900000000001E-2</c:v>
                </c:pt>
                <c:pt idx="178083">
                  <c:v>-1.6417399999999999E-2</c:v>
                </c:pt>
                <c:pt idx="178084">
                  <c:v>-1.6675700000000002E-2</c:v>
                </c:pt>
                <c:pt idx="178085">
                  <c:v>-1.6909899999999999E-2</c:v>
                </c:pt>
                <c:pt idx="178086">
                  <c:v>-1.7121299999999999E-2</c:v>
                </c:pt>
                <c:pt idx="178087">
                  <c:v>-1.7310900000000001E-2</c:v>
                </c:pt>
                <c:pt idx="178088">
                  <c:v>-1.74781E-2</c:v>
                </c:pt>
                <c:pt idx="178089">
                  <c:v>-1.76223E-2</c:v>
                </c:pt>
                <c:pt idx="178090">
                  <c:v>-1.7743100000000001E-2</c:v>
                </c:pt>
                <c:pt idx="178091">
                  <c:v>-1.78392E-2</c:v>
                </c:pt>
                <c:pt idx="178092">
                  <c:v>-1.7907699999999999E-2</c:v>
                </c:pt>
                <c:pt idx="178093">
                  <c:v>-1.79466E-2</c:v>
                </c:pt>
                <c:pt idx="178094">
                  <c:v>-1.7956400000000001E-2</c:v>
                </c:pt>
                <c:pt idx="178095">
                  <c:v>-1.7937999999999999E-2</c:v>
                </c:pt>
                <c:pt idx="178096">
                  <c:v>-1.7890799999999998E-2</c:v>
                </c:pt>
                <c:pt idx="178097">
                  <c:v>-1.78129E-2</c:v>
                </c:pt>
                <c:pt idx="178098">
                  <c:v>-1.77024E-2</c:v>
                </c:pt>
                <c:pt idx="178099">
                  <c:v>-1.7558500000000001E-2</c:v>
                </c:pt>
                <c:pt idx="178100">
                  <c:v>-1.7381600000000001E-2</c:v>
                </c:pt>
                <c:pt idx="178101">
                  <c:v>-1.7171100000000002E-2</c:v>
                </c:pt>
                <c:pt idx="178102">
                  <c:v>-1.6926E-2</c:v>
                </c:pt>
                <c:pt idx="178103">
                  <c:v>-1.6646600000000001E-2</c:v>
                </c:pt>
                <c:pt idx="178104">
                  <c:v>-1.6334499999999998E-2</c:v>
                </c:pt>
                <c:pt idx="178105">
                  <c:v>-1.5990399999999998E-2</c:v>
                </c:pt>
                <c:pt idx="178106">
                  <c:v>-1.5613800000000001E-2</c:v>
                </c:pt>
                <c:pt idx="178107">
                  <c:v>-1.5204799999999999E-2</c:v>
                </c:pt>
                <c:pt idx="178108">
                  <c:v>-1.4763800000000001E-2</c:v>
                </c:pt>
                <c:pt idx="178109">
                  <c:v>-1.4291099999999999E-2</c:v>
                </c:pt>
                <c:pt idx="178110">
                  <c:v>-1.37868E-2</c:v>
                </c:pt>
                <c:pt idx="178111">
                  <c:v>-1.32502E-2</c:v>
                </c:pt>
                <c:pt idx="178112">
                  <c:v>-1.26798E-2</c:v>
                </c:pt>
                <c:pt idx="178113">
                  <c:v>-1.20743E-2</c:v>
                </c:pt>
                <c:pt idx="178114">
                  <c:v>-1.1433E-2</c:v>
                </c:pt>
                <c:pt idx="178115">
                  <c:v>-1.07565E-2</c:v>
                </c:pt>
                <c:pt idx="178116">
                  <c:v>-1.0045E-2</c:v>
                </c:pt>
                <c:pt idx="178117" formatCode="0.00E+00">
                  <c:v>-9.2985700000000008E-3</c:v>
                </c:pt>
                <c:pt idx="178118" formatCode="0.00E+00">
                  <c:v>-8.5181000000000007E-3</c:v>
                </c:pt>
                <c:pt idx="178119" formatCode="0.00E+00">
                  <c:v>-7.7044799999999997E-3</c:v>
                </c:pt>
                <c:pt idx="178120" formatCode="0.00E+00">
                  <c:v>-6.8582000000000001E-3</c:v>
                </c:pt>
                <c:pt idx="178121" formatCode="0.00E+00">
                  <c:v>-5.9798200000000003E-3</c:v>
                </c:pt>
                <c:pt idx="178122" formatCode="0.00E+00">
                  <c:v>-5.0700800000000002E-3</c:v>
                </c:pt>
                <c:pt idx="178123" formatCode="0.00E+00">
                  <c:v>-4.1295699999999999E-3</c:v>
                </c:pt>
                <c:pt idx="178124" formatCode="0.00E+00">
                  <c:v>-3.1589299999999999E-3</c:v>
                </c:pt>
                <c:pt idx="178125" formatCode="0.00E+00">
                  <c:v>-2.1588900000000001E-3</c:v>
                </c:pt>
                <c:pt idx="178126" formatCode="0.00E+00">
                  <c:v>-1.1293399999999999E-3</c:v>
                </c:pt>
                <c:pt idx="178127" formatCode="0.00E+00">
                  <c:v>-6.9395399999999996E-5</c:v>
                </c:pt>
                <c:pt idx="178128" formatCode="0.00E+00">
                  <c:v>1.02129E-3</c:v>
                </c:pt>
                <c:pt idx="178129" formatCode="0.00E+00">
                  <c:v>2.14234E-3</c:v>
                </c:pt>
                <c:pt idx="178130" formatCode="0.00E+00">
                  <c:v>3.2936100000000002E-3</c:v>
                </c:pt>
                <c:pt idx="178131" formatCode="0.00E+00">
                  <c:v>4.4747299999999997E-3</c:v>
                </c:pt>
                <c:pt idx="178132" formatCode="0.00E+00">
                  <c:v>5.6836600000000001E-3</c:v>
                </c:pt>
                <c:pt idx="178133" formatCode="0.00E+00">
                  <c:v>6.9174500000000003E-3</c:v>
                </c:pt>
                <c:pt idx="178134" formatCode="0.00E+00">
                  <c:v>8.1744699999999997E-3</c:v>
                </c:pt>
                <c:pt idx="178135" formatCode="0.00E+00">
                  <c:v>9.45468E-3</c:v>
                </c:pt>
                <c:pt idx="178136">
                  <c:v>1.0758500000000001E-2</c:v>
                </c:pt>
                <c:pt idx="178137">
                  <c:v>1.2086299999999999E-2</c:v>
                </c:pt>
                <c:pt idx="178138">
                  <c:v>1.3437599999999999E-2</c:v>
                </c:pt>
                <c:pt idx="178139">
                  <c:v>1.48109E-2</c:v>
                </c:pt>
                <c:pt idx="178140">
                  <c:v>1.62046E-2</c:v>
                </c:pt>
                <c:pt idx="178141">
                  <c:v>1.7618100000000001E-2</c:v>
                </c:pt>
                <c:pt idx="178142">
                  <c:v>1.9051999999999999E-2</c:v>
                </c:pt>
                <c:pt idx="178143">
                  <c:v>2.0506699999999999E-2</c:v>
                </c:pt>
                <c:pt idx="178144">
                  <c:v>2.19817E-2</c:v>
                </c:pt>
                <c:pt idx="178145">
                  <c:v>2.34749E-2</c:v>
                </c:pt>
                <c:pt idx="178146">
                  <c:v>2.4984200000000002E-2</c:v>
                </c:pt>
                <c:pt idx="178147">
                  <c:v>2.6508299999999999E-2</c:v>
                </c:pt>
                <c:pt idx="178148">
                  <c:v>2.80457E-2</c:v>
                </c:pt>
                <c:pt idx="178149">
                  <c:v>2.9595E-2</c:v>
                </c:pt>
                <c:pt idx="178150">
                  <c:v>3.1155200000000001E-2</c:v>
                </c:pt>
                <c:pt idx="178151">
                  <c:v>3.2725900000000002E-2</c:v>
                </c:pt>
                <c:pt idx="178152">
                  <c:v>3.43071E-2</c:v>
                </c:pt>
                <c:pt idx="178153">
                  <c:v>3.5899E-2</c:v>
                </c:pt>
                <c:pt idx="178154">
                  <c:v>3.7500899999999997E-2</c:v>
                </c:pt>
                <c:pt idx="178155">
                  <c:v>3.9111399999999998E-2</c:v>
                </c:pt>
                <c:pt idx="178156">
                  <c:v>4.0728800000000003E-2</c:v>
                </c:pt>
                <c:pt idx="178157">
                  <c:v>4.2351100000000003E-2</c:v>
                </c:pt>
                <c:pt idx="178158">
                  <c:v>4.3976500000000002E-2</c:v>
                </c:pt>
                <c:pt idx="178159">
                  <c:v>4.5603200000000003E-2</c:v>
                </c:pt>
                <c:pt idx="178160">
                  <c:v>4.7230399999999999E-2</c:v>
                </c:pt>
                <c:pt idx="178161">
                  <c:v>4.8857900000000003E-2</c:v>
                </c:pt>
                <c:pt idx="178162">
                  <c:v>5.0484599999999998E-2</c:v>
                </c:pt>
                <c:pt idx="178163">
                  <c:v>5.2109900000000001E-2</c:v>
                </c:pt>
                <c:pt idx="178164">
                  <c:v>5.3733099999999999E-2</c:v>
                </c:pt>
                <c:pt idx="178165">
                  <c:v>5.5353699999999999E-2</c:v>
                </c:pt>
                <c:pt idx="178166">
                  <c:v>5.69705E-2</c:v>
                </c:pt>
                <c:pt idx="178167">
                  <c:v>5.85824E-2</c:v>
                </c:pt>
                <c:pt idx="178168">
                  <c:v>6.0188800000000001E-2</c:v>
                </c:pt>
                <c:pt idx="178169">
                  <c:v>6.17891E-2</c:v>
                </c:pt>
                <c:pt idx="178170">
                  <c:v>6.3382499999999994E-2</c:v>
                </c:pt>
                <c:pt idx="178171">
                  <c:v>6.4968300000000007E-2</c:v>
                </c:pt>
                <c:pt idx="178172">
                  <c:v>6.6545300000000002E-2</c:v>
                </c:pt>
                <c:pt idx="178173">
                  <c:v>6.8111199999999997E-2</c:v>
                </c:pt>
                <c:pt idx="178174">
                  <c:v>6.9663299999999997E-2</c:v>
                </c:pt>
                <c:pt idx="178175">
                  <c:v>7.1200200000000005E-2</c:v>
                </c:pt>
                <c:pt idx="178176">
                  <c:v>7.2721300000000003E-2</c:v>
                </c:pt>
                <c:pt idx="178177">
                  <c:v>7.4225899999999997E-2</c:v>
                </c:pt>
                <c:pt idx="178178">
                  <c:v>7.5712399999999999E-2</c:v>
                </c:pt>
                <c:pt idx="178179">
                  <c:v>7.7179999999999999E-2</c:v>
                </c:pt>
                <c:pt idx="178180">
                  <c:v>7.8628699999999996E-2</c:v>
                </c:pt>
                <c:pt idx="178181">
                  <c:v>8.0058400000000002E-2</c:v>
                </c:pt>
                <c:pt idx="178182">
                  <c:v>8.1468100000000002E-2</c:v>
                </c:pt>
                <c:pt idx="178183">
                  <c:v>8.2856200000000005E-2</c:v>
                </c:pt>
                <c:pt idx="178184">
                  <c:v>8.4221799999999999E-2</c:v>
                </c:pt>
                <c:pt idx="178185">
                  <c:v>8.5565100000000005E-2</c:v>
                </c:pt>
                <c:pt idx="178186">
                  <c:v>8.6886599999999994E-2</c:v>
                </c:pt>
                <c:pt idx="178187">
                  <c:v>8.81855E-2</c:v>
                </c:pt>
                <c:pt idx="178188">
                  <c:v>8.9460899999999996E-2</c:v>
                </c:pt>
                <c:pt idx="178189">
                  <c:v>9.0712299999999996E-2</c:v>
                </c:pt>
                <c:pt idx="178190">
                  <c:v>9.1939300000000002E-2</c:v>
                </c:pt>
                <c:pt idx="178191">
                  <c:v>9.3140100000000003E-2</c:v>
                </c:pt>
                <c:pt idx="178192">
                  <c:v>9.4312400000000005E-2</c:v>
                </c:pt>
                <c:pt idx="178193">
                  <c:v>9.5454899999999995E-2</c:v>
                </c:pt>
                <c:pt idx="178194">
                  <c:v>9.6567200000000006E-2</c:v>
                </c:pt>
                <c:pt idx="178195">
                  <c:v>9.7648799999999994E-2</c:v>
                </c:pt>
                <c:pt idx="178196">
                  <c:v>9.8699499999999996E-2</c:v>
                </c:pt>
                <c:pt idx="178197">
                  <c:v>9.9719500000000003E-2</c:v>
                </c:pt>
                <c:pt idx="178198">
                  <c:v>0.10070900000000001</c:v>
                </c:pt>
                <c:pt idx="178199">
                  <c:v>0.10166600000000001</c:v>
                </c:pt>
                <c:pt idx="178200">
                  <c:v>0.102591</c:v>
                </c:pt>
                <c:pt idx="178201">
                  <c:v>0.10348499999999999</c:v>
                </c:pt>
                <c:pt idx="178202">
                  <c:v>0.104347</c:v>
                </c:pt>
                <c:pt idx="178203">
                  <c:v>0.10517600000000001</c:v>
                </c:pt>
                <c:pt idx="178204">
                  <c:v>0.10596999999999999</c:v>
                </c:pt>
                <c:pt idx="178205">
                  <c:v>0.10673100000000001</c:v>
                </c:pt>
                <c:pt idx="178206">
                  <c:v>0.10746</c:v>
                </c:pt>
                <c:pt idx="178207">
                  <c:v>0.108155</c:v>
                </c:pt>
                <c:pt idx="178208">
                  <c:v>0.108818</c:v>
                </c:pt>
                <c:pt idx="178209">
                  <c:v>0.109446</c:v>
                </c:pt>
                <c:pt idx="178210">
                  <c:v>0.11004</c:v>
                </c:pt>
                <c:pt idx="178211">
                  <c:v>0.1106</c:v>
                </c:pt>
                <c:pt idx="178212">
                  <c:v>0.111126</c:v>
                </c:pt>
                <c:pt idx="178213">
                  <c:v>0.11161799999999999</c:v>
                </c:pt>
                <c:pt idx="178214">
                  <c:v>0.11207499999999999</c:v>
                </c:pt>
                <c:pt idx="178215">
                  <c:v>0.112498</c:v>
                </c:pt>
                <c:pt idx="178216">
                  <c:v>0.112885</c:v>
                </c:pt>
                <c:pt idx="178217">
                  <c:v>0.113237</c:v>
                </c:pt>
                <c:pt idx="178218">
                  <c:v>0.113554</c:v>
                </c:pt>
                <c:pt idx="178219">
                  <c:v>0.11383600000000001</c:v>
                </c:pt>
                <c:pt idx="178220">
                  <c:v>0.114084</c:v>
                </c:pt>
                <c:pt idx="178221">
                  <c:v>0.114297</c:v>
                </c:pt>
                <c:pt idx="178222">
                  <c:v>0.11447400000000001</c:v>
                </c:pt>
                <c:pt idx="178223">
                  <c:v>0.114616</c:v>
                </c:pt>
                <c:pt idx="178224">
                  <c:v>0.11472400000000001</c:v>
                </c:pt>
                <c:pt idx="178225">
                  <c:v>0.114798</c:v>
                </c:pt>
                <c:pt idx="178226">
                  <c:v>0.11483699999999999</c:v>
                </c:pt>
                <c:pt idx="178227">
                  <c:v>0.114838</c:v>
                </c:pt>
                <c:pt idx="178228">
                  <c:v>0.114803</c:v>
                </c:pt>
                <c:pt idx="178229">
                  <c:v>0.114732</c:v>
                </c:pt>
                <c:pt idx="178230">
                  <c:v>0.11462700000000001</c:v>
                </c:pt>
                <c:pt idx="178231">
                  <c:v>0.114491</c:v>
                </c:pt>
                <c:pt idx="178232">
                  <c:v>0.114325</c:v>
                </c:pt>
                <c:pt idx="178233">
                  <c:v>0.11412899999999999</c:v>
                </c:pt>
                <c:pt idx="178234">
                  <c:v>0.113903</c:v>
                </c:pt>
                <c:pt idx="178235">
                  <c:v>0.113647</c:v>
                </c:pt>
                <c:pt idx="178236">
                  <c:v>0.113361</c:v>
                </c:pt>
                <c:pt idx="178237">
                  <c:v>0.11304500000000001</c:v>
                </c:pt>
                <c:pt idx="178238">
                  <c:v>0.11269700000000001</c:v>
                </c:pt>
                <c:pt idx="178239">
                  <c:v>0.11232</c:v>
                </c:pt>
                <c:pt idx="178240">
                  <c:v>0.111915</c:v>
                </c:pt>
                <c:pt idx="178241">
                  <c:v>0.111484</c:v>
                </c:pt>
                <c:pt idx="178242">
                  <c:v>0.11103</c:v>
                </c:pt>
                <c:pt idx="178243">
                  <c:v>0.110552</c:v>
                </c:pt>
                <c:pt idx="178244">
                  <c:v>0.110051</c:v>
                </c:pt>
                <c:pt idx="178245">
                  <c:v>0.109527</c:v>
                </c:pt>
                <c:pt idx="178246">
                  <c:v>0.10898099999999999</c:v>
                </c:pt>
                <c:pt idx="178247">
                  <c:v>0.10841099999999999</c:v>
                </c:pt>
                <c:pt idx="178248">
                  <c:v>0.107819</c:v>
                </c:pt>
                <c:pt idx="178249">
                  <c:v>0.107206</c:v>
                </c:pt>
                <c:pt idx="178250">
                  <c:v>0.106574</c:v>
                </c:pt>
                <c:pt idx="178251">
                  <c:v>0.105922</c:v>
                </c:pt>
                <c:pt idx="178252">
                  <c:v>0.105251</c:v>
                </c:pt>
                <c:pt idx="178253">
                  <c:v>0.104562</c:v>
                </c:pt>
                <c:pt idx="178254">
                  <c:v>0.103855</c:v>
                </c:pt>
                <c:pt idx="178255">
                  <c:v>0.103129</c:v>
                </c:pt>
                <c:pt idx="178256">
                  <c:v>0.102385</c:v>
                </c:pt>
                <c:pt idx="178257">
                  <c:v>0.101622</c:v>
                </c:pt>
                <c:pt idx="178258">
                  <c:v>0.100842</c:v>
                </c:pt>
                <c:pt idx="178259">
                  <c:v>0.100045</c:v>
                </c:pt>
                <c:pt idx="178260">
                  <c:v>9.9232299999999996E-2</c:v>
                </c:pt>
                <c:pt idx="178261">
                  <c:v>9.8404800000000001E-2</c:v>
                </c:pt>
                <c:pt idx="178262">
                  <c:v>9.7563800000000006E-2</c:v>
                </c:pt>
                <c:pt idx="178263">
                  <c:v>9.6710299999999999E-2</c:v>
                </c:pt>
                <c:pt idx="178264">
                  <c:v>9.58455E-2</c:v>
                </c:pt>
                <c:pt idx="178265">
                  <c:v>9.4971100000000003E-2</c:v>
                </c:pt>
                <c:pt idx="178266">
                  <c:v>9.4087500000000004E-2</c:v>
                </c:pt>
                <c:pt idx="178267">
                  <c:v>9.3195100000000003E-2</c:v>
                </c:pt>
                <c:pt idx="178268">
                  <c:v>9.2295199999999994E-2</c:v>
                </c:pt>
                <c:pt idx="178269">
                  <c:v>9.1388800000000006E-2</c:v>
                </c:pt>
                <c:pt idx="178270">
                  <c:v>9.0475100000000003E-2</c:v>
                </c:pt>
                <c:pt idx="178271">
                  <c:v>8.9553800000000003E-2</c:v>
                </c:pt>
                <c:pt idx="178272">
                  <c:v>8.8626499999999997E-2</c:v>
                </c:pt>
                <c:pt idx="178273">
                  <c:v>8.7695300000000004E-2</c:v>
                </c:pt>
                <c:pt idx="178274">
                  <c:v>8.6761000000000005E-2</c:v>
                </c:pt>
                <c:pt idx="178275">
                  <c:v>8.5824200000000003E-2</c:v>
                </c:pt>
                <c:pt idx="178276">
                  <c:v>8.48859E-2</c:v>
                </c:pt>
                <c:pt idx="178277">
                  <c:v>8.3946900000000005E-2</c:v>
                </c:pt>
                <c:pt idx="178278">
                  <c:v>8.3007800000000007E-2</c:v>
                </c:pt>
                <c:pt idx="178279">
                  <c:v>8.2068799999999997E-2</c:v>
                </c:pt>
                <c:pt idx="178280">
                  <c:v>8.1130099999999997E-2</c:v>
                </c:pt>
                <c:pt idx="178281">
                  <c:v>8.0191999999999999E-2</c:v>
                </c:pt>
                <c:pt idx="178282">
                  <c:v>7.9255199999999998E-2</c:v>
                </c:pt>
                <c:pt idx="178283">
                  <c:v>7.8320799999999996E-2</c:v>
                </c:pt>
                <c:pt idx="178284">
                  <c:v>7.7390500000000001E-2</c:v>
                </c:pt>
                <c:pt idx="178285">
                  <c:v>7.6466199999999998E-2</c:v>
                </c:pt>
                <c:pt idx="178286">
                  <c:v>7.5548500000000005E-2</c:v>
                </c:pt>
                <c:pt idx="178287">
                  <c:v>7.4637599999999998E-2</c:v>
                </c:pt>
                <c:pt idx="178288">
                  <c:v>7.3733800000000002E-2</c:v>
                </c:pt>
                <c:pt idx="178289">
                  <c:v>7.2837499999999999E-2</c:v>
                </c:pt>
                <c:pt idx="178290">
                  <c:v>7.1949200000000005E-2</c:v>
                </c:pt>
                <c:pt idx="178291">
                  <c:v>7.10697E-2</c:v>
                </c:pt>
                <c:pt idx="178292">
                  <c:v>7.0200299999999993E-2</c:v>
                </c:pt>
                <c:pt idx="178293">
                  <c:v>6.9341399999999997E-2</c:v>
                </c:pt>
                <c:pt idx="178294">
                  <c:v>6.8492899999999995E-2</c:v>
                </c:pt>
                <c:pt idx="178295">
                  <c:v>6.7654500000000006E-2</c:v>
                </c:pt>
                <c:pt idx="178296">
                  <c:v>6.6826300000000005E-2</c:v>
                </c:pt>
                <c:pt idx="178297">
                  <c:v>6.6009300000000007E-2</c:v>
                </c:pt>
                <c:pt idx="178298">
                  <c:v>6.5204300000000007E-2</c:v>
                </c:pt>
                <c:pt idx="178299">
                  <c:v>6.4411899999999994E-2</c:v>
                </c:pt>
                <c:pt idx="178300">
                  <c:v>6.3633200000000001E-2</c:v>
                </c:pt>
                <c:pt idx="178301">
                  <c:v>6.28692E-2</c:v>
                </c:pt>
                <c:pt idx="178302">
                  <c:v>6.2121000000000003E-2</c:v>
                </c:pt>
                <c:pt idx="178303">
                  <c:v>6.1390399999999998E-2</c:v>
                </c:pt>
                <c:pt idx="178304">
                  <c:v>6.06784E-2</c:v>
                </c:pt>
                <c:pt idx="178305">
                  <c:v>5.9985799999999999E-2</c:v>
                </c:pt>
                <c:pt idx="178306">
                  <c:v>5.9313200000000003E-2</c:v>
                </c:pt>
                <c:pt idx="178307">
                  <c:v>5.86613E-2</c:v>
                </c:pt>
                <c:pt idx="178308">
                  <c:v>5.8030600000000002E-2</c:v>
                </c:pt>
                <c:pt idx="178309">
                  <c:v>5.7421300000000002E-2</c:v>
                </c:pt>
                <c:pt idx="178310">
                  <c:v>5.6833799999999997E-2</c:v>
                </c:pt>
                <c:pt idx="178311">
                  <c:v>5.62678E-2</c:v>
                </c:pt>
                <c:pt idx="178312">
                  <c:v>5.5722300000000002E-2</c:v>
                </c:pt>
                <c:pt idx="178313">
                  <c:v>5.51969E-2</c:v>
                </c:pt>
                <c:pt idx="178314">
                  <c:v>5.4692200000000003E-2</c:v>
                </c:pt>
                <c:pt idx="178315">
                  <c:v>5.4209599999999997E-2</c:v>
                </c:pt>
                <c:pt idx="178316">
                  <c:v>5.3750600000000003E-2</c:v>
                </c:pt>
                <c:pt idx="178317">
                  <c:v>5.33169E-2</c:v>
                </c:pt>
                <c:pt idx="178318">
                  <c:v>5.2909999999999999E-2</c:v>
                </c:pt>
                <c:pt idx="178319">
                  <c:v>5.2529699999999999E-2</c:v>
                </c:pt>
                <c:pt idx="178320">
                  <c:v>5.2175300000000001E-2</c:v>
                </c:pt>
                <c:pt idx="178321">
                  <c:v>5.1847200000000003E-2</c:v>
                </c:pt>
                <c:pt idx="178322">
                  <c:v>5.15462E-2</c:v>
                </c:pt>
                <c:pt idx="178323">
                  <c:v>5.1274E-2</c:v>
                </c:pt>
                <c:pt idx="178324">
                  <c:v>5.1031699999999999E-2</c:v>
                </c:pt>
                <c:pt idx="178325">
                  <c:v>5.0819700000000002E-2</c:v>
                </c:pt>
                <c:pt idx="178326">
                  <c:v>5.0638000000000002E-2</c:v>
                </c:pt>
                <c:pt idx="178327">
                  <c:v>5.0487700000000003E-2</c:v>
                </c:pt>
                <c:pt idx="178328">
                  <c:v>5.0369200000000003E-2</c:v>
                </c:pt>
                <c:pt idx="178329">
                  <c:v>5.0281399999999997E-2</c:v>
                </c:pt>
                <c:pt idx="178330">
                  <c:v>5.0223999999999998E-2</c:v>
                </c:pt>
                <c:pt idx="178331">
                  <c:v>5.0197800000000001E-2</c:v>
                </c:pt>
                <c:pt idx="178332">
                  <c:v>5.02038E-2</c:v>
                </c:pt>
                <c:pt idx="178333">
                  <c:v>5.0242000000000002E-2</c:v>
                </c:pt>
                <c:pt idx="178334">
                  <c:v>5.0311700000000001E-2</c:v>
                </c:pt>
                <c:pt idx="178335">
                  <c:v>5.0411999999999998E-2</c:v>
                </c:pt>
                <c:pt idx="178336">
                  <c:v>5.0542499999999997E-2</c:v>
                </c:pt>
                <c:pt idx="178337">
                  <c:v>5.0704100000000002E-2</c:v>
                </c:pt>
                <c:pt idx="178338">
                  <c:v>5.0897900000000003E-2</c:v>
                </c:pt>
                <c:pt idx="178339">
                  <c:v>5.1124299999999998E-2</c:v>
                </c:pt>
                <c:pt idx="178340">
                  <c:v>5.13838E-2</c:v>
                </c:pt>
                <c:pt idx="178341">
                  <c:v>5.1676800000000002E-2</c:v>
                </c:pt>
                <c:pt idx="178342">
                  <c:v>5.20037E-2</c:v>
                </c:pt>
                <c:pt idx="178343">
                  <c:v>5.23647E-2</c:v>
                </c:pt>
                <c:pt idx="178344">
                  <c:v>5.2760099999999997E-2</c:v>
                </c:pt>
                <c:pt idx="178345">
                  <c:v>5.3190099999999997E-2</c:v>
                </c:pt>
                <c:pt idx="178346">
                  <c:v>5.3654399999999998E-2</c:v>
                </c:pt>
                <c:pt idx="178347">
                  <c:v>5.4152800000000001E-2</c:v>
                </c:pt>
                <c:pt idx="178348">
                  <c:v>5.4685499999999998E-2</c:v>
                </c:pt>
                <c:pt idx="178349">
                  <c:v>5.5252299999999997E-2</c:v>
                </c:pt>
                <c:pt idx="178350">
                  <c:v>5.5852800000000001E-2</c:v>
                </c:pt>
                <c:pt idx="178351">
                  <c:v>5.6487599999999999E-2</c:v>
                </c:pt>
                <c:pt idx="178352">
                  <c:v>5.7156699999999998E-2</c:v>
                </c:pt>
                <c:pt idx="178353">
                  <c:v>5.7859300000000002E-2</c:v>
                </c:pt>
                <c:pt idx="178354">
                  <c:v>5.8594599999999997E-2</c:v>
                </c:pt>
                <c:pt idx="178355">
                  <c:v>5.9362400000000003E-2</c:v>
                </c:pt>
                <c:pt idx="178356">
                  <c:v>6.0162199999999999E-2</c:v>
                </c:pt>
                <c:pt idx="178357">
                  <c:v>6.0994199999999998E-2</c:v>
                </c:pt>
                <c:pt idx="178358">
                  <c:v>6.1858299999999998E-2</c:v>
                </c:pt>
                <c:pt idx="178359">
                  <c:v>6.2753799999999998E-2</c:v>
                </c:pt>
                <c:pt idx="178360">
                  <c:v>6.3679600000000003E-2</c:v>
                </c:pt>
                <c:pt idx="178361">
                  <c:v>6.4635600000000001E-2</c:v>
                </c:pt>
                <c:pt idx="178362">
                  <c:v>6.5622200000000006E-2</c:v>
                </c:pt>
                <c:pt idx="178363">
                  <c:v>6.66384E-2</c:v>
                </c:pt>
                <c:pt idx="178364">
                  <c:v>6.7682300000000001E-2</c:v>
                </c:pt>
                <c:pt idx="178365">
                  <c:v>6.8751900000000005E-2</c:v>
                </c:pt>
                <c:pt idx="178366">
                  <c:v>6.98463E-2</c:v>
                </c:pt>
                <c:pt idx="178367">
                  <c:v>7.0965600000000004E-2</c:v>
                </c:pt>
                <c:pt idx="178368">
                  <c:v>7.2110499999999994E-2</c:v>
                </c:pt>
                <c:pt idx="178369">
                  <c:v>7.3280499999999998E-2</c:v>
                </c:pt>
                <c:pt idx="178370">
                  <c:v>7.4474799999999994E-2</c:v>
                </c:pt>
                <c:pt idx="178371">
                  <c:v>7.5692300000000004E-2</c:v>
                </c:pt>
                <c:pt idx="178372">
                  <c:v>7.6931799999999995E-2</c:v>
                </c:pt>
                <c:pt idx="178373">
                  <c:v>7.8191800000000006E-2</c:v>
                </c:pt>
                <c:pt idx="178374">
                  <c:v>7.9470499999999999E-2</c:v>
                </c:pt>
                <c:pt idx="178375">
                  <c:v>8.0766199999999996E-2</c:v>
                </c:pt>
                <c:pt idx="178376">
                  <c:v>8.2077899999999995E-2</c:v>
                </c:pt>
                <c:pt idx="178377">
                  <c:v>8.3405099999999996E-2</c:v>
                </c:pt>
                <c:pt idx="178378">
                  <c:v>8.4748000000000004E-2</c:v>
                </c:pt>
                <c:pt idx="178379">
                  <c:v>8.6105799999999996E-2</c:v>
                </c:pt>
                <c:pt idx="178380">
                  <c:v>8.7476899999999996E-2</c:v>
                </c:pt>
                <c:pt idx="178381">
                  <c:v>8.8859999999999995E-2</c:v>
                </c:pt>
                <c:pt idx="178382">
                  <c:v>9.0254100000000004E-2</c:v>
                </c:pt>
                <c:pt idx="178383">
                  <c:v>9.1657500000000003E-2</c:v>
                </c:pt>
                <c:pt idx="178384">
                  <c:v>9.3068399999999996E-2</c:v>
                </c:pt>
                <c:pt idx="178385">
                  <c:v>9.4485899999999998E-2</c:v>
                </c:pt>
                <c:pt idx="178386">
                  <c:v>9.5909099999999997E-2</c:v>
                </c:pt>
                <c:pt idx="178387">
                  <c:v>9.7337000000000007E-2</c:v>
                </c:pt>
                <c:pt idx="178388">
                  <c:v>9.8767900000000006E-2</c:v>
                </c:pt>
                <c:pt idx="178389">
                  <c:v>0.1002</c:v>
                </c:pt>
                <c:pt idx="178390">
                  <c:v>0.101633</c:v>
                </c:pt>
                <c:pt idx="178391">
                  <c:v>0.103063</c:v>
                </c:pt>
                <c:pt idx="178392">
                  <c:v>0.10449</c:v>
                </c:pt>
                <c:pt idx="178393">
                  <c:v>0.10591299999999999</c:v>
                </c:pt>
                <c:pt idx="178394">
                  <c:v>0.10732800000000001</c:v>
                </c:pt>
                <c:pt idx="178395">
                  <c:v>0.108736</c:v>
                </c:pt>
                <c:pt idx="178396">
                  <c:v>0.11013299999999999</c:v>
                </c:pt>
                <c:pt idx="178397">
                  <c:v>0.11151999999999999</c:v>
                </c:pt>
                <c:pt idx="178398">
                  <c:v>0.11289299999999999</c:v>
                </c:pt>
                <c:pt idx="178399">
                  <c:v>0.11425100000000001</c:v>
                </c:pt>
                <c:pt idx="178400">
                  <c:v>0.115591</c:v>
                </c:pt>
                <c:pt idx="178401">
                  <c:v>0.116914</c:v>
                </c:pt>
                <c:pt idx="178402">
                  <c:v>0.118216</c:v>
                </c:pt>
                <c:pt idx="178403">
                  <c:v>0.119496</c:v>
                </c:pt>
                <c:pt idx="178404">
                  <c:v>0.120753</c:v>
                </c:pt>
                <c:pt idx="178405">
                  <c:v>0.12198299999999999</c:v>
                </c:pt>
                <c:pt idx="178406">
                  <c:v>0.12318800000000001</c:v>
                </c:pt>
                <c:pt idx="178407">
                  <c:v>0.124365</c:v>
                </c:pt>
                <c:pt idx="178408">
                  <c:v>0.12551399999999999</c:v>
                </c:pt>
                <c:pt idx="178409">
                  <c:v>0.126633</c:v>
                </c:pt>
                <c:pt idx="178410">
                  <c:v>0.12772</c:v>
                </c:pt>
                <c:pt idx="178411">
                  <c:v>0.128774</c:v>
                </c:pt>
                <c:pt idx="178412">
                  <c:v>0.12979199999999999</c:v>
                </c:pt>
                <c:pt idx="178413">
                  <c:v>0.130774</c:v>
                </c:pt>
                <c:pt idx="178414">
                  <c:v>0.131718</c:v>
                </c:pt>
                <c:pt idx="178415">
                  <c:v>0.13262199999999999</c:v>
                </c:pt>
                <c:pt idx="178416">
                  <c:v>0.13348499999999999</c:v>
                </c:pt>
                <c:pt idx="178417">
                  <c:v>0.13430700000000001</c:v>
                </c:pt>
                <c:pt idx="178418">
                  <c:v>0.13508400000000001</c:v>
                </c:pt>
                <c:pt idx="178419">
                  <c:v>0.13581799999999999</c:v>
                </c:pt>
                <c:pt idx="178420">
                  <c:v>0.13650599999999999</c:v>
                </c:pt>
                <c:pt idx="178421">
                  <c:v>0.13714799999999999</c:v>
                </c:pt>
                <c:pt idx="178422">
                  <c:v>0.13774600000000001</c:v>
                </c:pt>
                <c:pt idx="178423">
                  <c:v>0.138297</c:v>
                </c:pt>
                <c:pt idx="178424">
                  <c:v>0.13880100000000001</c:v>
                </c:pt>
                <c:pt idx="178425">
                  <c:v>0.13925699999999999</c:v>
                </c:pt>
                <c:pt idx="178426">
                  <c:v>0.13966400000000001</c:v>
                </c:pt>
                <c:pt idx="178427">
                  <c:v>0.14002100000000001</c:v>
                </c:pt>
                <c:pt idx="178428">
                  <c:v>0.14032700000000001</c:v>
                </c:pt>
                <c:pt idx="178429">
                  <c:v>0.14058300000000001</c:v>
                </c:pt>
                <c:pt idx="178430">
                  <c:v>0.140789</c:v>
                </c:pt>
                <c:pt idx="178431">
                  <c:v>0.14094400000000001</c:v>
                </c:pt>
                <c:pt idx="178432">
                  <c:v>0.14104900000000001</c:v>
                </c:pt>
                <c:pt idx="178433">
                  <c:v>0.14110400000000001</c:v>
                </c:pt>
                <c:pt idx="178434">
                  <c:v>0.14110800000000001</c:v>
                </c:pt>
                <c:pt idx="178435">
                  <c:v>0.14106199999999999</c:v>
                </c:pt>
                <c:pt idx="178436">
                  <c:v>0.14096500000000001</c:v>
                </c:pt>
                <c:pt idx="178437">
                  <c:v>0.140818</c:v>
                </c:pt>
                <c:pt idx="178438">
                  <c:v>0.14061999999999999</c:v>
                </c:pt>
                <c:pt idx="178439">
                  <c:v>0.140372</c:v>
                </c:pt>
                <c:pt idx="178440">
                  <c:v>0.14007500000000001</c:v>
                </c:pt>
                <c:pt idx="178441">
                  <c:v>0.13972999999999999</c:v>
                </c:pt>
                <c:pt idx="178442">
                  <c:v>0.13933699999999999</c:v>
                </c:pt>
                <c:pt idx="178443">
                  <c:v>0.13889699999999999</c:v>
                </c:pt>
                <c:pt idx="178444">
                  <c:v>0.13841000000000001</c:v>
                </c:pt>
                <c:pt idx="178445">
                  <c:v>0.137876</c:v>
                </c:pt>
                <c:pt idx="178446">
                  <c:v>0.137296</c:v>
                </c:pt>
                <c:pt idx="178447">
                  <c:v>0.13667099999999999</c:v>
                </c:pt>
                <c:pt idx="178448">
                  <c:v>0.13600200000000001</c:v>
                </c:pt>
                <c:pt idx="178449">
                  <c:v>0.135292</c:v>
                </c:pt>
                <c:pt idx="178450">
                  <c:v>0.13454099999999999</c:v>
                </c:pt>
                <c:pt idx="178451">
                  <c:v>0.13374900000000001</c:v>
                </c:pt>
                <c:pt idx="178452">
                  <c:v>0.13291900000000001</c:v>
                </c:pt>
                <c:pt idx="178453">
                  <c:v>0.132051</c:v>
                </c:pt>
                <c:pt idx="178454">
                  <c:v>0.13114899999999999</c:v>
                </c:pt>
                <c:pt idx="178455">
                  <c:v>0.130214</c:v>
                </c:pt>
                <c:pt idx="178456">
                  <c:v>0.129248</c:v>
                </c:pt>
                <c:pt idx="178457">
                  <c:v>0.128252</c:v>
                </c:pt>
                <c:pt idx="178458">
                  <c:v>0.12722900000000001</c:v>
                </c:pt>
                <c:pt idx="178459">
                  <c:v>0.12617999999999999</c:v>
                </c:pt>
                <c:pt idx="178460">
                  <c:v>0.125108</c:v>
                </c:pt>
                <c:pt idx="178461">
                  <c:v>0.124013</c:v>
                </c:pt>
                <c:pt idx="178462">
                  <c:v>0.12289799999999999</c:v>
                </c:pt>
                <c:pt idx="178463">
                  <c:v>0.121764</c:v>
                </c:pt>
                <c:pt idx="178464">
                  <c:v>0.120611</c:v>
                </c:pt>
                <c:pt idx="178465">
                  <c:v>0.11944100000000001</c:v>
                </c:pt>
                <c:pt idx="178466">
                  <c:v>0.118257</c:v>
                </c:pt>
                <c:pt idx="178467">
                  <c:v>0.11706</c:v>
                </c:pt>
                <c:pt idx="178468">
                  <c:v>0.115854</c:v>
                </c:pt>
                <c:pt idx="178469">
                  <c:v>0.114639</c:v>
                </c:pt>
                <c:pt idx="178470">
                  <c:v>0.11341900000000001</c:v>
                </c:pt>
                <c:pt idx="178471">
                  <c:v>0.112194</c:v>
                </c:pt>
                <c:pt idx="178472">
                  <c:v>0.110966</c:v>
                </c:pt>
                <c:pt idx="178473">
                  <c:v>0.109736</c:v>
                </c:pt>
                <c:pt idx="178474">
                  <c:v>0.10850600000000001</c:v>
                </c:pt>
                <c:pt idx="178475">
                  <c:v>0.107278</c:v>
                </c:pt>
                <c:pt idx="178476">
                  <c:v>0.10605299999999999</c:v>
                </c:pt>
                <c:pt idx="178477">
                  <c:v>0.104835</c:v>
                </c:pt>
                <c:pt idx="178478">
                  <c:v>0.10362499999999999</c:v>
                </c:pt>
                <c:pt idx="178479">
                  <c:v>0.102425</c:v>
                </c:pt>
                <c:pt idx="178480">
                  <c:v>0.10123600000000001</c:v>
                </c:pt>
                <c:pt idx="178481">
                  <c:v>0.10006</c:v>
                </c:pt>
                <c:pt idx="178482">
                  <c:v>9.8897799999999994E-2</c:v>
                </c:pt>
                <c:pt idx="178483">
                  <c:v>9.7750799999999999E-2</c:v>
                </c:pt>
                <c:pt idx="178484">
                  <c:v>9.6620999999999999E-2</c:v>
                </c:pt>
                <c:pt idx="178485">
                  <c:v>9.5509899999999995E-2</c:v>
                </c:pt>
                <c:pt idx="178486">
                  <c:v>9.4419000000000003E-2</c:v>
                </c:pt>
                <c:pt idx="178487">
                  <c:v>9.3349799999999997E-2</c:v>
                </c:pt>
                <c:pt idx="178488">
                  <c:v>9.2303800000000005E-2</c:v>
                </c:pt>
                <c:pt idx="178489">
                  <c:v>9.1282299999999997E-2</c:v>
                </c:pt>
                <c:pt idx="178490">
                  <c:v>9.02868E-2</c:v>
                </c:pt>
                <c:pt idx="178491">
                  <c:v>8.9318700000000001E-2</c:v>
                </c:pt>
                <c:pt idx="178492">
                  <c:v>8.8378899999999996E-2</c:v>
                </c:pt>
                <c:pt idx="178493">
                  <c:v>8.7468000000000004E-2</c:v>
                </c:pt>
                <c:pt idx="178494">
                  <c:v>8.6587200000000003E-2</c:v>
                </c:pt>
                <c:pt idx="178495">
                  <c:v>8.5738499999999995E-2</c:v>
                </c:pt>
                <c:pt idx="178496">
                  <c:v>8.4923299999999993E-2</c:v>
                </c:pt>
                <c:pt idx="178497">
                  <c:v>8.4142900000000007E-2</c:v>
                </c:pt>
                <c:pt idx="178498">
                  <c:v>8.3398100000000003E-2</c:v>
                </c:pt>
                <c:pt idx="178499">
                  <c:v>8.2689700000000005E-2</c:v>
                </c:pt>
                <c:pt idx="178500">
                  <c:v>8.2018199999999999E-2</c:v>
                </c:pt>
                <c:pt idx="178501">
                  <c:v>8.1384200000000004E-2</c:v>
                </c:pt>
                <c:pt idx="178502">
                  <c:v>8.0787700000000004E-2</c:v>
                </c:pt>
                <c:pt idx="178503">
                  <c:v>8.0228599999999997E-2</c:v>
                </c:pt>
                <c:pt idx="178504">
                  <c:v>7.9707600000000003E-2</c:v>
                </c:pt>
                <c:pt idx="178505">
                  <c:v>7.9226000000000005E-2</c:v>
                </c:pt>
                <c:pt idx="178506">
                  <c:v>7.8784699999999999E-2</c:v>
                </c:pt>
                <c:pt idx="178507">
                  <c:v>7.8384099999999998E-2</c:v>
                </c:pt>
                <c:pt idx="178508">
                  <c:v>7.8024399999999994E-2</c:v>
                </c:pt>
                <c:pt idx="178509">
                  <c:v>7.7706200000000003E-2</c:v>
                </c:pt>
                <c:pt idx="178510">
                  <c:v>7.7429899999999996E-2</c:v>
                </c:pt>
                <c:pt idx="178511">
                  <c:v>7.7195600000000003E-2</c:v>
                </c:pt>
                <c:pt idx="178512">
                  <c:v>7.70034E-2</c:v>
                </c:pt>
                <c:pt idx="178513">
                  <c:v>7.6852900000000002E-2</c:v>
                </c:pt>
                <c:pt idx="178514">
                  <c:v>7.6744000000000007E-2</c:v>
                </c:pt>
                <c:pt idx="178515">
                  <c:v>7.6676599999999998E-2</c:v>
                </c:pt>
                <c:pt idx="178516">
                  <c:v>7.6650200000000002E-2</c:v>
                </c:pt>
                <c:pt idx="178517">
                  <c:v>7.6664300000000005E-2</c:v>
                </c:pt>
                <c:pt idx="178518">
                  <c:v>7.6718700000000001E-2</c:v>
                </c:pt>
                <c:pt idx="178519">
                  <c:v>7.6813999999999993E-2</c:v>
                </c:pt>
                <c:pt idx="178520">
                  <c:v>7.6949900000000002E-2</c:v>
                </c:pt>
                <c:pt idx="178521">
                  <c:v>7.7126200000000006E-2</c:v>
                </c:pt>
                <c:pt idx="178522">
                  <c:v>7.7341699999999999E-2</c:v>
                </c:pt>
                <c:pt idx="178523">
                  <c:v>7.75951E-2</c:v>
                </c:pt>
                <c:pt idx="178524">
                  <c:v>7.7884999999999996E-2</c:v>
                </c:pt>
                <c:pt idx="178525">
                  <c:v>7.8210399999999999E-2</c:v>
                </c:pt>
                <c:pt idx="178526">
                  <c:v>7.8570500000000001E-2</c:v>
                </c:pt>
                <c:pt idx="178527">
                  <c:v>7.8964699999999999E-2</c:v>
                </c:pt>
                <c:pt idx="178528">
                  <c:v>7.9392500000000005E-2</c:v>
                </c:pt>
                <c:pt idx="178529">
                  <c:v>7.9853599999999997E-2</c:v>
                </c:pt>
                <c:pt idx="178530">
                  <c:v>8.0346200000000007E-2</c:v>
                </c:pt>
                <c:pt idx="178531">
                  <c:v>8.0868099999999998E-2</c:v>
                </c:pt>
                <c:pt idx="178532">
                  <c:v>8.1417600000000007E-2</c:v>
                </c:pt>
                <c:pt idx="178533">
                  <c:v>8.1993899999999995E-2</c:v>
                </c:pt>
                <c:pt idx="178534">
                  <c:v>8.25964E-2</c:v>
                </c:pt>
                <c:pt idx="178535">
                  <c:v>8.3224000000000006E-2</c:v>
                </c:pt>
                <c:pt idx="178536">
                  <c:v>8.38758E-2</c:v>
                </c:pt>
                <c:pt idx="178537">
                  <c:v>8.4550799999999995E-2</c:v>
                </c:pt>
                <c:pt idx="178538">
                  <c:v>8.5247799999999999E-2</c:v>
                </c:pt>
                <c:pt idx="178539">
                  <c:v>8.5965200000000005E-2</c:v>
                </c:pt>
                <c:pt idx="178540">
                  <c:v>8.6701299999999995E-2</c:v>
                </c:pt>
                <c:pt idx="178541">
                  <c:v>8.7454699999999996E-2</c:v>
                </c:pt>
                <c:pt idx="178542">
                  <c:v>8.82246E-2</c:v>
                </c:pt>
                <c:pt idx="178543">
                  <c:v>8.9010599999999995E-2</c:v>
                </c:pt>
                <c:pt idx="178544">
                  <c:v>8.9812900000000001E-2</c:v>
                </c:pt>
                <c:pt idx="178545">
                  <c:v>9.0631400000000001E-2</c:v>
                </c:pt>
                <c:pt idx="178546">
                  <c:v>9.1463600000000006E-2</c:v>
                </c:pt>
                <c:pt idx="178547">
                  <c:v>9.2305600000000002E-2</c:v>
                </c:pt>
                <c:pt idx="178548">
                  <c:v>9.3154600000000004E-2</c:v>
                </c:pt>
                <c:pt idx="178549">
                  <c:v>9.4008999999999995E-2</c:v>
                </c:pt>
                <c:pt idx="178550">
                  <c:v>9.4866300000000001E-2</c:v>
                </c:pt>
                <c:pt idx="178551">
                  <c:v>9.5724100000000006E-2</c:v>
                </c:pt>
                <c:pt idx="178552">
                  <c:v>9.6580700000000005E-2</c:v>
                </c:pt>
                <c:pt idx="178553">
                  <c:v>9.7434199999999999E-2</c:v>
                </c:pt>
                <c:pt idx="178554">
                  <c:v>9.8282700000000001E-2</c:v>
                </c:pt>
                <c:pt idx="178555">
                  <c:v>9.9124100000000007E-2</c:v>
                </c:pt>
                <c:pt idx="178556">
                  <c:v>9.9956500000000004E-2</c:v>
                </c:pt>
                <c:pt idx="178557">
                  <c:v>0.10077800000000001</c:v>
                </c:pt>
                <c:pt idx="178558">
                  <c:v>0.101587</c:v>
                </c:pt>
                <c:pt idx="178559">
                  <c:v>0.10238</c:v>
                </c:pt>
                <c:pt idx="178560">
                  <c:v>0.103155</c:v>
                </c:pt>
                <c:pt idx="178561">
                  <c:v>0.103911</c:v>
                </c:pt>
                <c:pt idx="178562">
                  <c:v>0.104646</c:v>
                </c:pt>
                <c:pt idx="178563">
                  <c:v>0.10536</c:v>
                </c:pt>
                <c:pt idx="178564">
                  <c:v>0.106049</c:v>
                </c:pt>
                <c:pt idx="178565">
                  <c:v>0.106713</c:v>
                </c:pt>
                <c:pt idx="178566">
                  <c:v>0.107351</c:v>
                </c:pt>
                <c:pt idx="178567">
                  <c:v>0.107962</c:v>
                </c:pt>
                <c:pt idx="178568">
                  <c:v>0.108543</c:v>
                </c:pt>
                <c:pt idx="178569">
                  <c:v>0.109093</c:v>
                </c:pt>
                <c:pt idx="178570">
                  <c:v>0.109611</c:v>
                </c:pt>
                <c:pt idx="178571">
                  <c:v>0.110094</c:v>
                </c:pt>
                <c:pt idx="178572">
                  <c:v>0.110542</c:v>
                </c:pt>
                <c:pt idx="178573">
                  <c:v>0.110953</c:v>
                </c:pt>
                <c:pt idx="178574">
                  <c:v>0.11132599999999999</c:v>
                </c:pt>
                <c:pt idx="178575">
                  <c:v>0.11165799999999999</c:v>
                </c:pt>
                <c:pt idx="178576">
                  <c:v>0.11194900000000001</c:v>
                </c:pt>
                <c:pt idx="178577">
                  <c:v>0.11219800000000001</c:v>
                </c:pt>
                <c:pt idx="178578">
                  <c:v>0.112403</c:v>
                </c:pt>
                <c:pt idx="178579">
                  <c:v>0.112564</c:v>
                </c:pt>
                <c:pt idx="178580">
                  <c:v>0.112679</c:v>
                </c:pt>
                <c:pt idx="178581">
                  <c:v>0.112747</c:v>
                </c:pt>
                <c:pt idx="178582">
                  <c:v>0.11276799999999999</c:v>
                </c:pt>
                <c:pt idx="178583">
                  <c:v>0.11274000000000001</c:v>
                </c:pt>
                <c:pt idx="178584">
                  <c:v>0.112664</c:v>
                </c:pt>
                <c:pt idx="178585">
                  <c:v>0.112537</c:v>
                </c:pt>
                <c:pt idx="178586">
                  <c:v>0.112362</c:v>
                </c:pt>
                <c:pt idx="178587">
                  <c:v>0.112137</c:v>
                </c:pt>
                <c:pt idx="178588">
                  <c:v>0.111862</c:v>
                </c:pt>
                <c:pt idx="178589">
                  <c:v>0.111537</c:v>
                </c:pt>
                <c:pt idx="178590">
                  <c:v>0.111162</c:v>
                </c:pt>
                <c:pt idx="178591">
                  <c:v>0.110736</c:v>
                </c:pt>
                <c:pt idx="178592">
                  <c:v>0.11026</c:v>
                </c:pt>
                <c:pt idx="178593">
                  <c:v>0.109734</c:v>
                </c:pt>
                <c:pt idx="178594">
                  <c:v>0.10915900000000001</c:v>
                </c:pt>
                <c:pt idx="178595">
                  <c:v>0.10853699999999999</c:v>
                </c:pt>
                <c:pt idx="178596">
                  <c:v>0.107867</c:v>
                </c:pt>
                <c:pt idx="178597">
                  <c:v>0.10715</c:v>
                </c:pt>
                <c:pt idx="178598">
                  <c:v>0.106388</c:v>
                </c:pt>
                <c:pt idx="178599">
                  <c:v>0.10558099999999999</c:v>
                </c:pt>
                <c:pt idx="178600">
                  <c:v>0.104731</c:v>
                </c:pt>
                <c:pt idx="178601">
                  <c:v>0.103839</c:v>
                </c:pt>
                <c:pt idx="178602">
                  <c:v>0.102905</c:v>
                </c:pt>
                <c:pt idx="178603">
                  <c:v>0.10193199999999999</c:v>
                </c:pt>
                <c:pt idx="178604">
                  <c:v>0.10091899999999999</c:v>
                </c:pt>
                <c:pt idx="178605">
                  <c:v>9.9868200000000004E-2</c:v>
                </c:pt>
                <c:pt idx="178606">
                  <c:v>9.8782700000000001E-2</c:v>
                </c:pt>
                <c:pt idx="178607">
                  <c:v>9.7663799999999995E-2</c:v>
                </c:pt>
                <c:pt idx="178608">
                  <c:v>9.6513799999999997E-2</c:v>
                </c:pt>
                <c:pt idx="178609">
                  <c:v>9.5334600000000005E-2</c:v>
                </c:pt>
                <c:pt idx="178610">
                  <c:v>9.4128199999999995E-2</c:v>
                </c:pt>
                <c:pt idx="178611">
                  <c:v>9.2896400000000004E-2</c:v>
                </c:pt>
                <c:pt idx="178612">
                  <c:v>9.1641E-2</c:v>
                </c:pt>
                <c:pt idx="178613">
                  <c:v>9.0364299999999995E-2</c:v>
                </c:pt>
                <c:pt idx="178614">
                  <c:v>8.9068900000000006E-2</c:v>
                </c:pt>
                <c:pt idx="178615">
                  <c:v>8.7757699999999994E-2</c:v>
                </c:pt>
                <c:pt idx="178616">
                  <c:v>8.6433899999999994E-2</c:v>
                </c:pt>
                <c:pt idx="178617">
                  <c:v>8.5099900000000006E-2</c:v>
                </c:pt>
                <c:pt idx="178618">
                  <c:v>8.3757300000000007E-2</c:v>
                </c:pt>
                <c:pt idx="178619">
                  <c:v>8.2407400000000006E-2</c:v>
                </c:pt>
                <c:pt idx="178620">
                  <c:v>8.1052799999999994E-2</c:v>
                </c:pt>
                <c:pt idx="178621">
                  <c:v>7.9696400000000001E-2</c:v>
                </c:pt>
                <c:pt idx="178622">
                  <c:v>7.83412E-2</c:v>
                </c:pt>
                <c:pt idx="178623">
                  <c:v>7.69894E-2</c:v>
                </c:pt>
                <c:pt idx="178624">
                  <c:v>7.5643600000000005E-2</c:v>
                </c:pt>
                <c:pt idx="178625">
                  <c:v>7.4306499999999998E-2</c:v>
                </c:pt>
                <c:pt idx="178626">
                  <c:v>7.2980699999999996E-2</c:v>
                </c:pt>
                <c:pt idx="178627">
                  <c:v>7.1668300000000004E-2</c:v>
                </c:pt>
                <c:pt idx="178628">
                  <c:v>7.0371600000000006E-2</c:v>
                </c:pt>
                <c:pt idx="178629">
                  <c:v>6.9092799999999996E-2</c:v>
                </c:pt>
                <c:pt idx="178630">
                  <c:v>6.7834900000000004E-2</c:v>
                </c:pt>
                <c:pt idx="178631">
                  <c:v>6.6602099999999997E-2</c:v>
                </c:pt>
                <c:pt idx="178632">
                  <c:v>6.5398600000000001E-2</c:v>
                </c:pt>
                <c:pt idx="178633">
                  <c:v>6.4227199999999998E-2</c:v>
                </c:pt>
                <c:pt idx="178634">
                  <c:v>6.3088099999999994E-2</c:v>
                </c:pt>
                <c:pt idx="178635">
                  <c:v>6.1981500000000002E-2</c:v>
                </c:pt>
                <c:pt idx="178636">
                  <c:v>6.0909499999999998E-2</c:v>
                </c:pt>
                <c:pt idx="178637">
                  <c:v>5.98746E-2</c:v>
                </c:pt>
                <c:pt idx="178638">
                  <c:v>5.8878100000000003E-2</c:v>
                </c:pt>
                <c:pt idx="178639">
                  <c:v>5.7921199999999999E-2</c:v>
                </c:pt>
                <c:pt idx="178640">
                  <c:v>5.7005599999999997E-2</c:v>
                </c:pt>
                <c:pt idx="178641">
                  <c:v>5.6133299999999997E-2</c:v>
                </c:pt>
                <c:pt idx="178642">
                  <c:v>5.5305800000000002E-2</c:v>
                </c:pt>
                <c:pt idx="178643">
                  <c:v>5.4524099999999999E-2</c:v>
                </c:pt>
                <c:pt idx="178644">
                  <c:v>5.3789200000000002E-2</c:v>
                </c:pt>
                <c:pt idx="178645">
                  <c:v>5.3101599999999999E-2</c:v>
                </c:pt>
                <c:pt idx="178646">
                  <c:v>5.2461599999999997E-2</c:v>
                </c:pt>
                <c:pt idx="178647">
                  <c:v>5.1870100000000002E-2</c:v>
                </c:pt>
                <c:pt idx="178648">
                  <c:v>5.1327900000000003E-2</c:v>
                </c:pt>
                <c:pt idx="178649">
                  <c:v>5.08365E-2</c:v>
                </c:pt>
                <c:pt idx="178650">
                  <c:v>5.0396700000000003E-2</c:v>
                </c:pt>
                <c:pt idx="178651">
                  <c:v>5.0008999999999998E-2</c:v>
                </c:pt>
                <c:pt idx="178652">
                  <c:v>4.96739E-2</c:v>
                </c:pt>
                <c:pt idx="178653">
                  <c:v>4.9392199999999997E-2</c:v>
                </c:pt>
                <c:pt idx="178654">
                  <c:v>4.9164899999999997E-2</c:v>
                </c:pt>
                <c:pt idx="178655">
                  <c:v>4.89927E-2</c:v>
                </c:pt>
                <c:pt idx="178656">
                  <c:v>4.8875799999999997E-2</c:v>
                </c:pt>
                <c:pt idx="178657">
                  <c:v>4.88139E-2</c:v>
                </c:pt>
                <c:pt idx="178658">
                  <c:v>4.88069E-2</c:v>
                </c:pt>
                <c:pt idx="178659">
                  <c:v>4.8854399999999999E-2</c:v>
                </c:pt>
                <c:pt idx="178660">
                  <c:v>4.8955899999999997E-2</c:v>
                </c:pt>
                <c:pt idx="178661">
                  <c:v>4.9110399999999998E-2</c:v>
                </c:pt>
                <c:pt idx="178662">
                  <c:v>4.9317199999999999E-2</c:v>
                </c:pt>
                <c:pt idx="178663">
                  <c:v>4.95752E-2</c:v>
                </c:pt>
                <c:pt idx="178664">
                  <c:v>4.9883499999999997E-2</c:v>
                </c:pt>
                <c:pt idx="178665">
                  <c:v>5.0241300000000003E-2</c:v>
                </c:pt>
                <c:pt idx="178666">
                  <c:v>5.06478E-2</c:v>
                </c:pt>
                <c:pt idx="178667">
                  <c:v>5.11017E-2</c:v>
                </c:pt>
                <c:pt idx="178668">
                  <c:v>5.1601300000000003E-2</c:v>
                </c:pt>
                <c:pt idx="178669">
                  <c:v>5.2144700000000002E-2</c:v>
                </c:pt>
                <c:pt idx="178670">
                  <c:v>5.2730300000000001E-2</c:v>
                </c:pt>
                <c:pt idx="178671">
                  <c:v>5.3356500000000001E-2</c:v>
                </c:pt>
                <c:pt idx="178672">
                  <c:v>5.4021699999999999E-2</c:v>
                </c:pt>
                <c:pt idx="178673">
                  <c:v>5.4723800000000003E-2</c:v>
                </c:pt>
                <c:pt idx="178674">
                  <c:v>5.5461200000000002E-2</c:v>
                </c:pt>
                <c:pt idx="178675">
                  <c:v>5.6232200000000003E-2</c:v>
                </c:pt>
                <c:pt idx="178676">
                  <c:v>5.7034899999999999E-2</c:v>
                </c:pt>
                <c:pt idx="178677">
                  <c:v>5.7867399999999999E-2</c:v>
                </c:pt>
                <c:pt idx="178678">
                  <c:v>5.8727799999999997E-2</c:v>
                </c:pt>
                <c:pt idx="178679">
                  <c:v>5.9613899999999997E-2</c:v>
                </c:pt>
                <c:pt idx="178680">
                  <c:v>6.0523399999999998E-2</c:v>
                </c:pt>
                <c:pt idx="178681">
                  <c:v>6.1454099999999998E-2</c:v>
                </c:pt>
                <c:pt idx="178682">
                  <c:v>6.2404599999999998E-2</c:v>
                </c:pt>
                <c:pt idx="178683">
                  <c:v>6.3372999999999999E-2</c:v>
                </c:pt>
                <c:pt idx="178684">
                  <c:v>6.4357399999999995E-2</c:v>
                </c:pt>
                <c:pt idx="178685">
                  <c:v>6.5355499999999997E-2</c:v>
                </c:pt>
                <c:pt idx="178686">
                  <c:v>6.6364400000000004E-2</c:v>
                </c:pt>
                <c:pt idx="178687">
                  <c:v>6.7381300000000005E-2</c:v>
                </c:pt>
                <c:pt idx="178688">
                  <c:v>6.8403400000000003E-2</c:v>
                </c:pt>
                <c:pt idx="178689">
                  <c:v>6.9427900000000001E-2</c:v>
                </c:pt>
                <c:pt idx="178690">
                  <c:v>7.0452200000000006E-2</c:v>
                </c:pt>
                <c:pt idx="178691">
                  <c:v>7.1473700000000001E-2</c:v>
                </c:pt>
                <c:pt idx="178692">
                  <c:v>7.2489799999999993E-2</c:v>
                </c:pt>
                <c:pt idx="178693">
                  <c:v>7.3498300000000003E-2</c:v>
                </c:pt>
                <c:pt idx="178694">
                  <c:v>7.4496900000000005E-2</c:v>
                </c:pt>
                <c:pt idx="178695">
                  <c:v>7.5482900000000006E-2</c:v>
                </c:pt>
                <c:pt idx="178696">
                  <c:v>7.6453699999999999E-2</c:v>
                </c:pt>
                <c:pt idx="178697">
                  <c:v>7.7406299999999997E-2</c:v>
                </c:pt>
                <c:pt idx="178698">
                  <c:v>7.8338199999999997E-2</c:v>
                </c:pt>
                <c:pt idx="178699">
                  <c:v>7.9246899999999995E-2</c:v>
                </c:pt>
                <c:pt idx="178700">
                  <c:v>8.0130599999999996E-2</c:v>
                </c:pt>
                <c:pt idx="178701">
                  <c:v>8.0987199999999995E-2</c:v>
                </c:pt>
                <c:pt idx="178702">
                  <c:v>8.1815100000000002E-2</c:v>
                </c:pt>
                <c:pt idx="178703">
                  <c:v>8.2612599999999994E-2</c:v>
                </c:pt>
                <c:pt idx="178704">
                  <c:v>8.3377699999999999E-2</c:v>
                </c:pt>
                <c:pt idx="178705">
                  <c:v>8.4107699999999994E-2</c:v>
                </c:pt>
                <c:pt idx="178706">
                  <c:v>8.4799700000000006E-2</c:v>
                </c:pt>
                <c:pt idx="178707">
                  <c:v>8.5451299999999994E-2</c:v>
                </c:pt>
                <c:pt idx="178708">
                  <c:v>8.6060399999999995E-2</c:v>
                </c:pt>
                <c:pt idx="178709">
                  <c:v>8.6624999999999994E-2</c:v>
                </c:pt>
                <c:pt idx="178710">
                  <c:v>8.7143399999999996E-2</c:v>
                </c:pt>
                <c:pt idx="178711">
                  <c:v>8.7613399999999994E-2</c:v>
                </c:pt>
                <c:pt idx="178712">
                  <c:v>8.8033600000000004E-2</c:v>
                </c:pt>
                <c:pt idx="178713">
                  <c:v>8.8402300000000003E-2</c:v>
                </c:pt>
                <c:pt idx="178714">
                  <c:v>8.8717799999999999E-2</c:v>
                </c:pt>
                <c:pt idx="178715">
                  <c:v>8.8978399999999999E-2</c:v>
                </c:pt>
                <c:pt idx="178716">
                  <c:v>8.9182800000000007E-2</c:v>
                </c:pt>
                <c:pt idx="178717">
                  <c:v>8.9329800000000001E-2</c:v>
                </c:pt>
                <c:pt idx="178718">
                  <c:v>8.94181E-2</c:v>
                </c:pt>
                <c:pt idx="178719">
                  <c:v>8.9446700000000004E-2</c:v>
                </c:pt>
                <c:pt idx="178720">
                  <c:v>8.9414800000000003E-2</c:v>
                </c:pt>
                <c:pt idx="178721">
                  <c:v>8.9321499999999998E-2</c:v>
                </c:pt>
                <c:pt idx="178722">
                  <c:v>8.9166099999999998E-2</c:v>
                </c:pt>
                <c:pt idx="178723">
                  <c:v>8.8948100000000002E-2</c:v>
                </c:pt>
                <c:pt idx="178724">
                  <c:v>8.8667499999999996E-2</c:v>
                </c:pt>
                <c:pt idx="178725">
                  <c:v>8.8323700000000005E-2</c:v>
                </c:pt>
                <c:pt idx="178726">
                  <c:v>8.7916400000000006E-2</c:v>
                </c:pt>
                <c:pt idx="178727">
                  <c:v>8.7445099999999998E-2</c:v>
                </c:pt>
                <c:pt idx="178728">
                  <c:v>8.6909600000000004E-2</c:v>
                </c:pt>
                <c:pt idx="178729">
                  <c:v>8.6310200000000004E-2</c:v>
                </c:pt>
                <c:pt idx="178730">
                  <c:v>8.5647500000000001E-2</c:v>
                </c:pt>
                <c:pt idx="178731">
                  <c:v>8.4922200000000003E-2</c:v>
                </c:pt>
                <c:pt idx="178732">
                  <c:v>8.4134299999999995E-2</c:v>
                </c:pt>
                <c:pt idx="178733">
                  <c:v>8.3284300000000006E-2</c:v>
                </c:pt>
                <c:pt idx="178734">
                  <c:v>8.2373000000000002E-2</c:v>
                </c:pt>
                <c:pt idx="178735">
                  <c:v>8.1401500000000002E-2</c:v>
                </c:pt>
                <c:pt idx="178736">
                  <c:v>8.0371200000000004E-2</c:v>
                </c:pt>
                <c:pt idx="178737">
                  <c:v>7.9283300000000001E-2</c:v>
                </c:pt>
                <c:pt idx="178738">
                  <c:v>7.8138700000000005E-2</c:v>
                </c:pt>
                <c:pt idx="178739">
                  <c:v>7.6938800000000002E-2</c:v>
                </c:pt>
                <c:pt idx="178740">
                  <c:v>7.5685000000000002E-2</c:v>
                </c:pt>
                <c:pt idx="178741">
                  <c:v>7.4378600000000003E-2</c:v>
                </c:pt>
                <c:pt idx="178742">
                  <c:v>7.3021199999999994E-2</c:v>
                </c:pt>
                <c:pt idx="178743">
                  <c:v>7.1615200000000004E-2</c:v>
                </c:pt>
                <c:pt idx="178744">
                  <c:v>7.0162600000000006E-2</c:v>
                </c:pt>
                <c:pt idx="178745">
                  <c:v>6.8665400000000001E-2</c:v>
                </c:pt>
                <c:pt idx="178746">
                  <c:v>6.7125699999999996E-2</c:v>
                </c:pt>
                <c:pt idx="178747">
                  <c:v>6.5545900000000004E-2</c:v>
                </c:pt>
                <c:pt idx="178748">
                  <c:v>6.3927999999999999E-2</c:v>
                </c:pt>
                <c:pt idx="178749">
                  <c:v>6.2274299999999998E-2</c:v>
                </c:pt>
                <c:pt idx="178750">
                  <c:v>6.0587299999999997E-2</c:v>
                </c:pt>
                <c:pt idx="178751">
                  <c:v>5.8869100000000001E-2</c:v>
                </c:pt>
                <c:pt idx="178752">
                  <c:v>5.7122100000000002E-2</c:v>
                </c:pt>
                <c:pt idx="178753">
                  <c:v>5.5349200000000001E-2</c:v>
                </c:pt>
                <c:pt idx="178754">
                  <c:v>5.3553900000000002E-2</c:v>
                </c:pt>
                <c:pt idx="178755">
                  <c:v>5.1738800000000001E-2</c:v>
                </c:pt>
                <c:pt idx="178756">
                  <c:v>4.9906300000000001E-2</c:v>
                </c:pt>
                <c:pt idx="178757">
                  <c:v>4.8058799999999999E-2</c:v>
                </c:pt>
                <c:pt idx="178758">
                  <c:v>4.6199499999999998E-2</c:v>
                </c:pt>
                <c:pt idx="178759">
                  <c:v>4.43319E-2</c:v>
                </c:pt>
                <c:pt idx="178760">
                  <c:v>4.2458999999999997E-2</c:v>
                </c:pt>
                <c:pt idx="178761">
                  <c:v>4.0583899999999999E-2</c:v>
                </c:pt>
                <c:pt idx="178762">
                  <c:v>3.8710000000000001E-2</c:v>
                </c:pt>
                <c:pt idx="178763">
                  <c:v>3.6840400000000002E-2</c:v>
                </c:pt>
                <c:pt idx="178764">
                  <c:v>3.4978200000000001E-2</c:v>
                </c:pt>
                <c:pt idx="178765">
                  <c:v>3.3126099999999999E-2</c:v>
                </c:pt>
                <c:pt idx="178766">
                  <c:v>3.1286799999999997E-2</c:v>
                </c:pt>
                <c:pt idx="178767">
                  <c:v>2.9463799999999998E-2</c:v>
                </c:pt>
                <c:pt idx="178768">
                  <c:v>2.7661100000000001E-2</c:v>
                </c:pt>
                <c:pt idx="178769">
                  <c:v>2.5883400000000001E-2</c:v>
                </c:pt>
                <c:pt idx="178770">
                  <c:v>2.41351E-2</c:v>
                </c:pt>
                <c:pt idx="178771">
                  <c:v>2.2418400000000002E-2</c:v>
                </c:pt>
                <c:pt idx="178772">
                  <c:v>2.0734200000000001E-2</c:v>
                </c:pt>
                <c:pt idx="178773">
                  <c:v>1.9084400000000001E-2</c:v>
                </c:pt>
                <c:pt idx="178774">
                  <c:v>1.74722E-2</c:v>
                </c:pt>
                <c:pt idx="178775">
                  <c:v>1.59002E-2</c:v>
                </c:pt>
                <c:pt idx="178776">
                  <c:v>1.43702E-2</c:v>
                </c:pt>
                <c:pt idx="178777">
                  <c:v>1.28846E-2</c:v>
                </c:pt>
                <c:pt idx="178778">
                  <c:v>1.1445800000000001E-2</c:v>
                </c:pt>
                <c:pt idx="178779">
                  <c:v>1.00561E-2</c:v>
                </c:pt>
                <c:pt idx="178780" formatCode="0.00E+00">
                  <c:v>8.7177299999999999E-3</c:v>
                </c:pt>
                <c:pt idx="178781" formatCode="0.00E+00">
                  <c:v>7.4326000000000001E-3</c:v>
                </c:pt>
                <c:pt idx="178782" formatCode="0.00E+00">
                  <c:v>6.2027499999999999E-3</c:v>
                </c:pt>
                <c:pt idx="178783" formatCode="0.00E+00">
                  <c:v>5.0299200000000002E-3</c:v>
                </c:pt>
                <c:pt idx="178784" formatCode="0.00E+00">
                  <c:v>3.9156E-3</c:v>
                </c:pt>
                <c:pt idx="178785" formatCode="0.00E+00">
                  <c:v>2.8610799999999998E-3</c:v>
                </c:pt>
                <c:pt idx="178786" formatCode="0.00E+00">
                  <c:v>1.86787E-3</c:v>
                </c:pt>
                <c:pt idx="178787" formatCode="0.00E+00">
                  <c:v>9.3771299999999996E-4</c:v>
                </c:pt>
                <c:pt idx="178788" formatCode="0.00E+00">
                  <c:v>7.18847E-5</c:v>
                </c:pt>
                <c:pt idx="178789" formatCode="0.00E+00">
                  <c:v>-7.2891899999999996E-4</c:v>
                </c:pt>
                <c:pt idx="178790" formatCode="0.00E+00">
                  <c:v>-1.46374E-3</c:v>
                </c:pt>
                <c:pt idx="178791" formatCode="0.00E+00">
                  <c:v>-2.1311500000000001E-3</c:v>
                </c:pt>
                <c:pt idx="178792" formatCode="0.00E+00">
                  <c:v>-2.7299099999999999E-3</c:v>
                </c:pt>
                <c:pt idx="178793" formatCode="0.00E+00">
                  <c:v>-3.25933E-3</c:v>
                </c:pt>
                <c:pt idx="178794" formatCode="0.00E+00">
                  <c:v>-3.7189300000000001E-3</c:v>
                </c:pt>
                <c:pt idx="178795" formatCode="0.00E+00">
                  <c:v>-4.1083100000000004E-3</c:v>
                </c:pt>
                <c:pt idx="178796" formatCode="0.00E+00">
                  <c:v>-4.4271900000000001E-3</c:v>
                </c:pt>
                <c:pt idx="178797" formatCode="0.00E+00">
                  <c:v>-4.6754500000000003E-3</c:v>
                </c:pt>
                <c:pt idx="178798" formatCode="0.00E+00">
                  <c:v>-4.8532799999999997E-3</c:v>
                </c:pt>
                <c:pt idx="178799" formatCode="0.00E+00">
                  <c:v>-4.9611999999999998E-3</c:v>
                </c:pt>
                <c:pt idx="178800" formatCode="0.00E+00">
                  <c:v>-4.9996900000000002E-3</c:v>
                </c:pt>
                <c:pt idx="178801" formatCode="0.00E+00">
                  <c:v>-4.9691700000000002E-3</c:v>
                </c:pt>
                <c:pt idx="178802" formatCode="0.00E+00">
                  <c:v>-4.8704500000000001E-3</c:v>
                </c:pt>
                <c:pt idx="178803" formatCode="0.00E+00">
                  <c:v>-4.7047299999999998E-3</c:v>
                </c:pt>
                <c:pt idx="178804" formatCode="0.00E+00">
                  <c:v>-4.4731399999999996E-3</c:v>
                </c:pt>
                <c:pt idx="178805" formatCode="0.00E+00">
                  <c:v>-4.1767799999999997E-3</c:v>
                </c:pt>
                <c:pt idx="178806" formatCode="0.00E+00">
                  <c:v>-3.8167399999999999E-3</c:v>
                </c:pt>
                <c:pt idx="178807" formatCode="0.00E+00">
                  <c:v>-3.3942400000000002E-3</c:v>
                </c:pt>
                <c:pt idx="178808" formatCode="0.00E+00">
                  <c:v>-2.91092E-3</c:v>
                </c:pt>
                <c:pt idx="178809" formatCode="0.00E+00">
                  <c:v>-2.36864E-3</c:v>
                </c:pt>
                <c:pt idx="178810" formatCode="0.00E+00">
                  <c:v>-1.76911E-3</c:v>
                </c:pt>
                <c:pt idx="178811" formatCode="0.00E+00">
                  <c:v>-1.11382E-3</c:v>
                </c:pt>
                <c:pt idx="178812" formatCode="0.00E+00">
                  <c:v>-4.04378E-4</c:v>
                </c:pt>
                <c:pt idx="178813" formatCode="0.00E+00">
                  <c:v>3.5725399999999999E-4</c:v>
                </c:pt>
                <c:pt idx="178814" formatCode="0.00E+00">
                  <c:v>1.16899E-3</c:v>
                </c:pt>
                <c:pt idx="178815" formatCode="0.00E+00">
                  <c:v>2.02863E-3</c:v>
                </c:pt>
                <c:pt idx="178816" formatCode="0.00E+00">
                  <c:v>2.9336700000000002E-3</c:v>
                </c:pt>
                <c:pt idx="178817" formatCode="0.00E+00">
                  <c:v>3.8815500000000001E-3</c:v>
                </c:pt>
                <c:pt idx="178818" formatCode="0.00E+00">
                  <c:v>4.8698400000000003E-3</c:v>
                </c:pt>
                <c:pt idx="178819" formatCode="0.00E+00">
                  <c:v>5.8962099999999998E-3</c:v>
                </c:pt>
                <c:pt idx="178820" formatCode="0.00E+00">
                  <c:v>6.9582100000000003E-3</c:v>
                </c:pt>
                <c:pt idx="178821" formatCode="0.00E+00">
                  <c:v>8.0530700000000007E-3</c:v>
                </c:pt>
                <c:pt idx="178822" formatCode="0.00E+00">
                  <c:v>9.1778399999999996E-3</c:v>
                </c:pt>
                <c:pt idx="178823">
                  <c:v>1.03296E-2</c:v>
                </c:pt>
                <c:pt idx="178824">
                  <c:v>1.15055E-2</c:v>
                </c:pt>
                <c:pt idx="178825">
                  <c:v>1.27028E-2</c:v>
                </c:pt>
                <c:pt idx="178826">
                  <c:v>1.3918700000000001E-2</c:v>
                </c:pt>
                <c:pt idx="178827">
                  <c:v>1.51506E-2</c:v>
                </c:pt>
                <c:pt idx="178828">
                  <c:v>1.6395300000000002E-2</c:v>
                </c:pt>
                <c:pt idx="178829">
                  <c:v>1.7649600000000001E-2</c:v>
                </c:pt>
                <c:pt idx="178830">
                  <c:v>1.8910699999999999E-2</c:v>
                </c:pt>
                <c:pt idx="178831">
                  <c:v>2.0175700000000001E-2</c:v>
                </c:pt>
                <c:pt idx="178832">
                  <c:v>2.14418E-2</c:v>
                </c:pt>
                <c:pt idx="178833">
                  <c:v>2.2705900000000001E-2</c:v>
                </c:pt>
                <c:pt idx="178834">
                  <c:v>2.3964900000000001E-2</c:v>
                </c:pt>
                <c:pt idx="178835">
                  <c:v>2.5216100000000002E-2</c:v>
                </c:pt>
                <c:pt idx="178836">
                  <c:v>2.6456799999999999E-2</c:v>
                </c:pt>
                <c:pt idx="178837">
                  <c:v>2.7683699999999999E-2</c:v>
                </c:pt>
                <c:pt idx="178838">
                  <c:v>2.8894199999999998E-2</c:v>
                </c:pt>
                <c:pt idx="178839">
                  <c:v>3.0085899999999999E-2</c:v>
                </c:pt>
                <c:pt idx="178840">
                  <c:v>3.1256600000000002E-2</c:v>
                </c:pt>
                <c:pt idx="178841">
                  <c:v>3.2404200000000001E-2</c:v>
                </c:pt>
                <c:pt idx="178842">
                  <c:v>3.3525699999999999E-2</c:v>
                </c:pt>
                <c:pt idx="178843">
                  <c:v>3.4618400000000001E-2</c:v>
                </c:pt>
                <c:pt idx="178844">
                  <c:v>3.56794E-2</c:v>
                </c:pt>
                <c:pt idx="178845">
                  <c:v>3.6706299999999997E-2</c:v>
                </c:pt>
                <c:pt idx="178846">
                  <c:v>3.7696800000000003E-2</c:v>
                </c:pt>
                <c:pt idx="178847">
                  <c:v>3.86489E-2</c:v>
                </c:pt>
                <c:pt idx="178848">
                  <c:v>3.95603E-2</c:v>
                </c:pt>
                <c:pt idx="178849">
                  <c:v>4.0428699999999998E-2</c:v>
                </c:pt>
                <c:pt idx="178850">
                  <c:v>4.12521E-2</c:v>
                </c:pt>
                <c:pt idx="178851">
                  <c:v>4.2028900000000001E-2</c:v>
                </c:pt>
                <c:pt idx="178852">
                  <c:v>4.2757099999999999E-2</c:v>
                </c:pt>
                <c:pt idx="178853">
                  <c:v>4.3435000000000001E-2</c:v>
                </c:pt>
                <c:pt idx="178854">
                  <c:v>4.40609E-2</c:v>
                </c:pt>
                <c:pt idx="178855">
                  <c:v>4.4633100000000002E-2</c:v>
                </c:pt>
                <c:pt idx="178856">
                  <c:v>4.5150700000000002E-2</c:v>
                </c:pt>
                <c:pt idx="178857">
                  <c:v>4.5612600000000003E-2</c:v>
                </c:pt>
                <c:pt idx="178858">
                  <c:v>4.6017500000000003E-2</c:v>
                </c:pt>
                <c:pt idx="178859">
                  <c:v>4.6364099999999998E-2</c:v>
                </c:pt>
                <c:pt idx="178860">
                  <c:v>4.6651600000000001E-2</c:v>
                </c:pt>
                <c:pt idx="178861">
                  <c:v>4.68796E-2</c:v>
                </c:pt>
                <c:pt idx="178862">
                  <c:v>4.7047499999999999E-2</c:v>
                </c:pt>
                <c:pt idx="178863">
                  <c:v>4.7154799999999997E-2</c:v>
                </c:pt>
                <c:pt idx="178864">
                  <c:v>4.7200899999999997E-2</c:v>
                </c:pt>
                <c:pt idx="178865">
                  <c:v>4.7185499999999998E-2</c:v>
                </c:pt>
                <c:pt idx="178866">
                  <c:v>4.71086E-2</c:v>
                </c:pt>
                <c:pt idx="178867">
                  <c:v>4.6970100000000001E-2</c:v>
                </c:pt>
                <c:pt idx="178868">
                  <c:v>4.67698E-2</c:v>
                </c:pt>
                <c:pt idx="178869">
                  <c:v>4.6507600000000003E-2</c:v>
                </c:pt>
                <c:pt idx="178870">
                  <c:v>4.6183399999999999E-2</c:v>
                </c:pt>
                <c:pt idx="178871">
                  <c:v>4.5797600000000001E-2</c:v>
                </c:pt>
                <c:pt idx="178872">
                  <c:v>4.5350599999999998E-2</c:v>
                </c:pt>
                <c:pt idx="178873">
                  <c:v>4.4843399999999999E-2</c:v>
                </c:pt>
                <c:pt idx="178874">
                  <c:v>4.4276999999999997E-2</c:v>
                </c:pt>
                <c:pt idx="178875">
                  <c:v>4.3652299999999998E-2</c:v>
                </c:pt>
                <c:pt idx="178876">
                  <c:v>4.29702E-2</c:v>
                </c:pt>
                <c:pt idx="178877">
                  <c:v>4.2231699999999997E-2</c:v>
                </c:pt>
                <c:pt idx="178878">
                  <c:v>4.14379E-2</c:v>
                </c:pt>
                <c:pt idx="178879">
                  <c:v>4.0590399999999999E-2</c:v>
                </c:pt>
                <c:pt idx="178880">
                  <c:v>3.9690999999999997E-2</c:v>
                </c:pt>
                <c:pt idx="178881">
                  <c:v>3.8741100000000001E-2</c:v>
                </c:pt>
                <c:pt idx="178882">
                  <c:v>3.7741999999999998E-2</c:v>
                </c:pt>
                <c:pt idx="178883">
                  <c:v>3.6694999999999998E-2</c:v>
                </c:pt>
                <c:pt idx="178884">
                  <c:v>3.5602200000000001E-2</c:v>
                </c:pt>
                <c:pt idx="178885">
                  <c:v>3.4465599999999999E-2</c:v>
                </c:pt>
                <c:pt idx="178886">
                  <c:v>3.3287400000000002E-2</c:v>
                </c:pt>
                <c:pt idx="178887">
                  <c:v>3.2069899999999998E-2</c:v>
                </c:pt>
                <c:pt idx="178888">
                  <c:v>3.08153E-2</c:v>
                </c:pt>
                <c:pt idx="178889">
                  <c:v>2.95255E-2</c:v>
                </c:pt>
                <c:pt idx="178890">
                  <c:v>2.82028E-2</c:v>
                </c:pt>
                <c:pt idx="178891">
                  <c:v>2.6849899999999999E-2</c:v>
                </c:pt>
                <c:pt idx="178892">
                  <c:v>2.54693E-2</c:v>
                </c:pt>
                <c:pt idx="178893">
                  <c:v>2.40638E-2</c:v>
                </c:pt>
                <c:pt idx="178894">
                  <c:v>2.2635700000000002E-2</c:v>
                </c:pt>
                <c:pt idx="178895">
                  <c:v>2.11877E-2</c:v>
                </c:pt>
                <c:pt idx="178896">
                  <c:v>1.9722799999999999E-2</c:v>
                </c:pt>
                <c:pt idx="178897">
                  <c:v>1.82434E-2</c:v>
                </c:pt>
                <c:pt idx="178898">
                  <c:v>1.6752199999999998E-2</c:v>
                </c:pt>
                <c:pt idx="178899">
                  <c:v>1.52517E-2</c:v>
                </c:pt>
                <c:pt idx="178900">
                  <c:v>1.37444E-2</c:v>
                </c:pt>
                <c:pt idx="178901">
                  <c:v>1.22332E-2</c:v>
                </c:pt>
                <c:pt idx="178902">
                  <c:v>1.0721100000000001E-2</c:v>
                </c:pt>
                <c:pt idx="178903" formatCode="0.00E+00">
                  <c:v>9.2107999999999999E-3</c:v>
                </c:pt>
                <c:pt idx="178904" formatCode="0.00E+00">
                  <c:v>7.7050699999999996E-3</c:v>
                </c:pt>
                <c:pt idx="178905" formatCode="0.00E+00">
                  <c:v>6.2066400000000002E-3</c:v>
                </c:pt>
                <c:pt idx="178906" formatCode="0.00E+00">
                  <c:v>4.7183399999999997E-3</c:v>
                </c:pt>
                <c:pt idx="178907" formatCode="0.00E+00">
                  <c:v>3.2430699999999998E-3</c:v>
                </c:pt>
                <c:pt idx="178908" formatCode="0.00E+00">
                  <c:v>1.7838000000000001E-3</c:v>
                </c:pt>
                <c:pt idx="178909" formatCode="0.00E+00">
                  <c:v>3.4340500000000002E-4</c:v>
                </c:pt>
                <c:pt idx="178910" formatCode="0.00E+00">
                  <c:v>-1.0753200000000001E-3</c:v>
                </c:pt>
                <c:pt idx="178911" formatCode="0.00E+00">
                  <c:v>-2.4696499999999999E-3</c:v>
                </c:pt>
                <c:pt idx="178912" formatCode="0.00E+00">
                  <c:v>-3.83703E-3</c:v>
                </c:pt>
                <c:pt idx="178913" formatCode="0.00E+00">
                  <c:v>-5.1750199999999998E-3</c:v>
                </c:pt>
                <c:pt idx="178914" formatCode="0.00E+00">
                  <c:v>-6.4812300000000002E-3</c:v>
                </c:pt>
                <c:pt idx="178915" formatCode="0.00E+00">
                  <c:v>-7.7532599999999997E-3</c:v>
                </c:pt>
                <c:pt idx="178916" formatCode="0.00E+00">
                  <c:v>-8.9886700000000007E-3</c:v>
                </c:pt>
                <c:pt idx="178917">
                  <c:v>-1.0185E-2</c:v>
                </c:pt>
                <c:pt idx="178918">
                  <c:v>-1.1339999999999999E-2</c:v>
                </c:pt>
                <c:pt idx="178919">
                  <c:v>-1.24513E-2</c:v>
                </c:pt>
                <c:pt idx="178920">
                  <c:v>-1.3516800000000001E-2</c:v>
                </c:pt>
                <c:pt idx="178921">
                  <c:v>-1.4534200000000001E-2</c:v>
                </c:pt>
                <c:pt idx="178922">
                  <c:v>-1.5501900000000001E-2</c:v>
                </c:pt>
                <c:pt idx="178923">
                  <c:v>-1.6417899999999999E-2</c:v>
                </c:pt>
                <c:pt idx="178924">
                  <c:v>-1.72806E-2</c:v>
                </c:pt>
                <c:pt idx="178925">
                  <c:v>-1.8088099999999999E-2</c:v>
                </c:pt>
                <c:pt idx="178926">
                  <c:v>-1.8838899999999999E-2</c:v>
                </c:pt>
                <c:pt idx="178927">
                  <c:v>-1.9531900000000001E-2</c:v>
                </c:pt>
                <c:pt idx="178928">
                  <c:v>-2.0165700000000002E-2</c:v>
                </c:pt>
                <c:pt idx="178929">
                  <c:v>-2.0738900000000001E-2</c:v>
                </c:pt>
                <c:pt idx="178930">
                  <c:v>-2.1250399999999999E-2</c:v>
                </c:pt>
                <c:pt idx="178931">
                  <c:v>-2.1699300000000001E-2</c:v>
                </c:pt>
                <c:pt idx="178932">
                  <c:v>-2.2084699999999999E-2</c:v>
                </c:pt>
                <c:pt idx="178933">
                  <c:v>-2.2406100000000002E-2</c:v>
                </c:pt>
                <c:pt idx="178934">
                  <c:v>-2.2662700000000001E-2</c:v>
                </c:pt>
                <c:pt idx="178935">
                  <c:v>-2.2854200000000002E-2</c:v>
                </c:pt>
                <c:pt idx="178936">
                  <c:v>-2.298E-2</c:v>
                </c:pt>
                <c:pt idx="178937">
                  <c:v>-2.3040100000000001E-2</c:v>
                </c:pt>
                <c:pt idx="178938">
                  <c:v>-2.3033999999999999E-2</c:v>
                </c:pt>
                <c:pt idx="178939">
                  <c:v>-2.2962099999999999E-2</c:v>
                </c:pt>
                <c:pt idx="178940">
                  <c:v>-2.28246E-2</c:v>
                </c:pt>
                <c:pt idx="178941">
                  <c:v>-2.2622E-2</c:v>
                </c:pt>
                <c:pt idx="178942">
                  <c:v>-2.23544E-2</c:v>
                </c:pt>
                <c:pt idx="178943">
                  <c:v>-2.2022400000000001E-2</c:v>
                </c:pt>
                <c:pt idx="178944">
                  <c:v>-2.1626599999999999E-2</c:v>
                </c:pt>
                <c:pt idx="178945">
                  <c:v>-2.1167800000000001E-2</c:v>
                </c:pt>
                <c:pt idx="178946">
                  <c:v>-2.0646899999999999E-2</c:v>
                </c:pt>
                <c:pt idx="178947">
                  <c:v>-2.0064800000000001E-2</c:v>
                </c:pt>
                <c:pt idx="178948">
                  <c:v>-1.9422600000000002E-2</c:v>
                </c:pt>
                <c:pt idx="178949">
                  <c:v>-1.8721700000000001E-2</c:v>
                </c:pt>
                <c:pt idx="178950">
                  <c:v>-1.7963300000000001E-2</c:v>
                </c:pt>
                <c:pt idx="178951">
                  <c:v>-1.71491E-2</c:v>
                </c:pt>
                <c:pt idx="178952">
                  <c:v>-1.62804E-2</c:v>
                </c:pt>
                <c:pt idx="178953">
                  <c:v>-1.5358999999999999E-2</c:v>
                </c:pt>
                <c:pt idx="178954">
                  <c:v>-1.4386599999999999E-2</c:v>
                </c:pt>
                <c:pt idx="178955">
                  <c:v>-1.33651E-2</c:v>
                </c:pt>
                <c:pt idx="178956">
                  <c:v>-1.22963E-2</c:v>
                </c:pt>
                <c:pt idx="178957">
                  <c:v>-1.1182299999999999E-2</c:v>
                </c:pt>
                <c:pt idx="178958">
                  <c:v>-1.00254E-2</c:v>
                </c:pt>
                <c:pt idx="178959" formatCode="0.00E+00">
                  <c:v>-8.8277100000000008E-3</c:v>
                </c:pt>
                <c:pt idx="178960" formatCode="0.00E+00">
                  <c:v>-7.5916600000000001E-3</c:v>
                </c:pt>
                <c:pt idx="178961" formatCode="0.00E+00">
                  <c:v>-6.3196900000000002E-3</c:v>
                </c:pt>
                <c:pt idx="178962" formatCode="0.00E+00">
                  <c:v>-5.0142499999999996E-3</c:v>
                </c:pt>
                <c:pt idx="178963" formatCode="0.00E+00">
                  <c:v>-3.6778499999999999E-3</c:v>
                </c:pt>
                <c:pt idx="178964" formatCode="0.00E+00">
                  <c:v>-2.3130500000000001E-3</c:v>
                </c:pt>
                <c:pt idx="178965" formatCode="0.00E+00">
                  <c:v>-9.2251799999999999E-4</c:v>
                </c:pt>
                <c:pt idx="178966" formatCode="0.00E+00">
                  <c:v>4.9092000000000005E-4</c:v>
                </c:pt>
                <c:pt idx="178967" formatCode="0.00E+00">
                  <c:v>1.9243999999999999E-3</c:v>
                </c:pt>
                <c:pt idx="178968" formatCode="0.00E+00">
                  <c:v>3.3751800000000002E-3</c:v>
                </c:pt>
                <c:pt idx="178969" formatCode="0.00E+00">
                  <c:v>4.8405000000000002E-3</c:v>
                </c:pt>
                <c:pt idx="178970" formatCode="0.00E+00">
                  <c:v>6.3174800000000003E-3</c:v>
                </c:pt>
                <c:pt idx="178971" formatCode="0.00E+00">
                  <c:v>7.80316E-3</c:v>
                </c:pt>
                <c:pt idx="178972" formatCode="0.00E+00">
                  <c:v>9.2946299999999999E-3</c:v>
                </c:pt>
                <c:pt idx="178973">
                  <c:v>1.0789E-2</c:v>
                </c:pt>
                <c:pt idx="178974">
                  <c:v>1.22833E-2</c:v>
                </c:pt>
                <c:pt idx="178975">
                  <c:v>1.3774399999999999E-2</c:v>
                </c:pt>
                <c:pt idx="178976">
                  <c:v>1.52596E-2</c:v>
                </c:pt>
                <c:pt idx="178977">
                  <c:v>1.6735699999999999E-2</c:v>
                </c:pt>
                <c:pt idx="178978">
                  <c:v>1.8199799999999999E-2</c:v>
                </c:pt>
                <c:pt idx="178979">
                  <c:v>1.9649099999999999E-2</c:v>
                </c:pt>
                <c:pt idx="178980">
                  <c:v>2.1080600000000001E-2</c:v>
                </c:pt>
                <c:pt idx="178981">
                  <c:v>2.2491400000000002E-2</c:v>
                </c:pt>
                <c:pt idx="178982">
                  <c:v>2.38785E-2</c:v>
                </c:pt>
                <c:pt idx="178983">
                  <c:v>2.52392E-2</c:v>
                </c:pt>
                <c:pt idx="178984">
                  <c:v>2.65706E-2</c:v>
                </c:pt>
                <c:pt idx="178985">
                  <c:v>2.7869999999999999E-2</c:v>
                </c:pt>
                <c:pt idx="178986">
                  <c:v>2.9134799999999999E-2</c:v>
                </c:pt>
                <c:pt idx="178987">
                  <c:v>3.0362299999999998E-2</c:v>
                </c:pt>
                <c:pt idx="178988">
                  <c:v>3.1549899999999999E-2</c:v>
                </c:pt>
                <c:pt idx="178989">
                  <c:v>3.2695200000000001E-2</c:v>
                </c:pt>
                <c:pt idx="178990">
                  <c:v>3.3795800000000001E-2</c:v>
                </c:pt>
                <c:pt idx="178991">
                  <c:v>3.48493E-2</c:v>
                </c:pt>
                <c:pt idx="178992">
                  <c:v>3.5853500000000003E-2</c:v>
                </c:pt>
                <c:pt idx="178993">
                  <c:v>3.6806100000000001E-2</c:v>
                </c:pt>
                <c:pt idx="178994">
                  <c:v>3.7705099999999998E-2</c:v>
                </c:pt>
                <c:pt idx="178995">
                  <c:v>3.8548499999999999E-2</c:v>
                </c:pt>
                <c:pt idx="178996">
                  <c:v>3.9334399999999999E-2</c:v>
                </c:pt>
                <c:pt idx="178997">
                  <c:v>4.0061100000000002E-2</c:v>
                </c:pt>
                <c:pt idx="178998">
                  <c:v>4.0726900000000003E-2</c:v>
                </c:pt>
                <c:pt idx="178999">
                  <c:v>4.1330100000000002E-2</c:v>
                </c:pt>
                <c:pt idx="179000">
                  <c:v>4.1869400000000001E-2</c:v>
                </c:pt>
                <c:pt idx="179001">
                  <c:v>4.23433E-2</c:v>
                </c:pt>
                <c:pt idx="179002">
                  <c:v>4.2750499999999997E-2</c:v>
                </c:pt>
                <c:pt idx="179003">
                  <c:v>4.3090099999999999E-2</c:v>
                </c:pt>
                <c:pt idx="179004">
                  <c:v>4.3360900000000001E-2</c:v>
                </c:pt>
                <c:pt idx="179005">
                  <c:v>4.3561999999999997E-2</c:v>
                </c:pt>
                <c:pt idx="179006">
                  <c:v>4.3692700000000001E-2</c:v>
                </c:pt>
                <c:pt idx="179007">
                  <c:v>4.3752399999999997E-2</c:v>
                </c:pt>
                <c:pt idx="179008">
                  <c:v>4.3740500000000002E-2</c:v>
                </c:pt>
                <c:pt idx="179009">
                  <c:v>4.3656599999999997E-2</c:v>
                </c:pt>
                <c:pt idx="179010">
                  <c:v>4.3500499999999998E-2</c:v>
                </c:pt>
                <c:pt idx="179011">
                  <c:v>4.3271900000000002E-2</c:v>
                </c:pt>
                <c:pt idx="179012">
                  <c:v>4.2971000000000002E-2</c:v>
                </c:pt>
                <c:pt idx="179013">
                  <c:v>4.2597700000000002E-2</c:v>
                </c:pt>
                <c:pt idx="179014">
                  <c:v>4.2152200000000001E-2</c:v>
                </c:pt>
                <c:pt idx="179015">
                  <c:v>4.1634600000000001E-2</c:v>
                </c:pt>
                <c:pt idx="179016">
                  <c:v>4.1045600000000002E-2</c:v>
                </c:pt>
                <c:pt idx="179017">
                  <c:v>4.0385499999999998E-2</c:v>
                </c:pt>
                <c:pt idx="179018">
                  <c:v>3.9655299999999997E-2</c:v>
                </c:pt>
                <c:pt idx="179019">
                  <c:v>3.8855599999999997E-2</c:v>
                </c:pt>
                <c:pt idx="179020">
                  <c:v>3.79875E-2</c:v>
                </c:pt>
                <c:pt idx="179021">
                  <c:v>3.7052099999999998E-2</c:v>
                </c:pt>
                <c:pt idx="179022">
                  <c:v>3.6050600000000002E-2</c:v>
                </c:pt>
                <c:pt idx="179023">
                  <c:v>3.4984300000000003E-2</c:v>
                </c:pt>
                <c:pt idx="179024">
                  <c:v>3.3854599999999999E-2</c:v>
                </c:pt>
                <c:pt idx="179025">
                  <c:v>3.2663200000000003E-2</c:v>
                </c:pt>
                <c:pt idx="179026">
                  <c:v>3.1411700000000001E-2</c:v>
                </c:pt>
                <c:pt idx="179027">
                  <c:v>3.0101900000000001E-2</c:v>
                </c:pt>
                <c:pt idx="179028">
                  <c:v>2.87356E-2</c:v>
                </c:pt>
                <c:pt idx="179029">
                  <c:v>2.7314999999999999E-2</c:v>
                </c:pt>
                <c:pt idx="179030">
                  <c:v>2.58421E-2</c:v>
                </c:pt>
                <c:pt idx="179031">
                  <c:v>2.43191E-2</c:v>
                </c:pt>
                <c:pt idx="179032">
                  <c:v>2.2748299999999999E-2</c:v>
                </c:pt>
                <c:pt idx="179033">
                  <c:v>2.1132100000000001E-2</c:v>
                </c:pt>
                <c:pt idx="179034">
                  <c:v>1.9472900000000001E-2</c:v>
                </c:pt>
                <c:pt idx="179035">
                  <c:v>1.7773299999999999E-2</c:v>
                </c:pt>
                <c:pt idx="179036">
                  <c:v>1.6036000000000002E-2</c:v>
                </c:pt>
                <c:pt idx="179037">
                  <c:v>1.42635E-2</c:v>
                </c:pt>
                <c:pt idx="179038">
                  <c:v>1.2458800000000001E-2</c:v>
                </c:pt>
                <c:pt idx="179039">
                  <c:v>1.06245E-2</c:v>
                </c:pt>
                <c:pt idx="179040" formatCode="0.00E+00">
                  <c:v>8.7636799999999994E-3</c:v>
                </c:pt>
                <c:pt idx="179041" formatCode="0.00E+00">
                  <c:v>6.8791900000000003E-3</c:v>
                </c:pt>
                <c:pt idx="179042" formatCode="0.00E+00">
                  <c:v>4.9740399999999999E-3</c:v>
                </c:pt>
                <c:pt idx="179043" formatCode="0.00E+00">
                  <c:v>3.0512600000000001E-3</c:v>
                </c:pt>
                <c:pt idx="179044" formatCode="0.00E+00">
                  <c:v>1.1139100000000001E-3</c:v>
                </c:pt>
                <c:pt idx="179045" formatCode="0.00E+00">
                  <c:v>-8.3489700000000003E-4</c:v>
                </c:pt>
                <c:pt idx="179046" formatCode="0.00E+00">
                  <c:v>-2.79203E-3</c:v>
                </c:pt>
                <c:pt idx="179047" formatCode="0.00E+00">
                  <c:v>-4.7543500000000001E-3</c:v>
                </c:pt>
                <c:pt idx="179048" formatCode="0.00E+00">
                  <c:v>-6.7186800000000003E-3</c:v>
                </c:pt>
                <c:pt idx="179049" formatCode="0.00E+00">
                  <c:v>-8.6818499999999996E-3</c:v>
                </c:pt>
                <c:pt idx="179050">
                  <c:v>-1.0640699999999999E-2</c:v>
                </c:pt>
                <c:pt idx="179051">
                  <c:v>-1.2592000000000001E-2</c:v>
                </c:pt>
                <c:pt idx="179052">
                  <c:v>-1.45325E-2</c:v>
                </c:pt>
                <c:pt idx="179053">
                  <c:v>-1.64593E-2</c:v>
                </c:pt>
                <c:pt idx="179054">
                  <c:v>-1.8369E-2</c:v>
                </c:pt>
                <c:pt idx="179055">
                  <c:v>-2.0258499999999999E-2</c:v>
                </c:pt>
                <c:pt idx="179056">
                  <c:v>-2.2124899999999999E-2</c:v>
                </c:pt>
                <c:pt idx="179057">
                  <c:v>-2.3964900000000001E-2</c:v>
                </c:pt>
                <c:pt idx="179058">
                  <c:v>-2.5775599999999999E-2</c:v>
                </c:pt>
                <c:pt idx="179059">
                  <c:v>-2.7553999999999999E-2</c:v>
                </c:pt>
                <c:pt idx="179060">
                  <c:v>-2.9297199999999999E-2</c:v>
                </c:pt>
                <c:pt idx="179061">
                  <c:v>-3.1002200000000001E-2</c:v>
                </c:pt>
                <c:pt idx="179062">
                  <c:v>-3.2666300000000002E-2</c:v>
                </c:pt>
                <c:pt idx="179063">
                  <c:v>-3.4286799999999999E-2</c:v>
                </c:pt>
                <c:pt idx="179064">
                  <c:v>-3.5860900000000001E-2</c:v>
                </c:pt>
                <c:pt idx="179065">
                  <c:v>-3.7386000000000003E-2</c:v>
                </c:pt>
                <c:pt idx="179066">
                  <c:v>-3.8859600000000001E-2</c:v>
                </c:pt>
                <c:pt idx="179067">
                  <c:v>-4.0279299999999997E-2</c:v>
                </c:pt>
                <c:pt idx="179068">
                  <c:v>-4.1642600000000002E-2</c:v>
                </c:pt>
                <c:pt idx="179069">
                  <c:v>-4.2947399999999997E-2</c:v>
                </c:pt>
                <c:pt idx="179070">
                  <c:v>-4.4191399999999999E-2</c:v>
                </c:pt>
                <c:pt idx="179071">
                  <c:v>-4.5372599999999999E-2</c:v>
                </c:pt>
                <c:pt idx="179072">
                  <c:v>-4.6489000000000003E-2</c:v>
                </c:pt>
                <c:pt idx="179073">
                  <c:v>-4.7538700000000003E-2</c:v>
                </c:pt>
                <c:pt idx="179074">
                  <c:v>-4.8520000000000001E-2</c:v>
                </c:pt>
                <c:pt idx="179075">
                  <c:v>-4.9431299999999997E-2</c:v>
                </c:pt>
                <c:pt idx="179076">
                  <c:v>-5.02709E-2</c:v>
                </c:pt>
                <c:pt idx="179077">
                  <c:v>-5.10375E-2</c:v>
                </c:pt>
                <c:pt idx="179078">
                  <c:v>-5.1729900000000002E-2</c:v>
                </c:pt>
                <c:pt idx="179079">
                  <c:v>-5.2346700000000003E-2</c:v>
                </c:pt>
                <c:pt idx="179080">
                  <c:v>-5.2887099999999999E-2</c:v>
                </c:pt>
                <c:pt idx="179081">
                  <c:v>-5.3350000000000002E-2</c:v>
                </c:pt>
                <c:pt idx="179082">
                  <c:v>-5.3734799999999999E-2</c:v>
                </c:pt>
                <c:pt idx="179083">
                  <c:v>-5.4040600000000001E-2</c:v>
                </c:pt>
                <c:pt idx="179084">
                  <c:v>-5.4267000000000003E-2</c:v>
                </c:pt>
                <c:pt idx="179085">
                  <c:v>-5.4413700000000002E-2</c:v>
                </c:pt>
                <c:pt idx="179086">
                  <c:v>-5.4480300000000002E-2</c:v>
                </c:pt>
                <c:pt idx="179087">
                  <c:v>-5.4466599999999997E-2</c:v>
                </c:pt>
                <c:pt idx="179088">
                  <c:v>-5.4372799999999999E-2</c:v>
                </c:pt>
                <c:pt idx="179089">
                  <c:v>-5.4198900000000001E-2</c:v>
                </c:pt>
                <c:pt idx="179090">
                  <c:v>-5.3945199999999999E-2</c:v>
                </c:pt>
                <c:pt idx="179091">
                  <c:v>-5.3612100000000003E-2</c:v>
                </c:pt>
                <c:pt idx="179092">
                  <c:v>-5.3200200000000003E-2</c:v>
                </c:pt>
                <c:pt idx="179093">
                  <c:v>-5.271E-2</c:v>
                </c:pt>
                <c:pt idx="179094">
                  <c:v>-5.2142399999999998E-2</c:v>
                </c:pt>
                <c:pt idx="179095">
                  <c:v>-5.1498200000000001E-2</c:v>
                </c:pt>
                <c:pt idx="179096">
                  <c:v>-5.07786E-2</c:v>
                </c:pt>
                <c:pt idx="179097">
                  <c:v>-4.99847E-2</c:v>
                </c:pt>
                <c:pt idx="179098">
                  <c:v>-4.91177E-2</c:v>
                </c:pt>
                <c:pt idx="179099">
                  <c:v>-4.8179199999999998E-2</c:v>
                </c:pt>
                <c:pt idx="179100">
                  <c:v>-4.7170499999999997E-2</c:v>
                </c:pt>
                <c:pt idx="179101">
                  <c:v>-4.60934E-2</c:v>
                </c:pt>
                <c:pt idx="179102">
                  <c:v>-4.4949599999999999E-2</c:v>
                </c:pt>
                <c:pt idx="179103">
                  <c:v>-4.3740899999999999E-2</c:v>
                </c:pt>
                <c:pt idx="179104">
                  <c:v>-4.2469399999999997E-2</c:v>
                </c:pt>
                <c:pt idx="179105">
                  <c:v>-4.1137100000000003E-2</c:v>
                </c:pt>
                <c:pt idx="179106">
                  <c:v>-3.9746099999999999E-2</c:v>
                </c:pt>
                <c:pt idx="179107">
                  <c:v>-3.8298699999999998E-2</c:v>
                </c:pt>
                <c:pt idx="179108">
                  <c:v>-3.6797299999999998E-2</c:v>
                </c:pt>
                <c:pt idx="179109">
                  <c:v>-3.5244200000000003E-2</c:v>
                </c:pt>
                <c:pt idx="179110">
                  <c:v>-3.3642100000000001E-2</c:v>
                </c:pt>
                <c:pt idx="179111">
                  <c:v>-3.1993500000000001E-2</c:v>
                </c:pt>
                <c:pt idx="179112">
                  <c:v>-3.0301100000000001E-2</c:v>
                </c:pt>
                <c:pt idx="179113">
                  <c:v>-2.8567599999999999E-2</c:v>
                </c:pt>
                <c:pt idx="179114">
                  <c:v>-2.6795900000000001E-2</c:v>
                </c:pt>
                <c:pt idx="179115">
                  <c:v>-2.4988699999999999E-2</c:v>
                </c:pt>
                <c:pt idx="179116">
                  <c:v>-2.3148999999999999E-2</c:v>
                </c:pt>
                <c:pt idx="179117">
                  <c:v>-2.1279800000000001E-2</c:v>
                </c:pt>
                <c:pt idx="179118">
                  <c:v>-1.9384100000000001E-2</c:v>
                </c:pt>
                <c:pt idx="179119">
                  <c:v>-1.7464899999999998E-2</c:v>
                </c:pt>
                <c:pt idx="179120">
                  <c:v>-1.5525199999999999E-2</c:v>
                </c:pt>
                <c:pt idx="179121">
                  <c:v>-1.35683E-2</c:v>
                </c:pt>
                <c:pt idx="179122">
                  <c:v>-1.15973E-2</c:v>
                </c:pt>
                <c:pt idx="179123" formatCode="0.00E+00">
                  <c:v>-9.6152000000000008E-3</c:v>
                </c:pt>
                <c:pt idx="179124" formatCode="0.00E+00">
                  <c:v>-7.6252799999999999E-3</c:v>
                </c:pt>
                <c:pt idx="179125" formatCode="0.00E+00">
                  <c:v>-5.6306799999999999E-3</c:v>
                </c:pt>
                <c:pt idx="179126" formatCode="0.00E+00">
                  <c:v>-3.6345599999999998E-3</c:v>
                </c:pt>
                <c:pt idx="179127" formatCode="0.00E+00">
                  <c:v>-1.6401E-3</c:v>
                </c:pt>
                <c:pt idx="179128" formatCode="0.00E+00">
                  <c:v>3.4955300000000001E-4</c:v>
                </c:pt>
                <c:pt idx="179129" formatCode="0.00E+00">
                  <c:v>2.3312599999999999E-3</c:v>
                </c:pt>
                <c:pt idx="179130" formatCode="0.00E+00">
                  <c:v>4.3019E-3</c:v>
                </c:pt>
                <c:pt idx="179131" formatCode="0.00E+00">
                  <c:v>6.25838E-3</c:v>
                </c:pt>
                <c:pt idx="179132" formatCode="0.00E+00">
                  <c:v>8.1976400000000008E-3</c:v>
                </c:pt>
                <c:pt idx="179133">
                  <c:v>1.0116699999999999E-2</c:v>
                </c:pt>
                <c:pt idx="179134">
                  <c:v>1.2012399999999999E-2</c:v>
                </c:pt>
                <c:pt idx="179135">
                  <c:v>1.3882E-2</c:v>
                </c:pt>
                <c:pt idx="179136">
                  <c:v>1.57225E-2</c:v>
                </c:pt>
                <c:pt idx="179137">
                  <c:v>1.75312E-2</c:v>
                </c:pt>
                <c:pt idx="179138">
                  <c:v>1.9305200000000002E-2</c:v>
                </c:pt>
                <c:pt idx="179139">
                  <c:v>2.10417E-2</c:v>
                </c:pt>
                <c:pt idx="179140">
                  <c:v>2.2738299999999999E-2</c:v>
                </c:pt>
                <c:pt idx="179141">
                  <c:v>2.4392299999999999E-2</c:v>
                </c:pt>
                <c:pt idx="179142">
                  <c:v>2.6001300000000001E-2</c:v>
                </c:pt>
                <c:pt idx="179143">
                  <c:v>2.7562799999999998E-2</c:v>
                </c:pt>
                <c:pt idx="179144">
                  <c:v>2.90745E-2</c:v>
                </c:pt>
                <c:pt idx="179145">
                  <c:v>3.0534200000000001E-2</c:v>
                </c:pt>
                <c:pt idx="179146">
                  <c:v>3.1939799999999997E-2</c:v>
                </c:pt>
                <c:pt idx="179147">
                  <c:v>3.3289199999999998E-2</c:v>
                </c:pt>
                <c:pt idx="179148">
                  <c:v>3.45805E-2</c:v>
                </c:pt>
                <c:pt idx="179149">
                  <c:v>3.5811900000000001E-2</c:v>
                </c:pt>
                <c:pt idx="179150">
                  <c:v>3.6981699999999999E-2</c:v>
                </c:pt>
                <c:pt idx="179151">
                  <c:v>3.8088200000000003E-2</c:v>
                </c:pt>
                <c:pt idx="179152">
                  <c:v>3.9129900000000002E-2</c:v>
                </c:pt>
                <c:pt idx="179153">
                  <c:v>4.0105500000000002E-2</c:v>
                </c:pt>
                <c:pt idx="179154">
                  <c:v>4.1013599999999997E-2</c:v>
                </c:pt>
                <c:pt idx="179155">
                  <c:v>4.18532E-2</c:v>
                </c:pt>
                <c:pt idx="179156">
                  <c:v>4.2623099999999997E-2</c:v>
                </c:pt>
                <c:pt idx="179157">
                  <c:v>4.3322600000000003E-2</c:v>
                </c:pt>
                <c:pt idx="179158">
                  <c:v>4.3950700000000002E-2</c:v>
                </c:pt>
                <c:pt idx="179159">
                  <c:v>4.4506799999999999E-2</c:v>
                </c:pt>
                <c:pt idx="179160">
                  <c:v>4.49904E-2</c:v>
                </c:pt>
                <c:pt idx="179161">
                  <c:v>4.54011E-2</c:v>
                </c:pt>
                <c:pt idx="179162">
                  <c:v>4.5738500000000001E-2</c:v>
                </c:pt>
                <c:pt idx="179163">
                  <c:v>4.6002500000000002E-2</c:v>
                </c:pt>
                <c:pt idx="179164">
                  <c:v>4.6193100000000001E-2</c:v>
                </c:pt>
                <c:pt idx="179165">
                  <c:v>4.6310299999999999E-2</c:v>
                </c:pt>
                <c:pt idx="179166">
                  <c:v>4.6354300000000001E-2</c:v>
                </c:pt>
                <c:pt idx="179167">
                  <c:v>4.6325600000000001E-2</c:v>
                </c:pt>
                <c:pt idx="179168">
                  <c:v>4.6224399999999999E-2</c:v>
                </c:pt>
                <c:pt idx="179169">
                  <c:v>4.6051500000000002E-2</c:v>
                </c:pt>
                <c:pt idx="179170">
                  <c:v>4.5807500000000001E-2</c:v>
                </c:pt>
                <c:pt idx="179171">
                  <c:v>4.5493199999999998E-2</c:v>
                </c:pt>
                <c:pt idx="179172">
                  <c:v>4.51096E-2</c:v>
                </c:pt>
                <c:pt idx="179173">
                  <c:v>4.4657599999999999E-2</c:v>
                </c:pt>
                <c:pt idx="179174">
                  <c:v>4.4138499999999997E-2</c:v>
                </c:pt>
                <c:pt idx="179175">
                  <c:v>4.3553599999999998E-2</c:v>
                </c:pt>
                <c:pt idx="179176">
                  <c:v>4.2904200000000003E-2</c:v>
                </c:pt>
                <c:pt idx="179177">
                  <c:v>4.2191699999999999E-2</c:v>
                </c:pt>
                <c:pt idx="179178">
                  <c:v>4.1417900000000001E-2</c:v>
                </c:pt>
                <c:pt idx="179179">
                  <c:v>4.0584299999999997E-2</c:v>
                </c:pt>
                <c:pt idx="179180">
                  <c:v>3.96928E-2</c:v>
                </c:pt>
                <c:pt idx="179181">
                  <c:v>3.87452E-2</c:v>
                </c:pt>
                <c:pt idx="179182">
                  <c:v>3.7743499999999999E-2</c:v>
                </c:pt>
                <c:pt idx="179183">
                  <c:v>3.6689699999999999E-2</c:v>
                </c:pt>
                <c:pt idx="179184">
                  <c:v>3.5586E-2</c:v>
                </c:pt>
                <c:pt idx="179185">
                  <c:v>3.44345E-2</c:v>
                </c:pt>
                <c:pt idx="179186">
                  <c:v>3.3237599999999999E-2</c:v>
                </c:pt>
                <c:pt idx="179187">
                  <c:v>3.1997600000000001E-2</c:v>
                </c:pt>
                <c:pt idx="179188">
                  <c:v>3.0716899999999998E-2</c:v>
                </c:pt>
                <c:pt idx="179189">
                  <c:v>2.9398000000000001E-2</c:v>
                </c:pt>
                <c:pt idx="179190">
                  <c:v>2.80434E-2</c:v>
                </c:pt>
                <c:pt idx="179191">
                  <c:v>2.6655600000000002E-2</c:v>
                </c:pt>
                <c:pt idx="179192">
                  <c:v>2.52374E-2</c:v>
                </c:pt>
                <c:pt idx="179193">
                  <c:v>2.3791400000000001E-2</c:v>
                </c:pt>
                <c:pt idx="179194">
                  <c:v>2.2320199999999998E-2</c:v>
                </c:pt>
                <c:pt idx="179195">
                  <c:v>2.0826600000000001E-2</c:v>
                </c:pt>
                <c:pt idx="179196">
                  <c:v>1.9313299999999999E-2</c:v>
                </c:pt>
                <c:pt idx="179197">
                  <c:v>1.7783199999999999E-2</c:v>
                </c:pt>
                <c:pt idx="179198">
                  <c:v>1.6239E-2</c:v>
                </c:pt>
                <c:pt idx="179199">
                  <c:v>1.46836E-2</c:v>
                </c:pt>
                <c:pt idx="179200">
                  <c:v>1.31197E-2</c:v>
                </c:pt>
                <c:pt idx="179201">
                  <c:v>1.15502E-2</c:v>
                </c:pt>
                <c:pt idx="179202" formatCode="0.00E+00">
                  <c:v>9.9777800000000003E-3</c:v>
                </c:pt>
                <c:pt idx="179203" formatCode="0.00E+00">
                  <c:v>8.4053600000000006E-3</c:v>
                </c:pt>
                <c:pt idx="179204" formatCode="0.00E+00">
                  <c:v>6.8356900000000002E-3</c:v>
                </c:pt>
                <c:pt idx="179205" formatCode="0.00E+00">
                  <c:v>5.27152E-3</c:v>
                </c:pt>
                <c:pt idx="179206" formatCode="0.00E+00">
                  <c:v>3.7156099999999998E-3</c:v>
                </c:pt>
                <c:pt idx="179207" formatCode="0.00E+00">
                  <c:v>2.1706500000000001E-3</c:v>
                </c:pt>
                <c:pt idx="179208" formatCode="0.00E+00">
                  <c:v>6.3933800000000004E-4</c:v>
                </c:pt>
                <c:pt idx="179209" formatCode="0.00E+00">
                  <c:v>-8.7570200000000001E-4</c:v>
                </c:pt>
                <c:pt idx="179210" formatCode="0.00E+00">
                  <c:v>-2.3718699999999999E-3</c:v>
                </c:pt>
                <c:pt idx="179211" formatCode="0.00E+00">
                  <c:v>-3.8466199999999998E-3</c:v>
                </c:pt>
                <c:pt idx="179212" formatCode="0.00E+00">
                  <c:v>-5.2974500000000004E-3</c:v>
                </c:pt>
                <c:pt idx="179213" formatCode="0.00E+00">
                  <c:v>-6.7219300000000001E-3</c:v>
                </c:pt>
                <c:pt idx="179214" formatCode="0.00E+00">
                  <c:v>-8.1176800000000004E-3</c:v>
                </c:pt>
                <c:pt idx="179215" formatCode="0.00E+00">
                  <c:v>-9.4823800000000003E-3</c:v>
                </c:pt>
                <c:pt idx="179216">
                  <c:v>-1.08138E-2</c:v>
                </c:pt>
                <c:pt idx="179217">
                  <c:v>-1.21098E-2</c:v>
                </c:pt>
                <c:pt idx="179218">
                  <c:v>-1.33682E-2</c:v>
                </c:pt>
                <c:pt idx="179219">
                  <c:v>-1.4586999999999999E-2</c:v>
                </c:pt>
                <c:pt idx="179220">
                  <c:v>-1.5764299999999998E-2</c:v>
                </c:pt>
                <c:pt idx="179221">
                  <c:v>-1.6898300000000002E-2</c:v>
                </c:pt>
                <c:pt idx="179222">
                  <c:v>-1.7987199999999998E-2</c:v>
                </c:pt>
                <c:pt idx="179223">
                  <c:v>-1.9029399999999998E-2</c:v>
                </c:pt>
                <c:pt idx="179224">
                  <c:v>-2.0023200000000001E-2</c:v>
                </c:pt>
                <c:pt idx="179225">
                  <c:v>-2.0967199999999998E-2</c:v>
                </c:pt>
                <c:pt idx="179226">
                  <c:v>-2.18601E-2</c:v>
                </c:pt>
                <c:pt idx="179227">
                  <c:v>-2.2700600000000001E-2</c:v>
                </c:pt>
                <c:pt idx="179228">
                  <c:v>-2.3487399999999999E-2</c:v>
                </c:pt>
                <c:pt idx="179229">
                  <c:v>-2.4219600000000001E-2</c:v>
                </c:pt>
                <c:pt idx="179230">
                  <c:v>-2.48963E-2</c:v>
                </c:pt>
                <c:pt idx="179231">
                  <c:v>-2.5516500000000001E-2</c:v>
                </c:pt>
                <c:pt idx="179232">
                  <c:v>-2.6079600000000001E-2</c:v>
                </c:pt>
                <c:pt idx="179233">
                  <c:v>-2.6584900000000002E-2</c:v>
                </c:pt>
                <c:pt idx="179234">
                  <c:v>-2.7031900000000001E-2</c:v>
                </c:pt>
                <c:pt idx="179235">
                  <c:v>-2.7420300000000002E-2</c:v>
                </c:pt>
                <c:pt idx="179236">
                  <c:v>-2.7749800000000002E-2</c:v>
                </c:pt>
                <c:pt idx="179237">
                  <c:v>-2.8020099999999999E-2</c:v>
                </c:pt>
                <c:pt idx="179238">
                  <c:v>-2.8231300000000001E-2</c:v>
                </c:pt>
                <c:pt idx="179239">
                  <c:v>-2.83834E-2</c:v>
                </c:pt>
                <c:pt idx="179240">
                  <c:v>-2.8476600000000001E-2</c:v>
                </c:pt>
                <c:pt idx="179241">
                  <c:v>-2.85112E-2</c:v>
                </c:pt>
                <c:pt idx="179242">
                  <c:v>-2.8487499999999999E-2</c:v>
                </c:pt>
                <c:pt idx="179243">
                  <c:v>-2.84061E-2</c:v>
                </c:pt>
                <c:pt idx="179244">
                  <c:v>-2.8267500000000001E-2</c:v>
                </c:pt>
                <c:pt idx="179245">
                  <c:v>-2.80726E-2</c:v>
                </c:pt>
                <c:pt idx="179246">
                  <c:v>-2.7822099999999999E-2</c:v>
                </c:pt>
                <c:pt idx="179247">
                  <c:v>-2.75169E-2</c:v>
                </c:pt>
                <c:pt idx="179248">
                  <c:v>-2.7158100000000001E-2</c:v>
                </c:pt>
                <c:pt idx="179249">
                  <c:v>-2.6746900000000001E-2</c:v>
                </c:pt>
                <c:pt idx="179250">
                  <c:v>-2.62843E-2</c:v>
                </c:pt>
                <c:pt idx="179251">
                  <c:v>-2.5771800000000001E-2</c:v>
                </c:pt>
                <c:pt idx="179252">
                  <c:v>-2.5210699999999999E-2</c:v>
                </c:pt>
                <c:pt idx="179253">
                  <c:v>-2.4602599999999999E-2</c:v>
                </c:pt>
                <c:pt idx="179254">
                  <c:v>-2.3949000000000002E-2</c:v>
                </c:pt>
                <c:pt idx="179255">
                  <c:v>-2.3251500000000001E-2</c:v>
                </c:pt>
                <c:pt idx="179256">
                  <c:v>-2.2512000000000001E-2</c:v>
                </c:pt>
                <c:pt idx="179257">
                  <c:v>-2.17322E-2</c:v>
                </c:pt>
                <c:pt idx="179258">
                  <c:v>-2.0914100000000001E-2</c:v>
                </c:pt>
                <c:pt idx="179259">
                  <c:v>-2.0059500000000001E-2</c:v>
                </c:pt>
                <c:pt idx="179260">
                  <c:v>-1.9170400000000001E-2</c:v>
                </c:pt>
                <c:pt idx="179261">
                  <c:v>-1.8249100000000001E-2</c:v>
                </c:pt>
                <c:pt idx="179262">
                  <c:v>-1.72975E-2</c:v>
                </c:pt>
                <c:pt idx="179263">
                  <c:v>-1.63178E-2</c:v>
                </c:pt>
                <c:pt idx="179264">
                  <c:v>-1.5312299999999999E-2</c:v>
                </c:pt>
                <c:pt idx="179265">
                  <c:v>-1.4283300000000001E-2</c:v>
                </c:pt>
                <c:pt idx="179266">
                  <c:v>-1.3233E-2</c:v>
                </c:pt>
                <c:pt idx="179267">
                  <c:v>-1.21637E-2</c:v>
                </c:pt>
                <c:pt idx="179268">
                  <c:v>-1.10779E-2</c:v>
                </c:pt>
                <c:pt idx="179269" formatCode="0.00E+00">
                  <c:v>-9.9779599999999993E-3</c:v>
                </c:pt>
                <c:pt idx="179270" formatCode="0.00E+00">
                  <c:v>-8.8662099999999994E-3</c:v>
                </c:pt>
                <c:pt idx="179271" formatCode="0.00E+00">
                  <c:v>-7.7451200000000003E-3</c:v>
                </c:pt>
                <c:pt idx="179272" formatCode="0.00E+00">
                  <c:v>-6.6171099999999998E-3</c:v>
                </c:pt>
                <c:pt idx="179273" formatCode="0.00E+00">
                  <c:v>-5.48461E-3</c:v>
                </c:pt>
                <c:pt idx="179274" formatCode="0.00E+00">
                  <c:v>-4.3500500000000003E-3</c:v>
                </c:pt>
                <c:pt idx="179275" formatCode="0.00E+00">
                  <c:v>-3.21588E-3</c:v>
                </c:pt>
                <c:pt idx="179276" formatCode="0.00E+00">
                  <c:v>-2.0845099999999999E-3</c:v>
                </c:pt>
                <c:pt idx="179277" formatCode="0.00E+00">
                  <c:v>-9.5834100000000003E-4</c:v>
                </c:pt>
                <c:pt idx="179278" formatCode="0.00E+00">
                  <c:v>1.6023E-4</c:v>
                </c:pt>
                <c:pt idx="179279" formatCode="0.00E+00">
                  <c:v>1.26884E-3</c:v>
                </c:pt>
                <c:pt idx="179280" formatCode="0.00E+00">
                  <c:v>2.3651499999999999E-3</c:v>
                </c:pt>
                <c:pt idx="179281" formatCode="0.00E+00">
                  <c:v>3.44685E-3</c:v>
                </c:pt>
                <c:pt idx="179282" formatCode="0.00E+00">
                  <c:v>4.5116799999999997E-3</c:v>
                </c:pt>
                <c:pt idx="179283" formatCode="0.00E+00">
                  <c:v>5.5573999999999997E-3</c:v>
                </c:pt>
                <c:pt idx="179284" formatCode="0.00E+00">
                  <c:v>6.5818300000000003E-3</c:v>
                </c:pt>
                <c:pt idx="179285" formatCode="0.00E+00">
                  <c:v>7.5828400000000004E-3</c:v>
                </c:pt>
                <c:pt idx="179286" formatCode="0.00E+00">
                  <c:v>8.5583399999999994E-3</c:v>
                </c:pt>
                <c:pt idx="179287" formatCode="0.00E+00">
                  <c:v>9.5063000000000005E-3</c:v>
                </c:pt>
                <c:pt idx="179288">
                  <c:v>1.04248E-2</c:v>
                </c:pt>
                <c:pt idx="179289">
                  <c:v>1.13118E-2</c:v>
                </c:pt>
                <c:pt idx="179290">
                  <c:v>1.21657E-2</c:v>
                </c:pt>
                <c:pt idx="179291">
                  <c:v>1.29845E-2</c:v>
                </c:pt>
                <c:pt idx="179292">
                  <c:v>1.37667E-2</c:v>
                </c:pt>
                <c:pt idx="179293">
                  <c:v>1.45106E-2</c:v>
                </c:pt>
                <c:pt idx="179294">
                  <c:v>1.5214699999999999E-2</c:v>
                </c:pt>
                <c:pt idx="179295">
                  <c:v>1.5877499999999999E-2</c:v>
                </c:pt>
                <c:pt idx="179296">
                  <c:v>1.64978E-2</c:v>
                </c:pt>
                <c:pt idx="179297">
                  <c:v>1.7074099999999998E-2</c:v>
                </c:pt>
                <c:pt idx="179298">
                  <c:v>1.76054E-2</c:v>
                </c:pt>
                <c:pt idx="179299">
                  <c:v>1.8090599999999998E-2</c:v>
                </c:pt>
                <c:pt idx="179300">
                  <c:v>1.8528599999999999E-2</c:v>
                </c:pt>
                <c:pt idx="179301">
                  <c:v>1.8918600000000001E-2</c:v>
                </c:pt>
                <c:pt idx="179302">
                  <c:v>1.9259800000000001E-2</c:v>
                </c:pt>
                <c:pt idx="179303">
                  <c:v>1.9551499999999999E-2</c:v>
                </c:pt>
                <c:pt idx="179304">
                  <c:v>1.97932E-2</c:v>
                </c:pt>
                <c:pt idx="179305">
                  <c:v>1.9984200000000001E-2</c:v>
                </c:pt>
                <c:pt idx="179306">
                  <c:v>2.0124300000000001E-2</c:v>
                </c:pt>
                <c:pt idx="179307">
                  <c:v>2.0213200000000001E-2</c:v>
                </c:pt>
                <c:pt idx="179308">
                  <c:v>2.02507E-2</c:v>
                </c:pt>
                <c:pt idx="179309">
                  <c:v>2.02366E-2</c:v>
                </c:pt>
                <c:pt idx="179310">
                  <c:v>2.01712E-2</c:v>
                </c:pt>
                <c:pt idx="179311">
                  <c:v>2.00544E-2</c:v>
                </c:pt>
                <c:pt idx="179312">
                  <c:v>1.9886500000000001E-2</c:v>
                </c:pt>
                <c:pt idx="179313">
                  <c:v>1.9667899999999999E-2</c:v>
                </c:pt>
                <c:pt idx="179314">
                  <c:v>1.9399099999999999E-2</c:v>
                </c:pt>
                <c:pt idx="179315">
                  <c:v>1.90805E-2</c:v>
                </c:pt>
                <c:pt idx="179316">
                  <c:v>1.8712900000000001E-2</c:v>
                </c:pt>
                <c:pt idx="179317">
                  <c:v>1.8296900000000001E-2</c:v>
                </c:pt>
                <c:pt idx="179318">
                  <c:v>1.7833499999999999E-2</c:v>
                </c:pt>
                <c:pt idx="179319">
                  <c:v>1.7323499999999999E-2</c:v>
                </c:pt>
                <c:pt idx="179320">
                  <c:v>1.6768100000000001E-2</c:v>
                </c:pt>
                <c:pt idx="179321">
                  <c:v>1.61683E-2</c:v>
                </c:pt>
                <c:pt idx="179322">
                  <c:v>1.55254E-2</c:v>
                </c:pt>
                <c:pt idx="179323">
                  <c:v>1.48407E-2</c:v>
                </c:pt>
                <c:pt idx="179324">
                  <c:v>1.4115600000000001E-2</c:v>
                </c:pt>
                <c:pt idx="179325">
                  <c:v>1.3351500000000001E-2</c:v>
                </c:pt>
                <c:pt idx="179326">
                  <c:v>1.25501E-2</c:v>
                </c:pt>
                <c:pt idx="179327">
                  <c:v>1.17129E-2</c:v>
                </c:pt>
                <c:pt idx="179328">
                  <c:v>1.0841699999999999E-2</c:v>
                </c:pt>
                <c:pt idx="179329" formatCode="0.00E+00">
                  <c:v>9.9382199999999993E-3</c:v>
                </c:pt>
                <c:pt idx="179330" formatCode="0.00E+00">
                  <c:v>9.0043499999999995E-3</c:v>
                </c:pt>
                <c:pt idx="179331" formatCode="0.00E+00">
                  <c:v>8.0419700000000007E-3</c:v>
                </c:pt>
                <c:pt idx="179332" formatCode="0.00E+00">
                  <c:v>7.0530699999999998E-3</c:v>
                </c:pt>
                <c:pt idx="179333" formatCode="0.00E+00">
                  <c:v>6.0396599999999996E-3</c:v>
                </c:pt>
                <c:pt idx="179334" formatCode="0.00E+00">
                  <c:v>5.0038299999999999E-3</c:v>
                </c:pt>
                <c:pt idx="179335" formatCode="0.00E+00">
                  <c:v>3.9476900000000002E-3</c:v>
                </c:pt>
                <c:pt idx="179336" formatCode="0.00E+00">
                  <c:v>2.8734199999999998E-3</c:v>
                </c:pt>
                <c:pt idx="179337" formatCode="0.00E+00">
                  <c:v>1.7832200000000001E-3</c:v>
                </c:pt>
                <c:pt idx="179338" formatCode="0.00E+00">
                  <c:v>6.7933200000000005E-4</c:v>
                </c:pt>
                <c:pt idx="179339" formatCode="0.00E+00">
                  <c:v>-4.3596200000000002E-4</c:v>
                </c:pt>
                <c:pt idx="179340" formatCode="0.00E+00">
                  <c:v>-1.56036E-3</c:v>
                </c:pt>
                <c:pt idx="179341" formatCode="0.00E+00">
                  <c:v>-2.69155E-3</c:v>
                </c:pt>
                <c:pt idx="179342" formatCode="0.00E+00">
                  <c:v>-3.8271899999999998E-3</c:v>
                </c:pt>
                <c:pt idx="179343" formatCode="0.00E+00">
                  <c:v>-4.9649100000000003E-3</c:v>
                </c:pt>
                <c:pt idx="179344" formatCode="0.00E+00">
                  <c:v>-6.1023600000000002E-3</c:v>
                </c:pt>
                <c:pt idx="179345" formatCode="0.00E+00">
                  <c:v>-7.2371700000000002E-3</c:v>
                </c:pt>
                <c:pt idx="179346" formatCode="0.00E+00">
                  <c:v>-8.3669799999999996E-3</c:v>
                </c:pt>
                <c:pt idx="179347" formatCode="0.00E+00">
                  <c:v>-9.4894100000000002E-3</c:v>
                </c:pt>
                <c:pt idx="179348">
                  <c:v>-1.06021E-2</c:v>
                </c:pt>
                <c:pt idx="179349">
                  <c:v>-1.1702799999999999E-2</c:v>
                </c:pt>
                <c:pt idx="179350">
                  <c:v>-1.2789E-2</c:v>
                </c:pt>
                <c:pt idx="179351">
                  <c:v>-1.38586E-2</c:v>
                </c:pt>
                <c:pt idx="179352">
                  <c:v>-1.49093E-2</c:v>
                </c:pt>
                <c:pt idx="179353">
                  <c:v>-1.59387E-2</c:v>
                </c:pt>
                <c:pt idx="179354">
                  <c:v>-1.6944799999999999E-2</c:v>
                </c:pt>
                <c:pt idx="179355">
                  <c:v>-1.7925300000000002E-2</c:v>
                </c:pt>
                <c:pt idx="179356">
                  <c:v>-1.8878099999999998E-2</c:v>
                </c:pt>
                <c:pt idx="179357">
                  <c:v>-1.9801200000000001E-2</c:v>
                </c:pt>
                <c:pt idx="179358">
                  <c:v>-2.0692599999999998E-2</c:v>
                </c:pt>
                <c:pt idx="179359">
                  <c:v>-2.1550199999999999E-2</c:v>
                </c:pt>
                <c:pt idx="179360">
                  <c:v>-2.2372199999999998E-2</c:v>
                </c:pt>
                <c:pt idx="179361">
                  <c:v>-2.3156800000000002E-2</c:v>
                </c:pt>
                <c:pt idx="179362">
                  <c:v>-2.3902099999999999E-2</c:v>
                </c:pt>
                <c:pt idx="179363">
                  <c:v>-2.4606599999999999E-2</c:v>
                </c:pt>
                <c:pt idx="179364">
                  <c:v>-2.5268499999999999E-2</c:v>
                </c:pt>
                <c:pt idx="179365">
                  <c:v>-2.5886300000000001E-2</c:v>
                </c:pt>
                <c:pt idx="179366">
                  <c:v>-2.6458499999999999E-2</c:v>
                </c:pt>
                <c:pt idx="179367">
                  <c:v>-2.6983799999999999E-2</c:v>
                </c:pt>
                <c:pt idx="179368">
                  <c:v>-2.74609E-2</c:v>
                </c:pt>
                <c:pt idx="179369">
                  <c:v>-2.78886E-2</c:v>
                </c:pt>
                <c:pt idx="179370">
                  <c:v>-2.8265700000000001E-2</c:v>
                </c:pt>
                <c:pt idx="179371">
                  <c:v>-2.85913E-2</c:v>
                </c:pt>
                <c:pt idx="179372">
                  <c:v>-2.8864399999999998E-2</c:v>
                </c:pt>
                <c:pt idx="179373">
                  <c:v>-2.9084100000000002E-2</c:v>
                </c:pt>
                <c:pt idx="179374">
                  <c:v>-2.9249899999999999E-2</c:v>
                </c:pt>
                <c:pt idx="179375">
                  <c:v>-2.9360899999999999E-2</c:v>
                </c:pt>
                <c:pt idx="179376">
                  <c:v>-2.94167E-2</c:v>
                </c:pt>
                <c:pt idx="179377">
                  <c:v>-2.9416999999999999E-2</c:v>
                </c:pt>
                <c:pt idx="179378">
                  <c:v>-2.93613E-2</c:v>
                </c:pt>
                <c:pt idx="179379">
                  <c:v>-2.9249399999999998E-2</c:v>
                </c:pt>
                <c:pt idx="179380">
                  <c:v>-2.9081300000000001E-2</c:v>
                </c:pt>
                <c:pt idx="179381">
                  <c:v>-2.8856900000000001E-2</c:v>
                </c:pt>
                <c:pt idx="179382">
                  <c:v>-2.8576399999999998E-2</c:v>
                </c:pt>
                <c:pt idx="179383">
                  <c:v>-2.8240000000000001E-2</c:v>
                </c:pt>
                <c:pt idx="179384">
                  <c:v>-2.7847899999999998E-2</c:v>
                </c:pt>
                <c:pt idx="179385">
                  <c:v>-2.7400600000000001E-2</c:v>
                </c:pt>
                <c:pt idx="179386">
                  <c:v>-2.6898700000000001E-2</c:v>
                </c:pt>
                <c:pt idx="179387">
                  <c:v>-2.63427E-2</c:v>
                </c:pt>
                <c:pt idx="179388">
                  <c:v>-2.5733499999999999E-2</c:v>
                </c:pt>
                <c:pt idx="179389">
                  <c:v>-2.5071800000000002E-2</c:v>
                </c:pt>
                <c:pt idx="179390">
                  <c:v>-2.4358500000000002E-2</c:v>
                </c:pt>
                <c:pt idx="179391">
                  <c:v>-2.3594799999999999E-2</c:v>
                </c:pt>
                <c:pt idx="179392">
                  <c:v>-2.2781800000000001E-2</c:v>
                </c:pt>
                <c:pt idx="179393">
                  <c:v>-2.1920599999999998E-2</c:v>
                </c:pt>
                <c:pt idx="179394">
                  <c:v>-2.1012699999999999E-2</c:v>
                </c:pt>
                <c:pt idx="179395">
                  <c:v>-2.0059400000000002E-2</c:v>
                </c:pt>
                <c:pt idx="179396">
                  <c:v>-1.9062200000000001E-2</c:v>
                </c:pt>
                <c:pt idx="179397">
                  <c:v>-1.8022799999999999E-2</c:v>
                </c:pt>
                <c:pt idx="179398">
                  <c:v>-1.6942800000000001E-2</c:v>
                </c:pt>
                <c:pt idx="179399">
                  <c:v>-1.5823899999999998E-2</c:v>
                </c:pt>
                <c:pt idx="179400">
                  <c:v>-1.4668E-2</c:v>
                </c:pt>
                <c:pt idx="179401">
                  <c:v>-1.3477100000000001E-2</c:v>
                </c:pt>
                <c:pt idx="179402">
                  <c:v>-1.2253E-2</c:v>
                </c:pt>
                <c:pt idx="179403">
                  <c:v>-1.09978E-2</c:v>
                </c:pt>
                <c:pt idx="179404" formatCode="0.00E+00">
                  <c:v>-9.7136500000000008E-3</c:v>
                </c:pt>
                <c:pt idx="179405" formatCode="0.00E+00">
                  <c:v>-8.4027000000000008E-3</c:v>
                </c:pt>
                <c:pt idx="179406" formatCode="0.00E+00">
                  <c:v>-7.0671700000000002E-3</c:v>
                </c:pt>
                <c:pt idx="179407" formatCode="0.00E+00">
                  <c:v>-5.7093400000000002E-3</c:v>
                </c:pt>
                <c:pt idx="179408" formatCode="0.00E+00">
                  <c:v>-4.3315300000000001E-3</c:v>
                </c:pt>
                <c:pt idx="179409" formatCode="0.00E+00">
                  <c:v>-2.93611E-3</c:v>
                </c:pt>
                <c:pt idx="179410" formatCode="0.00E+00">
                  <c:v>-1.5254800000000001E-3</c:v>
                </c:pt>
                <c:pt idx="179411" formatCode="0.00E+00">
                  <c:v>-1.02088E-4</c:v>
                </c:pt>
                <c:pt idx="179412" formatCode="0.00E+00">
                  <c:v>1.3315899999999999E-3</c:v>
                </c:pt>
                <c:pt idx="179413" formatCode="0.00E+00">
                  <c:v>2.7730599999999999E-3</c:v>
                </c:pt>
                <c:pt idx="179414" formatCode="0.00E+00">
                  <c:v>4.2198100000000001E-3</c:v>
                </c:pt>
                <c:pt idx="179415" formatCode="0.00E+00">
                  <c:v>5.6692799999999996E-3</c:v>
                </c:pt>
                <c:pt idx="179416" formatCode="0.00E+00">
                  <c:v>7.1189299999999999E-3</c:v>
                </c:pt>
                <c:pt idx="179417" formatCode="0.00E+00">
                  <c:v>8.5662099999999994E-3</c:v>
                </c:pt>
                <c:pt idx="179418">
                  <c:v>1.00085E-2</c:v>
                </c:pt>
                <c:pt idx="179419">
                  <c:v>1.1443399999999999E-2</c:v>
                </c:pt>
                <c:pt idx="179420">
                  <c:v>1.28682E-2</c:v>
                </c:pt>
                <c:pt idx="179421">
                  <c:v>1.4280299999999999E-2</c:v>
                </c:pt>
                <c:pt idx="179422">
                  <c:v>1.5677400000000001E-2</c:v>
                </c:pt>
                <c:pt idx="179423">
                  <c:v>1.70568E-2</c:v>
                </c:pt>
                <c:pt idx="179424">
                  <c:v>1.8416100000000001E-2</c:v>
                </c:pt>
                <c:pt idx="179425">
                  <c:v>1.9752800000000001E-2</c:v>
                </c:pt>
                <c:pt idx="179426">
                  <c:v>2.10645E-2</c:v>
                </c:pt>
                <c:pt idx="179427">
                  <c:v>2.2348799999999999E-2</c:v>
                </c:pt>
                <c:pt idx="179428">
                  <c:v>2.36034E-2</c:v>
                </c:pt>
                <c:pt idx="179429">
                  <c:v>2.4825900000000001E-2</c:v>
                </c:pt>
                <c:pt idx="179430">
                  <c:v>2.6014200000000001E-2</c:v>
                </c:pt>
                <c:pt idx="179431">
                  <c:v>2.7165999999999999E-2</c:v>
                </c:pt>
                <c:pt idx="179432">
                  <c:v>2.82793E-2</c:v>
                </c:pt>
                <c:pt idx="179433">
                  <c:v>2.9351800000000001E-2</c:v>
                </c:pt>
                <c:pt idx="179434">
                  <c:v>3.0381700000000001E-2</c:v>
                </c:pt>
                <c:pt idx="179435">
                  <c:v>3.1366999999999999E-2</c:v>
                </c:pt>
                <c:pt idx="179436">
                  <c:v>3.2305800000000003E-2</c:v>
                </c:pt>
                <c:pt idx="179437">
                  <c:v>3.3196400000000001E-2</c:v>
                </c:pt>
                <c:pt idx="179438">
                  <c:v>3.4036999999999998E-2</c:v>
                </c:pt>
                <c:pt idx="179439">
                  <c:v>3.4826099999999999E-2</c:v>
                </c:pt>
                <c:pt idx="179440">
                  <c:v>3.5562099999999999E-2</c:v>
                </c:pt>
                <c:pt idx="179441">
                  <c:v>3.6243600000000001E-2</c:v>
                </c:pt>
                <c:pt idx="179442">
                  <c:v>3.6869100000000002E-2</c:v>
                </c:pt>
                <c:pt idx="179443">
                  <c:v>3.7437600000000001E-2</c:v>
                </c:pt>
                <c:pt idx="179444">
                  <c:v>3.7947799999999997E-2</c:v>
                </c:pt>
                <c:pt idx="179445">
                  <c:v>3.8398599999999998E-2</c:v>
                </c:pt>
                <c:pt idx="179446">
                  <c:v>3.87891E-2</c:v>
                </c:pt>
                <c:pt idx="179447">
                  <c:v>3.91185E-2</c:v>
                </c:pt>
                <c:pt idx="179448">
                  <c:v>3.9385999999999997E-2</c:v>
                </c:pt>
                <c:pt idx="179449">
                  <c:v>3.9590899999999998E-2</c:v>
                </c:pt>
                <c:pt idx="179450">
                  <c:v>3.9732799999999999E-2</c:v>
                </c:pt>
                <c:pt idx="179451">
                  <c:v>3.9811199999999998E-2</c:v>
                </c:pt>
                <c:pt idx="179452">
                  <c:v>3.9825699999999999E-2</c:v>
                </c:pt>
                <c:pt idx="179453">
                  <c:v>3.9776300000000001E-2</c:v>
                </c:pt>
                <c:pt idx="179454">
                  <c:v>3.9662700000000002E-2</c:v>
                </c:pt>
                <c:pt idx="179455">
                  <c:v>3.9485100000000002E-2</c:v>
                </c:pt>
                <c:pt idx="179456">
                  <c:v>3.9243500000000001E-2</c:v>
                </c:pt>
                <c:pt idx="179457">
                  <c:v>3.8938199999999999E-2</c:v>
                </c:pt>
                <c:pt idx="179458">
                  <c:v>3.85695E-2</c:v>
                </c:pt>
                <c:pt idx="179459">
                  <c:v>3.8137999999999998E-2</c:v>
                </c:pt>
                <c:pt idx="179460">
                  <c:v>3.76441E-2</c:v>
                </c:pt>
                <c:pt idx="179461">
                  <c:v>3.7088500000000003E-2</c:v>
                </c:pt>
                <c:pt idx="179462">
                  <c:v>3.64721E-2</c:v>
                </c:pt>
                <c:pt idx="179463">
                  <c:v>3.5795800000000003E-2</c:v>
                </c:pt>
                <c:pt idx="179464">
                  <c:v>3.5060399999999999E-2</c:v>
                </c:pt>
                <c:pt idx="179465">
                  <c:v>3.4267199999999998E-2</c:v>
                </c:pt>
                <c:pt idx="179466">
                  <c:v>3.34174E-2</c:v>
                </c:pt>
                <c:pt idx="179467">
                  <c:v>3.2512199999999998E-2</c:v>
                </c:pt>
                <c:pt idx="179468">
                  <c:v>3.1553100000000001E-2</c:v>
                </c:pt>
                <c:pt idx="179469">
                  <c:v>3.0541499999999999E-2</c:v>
                </c:pt>
                <c:pt idx="179470">
                  <c:v>2.9479000000000002E-2</c:v>
                </c:pt>
                <c:pt idx="179471">
                  <c:v>2.8367400000000001E-2</c:v>
                </c:pt>
                <c:pt idx="179472">
                  <c:v>2.7208300000000001E-2</c:v>
                </c:pt>
                <c:pt idx="179473">
                  <c:v>2.6003700000000001E-2</c:v>
                </c:pt>
                <c:pt idx="179474">
                  <c:v>2.47554E-2</c:v>
                </c:pt>
                <c:pt idx="179475">
                  <c:v>2.34655E-2</c:v>
                </c:pt>
                <c:pt idx="179476">
                  <c:v>2.2136099999999999E-2</c:v>
                </c:pt>
                <c:pt idx="179477">
                  <c:v>2.0769300000000001E-2</c:v>
                </c:pt>
                <c:pt idx="179478">
                  <c:v>1.93673E-2</c:v>
                </c:pt>
                <c:pt idx="179479">
                  <c:v>1.7932400000000001E-2</c:v>
                </c:pt>
                <c:pt idx="179480">
                  <c:v>1.6466999999999999E-2</c:v>
                </c:pt>
                <c:pt idx="179481">
                  <c:v>1.49734E-2</c:v>
                </c:pt>
                <c:pt idx="179482">
                  <c:v>1.34541E-2</c:v>
                </c:pt>
                <c:pt idx="179483">
                  <c:v>1.19116E-2</c:v>
                </c:pt>
                <c:pt idx="179484">
                  <c:v>1.0348400000000001E-2</c:v>
                </c:pt>
                <c:pt idx="179485" formatCode="0.00E+00">
                  <c:v>8.7670700000000001E-3</c:v>
                </c:pt>
                <c:pt idx="179486" formatCode="0.00E+00">
                  <c:v>7.1702600000000003E-3</c:v>
                </c:pt>
                <c:pt idx="179487" formatCode="0.00E+00">
                  <c:v>5.5605899999999998E-3</c:v>
                </c:pt>
                <c:pt idx="179488" formatCode="0.00E+00">
                  <c:v>3.94072E-3</c:v>
                </c:pt>
                <c:pt idx="179489" formatCode="0.00E+00">
                  <c:v>2.3133099999999998E-3</c:v>
                </c:pt>
                <c:pt idx="179490" formatCode="0.00E+00">
                  <c:v>6.8106799999999995E-4</c:v>
                </c:pt>
                <c:pt idx="179491" formatCode="0.00E+00">
                  <c:v>-9.5330600000000001E-4</c:v>
                </c:pt>
                <c:pt idx="179492" formatCode="0.00E+00">
                  <c:v>-2.5871000000000002E-3</c:v>
                </c:pt>
                <c:pt idx="179493" formatCode="0.00E+00">
                  <c:v>-4.2176100000000001E-3</c:v>
                </c:pt>
                <c:pt idx="179494" formatCode="0.00E+00">
                  <c:v>-5.8421300000000001E-3</c:v>
                </c:pt>
                <c:pt idx="179495" formatCode="0.00E+00">
                  <c:v>-7.4579499999999996E-3</c:v>
                </c:pt>
                <c:pt idx="179496" formatCode="0.00E+00">
                  <c:v>-9.0624E-3</c:v>
                </c:pt>
                <c:pt idx="179497">
                  <c:v>-1.06528E-2</c:v>
                </c:pt>
                <c:pt idx="179498">
                  <c:v>-1.22265E-2</c:v>
                </c:pt>
                <c:pt idx="179499">
                  <c:v>-1.3781E-2</c:v>
                </c:pt>
                <c:pt idx="179500">
                  <c:v>-1.5313500000000001E-2</c:v>
                </c:pt>
                <c:pt idx="179501">
                  <c:v>-1.6821599999999999E-2</c:v>
                </c:pt>
                <c:pt idx="179502">
                  <c:v>-1.8302800000000001E-2</c:v>
                </c:pt>
                <c:pt idx="179503">
                  <c:v>-1.9754500000000001E-2</c:v>
                </c:pt>
                <c:pt idx="179504">
                  <c:v>-2.1174499999999999E-2</c:v>
                </c:pt>
                <c:pt idx="179505">
                  <c:v>-2.2560199999999999E-2</c:v>
                </c:pt>
                <c:pt idx="179506">
                  <c:v>-2.39095E-2</c:v>
                </c:pt>
                <c:pt idx="179507">
                  <c:v>-2.5220099999999999E-2</c:v>
                </c:pt>
                <c:pt idx="179508">
                  <c:v>-2.6489800000000001E-2</c:v>
                </c:pt>
                <c:pt idx="179509">
                  <c:v>-2.7716500000000002E-2</c:v>
                </c:pt>
                <c:pt idx="179510">
                  <c:v>-2.8898199999999999E-2</c:v>
                </c:pt>
                <c:pt idx="179511">
                  <c:v>-3.0032799999999998E-2</c:v>
                </c:pt>
                <c:pt idx="179512">
                  <c:v>-3.1118699999999999E-2</c:v>
                </c:pt>
                <c:pt idx="179513">
                  <c:v>-3.2153800000000003E-2</c:v>
                </c:pt>
                <c:pt idx="179514">
                  <c:v>-3.3136699999999998E-2</c:v>
                </c:pt>
                <c:pt idx="179515">
                  <c:v>-3.4065499999999999E-2</c:v>
                </c:pt>
                <c:pt idx="179516">
                  <c:v>-3.4938900000000002E-2</c:v>
                </c:pt>
                <c:pt idx="179517">
                  <c:v>-3.5755299999999997E-2</c:v>
                </c:pt>
                <c:pt idx="179518">
                  <c:v>-3.6513499999999997E-2</c:v>
                </c:pt>
                <c:pt idx="179519">
                  <c:v>-3.7212200000000001E-2</c:v>
                </c:pt>
                <c:pt idx="179520">
                  <c:v>-3.7850300000000003E-2</c:v>
                </c:pt>
                <c:pt idx="179521">
                  <c:v>-3.8426799999999997E-2</c:v>
                </c:pt>
                <c:pt idx="179522">
                  <c:v>-3.8940700000000002E-2</c:v>
                </c:pt>
                <c:pt idx="179523">
                  <c:v>-3.9391200000000001E-2</c:v>
                </c:pt>
                <c:pt idx="179524">
                  <c:v>-3.9777600000000003E-2</c:v>
                </c:pt>
                <c:pt idx="179525">
                  <c:v>-4.00994E-2</c:v>
                </c:pt>
                <c:pt idx="179526">
                  <c:v>-4.0356000000000003E-2</c:v>
                </c:pt>
                <c:pt idx="179527">
                  <c:v>-4.0547100000000003E-2</c:v>
                </c:pt>
                <c:pt idx="179528">
                  <c:v>-4.0672399999999997E-2</c:v>
                </c:pt>
                <c:pt idx="179529">
                  <c:v>-4.0731700000000003E-2</c:v>
                </c:pt>
                <c:pt idx="179530">
                  <c:v>-4.07251E-2</c:v>
                </c:pt>
                <c:pt idx="179531">
                  <c:v>-4.0652599999999997E-2</c:v>
                </c:pt>
                <c:pt idx="179532">
                  <c:v>-4.0514399999999999E-2</c:v>
                </c:pt>
                <c:pt idx="179533">
                  <c:v>-4.0310699999999998E-2</c:v>
                </c:pt>
                <c:pt idx="179534">
                  <c:v>-4.0042099999999997E-2</c:v>
                </c:pt>
                <c:pt idx="179535">
                  <c:v>-3.9709000000000001E-2</c:v>
                </c:pt>
                <c:pt idx="179536">
                  <c:v>-3.9312100000000003E-2</c:v>
                </c:pt>
                <c:pt idx="179537">
                  <c:v>-3.8852100000000001E-2</c:v>
                </c:pt>
                <c:pt idx="179538">
                  <c:v>-3.8329799999999997E-2</c:v>
                </c:pt>
                <c:pt idx="179539">
                  <c:v>-3.7746300000000003E-2</c:v>
                </c:pt>
                <c:pt idx="179540">
                  <c:v>-3.7102599999999999E-2</c:v>
                </c:pt>
                <c:pt idx="179541">
                  <c:v>-3.6399800000000003E-2</c:v>
                </c:pt>
                <c:pt idx="179542">
                  <c:v>-3.5639299999999999E-2</c:v>
                </c:pt>
                <c:pt idx="179543">
                  <c:v>-3.48223E-2</c:v>
                </c:pt>
                <c:pt idx="179544">
                  <c:v>-3.3950300000000003E-2</c:v>
                </c:pt>
                <c:pt idx="179545">
                  <c:v>-3.3024999999999999E-2</c:v>
                </c:pt>
                <c:pt idx="179546">
                  <c:v>-3.2047899999999997E-2</c:v>
                </c:pt>
                <c:pt idx="179547">
                  <c:v>-3.1020699999999998E-2</c:v>
                </c:pt>
                <c:pt idx="179548">
                  <c:v>-2.9945300000000001E-2</c:v>
                </c:pt>
                <c:pt idx="179549">
                  <c:v>-2.8823600000000001E-2</c:v>
                </c:pt>
                <c:pt idx="179550">
                  <c:v>-2.7657600000000001E-2</c:v>
                </c:pt>
                <c:pt idx="179551">
                  <c:v>-2.6449199999999999E-2</c:v>
                </c:pt>
                <c:pt idx="179552">
                  <c:v>-2.5200699999999999E-2</c:v>
                </c:pt>
                <c:pt idx="179553">
                  <c:v>-2.3914100000000001E-2</c:v>
                </c:pt>
                <c:pt idx="179554">
                  <c:v>-2.2591799999999999E-2</c:v>
                </c:pt>
                <c:pt idx="179555">
                  <c:v>-2.1236000000000001E-2</c:v>
                </c:pt>
                <c:pt idx="179556">
                  <c:v>-1.9849200000000001E-2</c:v>
                </c:pt>
                <c:pt idx="179557">
                  <c:v>-1.8433700000000001E-2</c:v>
                </c:pt>
                <c:pt idx="179558">
                  <c:v>-1.6991900000000001E-2</c:v>
                </c:pt>
                <c:pt idx="179559">
                  <c:v>-1.55265E-2</c:v>
                </c:pt>
                <c:pt idx="179560">
                  <c:v>-1.40398E-2</c:v>
                </c:pt>
                <c:pt idx="179561">
                  <c:v>-1.25346E-2</c:v>
                </c:pt>
                <c:pt idx="179562">
                  <c:v>-1.10134E-2</c:v>
                </c:pt>
                <c:pt idx="179563" formatCode="0.00E+00">
                  <c:v>-9.4787699999999992E-3</c:v>
                </c:pt>
                <c:pt idx="179564" formatCode="0.00E+00">
                  <c:v>-7.9334399999999999E-3</c:v>
                </c:pt>
                <c:pt idx="179565" formatCode="0.00E+00">
                  <c:v>-6.3800300000000001E-3</c:v>
                </c:pt>
                <c:pt idx="179566" formatCode="0.00E+00">
                  <c:v>-4.8212300000000001E-3</c:v>
                </c:pt>
                <c:pt idx="179567" formatCode="0.00E+00">
                  <c:v>-3.2596999999999999E-3</c:v>
                </c:pt>
                <c:pt idx="179568" formatCode="0.00E+00">
                  <c:v>-1.69813E-3</c:v>
                </c:pt>
                <c:pt idx="179569" formatCode="0.00E+00">
                  <c:v>-1.3918599999999999E-4</c:v>
                </c:pt>
                <c:pt idx="179570" formatCode="0.00E+00">
                  <c:v>1.41446E-3</c:v>
                </c:pt>
                <c:pt idx="179571" formatCode="0.00E+00">
                  <c:v>2.9601699999999998E-3</c:v>
                </c:pt>
                <c:pt idx="179572" formatCode="0.00E+00">
                  <c:v>4.4952999999999998E-3</c:v>
                </c:pt>
                <c:pt idx="179573" formatCode="0.00E+00">
                  <c:v>6.0172300000000001E-3</c:v>
                </c:pt>
                <c:pt idx="179574" formatCode="0.00E+00">
                  <c:v>7.5234000000000004E-3</c:v>
                </c:pt>
                <c:pt idx="179575" formatCode="0.00E+00">
                  <c:v>9.0112300000000003E-3</c:v>
                </c:pt>
                <c:pt idx="179576">
                  <c:v>1.04782E-2</c:v>
                </c:pt>
                <c:pt idx="179577">
                  <c:v>1.1921899999999999E-2</c:v>
                </c:pt>
                <c:pt idx="179578">
                  <c:v>1.3339800000000001E-2</c:v>
                </c:pt>
                <c:pt idx="179579">
                  <c:v>1.4729600000000001E-2</c:v>
                </c:pt>
                <c:pt idx="179580">
                  <c:v>1.60889E-2</c:v>
                </c:pt>
                <c:pt idx="179581">
                  <c:v>1.7415400000000001E-2</c:v>
                </c:pt>
                <c:pt idx="179582">
                  <c:v>1.8707000000000001E-2</c:v>
                </c:pt>
                <c:pt idx="179583">
                  <c:v>1.9961599999999999E-2</c:v>
                </c:pt>
                <c:pt idx="179584">
                  <c:v>2.1176899999999999E-2</c:v>
                </c:pt>
                <c:pt idx="179585">
                  <c:v>2.2350999999999999E-2</c:v>
                </c:pt>
                <c:pt idx="179586">
                  <c:v>2.3481999999999999E-2</c:v>
                </c:pt>
                <c:pt idx="179587">
                  <c:v>2.4568099999999999E-2</c:v>
                </c:pt>
                <c:pt idx="179588">
                  <c:v>2.5607399999999999E-2</c:v>
                </c:pt>
                <c:pt idx="179589">
                  <c:v>2.6598199999999999E-2</c:v>
                </c:pt>
                <c:pt idx="179590">
                  <c:v>2.7539000000000001E-2</c:v>
                </c:pt>
                <c:pt idx="179591">
                  <c:v>2.84283E-2</c:v>
                </c:pt>
                <c:pt idx="179592">
                  <c:v>2.9264700000000001E-2</c:v>
                </c:pt>
                <c:pt idx="179593">
                  <c:v>3.0046699999999999E-2</c:v>
                </c:pt>
                <c:pt idx="179594">
                  <c:v>3.07733E-2</c:v>
                </c:pt>
                <c:pt idx="179595">
                  <c:v>3.14433E-2</c:v>
                </c:pt>
                <c:pt idx="179596">
                  <c:v>3.2055599999999997E-2</c:v>
                </c:pt>
                <c:pt idx="179597">
                  <c:v>3.2609399999999997E-2</c:v>
                </c:pt>
                <c:pt idx="179598">
                  <c:v>3.3103800000000003E-2</c:v>
                </c:pt>
                <c:pt idx="179599">
                  <c:v>3.3538100000000001E-2</c:v>
                </c:pt>
                <c:pt idx="179600">
                  <c:v>3.3911799999999999E-2</c:v>
                </c:pt>
                <c:pt idx="179601">
                  <c:v>3.4224299999999999E-2</c:v>
                </c:pt>
                <c:pt idx="179602">
                  <c:v>3.44753E-2</c:v>
                </c:pt>
                <c:pt idx="179603">
                  <c:v>3.4664399999999998E-2</c:v>
                </c:pt>
                <c:pt idx="179604">
                  <c:v>3.4791599999999999E-2</c:v>
                </c:pt>
                <c:pt idx="179605">
                  <c:v>3.4856699999999997E-2</c:v>
                </c:pt>
                <c:pt idx="179606">
                  <c:v>3.4859899999999999E-2</c:v>
                </c:pt>
                <c:pt idx="179607">
                  <c:v>3.4801199999999997E-2</c:v>
                </c:pt>
                <c:pt idx="179608">
                  <c:v>3.4680999999999997E-2</c:v>
                </c:pt>
                <c:pt idx="179609">
                  <c:v>3.4499700000000001E-2</c:v>
                </c:pt>
                <c:pt idx="179610">
                  <c:v>3.4257700000000002E-2</c:v>
                </c:pt>
                <c:pt idx="179611">
                  <c:v>3.3955600000000002E-2</c:v>
                </c:pt>
                <c:pt idx="179612">
                  <c:v>3.3594100000000002E-2</c:v>
                </c:pt>
                <c:pt idx="179613">
                  <c:v>3.3174099999999998E-2</c:v>
                </c:pt>
                <c:pt idx="179614">
                  <c:v>3.26964E-2</c:v>
                </c:pt>
                <c:pt idx="179615">
                  <c:v>3.2162099999999999E-2</c:v>
                </c:pt>
                <c:pt idx="179616">
                  <c:v>3.1572299999999998E-2</c:v>
                </c:pt>
                <c:pt idx="179617">
                  <c:v>3.09281E-2</c:v>
                </c:pt>
                <c:pt idx="179618">
                  <c:v>3.0230799999999999E-2</c:v>
                </c:pt>
                <c:pt idx="179619">
                  <c:v>2.9482000000000001E-2</c:v>
                </c:pt>
                <c:pt idx="179620">
                  <c:v>2.8682900000000001E-2</c:v>
                </c:pt>
                <c:pt idx="179621">
                  <c:v>2.78353E-2</c:v>
                </c:pt>
                <c:pt idx="179622">
                  <c:v>2.6940599999999999E-2</c:v>
                </c:pt>
                <c:pt idx="179623">
                  <c:v>2.6000800000000001E-2</c:v>
                </c:pt>
                <c:pt idx="179624">
                  <c:v>2.5017500000000002E-2</c:v>
                </c:pt>
                <c:pt idx="179625">
                  <c:v>2.3992699999999999E-2</c:v>
                </c:pt>
                <c:pt idx="179626">
                  <c:v>2.2928299999999999E-2</c:v>
                </c:pt>
                <c:pt idx="179627">
                  <c:v>2.18263E-2</c:v>
                </c:pt>
                <c:pt idx="179628">
                  <c:v>2.06888E-2</c:v>
                </c:pt>
                <c:pt idx="179629">
                  <c:v>1.9518000000000001E-2</c:v>
                </c:pt>
                <c:pt idx="179630">
                  <c:v>1.8315999999999999E-2</c:v>
                </c:pt>
                <c:pt idx="179631">
                  <c:v>1.7085099999999999E-2</c:v>
                </c:pt>
                <c:pt idx="179632">
                  <c:v>1.5827600000000001E-2</c:v>
                </c:pt>
                <c:pt idx="179633">
                  <c:v>1.45457E-2</c:v>
                </c:pt>
                <c:pt idx="179634">
                  <c:v>1.3242E-2</c:v>
                </c:pt>
                <c:pt idx="179635">
                  <c:v>1.19188E-2</c:v>
                </c:pt>
                <c:pt idx="179636">
                  <c:v>1.0578499999999999E-2</c:v>
                </c:pt>
                <c:pt idx="179637" formatCode="0.00E+00">
                  <c:v>9.2236100000000001E-3</c:v>
                </c:pt>
                <c:pt idx="179638" formatCode="0.00E+00">
                  <c:v>7.8566399999999998E-3</c:v>
                </c:pt>
                <c:pt idx="179639" formatCode="0.00E+00">
                  <c:v>6.4800600000000002E-3</c:v>
                </c:pt>
                <c:pt idx="179640" formatCode="0.00E+00">
                  <c:v>5.09641E-3</c:v>
                </c:pt>
                <c:pt idx="179641" formatCode="0.00E+00">
                  <c:v>3.70821E-3</c:v>
                </c:pt>
                <c:pt idx="179642" formatCode="0.00E+00">
                  <c:v>2.3179899999999998E-3</c:v>
                </c:pt>
                <c:pt idx="179643" formatCode="0.00E+00">
                  <c:v>9.2826900000000001E-4</c:v>
                </c:pt>
                <c:pt idx="179644" formatCode="0.00E+00">
                  <c:v>-4.58419E-4</c:v>
                </c:pt>
                <c:pt idx="179645" formatCode="0.00E+00">
                  <c:v>-1.83957E-3</c:v>
                </c:pt>
                <c:pt idx="179646" formatCode="0.00E+00">
                  <c:v>-3.2126699999999999E-3</c:v>
                </c:pt>
                <c:pt idx="179647" formatCode="0.00E+00">
                  <c:v>-4.5752600000000003E-3</c:v>
                </c:pt>
                <c:pt idx="179648" formatCode="0.00E+00">
                  <c:v>-5.9248599999999997E-3</c:v>
                </c:pt>
                <c:pt idx="179649" formatCode="0.00E+00">
                  <c:v>-7.2590700000000003E-3</c:v>
                </c:pt>
                <c:pt idx="179650" formatCode="0.00E+00">
                  <c:v>-8.57547E-3</c:v>
                </c:pt>
                <c:pt idx="179651" formatCode="0.00E+00">
                  <c:v>-9.8717200000000005E-3</c:v>
                </c:pt>
                <c:pt idx="179652">
                  <c:v>-1.1145499999999999E-2</c:v>
                </c:pt>
                <c:pt idx="179653">
                  <c:v>-1.2394499999999999E-2</c:v>
                </c:pt>
                <c:pt idx="179654">
                  <c:v>-1.36165E-2</c:v>
                </c:pt>
                <c:pt idx="179655">
                  <c:v>-1.48094E-2</c:v>
                </c:pt>
                <c:pt idx="179656">
                  <c:v>-1.5970999999999999E-2</c:v>
                </c:pt>
                <c:pt idx="179657">
                  <c:v>-1.7099300000000001E-2</c:v>
                </c:pt>
                <c:pt idx="179658">
                  <c:v>-1.8192199999999999E-2</c:v>
                </c:pt>
                <c:pt idx="179659">
                  <c:v>-1.9247899999999998E-2</c:v>
                </c:pt>
                <c:pt idx="179660">
                  <c:v>-2.0264500000000001E-2</c:v>
                </c:pt>
                <c:pt idx="179661">
                  <c:v>-2.1240200000000001E-2</c:v>
                </c:pt>
                <c:pt idx="179662">
                  <c:v>-2.2173399999999999E-2</c:v>
                </c:pt>
                <c:pt idx="179663">
                  <c:v>-2.3062300000000001E-2</c:v>
                </c:pt>
                <c:pt idx="179664">
                  <c:v>-2.39054E-2</c:v>
                </c:pt>
                <c:pt idx="179665">
                  <c:v>-2.4701299999999999E-2</c:v>
                </c:pt>
                <c:pt idx="179666">
                  <c:v>-2.5448700000000001E-2</c:v>
                </c:pt>
                <c:pt idx="179667">
                  <c:v>-2.6146200000000001E-2</c:v>
                </c:pt>
                <c:pt idx="179668">
                  <c:v>-2.67926E-2</c:v>
                </c:pt>
                <c:pt idx="179669">
                  <c:v>-2.7386899999999999E-2</c:v>
                </c:pt>
                <c:pt idx="179670">
                  <c:v>-2.7928000000000001E-2</c:v>
                </c:pt>
                <c:pt idx="179671">
                  <c:v>-2.8415099999999999E-2</c:v>
                </c:pt>
                <c:pt idx="179672">
                  <c:v>-2.8847299999999999E-2</c:v>
                </c:pt>
                <c:pt idx="179673">
                  <c:v>-2.9224E-2</c:v>
                </c:pt>
                <c:pt idx="179674">
                  <c:v>-2.9544600000000001E-2</c:v>
                </c:pt>
                <c:pt idx="179675">
                  <c:v>-2.9808600000000001E-2</c:v>
                </c:pt>
                <c:pt idx="179676">
                  <c:v>-3.0015500000000001E-2</c:v>
                </c:pt>
                <c:pt idx="179677">
                  <c:v>-3.01651E-2</c:v>
                </c:pt>
                <c:pt idx="179678">
                  <c:v>-3.0257300000000001E-2</c:v>
                </c:pt>
                <c:pt idx="179679">
                  <c:v>-3.0291800000000001E-2</c:v>
                </c:pt>
                <c:pt idx="179680">
                  <c:v>-3.0268900000000001E-2</c:v>
                </c:pt>
                <c:pt idx="179681">
                  <c:v>-3.01885E-2</c:v>
                </c:pt>
                <c:pt idx="179682">
                  <c:v>-3.0051000000000001E-2</c:v>
                </c:pt>
                <c:pt idx="179683">
                  <c:v>-2.98566E-2</c:v>
                </c:pt>
                <c:pt idx="179684">
                  <c:v>-2.9605900000000001E-2</c:v>
                </c:pt>
                <c:pt idx="179685">
                  <c:v>-2.92993E-2</c:v>
                </c:pt>
                <c:pt idx="179686">
                  <c:v>-2.8937500000000001E-2</c:v>
                </c:pt>
                <c:pt idx="179687">
                  <c:v>-2.8521299999999999E-2</c:v>
                </c:pt>
                <c:pt idx="179688">
                  <c:v>-2.80515E-2</c:v>
                </c:pt>
                <c:pt idx="179689">
                  <c:v>-2.7529000000000001E-2</c:v>
                </c:pt>
                <c:pt idx="179690">
                  <c:v>-2.69549E-2</c:v>
                </c:pt>
                <c:pt idx="179691">
                  <c:v>-2.6330300000000001E-2</c:v>
                </c:pt>
                <c:pt idx="179692">
                  <c:v>-2.5656399999999999E-2</c:v>
                </c:pt>
                <c:pt idx="179693">
                  <c:v>-2.4934499999999998E-2</c:v>
                </c:pt>
                <c:pt idx="179694">
                  <c:v>-2.4166099999999999E-2</c:v>
                </c:pt>
                <c:pt idx="179695">
                  <c:v>-2.3352600000000001E-2</c:v>
                </c:pt>
                <c:pt idx="179696">
                  <c:v>-2.2495500000000002E-2</c:v>
                </c:pt>
                <c:pt idx="179697">
                  <c:v>-2.1596500000000001E-2</c:v>
                </c:pt>
                <c:pt idx="179698">
                  <c:v>-2.06573E-2</c:v>
                </c:pt>
                <c:pt idx="179699">
                  <c:v>-1.9679599999999998E-2</c:v>
                </c:pt>
                <c:pt idx="179700">
                  <c:v>-1.8665500000000002E-2</c:v>
                </c:pt>
                <c:pt idx="179701">
                  <c:v>-1.76166E-2</c:v>
                </c:pt>
                <c:pt idx="179702">
                  <c:v>-1.6535000000000001E-2</c:v>
                </c:pt>
                <c:pt idx="179703">
                  <c:v>-1.54229E-2</c:v>
                </c:pt>
                <c:pt idx="179704">
                  <c:v>-1.4282100000000001E-2</c:v>
                </c:pt>
                <c:pt idx="179705">
                  <c:v>-1.3114900000000001E-2</c:v>
                </c:pt>
                <c:pt idx="179706">
                  <c:v>-1.1923400000000001E-2</c:v>
                </c:pt>
                <c:pt idx="179707">
                  <c:v>-1.0710000000000001E-2</c:v>
                </c:pt>
                <c:pt idx="179708" formatCode="0.00E+00">
                  <c:v>-9.4767500000000008E-3</c:v>
                </c:pt>
                <c:pt idx="179709" formatCode="0.00E+00">
                  <c:v>-8.2260500000000004E-3</c:v>
                </c:pt>
                <c:pt idx="179710" formatCode="0.00E+00">
                  <c:v>-6.9602099999999997E-3</c:v>
                </c:pt>
                <c:pt idx="179711" formatCode="0.00E+00">
                  <c:v>-5.6815800000000003E-3</c:v>
                </c:pt>
                <c:pt idx="179712" formatCode="0.00E+00">
                  <c:v>-4.3925400000000003E-3</c:v>
                </c:pt>
                <c:pt idx="179713" formatCode="0.00E+00">
                  <c:v>-3.0954699999999999E-3</c:v>
                </c:pt>
                <c:pt idx="179714" formatCode="0.00E+00">
                  <c:v>-1.7927799999999999E-3</c:v>
                </c:pt>
                <c:pt idx="179715" formatCode="0.00E+00">
                  <c:v>-4.8686900000000002E-4</c:v>
                </c:pt>
                <c:pt idx="179716" formatCode="0.00E+00">
                  <c:v>8.1983999999999996E-4</c:v>
                </c:pt>
                <c:pt idx="179717" formatCode="0.00E+00">
                  <c:v>2.1249400000000001E-3</c:v>
                </c:pt>
                <c:pt idx="179718" formatCode="0.00E+00">
                  <c:v>3.4260100000000002E-3</c:v>
                </c:pt>
                <c:pt idx="179719" formatCode="0.00E+00">
                  <c:v>4.7206699999999997E-3</c:v>
                </c:pt>
                <c:pt idx="179720" formatCode="0.00E+00">
                  <c:v>6.0065199999999996E-3</c:v>
                </c:pt>
                <c:pt idx="179721" formatCode="0.00E+00">
                  <c:v>7.2811899999999999E-3</c:v>
                </c:pt>
                <c:pt idx="179722" formatCode="0.00E+00">
                  <c:v>8.5423500000000006E-3</c:v>
                </c:pt>
                <c:pt idx="179723" formatCode="0.00E+00">
                  <c:v>9.7876700000000001E-3</c:v>
                </c:pt>
                <c:pt idx="179724">
                  <c:v>1.1014899999999999E-2</c:v>
                </c:pt>
                <c:pt idx="179725">
                  <c:v>1.22217E-2</c:v>
                </c:pt>
                <c:pt idx="179726">
                  <c:v>1.34059E-2</c:v>
                </c:pt>
                <c:pt idx="179727">
                  <c:v>1.4565399999999999E-2</c:v>
                </c:pt>
                <c:pt idx="179728">
                  <c:v>1.5697900000000001E-2</c:v>
                </c:pt>
                <c:pt idx="179729">
                  <c:v>1.68016E-2</c:v>
                </c:pt>
                <c:pt idx="179730">
                  <c:v>1.78742E-2</c:v>
                </c:pt>
                <c:pt idx="179731">
                  <c:v>1.8913900000000001E-2</c:v>
                </c:pt>
                <c:pt idx="179732">
                  <c:v>1.9918700000000001E-2</c:v>
                </c:pt>
                <c:pt idx="179733">
                  <c:v>2.08869E-2</c:v>
                </c:pt>
                <c:pt idx="179734">
                  <c:v>2.1816599999999998E-2</c:v>
                </c:pt>
                <c:pt idx="179735">
                  <c:v>2.27061E-2</c:v>
                </c:pt>
                <c:pt idx="179736">
                  <c:v>2.3553899999999999E-2</c:v>
                </c:pt>
                <c:pt idx="179737">
                  <c:v>2.4358399999999999E-2</c:v>
                </c:pt>
                <c:pt idx="179738">
                  <c:v>2.5118100000000001E-2</c:v>
                </c:pt>
                <c:pt idx="179739">
                  <c:v>2.5831699999999999E-2</c:v>
                </c:pt>
                <c:pt idx="179740">
                  <c:v>2.6497799999999998E-2</c:v>
                </c:pt>
                <c:pt idx="179741">
                  <c:v>2.7115199999999999E-2</c:v>
                </c:pt>
                <c:pt idx="179742">
                  <c:v>2.76828E-2</c:v>
                </c:pt>
                <c:pt idx="179743">
                  <c:v>2.8199599999999998E-2</c:v>
                </c:pt>
                <c:pt idx="179744">
                  <c:v>2.8664700000000001E-2</c:v>
                </c:pt>
                <c:pt idx="179745">
                  <c:v>2.9077200000000001E-2</c:v>
                </c:pt>
                <c:pt idx="179746">
                  <c:v>2.9436299999999999E-2</c:v>
                </c:pt>
                <c:pt idx="179747">
                  <c:v>2.9741400000000001E-2</c:v>
                </c:pt>
                <c:pt idx="179748">
                  <c:v>2.9992000000000001E-2</c:v>
                </c:pt>
                <c:pt idx="179749">
                  <c:v>3.0187599999999998E-2</c:v>
                </c:pt>
                <c:pt idx="179750">
                  <c:v>3.0327900000000001E-2</c:v>
                </c:pt>
                <c:pt idx="179751">
                  <c:v>3.0412499999999999E-2</c:v>
                </c:pt>
                <c:pt idx="179752">
                  <c:v>3.04415E-2</c:v>
                </c:pt>
                <c:pt idx="179753">
                  <c:v>3.04146E-2</c:v>
                </c:pt>
                <c:pt idx="179754">
                  <c:v>3.0332000000000001E-2</c:v>
                </c:pt>
                <c:pt idx="179755">
                  <c:v>3.0193899999999999E-2</c:v>
                </c:pt>
                <c:pt idx="179756">
                  <c:v>3.00004E-2</c:v>
                </c:pt>
                <c:pt idx="179757">
                  <c:v>2.9752000000000001E-2</c:v>
                </c:pt>
                <c:pt idx="179758">
                  <c:v>2.9449099999999999E-2</c:v>
                </c:pt>
                <c:pt idx="179759">
                  <c:v>2.9092199999999999E-2</c:v>
                </c:pt>
                <c:pt idx="179760">
                  <c:v>2.8681999999999999E-2</c:v>
                </c:pt>
                <c:pt idx="179761">
                  <c:v>2.8219299999999999E-2</c:v>
                </c:pt>
                <c:pt idx="179762">
                  <c:v>2.7704900000000001E-2</c:v>
                </c:pt>
                <c:pt idx="179763">
                  <c:v>2.7139699999999999E-2</c:v>
                </c:pt>
                <c:pt idx="179764">
                  <c:v>2.6524900000000001E-2</c:v>
                </c:pt>
                <c:pt idx="179765">
                  <c:v>2.58614E-2</c:v>
                </c:pt>
                <c:pt idx="179766">
                  <c:v>2.5150499999999999E-2</c:v>
                </c:pt>
                <c:pt idx="179767">
                  <c:v>2.4393399999999999E-2</c:v>
                </c:pt>
                <c:pt idx="179768">
                  <c:v>2.35917E-2</c:v>
                </c:pt>
                <c:pt idx="179769">
                  <c:v>2.2746700000000002E-2</c:v>
                </c:pt>
                <c:pt idx="179770">
                  <c:v>2.1859900000000002E-2</c:v>
                </c:pt>
                <c:pt idx="179771">
                  <c:v>2.0933E-2</c:v>
                </c:pt>
                <c:pt idx="179772">
                  <c:v>1.9967599999999999E-2</c:v>
                </c:pt>
                <c:pt idx="179773">
                  <c:v>1.89655E-2</c:v>
                </c:pt>
                <c:pt idx="179774">
                  <c:v>1.79285E-2</c:v>
                </c:pt>
                <c:pt idx="179775">
                  <c:v>1.6858600000000001E-2</c:v>
                </c:pt>
                <c:pt idx="179776">
                  <c:v>1.5757500000000001E-2</c:v>
                </c:pt>
                <c:pt idx="179777">
                  <c:v>1.4627299999999999E-2</c:v>
                </c:pt>
                <c:pt idx="179778">
                  <c:v>1.34701E-2</c:v>
                </c:pt>
                <c:pt idx="179779">
                  <c:v>1.2288E-2</c:v>
                </c:pt>
                <c:pt idx="179780">
                  <c:v>1.1083000000000001E-2</c:v>
                </c:pt>
                <c:pt idx="179781" formatCode="0.00E+00">
                  <c:v>9.8573600000000008E-3</c:v>
                </c:pt>
                <c:pt idx="179782" formatCode="0.00E+00">
                  <c:v>8.6133000000000008E-3</c:v>
                </c:pt>
                <c:pt idx="179783" formatCode="0.00E+00">
                  <c:v>7.3530499999999999E-3</c:v>
                </c:pt>
                <c:pt idx="179784" formatCode="0.00E+00">
                  <c:v>6.07889E-3</c:v>
                </c:pt>
                <c:pt idx="179785" formatCode="0.00E+00">
                  <c:v>4.7931099999999997E-3</c:v>
                </c:pt>
                <c:pt idx="179786" formatCode="0.00E+00">
                  <c:v>3.4980300000000001E-3</c:v>
                </c:pt>
                <c:pt idx="179787" formatCode="0.00E+00">
                  <c:v>2.1959800000000002E-3</c:v>
                </c:pt>
                <c:pt idx="179788" formatCode="0.00E+00">
                  <c:v>8.8930400000000005E-4</c:v>
                </c:pt>
                <c:pt idx="179789" formatCode="0.00E+00">
                  <c:v>-4.1964699999999999E-4</c:v>
                </c:pt>
                <c:pt idx="179790" formatCode="0.00E+00">
                  <c:v>-1.7285200000000001E-3</c:v>
                </c:pt>
                <c:pt idx="179791" formatCode="0.00E+00">
                  <c:v>-3.0349499999999998E-3</c:v>
                </c:pt>
                <c:pt idx="179792" formatCode="0.00E+00">
                  <c:v>-4.3366100000000003E-3</c:v>
                </c:pt>
                <c:pt idx="179793" formatCode="0.00E+00">
                  <c:v>-5.6311399999999998E-3</c:v>
                </c:pt>
                <c:pt idx="179794" formatCode="0.00E+00">
                  <c:v>-6.9162299999999998E-3</c:v>
                </c:pt>
                <c:pt idx="179795" formatCode="0.00E+00">
                  <c:v>-8.1895700000000002E-3</c:v>
                </c:pt>
                <c:pt idx="179796" formatCode="0.00E+00">
                  <c:v>-9.4488699999999998E-3</c:v>
                </c:pt>
                <c:pt idx="179797">
                  <c:v>-1.0691900000000001E-2</c:v>
                </c:pt>
                <c:pt idx="179798">
                  <c:v>-1.1916400000000001E-2</c:v>
                </c:pt>
                <c:pt idx="179799">
                  <c:v>-1.3120100000000001E-2</c:v>
                </c:pt>
                <c:pt idx="179800">
                  <c:v>-1.4300999999999999E-2</c:v>
                </c:pt>
                <c:pt idx="179801">
                  <c:v>-1.5456900000000001E-2</c:v>
                </c:pt>
                <c:pt idx="179802">
                  <c:v>-1.6585800000000001E-2</c:v>
                </c:pt>
                <c:pt idx="179803">
                  <c:v>-1.7685599999999999E-2</c:v>
                </c:pt>
                <c:pt idx="179804">
                  <c:v>-1.8754300000000002E-2</c:v>
                </c:pt>
                <c:pt idx="179805">
                  <c:v>-1.9790100000000001E-2</c:v>
                </c:pt>
                <c:pt idx="179806">
                  <c:v>-2.07911E-2</c:v>
                </c:pt>
                <c:pt idx="179807">
                  <c:v>-2.17556E-2</c:v>
                </c:pt>
                <c:pt idx="179808">
                  <c:v>-2.2681699999999999E-2</c:v>
                </c:pt>
                <c:pt idx="179809">
                  <c:v>-2.3567899999999999E-2</c:v>
                </c:pt>
                <c:pt idx="179810">
                  <c:v>-2.44126E-2</c:v>
                </c:pt>
                <c:pt idx="179811">
                  <c:v>-2.5214199999999999E-2</c:v>
                </c:pt>
                <c:pt idx="179812">
                  <c:v>-2.5971399999999999E-2</c:v>
                </c:pt>
                <c:pt idx="179813">
                  <c:v>-2.66828E-2</c:v>
                </c:pt>
                <c:pt idx="179814">
                  <c:v>-2.7347099999999999E-2</c:v>
                </c:pt>
                <c:pt idx="179815">
                  <c:v>-2.79633E-2</c:v>
                </c:pt>
                <c:pt idx="179816">
                  <c:v>-2.8530099999999999E-2</c:v>
                </c:pt>
                <c:pt idx="179817">
                  <c:v>-2.9046599999999999E-2</c:v>
                </c:pt>
                <c:pt idx="179818">
                  <c:v>-2.9511800000000001E-2</c:v>
                </c:pt>
                <c:pt idx="179819">
                  <c:v>-2.9925E-2</c:v>
                </c:pt>
                <c:pt idx="179820">
                  <c:v>-3.02855E-2</c:v>
                </c:pt>
                <c:pt idx="179821">
                  <c:v>-3.0592600000000001E-2</c:v>
                </c:pt>
                <c:pt idx="179822">
                  <c:v>-3.08457E-2</c:v>
                </c:pt>
                <c:pt idx="179823">
                  <c:v>-3.1044499999999999E-2</c:v>
                </c:pt>
                <c:pt idx="179824">
                  <c:v>-3.11886E-2</c:v>
                </c:pt>
                <c:pt idx="179825">
                  <c:v>-3.1277699999999999E-2</c:v>
                </c:pt>
                <c:pt idx="179826">
                  <c:v>-3.1311800000000001E-2</c:v>
                </c:pt>
                <c:pt idx="179827">
                  <c:v>-3.1290800000000001E-2</c:v>
                </c:pt>
                <c:pt idx="179828">
                  <c:v>-3.1214700000000001E-2</c:v>
                </c:pt>
                <c:pt idx="179829">
                  <c:v>-3.1083699999999999E-2</c:v>
                </c:pt>
                <c:pt idx="179830">
                  <c:v>-3.0898100000000001E-2</c:v>
                </c:pt>
                <c:pt idx="179831">
                  <c:v>-3.0658100000000001E-2</c:v>
                </c:pt>
                <c:pt idx="179832">
                  <c:v>-3.03643E-2</c:v>
                </c:pt>
                <c:pt idx="179833">
                  <c:v>-3.0017200000000001E-2</c:v>
                </c:pt>
                <c:pt idx="179834">
                  <c:v>-2.9617500000000001E-2</c:v>
                </c:pt>
                <c:pt idx="179835">
                  <c:v>-2.9165799999999999E-2</c:v>
                </c:pt>
                <c:pt idx="179836">
                  <c:v>-2.8663000000000001E-2</c:v>
                </c:pt>
                <c:pt idx="179837">
                  <c:v>-2.811E-2</c:v>
                </c:pt>
                <c:pt idx="179838">
                  <c:v>-2.7507899999999998E-2</c:v>
                </c:pt>
                <c:pt idx="179839">
                  <c:v>-2.6857700000000002E-2</c:v>
                </c:pt>
                <c:pt idx="179840">
                  <c:v>-2.61605E-2</c:v>
                </c:pt>
                <c:pt idx="179841">
                  <c:v>-2.5417800000000001E-2</c:v>
                </c:pt>
                <c:pt idx="179842">
                  <c:v>-2.4630699999999998E-2</c:v>
                </c:pt>
                <c:pt idx="179843">
                  <c:v>-2.38008E-2</c:v>
                </c:pt>
                <c:pt idx="179844">
                  <c:v>-2.2929600000000001E-2</c:v>
                </c:pt>
                <c:pt idx="179845">
                  <c:v>-2.20185E-2</c:v>
                </c:pt>
                <c:pt idx="179846">
                  <c:v>-2.1069299999999999E-2</c:v>
                </c:pt>
                <c:pt idx="179847">
                  <c:v>-2.0083699999999999E-2</c:v>
                </c:pt>
                <c:pt idx="179848">
                  <c:v>-1.9063400000000001E-2</c:v>
                </c:pt>
                <c:pt idx="179849">
                  <c:v>-1.8010200000000001E-2</c:v>
                </c:pt>
                <c:pt idx="179850">
                  <c:v>-1.6926199999999999E-2</c:v>
                </c:pt>
                <c:pt idx="179851">
                  <c:v>-1.5813199999999999E-2</c:v>
                </c:pt>
                <c:pt idx="179852">
                  <c:v>-1.4673200000000001E-2</c:v>
                </c:pt>
                <c:pt idx="179853">
                  <c:v>-1.35082E-2</c:v>
                </c:pt>
                <c:pt idx="179854">
                  <c:v>-1.23205E-2</c:v>
                </c:pt>
                <c:pt idx="179855">
                  <c:v>-1.1112E-2</c:v>
                </c:pt>
                <c:pt idx="179856" formatCode="0.00E+00">
                  <c:v>-9.8849899999999997E-3</c:v>
                </c:pt>
                <c:pt idx="179857" formatCode="0.00E+00">
                  <c:v>-8.6416400000000008E-3</c:v>
                </c:pt>
                <c:pt idx="179858" formatCode="0.00E+00">
                  <c:v>-7.3841799999999997E-3</c:v>
                </c:pt>
                <c:pt idx="179859" formatCode="0.00E+00">
                  <c:v>-6.1148499999999998E-3</c:v>
                </c:pt>
                <c:pt idx="179860" formatCode="0.00E+00">
                  <c:v>-4.8359400000000004E-3</c:v>
                </c:pt>
                <c:pt idx="179861" formatCode="0.00E+00">
                  <c:v>-3.5497300000000001E-3</c:v>
                </c:pt>
                <c:pt idx="179862" formatCode="0.00E+00">
                  <c:v>-2.25851E-3</c:v>
                </c:pt>
                <c:pt idx="179863" formatCode="0.00E+00">
                  <c:v>-9.6459499999999995E-4</c:v>
                </c:pt>
                <c:pt idx="179864" formatCode="0.00E+00">
                  <c:v>3.2970299999999998E-4</c:v>
                </c:pt>
                <c:pt idx="179865" formatCode="0.00E+00">
                  <c:v>1.6220799999999999E-3</c:v>
                </c:pt>
                <c:pt idx="179866" formatCode="0.00E+00">
                  <c:v>2.9102199999999998E-3</c:v>
                </c:pt>
                <c:pt idx="179867" formatCode="0.00E+00">
                  <c:v>4.1918299999999997E-3</c:v>
                </c:pt>
                <c:pt idx="179868" formatCode="0.00E+00">
                  <c:v>5.4646399999999998E-3</c:v>
                </c:pt>
                <c:pt idx="179869" formatCode="0.00E+00">
                  <c:v>6.7263599999999998E-3</c:v>
                </c:pt>
                <c:pt idx="179870" formatCode="0.00E+00">
                  <c:v>7.9747599999999991E-3</c:v>
                </c:pt>
                <c:pt idx="179871" formatCode="0.00E+00">
                  <c:v>9.2076199999999997E-3</c:v>
                </c:pt>
                <c:pt idx="179872">
                  <c:v>1.04227E-2</c:v>
                </c:pt>
                <c:pt idx="179873">
                  <c:v>1.1618E-2</c:v>
                </c:pt>
                <c:pt idx="179874">
                  <c:v>1.2791200000000001E-2</c:v>
                </c:pt>
                <c:pt idx="179875">
                  <c:v>1.3940299999999999E-2</c:v>
                </c:pt>
                <c:pt idx="179876">
                  <c:v>1.50633E-2</c:v>
                </c:pt>
                <c:pt idx="179877">
                  <c:v>1.6158200000000001E-2</c:v>
                </c:pt>
                <c:pt idx="179878">
                  <c:v>1.7222999999999999E-2</c:v>
                </c:pt>
                <c:pt idx="179879">
                  <c:v>1.8255799999999999E-2</c:v>
                </c:pt>
                <c:pt idx="179880">
                  <c:v>1.9254899999999998E-2</c:v>
                </c:pt>
                <c:pt idx="179881">
                  <c:v>2.02185E-2</c:v>
                </c:pt>
                <c:pt idx="179882">
                  <c:v>2.1144900000000001E-2</c:v>
                </c:pt>
                <c:pt idx="179883">
                  <c:v>2.2032300000000001E-2</c:v>
                </c:pt>
                <c:pt idx="179884">
                  <c:v>2.2879400000000001E-2</c:v>
                </c:pt>
                <c:pt idx="179885">
                  <c:v>2.36846E-2</c:v>
                </c:pt>
                <c:pt idx="179886">
                  <c:v>2.4446499999999999E-2</c:v>
                </c:pt>
                <c:pt idx="179887">
                  <c:v>2.5163700000000001E-2</c:v>
                </c:pt>
                <c:pt idx="179888">
                  <c:v>2.58351E-2</c:v>
                </c:pt>
                <c:pt idx="179889">
                  <c:v>2.6459400000000001E-2</c:v>
                </c:pt>
                <c:pt idx="179890">
                  <c:v>2.7035500000000001E-2</c:v>
                </c:pt>
                <c:pt idx="179891">
                  <c:v>2.75625E-2</c:v>
                </c:pt>
                <c:pt idx="179892">
                  <c:v>2.8039499999999998E-2</c:v>
                </c:pt>
                <c:pt idx="179893">
                  <c:v>2.8465600000000001E-2</c:v>
                </c:pt>
                <c:pt idx="179894">
                  <c:v>2.88402E-2</c:v>
                </c:pt>
                <c:pt idx="179895">
                  <c:v>2.9162500000000001E-2</c:v>
                </c:pt>
                <c:pt idx="179896">
                  <c:v>2.9432E-2</c:v>
                </c:pt>
                <c:pt idx="179897">
                  <c:v>2.9648399999999998E-2</c:v>
                </c:pt>
                <c:pt idx="179898">
                  <c:v>2.9811299999999999E-2</c:v>
                </c:pt>
                <c:pt idx="179899">
                  <c:v>2.99203E-2</c:v>
                </c:pt>
                <c:pt idx="179900">
                  <c:v>2.9975399999999999E-2</c:v>
                </c:pt>
                <c:pt idx="179901">
                  <c:v>2.99765E-2</c:v>
                </c:pt>
                <c:pt idx="179902">
                  <c:v>2.9923600000000002E-2</c:v>
                </c:pt>
                <c:pt idx="179903">
                  <c:v>2.98169E-2</c:v>
                </c:pt>
                <c:pt idx="179904">
                  <c:v>2.9656700000000001E-2</c:v>
                </c:pt>
                <c:pt idx="179905">
                  <c:v>2.94431E-2</c:v>
                </c:pt>
                <c:pt idx="179906">
                  <c:v>2.91767E-2</c:v>
                </c:pt>
                <c:pt idx="179907">
                  <c:v>2.8858000000000002E-2</c:v>
                </c:pt>
                <c:pt idx="179908">
                  <c:v>2.8487599999999998E-2</c:v>
                </c:pt>
                <c:pt idx="179909">
                  <c:v>2.8066199999999999E-2</c:v>
                </c:pt>
                <c:pt idx="179910">
                  <c:v>2.75946E-2</c:v>
                </c:pt>
                <c:pt idx="179911">
                  <c:v>2.7073699999999999E-2</c:v>
                </c:pt>
                <c:pt idx="179912">
                  <c:v>2.65045E-2</c:v>
                </c:pt>
                <c:pt idx="179913">
                  <c:v>2.5888000000000001E-2</c:v>
                </c:pt>
                <c:pt idx="179914">
                  <c:v>2.5225299999999999E-2</c:v>
                </c:pt>
                <c:pt idx="179915">
                  <c:v>2.45177E-2</c:v>
                </c:pt>
                <c:pt idx="179916">
                  <c:v>2.3766599999999999E-2</c:v>
                </c:pt>
                <c:pt idx="179917">
                  <c:v>2.2973199999999999E-2</c:v>
                </c:pt>
                <c:pt idx="179918">
                  <c:v>2.2139099999999998E-2</c:v>
                </c:pt>
                <c:pt idx="179919">
                  <c:v>2.1265699999999998E-2</c:v>
                </c:pt>
                <c:pt idx="179920">
                  <c:v>2.03547E-2</c:v>
                </c:pt>
                <c:pt idx="179921">
                  <c:v>1.9407799999999999E-2</c:v>
                </c:pt>
                <c:pt idx="179922">
                  <c:v>1.8426700000000001E-2</c:v>
                </c:pt>
                <c:pt idx="179923">
                  <c:v>1.7413100000000001E-2</c:v>
                </c:pt>
                <c:pt idx="179924">
                  <c:v>1.6368899999999999E-2</c:v>
                </c:pt>
                <c:pt idx="179925">
                  <c:v>1.52961E-2</c:v>
                </c:pt>
                <c:pt idx="179926">
                  <c:v>1.41966E-2</c:v>
                </c:pt>
                <c:pt idx="179927">
                  <c:v>1.30724E-2</c:v>
                </c:pt>
                <c:pt idx="179928">
                  <c:v>1.1925399999999999E-2</c:v>
                </c:pt>
                <c:pt idx="179929">
                  <c:v>1.0757900000000001E-2</c:v>
                </c:pt>
                <c:pt idx="179930" formatCode="0.00E+00">
                  <c:v>9.5719599999999991E-3</c:v>
                </c:pt>
                <c:pt idx="179931" formatCode="0.00E+00">
                  <c:v>8.3696699999999992E-3</c:v>
                </c:pt>
                <c:pt idx="179932" formatCode="0.00E+00">
                  <c:v>7.1532499999999999E-3</c:v>
                </c:pt>
                <c:pt idx="179933" formatCode="0.00E+00">
                  <c:v>5.9248900000000004E-3</c:v>
                </c:pt>
                <c:pt idx="179934" formatCode="0.00E+00">
                  <c:v>4.6868400000000003E-3</c:v>
                </c:pt>
                <c:pt idx="179935" formatCode="0.00E+00">
                  <c:v>3.4413199999999999E-3</c:v>
                </c:pt>
                <c:pt idx="179936" formatCode="0.00E+00">
                  <c:v>2.1905800000000001E-3</c:v>
                </c:pt>
                <c:pt idx="179937" formatCode="0.00E+00">
                  <c:v>9.3690500000000003E-4</c:v>
                </c:pt>
                <c:pt idx="179938" formatCode="0.00E+00">
                  <c:v>-3.1745599999999998E-4</c:v>
                </c:pt>
                <c:pt idx="179939" formatCode="0.00E+00">
                  <c:v>-1.5702299999999999E-3</c:v>
                </c:pt>
                <c:pt idx="179940" formatCode="0.00E+00">
                  <c:v>-2.8191700000000002E-3</c:v>
                </c:pt>
                <c:pt idx="179941" formatCode="0.00E+00">
                  <c:v>-4.0619999999999996E-3</c:v>
                </c:pt>
                <c:pt idx="179942" formatCode="0.00E+00">
                  <c:v>-5.2964900000000001E-3</c:v>
                </c:pt>
                <c:pt idx="179943" formatCode="0.00E+00">
                  <c:v>-6.5204099999999999E-3</c:v>
                </c:pt>
                <c:pt idx="179944" formatCode="0.00E+00">
                  <c:v>-7.7315500000000002E-3</c:v>
                </c:pt>
                <c:pt idx="179945" formatCode="0.00E+00">
                  <c:v>-8.92774E-3</c:v>
                </c:pt>
                <c:pt idx="179946">
                  <c:v>-1.0106800000000001E-2</c:v>
                </c:pt>
                <c:pt idx="179947">
                  <c:v>-1.1266699999999999E-2</c:v>
                </c:pt>
                <c:pt idx="179948">
                  <c:v>-1.24052E-2</c:v>
                </c:pt>
                <c:pt idx="179949">
                  <c:v>-1.3520300000000001E-2</c:v>
                </c:pt>
                <c:pt idx="179950">
                  <c:v>-1.4610100000000001E-2</c:v>
                </c:pt>
                <c:pt idx="179951">
                  <c:v>-1.5672499999999999E-2</c:v>
                </c:pt>
                <c:pt idx="179952">
                  <c:v>-1.67057E-2</c:v>
                </c:pt>
                <c:pt idx="179953">
                  <c:v>-1.7707799999999999E-2</c:v>
                </c:pt>
                <c:pt idx="179954">
                  <c:v>-1.8676999999999999E-2</c:v>
                </c:pt>
                <c:pt idx="179955">
                  <c:v>-1.96116E-2</c:v>
                </c:pt>
                <c:pt idx="179956">
                  <c:v>-2.0509800000000002E-2</c:v>
                </c:pt>
                <c:pt idx="179957">
                  <c:v>-2.13701E-2</c:v>
                </c:pt>
                <c:pt idx="179958">
                  <c:v>-2.21909E-2</c:v>
                </c:pt>
                <c:pt idx="179959">
                  <c:v>-2.29708E-2</c:v>
                </c:pt>
                <c:pt idx="179960">
                  <c:v>-2.3708300000000002E-2</c:v>
                </c:pt>
                <c:pt idx="179961">
                  <c:v>-2.4402199999999999E-2</c:v>
                </c:pt>
                <c:pt idx="179962">
                  <c:v>-2.50511E-2</c:v>
                </c:pt>
                <c:pt idx="179963">
                  <c:v>-2.5654E-2</c:v>
                </c:pt>
                <c:pt idx="179964">
                  <c:v>-2.6209699999999999E-2</c:v>
                </c:pt>
                <c:pt idx="179965">
                  <c:v>-2.6717299999999999E-2</c:v>
                </c:pt>
                <c:pt idx="179966">
                  <c:v>-2.7175899999999999E-2</c:v>
                </c:pt>
                <c:pt idx="179967">
                  <c:v>-2.7584500000000001E-2</c:v>
                </c:pt>
                <c:pt idx="179968">
                  <c:v>-2.7942600000000001E-2</c:v>
                </c:pt>
                <c:pt idx="179969">
                  <c:v>-2.8249400000000001E-2</c:v>
                </c:pt>
                <c:pt idx="179970">
                  <c:v>-2.8504399999999999E-2</c:v>
                </c:pt>
                <c:pt idx="179971">
                  <c:v>-2.8707099999999999E-2</c:v>
                </c:pt>
                <c:pt idx="179972">
                  <c:v>-2.8857299999999999E-2</c:v>
                </c:pt>
                <c:pt idx="179973">
                  <c:v>-2.8954500000000001E-2</c:v>
                </c:pt>
                <c:pt idx="179974">
                  <c:v>-2.8998699999999999E-2</c:v>
                </c:pt>
                <c:pt idx="179975">
                  <c:v>-2.89898E-2</c:v>
                </c:pt>
                <c:pt idx="179976">
                  <c:v>-2.8927700000000001E-2</c:v>
                </c:pt>
                <c:pt idx="179977">
                  <c:v>-2.88127E-2</c:v>
                </c:pt>
                <c:pt idx="179978">
                  <c:v>-2.8644800000000002E-2</c:v>
                </c:pt>
                <c:pt idx="179979">
                  <c:v>-2.8424399999999999E-2</c:v>
                </c:pt>
                <c:pt idx="179980">
                  <c:v>-2.8151900000000001E-2</c:v>
                </c:pt>
                <c:pt idx="179981">
                  <c:v>-2.78278E-2</c:v>
                </c:pt>
                <c:pt idx="179982">
                  <c:v>-2.74527E-2</c:v>
                </c:pt>
                <c:pt idx="179983">
                  <c:v>-2.7027099999999998E-2</c:v>
                </c:pt>
                <c:pt idx="179984">
                  <c:v>-2.6551999999999999E-2</c:v>
                </c:pt>
                <c:pt idx="179985">
                  <c:v>-2.6027999999999999E-2</c:v>
                </c:pt>
                <c:pt idx="179986">
                  <c:v>-2.5456300000000001E-2</c:v>
                </c:pt>
                <c:pt idx="179987">
                  <c:v>-2.4837700000000001E-2</c:v>
                </c:pt>
                <c:pt idx="179988">
                  <c:v>-2.4173400000000001E-2</c:v>
                </c:pt>
                <c:pt idx="179989">
                  <c:v>-2.3464499999999999E-2</c:v>
                </c:pt>
                <c:pt idx="179990">
                  <c:v>-2.2712400000000001E-2</c:v>
                </c:pt>
                <c:pt idx="179991">
                  <c:v>-2.1918300000000002E-2</c:v>
                </c:pt>
                <c:pt idx="179992">
                  <c:v>-2.10837E-2</c:v>
                </c:pt>
                <c:pt idx="179993">
                  <c:v>-2.0210100000000002E-2</c:v>
                </c:pt>
                <c:pt idx="179994">
                  <c:v>-1.9299E-2</c:v>
                </c:pt>
                <c:pt idx="179995">
                  <c:v>-1.8352E-2</c:v>
                </c:pt>
                <c:pt idx="179996">
                  <c:v>-1.7370799999999999E-2</c:v>
                </c:pt>
                <c:pt idx="179997">
                  <c:v>-1.6357199999999999E-2</c:v>
                </c:pt>
                <c:pt idx="179998">
                  <c:v>-1.5313E-2</c:v>
                </c:pt>
                <c:pt idx="179999">
                  <c:v>-1.4239999999999999E-2</c:v>
                </c:pt>
                <c:pt idx="180000">
                  <c:v>-1.31401E-2</c:v>
                </c:pt>
                <c:pt idx="180001">
                  <c:v>-1.20153E-2</c:v>
                </c:pt>
                <c:pt idx="180002">
                  <c:v>-1.08676E-2</c:v>
                </c:pt>
                <c:pt idx="180003" formatCode="0.00E+00">
                  <c:v>-9.6989699999999995E-3</c:v>
                </c:pt>
                <c:pt idx="180004" formatCode="0.00E+00">
                  <c:v>-8.5115699999999996E-3</c:v>
                </c:pt>
                <c:pt idx="180005" formatCode="0.00E+00">
                  <c:v>-7.30746E-3</c:v>
                </c:pt>
                <c:pt idx="180006" formatCode="0.00E+00">
                  <c:v>-6.0888000000000001E-3</c:v>
                </c:pt>
                <c:pt idx="180007" formatCode="0.00E+00">
                  <c:v>-4.8577400000000001E-3</c:v>
                </c:pt>
                <c:pt idx="180008" formatCode="0.00E+00">
                  <c:v>-3.6164700000000001E-3</c:v>
                </c:pt>
                <c:pt idx="180009" formatCode="0.00E+00">
                  <c:v>-2.3671899999999999E-3</c:v>
                </c:pt>
                <c:pt idx="180010" formatCode="0.00E+00">
                  <c:v>-1.11213E-3</c:v>
                </c:pt>
                <c:pt idx="180011" formatCode="0.00E+00">
                  <c:v>1.4649899999999999E-4</c:v>
                </c:pt>
                <c:pt idx="180012" formatCode="0.00E+00">
                  <c:v>1.40646E-3</c:v>
                </c:pt>
                <c:pt idx="180013" formatCode="0.00E+00">
                  <c:v>2.6655099999999998E-3</c:v>
                </c:pt>
                <c:pt idx="180014" formatCode="0.00E+00">
                  <c:v>3.9214200000000001E-3</c:v>
                </c:pt>
                <c:pt idx="180015" formatCode="0.00E+00">
                  <c:v>5.1719599999999998E-3</c:v>
                </c:pt>
                <c:pt idx="180016" formatCode="0.00E+00">
                  <c:v>6.4149200000000002E-3</c:v>
                </c:pt>
                <c:pt idx="180017" formatCode="0.00E+00">
                  <c:v>7.6480899999999997E-3</c:v>
                </c:pt>
                <c:pt idx="180018" formatCode="0.00E+00">
                  <c:v>8.8692800000000002E-3</c:v>
                </c:pt>
                <c:pt idx="180019">
                  <c:v>1.00763E-2</c:v>
                </c:pt>
                <c:pt idx="180020">
                  <c:v>1.12671E-2</c:v>
                </c:pt>
                <c:pt idx="180021">
                  <c:v>1.2439499999999999E-2</c:v>
                </c:pt>
                <c:pt idx="180022">
                  <c:v>1.35914E-2</c:v>
                </c:pt>
                <c:pt idx="180023">
                  <c:v>1.47207E-2</c:v>
                </c:pt>
                <c:pt idx="180024">
                  <c:v>1.5825599999999999E-2</c:v>
                </c:pt>
                <c:pt idx="180025">
                  <c:v>1.6903999999999999E-2</c:v>
                </c:pt>
                <c:pt idx="180026">
                  <c:v>1.7954000000000001E-2</c:v>
                </c:pt>
                <c:pt idx="180027">
                  <c:v>1.89737E-2</c:v>
                </c:pt>
                <c:pt idx="180028">
                  <c:v>1.9961400000000001E-2</c:v>
                </c:pt>
                <c:pt idx="180029">
                  <c:v>2.0915199999999998E-2</c:v>
                </c:pt>
                <c:pt idx="180030">
                  <c:v>2.1833600000000002E-2</c:v>
                </c:pt>
                <c:pt idx="180031">
                  <c:v>2.27148E-2</c:v>
                </c:pt>
                <c:pt idx="180032">
                  <c:v>2.35573E-2</c:v>
                </c:pt>
                <c:pt idx="180033">
                  <c:v>2.4359599999999999E-2</c:v>
                </c:pt>
                <c:pt idx="180034">
                  <c:v>2.5120300000000002E-2</c:v>
                </c:pt>
                <c:pt idx="180035">
                  <c:v>2.5838E-2</c:v>
                </c:pt>
                <c:pt idx="180036">
                  <c:v>2.6511400000000001E-2</c:v>
                </c:pt>
                <c:pt idx="180037">
                  <c:v>2.7139400000000001E-2</c:v>
                </c:pt>
                <c:pt idx="180038">
                  <c:v>2.77208E-2</c:v>
                </c:pt>
                <c:pt idx="180039">
                  <c:v>2.8254600000000001E-2</c:v>
                </c:pt>
                <c:pt idx="180040">
                  <c:v>2.8739899999999999E-2</c:v>
                </c:pt>
                <c:pt idx="180041">
                  <c:v>2.9175699999999999E-2</c:v>
                </c:pt>
                <c:pt idx="180042">
                  <c:v>2.9561199999999999E-2</c:v>
                </c:pt>
                <c:pt idx="180043">
                  <c:v>2.98959E-2</c:v>
                </c:pt>
                <c:pt idx="180044">
                  <c:v>3.01791E-2</c:v>
                </c:pt>
                <c:pt idx="180045">
                  <c:v>3.0410199999999998E-2</c:v>
                </c:pt>
                <c:pt idx="180046">
                  <c:v>3.0588899999999999E-2</c:v>
                </c:pt>
                <c:pt idx="180047">
                  <c:v>3.07148E-2</c:v>
                </c:pt>
                <c:pt idx="180048">
                  <c:v>3.0787599999999998E-2</c:v>
                </c:pt>
                <c:pt idx="180049">
                  <c:v>3.0807299999999999E-2</c:v>
                </c:pt>
                <c:pt idx="180050">
                  <c:v>3.07738E-2</c:v>
                </c:pt>
                <c:pt idx="180051">
                  <c:v>3.0687099999999998E-2</c:v>
                </c:pt>
                <c:pt idx="180052">
                  <c:v>3.0547299999999999E-2</c:v>
                </c:pt>
                <c:pt idx="180053">
                  <c:v>3.0354699999999998E-2</c:v>
                </c:pt>
                <c:pt idx="180054">
                  <c:v>3.0109500000000001E-2</c:v>
                </c:pt>
                <c:pt idx="180055">
                  <c:v>2.98123E-2</c:v>
                </c:pt>
                <c:pt idx="180056">
                  <c:v>2.94635E-2</c:v>
                </c:pt>
                <c:pt idx="180057">
                  <c:v>2.9063599999999998E-2</c:v>
                </c:pt>
                <c:pt idx="180058">
                  <c:v>2.8613400000000001E-2</c:v>
                </c:pt>
                <c:pt idx="180059">
                  <c:v>2.8113599999999999E-2</c:v>
                </c:pt>
                <c:pt idx="180060">
                  <c:v>2.7565099999999999E-2</c:v>
                </c:pt>
                <c:pt idx="180061">
                  <c:v>2.6968700000000002E-2</c:v>
                </c:pt>
                <c:pt idx="180062">
                  <c:v>2.6325600000000001E-2</c:v>
                </c:pt>
                <c:pt idx="180063">
                  <c:v>2.5636800000000001E-2</c:v>
                </c:pt>
                <c:pt idx="180064">
                  <c:v>2.4903499999999999E-2</c:v>
                </c:pt>
                <c:pt idx="180065">
                  <c:v>2.4126999999999999E-2</c:v>
                </c:pt>
                <c:pt idx="180066">
                  <c:v>2.3308499999999999E-2</c:v>
                </c:pt>
                <c:pt idx="180067">
                  <c:v>2.2449500000000001E-2</c:v>
                </c:pt>
                <c:pt idx="180068">
                  <c:v>2.1551399999999998E-2</c:v>
                </c:pt>
                <c:pt idx="180069">
                  <c:v>2.06158E-2</c:v>
                </c:pt>
                <c:pt idx="180070">
                  <c:v>1.9644200000000001E-2</c:v>
                </c:pt>
                <c:pt idx="180071">
                  <c:v>1.8638499999999999E-2</c:v>
                </c:pt>
                <c:pt idx="180072">
                  <c:v>1.76001E-2</c:v>
                </c:pt>
                <c:pt idx="180073">
                  <c:v>1.6531000000000001E-2</c:v>
                </c:pt>
                <c:pt idx="180074">
                  <c:v>1.5433000000000001E-2</c:v>
                </c:pt>
                <c:pt idx="180075">
                  <c:v>1.43079E-2</c:v>
                </c:pt>
                <c:pt idx="180076">
                  <c:v>1.31576E-2</c:v>
                </c:pt>
                <c:pt idx="180077">
                  <c:v>1.19842E-2</c:v>
                </c:pt>
                <c:pt idx="180078">
                  <c:v>1.07896E-2</c:v>
                </c:pt>
                <c:pt idx="180079" formatCode="0.00E+00">
                  <c:v>9.5758600000000003E-3</c:v>
                </c:pt>
                <c:pt idx="180080" formatCode="0.00E+00">
                  <c:v>8.3450499999999997E-3</c:v>
                </c:pt>
                <c:pt idx="180081" formatCode="0.00E+00">
                  <c:v>7.0992800000000003E-3</c:v>
                </c:pt>
                <c:pt idx="180082" formatCode="0.00E+00">
                  <c:v>5.8406600000000001E-3</c:v>
                </c:pt>
                <c:pt idx="180083" formatCode="0.00E+00">
                  <c:v>4.5713300000000002E-3</c:v>
                </c:pt>
                <c:pt idx="180084" formatCode="0.00E+00">
                  <c:v>3.2934599999999998E-3</c:v>
                </c:pt>
                <c:pt idx="180085" formatCode="0.00E+00">
                  <c:v>2.00921E-3</c:v>
                </c:pt>
                <c:pt idx="180086" formatCode="0.00E+00">
                  <c:v>7.2077199999999995E-4</c:v>
                </c:pt>
                <c:pt idx="180087" formatCode="0.00E+00">
                  <c:v>-5.6967400000000005E-4</c:v>
                </c:pt>
                <c:pt idx="180088" formatCode="0.00E+00">
                  <c:v>-1.85994E-3</c:v>
                </c:pt>
                <c:pt idx="180089" formatCode="0.00E+00">
                  <c:v>-3.1478299999999999E-3</c:v>
                </c:pt>
                <c:pt idx="180090" formatCode="0.00E+00">
                  <c:v>-4.4311799999999998E-3</c:v>
                </c:pt>
                <c:pt idx="180091" formatCode="0.00E+00">
                  <c:v>-5.7078099999999998E-3</c:v>
                </c:pt>
                <c:pt idx="180092" formatCode="0.00E+00">
                  <c:v>-6.9755599999999996E-3</c:v>
                </c:pt>
                <c:pt idx="180093" formatCode="0.00E+00">
                  <c:v>-8.2322999999999997E-3</c:v>
                </c:pt>
                <c:pt idx="180094" formatCode="0.00E+00">
                  <c:v>-9.4759100000000006E-3</c:v>
                </c:pt>
                <c:pt idx="180095">
                  <c:v>-1.07043E-2</c:v>
                </c:pt>
                <c:pt idx="180096">
                  <c:v>-1.19154E-2</c:v>
                </c:pt>
                <c:pt idx="180097">
                  <c:v>-1.3107199999999999E-2</c:v>
                </c:pt>
                <c:pt idx="180098">
                  <c:v>-1.42776E-2</c:v>
                </c:pt>
                <c:pt idx="180099">
                  <c:v>-1.5424800000000001E-2</c:v>
                </c:pt>
                <c:pt idx="180100">
                  <c:v>-1.65468E-2</c:v>
                </c:pt>
                <c:pt idx="180101">
                  <c:v>-1.76417E-2</c:v>
                </c:pt>
                <c:pt idx="180102">
                  <c:v>-1.8707700000000001E-2</c:v>
                </c:pt>
                <c:pt idx="180103">
                  <c:v>-1.97431E-2</c:v>
                </c:pt>
                <c:pt idx="180104">
                  <c:v>-2.07461E-2</c:v>
                </c:pt>
                <c:pt idx="180105">
                  <c:v>-2.1715000000000002E-2</c:v>
                </c:pt>
                <c:pt idx="180106">
                  <c:v>-2.26483E-2</c:v>
                </c:pt>
                <c:pt idx="180107">
                  <c:v>-2.3544499999999999E-2</c:v>
                </c:pt>
                <c:pt idx="180108">
                  <c:v>-2.4402E-2</c:v>
                </c:pt>
                <c:pt idx="180109">
                  <c:v>-2.5219499999999999E-2</c:v>
                </c:pt>
                <c:pt idx="180110">
                  <c:v>-2.59957E-2</c:v>
                </c:pt>
                <c:pt idx="180111">
                  <c:v>-2.6729200000000002E-2</c:v>
                </c:pt>
                <c:pt idx="180112">
                  <c:v>-2.74189E-2</c:v>
                </c:pt>
                <c:pt idx="180113">
                  <c:v>-2.80637E-2</c:v>
                </c:pt>
                <c:pt idx="180114">
                  <c:v>-2.86625E-2</c:v>
                </c:pt>
                <c:pt idx="180115">
                  <c:v>-2.9214500000000001E-2</c:v>
                </c:pt>
                <c:pt idx="180116">
                  <c:v>-2.97188E-2</c:v>
                </c:pt>
                <c:pt idx="180117">
                  <c:v>-3.0174400000000001E-2</c:v>
                </c:pt>
                <c:pt idx="180118">
                  <c:v>-3.0580900000000001E-2</c:v>
                </c:pt>
                <c:pt idx="180119">
                  <c:v>-3.09375E-2</c:v>
                </c:pt>
                <c:pt idx="180120">
                  <c:v>-3.1243799999999999E-2</c:v>
                </c:pt>
                <c:pt idx="180121">
                  <c:v>-3.1499300000000001E-2</c:v>
                </c:pt>
                <c:pt idx="180122">
                  <c:v>-3.1703500000000003E-2</c:v>
                </c:pt>
                <c:pt idx="180123">
                  <c:v>-3.18564E-2</c:v>
                </c:pt>
                <c:pt idx="180124">
                  <c:v>-3.1957699999999999E-2</c:v>
                </c:pt>
                <c:pt idx="180125">
                  <c:v>-3.2007300000000002E-2</c:v>
                </c:pt>
                <c:pt idx="180126">
                  <c:v>-3.2005199999999998E-2</c:v>
                </c:pt>
                <c:pt idx="180127">
                  <c:v>-3.1951500000000001E-2</c:v>
                </c:pt>
                <c:pt idx="180128">
                  <c:v>-3.1846399999999997E-2</c:v>
                </c:pt>
                <c:pt idx="180129">
                  <c:v>-3.1690099999999999E-2</c:v>
                </c:pt>
                <c:pt idx="180130">
                  <c:v>-3.14831E-2</c:v>
                </c:pt>
                <c:pt idx="180131">
                  <c:v>-3.1225699999999999E-2</c:v>
                </c:pt>
                <c:pt idx="180132">
                  <c:v>-3.0918399999999999E-2</c:v>
                </c:pt>
                <c:pt idx="180133">
                  <c:v>-3.0561999999999999E-2</c:v>
                </c:pt>
                <c:pt idx="180134">
                  <c:v>-3.0157E-2</c:v>
                </c:pt>
                <c:pt idx="180135">
                  <c:v>-2.97042E-2</c:v>
                </c:pt>
                <c:pt idx="180136">
                  <c:v>-2.9204500000000001E-2</c:v>
                </c:pt>
                <c:pt idx="180137">
                  <c:v>-2.8658900000000001E-2</c:v>
                </c:pt>
                <c:pt idx="180138">
                  <c:v>-2.8068300000000001E-2</c:v>
                </c:pt>
                <c:pt idx="180139">
                  <c:v>-2.7433800000000001E-2</c:v>
                </c:pt>
                <c:pt idx="180140">
                  <c:v>-2.6756499999999999E-2</c:v>
                </c:pt>
                <c:pt idx="180141">
                  <c:v>-2.60378E-2</c:v>
                </c:pt>
                <c:pt idx="180142">
                  <c:v>-2.5278800000000001E-2</c:v>
                </c:pt>
                <c:pt idx="180143">
                  <c:v>-2.4480999999999999E-2</c:v>
                </c:pt>
                <c:pt idx="180144">
                  <c:v>-2.3645699999999999E-2</c:v>
                </c:pt>
                <c:pt idx="180145">
                  <c:v>-2.27745E-2</c:v>
                </c:pt>
                <c:pt idx="180146">
                  <c:v>-2.18689E-2</c:v>
                </c:pt>
                <c:pt idx="180147">
                  <c:v>-2.0930500000000001E-2</c:v>
                </c:pt>
                <c:pt idx="180148">
                  <c:v>-1.99609E-2</c:v>
                </c:pt>
                <c:pt idx="180149">
                  <c:v>-1.8961800000000001E-2</c:v>
                </c:pt>
                <c:pt idx="180150">
                  <c:v>-1.7935E-2</c:v>
                </c:pt>
                <c:pt idx="180151">
                  <c:v>-1.6882299999999999E-2</c:v>
                </c:pt>
                <c:pt idx="180152">
                  <c:v>-1.58055E-2</c:v>
                </c:pt>
                <c:pt idx="180153">
                  <c:v>-1.47064E-2</c:v>
                </c:pt>
                <c:pt idx="180154">
                  <c:v>-1.3587E-2</c:v>
                </c:pt>
                <c:pt idx="180155">
                  <c:v>-1.2449099999999999E-2</c:v>
                </c:pt>
                <c:pt idx="180156">
                  <c:v>-1.1294800000000001E-2</c:v>
                </c:pt>
                <c:pt idx="180157">
                  <c:v>-1.01259E-2</c:v>
                </c:pt>
                <c:pt idx="180158" formatCode="0.00E+00">
                  <c:v>-8.9446200000000003E-3</c:v>
                </c:pt>
                <c:pt idx="180159" formatCode="0.00E+00">
                  <c:v>-7.7527899999999999E-3</c:v>
                </c:pt>
                <c:pt idx="180160" formatCode="0.00E+00">
                  <c:v>-6.5525000000000002E-3</c:v>
                </c:pt>
                <c:pt idx="180161" formatCode="0.00E+00">
                  <c:v>-5.3457799999999996E-3</c:v>
                </c:pt>
                <c:pt idx="180162" formatCode="0.00E+00">
                  <c:v>-4.1346500000000001E-3</c:v>
                </c:pt>
                <c:pt idx="180163" formatCode="0.00E+00">
                  <c:v>-2.9211599999999999E-3</c:v>
                </c:pt>
                <c:pt idx="180164" formatCode="0.00E+00">
                  <c:v>-1.7073399999999999E-3</c:v>
                </c:pt>
                <c:pt idx="180165" formatCode="0.00E+00">
                  <c:v>-4.9522800000000001E-4</c:v>
                </c:pt>
                <c:pt idx="180166" formatCode="0.00E+00">
                  <c:v>7.1315799999999998E-4</c:v>
                </c:pt>
                <c:pt idx="180167" formatCode="0.00E+00">
                  <c:v>1.91581E-3</c:v>
                </c:pt>
                <c:pt idx="180168" formatCode="0.00E+00">
                  <c:v>3.1107299999999999E-3</c:v>
                </c:pt>
                <c:pt idx="180169" formatCode="0.00E+00">
                  <c:v>4.2959499999999998E-3</c:v>
                </c:pt>
                <c:pt idx="180170" formatCode="0.00E+00">
                  <c:v>5.4695200000000003E-3</c:v>
                </c:pt>
                <c:pt idx="180171" formatCode="0.00E+00">
                  <c:v>6.6295099999999999E-3</c:v>
                </c:pt>
                <c:pt idx="180172" formatCode="0.00E+00">
                  <c:v>7.7740300000000003E-3</c:v>
                </c:pt>
                <c:pt idx="180173" formatCode="0.00E+00">
                  <c:v>8.9012099999999997E-3</c:v>
                </c:pt>
                <c:pt idx="180174">
                  <c:v>1.0009199999999999E-2</c:v>
                </c:pt>
                <c:pt idx="180175">
                  <c:v>1.10963E-2</c:v>
                </c:pt>
                <c:pt idx="180176">
                  <c:v>1.21607E-2</c:v>
                </c:pt>
                <c:pt idx="180177">
                  <c:v>1.3200699999999999E-2</c:v>
                </c:pt>
                <c:pt idx="180178">
                  <c:v>1.42147E-2</c:v>
                </c:pt>
                <c:pt idx="180179">
                  <c:v>1.5200999999999999E-2</c:v>
                </c:pt>
                <c:pt idx="180180">
                  <c:v>1.6158100000000002E-2</c:v>
                </c:pt>
                <c:pt idx="180181">
                  <c:v>1.7084599999999998E-2</c:v>
                </c:pt>
                <c:pt idx="180182">
                  <c:v>1.7978899999999999E-2</c:v>
                </c:pt>
                <c:pt idx="180183">
                  <c:v>1.88398E-2</c:v>
                </c:pt>
                <c:pt idx="180184">
                  <c:v>1.9665800000000001E-2</c:v>
                </c:pt>
                <c:pt idx="180185">
                  <c:v>2.04558E-2</c:v>
                </c:pt>
                <c:pt idx="180186">
                  <c:v>2.1208600000000001E-2</c:v>
                </c:pt>
                <c:pt idx="180187">
                  <c:v>2.1923100000000001E-2</c:v>
                </c:pt>
                <c:pt idx="180188">
                  <c:v>2.2598300000000002E-2</c:v>
                </c:pt>
                <c:pt idx="180189">
                  <c:v>2.32331E-2</c:v>
                </c:pt>
                <c:pt idx="180190">
                  <c:v>2.3826699999999999E-2</c:v>
                </c:pt>
                <c:pt idx="180191">
                  <c:v>2.4378199999999999E-2</c:v>
                </c:pt>
                <c:pt idx="180192">
                  <c:v>2.4886999999999999E-2</c:v>
                </c:pt>
                <c:pt idx="180193">
                  <c:v>2.5352400000000001E-2</c:v>
                </c:pt>
                <c:pt idx="180194">
                  <c:v>2.5773799999999999E-2</c:v>
                </c:pt>
                <c:pt idx="180195">
                  <c:v>2.61506E-2</c:v>
                </c:pt>
                <c:pt idx="180196">
                  <c:v>2.6482499999999999E-2</c:v>
                </c:pt>
                <c:pt idx="180197">
                  <c:v>2.67692E-2</c:v>
                </c:pt>
                <c:pt idx="180198">
                  <c:v>2.7010300000000001E-2</c:v>
                </c:pt>
                <c:pt idx="180199">
                  <c:v>2.72056E-2</c:v>
                </c:pt>
                <c:pt idx="180200">
                  <c:v>2.73552E-2</c:v>
                </c:pt>
                <c:pt idx="180201">
                  <c:v>2.7458900000000001E-2</c:v>
                </c:pt>
                <c:pt idx="180202">
                  <c:v>2.75169E-2</c:v>
                </c:pt>
                <c:pt idx="180203">
                  <c:v>2.75292E-2</c:v>
                </c:pt>
                <c:pt idx="180204">
                  <c:v>2.7496099999999999E-2</c:v>
                </c:pt>
                <c:pt idx="180205">
                  <c:v>2.7417799999999999E-2</c:v>
                </c:pt>
                <c:pt idx="180206">
                  <c:v>2.72949E-2</c:v>
                </c:pt>
                <c:pt idx="180207">
                  <c:v>2.7127700000000001E-2</c:v>
                </c:pt>
                <c:pt idx="180208">
                  <c:v>2.6916699999999998E-2</c:v>
                </c:pt>
                <c:pt idx="180209">
                  <c:v>2.6662600000000002E-2</c:v>
                </c:pt>
                <c:pt idx="180210">
                  <c:v>2.63661E-2</c:v>
                </c:pt>
                <c:pt idx="180211">
                  <c:v>2.60278E-2</c:v>
                </c:pt>
                <c:pt idx="180212">
                  <c:v>2.56487E-2</c:v>
                </c:pt>
                <c:pt idx="180213">
                  <c:v>2.5229700000000001E-2</c:v>
                </c:pt>
                <c:pt idx="180214">
                  <c:v>2.4771600000000001E-2</c:v>
                </c:pt>
                <c:pt idx="180215">
                  <c:v>2.4275499999999998E-2</c:v>
                </c:pt>
                <c:pt idx="180216">
                  <c:v>2.3742599999999999E-2</c:v>
                </c:pt>
                <c:pt idx="180217">
                  <c:v>2.3173900000000001E-2</c:v>
                </c:pt>
                <c:pt idx="180218">
                  <c:v>2.2570699999999999E-2</c:v>
                </c:pt>
                <c:pt idx="180219">
                  <c:v>2.1934200000000001E-2</c:v>
                </c:pt>
                <c:pt idx="180220">
                  <c:v>2.1265800000000001E-2</c:v>
                </c:pt>
                <c:pt idx="180221">
                  <c:v>2.05668E-2</c:v>
                </c:pt>
                <c:pt idx="180222">
                  <c:v>1.9838700000000001E-2</c:v>
                </c:pt>
                <c:pt idx="180223">
                  <c:v>1.90829E-2</c:v>
                </c:pt>
                <c:pt idx="180224">
                  <c:v>1.8300899999999998E-2</c:v>
                </c:pt>
                <c:pt idx="180225">
                  <c:v>1.74944E-2</c:v>
                </c:pt>
                <c:pt idx="180226">
                  <c:v>1.66648E-2</c:v>
                </c:pt>
                <c:pt idx="180227">
                  <c:v>1.58137E-2</c:v>
                </c:pt>
                <c:pt idx="180228">
                  <c:v>1.4943E-2</c:v>
                </c:pt>
                <c:pt idx="180229">
                  <c:v>1.40541E-2</c:v>
                </c:pt>
                <c:pt idx="180230">
                  <c:v>1.31489E-2</c:v>
                </c:pt>
                <c:pt idx="180231">
                  <c:v>1.2229E-2</c:v>
                </c:pt>
                <c:pt idx="180232">
                  <c:v>1.1296199999999999E-2</c:v>
                </c:pt>
                <c:pt idx="180233">
                  <c:v>1.03523E-2</c:v>
                </c:pt>
                <c:pt idx="180234" formatCode="0.00E+00">
                  <c:v>9.3990900000000006E-3</c:v>
                </c:pt>
                <c:pt idx="180235" formatCode="0.00E+00">
                  <c:v>8.4382499999999996E-3</c:v>
                </c:pt>
                <c:pt idx="180236" formatCode="0.00E+00">
                  <c:v>7.4716100000000001E-3</c:v>
                </c:pt>
                <c:pt idx="180237" formatCode="0.00E+00">
                  <c:v>6.50097E-3</c:v>
                </c:pt>
                <c:pt idx="180238" formatCode="0.00E+00">
                  <c:v>5.5281100000000001E-3</c:v>
                </c:pt>
                <c:pt idx="180239" formatCode="0.00E+00">
                  <c:v>4.5548200000000002E-3</c:v>
                </c:pt>
                <c:pt idx="180240" formatCode="0.00E+00">
                  <c:v>3.5828700000000002E-3</c:v>
                </c:pt>
                <c:pt idx="180241" formatCode="0.00E+00">
                  <c:v>2.6140199999999999E-3</c:v>
                </c:pt>
                <c:pt idx="180242" formatCode="0.00E+00">
                  <c:v>1.65003E-3</c:v>
                </c:pt>
                <c:pt idx="180243" formatCode="0.00E+00">
                  <c:v>6.9262100000000004E-4</c:v>
                </c:pt>
                <c:pt idx="180244" formatCode="0.00E+00">
                  <c:v>-2.56483E-4</c:v>
                </c:pt>
                <c:pt idx="180245" formatCode="0.00E+00">
                  <c:v>-1.1956E-3</c:v>
                </c:pt>
                <c:pt idx="180246" formatCode="0.00E+00">
                  <c:v>-2.12306E-3</c:v>
                </c:pt>
                <c:pt idx="180247" formatCode="0.00E+00">
                  <c:v>-3.03725E-3</c:v>
                </c:pt>
                <c:pt idx="180248" formatCode="0.00E+00">
                  <c:v>-3.9365499999999996E-3</c:v>
                </c:pt>
                <c:pt idx="180249" formatCode="0.00E+00">
                  <c:v>-4.8193999999999997E-3</c:v>
                </c:pt>
                <c:pt idx="180250" formatCode="0.00E+00">
                  <c:v>-5.6842799999999999E-3</c:v>
                </c:pt>
                <c:pt idx="180251" formatCode="0.00E+00">
                  <c:v>-6.5297000000000003E-3</c:v>
                </c:pt>
                <c:pt idx="180252" formatCode="0.00E+00">
                  <c:v>-7.3542299999999998E-3</c:v>
                </c:pt>
                <c:pt idx="180253" formatCode="0.00E+00">
                  <c:v>-8.1564500000000009E-3</c:v>
                </c:pt>
                <c:pt idx="180254" formatCode="0.00E+00">
                  <c:v>-8.93504E-3</c:v>
                </c:pt>
                <c:pt idx="180255" formatCode="0.00E+00">
                  <c:v>-9.6886899999999998E-3</c:v>
                </c:pt>
                <c:pt idx="180256">
                  <c:v>-1.0416099999999999E-2</c:v>
                </c:pt>
                <c:pt idx="180257">
                  <c:v>-1.11162E-2</c:v>
                </c:pt>
                <c:pt idx="180258">
                  <c:v>-1.1787799999999999E-2</c:v>
                </c:pt>
                <c:pt idx="180259">
                  <c:v>-1.2429900000000001E-2</c:v>
                </c:pt>
                <c:pt idx="180260">
                  <c:v>-1.30413E-2</c:v>
                </c:pt>
                <c:pt idx="180261">
                  <c:v>-1.36212E-2</c:v>
                </c:pt>
                <c:pt idx="180262">
                  <c:v>-1.4168699999999999E-2</c:v>
                </c:pt>
                <c:pt idx="180263">
                  <c:v>-1.46829E-2</c:v>
                </c:pt>
                <c:pt idx="180264">
                  <c:v>-1.51632E-2</c:v>
                </c:pt>
                <c:pt idx="180265">
                  <c:v>-1.5608800000000001E-2</c:v>
                </c:pt>
                <c:pt idx="180266">
                  <c:v>-1.6019100000000001E-2</c:v>
                </c:pt>
                <c:pt idx="180267">
                  <c:v>-1.6393600000000001E-2</c:v>
                </c:pt>
                <c:pt idx="180268">
                  <c:v>-1.6731699999999999E-2</c:v>
                </c:pt>
                <c:pt idx="180269">
                  <c:v>-1.7033199999999998E-2</c:v>
                </c:pt>
                <c:pt idx="180270">
                  <c:v>-1.72976E-2</c:v>
                </c:pt>
                <c:pt idx="180271">
                  <c:v>-1.75248E-2</c:v>
                </c:pt>
                <c:pt idx="180272">
                  <c:v>-1.7714500000000001E-2</c:v>
                </c:pt>
                <c:pt idx="180273">
                  <c:v>-1.78665E-2</c:v>
                </c:pt>
                <c:pt idx="180274">
                  <c:v>-1.7981E-2</c:v>
                </c:pt>
                <c:pt idx="180275">
                  <c:v>-1.8057900000000002E-2</c:v>
                </c:pt>
                <c:pt idx="180276">
                  <c:v>-1.8097200000000001E-2</c:v>
                </c:pt>
                <c:pt idx="180277">
                  <c:v>-1.8099299999999999E-2</c:v>
                </c:pt>
                <c:pt idx="180278">
                  <c:v>-1.8064299999999998E-2</c:v>
                </c:pt>
                <c:pt idx="180279">
                  <c:v>-1.7992600000000001E-2</c:v>
                </c:pt>
                <c:pt idx="180280">
                  <c:v>-1.7884500000000001E-2</c:v>
                </c:pt>
                <c:pt idx="180281">
                  <c:v>-1.7740499999999999E-2</c:v>
                </c:pt>
                <c:pt idx="180282">
                  <c:v>-1.7561199999999999E-2</c:v>
                </c:pt>
                <c:pt idx="180283">
                  <c:v>-1.7347100000000001E-2</c:v>
                </c:pt>
                <c:pt idx="180284">
                  <c:v>-1.70989E-2</c:v>
                </c:pt>
                <c:pt idx="180285">
                  <c:v>-1.68173E-2</c:v>
                </c:pt>
                <c:pt idx="180286">
                  <c:v>-1.65031E-2</c:v>
                </c:pt>
                <c:pt idx="180287">
                  <c:v>-1.61572E-2</c:v>
                </c:pt>
                <c:pt idx="180288">
                  <c:v>-1.5780300000000001E-2</c:v>
                </c:pt>
                <c:pt idx="180289">
                  <c:v>-1.5373700000000001E-2</c:v>
                </c:pt>
                <c:pt idx="180290">
                  <c:v>-1.4938099999999999E-2</c:v>
                </c:pt>
                <c:pt idx="180291">
                  <c:v>-1.44747E-2</c:v>
                </c:pt>
                <c:pt idx="180292">
                  <c:v>-1.39846E-2</c:v>
                </c:pt>
                <c:pt idx="180293">
                  <c:v>-1.3469099999999999E-2</c:v>
                </c:pt>
                <c:pt idx="180294">
                  <c:v>-1.29292E-2</c:v>
                </c:pt>
                <c:pt idx="180295">
                  <c:v>-1.23663E-2</c:v>
                </c:pt>
                <c:pt idx="180296">
                  <c:v>-1.17816E-2</c:v>
                </c:pt>
                <c:pt idx="180297">
                  <c:v>-1.1176500000000001E-2</c:v>
                </c:pt>
                <c:pt idx="180298">
                  <c:v>-1.05524E-2</c:v>
                </c:pt>
                <c:pt idx="180299" formatCode="0.00E+00">
                  <c:v>-9.9107099999999997E-3</c:v>
                </c:pt>
                <c:pt idx="180300" formatCode="0.00E+00">
                  <c:v>-9.2528000000000003E-3</c:v>
                </c:pt>
                <c:pt idx="180301" formatCode="0.00E+00">
                  <c:v>-8.5801599999999999E-3</c:v>
                </c:pt>
                <c:pt idx="180302" formatCode="0.00E+00">
                  <c:v>-7.89429E-3</c:v>
                </c:pt>
                <c:pt idx="180303" formatCode="0.00E+00">
                  <c:v>-7.1967000000000003E-3</c:v>
                </c:pt>
                <c:pt idx="180304" formatCode="0.00E+00">
                  <c:v>-6.4889199999999996E-3</c:v>
                </c:pt>
                <c:pt idx="180305" formatCode="0.00E+00">
                  <c:v>-5.7724899999999999E-3</c:v>
                </c:pt>
                <c:pt idx="180306" formatCode="0.00E+00">
                  <c:v>-5.0489699999999998E-3</c:v>
                </c:pt>
                <c:pt idx="180307" formatCode="0.00E+00">
                  <c:v>-4.3199299999999996E-3</c:v>
                </c:pt>
                <c:pt idx="180308" formatCode="0.00E+00">
                  <c:v>-3.5869500000000002E-3</c:v>
                </c:pt>
                <c:pt idx="180309" formatCode="0.00E+00">
                  <c:v>-2.8516000000000001E-3</c:v>
                </c:pt>
                <c:pt idx="180310" formatCode="0.00E+00">
                  <c:v>-2.11546E-3</c:v>
                </c:pt>
                <c:pt idx="180311" formatCode="0.00E+00">
                  <c:v>-1.3801200000000001E-3</c:v>
                </c:pt>
                <c:pt idx="180312" formatCode="0.00E+00">
                  <c:v>-6.4712899999999998E-4</c:v>
                </c:pt>
                <c:pt idx="180313" formatCode="0.00E+00">
                  <c:v>8.1935100000000001E-5</c:v>
                </c:pt>
                <c:pt idx="180314" formatCode="0.00E+00">
                  <c:v>8.0552499999999997E-4</c:v>
                </c:pt>
                <c:pt idx="180315" formatCode="0.00E+00">
                  <c:v>1.5221E-3</c:v>
                </c:pt>
                <c:pt idx="180316" formatCode="0.00E+00">
                  <c:v>2.2301500000000002E-3</c:v>
                </c:pt>
                <c:pt idx="180317" formatCode="0.00E+00">
                  <c:v>2.9281699999999999E-3</c:v>
                </c:pt>
                <c:pt idx="180318" formatCode="0.00E+00">
                  <c:v>3.6146899999999998E-3</c:v>
                </c:pt>
                <c:pt idx="180319" formatCode="0.00E+00">
                  <c:v>4.2882500000000004E-3</c:v>
                </c:pt>
                <c:pt idx="180320" formatCode="0.00E+00">
                  <c:v>4.94744E-3</c:v>
                </c:pt>
                <c:pt idx="180321" formatCode="0.00E+00">
                  <c:v>5.5908700000000004E-3</c:v>
                </c:pt>
                <c:pt idx="180322" formatCode="0.00E+00">
                  <c:v>6.2171700000000002E-3</c:v>
                </c:pt>
                <c:pt idx="180323" formatCode="0.00E+00">
                  <c:v>6.8250400000000001E-3</c:v>
                </c:pt>
                <c:pt idx="180324" formatCode="0.00E+00">
                  <c:v>7.4132E-3</c:v>
                </c:pt>
                <c:pt idx="180325" formatCode="0.00E+00">
                  <c:v>7.9804000000000003E-3</c:v>
                </c:pt>
                <c:pt idx="180326" formatCode="0.00E+00">
                  <c:v>8.5254500000000004E-3</c:v>
                </c:pt>
                <c:pt idx="180327" formatCode="0.00E+00">
                  <c:v>9.0472199999999999E-3</c:v>
                </c:pt>
                <c:pt idx="180328" formatCode="0.00E+00">
                  <c:v>9.5445900000000004E-3</c:v>
                </c:pt>
                <c:pt idx="180329">
                  <c:v>1.0016499999999999E-2</c:v>
                </c:pt>
                <c:pt idx="180330">
                  <c:v>1.0462000000000001E-2</c:v>
                </c:pt>
                <c:pt idx="180331">
                  <c:v>1.08801E-2</c:v>
                </c:pt>
                <c:pt idx="180332">
                  <c:v>1.1270000000000001E-2</c:v>
                </c:pt>
                <c:pt idx="180333">
                  <c:v>1.16308E-2</c:v>
                </c:pt>
                <c:pt idx="180334">
                  <c:v>1.19617E-2</c:v>
                </c:pt>
                <c:pt idx="180335">
                  <c:v>1.2262E-2</c:v>
                </c:pt>
                <c:pt idx="180336">
                  <c:v>1.2531199999999999E-2</c:v>
                </c:pt>
                <c:pt idx="180337">
                  <c:v>1.27685E-2</c:v>
                </c:pt>
                <c:pt idx="180338">
                  <c:v>1.29736E-2</c:v>
                </c:pt>
                <c:pt idx="180339">
                  <c:v>1.31459E-2</c:v>
                </c:pt>
                <c:pt idx="180340">
                  <c:v>1.3285099999999999E-2</c:v>
                </c:pt>
                <c:pt idx="180341">
                  <c:v>1.33908E-2</c:v>
                </c:pt>
                <c:pt idx="180342">
                  <c:v>1.34628E-2</c:v>
                </c:pt>
                <c:pt idx="180343">
                  <c:v>1.35009E-2</c:v>
                </c:pt>
                <c:pt idx="180344">
                  <c:v>1.3505E-2</c:v>
                </c:pt>
                <c:pt idx="180345">
                  <c:v>1.3475000000000001E-2</c:v>
                </c:pt>
                <c:pt idx="180346">
                  <c:v>1.34111E-2</c:v>
                </c:pt>
                <c:pt idx="180347">
                  <c:v>1.3313200000000001E-2</c:v>
                </c:pt>
                <c:pt idx="180348">
                  <c:v>1.3181500000000001E-2</c:v>
                </c:pt>
                <c:pt idx="180349">
                  <c:v>1.30163E-2</c:v>
                </c:pt>
                <c:pt idx="180350">
                  <c:v>1.2817800000000001E-2</c:v>
                </c:pt>
                <c:pt idx="180351">
                  <c:v>1.25865E-2</c:v>
                </c:pt>
                <c:pt idx="180352">
                  <c:v>1.2322700000000001E-2</c:v>
                </c:pt>
                <c:pt idx="180353">
                  <c:v>1.20269E-2</c:v>
                </c:pt>
                <c:pt idx="180354">
                  <c:v>1.16998E-2</c:v>
                </c:pt>
                <c:pt idx="180355">
                  <c:v>1.13419E-2</c:v>
                </c:pt>
                <c:pt idx="180356">
                  <c:v>1.0953900000000001E-2</c:v>
                </c:pt>
                <c:pt idx="180357">
                  <c:v>1.0536500000000001E-2</c:v>
                </c:pt>
                <c:pt idx="180358">
                  <c:v>1.0090699999999999E-2</c:v>
                </c:pt>
                <c:pt idx="180359" formatCode="0.00E+00">
                  <c:v>9.6171499999999997E-3</c:v>
                </c:pt>
                <c:pt idx="180360" formatCode="0.00E+00">
                  <c:v>9.1168800000000008E-3</c:v>
                </c:pt>
                <c:pt idx="180361" formatCode="0.00E+00">
                  <c:v>8.5908500000000006E-3</c:v>
                </c:pt>
                <c:pt idx="180362" formatCode="0.00E+00">
                  <c:v>8.0400899999999997E-3</c:v>
                </c:pt>
                <c:pt idx="180363" formatCode="0.00E+00">
                  <c:v>7.4656799999999997E-3</c:v>
                </c:pt>
                <c:pt idx="180364" formatCode="0.00E+00">
                  <c:v>6.8687499999999999E-3</c:v>
                </c:pt>
                <c:pt idx="180365" formatCode="0.00E+00">
                  <c:v>6.2504800000000001E-3</c:v>
                </c:pt>
                <c:pt idx="180366" formatCode="0.00E+00">
                  <c:v>5.6120800000000002E-3</c:v>
                </c:pt>
                <c:pt idx="180367" formatCode="0.00E+00">
                  <c:v>4.9548300000000003E-3</c:v>
                </c:pt>
                <c:pt idx="180368" formatCode="0.00E+00">
                  <c:v>4.2800299999999998E-3</c:v>
                </c:pt>
                <c:pt idx="180369" formatCode="0.00E+00">
                  <c:v>3.5890100000000001E-3</c:v>
                </c:pt>
                <c:pt idx="180370" formatCode="0.00E+00">
                  <c:v>2.8831600000000001E-3</c:v>
                </c:pt>
                <c:pt idx="180371" formatCode="0.00E+00">
                  <c:v>2.16388E-3</c:v>
                </c:pt>
                <c:pt idx="180372" formatCode="0.00E+00">
                  <c:v>1.4326199999999999E-3</c:v>
                </c:pt>
                <c:pt idx="180373" formatCode="0.00E+00">
                  <c:v>6.9083600000000001E-4</c:v>
                </c:pt>
                <c:pt idx="180374" formatCode="0.00E+00">
                  <c:v>-5.9979799999999998E-5</c:v>
                </c:pt>
                <c:pt idx="180375" formatCode="0.00E+00">
                  <c:v>-8.1831500000000001E-4</c:v>
                </c:pt>
                <c:pt idx="180376" formatCode="0.00E+00">
                  <c:v>-1.58264E-3</c:v>
                </c:pt>
                <c:pt idx="180377" formatCode="0.00E+00">
                  <c:v>-2.35141E-3</c:v>
                </c:pt>
                <c:pt idx="180378" formatCode="0.00E+00">
                  <c:v>-3.1230699999999999E-3</c:v>
                </c:pt>
                <c:pt idx="180379" formatCode="0.00E+00">
                  <c:v>-3.8960399999999999E-3</c:v>
                </c:pt>
                <c:pt idx="180380" formatCode="0.00E+00">
                  <c:v>-4.6687600000000001E-3</c:v>
                </c:pt>
                <c:pt idx="180381" formatCode="0.00E+00">
                  <c:v>-5.4396499999999999E-3</c:v>
                </c:pt>
                <c:pt idx="180382" formatCode="0.00E+00">
                  <c:v>-6.20712E-3</c:v>
                </c:pt>
                <c:pt idx="180383" formatCode="0.00E+00">
                  <c:v>-6.9696000000000003E-3</c:v>
                </c:pt>
                <c:pt idx="180384" formatCode="0.00E+00">
                  <c:v>-7.7255099999999997E-3</c:v>
                </c:pt>
                <c:pt idx="180385" formatCode="0.00E+00">
                  <c:v>-8.4732999999999996E-3</c:v>
                </c:pt>
                <c:pt idx="180386" formatCode="0.00E+00">
                  <c:v>-9.2114099999999997E-3</c:v>
                </c:pt>
                <c:pt idx="180387" formatCode="0.00E+00">
                  <c:v>-9.9382900000000007E-3</c:v>
                </c:pt>
                <c:pt idx="180388">
                  <c:v>-1.0652399999999999E-2</c:v>
                </c:pt>
                <c:pt idx="180389">
                  <c:v>-1.1352299999999999E-2</c:v>
                </c:pt>
                <c:pt idx="180390">
                  <c:v>-1.20365E-2</c:v>
                </c:pt>
                <c:pt idx="180391">
                  <c:v>-1.27035E-2</c:v>
                </c:pt>
                <c:pt idx="180392">
                  <c:v>-1.33519E-2</c:v>
                </c:pt>
                <c:pt idx="180393">
                  <c:v>-1.3980299999999999E-2</c:v>
                </c:pt>
                <c:pt idx="180394">
                  <c:v>-1.45874E-2</c:v>
                </c:pt>
                <c:pt idx="180395">
                  <c:v>-1.5171799999999999E-2</c:v>
                </c:pt>
                <c:pt idx="180396">
                  <c:v>-1.5732199999999998E-2</c:v>
                </c:pt>
                <c:pt idx="180397">
                  <c:v>-1.6267400000000001E-2</c:v>
                </c:pt>
                <c:pt idx="180398">
                  <c:v>-1.6776200000000002E-2</c:v>
                </c:pt>
                <c:pt idx="180399">
                  <c:v>-1.7257399999999999E-2</c:v>
                </c:pt>
                <c:pt idx="180400">
                  <c:v>-1.7709900000000001E-2</c:v>
                </c:pt>
                <c:pt idx="180401">
                  <c:v>-1.8132800000000001E-2</c:v>
                </c:pt>
                <c:pt idx="180402">
                  <c:v>-1.85249E-2</c:v>
                </c:pt>
                <c:pt idx="180403">
                  <c:v>-1.8885300000000001E-2</c:v>
                </c:pt>
                <c:pt idx="180404">
                  <c:v>-1.92132E-2</c:v>
                </c:pt>
                <c:pt idx="180405">
                  <c:v>-1.95076E-2</c:v>
                </c:pt>
                <c:pt idx="180406">
                  <c:v>-1.9767900000000001E-2</c:v>
                </c:pt>
                <c:pt idx="180407">
                  <c:v>-1.9993299999999999E-2</c:v>
                </c:pt>
                <c:pt idx="180408">
                  <c:v>-2.0183099999999999E-2</c:v>
                </c:pt>
                <c:pt idx="180409">
                  <c:v>-2.0336799999999999E-2</c:v>
                </c:pt>
                <c:pt idx="180410">
                  <c:v>-2.0453900000000001E-2</c:v>
                </c:pt>
                <c:pt idx="180411">
                  <c:v>-2.0533900000000001E-2</c:v>
                </c:pt>
                <c:pt idx="180412">
                  <c:v>-2.0576400000000002E-2</c:v>
                </c:pt>
                <c:pt idx="180413">
                  <c:v>-2.0581100000000001E-2</c:v>
                </c:pt>
                <c:pt idx="180414">
                  <c:v>-2.0547699999999999E-2</c:v>
                </c:pt>
                <c:pt idx="180415">
                  <c:v>-2.0476100000000001E-2</c:v>
                </c:pt>
                <c:pt idx="180416">
                  <c:v>-2.0366100000000002E-2</c:v>
                </c:pt>
                <c:pt idx="180417">
                  <c:v>-2.0217700000000002E-2</c:v>
                </c:pt>
                <c:pt idx="180418">
                  <c:v>-2.0031E-2</c:v>
                </c:pt>
                <c:pt idx="180419">
                  <c:v>-1.9806000000000001E-2</c:v>
                </c:pt>
                <c:pt idx="180420">
                  <c:v>-1.9542899999999998E-2</c:v>
                </c:pt>
                <c:pt idx="180421">
                  <c:v>-1.9241999999999999E-2</c:v>
                </c:pt>
                <c:pt idx="180422">
                  <c:v>-1.89035E-2</c:v>
                </c:pt>
                <c:pt idx="180423">
                  <c:v>-1.85279E-2</c:v>
                </c:pt>
                <c:pt idx="180424">
                  <c:v>-1.8115599999999999E-2</c:v>
                </c:pt>
                <c:pt idx="180425">
                  <c:v>-1.7666999999999999E-2</c:v>
                </c:pt>
                <c:pt idx="180426">
                  <c:v>-1.7182900000000001E-2</c:v>
                </c:pt>
                <c:pt idx="180427">
                  <c:v>-1.6663799999999999E-2</c:v>
                </c:pt>
                <c:pt idx="180428">
                  <c:v>-1.61105E-2</c:v>
                </c:pt>
                <c:pt idx="180429">
                  <c:v>-1.55237E-2</c:v>
                </c:pt>
                <c:pt idx="180430">
                  <c:v>-1.4904199999999999E-2</c:v>
                </c:pt>
                <c:pt idx="180431">
                  <c:v>-1.4253099999999999E-2</c:v>
                </c:pt>
                <c:pt idx="180432">
                  <c:v>-1.35713E-2</c:v>
                </c:pt>
                <c:pt idx="180433">
                  <c:v>-1.28597E-2</c:v>
                </c:pt>
                <c:pt idx="180434">
                  <c:v>-1.21195E-2</c:v>
                </c:pt>
                <c:pt idx="180435">
                  <c:v>-1.13518E-2</c:v>
                </c:pt>
                <c:pt idx="180436">
                  <c:v>-1.05577E-2</c:v>
                </c:pt>
                <c:pt idx="180437" formatCode="0.00E+00">
                  <c:v>-9.7386199999999999E-3</c:v>
                </c:pt>
                <c:pt idx="180438" formatCode="0.00E+00">
                  <c:v>-8.8957299999999993E-3</c:v>
                </c:pt>
                <c:pt idx="180439" formatCode="0.00E+00">
                  <c:v>-8.0303900000000001E-3</c:v>
                </c:pt>
                <c:pt idx="180440" formatCode="0.00E+00">
                  <c:v>-7.1439800000000003E-3</c:v>
                </c:pt>
                <c:pt idx="180441" formatCode="0.00E+00">
                  <c:v>-6.2379200000000001E-3</c:v>
                </c:pt>
                <c:pt idx="180442" formatCode="0.00E+00">
                  <c:v>-5.3136700000000004E-3</c:v>
                </c:pt>
                <c:pt idx="180443" formatCode="0.00E+00">
                  <c:v>-4.37273E-3</c:v>
                </c:pt>
                <c:pt idx="180444" formatCode="0.00E+00">
                  <c:v>-3.41662E-3</c:v>
                </c:pt>
                <c:pt idx="180445" formatCode="0.00E+00">
                  <c:v>-2.44692E-3</c:v>
                </c:pt>
                <c:pt idx="180446" formatCode="0.00E+00">
                  <c:v>-1.46521E-3</c:v>
                </c:pt>
                <c:pt idx="180447" formatCode="0.00E+00">
                  <c:v>-4.7310199999999998E-4</c:v>
                </c:pt>
                <c:pt idx="180448" formatCode="0.00E+00">
                  <c:v>5.2775100000000002E-4</c:v>
                </c:pt>
                <c:pt idx="180449" formatCode="0.00E+00">
                  <c:v>1.5356899999999999E-3</c:v>
                </c:pt>
                <c:pt idx="180450" formatCode="0.00E+00">
                  <c:v>2.5490500000000002E-3</c:v>
                </c:pt>
                <c:pt idx="180451" formatCode="0.00E+00">
                  <c:v>3.5661199999999999E-3</c:v>
                </c:pt>
                <c:pt idx="180452" formatCode="0.00E+00">
                  <c:v>4.5852000000000002E-3</c:v>
                </c:pt>
                <c:pt idx="180453" formatCode="0.00E+00">
                  <c:v>5.6045899999999996E-3</c:v>
                </c:pt>
                <c:pt idx="180454" formatCode="0.00E+00">
                  <c:v>6.6225600000000004E-3</c:v>
                </c:pt>
                <c:pt idx="180455" formatCode="0.00E+00">
                  <c:v>7.63739E-3</c:v>
                </c:pt>
                <c:pt idx="180456" formatCode="0.00E+00">
                  <c:v>8.6473599999999998E-3</c:v>
                </c:pt>
                <c:pt idx="180457" formatCode="0.00E+00">
                  <c:v>9.6507599999999995E-3</c:v>
                </c:pt>
                <c:pt idx="180458">
                  <c:v>1.06459E-2</c:v>
                </c:pt>
                <c:pt idx="180459">
                  <c:v>1.1631000000000001E-2</c:v>
                </c:pt>
                <c:pt idx="180460">
                  <c:v>1.26044E-2</c:v>
                </c:pt>
                <c:pt idx="180461">
                  <c:v>1.35646E-2</c:v>
                </c:pt>
                <c:pt idx="180462">
                  <c:v>1.45097E-2</c:v>
                </c:pt>
                <c:pt idx="180463">
                  <c:v>1.54381E-2</c:v>
                </c:pt>
                <c:pt idx="180464">
                  <c:v>1.6348399999999999E-2</c:v>
                </c:pt>
                <c:pt idx="180465">
                  <c:v>1.7238799999999999E-2</c:v>
                </c:pt>
                <c:pt idx="180466">
                  <c:v>1.81079E-2</c:v>
                </c:pt>
                <c:pt idx="180467">
                  <c:v>1.8953999999999999E-2</c:v>
                </c:pt>
                <c:pt idx="180468">
                  <c:v>1.97758E-2</c:v>
                </c:pt>
                <c:pt idx="180469">
                  <c:v>2.0571800000000001E-2</c:v>
                </c:pt>
                <c:pt idx="180470">
                  <c:v>2.1340499999999998E-2</c:v>
                </c:pt>
                <c:pt idx="180471">
                  <c:v>2.2080700000000002E-2</c:v>
                </c:pt>
                <c:pt idx="180472">
                  <c:v>2.2790999999999999E-2</c:v>
                </c:pt>
                <c:pt idx="180473">
                  <c:v>2.3470100000000001E-2</c:v>
                </c:pt>
                <c:pt idx="180474">
                  <c:v>2.4116800000000001E-2</c:v>
                </c:pt>
                <c:pt idx="180475">
                  <c:v>2.4729999999999999E-2</c:v>
                </c:pt>
                <c:pt idx="180476">
                  <c:v>2.5308500000000001E-2</c:v>
                </c:pt>
                <c:pt idx="180477">
                  <c:v>2.58514E-2</c:v>
                </c:pt>
                <c:pt idx="180478">
                  <c:v>2.6357499999999999E-2</c:v>
                </c:pt>
                <c:pt idx="180479">
                  <c:v>2.68259E-2</c:v>
                </c:pt>
                <c:pt idx="180480">
                  <c:v>2.72558E-2</c:v>
                </c:pt>
                <c:pt idx="180481">
                  <c:v>2.7646400000000002E-2</c:v>
                </c:pt>
                <c:pt idx="180482">
                  <c:v>2.7997000000000001E-2</c:v>
                </c:pt>
                <c:pt idx="180483">
                  <c:v>2.8306700000000001E-2</c:v>
                </c:pt>
                <c:pt idx="180484">
                  <c:v>2.8575099999999999E-2</c:v>
                </c:pt>
                <c:pt idx="180485">
                  <c:v>2.8801500000000001E-2</c:v>
                </c:pt>
                <c:pt idx="180486">
                  <c:v>2.8985500000000001E-2</c:v>
                </c:pt>
                <c:pt idx="180487">
                  <c:v>2.9126699999999998E-2</c:v>
                </c:pt>
                <c:pt idx="180488">
                  <c:v>2.9224799999999999E-2</c:v>
                </c:pt>
                <c:pt idx="180489">
                  <c:v>2.9279400000000001E-2</c:v>
                </c:pt>
                <c:pt idx="180490">
                  <c:v>2.9290500000000001E-2</c:v>
                </c:pt>
                <c:pt idx="180491">
                  <c:v>2.92578E-2</c:v>
                </c:pt>
                <c:pt idx="180492">
                  <c:v>2.91813E-2</c:v>
                </c:pt>
                <c:pt idx="180493">
                  <c:v>2.9061099999999999E-2</c:v>
                </c:pt>
                <c:pt idx="180494">
                  <c:v>2.8897200000000001E-2</c:v>
                </c:pt>
                <c:pt idx="180495">
                  <c:v>2.8689800000000001E-2</c:v>
                </c:pt>
                <c:pt idx="180496">
                  <c:v>2.8439200000000001E-2</c:v>
                </c:pt>
                <c:pt idx="180497">
                  <c:v>2.81456E-2</c:v>
                </c:pt>
                <c:pt idx="180498">
                  <c:v>2.7809500000000001E-2</c:v>
                </c:pt>
                <c:pt idx="180499">
                  <c:v>2.7431299999999999E-2</c:v>
                </c:pt>
                <c:pt idx="180500">
                  <c:v>2.7011500000000001E-2</c:v>
                </c:pt>
                <c:pt idx="180501">
                  <c:v>2.6550799999999999E-2</c:v>
                </c:pt>
                <c:pt idx="180502">
                  <c:v>2.6049699999999999E-2</c:v>
                </c:pt>
                <c:pt idx="180503">
                  <c:v>2.5509E-2</c:v>
                </c:pt>
                <c:pt idx="180504">
                  <c:v>2.49295E-2</c:v>
                </c:pt>
                <c:pt idx="180505">
                  <c:v>2.43121E-2</c:v>
                </c:pt>
                <c:pt idx="180506">
                  <c:v>2.36577E-2</c:v>
                </c:pt>
                <c:pt idx="180507">
                  <c:v>2.29673E-2</c:v>
                </c:pt>
                <c:pt idx="180508">
                  <c:v>2.2241799999999999E-2</c:v>
                </c:pt>
                <c:pt idx="180509">
                  <c:v>2.1482500000000002E-2</c:v>
                </c:pt>
                <c:pt idx="180510">
                  <c:v>2.0690500000000001E-2</c:v>
                </c:pt>
                <c:pt idx="180511">
                  <c:v>1.98669E-2</c:v>
                </c:pt>
                <c:pt idx="180512">
                  <c:v>1.9012999999999999E-2</c:v>
                </c:pt>
                <c:pt idx="180513">
                  <c:v>1.8130299999999999E-2</c:v>
                </c:pt>
                <c:pt idx="180514">
                  <c:v>1.72199E-2</c:v>
                </c:pt>
                <c:pt idx="180515">
                  <c:v>1.6283300000000001E-2</c:v>
                </c:pt>
                <c:pt idx="180516">
                  <c:v>1.5322000000000001E-2</c:v>
                </c:pt>
                <c:pt idx="180517">
                  <c:v>1.43374E-2</c:v>
                </c:pt>
                <c:pt idx="180518">
                  <c:v>1.33312E-2</c:v>
                </c:pt>
                <c:pt idx="180519">
                  <c:v>1.23047E-2</c:v>
                </c:pt>
                <c:pt idx="180520">
                  <c:v>1.1259699999999999E-2</c:v>
                </c:pt>
                <c:pt idx="180521">
                  <c:v>1.0197700000000001E-2</c:v>
                </c:pt>
                <c:pt idx="180522" formatCode="0.00E+00">
                  <c:v>9.1204000000000007E-3</c:v>
                </c:pt>
                <c:pt idx="180523" formatCode="0.00E+00">
                  <c:v>8.0294800000000003E-3</c:v>
                </c:pt>
                <c:pt idx="180524" formatCode="0.00E+00">
                  <c:v>6.9266299999999996E-3</c:v>
                </c:pt>
                <c:pt idx="180525" formatCode="0.00E+00">
                  <c:v>5.8135599999999997E-3</c:v>
                </c:pt>
                <c:pt idx="180526" formatCode="0.00E+00">
                  <c:v>4.692E-3</c:v>
                </c:pt>
                <c:pt idx="180527" formatCode="0.00E+00">
                  <c:v>3.5636800000000001E-3</c:v>
                </c:pt>
                <c:pt idx="180528" formatCode="0.00E+00">
                  <c:v>2.4303599999999999E-3</c:v>
                </c:pt>
                <c:pt idx="180529" formatCode="0.00E+00">
                  <c:v>1.2937999999999999E-3</c:v>
                </c:pt>
                <c:pt idx="180530" formatCode="0.00E+00">
                  <c:v>1.55761E-4</c:v>
                </c:pt>
                <c:pt idx="180531" formatCode="0.00E+00">
                  <c:v>-9.8200099999999992E-4</c:v>
                </c:pt>
                <c:pt idx="180532" formatCode="0.00E+00">
                  <c:v>-2.11772E-3</c:v>
                </c:pt>
                <c:pt idx="180533" formatCode="0.00E+00">
                  <c:v>-3.2496500000000002E-3</c:v>
                </c:pt>
                <c:pt idx="180534" formatCode="0.00E+00">
                  <c:v>-4.3760400000000003E-3</c:v>
                </c:pt>
                <c:pt idx="180535" formatCode="0.00E+00">
                  <c:v>-5.4951599999999998E-3</c:v>
                </c:pt>
                <c:pt idx="180536" formatCode="0.00E+00">
                  <c:v>-6.6052699999999999E-3</c:v>
                </c:pt>
                <c:pt idx="180537" formatCode="0.00E+00">
                  <c:v>-7.7046900000000001E-3</c:v>
                </c:pt>
                <c:pt idx="180538" formatCode="0.00E+00">
                  <c:v>-8.7917299999999993E-3</c:v>
                </c:pt>
                <c:pt idx="180539" formatCode="0.00E+00">
                  <c:v>-9.8647200000000004E-3</c:v>
                </c:pt>
                <c:pt idx="180540">
                  <c:v>-1.0921999999999999E-2</c:v>
                </c:pt>
                <c:pt idx="180541">
                  <c:v>-1.19621E-2</c:v>
                </c:pt>
                <c:pt idx="180542">
                  <c:v>-1.29832E-2</c:v>
                </c:pt>
                <c:pt idx="180543">
                  <c:v>-1.3984E-2</c:v>
                </c:pt>
                <c:pt idx="180544">
                  <c:v>-1.49628E-2</c:v>
                </c:pt>
                <c:pt idx="180545">
                  <c:v>-1.59183E-2</c:v>
                </c:pt>
                <c:pt idx="180546">
                  <c:v>-1.68489E-2</c:v>
                </c:pt>
                <c:pt idx="180547">
                  <c:v>-1.7753399999999999E-2</c:v>
                </c:pt>
                <c:pt idx="180548">
                  <c:v>-1.8630299999999999E-2</c:v>
                </c:pt>
                <c:pt idx="180549">
                  <c:v>-1.94784E-2</c:v>
                </c:pt>
                <c:pt idx="180550">
                  <c:v>-2.0296499999999999E-2</c:v>
                </c:pt>
                <c:pt idx="180551">
                  <c:v>-2.1083299999999999E-2</c:v>
                </c:pt>
                <c:pt idx="180552">
                  <c:v>-2.1837700000000002E-2</c:v>
                </c:pt>
                <c:pt idx="180553">
                  <c:v>-2.2558600000000002E-2</c:v>
                </c:pt>
                <c:pt idx="180554">
                  <c:v>-2.3245100000000001E-2</c:v>
                </c:pt>
                <c:pt idx="180555">
                  <c:v>-2.38961E-2</c:v>
                </c:pt>
                <c:pt idx="180556">
                  <c:v>-2.4510799999999999E-2</c:v>
                </c:pt>
                <c:pt idx="180557">
                  <c:v>-2.5088200000000001E-2</c:v>
                </c:pt>
                <c:pt idx="180558">
                  <c:v>-2.56277E-2</c:v>
                </c:pt>
                <c:pt idx="180559">
                  <c:v>-2.6128599999999998E-2</c:v>
                </c:pt>
                <c:pt idx="180560">
                  <c:v>-2.6590099999999998E-2</c:v>
                </c:pt>
                <c:pt idx="180561">
                  <c:v>-2.70117E-2</c:v>
                </c:pt>
                <c:pt idx="180562">
                  <c:v>-2.7392799999999998E-2</c:v>
                </c:pt>
                <c:pt idx="180563">
                  <c:v>-2.77331E-2</c:v>
                </c:pt>
                <c:pt idx="180564">
                  <c:v>-2.80322E-2</c:v>
                </c:pt>
                <c:pt idx="180565">
                  <c:v>-2.8289700000000001E-2</c:v>
                </c:pt>
                <c:pt idx="180566">
                  <c:v>-2.85054E-2</c:v>
                </c:pt>
                <c:pt idx="180567">
                  <c:v>-2.8679199999999998E-2</c:v>
                </c:pt>
                <c:pt idx="180568">
                  <c:v>-2.88109E-2</c:v>
                </c:pt>
                <c:pt idx="180569">
                  <c:v>-2.8900499999999999E-2</c:v>
                </c:pt>
                <c:pt idx="180570">
                  <c:v>-2.8948100000000001E-2</c:v>
                </c:pt>
                <c:pt idx="180571">
                  <c:v>-2.8953699999999999E-2</c:v>
                </c:pt>
                <c:pt idx="180572">
                  <c:v>-2.8917600000000002E-2</c:v>
                </c:pt>
                <c:pt idx="180573">
                  <c:v>-2.8840000000000001E-2</c:v>
                </c:pt>
                <c:pt idx="180574">
                  <c:v>-2.8721099999999999E-2</c:v>
                </c:pt>
                <c:pt idx="180575">
                  <c:v>-2.85615E-2</c:v>
                </c:pt>
                <c:pt idx="180576">
                  <c:v>-2.8361399999999998E-2</c:v>
                </c:pt>
                <c:pt idx="180577">
                  <c:v>-2.81216E-2</c:v>
                </c:pt>
                <c:pt idx="180578">
                  <c:v>-2.78424E-2</c:v>
                </c:pt>
                <c:pt idx="180579">
                  <c:v>-2.75246E-2</c:v>
                </c:pt>
                <c:pt idx="180580">
                  <c:v>-2.71688E-2</c:v>
                </c:pt>
                <c:pt idx="180581">
                  <c:v>-2.6775899999999998E-2</c:v>
                </c:pt>
                <c:pt idx="180582">
                  <c:v>-2.6346600000000001E-2</c:v>
                </c:pt>
                <c:pt idx="180583">
                  <c:v>-2.58818E-2</c:v>
                </c:pt>
                <c:pt idx="180584">
                  <c:v>-2.5382499999999999E-2</c:v>
                </c:pt>
                <c:pt idx="180585">
                  <c:v>-2.4849599999999999E-2</c:v>
                </c:pt>
                <c:pt idx="180586">
                  <c:v>-2.4284099999999999E-2</c:v>
                </c:pt>
                <c:pt idx="180587">
                  <c:v>-2.3687300000000001E-2</c:v>
                </c:pt>
                <c:pt idx="180588">
                  <c:v>-2.30601E-2</c:v>
                </c:pt>
                <c:pt idx="180589">
                  <c:v>-2.2403800000000001E-2</c:v>
                </c:pt>
                <c:pt idx="180590">
                  <c:v>-2.1719599999999999E-2</c:v>
                </c:pt>
                <c:pt idx="180591">
                  <c:v>-2.1008700000000002E-2</c:v>
                </c:pt>
                <c:pt idx="180592">
                  <c:v>-2.0272499999999999E-2</c:v>
                </c:pt>
                <c:pt idx="180593">
                  <c:v>-1.95123E-2</c:v>
                </c:pt>
                <c:pt idx="180594">
                  <c:v>-1.87295E-2</c:v>
                </c:pt>
                <c:pt idx="180595">
                  <c:v>-1.7925400000000001E-2</c:v>
                </c:pt>
                <c:pt idx="180596">
                  <c:v>-1.7101600000000002E-2</c:v>
                </c:pt>
                <c:pt idx="180597">
                  <c:v>-1.62594E-2</c:v>
                </c:pt>
                <c:pt idx="180598">
                  <c:v>-1.54004E-2</c:v>
                </c:pt>
                <c:pt idx="180599">
                  <c:v>-1.4526000000000001E-2</c:v>
                </c:pt>
                <c:pt idx="180600">
                  <c:v>-1.36378E-2</c:v>
                </c:pt>
                <c:pt idx="180601">
                  <c:v>-1.27373E-2</c:v>
                </c:pt>
                <c:pt idx="180602">
                  <c:v>-1.1826100000000001E-2</c:v>
                </c:pt>
                <c:pt idx="180603">
                  <c:v>-1.09056E-2</c:v>
                </c:pt>
                <c:pt idx="180604" formatCode="0.00E+00">
                  <c:v>-9.9775699999999998E-3</c:v>
                </c:pt>
                <c:pt idx="180605" formatCode="0.00E+00">
                  <c:v>-9.0434499999999998E-3</c:v>
                </c:pt>
                <c:pt idx="180606" formatCode="0.00E+00">
                  <c:v>-8.1048500000000002E-3</c:v>
                </c:pt>
                <c:pt idx="180607" formatCode="0.00E+00">
                  <c:v>-7.1633199999999999E-3</c:v>
                </c:pt>
                <c:pt idx="180608" formatCode="0.00E+00">
                  <c:v>-6.2204499999999998E-3</c:v>
                </c:pt>
                <c:pt idx="180609" formatCode="0.00E+00">
                  <c:v>-5.2777700000000002E-3</c:v>
                </c:pt>
                <c:pt idx="180610" formatCode="0.00E+00">
                  <c:v>-4.3368499999999997E-3</c:v>
                </c:pt>
                <c:pt idx="180611" formatCode="0.00E+00">
                  <c:v>-3.3992100000000002E-3</c:v>
                </c:pt>
                <c:pt idx="180612" formatCode="0.00E+00">
                  <c:v>-2.4663699999999998E-3</c:v>
                </c:pt>
                <c:pt idx="180613" formatCode="0.00E+00">
                  <c:v>-1.53984E-3</c:v>
                </c:pt>
                <c:pt idx="180614" formatCode="0.00E+00">
                  <c:v>-6.2109100000000005E-4</c:v>
                </c:pt>
                <c:pt idx="180615" formatCode="0.00E+00">
                  <c:v>2.8840799999999998E-4</c:v>
                </c:pt>
                <c:pt idx="180616" formatCode="0.00E+00">
                  <c:v>1.1872300000000001E-3</c:v>
                </c:pt>
                <c:pt idx="180617" formatCode="0.00E+00">
                  <c:v>2.0739600000000001E-3</c:v>
                </c:pt>
                <c:pt idx="180618" formatCode="0.00E+00">
                  <c:v>2.9472399999999998E-3</c:v>
                </c:pt>
                <c:pt idx="180619" formatCode="0.00E+00">
                  <c:v>3.8057099999999999E-3</c:v>
                </c:pt>
                <c:pt idx="180620" formatCode="0.00E+00">
                  <c:v>4.6480799999999997E-3</c:v>
                </c:pt>
                <c:pt idx="180621" formatCode="0.00E+00">
                  <c:v>5.4730600000000001E-3</c:v>
                </c:pt>
                <c:pt idx="180622" formatCode="0.00E+00">
                  <c:v>6.2794299999999999E-3</c:v>
                </c:pt>
                <c:pt idx="180623" formatCode="0.00E+00">
                  <c:v>7.0660000000000002E-3</c:v>
                </c:pt>
                <c:pt idx="180624" formatCode="0.00E+00">
                  <c:v>7.8316199999999992E-3</c:v>
                </c:pt>
                <c:pt idx="180625" formatCode="0.00E+00">
                  <c:v>8.57518E-3</c:v>
                </c:pt>
                <c:pt idx="180626" formatCode="0.00E+00">
                  <c:v>9.2956400000000008E-3</c:v>
                </c:pt>
                <c:pt idx="180627" formatCode="0.00E+00">
                  <c:v>9.9919799999999993E-3</c:v>
                </c:pt>
                <c:pt idx="180628">
                  <c:v>1.0663300000000001E-2</c:v>
                </c:pt>
                <c:pt idx="180629">
                  <c:v>1.1308500000000001E-2</c:v>
                </c:pt>
                <c:pt idx="180630">
                  <c:v>1.1927E-2</c:v>
                </c:pt>
                <c:pt idx="180631">
                  <c:v>1.2517800000000001E-2</c:v>
                </c:pt>
                <c:pt idx="180632">
                  <c:v>1.30803E-2</c:v>
                </c:pt>
                <c:pt idx="180633">
                  <c:v>1.3613699999999999E-2</c:v>
                </c:pt>
                <c:pt idx="180634">
                  <c:v>1.41174E-2</c:v>
                </c:pt>
                <c:pt idx="180635">
                  <c:v>1.45909E-2</c:v>
                </c:pt>
                <c:pt idx="180636">
                  <c:v>1.5033599999999999E-2</c:v>
                </c:pt>
                <c:pt idx="180637">
                  <c:v>1.54451E-2</c:v>
                </c:pt>
                <c:pt idx="180638">
                  <c:v>1.5824899999999999E-2</c:v>
                </c:pt>
                <c:pt idx="180639">
                  <c:v>1.61729E-2</c:v>
                </c:pt>
                <c:pt idx="180640">
                  <c:v>1.6488599999999999E-2</c:v>
                </c:pt>
                <c:pt idx="180641">
                  <c:v>1.6771899999999999E-2</c:v>
                </c:pt>
                <c:pt idx="180642">
                  <c:v>1.7022599999999999E-2</c:v>
                </c:pt>
                <c:pt idx="180643">
                  <c:v>1.7240700000000001E-2</c:v>
                </c:pt>
                <c:pt idx="180644">
                  <c:v>1.74261E-2</c:v>
                </c:pt>
                <c:pt idx="180645">
                  <c:v>1.7578900000000001E-2</c:v>
                </c:pt>
                <c:pt idx="180646">
                  <c:v>1.7699099999999999E-2</c:v>
                </c:pt>
                <c:pt idx="180647">
                  <c:v>1.7787000000000001E-2</c:v>
                </c:pt>
                <c:pt idx="180648">
                  <c:v>1.78427E-2</c:v>
                </c:pt>
                <c:pt idx="180649">
                  <c:v>1.78665E-2</c:v>
                </c:pt>
                <c:pt idx="180650">
                  <c:v>1.7858800000000001E-2</c:v>
                </c:pt>
                <c:pt idx="180651">
                  <c:v>1.78199E-2</c:v>
                </c:pt>
                <c:pt idx="180652">
                  <c:v>1.77503E-2</c:v>
                </c:pt>
                <c:pt idx="180653">
                  <c:v>1.76505E-2</c:v>
                </c:pt>
                <c:pt idx="180654">
                  <c:v>1.7521100000000001E-2</c:v>
                </c:pt>
                <c:pt idx="180655">
                  <c:v>1.7362599999999999E-2</c:v>
                </c:pt>
                <c:pt idx="180656">
                  <c:v>1.7175699999999999E-2</c:v>
                </c:pt>
                <c:pt idx="180657">
                  <c:v>1.69611E-2</c:v>
                </c:pt>
                <c:pt idx="180658">
                  <c:v>1.6719700000000001E-2</c:v>
                </c:pt>
                <c:pt idx="180659">
                  <c:v>1.6452100000000001E-2</c:v>
                </c:pt>
                <c:pt idx="180660">
                  <c:v>1.6159199999999999E-2</c:v>
                </c:pt>
                <c:pt idx="180661">
                  <c:v>1.5841999999999998E-2</c:v>
                </c:pt>
                <c:pt idx="180662">
                  <c:v>1.55014E-2</c:v>
                </c:pt>
                <c:pt idx="180663">
                  <c:v>1.51383E-2</c:v>
                </c:pt>
                <c:pt idx="180664">
                  <c:v>1.47537E-2</c:v>
                </c:pt>
                <c:pt idx="180665">
                  <c:v>1.4348700000000001E-2</c:v>
                </c:pt>
                <c:pt idx="180666">
                  <c:v>1.39244E-2</c:v>
                </c:pt>
                <c:pt idx="180667">
                  <c:v>1.34818E-2</c:v>
                </c:pt>
                <c:pt idx="180668">
                  <c:v>1.3022199999999999E-2</c:v>
                </c:pt>
                <c:pt idx="180669">
                  <c:v>1.25466E-2</c:v>
                </c:pt>
                <c:pt idx="180670">
                  <c:v>1.20562E-2</c:v>
                </c:pt>
                <c:pt idx="180671">
                  <c:v>1.15523E-2</c:v>
                </c:pt>
                <c:pt idx="180672">
                  <c:v>1.10361E-2</c:v>
                </c:pt>
                <c:pt idx="180673">
                  <c:v>1.0508699999999999E-2</c:v>
                </c:pt>
                <c:pt idx="180674" formatCode="0.00E+00">
                  <c:v>9.9715499999999992E-3</c:v>
                </c:pt>
                <c:pt idx="180675" formatCode="0.00E+00">
                  <c:v>9.4257999999999998E-3</c:v>
                </c:pt>
                <c:pt idx="180676" formatCode="0.00E+00">
                  <c:v>8.8727500000000004E-3</c:v>
                </c:pt>
                <c:pt idx="180677" formatCode="0.00E+00">
                  <c:v>8.3136800000000004E-3</c:v>
                </c:pt>
                <c:pt idx="180678" formatCode="0.00E+00">
                  <c:v>7.7498599999999999E-3</c:v>
                </c:pt>
                <c:pt idx="180679" formatCode="0.00E+00">
                  <c:v>7.18258E-3</c:v>
                </c:pt>
                <c:pt idx="180680" formatCode="0.00E+00">
                  <c:v>6.6131200000000001E-3</c:v>
                </c:pt>
                <c:pt idx="180681" formatCode="0.00E+00">
                  <c:v>6.0427600000000003E-3</c:v>
                </c:pt>
                <c:pt idx="180682" formatCode="0.00E+00">
                  <c:v>5.4727700000000001E-3</c:v>
                </c:pt>
                <c:pt idx="180683" formatCode="0.00E+00">
                  <c:v>4.9044099999999997E-3</c:v>
                </c:pt>
                <c:pt idx="180684" formatCode="0.00E+00">
                  <c:v>4.3389300000000004E-3</c:v>
                </c:pt>
                <c:pt idx="180685" formatCode="0.00E+00">
                  <c:v>3.7775600000000001E-3</c:v>
                </c:pt>
                <c:pt idx="180686" formatCode="0.00E+00">
                  <c:v>3.2215299999999998E-3</c:v>
                </c:pt>
                <c:pt idx="180687" formatCode="0.00E+00">
                  <c:v>2.6720400000000001E-3</c:v>
                </c:pt>
                <c:pt idx="180688" formatCode="0.00E+00">
                  <c:v>2.1302600000000001E-3</c:v>
                </c:pt>
                <c:pt idx="180689" formatCode="0.00E+00">
                  <c:v>1.5973599999999999E-3</c:v>
                </c:pt>
                <c:pt idx="180690" formatCode="0.00E+00">
                  <c:v>1.07446E-3</c:v>
                </c:pt>
                <c:pt idx="180691" formatCode="0.00E+00">
                  <c:v>5.6266499999999995E-4</c:v>
                </c:pt>
                <c:pt idx="180692" formatCode="0.00E+00">
                  <c:v>6.3051899999999999E-5</c:v>
                </c:pt>
                <c:pt idx="180693" formatCode="0.00E+00">
                  <c:v>-4.2333900000000001E-4</c:v>
                </c:pt>
                <c:pt idx="180694" formatCode="0.00E+00">
                  <c:v>-8.9550199999999995E-4</c:v>
                </c:pt>
                <c:pt idx="180695" formatCode="0.00E+00">
                  <c:v>-1.35246E-3</c:v>
                </c:pt>
                <c:pt idx="180696" formatCode="0.00E+00">
                  <c:v>-1.7932899999999999E-3</c:v>
                </c:pt>
                <c:pt idx="180697" formatCode="0.00E+00">
                  <c:v>-2.2170900000000001E-3</c:v>
                </c:pt>
                <c:pt idx="180698" formatCode="0.00E+00">
                  <c:v>-2.6230099999999998E-3</c:v>
                </c:pt>
                <c:pt idx="180699" formatCode="0.00E+00">
                  <c:v>-3.01024E-3</c:v>
                </c:pt>
                <c:pt idx="180700" formatCode="0.00E+00">
                  <c:v>-3.3780099999999999E-3</c:v>
                </c:pt>
                <c:pt idx="180701" formatCode="0.00E+00">
                  <c:v>-3.7255999999999999E-3</c:v>
                </c:pt>
                <c:pt idx="180702" formatCode="0.00E+00">
                  <c:v>-4.0523499999999997E-3</c:v>
                </c:pt>
                <c:pt idx="180703" formatCode="0.00E+00">
                  <c:v>-4.3576200000000004E-3</c:v>
                </c:pt>
                <c:pt idx="180704" formatCode="0.00E+00">
                  <c:v>-4.6408400000000002E-3</c:v>
                </c:pt>
                <c:pt idx="180705" formatCode="0.00E+00">
                  <c:v>-4.9014899999999997E-3</c:v>
                </c:pt>
                <c:pt idx="180706" formatCode="0.00E+00">
                  <c:v>-5.1390899999999998E-3</c:v>
                </c:pt>
                <c:pt idx="180707" formatCode="0.00E+00">
                  <c:v>-5.3532199999999997E-3</c:v>
                </c:pt>
                <c:pt idx="180708" formatCode="0.00E+00">
                  <c:v>-5.5435299999999996E-3</c:v>
                </c:pt>
                <c:pt idx="180709" formatCode="0.00E+00">
                  <c:v>-5.70968E-3</c:v>
                </c:pt>
                <c:pt idx="180710" formatCode="0.00E+00">
                  <c:v>-5.8514300000000003E-3</c:v>
                </c:pt>
                <c:pt idx="180711" formatCode="0.00E+00">
                  <c:v>-5.9685700000000003E-3</c:v>
                </c:pt>
                <c:pt idx="180712" formatCode="0.00E+00">
                  <c:v>-6.0609599999999998E-3</c:v>
                </c:pt>
                <c:pt idx="180713" formatCode="0.00E+00">
                  <c:v>-6.1284900000000003E-3</c:v>
                </c:pt>
                <c:pt idx="180714" formatCode="0.00E+00">
                  <c:v>-6.1711400000000003E-3</c:v>
                </c:pt>
                <c:pt idx="180715" formatCode="0.00E+00">
                  <c:v>-6.1889099999999997E-3</c:v>
                </c:pt>
                <c:pt idx="180716" formatCode="0.00E+00">
                  <c:v>-6.1818799999999998E-3</c:v>
                </c:pt>
                <c:pt idx="180717" formatCode="0.00E+00">
                  <c:v>-6.1501899999999998E-3</c:v>
                </c:pt>
                <c:pt idx="180718" formatCode="0.00E+00">
                  <c:v>-6.0940100000000004E-3</c:v>
                </c:pt>
                <c:pt idx="180719" formatCode="0.00E+00">
                  <c:v>-6.0135800000000001E-3</c:v>
                </c:pt>
                <c:pt idx="180720" formatCode="0.00E+00">
                  <c:v>-5.9091899999999999E-3</c:v>
                </c:pt>
                <c:pt idx="180721" formatCode="0.00E+00">
                  <c:v>-5.7811900000000003E-3</c:v>
                </c:pt>
                <c:pt idx="180722" formatCode="0.00E+00">
                  <c:v>-5.6299799999999997E-3</c:v>
                </c:pt>
                <c:pt idx="180723" formatCode="0.00E+00">
                  <c:v>-5.4559999999999999E-3</c:v>
                </c:pt>
                <c:pt idx="180724" formatCode="0.00E+00">
                  <c:v>-5.2597499999999997E-3</c:v>
                </c:pt>
                <c:pt idx="180725" formatCode="0.00E+00">
                  <c:v>-5.04179E-3</c:v>
                </c:pt>
                <c:pt idx="180726" formatCode="0.00E+00">
                  <c:v>-4.80271E-3</c:v>
                </c:pt>
                <c:pt idx="180727" formatCode="0.00E+00">
                  <c:v>-4.5431600000000001E-3</c:v>
                </c:pt>
                <c:pt idx="180728" formatCode="0.00E+00">
                  <c:v>-4.2638199999999998E-3</c:v>
                </c:pt>
                <c:pt idx="180729" formatCode="0.00E+00">
                  <c:v>-3.9654399999999998E-3</c:v>
                </c:pt>
                <c:pt idx="180730" formatCode="0.00E+00">
                  <c:v>-3.6487999999999998E-3</c:v>
                </c:pt>
                <c:pt idx="180731" formatCode="0.00E+00">
                  <c:v>-3.3147099999999998E-3</c:v>
                </c:pt>
                <c:pt idx="180732" formatCode="0.00E+00">
                  <c:v>-2.9640399999999998E-3</c:v>
                </c:pt>
                <c:pt idx="180733" formatCode="0.00E+00">
                  <c:v>-2.5976800000000002E-3</c:v>
                </c:pt>
                <c:pt idx="180734" formatCode="0.00E+00">
                  <c:v>-2.2165599999999998E-3</c:v>
                </c:pt>
                <c:pt idx="180735" formatCode="0.00E+00">
                  <c:v>-1.8216700000000001E-3</c:v>
                </c:pt>
                <c:pt idx="180736" formatCode="0.00E+00">
                  <c:v>-1.4139999999999999E-3</c:v>
                </c:pt>
                <c:pt idx="180737" formatCode="0.00E+00">
                  <c:v>-9.945729999999999E-4</c:v>
                </c:pt>
                <c:pt idx="180738" formatCode="0.00E+00">
                  <c:v>-5.6446100000000004E-4</c:v>
                </c:pt>
                <c:pt idx="180739" formatCode="0.00E+00">
                  <c:v>-1.2474599999999999E-4</c:v>
                </c:pt>
                <c:pt idx="180740" formatCode="0.00E+00">
                  <c:v>3.23462E-4</c:v>
                </c:pt>
                <c:pt idx="180741" formatCode="0.00E+00">
                  <c:v>7.7903100000000002E-4</c:v>
                </c:pt>
                <c:pt idx="180742" formatCode="0.00E+00">
                  <c:v>1.24081E-3</c:v>
                </c:pt>
                <c:pt idx="180743" formatCode="0.00E+00">
                  <c:v>1.7076299999999999E-3</c:v>
                </c:pt>
                <c:pt idx="180744" formatCode="0.00E+00">
                  <c:v>2.1783100000000001E-3</c:v>
                </c:pt>
                <c:pt idx="180745" formatCode="0.00E+00">
                  <c:v>2.6516500000000002E-3</c:v>
                </c:pt>
                <c:pt idx="180746" formatCode="0.00E+00">
                  <c:v>3.1264600000000002E-3</c:v>
                </c:pt>
                <c:pt idx="180747" formatCode="0.00E+00">
                  <c:v>3.60151E-3</c:v>
                </c:pt>
                <c:pt idx="180748" formatCode="0.00E+00">
                  <c:v>4.0755899999999996E-3</c:v>
                </c:pt>
                <c:pt idx="180749" formatCode="0.00E+00">
                  <c:v>4.5474799999999996E-3</c:v>
                </c:pt>
                <c:pt idx="180750" formatCode="0.00E+00">
                  <c:v>5.0159599999999999E-3</c:v>
                </c:pt>
                <c:pt idx="180751" formatCode="0.00E+00">
                  <c:v>5.4798099999999999E-3</c:v>
                </c:pt>
                <c:pt idx="180752" formatCode="0.00E+00">
                  <c:v>5.9378199999999999E-3</c:v>
                </c:pt>
                <c:pt idx="180753" formatCode="0.00E+00">
                  <c:v>6.3887900000000001E-3</c:v>
                </c:pt>
                <c:pt idx="180754" formatCode="0.00E+00">
                  <c:v>6.8315199999999998E-3</c:v>
                </c:pt>
                <c:pt idx="180755" formatCode="0.00E+00">
                  <c:v>7.26482E-3</c:v>
                </c:pt>
                <c:pt idx="180756" formatCode="0.00E+00">
                  <c:v>7.6875399999999997E-3</c:v>
                </c:pt>
                <c:pt idx="180757" formatCode="0.00E+00">
                  <c:v>8.0985199999999997E-3</c:v>
                </c:pt>
                <c:pt idx="180758" formatCode="0.00E+00">
                  <c:v>8.4966199999999999E-3</c:v>
                </c:pt>
                <c:pt idx="180759" formatCode="0.00E+00">
                  <c:v>8.8807399999999998E-3</c:v>
                </c:pt>
                <c:pt idx="180760" formatCode="0.00E+00">
                  <c:v>9.2498000000000007E-3</c:v>
                </c:pt>
                <c:pt idx="180761" formatCode="0.00E+00">
                  <c:v>9.6027300000000003E-3</c:v>
                </c:pt>
                <c:pt idx="180762" formatCode="0.00E+00">
                  <c:v>9.9385099999999994E-3</c:v>
                </c:pt>
                <c:pt idx="180763">
                  <c:v>1.0256100000000001E-2</c:v>
                </c:pt>
                <c:pt idx="180764">
                  <c:v>1.0554600000000001E-2</c:v>
                </c:pt>
                <c:pt idx="180765">
                  <c:v>1.08331E-2</c:v>
                </c:pt>
                <c:pt idx="180766">
                  <c:v>1.1090600000000001E-2</c:v>
                </c:pt>
                <c:pt idx="180767">
                  <c:v>1.1326299999999999E-2</c:v>
                </c:pt>
                <c:pt idx="180768">
                  <c:v>1.1539300000000001E-2</c:v>
                </c:pt>
                <c:pt idx="180769">
                  <c:v>1.1729E-2</c:v>
                </c:pt>
                <c:pt idx="180770">
                  <c:v>1.1894500000000001E-2</c:v>
                </c:pt>
                <c:pt idx="180771">
                  <c:v>1.2035300000000001E-2</c:v>
                </c:pt>
                <c:pt idx="180772">
                  <c:v>1.2150599999999999E-2</c:v>
                </c:pt>
                <c:pt idx="180773">
                  <c:v>1.22399E-2</c:v>
                </c:pt>
                <c:pt idx="180774">
                  <c:v>1.23026E-2</c:v>
                </c:pt>
                <c:pt idx="180775">
                  <c:v>1.2338200000000001E-2</c:v>
                </c:pt>
                <c:pt idx="180776">
                  <c:v>1.23464E-2</c:v>
                </c:pt>
                <c:pt idx="180777">
                  <c:v>1.2326699999999999E-2</c:v>
                </c:pt>
                <c:pt idx="180778">
                  <c:v>1.2278799999999999E-2</c:v>
                </c:pt>
                <c:pt idx="180779">
                  <c:v>1.22024E-2</c:v>
                </c:pt>
                <c:pt idx="180780">
                  <c:v>1.20973E-2</c:v>
                </c:pt>
                <c:pt idx="180781">
                  <c:v>1.1963400000000001E-2</c:v>
                </c:pt>
                <c:pt idx="180782">
                  <c:v>1.18005E-2</c:v>
                </c:pt>
                <c:pt idx="180783">
                  <c:v>1.16087E-2</c:v>
                </c:pt>
                <c:pt idx="180784">
                  <c:v>1.1387899999999999E-2</c:v>
                </c:pt>
                <c:pt idx="180785">
                  <c:v>1.11381E-2</c:v>
                </c:pt>
                <c:pt idx="180786">
                  <c:v>1.0859600000000001E-2</c:v>
                </c:pt>
                <c:pt idx="180787">
                  <c:v>1.0552499999999999E-2</c:v>
                </c:pt>
                <c:pt idx="180788">
                  <c:v>1.0217E-2</c:v>
                </c:pt>
                <c:pt idx="180789" formatCode="0.00E+00">
                  <c:v>9.8535500000000008E-3</c:v>
                </c:pt>
                <c:pt idx="180790" formatCode="0.00E+00">
                  <c:v>9.4623699999999995E-3</c:v>
                </c:pt>
                <c:pt idx="180791" formatCode="0.00E+00">
                  <c:v>9.0439400000000003E-3</c:v>
                </c:pt>
                <c:pt idx="180792" formatCode="0.00E+00">
                  <c:v>8.5987100000000007E-3</c:v>
                </c:pt>
                <c:pt idx="180793" formatCode="0.00E+00">
                  <c:v>8.1272199999999992E-3</c:v>
                </c:pt>
                <c:pt idx="180794" formatCode="0.00E+00">
                  <c:v>7.6300600000000001E-3</c:v>
                </c:pt>
                <c:pt idx="180795" formatCode="0.00E+00">
                  <c:v>7.1078699999999996E-3</c:v>
                </c:pt>
                <c:pt idx="180796" formatCode="0.00E+00">
                  <c:v>6.5613399999999997E-3</c:v>
                </c:pt>
                <c:pt idx="180797" formatCode="0.00E+00">
                  <c:v>5.9912100000000003E-3</c:v>
                </c:pt>
                <c:pt idx="180798" formatCode="0.00E+00">
                  <c:v>5.3982800000000001E-3</c:v>
                </c:pt>
                <c:pt idx="180799" formatCode="0.00E+00">
                  <c:v>4.7833900000000002E-3</c:v>
                </c:pt>
                <c:pt idx="180800" formatCode="0.00E+00">
                  <c:v>4.1474399999999996E-3</c:v>
                </c:pt>
                <c:pt idx="180801" formatCode="0.00E+00">
                  <c:v>3.4913800000000001E-3</c:v>
                </c:pt>
                <c:pt idx="180802" formatCode="0.00E+00">
                  <c:v>2.8161800000000002E-3</c:v>
                </c:pt>
                <c:pt idx="180803" formatCode="0.00E+00">
                  <c:v>2.1228699999999998E-3</c:v>
                </c:pt>
                <c:pt idx="180804" formatCode="0.00E+00">
                  <c:v>1.4125299999999999E-3</c:v>
                </c:pt>
                <c:pt idx="180805" formatCode="0.00E+00">
                  <c:v>6.8627599999999999E-4</c:v>
                </c:pt>
                <c:pt idx="180806" formatCode="0.00E+00">
                  <c:v>-5.4750799999999998E-5</c:v>
                </c:pt>
                <c:pt idx="180807" formatCode="0.00E+00">
                  <c:v>-8.0936099999999998E-4</c:v>
                </c:pt>
                <c:pt idx="180808" formatCode="0.00E+00">
                  <c:v>-1.5763299999999999E-3</c:v>
                </c:pt>
                <c:pt idx="180809" formatCode="0.00E+00">
                  <c:v>-2.3544199999999999E-3</c:v>
                </c:pt>
                <c:pt idx="180810" formatCode="0.00E+00">
                  <c:v>-3.1423200000000001E-3</c:v>
                </c:pt>
                <c:pt idx="180811" formatCode="0.00E+00">
                  <c:v>-3.9387399999999996E-3</c:v>
                </c:pt>
                <c:pt idx="180812" formatCode="0.00E+00">
                  <c:v>-4.7423400000000003E-3</c:v>
                </c:pt>
                <c:pt idx="180813" formatCode="0.00E+00">
                  <c:v>-5.5517600000000002E-3</c:v>
                </c:pt>
                <c:pt idx="180814" formatCode="0.00E+00">
                  <c:v>-6.3656199999999998E-3</c:v>
                </c:pt>
                <c:pt idx="180815" formatCode="0.00E+00">
                  <c:v>-7.1825099999999996E-3</c:v>
                </c:pt>
                <c:pt idx="180816" formatCode="0.00E+00">
                  <c:v>-8.0010299999999993E-3</c:v>
                </c:pt>
                <c:pt idx="180817" formatCode="0.00E+00">
                  <c:v>-8.8197499999999995E-3</c:v>
                </c:pt>
                <c:pt idx="180818" formatCode="0.00E+00">
                  <c:v>-9.6372200000000002E-3</c:v>
                </c:pt>
                <c:pt idx="180819">
                  <c:v>-1.0451999999999999E-2</c:v>
                </c:pt>
                <c:pt idx="180820">
                  <c:v>-1.1262599999999999E-2</c:v>
                </c:pt>
                <c:pt idx="180821">
                  <c:v>-1.2067700000000001E-2</c:v>
                </c:pt>
                <c:pt idx="180822">
                  <c:v>-1.28656E-2</c:v>
                </c:pt>
                <c:pt idx="180823">
                  <c:v>-1.36551E-2</c:v>
                </c:pt>
                <c:pt idx="180824">
                  <c:v>-1.4434600000000001E-2</c:v>
                </c:pt>
                <c:pt idx="180825">
                  <c:v>-1.52027E-2</c:v>
                </c:pt>
                <c:pt idx="180826">
                  <c:v>-1.5957900000000001E-2</c:v>
                </c:pt>
                <c:pt idx="180827">
                  <c:v>-1.6698899999999999E-2</c:v>
                </c:pt>
                <c:pt idx="180828">
                  <c:v>-1.74243E-2</c:v>
                </c:pt>
                <c:pt idx="180829">
                  <c:v>-1.8132599999999999E-2</c:v>
                </c:pt>
                <c:pt idx="180830">
                  <c:v>-1.88224E-2</c:v>
                </c:pt>
                <c:pt idx="180831">
                  <c:v>-1.9492499999999999E-2</c:v>
                </c:pt>
                <c:pt idx="180832">
                  <c:v>-2.0141599999999999E-2</c:v>
                </c:pt>
                <c:pt idx="180833">
                  <c:v>-2.0768200000000001E-2</c:v>
                </c:pt>
                <c:pt idx="180834">
                  <c:v>-2.13712E-2</c:v>
                </c:pt>
                <c:pt idx="180835">
                  <c:v>-2.1949400000000001E-2</c:v>
                </c:pt>
                <c:pt idx="180836">
                  <c:v>-2.2501500000000001E-2</c:v>
                </c:pt>
                <c:pt idx="180837">
                  <c:v>-2.3026399999999999E-2</c:v>
                </c:pt>
                <c:pt idx="180838">
                  <c:v>-2.3522999999999999E-2</c:v>
                </c:pt>
                <c:pt idx="180839">
                  <c:v>-2.39902E-2</c:v>
                </c:pt>
                <c:pt idx="180840">
                  <c:v>-2.4426900000000001E-2</c:v>
                </c:pt>
                <c:pt idx="180841">
                  <c:v>-2.4832199999999999E-2</c:v>
                </c:pt>
                <c:pt idx="180842">
                  <c:v>-2.5205200000000001E-2</c:v>
                </c:pt>
                <c:pt idx="180843">
                  <c:v>-2.5544899999999999E-2</c:v>
                </c:pt>
                <c:pt idx="180844">
                  <c:v>-2.5850499999999998E-2</c:v>
                </c:pt>
                <c:pt idx="180845">
                  <c:v>-2.6121200000000001E-2</c:v>
                </c:pt>
                <c:pt idx="180846">
                  <c:v>-2.6356299999999999E-2</c:v>
                </c:pt>
                <c:pt idx="180847">
                  <c:v>-2.6555100000000002E-2</c:v>
                </c:pt>
                <c:pt idx="180848">
                  <c:v>-2.6717100000000001E-2</c:v>
                </c:pt>
                <c:pt idx="180849">
                  <c:v>-2.6841500000000001E-2</c:v>
                </c:pt>
                <c:pt idx="180850">
                  <c:v>-2.6928000000000001E-2</c:v>
                </c:pt>
                <c:pt idx="180851">
                  <c:v>-2.6976099999999999E-2</c:v>
                </c:pt>
                <c:pt idx="180852">
                  <c:v>-2.69853E-2</c:v>
                </c:pt>
                <c:pt idx="180853">
                  <c:v>-2.69555E-2</c:v>
                </c:pt>
                <c:pt idx="180854">
                  <c:v>-2.6886299999999998E-2</c:v>
                </c:pt>
                <c:pt idx="180855">
                  <c:v>-2.6777599999999999E-2</c:v>
                </c:pt>
                <c:pt idx="180856">
                  <c:v>-2.6629099999999999E-2</c:v>
                </c:pt>
                <c:pt idx="180857">
                  <c:v>-2.6440999999999999E-2</c:v>
                </c:pt>
                <c:pt idx="180858">
                  <c:v>-2.62131E-2</c:v>
                </c:pt>
                <c:pt idx="180859">
                  <c:v>-2.59455E-2</c:v>
                </c:pt>
                <c:pt idx="180860">
                  <c:v>-2.5638399999999999E-2</c:v>
                </c:pt>
                <c:pt idx="180861">
                  <c:v>-2.5291999999999999E-2</c:v>
                </c:pt>
                <c:pt idx="180862">
                  <c:v>-2.4906500000000002E-2</c:v>
                </c:pt>
                <c:pt idx="180863">
                  <c:v>-2.4482299999999999E-2</c:v>
                </c:pt>
                <c:pt idx="180864">
                  <c:v>-2.4019700000000001E-2</c:v>
                </c:pt>
                <c:pt idx="180865">
                  <c:v>-2.35193E-2</c:v>
                </c:pt>
                <c:pt idx="180866">
                  <c:v>-2.2981600000000001E-2</c:v>
                </c:pt>
                <c:pt idx="180867">
                  <c:v>-2.2407099999999999E-2</c:v>
                </c:pt>
                <c:pt idx="180868">
                  <c:v>-2.17965E-2</c:v>
                </c:pt>
                <c:pt idx="180869">
                  <c:v>-2.1150499999999999E-2</c:v>
                </c:pt>
                <c:pt idx="180870">
                  <c:v>-2.0469899999999999E-2</c:v>
                </c:pt>
                <c:pt idx="180871">
                  <c:v>-1.9755499999999999E-2</c:v>
                </c:pt>
                <c:pt idx="180872">
                  <c:v>-1.9008199999999999E-2</c:v>
                </c:pt>
                <c:pt idx="180873">
                  <c:v>-1.8228999999999999E-2</c:v>
                </c:pt>
                <c:pt idx="180874">
                  <c:v>-1.7418800000000002E-2</c:v>
                </c:pt>
                <c:pt idx="180875">
                  <c:v>-1.6578800000000001E-2</c:v>
                </c:pt>
                <c:pt idx="180876">
                  <c:v>-1.5709999999999998E-2</c:v>
                </c:pt>
                <c:pt idx="180877">
                  <c:v>-1.48135E-2</c:v>
                </c:pt>
                <c:pt idx="180878">
                  <c:v>-1.3890700000000001E-2</c:v>
                </c:pt>
                <c:pt idx="180879">
                  <c:v>-1.2942800000000001E-2</c:v>
                </c:pt>
                <c:pt idx="180880">
                  <c:v>-1.1971000000000001E-2</c:v>
                </c:pt>
                <c:pt idx="180881">
                  <c:v>-1.09766E-2</c:v>
                </c:pt>
                <c:pt idx="180882" formatCode="0.00E+00">
                  <c:v>-9.9612199999999998E-3</c:v>
                </c:pt>
                <c:pt idx="180883" formatCode="0.00E+00">
                  <c:v>-8.9261099999999993E-3</c:v>
                </c:pt>
                <c:pt idx="180884" formatCode="0.00E+00">
                  <c:v>-7.8727699999999994E-3</c:v>
                </c:pt>
                <c:pt idx="180885" formatCode="0.00E+00">
                  <c:v>-6.8026900000000001E-3</c:v>
                </c:pt>
                <c:pt idx="180886" formatCode="0.00E+00">
                  <c:v>-5.7174000000000001E-3</c:v>
                </c:pt>
                <c:pt idx="180887" formatCode="0.00E+00">
                  <c:v>-4.6184499999999996E-3</c:v>
                </c:pt>
                <c:pt idx="180888" formatCode="0.00E+00">
                  <c:v>-3.5074300000000002E-3</c:v>
                </c:pt>
                <c:pt idx="180889" formatCode="0.00E+00">
                  <c:v>-2.3859300000000001E-3</c:v>
                </c:pt>
                <c:pt idx="180890" formatCode="0.00E+00">
                  <c:v>-1.25559E-3</c:v>
                </c:pt>
                <c:pt idx="180891" formatCode="0.00E+00">
                  <c:v>-1.1805400000000001E-4</c:v>
                </c:pt>
                <c:pt idx="180892" formatCode="0.00E+00">
                  <c:v>1.02502E-3</c:v>
                </c:pt>
                <c:pt idx="180893" formatCode="0.00E+00">
                  <c:v>2.1719600000000001E-3</c:v>
                </c:pt>
                <c:pt idx="180894" formatCode="0.00E+00">
                  <c:v>3.3210800000000001E-3</c:v>
                </c:pt>
                <c:pt idx="180895" formatCode="0.00E+00">
                  <c:v>4.4706800000000003E-3</c:v>
                </c:pt>
                <c:pt idx="180896" formatCode="0.00E+00">
                  <c:v>5.6190600000000004E-3</c:v>
                </c:pt>
                <c:pt idx="180897" formatCode="0.00E+00">
                  <c:v>6.7645300000000004E-3</c:v>
                </c:pt>
                <c:pt idx="180898" formatCode="0.00E+00">
                  <c:v>7.90538E-3</c:v>
                </c:pt>
                <c:pt idx="180899" formatCode="0.00E+00">
                  <c:v>9.0399199999999999E-3</c:v>
                </c:pt>
                <c:pt idx="180900">
                  <c:v>1.0166400000000001E-2</c:v>
                </c:pt>
                <c:pt idx="180901">
                  <c:v>1.12833E-2</c:v>
                </c:pt>
                <c:pt idx="180902">
                  <c:v>1.23888E-2</c:v>
                </c:pt>
                <c:pt idx="180903">
                  <c:v>1.34812E-2</c:v>
                </c:pt>
                <c:pt idx="180904">
                  <c:v>1.4559000000000001E-2</c:v>
                </c:pt>
                <c:pt idx="180905">
                  <c:v>1.56206E-2</c:v>
                </c:pt>
                <c:pt idx="180906">
                  <c:v>1.6664200000000001E-2</c:v>
                </c:pt>
                <c:pt idx="180907">
                  <c:v>1.76884E-2</c:v>
                </c:pt>
                <c:pt idx="180908">
                  <c:v>1.8691599999999999E-2</c:v>
                </c:pt>
                <c:pt idx="180909">
                  <c:v>1.96723E-2</c:v>
                </c:pt>
                <c:pt idx="180910">
                  <c:v>2.0629000000000002E-2</c:v>
                </c:pt>
                <c:pt idx="180911">
                  <c:v>2.1560300000000001E-2</c:v>
                </c:pt>
                <c:pt idx="180912">
                  <c:v>2.2464700000000001E-2</c:v>
                </c:pt>
                <c:pt idx="180913">
                  <c:v>2.3340900000000001E-2</c:v>
                </c:pt>
                <c:pt idx="180914">
                  <c:v>2.41876E-2</c:v>
                </c:pt>
                <c:pt idx="180915">
                  <c:v>2.5003399999999999E-2</c:v>
                </c:pt>
                <c:pt idx="180916">
                  <c:v>2.57872E-2</c:v>
                </c:pt>
                <c:pt idx="180917">
                  <c:v>2.6537700000000001E-2</c:v>
                </c:pt>
                <c:pt idx="180918">
                  <c:v>2.7253800000000002E-2</c:v>
                </c:pt>
                <c:pt idx="180919">
                  <c:v>2.7934500000000001E-2</c:v>
                </c:pt>
                <c:pt idx="180920">
                  <c:v>2.8578599999999999E-2</c:v>
                </c:pt>
                <c:pt idx="180921">
                  <c:v>2.9185200000000001E-2</c:v>
                </c:pt>
                <c:pt idx="180922">
                  <c:v>2.9753499999999999E-2</c:v>
                </c:pt>
                <c:pt idx="180923">
                  <c:v>3.0282400000000001E-2</c:v>
                </c:pt>
                <c:pt idx="180924">
                  <c:v>3.0771400000000001E-2</c:v>
                </c:pt>
                <c:pt idx="180925">
                  <c:v>3.1219500000000001E-2</c:v>
                </c:pt>
                <c:pt idx="180926">
                  <c:v>3.1626099999999997E-2</c:v>
                </c:pt>
                <c:pt idx="180927">
                  <c:v>3.1990699999999997E-2</c:v>
                </c:pt>
                <c:pt idx="180928">
                  <c:v>3.2312599999999997E-2</c:v>
                </c:pt>
                <c:pt idx="180929">
                  <c:v>3.25914E-2</c:v>
                </c:pt>
                <c:pt idx="180930">
                  <c:v>3.28267E-2</c:v>
                </c:pt>
                <c:pt idx="180931">
                  <c:v>3.3018100000000002E-2</c:v>
                </c:pt>
                <c:pt idx="180932">
                  <c:v>3.3165399999999998E-2</c:v>
                </c:pt>
                <c:pt idx="180933">
                  <c:v>3.3268300000000001E-2</c:v>
                </c:pt>
                <c:pt idx="180934">
                  <c:v>3.3326700000000001E-2</c:v>
                </c:pt>
                <c:pt idx="180935">
                  <c:v>3.3340500000000002E-2</c:v>
                </c:pt>
                <c:pt idx="180936">
                  <c:v>3.3309800000000001E-2</c:v>
                </c:pt>
                <c:pt idx="180937">
                  <c:v>3.32345E-2</c:v>
                </c:pt>
                <c:pt idx="180938">
                  <c:v>3.31148E-2</c:v>
                </c:pt>
                <c:pt idx="180939">
                  <c:v>3.2951000000000001E-2</c:v>
                </c:pt>
                <c:pt idx="180940">
                  <c:v>3.2743300000000003E-2</c:v>
                </c:pt>
                <c:pt idx="180941">
                  <c:v>3.2492E-2</c:v>
                </c:pt>
                <c:pt idx="180942">
                  <c:v>3.2197499999999997E-2</c:v>
                </c:pt>
                <c:pt idx="180943">
                  <c:v>3.1860300000000001E-2</c:v>
                </c:pt>
                <c:pt idx="180944">
                  <c:v>3.1480899999999999E-2</c:v>
                </c:pt>
                <c:pt idx="180945">
                  <c:v>3.1060000000000001E-2</c:v>
                </c:pt>
                <c:pt idx="180946">
                  <c:v>3.0598199999999999E-2</c:v>
                </c:pt>
                <c:pt idx="180947">
                  <c:v>3.00962E-2</c:v>
                </c:pt>
                <c:pt idx="180948">
                  <c:v>2.9554799999999999E-2</c:v>
                </c:pt>
                <c:pt idx="180949">
                  <c:v>2.8974900000000001E-2</c:v>
                </c:pt>
                <c:pt idx="180950">
                  <c:v>2.8357400000000001E-2</c:v>
                </c:pt>
                <c:pt idx="180951">
                  <c:v>2.7703100000000001E-2</c:v>
                </c:pt>
                <c:pt idx="180952">
                  <c:v>2.7013300000000001E-2</c:v>
                </c:pt>
                <c:pt idx="180953">
                  <c:v>2.6288800000000001E-2</c:v>
                </c:pt>
                <c:pt idx="180954">
                  <c:v>2.5530799999999999E-2</c:v>
                </c:pt>
                <c:pt idx="180955">
                  <c:v>2.4740600000000001E-2</c:v>
                </c:pt>
                <c:pt idx="180956">
                  <c:v>2.3919300000000001E-2</c:v>
                </c:pt>
                <c:pt idx="180957">
                  <c:v>2.3068100000000001E-2</c:v>
                </c:pt>
                <c:pt idx="180958">
                  <c:v>2.21885E-2</c:v>
                </c:pt>
                <c:pt idx="180959">
                  <c:v>2.1281700000000001E-2</c:v>
                </c:pt>
                <c:pt idx="180960">
                  <c:v>2.0349099999999998E-2</c:v>
                </c:pt>
                <c:pt idx="180961">
                  <c:v>1.9392199999999998E-2</c:v>
                </c:pt>
                <c:pt idx="180962">
                  <c:v>1.8412399999999999E-2</c:v>
                </c:pt>
                <c:pt idx="180963">
                  <c:v>1.7411300000000001E-2</c:v>
                </c:pt>
                <c:pt idx="180964">
                  <c:v>1.6390200000000001E-2</c:v>
                </c:pt>
                <c:pt idx="180965">
                  <c:v>1.53508E-2</c:v>
                </c:pt>
                <c:pt idx="180966">
                  <c:v>1.42947E-2</c:v>
                </c:pt>
                <c:pt idx="180967">
                  <c:v>1.32234E-2</c:v>
                </c:pt>
                <c:pt idx="180968">
                  <c:v>1.21385E-2</c:v>
                </c:pt>
                <c:pt idx="180969">
                  <c:v>1.10417E-2</c:v>
                </c:pt>
                <c:pt idx="180970" formatCode="0.00E+00">
                  <c:v>9.9346699999999996E-3</c:v>
                </c:pt>
                <c:pt idx="180971" formatCode="0.00E+00">
                  <c:v>8.8189900000000005E-3</c:v>
                </c:pt>
                <c:pt idx="180972" formatCode="0.00E+00">
                  <c:v>7.6963400000000003E-3</c:v>
                </c:pt>
                <c:pt idx="180973" formatCode="0.00E+00">
                  <c:v>6.5683900000000003E-3</c:v>
                </c:pt>
                <c:pt idx="180974" formatCode="0.00E+00">
                  <c:v>5.4368200000000002E-3</c:v>
                </c:pt>
                <c:pt idx="180975" formatCode="0.00E+00">
                  <c:v>4.3032900000000004E-3</c:v>
                </c:pt>
                <c:pt idx="180976" formatCode="0.00E+00">
                  <c:v>3.1694700000000002E-3</c:v>
                </c:pt>
                <c:pt idx="180977" formatCode="0.00E+00">
                  <c:v>2.0370100000000001E-3</c:v>
                </c:pt>
                <c:pt idx="180978" formatCode="0.00E+00">
                  <c:v>9.0758500000000003E-4</c:v>
                </c:pt>
                <c:pt idx="180979" formatCode="0.00E+00">
                  <c:v>-2.17178E-4</c:v>
                </c:pt>
                <c:pt idx="180980" formatCode="0.00E+00">
                  <c:v>-1.3356500000000001E-3</c:v>
                </c:pt>
                <c:pt idx="180981" formatCode="0.00E+00">
                  <c:v>-2.4461999999999999E-3</c:v>
                </c:pt>
                <c:pt idx="180982" formatCode="0.00E+00">
                  <c:v>-3.54726E-3</c:v>
                </c:pt>
                <c:pt idx="180983" formatCode="0.00E+00">
                  <c:v>-4.6372399999999999E-3</c:v>
                </c:pt>
                <c:pt idx="180984" formatCode="0.00E+00">
                  <c:v>-5.7145900000000003E-3</c:v>
                </c:pt>
                <c:pt idx="180985" formatCode="0.00E+00">
                  <c:v>-6.7777999999999996E-3</c:v>
                </c:pt>
                <c:pt idx="180986" formatCode="0.00E+00">
                  <c:v>-7.82535E-3</c:v>
                </c:pt>
                <c:pt idx="180987" formatCode="0.00E+00">
                  <c:v>-8.8558100000000004E-3</c:v>
                </c:pt>
                <c:pt idx="180988" formatCode="0.00E+00">
                  <c:v>-9.86772E-3</c:v>
                </c:pt>
                <c:pt idx="180989">
                  <c:v>-1.08597E-2</c:v>
                </c:pt>
                <c:pt idx="180990">
                  <c:v>-1.18304E-2</c:v>
                </c:pt>
                <c:pt idx="180991">
                  <c:v>-1.27785E-2</c:v>
                </c:pt>
                <c:pt idx="180992">
                  <c:v>-1.37027E-2</c:v>
                </c:pt>
                <c:pt idx="180993">
                  <c:v>-1.46018E-2</c:v>
                </c:pt>
                <c:pt idx="180994">
                  <c:v>-1.54745E-2</c:v>
                </c:pt>
                <c:pt idx="180995">
                  <c:v>-1.6319899999999998E-2</c:v>
                </c:pt>
                <c:pt idx="180996">
                  <c:v>-1.7136700000000001E-2</c:v>
                </c:pt>
                <c:pt idx="180997">
                  <c:v>-1.7923999999999999E-2</c:v>
                </c:pt>
                <c:pt idx="180998">
                  <c:v>-1.8680700000000001E-2</c:v>
                </c:pt>
                <c:pt idx="180999">
                  <c:v>-1.94059E-2</c:v>
                </c:pt>
                <c:pt idx="181000">
                  <c:v>-2.0098700000000001E-2</c:v>
                </c:pt>
                <c:pt idx="181001">
                  <c:v>-2.07584E-2</c:v>
                </c:pt>
                <c:pt idx="181002">
                  <c:v>-2.13841E-2</c:v>
                </c:pt>
                <c:pt idx="181003">
                  <c:v>-2.19752E-2</c:v>
                </c:pt>
                <c:pt idx="181004">
                  <c:v>-2.2530999999999999E-2</c:v>
                </c:pt>
                <c:pt idx="181005">
                  <c:v>-2.3050899999999999E-2</c:v>
                </c:pt>
                <c:pt idx="181006">
                  <c:v>-2.35344E-2</c:v>
                </c:pt>
                <c:pt idx="181007">
                  <c:v>-2.3980999999999999E-2</c:v>
                </c:pt>
                <c:pt idx="181008">
                  <c:v>-2.43904E-2</c:v>
                </c:pt>
                <c:pt idx="181009">
                  <c:v>-2.4762200000000002E-2</c:v>
                </c:pt>
                <c:pt idx="181010">
                  <c:v>-2.50961E-2</c:v>
                </c:pt>
                <c:pt idx="181011">
                  <c:v>-2.5391899999999998E-2</c:v>
                </c:pt>
                <c:pt idx="181012">
                  <c:v>-2.5649499999999999E-2</c:v>
                </c:pt>
                <c:pt idx="181013">
                  <c:v>-2.5868800000000001E-2</c:v>
                </c:pt>
                <c:pt idx="181014">
                  <c:v>-2.6049699999999999E-2</c:v>
                </c:pt>
                <c:pt idx="181015">
                  <c:v>-2.6192400000000001E-2</c:v>
                </c:pt>
                <c:pt idx="181016">
                  <c:v>-2.6296799999999999E-2</c:v>
                </c:pt>
                <c:pt idx="181017">
                  <c:v>-2.6363299999999999E-2</c:v>
                </c:pt>
                <c:pt idx="181018">
                  <c:v>-2.6391899999999999E-2</c:v>
                </c:pt>
                <c:pt idx="181019">
                  <c:v>-2.6383E-2</c:v>
                </c:pt>
                <c:pt idx="181020">
                  <c:v>-2.63369E-2</c:v>
                </c:pt>
                <c:pt idx="181021">
                  <c:v>-2.6254099999999999E-2</c:v>
                </c:pt>
                <c:pt idx="181022">
                  <c:v>-2.6134999999999999E-2</c:v>
                </c:pt>
                <c:pt idx="181023">
                  <c:v>-2.5980099999999999E-2</c:v>
                </c:pt>
                <c:pt idx="181024">
                  <c:v>-2.579E-2</c:v>
                </c:pt>
                <c:pt idx="181025">
                  <c:v>-2.5565299999999999E-2</c:v>
                </c:pt>
                <c:pt idx="181026">
                  <c:v>-2.5306800000000001E-2</c:v>
                </c:pt>
                <c:pt idx="181027">
                  <c:v>-2.5015099999999998E-2</c:v>
                </c:pt>
                <c:pt idx="181028">
                  <c:v>-2.4691100000000001E-2</c:v>
                </c:pt>
                <c:pt idx="181029">
                  <c:v>-2.4335499999999999E-2</c:v>
                </c:pt>
                <c:pt idx="181030">
                  <c:v>-2.39493E-2</c:v>
                </c:pt>
                <c:pt idx="181031">
                  <c:v>-2.3533399999999999E-2</c:v>
                </c:pt>
                <c:pt idx="181032">
                  <c:v>-2.30888E-2</c:v>
                </c:pt>
                <c:pt idx="181033">
                  <c:v>-2.2616399999999998E-2</c:v>
                </c:pt>
                <c:pt idx="181034">
                  <c:v>-2.2117399999999999E-2</c:v>
                </c:pt>
                <c:pt idx="181035">
                  <c:v>-2.1592699999999999E-2</c:v>
                </c:pt>
                <c:pt idx="181036">
                  <c:v>-2.1043599999999999E-2</c:v>
                </c:pt>
                <c:pt idx="181037">
                  <c:v>-2.0471199999999998E-2</c:v>
                </c:pt>
                <c:pt idx="181038">
                  <c:v>-1.9876600000000001E-2</c:v>
                </c:pt>
                <c:pt idx="181039">
                  <c:v>-1.9261199999999999E-2</c:v>
                </c:pt>
                <c:pt idx="181040">
                  <c:v>-1.86261E-2</c:v>
                </c:pt>
                <c:pt idx="181041">
                  <c:v>-1.7972599999999998E-2</c:v>
                </c:pt>
                <c:pt idx="181042">
                  <c:v>-1.7301899999999999E-2</c:v>
                </c:pt>
                <c:pt idx="181043">
                  <c:v>-1.6615499999999998E-2</c:v>
                </c:pt>
                <c:pt idx="181044">
                  <c:v>-1.5914600000000001E-2</c:v>
                </c:pt>
                <c:pt idx="181045">
                  <c:v>-1.52006E-2</c:v>
                </c:pt>
                <c:pt idx="181046">
                  <c:v>-1.44747E-2</c:v>
                </c:pt>
                <c:pt idx="181047">
                  <c:v>-1.3738500000000001E-2</c:v>
                </c:pt>
                <c:pt idx="181048">
                  <c:v>-1.29932E-2</c:v>
                </c:pt>
                <c:pt idx="181049">
                  <c:v>-1.22402E-2</c:v>
                </c:pt>
                <c:pt idx="181050">
                  <c:v>-1.1480799999999999E-2</c:v>
                </c:pt>
                <c:pt idx="181051">
                  <c:v>-1.07166E-2</c:v>
                </c:pt>
                <c:pt idx="181052" formatCode="0.00E+00">
                  <c:v>-9.9487199999999994E-3</c:v>
                </c:pt>
                <c:pt idx="181053" formatCode="0.00E+00">
                  <c:v>-9.1786599999999999E-3</c:v>
                </c:pt>
                <c:pt idx="181054" formatCode="0.00E+00">
                  <c:v>-8.4077500000000003E-3</c:v>
                </c:pt>
                <c:pt idx="181055" formatCode="0.00E+00">
                  <c:v>-7.6373300000000003E-3</c:v>
                </c:pt>
                <c:pt idx="181056" formatCode="0.00E+00">
                  <c:v>-6.86873E-3</c:v>
                </c:pt>
                <c:pt idx="181057" formatCode="0.00E+00">
                  <c:v>-6.10328E-3</c:v>
                </c:pt>
                <c:pt idx="181058" formatCode="0.00E+00">
                  <c:v>-5.3422699999999997E-3</c:v>
                </c:pt>
                <c:pt idx="181059" formatCode="0.00E+00">
                  <c:v>-4.58699E-3</c:v>
                </c:pt>
                <c:pt idx="181060" formatCode="0.00E+00">
                  <c:v>-3.8386900000000001E-3</c:v>
                </c:pt>
                <c:pt idx="181061" formatCode="0.00E+00">
                  <c:v>-3.0986199999999998E-3</c:v>
                </c:pt>
                <c:pt idx="181062" formatCode="0.00E+00">
                  <c:v>-2.36798E-3</c:v>
                </c:pt>
                <c:pt idx="181063" formatCode="0.00E+00">
                  <c:v>-1.64795E-3</c:v>
                </c:pt>
                <c:pt idx="181064" formatCode="0.00E+00">
                  <c:v>-9.3968100000000004E-4</c:v>
                </c:pt>
                <c:pt idx="181065" formatCode="0.00E+00">
                  <c:v>-2.4430099999999999E-4</c:v>
                </c:pt>
                <c:pt idx="181066" formatCode="0.00E+00">
                  <c:v>4.3711100000000001E-4</c:v>
                </c:pt>
                <c:pt idx="181067" formatCode="0.00E+00">
                  <c:v>1.1035000000000001E-3</c:v>
                </c:pt>
                <c:pt idx="181068" formatCode="0.00E+00">
                  <c:v>1.7538600000000001E-3</c:v>
                </c:pt>
                <c:pt idx="181069" formatCode="0.00E+00">
                  <c:v>2.3872199999999998E-3</c:v>
                </c:pt>
                <c:pt idx="181070" formatCode="0.00E+00">
                  <c:v>3.0026499999999999E-3</c:v>
                </c:pt>
                <c:pt idx="181071" formatCode="0.00E+00">
                  <c:v>3.5992400000000001E-3</c:v>
                </c:pt>
                <c:pt idx="181072" formatCode="0.00E+00">
                  <c:v>4.1761699999999999E-3</c:v>
                </c:pt>
                <c:pt idx="181073" formatCode="0.00E+00">
                  <c:v>4.7326299999999998E-3</c:v>
                </c:pt>
                <c:pt idx="181074" formatCode="0.00E+00">
                  <c:v>5.2678600000000001E-3</c:v>
                </c:pt>
                <c:pt idx="181075" formatCode="0.00E+00">
                  <c:v>5.7811499999999997E-3</c:v>
                </c:pt>
                <c:pt idx="181076" formatCode="0.00E+00">
                  <c:v>6.2718599999999998E-3</c:v>
                </c:pt>
                <c:pt idx="181077" formatCode="0.00E+00">
                  <c:v>6.7393699999999997E-3</c:v>
                </c:pt>
                <c:pt idx="181078" formatCode="0.00E+00">
                  <c:v>7.1831200000000003E-3</c:v>
                </c:pt>
                <c:pt idx="181079" formatCode="0.00E+00">
                  <c:v>7.6026000000000002E-3</c:v>
                </c:pt>
                <c:pt idx="181080" formatCode="0.00E+00">
                  <c:v>7.9973600000000002E-3</c:v>
                </c:pt>
                <c:pt idx="181081" formatCode="0.00E+00">
                  <c:v>8.3669999999999994E-3</c:v>
                </c:pt>
                <c:pt idx="181082" formatCode="0.00E+00">
                  <c:v>8.7111600000000008E-3</c:v>
                </c:pt>
                <c:pt idx="181083" formatCode="0.00E+00">
                  <c:v>9.0295500000000008E-3</c:v>
                </c:pt>
                <c:pt idx="181084" formatCode="0.00E+00">
                  <c:v>9.3219300000000008E-3</c:v>
                </c:pt>
                <c:pt idx="181085" formatCode="0.00E+00">
                  <c:v>9.5881000000000004E-3</c:v>
                </c:pt>
                <c:pt idx="181086" formatCode="0.00E+00">
                  <c:v>9.8279300000000003E-3</c:v>
                </c:pt>
                <c:pt idx="181087">
                  <c:v>1.00413E-2</c:v>
                </c:pt>
                <c:pt idx="181088">
                  <c:v>1.0228299999999999E-2</c:v>
                </c:pt>
                <c:pt idx="181089">
                  <c:v>1.03888E-2</c:v>
                </c:pt>
                <c:pt idx="181090">
                  <c:v>1.0522999999999999E-2</c:v>
                </c:pt>
                <c:pt idx="181091">
                  <c:v>1.0631E-2</c:v>
                </c:pt>
                <c:pt idx="181092">
                  <c:v>1.0712899999999999E-2</c:v>
                </c:pt>
                <c:pt idx="181093">
                  <c:v>1.07691E-2</c:v>
                </c:pt>
                <c:pt idx="181094">
                  <c:v>1.0799700000000001E-2</c:v>
                </c:pt>
                <c:pt idx="181095">
                  <c:v>1.0805199999999999E-2</c:v>
                </c:pt>
                <c:pt idx="181096">
                  <c:v>1.07858E-2</c:v>
                </c:pt>
                <c:pt idx="181097">
                  <c:v>1.0742099999999999E-2</c:v>
                </c:pt>
                <c:pt idx="181098">
                  <c:v>1.06745E-2</c:v>
                </c:pt>
                <c:pt idx="181099">
                  <c:v>1.05836E-2</c:v>
                </c:pt>
                <c:pt idx="181100">
                  <c:v>1.04698E-2</c:v>
                </c:pt>
                <c:pt idx="181101">
                  <c:v>1.03339E-2</c:v>
                </c:pt>
                <c:pt idx="181102">
                  <c:v>1.01765E-2</c:v>
                </c:pt>
                <c:pt idx="181103" formatCode="0.00E+00">
                  <c:v>9.9982200000000004E-3</c:v>
                </c:pt>
                <c:pt idx="181104" formatCode="0.00E+00">
                  <c:v>9.7998800000000004E-3</c:v>
                </c:pt>
                <c:pt idx="181105" formatCode="0.00E+00">
                  <c:v>9.5822100000000007E-3</c:v>
                </c:pt>
                <c:pt idx="181106" formatCode="0.00E+00">
                  <c:v>9.34603E-3</c:v>
                </c:pt>
                <c:pt idx="181107" formatCode="0.00E+00">
                  <c:v>9.0921800000000001E-3</c:v>
                </c:pt>
                <c:pt idx="181108" formatCode="0.00E+00">
                  <c:v>8.8215299999999993E-3</c:v>
                </c:pt>
                <c:pt idx="181109" formatCode="0.00E+00">
                  <c:v>8.5349799999999993E-3</c:v>
                </c:pt>
                <c:pt idx="181110" formatCode="0.00E+00">
                  <c:v>8.2334599999999997E-3</c:v>
                </c:pt>
                <c:pt idx="181111" formatCode="0.00E+00">
                  <c:v>7.9179300000000001E-3</c:v>
                </c:pt>
                <c:pt idx="181112" formatCode="0.00E+00">
                  <c:v>7.5893699999999998E-3</c:v>
                </c:pt>
                <c:pt idx="181113" formatCode="0.00E+00">
                  <c:v>7.2487699999999999E-3</c:v>
                </c:pt>
                <c:pt idx="181114" formatCode="0.00E+00">
                  <c:v>6.8971700000000002E-3</c:v>
                </c:pt>
                <c:pt idx="181115" formatCode="0.00E+00">
                  <c:v>6.5355999999999999E-3</c:v>
                </c:pt>
                <c:pt idx="181116" formatCode="0.00E+00">
                  <c:v>6.1651099999999997E-3</c:v>
                </c:pt>
                <c:pt idx="181117" formatCode="0.00E+00">
                  <c:v>5.78678E-3</c:v>
                </c:pt>
                <c:pt idx="181118" formatCode="0.00E+00">
                  <c:v>5.4016899999999998E-3</c:v>
                </c:pt>
                <c:pt idx="181119" formatCode="0.00E+00">
                  <c:v>5.0109200000000003E-3</c:v>
                </c:pt>
                <c:pt idx="181120" formatCode="0.00E+00">
                  <c:v>4.6155700000000003E-3</c:v>
                </c:pt>
                <c:pt idx="181121" formatCode="0.00E+00">
                  <c:v>4.21675E-3</c:v>
                </c:pt>
                <c:pt idx="181122" formatCode="0.00E+00">
                  <c:v>3.8155400000000001E-3</c:v>
                </c:pt>
                <c:pt idx="181123" formatCode="0.00E+00">
                  <c:v>3.4130599999999999E-3</c:v>
                </c:pt>
                <c:pt idx="181124" formatCode="0.00E+00">
                  <c:v>3.0103999999999999E-3</c:v>
                </c:pt>
                <c:pt idx="181125" formatCode="0.00E+00">
                  <c:v>2.6086600000000001E-3</c:v>
                </c:pt>
                <c:pt idx="181126" formatCode="0.00E+00">
                  <c:v>2.20893E-3</c:v>
                </c:pt>
                <c:pt idx="181127" formatCode="0.00E+00">
                  <c:v>1.81229E-3</c:v>
                </c:pt>
                <c:pt idx="181128" formatCode="0.00E+00">
                  <c:v>1.4198100000000001E-3</c:v>
                </c:pt>
                <c:pt idx="181129" formatCode="0.00E+00">
                  <c:v>1.03254E-3</c:v>
                </c:pt>
                <c:pt idx="181130" formatCode="0.00E+00">
                  <c:v>6.5151300000000005E-4</c:v>
                </c:pt>
                <c:pt idx="181131" formatCode="0.00E+00">
                  <c:v>2.7776400000000001E-4</c:v>
                </c:pt>
                <c:pt idx="181132" formatCode="0.00E+00">
                  <c:v>-8.7708999999999997E-5</c:v>
                </c:pt>
                <c:pt idx="181133" formatCode="0.00E+00">
                  <c:v>-4.4392599999999998E-4</c:v>
                </c:pt>
                <c:pt idx="181134" formatCode="0.00E+00">
                  <c:v>-7.8992899999999998E-4</c:v>
                </c:pt>
                <c:pt idx="181135" formatCode="0.00E+00">
                  <c:v>-1.1247900000000001E-3</c:v>
                </c:pt>
                <c:pt idx="181136" formatCode="0.00E+00">
                  <c:v>-1.4475899999999999E-3</c:v>
                </c:pt>
                <c:pt idx="181137" formatCode="0.00E+00">
                  <c:v>-1.7574800000000001E-3</c:v>
                </c:pt>
                <c:pt idx="181138" formatCode="0.00E+00">
                  <c:v>-2.0535900000000001E-3</c:v>
                </c:pt>
                <c:pt idx="181139" formatCode="0.00E+00">
                  <c:v>-2.3351299999999999E-3</c:v>
                </c:pt>
                <c:pt idx="181140" formatCode="0.00E+00">
                  <c:v>-2.6013099999999999E-3</c:v>
                </c:pt>
                <c:pt idx="181141" formatCode="0.00E+00">
                  <c:v>-2.8513900000000001E-3</c:v>
                </c:pt>
                <c:pt idx="181142" formatCode="0.00E+00">
                  <c:v>-3.0846699999999999E-3</c:v>
                </c:pt>
                <c:pt idx="181143" formatCode="0.00E+00">
                  <c:v>-3.3004900000000001E-3</c:v>
                </c:pt>
                <c:pt idx="181144" formatCode="0.00E+00">
                  <c:v>-3.4982199999999998E-3</c:v>
                </c:pt>
                <c:pt idx="181145" formatCode="0.00E+00">
                  <c:v>-3.6772699999999998E-3</c:v>
                </c:pt>
                <c:pt idx="181146" formatCode="0.00E+00">
                  <c:v>-3.8371099999999999E-3</c:v>
                </c:pt>
                <c:pt idx="181147" formatCode="0.00E+00">
                  <c:v>-3.9772499999999999E-3</c:v>
                </c:pt>
                <c:pt idx="181148" formatCode="0.00E+00">
                  <c:v>-4.0972200000000004E-3</c:v>
                </c:pt>
                <c:pt idx="181149" formatCode="0.00E+00">
                  <c:v>-4.1966199999999999E-3</c:v>
                </c:pt>
                <c:pt idx="181150" formatCode="0.00E+00">
                  <c:v>-4.2751000000000004E-3</c:v>
                </c:pt>
                <c:pt idx="181151" formatCode="0.00E+00">
                  <c:v>-4.3323299999999997E-3</c:v>
                </c:pt>
                <c:pt idx="181152" formatCode="0.00E+00">
                  <c:v>-4.3680699999999999E-3</c:v>
                </c:pt>
                <c:pt idx="181153" formatCode="0.00E+00">
                  <c:v>-4.38208E-3</c:v>
                </c:pt>
                <c:pt idx="181154" formatCode="0.00E+00">
                  <c:v>-4.3742099999999999E-3</c:v>
                </c:pt>
                <c:pt idx="181155" formatCode="0.00E+00">
                  <c:v>-4.3443300000000004E-3</c:v>
                </c:pt>
                <c:pt idx="181156" formatCode="0.00E+00">
                  <c:v>-4.2923900000000001E-3</c:v>
                </c:pt>
                <c:pt idx="181157" formatCode="0.00E+00">
                  <c:v>-4.2183500000000001E-3</c:v>
                </c:pt>
                <c:pt idx="181158" formatCode="0.00E+00">
                  <c:v>-4.12226E-3</c:v>
                </c:pt>
                <c:pt idx="181159" formatCode="0.00E+00">
                  <c:v>-4.0041900000000004E-3</c:v>
                </c:pt>
                <c:pt idx="181160" formatCode="0.00E+00">
                  <c:v>-3.8642799999999999E-3</c:v>
                </c:pt>
                <c:pt idx="181161" formatCode="0.00E+00">
                  <c:v>-3.7027100000000001E-3</c:v>
                </c:pt>
                <c:pt idx="181162" formatCode="0.00E+00">
                  <c:v>-3.5197000000000002E-3</c:v>
                </c:pt>
                <c:pt idx="181163" formatCode="0.00E+00">
                  <c:v>-3.3155400000000001E-3</c:v>
                </c:pt>
                <c:pt idx="181164" formatCode="0.00E+00">
                  <c:v>-3.09056E-3</c:v>
                </c:pt>
                <c:pt idx="181165" formatCode="0.00E+00">
                  <c:v>-2.84512E-3</c:v>
                </c:pt>
                <c:pt idx="181166" formatCode="0.00E+00">
                  <c:v>-2.5796600000000001E-3</c:v>
                </c:pt>
                <c:pt idx="181167" formatCode="0.00E+00">
                  <c:v>-2.2946500000000001E-3</c:v>
                </c:pt>
                <c:pt idx="181168" formatCode="0.00E+00">
                  <c:v>-1.99059E-3</c:v>
                </c:pt>
                <c:pt idx="181169" formatCode="0.00E+00">
                  <c:v>-1.6680499999999999E-3</c:v>
                </c:pt>
                <c:pt idx="181170" formatCode="0.00E+00">
                  <c:v>-1.32763E-3</c:v>
                </c:pt>
                <c:pt idx="181171" formatCode="0.00E+00">
                  <c:v>-9.6997100000000003E-4</c:v>
                </c:pt>
                <c:pt idx="181172" formatCode="0.00E+00">
                  <c:v>-5.9576699999999998E-4</c:v>
                </c:pt>
                <c:pt idx="181173" formatCode="0.00E+00">
                  <c:v>-2.0574100000000001E-4</c:v>
                </c:pt>
                <c:pt idx="181174" formatCode="0.00E+00">
                  <c:v>1.9934099999999999E-4</c:v>
                </c:pt>
                <c:pt idx="181175" formatCode="0.00E+00">
                  <c:v>6.1867699999999999E-4</c:v>
                </c:pt>
                <c:pt idx="181176" formatCode="0.00E+00">
                  <c:v>1.0514299999999999E-3</c:v>
                </c:pt>
                <c:pt idx="181177" formatCode="0.00E+00">
                  <c:v>1.4967299999999999E-3</c:v>
                </c:pt>
                <c:pt idx="181178" formatCode="0.00E+00">
                  <c:v>1.9536599999999999E-3</c:v>
                </c:pt>
                <c:pt idx="181179" formatCode="0.00E+00">
                  <c:v>2.4212999999999999E-3</c:v>
                </c:pt>
                <c:pt idx="181180" formatCode="0.00E+00">
                  <c:v>2.8986799999999998E-3</c:v>
                </c:pt>
                <c:pt idx="181181" formatCode="0.00E+00">
                  <c:v>3.3848099999999998E-3</c:v>
                </c:pt>
                <c:pt idx="181182" formatCode="0.00E+00">
                  <c:v>3.8786799999999998E-3</c:v>
                </c:pt>
                <c:pt idx="181183" formatCode="0.00E+00">
                  <c:v>4.3792299999999996E-3</c:v>
                </c:pt>
                <c:pt idx="181184" formatCode="0.00E+00">
                  <c:v>4.8854199999999997E-3</c:v>
                </c:pt>
                <c:pt idx="181185" formatCode="0.00E+00">
                  <c:v>5.3961599999999997E-3</c:v>
                </c:pt>
                <c:pt idx="181186" formatCode="0.00E+00">
                  <c:v>5.91035E-3</c:v>
                </c:pt>
                <c:pt idx="181187" formatCode="0.00E+00">
                  <c:v>6.4268800000000003E-3</c:v>
                </c:pt>
                <c:pt idx="181188" formatCode="0.00E+00">
                  <c:v>6.9446300000000002E-3</c:v>
                </c:pt>
                <c:pt idx="181189" formatCode="0.00E+00">
                  <c:v>7.4624499999999998E-3</c:v>
                </c:pt>
                <c:pt idx="181190" formatCode="0.00E+00">
                  <c:v>7.9792100000000005E-3</c:v>
                </c:pt>
                <c:pt idx="181191" formatCode="0.00E+00">
                  <c:v>8.4937499999999996E-3</c:v>
                </c:pt>
                <c:pt idx="181192" formatCode="0.00E+00">
                  <c:v>9.0049199999999996E-3</c:v>
                </c:pt>
                <c:pt idx="181193" formatCode="0.00E+00">
                  <c:v>9.5115500000000006E-3</c:v>
                </c:pt>
                <c:pt idx="181194">
                  <c:v>1.0012500000000001E-2</c:v>
                </c:pt>
                <c:pt idx="181195">
                  <c:v>1.05066E-2</c:v>
                </c:pt>
                <c:pt idx="181196">
                  <c:v>1.0992699999999999E-2</c:v>
                </c:pt>
                <c:pt idx="181197">
                  <c:v>1.1469699999999999E-2</c:v>
                </c:pt>
                <c:pt idx="181198">
                  <c:v>1.19363E-2</c:v>
                </c:pt>
                <c:pt idx="181199">
                  <c:v>1.2391599999999999E-2</c:v>
                </c:pt>
                <c:pt idx="181200">
                  <c:v>1.2834399999999999E-2</c:v>
                </c:pt>
                <c:pt idx="181201">
                  <c:v>1.32636E-2</c:v>
                </c:pt>
                <c:pt idx="181202">
                  <c:v>1.36782E-2</c:v>
                </c:pt>
                <c:pt idx="181203">
                  <c:v>1.4076999999999999E-2</c:v>
                </c:pt>
                <c:pt idx="181204">
                  <c:v>1.4459E-2</c:v>
                </c:pt>
                <c:pt idx="181205">
                  <c:v>1.4823299999999999E-2</c:v>
                </c:pt>
                <c:pt idx="181206">
                  <c:v>1.51688E-2</c:v>
                </c:pt>
                <c:pt idx="181207">
                  <c:v>1.5494600000000001E-2</c:v>
                </c:pt>
                <c:pt idx="181208">
                  <c:v>1.5799799999999999E-2</c:v>
                </c:pt>
                <c:pt idx="181209">
                  <c:v>1.6083500000000001E-2</c:v>
                </c:pt>
                <c:pt idx="181210">
                  <c:v>1.63448E-2</c:v>
                </c:pt>
                <c:pt idx="181211">
                  <c:v>1.6582900000000001E-2</c:v>
                </c:pt>
                <c:pt idx="181212">
                  <c:v>1.6797099999999999E-2</c:v>
                </c:pt>
                <c:pt idx="181213">
                  <c:v>1.6986500000000002E-2</c:v>
                </c:pt>
                <c:pt idx="181214">
                  <c:v>1.7150499999999999E-2</c:v>
                </c:pt>
                <c:pt idx="181215">
                  <c:v>1.7288399999999999E-2</c:v>
                </c:pt>
                <c:pt idx="181216">
                  <c:v>1.7399700000000001E-2</c:v>
                </c:pt>
                <c:pt idx="181217">
                  <c:v>1.7483599999999998E-2</c:v>
                </c:pt>
                <c:pt idx="181218">
                  <c:v>1.7539699999999998E-2</c:v>
                </c:pt>
                <c:pt idx="181219">
                  <c:v>1.7567599999999999E-2</c:v>
                </c:pt>
                <c:pt idx="181220">
                  <c:v>1.7566700000000001E-2</c:v>
                </c:pt>
                <c:pt idx="181221">
                  <c:v>1.7536800000000002E-2</c:v>
                </c:pt>
                <c:pt idx="181222">
                  <c:v>1.7477400000000001E-2</c:v>
                </c:pt>
                <c:pt idx="181223">
                  <c:v>1.7388399999999998E-2</c:v>
                </c:pt>
                <c:pt idx="181224">
                  <c:v>1.7269400000000001E-2</c:v>
                </c:pt>
                <c:pt idx="181225">
                  <c:v>1.7120300000000001E-2</c:v>
                </c:pt>
                <c:pt idx="181226">
                  <c:v>1.6941000000000001E-2</c:v>
                </c:pt>
                <c:pt idx="181227">
                  <c:v>1.67314E-2</c:v>
                </c:pt>
                <c:pt idx="181228">
                  <c:v>1.6491499999999999E-2</c:v>
                </c:pt>
                <c:pt idx="181229">
                  <c:v>1.62214E-2</c:v>
                </c:pt>
                <c:pt idx="181230">
                  <c:v>1.5921100000000001E-2</c:v>
                </c:pt>
                <c:pt idx="181231">
                  <c:v>1.5590700000000001E-2</c:v>
                </c:pt>
                <c:pt idx="181232">
                  <c:v>1.52306E-2</c:v>
                </c:pt>
                <c:pt idx="181233">
                  <c:v>1.4840900000000001E-2</c:v>
                </c:pt>
                <c:pt idx="181234">
                  <c:v>1.4422000000000001E-2</c:v>
                </c:pt>
                <c:pt idx="181235">
                  <c:v>1.39743E-2</c:v>
                </c:pt>
                <c:pt idx="181236">
                  <c:v>1.3498100000000001E-2</c:v>
                </c:pt>
                <c:pt idx="181237">
                  <c:v>1.2994E-2</c:v>
                </c:pt>
                <c:pt idx="181238">
                  <c:v>1.24624E-2</c:v>
                </c:pt>
                <c:pt idx="181239">
                  <c:v>1.1904E-2</c:v>
                </c:pt>
                <c:pt idx="181240">
                  <c:v>1.1319299999999999E-2</c:v>
                </c:pt>
                <c:pt idx="181241">
                  <c:v>1.07092E-2</c:v>
                </c:pt>
                <c:pt idx="181242">
                  <c:v>1.00742E-2</c:v>
                </c:pt>
                <c:pt idx="181243" formatCode="0.00E+00">
                  <c:v>9.4152000000000003E-3</c:v>
                </c:pt>
                <c:pt idx="181244" formatCode="0.00E+00">
                  <c:v>8.7329999999999994E-3</c:v>
                </c:pt>
                <c:pt idx="181245" formatCode="0.00E+00">
                  <c:v>8.0284799999999993E-3</c:v>
                </c:pt>
                <c:pt idx="181246" formatCode="0.00E+00">
                  <c:v>7.3025499999999997E-3</c:v>
                </c:pt>
                <c:pt idx="181247" formatCode="0.00E+00">
                  <c:v>6.5561600000000001E-3</c:v>
                </c:pt>
                <c:pt idx="181248" formatCode="0.00E+00">
                  <c:v>5.7903299999999998E-3</c:v>
                </c:pt>
                <c:pt idx="181249" formatCode="0.00E+00">
                  <c:v>5.0060900000000004E-3</c:v>
                </c:pt>
                <c:pt idx="181250" formatCode="0.00E+00">
                  <c:v>4.2045299999999997E-3</c:v>
                </c:pt>
                <c:pt idx="181251" formatCode="0.00E+00">
                  <c:v>3.3867400000000001E-3</c:v>
                </c:pt>
                <c:pt idx="181252" formatCode="0.00E+00">
                  <c:v>2.5539E-3</c:v>
                </c:pt>
                <c:pt idx="181253" formatCode="0.00E+00">
                  <c:v>1.70718E-3</c:v>
                </c:pt>
                <c:pt idx="181254" formatCode="0.00E+00">
                  <c:v>8.47786E-4</c:v>
                </c:pt>
                <c:pt idx="181255" formatCode="0.00E+00">
                  <c:v>-2.30248E-5</c:v>
                </c:pt>
                <c:pt idx="181256" formatCode="0.00E+00">
                  <c:v>-9.0398699999999998E-4</c:v>
                </c:pt>
                <c:pt idx="181257" formatCode="0.00E+00">
                  <c:v>-1.7938100000000001E-3</c:v>
                </c:pt>
                <c:pt idx="181258" formatCode="0.00E+00">
                  <c:v>-2.6911600000000002E-3</c:v>
                </c:pt>
                <c:pt idx="181259" formatCode="0.00E+00">
                  <c:v>-3.59472E-3</c:v>
                </c:pt>
                <c:pt idx="181260" formatCode="0.00E+00">
                  <c:v>-4.5031100000000003E-3</c:v>
                </c:pt>
                <c:pt idx="181261" formatCode="0.00E+00">
                  <c:v>-5.4149799999999998E-3</c:v>
                </c:pt>
                <c:pt idx="181262" formatCode="0.00E+00">
                  <c:v>-6.32892E-3</c:v>
                </c:pt>
                <c:pt idx="181263" formatCode="0.00E+00">
                  <c:v>-7.2435499999999996E-3</c:v>
                </c:pt>
                <c:pt idx="181264" formatCode="0.00E+00">
                  <c:v>-8.1574400000000002E-3</c:v>
                </c:pt>
                <c:pt idx="181265" formatCode="0.00E+00">
                  <c:v>-9.0691999999999995E-3</c:v>
                </c:pt>
                <c:pt idx="181266" formatCode="0.00E+00">
                  <c:v>-9.9773899999999992E-3</c:v>
                </c:pt>
                <c:pt idx="181267">
                  <c:v>-1.0880600000000001E-2</c:v>
                </c:pt>
                <c:pt idx="181268">
                  <c:v>-1.17774E-2</c:v>
                </c:pt>
                <c:pt idx="181269">
                  <c:v>-1.26664E-2</c:v>
                </c:pt>
                <c:pt idx="181270">
                  <c:v>-1.35461E-2</c:v>
                </c:pt>
                <c:pt idx="181271">
                  <c:v>-1.44152E-2</c:v>
                </c:pt>
                <c:pt idx="181272">
                  <c:v>-1.5272300000000001E-2</c:v>
                </c:pt>
                <c:pt idx="181273">
                  <c:v>-1.6115899999999999E-2</c:v>
                </c:pt>
                <c:pt idx="181274">
                  <c:v>-1.6944799999999999E-2</c:v>
                </c:pt>
                <c:pt idx="181275">
                  <c:v>-1.7757499999999999E-2</c:v>
                </c:pt>
                <c:pt idx="181276">
                  <c:v>-1.8552699999999998E-2</c:v>
                </c:pt>
                <c:pt idx="181277">
                  <c:v>-1.9329099999999998E-2</c:v>
                </c:pt>
                <c:pt idx="181278">
                  <c:v>-2.00854E-2</c:v>
                </c:pt>
                <c:pt idx="181279">
                  <c:v>-2.0820399999999999E-2</c:v>
                </c:pt>
                <c:pt idx="181280">
                  <c:v>-2.1532800000000001E-2</c:v>
                </c:pt>
                <c:pt idx="181281">
                  <c:v>-2.2221500000000002E-2</c:v>
                </c:pt>
                <c:pt idx="181282">
                  <c:v>-2.2885200000000001E-2</c:v>
                </c:pt>
                <c:pt idx="181283">
                  <c:v>-2.35228E-2</c:v>
                </c:pt>
                <c:pt idx="181284">
                  <c:v>-2.41332E-2</c:v>
                </c:pt>
                <c:pt idx="181285">
                  <c:v>-2.4715299999999999E-2</c:v>
                </c:pt>
                <c:pt idx="181286">
                  <c:v>-2.5268200000000001E-2</c:v>
                </c:pt>
                <c:pt idx="181287">
                  <c:v>-2.5790799999999999E-2</c:v>
                </c:pt>
                <c:pt idx="181288">
                  <c:v>-2.6282300000000001E-2</c:v>
                </c:pt>
                <c:pt idx="181289">
                  <c:v>-2.6741600000000001E-2</c:v>
                </c:pt>
                <c:pt idx="181290">
                  <c:v>-2.7168100000000001E-2</c:v>
                </c:pt>
                <c:pt idx="181291">
                  <c:v>-2.75608E-2</c:v>
                </c:pt>
                <c:pt idx="181292">
                  <c:v>-2.7919099999999999E-2</c:v>
                </c:pt>
                <c:pt idx="181293">
                  <c:v>-2.8242199999999999E-2</c:v>
                </c:pt>
                <c:pt idx="181294">
                  <c:v>-2.85294E-2</c:v>
                </c:pt>
                <c:pt idx="181295">
                  <c:v>-2.8780400000000001E-2</c:v>
                </c:pt>
                <c:pt idx="181296">
                  <c:v>-2.8994300000000001E-2</c:v>
                </c:pt>
                <c:pt idx="181297">
                  <c:v>-2.91709E-2</c:v>
                </c:pt>
                <c:pt idx="181298">
                  <c:v>-2.9309700000000001E-2</c:v>
                </c:pt>
                <c:pt idx="181299">
                  <c:v>-2.9410200000000001E-2</c:v>
                </c:pt>
                <c:pt idx="181300">
                  <c:v>-2.94723E-2</c:v>
                </c:pt>
                <c:pt idx="181301">
                  <c:v>-2.94956E-2</c:v>
                </c:pt>
                <c:pt idx="181302">
                  <c:v>-2.9480099999999999E-2</c:v>
                </c:pt>
                <c:pt idx="181303">
                  <c:v>-2.9425400000000001E-2</c:v>
                </c:pt>
                <c:pt idx="181304">
                  <c:v>-2.9331599999999999E-2</c:v>
                </c:pt>
                <c:pt idx="181305">
                  <c:v>-2.9198700000000001E-2</c:v>
                </c:pt>
                <c:pt idx="181306">
                  <c:v>-2.9026699999999999E-2</c:v>
                </c:pt>
                <c:pt idx="181307">
                  <c:v>-2.88157E-2</c:v>
                </c:pt>
                <c:pt idx="181308">
                  <c:v>-2.8566000000000001E-2</c:v>
                </c:pt>
                <c:pt idx="181309">
                  <c:v>-2.82776E-2</c:v>
                </c:pt>
                <c:pt idx="181310">
                  <c:v>-2.7951E-2</c:v>
                </c:pt>
                <c:pt idx="181311">
                  <c:v>-2.7586400000000001E-2</c:v>
                </c:pt>
                <c:pt idx="181312">
                  <c:v>-2.7184400000000001E-2</c:v>
                </c:pt>
                <c:pt idx="181313">
                  <c:v>-2.67453E-2</c:v>
                </c:pt>
                <c:pt idx="181314">
                  <c:v>-2.6269600000000001E-2</c:v>
                </c:pt>
                <c:pt idx="181315">
                  <c:v>-2.5758E-2</c:v>
                </c:pt>
                <c:pt idx="181316">
                  <c:v>-2.52111E-2</c:v>
                </c:pt>
                <c:pt idx="181317">
                  <c:v>-2.4629600000000001E-2</c:v>
                </c:pt>
                <c:pt idx="181318">
                  <c:v>-2.4014299999999999E-2</c:v>
                </c:pt>
                <c:pt idx="181319">
                  <c:v>-2.3365799999999999E-2</c:v>
                </c:pt>
                <c:pt idx="181320">
                  <c:v>-2.2685199999999999E-2</c:v>
                </c:pt>
                <c:pt idx="181321">
                  <c:v>-2.1973199999999998E-2</c:v>
                </c:pt>
                <c:pt idx="181322">
                  <c:v>-2.12309E-2</c:v>
                </c:pt>
                <c:pt idx="181323">
                  <c:v>-2.0459100000000001E-2</c:v>
                </c:pt>
                <c:pt idx="181324">
                  <c:v>-1.9659099999999999E-2</c:v>
                </c:pt>
                <c:pt idx="181325">
                  <c:v>-1.8831799999999999E-2</c:v>
                </c:pt>
                <c:pt idx="181326">
                  <c:v>-1.7978399999999999E-2</c:v>
                </c:pt>
                <c:pt idx="181327">
                  <c:v>-1.71001E-2</c:v>
                </c:pt>
                <c:pt idx="181328">
                  <c:v>-1.6198000000000001E-2</c:v>
                </c:pt>
                <c:pt idx="181329">
                  <c:v>-1.5273500000000001E-2</c:v>
                </c:pt>
                <c:pt idx="181330">
                  <c:v>-1.4327700000000001E-2</c:v>
                </c:pt>
                <c:pt idx="181331">
                  <c:v>-1.3362000000000001E-2</c:v>
                </c:pt>
                <c:pt idx="181332">
                  <c:v>-1.23778E-2</c:v>
                </c:pt>
                <c:pt idx="181333">
                  <c:v>-1.1376300000000001E-2</c:v>
                </c:pt>
                <c:pt idx="181334">
                  <c:v>-1.03591E-2</c:v>
                </c:pt>
                <c:pt idx="181335" formatCode="0.00E+00">
                  <c:v>-9.3275500000000004E-3</c:v>
                </c:pt>
                <c:pt idx="181336" formatCode="0.00E+00">
                  <c:v>-8.2830500000000001E-3</c:v>
                </c:pt>
                <c:pt idx="181337" formatCode="0.00E+00">
                  <c:v>-7.2270900000000002E-3</c:v>
                </c:pt>
                <c:pt idx="181338" formatCode="0.00E+00">
                  <c:v>-6.1611499999999998E-3</c:v>
                </c:pt>
                <c:pt idx="181339" formatCode="0.00E+00">
                  <c:v>-5.0867300000000002E-3</c:v>
                </c:pt>
                <c:pt idx="181340" formatCode="0.00E+00">
                  <c:v>-4.0053399999999996E-3</c:v>
                </c:pt>
                <c:pt idx="181341" formatCode="0.00E+00">
                  <c:v>-2.9184900000000001E-3</c:v>
                </c:pt>
                <c:pt idx="181342" formatCode="0.00E+00">
                  <c:v>-1.82771E-3</c:v>
                </c:pt>
                <c:pt idx="181343" formatCode="0.00E+00">
                  <c:v>-7.3453400000000001E-4</c:v>
                </c:pt>
                <c:pt idx="181344" formatCode="0.00E+00">
                  <c:v>3.59506E-4</c:v>
                </c:pt>
                <c:pt idx="181345" formatCode="0.00E+00">
                  <c:v>1.4528799999999999E-3</c:v>
                </c:pt>
                <c:pt idx="181346" formatCode="0.00E+00">
                  <c:v>2.54404E-3</c:v>
                </c:pt>
                <c:pt idx="181347" formatCode="0.00E+00">
                  <c:v>3.6314799999999999E-3</c:v>
                </c:pt>
                <c:pt idx="181348" formatCode="0.00E+00">
                  <c:v>4.7136599999999997E-3</c:v>
                </c:pt>
                <c:pt idx="181349" formatCode="0.00E+00">
                  <c:v>5.7890700000000003E-3</c:v>
                </c:pt>
                <c:pt idx="181350" formatCode="0.00E+00">
                  <c:v>6.8562199999999997E-3</c:v>
                </c:pt>
                <c:pt idx="181351" formatCode="0.00E+00">
                  <c:v>7.9136099999999997E-3</c:v>
                </c:pt>
                <c:pt idx="181352" formatCode="0.00E+00">
                  <c:v>8.9597800000000005E-3</c:v>
                </c:pt>
                <c:pt idx="181353" formatCode="0.00E+00">
                  <c:v>9.9932800000000002E-3</c:v>
                </c:pt>
                <c:pt idx="181354">
                  <c:v>1.10127E-2</c:v>
                </c:pt>
                <c:pt idx="181355">
                  <c:v>1.2016499999999999E-2</c:v>
                </c:pt>
                <c:pt idx="181356">
                  <c:v>1.3003499999999999E-2</c:v>
                </c:pt>
                <c:pt idx="181357">
                  <c:v>1.3972200000000001E-2</c:v>
                </c:pt>
                <c:pt idx="181358">
                  <c:v>1.49214E-2</c:v>
                </c:pt>
                <c:pt idx="181359">
                  <c:v>1.5849700000000001E-2</c:v>
                </c:pt>
                <c:pt idx="181360">
                  <c:v>1.6755800000000001E-2</c:v>
                </c:pt>
                <c:pt idx="181361">
                  <c:v>1.7638600000000001E-2</c:v>
                </c:pt>
                <c:pt idx="181362">
                  <c:v>1.8496800000000001E-2</c:v>
                </c:pt>
                <c:pt idx="181363">
                  <c:v>1.93294E-2</c:v>
                </c:pt>
                <c:pt idx="181364">
                  <c:v>2.01351E-2</c:v>
                </c:pt>
                <c:pt idx="181365">
                  <c:v>2.0913000000000001E-2</c:v>
                </c:pt>
                <c:pt idx="181366">
                  <c:v>2.1662000000000001E-2</c:v>
                </c:pt>
                <c:pt idx="181367">
                  <c:v>2.2381100000000001E-2</c:v>
                </c:pt>
                <c:pt idx="181368">
                  <c:v>2.30695E-2</c:v>
                </c:pt>
                <c:pt idx="181369">
                  <c:v>2.3726199999999999E-2</c:v>
                </c:pt>
                <c:pt idx="181370">
                  <c:v>2.4350400000000001E-2</c:v>
                </c:pt>
                <c:pt idx="181371">
                  <c:v>2.49413E-2</c:v>
                </c:pt>
                <c:pt idx="181372">
                  <c:v>2.5498300000000002E-2</c:v>
                </c:pt>
                <c:pt idx="181373">
                  <c:v>2.6020499999999998E-2</c:v>
                </c:pt>
                <c:pt idx="181374">
                  <c:v>2.65075E-2</c:v>
                </c:pt>
                <c:pt idx="181375">
                  <c:v>2.6958599999999999E-2</c:v>
                </c:pt>
                <c:pt idx="181376">
                  <c:v>2.7373399999999999E-2</c:v>
                </c:pt>
                <c:pt idx="181377">
                  <c:v>2.7751399999999999E-2</c:v>
                </c:pt>
                <c:pt idx="181378">
                  <c:v>2.8092200000000001E-2</c:v>
                </c:pt>
                <c:pt idx="181379">
                  <c:v>2.8395400000000001E-2</c:v>
                </c:pt>
                <c:pt idx="181380">
                  <c:v>2.86609E-2</c:v>
                </c:pt>
                <c:pt idx="181381">
                  <c:v>2.8888199999999999E-2</c:v>
                </c:pt>
                <c:pt idx="181382">
                  <c:v>2.90774E-2</c:v>
                </c:pt>
                <c:pt idx="181383">
                  <c:v>2.9228299999999999E-2</c:v>
                </c:pt>
                <c:pt idx="181384">
                  <c:v>2.93409E-2</c:v>
                </c:pt>
                <c:pt idx="181385">
                  <c:v>2.94151E-2</c:v>
                </c:pt>
                <c:pt idx="181386">
                  <c:v>2.9451000000000001E-2</c:v>
                </c:pt>
                <c:pt idx="181387">
                  <c:v>2.94489E-2</c:v>
                </c:pt>
                <c:pt idx="181388">
                  <c:v>2.9408699999999999E-2</c:v>
                </c:pt>
                <c:pt idx="181389">
                  <c:v>2.93309E-2</c:v>
                </c:pt>
                <c:pt idx="181390">
                  <c:v>2.9215600000000001E-2</c:v>
                </c:pt>
                <c:pt idx="181391">
                  <c:v>2.90633E-2</c:v>
                </c:pt>
                <c:pt idx="181392">
                  <c:v>2.8874400000000001E-2</c:v>
                </c:pt>
                <c:pt idx="181393">
                  <c:v>2.86492E-2</c:v>
                </c:pt>
                <c:pt idx="181394">
                  <c:v>2.8388400000000001E-2</c:v>
                </c:pt>
                <c:pt idx="181395">
                  <c:v>2.8092499999999999E-2</c:v>
                </c:pt>
                <c:pt idx="181396">
                  <c:v>2.7762100000000001E-2</c:v>
                </c:pt>
                <c:pt idx="181397">
                  <c:v>2.7397899999999999E-2</c:v>
                </c:pt>
                <c:pt idx="181398">
                  <c:v>2.70006E-2</c:v>
                </c:pt>
                <c:pt idx="181399">
                  <c:v>2.6570900000000001E-2</c:v>
                </c:pt>
                <c:pt idx="181400">
                  <c:v>2.61097E-2</c:v>
                </c:pt>
                <c:pt idx="181401">
                  <c:v>2.5617899999999999E-2</c:v>
                </c:pt>
                <c:pt idx="181402">
                  <c:v>2.5096199999999999E-2</c:v>
                </c:pt>
                <c:pt idx="181403">
                  <c:v>2.45458E-2</c:v>
                </c:pt>
                <c:pt idx="181404">
                  <c:v>2.39674E-2</c:v>
                </c:pt>
                <c:pt idx="181405">
                  <c:v>2.33622E-2</c:v>
                </c:pt>
                <c:pt idx="181406">
                  <c:v>2.2731100000000001E-2</c:v>
                </c:pt>
                <c:pt idx="181407">
                  <c:v>2.2075399999999998E-2</c:v>
                </c:pt>
                <c:pt idx="181408">
                  <c:v>2.1395999999999998E-2</c:v>
                </c:pt>
                <c:pt idx="181409">
                  <c:v>2.06941E-2</c:v>
                </c:pt>
                <c:pt idx="181410">
                  <c:v>1.99709E-2</c:v>
                </c:pt>
                <c:pt idx="181411">
                  <c:v>1.92277E-2</c:v>
                </c:pt>
                <c:pt idx="181412">
                  <c:v>1.8465499999999999E-2</c:v>
                </c:pt>
                <c:pt idx="181413">
                  <c:v>1.7685699999999999E-2</c:v>
                </c:pt>
                <c:pt idx="181414">
                  <c:v>1.6889500000000002E-2</c:v>
                </c:pt>
                <c:pt idx="181415">
                  <c:v>1.6078100000000001E-2</c:v>
                </c:pt>
                <c:pt idx="181416">
                  <c:v>1.5252999999999999E-2</c:v>
                </c:pt>
                <c:pt idx="181417">
                  <c:v>1.44154E-2</c:v>
                </c:pt>
                <c:pt idx="181418">
                  <c:v>1.35665E-2</c:v>
                </c:pt>
                <c:pt idx="181419">
                  <c:v>1.27078E-2</c:v>
                </c:pt>
                <c:pt idx="181420">
                  <c:v>1.18406E-2</c:v>
                </c:pt>
                <c:pt idx="181421">
                  <c:v>1.0966200000000001E-2</c:v>
                </c:pt>
                <c:pt idx="181422">
                  <c:v>1.0085800000000001E-2</c:v>
                </c:pt>
                <c:pt idx="181423" formatCode="0.00E+00">
                  <c:v>9.2010100000000008E-3</c:v>
                </c:pt>
                <c:pt idx="181424" formatCode="0.00E+00">
                  <c:v>8.3129899999999993E-3</c:v>
                </c:pt>
                <c:pt idx="181425" formatCode="0.00E+00">
                  <c:v>7.4231000000000002E-3</c:v>
                </c:pt>
                <c:pt idx="181426" formatCode="0.00E+00">
                  <c:v>6.53266E-3</c:v>
                </c:pt>
                <c:pt idx="181427" formatCode="0.00E+00">
                  <c:v>5.6429999999999996E-3</c:v>
                </c:pt>
                <c:pt idx="181428" formatCode="0.00E+00">
                  <c:v>4.7554099999999998E-3</c:v>
                </c:pt>
                <c:pt idx="181429" formatCode="0.00E+00">
                  <c:v>3.8711700000000002E-3</c:v>
                </c:pt>
                <c:pt idx="181430" formatCode="0.00E+00">
                  <c:v>2.9915800000000002E-3</c:v>
                </c:pt>
                <c:pt idx="181431" formatCode="0.00E+00">
                  <c:v>2.1178600000000001E-3</c:v>
                </c:pt>
                <c:pt idx="181432" formatCode="0.00E+00">
                  <c:v>1.25128E-3</c:v>
                </c:pt>
                <c:pt idx="181433" formatCode="0.00E+00">
                  <c:v>3.93027E-4</c:v>
                </c:pt>
                <c:pt idx="181434" formatCode="0.00E+00">
                  <c:v>-4.5569499999999999E-4</c:v>
                </c:pt>
                <c:pt idx="181435" formatCode="0.00E+00">
                  <c:v>-1.2937199999999999E-3</c:v>
                </c:pt>
                <c:pt idx="181436" formatCode="0.00E+00">
                  <c:v>-2.11992E-3</c:v>
                </c:pt>
                <c:pt idx="181437" formatCode="0.00E+00">
                  <c:v>-2.9331700000000001E-3</c:v>
                </c:pt>
                <c:pt idx="181438" formatCode="0.00E+00">
                  <c:v>-3.7324099999999998E-3</c:v>
                </c:pt>
                <c:pt idx="181439" formatCode="0.00E+00">
                  <c:v>-4.5165700000000001E-3</c:v>
                </c:pt>
                <c:pt idx="181440" formatCode="0.00E+00">
                  <c:v>-5.2846500000000001E-3</c:v>
                </c:pt>
                <c:pt idx="181441" formatCode="0.00E+00">
                  <c:v>-6.0356699999999999E-3</c:v>
                </c:pt>
                <c:pt idx="181442" formatCode="0.00E+00">
                  <c:v>-6.7686899999999999E-3</c:v>
                </c:pt>
                <c:pt idx="181443" formatCode="0.00E+00">
                  <c:v>-7.4828100000000003E-3</c:v>
                </c:pt>
                <c:pt idx="181444" formatCode="0.00E+00">
                  <c:v>-8.1771499999999993E-3</c:v>
                </c:pt>
                <c:pt idx="181445" formatCode="0.00E+00">
                  <c:v>-8.8508900000000001E-3</c:v>
                </c:pt>
                <c:pt idx="181446" formatCode="0.00E+00">
                  <c:v>-9.5032599999999995E-3</c:v>
                </c:pt>
                <c:pt idx="181447">
                  <c:v>-1.01335E-2</c:v>
                </c:pt>
                <c:pt idx="181448">
                  <c:v>-1.0740899999999999E-2</c:v>
                </c:pt>
                <c:pt idx="181449">
                  <c:v>-1.1324900000000001E-2</c:v>
                </c:pt>
                <c:pt idx="181450">
                  <c:v>-1.1884799999999999E-2</c:v>
                </c:pt>
                <c:pt idx="181451">
                  <c:v>-1.24201E-2</c:v>
                </c:pt>
                <c:pt idx="181452">
                  <c:v>-1.2930199999999999E-2</c:v>
                </c:pt>
                <c:pt idx="181453">
                  <c:v>-1.34146E-2</c:v>
                </c:pt>
                <c:pt idx="181454">
                  <c:v>-1.3873099999999999E-2</c:v>
                </c:pt>
                <c:pt idx="181455">
                  <c:v>-1.4305099999999999E-2</c:v>
                </c:pt>
                <c:pt idx="181456">
                  <c:v>-1.47104E-2</c:v>
                </c:pt>
                <c:pt idx="181457">
                  <c:v>-1.50887E-2</c:v>
                </c:pt>
                <c:pt idx="181458">
                  <c:v>-1.54398E-2</c:v>
                </c:pt>
                <c:pt idx="181459">
                  <c:v>-1.57635E-2</c:v>
                </c:pt>
                <c:pt idx="181460">
                  <c:v>-1.60596E-2</c:v>
                </c:pt>
                <c:pt idx="181461">
                  <c:v>-1.6328100000000002E-2</c:v>
                </c:pt>
                <c:pt idx="181462">
                  <c:v>-1.6568900000000001E-2</c:v>
                </c:pt>
                <c:pt idx="181463">
                  <c:v>-1.6782200000000001E-2</c:v>
                </c:pt>
                <c:pt idx="181464">
                  <c:v>-1.6967800000000002E-2</c:v>
                </c:pt>
                <c:pt idx="181465">
                  <c:v>-1.7125999999999999E-2</c:v>
                </c:pt>
                <c:pt idx="181466">
                  <c:v>-1.7256899999999999E-2</c:v>
                </c:pt>
                <c:pt idx="181467">
                  <c:v>-1.73606E-2</c:v>
                </c:pt>
                <c:pt idx="181468">
                  <c:v>-1.7437500000000002E-2</c:v>
                </c:pt>
                <c:pt idx="181469">
                  <c:v>-1.7487900000000001E-2</c:v>
                </c:pt>
                <c:pt idx="181470">
                  <c:v>-1.7512E-2</c:v>
                </c:pt>
                <c:pt idx="181471">
                  <c:v>-1.7510299999999999E-2</c:v>
                </c:pt>
                <c:pt idx="181472">
                  <c:v>-1.7483100000000001E-2</c:v>
                </c:pt>
                <c:pt idx="181473">
                  <c:v>-1.7430999999999999E-2</c:v>
                </c:pt>
                <c:pt idx="181474">
                  <c:v>-1.7354399999999999E-2</c:v>
                </c:pt>
                <c:pt idx="181475">
                  <c:v>-1.7253899999999999E-2</c:v>
                </c:pt>
                <c:pt idx="181476">
                  <c:v>-1.7129999999999999E-2</c:v>
                </c:pt>
                <c:pt idx="181477">
                  <c:v>-1.6983399999999999E-2</c:v>
                </c:pt>
                <c:pt idx="181478">
                  <c:v>-1.6814699999999998E-2</c:v>
                </c:pt>
                <c:pt idx="181479">
                  <c:v>-1.66245E-2</c:v>
                </c:pt>
                <c:pt idx="181480">
                  <c:v>-1.64136E-2</c:v>
                </c:pt>
                <c:pt idx="181481">
                  <c:v>-1.6182800000000001E-2</c:v>
                </c:pt>
                <c:pt idx="181482">
                  <c:v>-1.5932700000000001E-2</c:v>
                </c:pt>
                <c:pt idx="181483">
                  <c:v>-1.56642E-2</c:v>
                </c:pt>
                <c:pt idx="181484">
                  <c:v>-1.5377999999999999E-2</c:v>
                </c:pt>
                <c:pt idx="181485">
                  <c:v>-1.5075099999999999E-2</c:v>
                </c:pt>
                <c:pt idx="181486">
                  <c:v>-1.47563E-2</c:v>
                </c:pt>
                <c:pt idx="181487">
                  <c:v>-1.44224E-2</c:v>
                </c:pt>
                <c:pt idx="181488">
                  <c:v>-1.4074400000000001E-2</c:v>
                </c:pt>
                <c:pt idx="181489">
                  <c:v>-1.3713100000000001E-2</c:v>
                </c:pt>
                <c:pt idx="181490">
                  <c:v>-1.33396E-2</c:v>
                </c:pt>
                <c:pt idx="181491">
                  <c:v>-1.29547E-2</c:v>
                </c:pt>
                <c:pt idx="181492">
                  <c:v>-1.2559300000000001E-2</c:v>
                </c:pt>
                <c:pt idx="181493">
                  <c:v>-1.21545E-2</c:v>
                </c:pt>
                <c:pt idx="181494">
                  <c:v>-1.17412E-2</c:v>
                </c:pt>
                <c:pt idx="181495">
                  <c:v>-1.13203E-2</c:v>
                </c:pt>
                <c:pt idx="181496">
                  <c:v>-1.08929E-2</c:v>
                </c:pt>
                <c:pt idx="181497">
                  <c:v>-1.04598E-2</c:v>
                </c:pt>
                <c:pt idx="181498">
                  <c:v>-1.00222E-2</c:v>
                </c:pt>
                <c:pt idx="181499" formatCode="0.00E+00">
                  <c:v>-9.5808300000000002E-3</c:v>
                </c:pt>
                <c:pt idx="181500" formatCode="0.00E+00">
                  <c:v>-9.1367900000000005E-3</c:v>
                </c:pt>
                <c:pt idx="181501" formatCode="0.00E+00">
                  <c:v>-8.6909799999999992E-3</c:v>
                </c:pt>
                <c:pt idx="181502" formatCode="0.00E+00">
                  <c:v>-8.2443700000000009E-3</c:v>
                </c:pt>
                <c:pt idx="181503" formatCode="0.00E+00">
                  <c:v>-7.7978700000000001E-3</c:v>
                </c:pt>
                <c:pt idx="181504" formatCode="0.00E+00">
                  <c:v>-7.3524200000000001E-3</c:v>
                </c:pt>
                <c:pt idx="181505" formatCode="0.00E+00">
                  <c:v>-6.9089299999999998E-3</c:v>
                </c:pt>
                <c:pt idx="181506" formatCode="0.00E+00">
                  <c:v>-6.4682699999999999E-3</c:v>
                </c:pt>
                <c:pt idx="181507" formatCode="0.00E+00">
                  <c:v>-6.0313399999999996E-3</c:v>
                </c:pt>
                <c:pt idx="181508" formatCode="0.00E+00">
                  <c:v>-5.5989799999999999E-3</c:v>
                </c:pt>
                <c:pt idx="181509" formatCode="0.00E+00">
                  <c:v>-5.1720300000000002E-3</c:v>
                </c:pt>
                <c:pt idx="181510" formatCode="0.00E+00">
                  <c:v>-4.7513099999999999E-3</c:v>
                </c:pt>
                <c:pt idx="181511" formatCode="0.00E+00">
                  <c:v>-4.3376100000000004E-3</c:v>
                </c:pt>
                <c:pt idx="181512" formatCode="0.00E+00">
                  <c:v>-3.9316899999999998E-3</c:v>
                </c:pt>
                <c:pt idx="181513" formatCode="0.00E+00">
                  <c:v>-3.5342899999999998E-3</c:v>
                </c:pt>
                <c:pt idx="181514" formatCode="0.00E+00">
                  <c:v>-3.1461200000000001E-3</c:v>
                </c:pt>
                <c:pt idx="181515" formatCode="0.00E+00">
                  <c:v>-2.76787E-3</c:v>
                </c:pt>
                <c:pt idx="181516" formatCode="0.00E+00">
                  <c:v>-2.4001999999999999E-3</c:v>
                </c:pt>
                <c:pt idx="181517" formatCode="0.00E+00">
                  <c:v>-2.0437200000000002E-3</c:v>
                </c:pt>
                <c:pt idx="181518" formatCode="0.00E+00">
                  <c:v>-1.6990200000000001E-3</c:v>
                </c:pt>
                <c:pt idx="181519" formatCode="0.00E+00">
                  <c:v>-1.36667E-3</c:v>
                </c:pt>
                <c:pt idx="181520" formatCode="0.00E+00">
                  <c:v>-1.0471899999999999E-3</c:v>
                </c:pt>
                <c:pt idx="181521" formatCode="0.00E+00">
                  <c:v>-7.4105999999999998E-4</c:v>
                </c:pt>
                <c:pt idx="181522" formatCode="0.00E+00">
                  <c:v>-4.4874100000000001E-4</c:v>
                </c:pt>
                <c:pt idx="181523" formatCode="0.00E+00">
                  <c:v>-1.7064900000000001E-4</c:v>
                </c:pt>
                <c:pt idx="181524" formatCode="0.00E+00">
                  <c:v>9.2835200000000002E-5</c:v>
                </c:pt>
                <c:pt idx="181525" formatCode="0.00E+00">
                  <c:v>3.4137000000000002E-4</c:v>
                </c:pt>
                <c:pt idx="181526" formatCode="0.00E+00">
                  <c:v>5.7464899999999999E-4</c:v>
                </c:pt>
                <c:pt idx="181527" formatCode="0.00E+00">
                  <c:v>7.9240699999999996E-4</c:v>
                </c:pt>
                <c:pt idx="181528" formatCode="0.00E+00">
                  <c:v>9.9441599999999992E-4</c:v>
                </c:pt>
                <c:pt idx="181529" formatCode="0.00E+00">
                  <c:v>1.18049E-3</c:v>
                </c:pt>
                <c:pt idx="181530" formatCode="0.00E+00">
                  <c:v>1.3504700000000001E-3</c:v>
                </c:pt>
                <c:pt idx="181531" formatCode="0.00E+00">
                  <c:v>1.5042499999999999E-3</c:v>
                </c:pt>
                <c:pt idx="181532" formatCode="0.00E+00">
                  <c:v>1.6417599999999999E-3</c:v>
                </c:pt>
                <c:pt idx="181533" formatCode="0.00E+00">
                  <c:v>1.76297E-3</c:v>
                </c:pt>
                <c:pt idx="181534" formatCode="0.00E+00">
                  <c:v>1.8678799999999999E-3</c:v>
                </c:pt>
                <c:pt idx="181535" formatCode="0.00E+00">
                  <c:v>1.9565300000000002E-3</c:v>
                </c:pt>
                <c:pt idx="181536" formatCode="0.00E+00">
                  <c:v>2.0290199999999999E-3</c:v>
                </c:pt>
                <c:pt idx="181537" formatCode="0.00E+00">
                  <c:v>2.0854599999999999E-3</c:v>
                </c:pt>
                <c:pt idx="181538" formatCode="0.00E+00">
                  <c:v>2.1260099999999998E-3</c:v>
                </c:pt>
                <c:pt idx="181539" formatCode="0.00E+00">
                  <c:v>2.15087E-3</c:v>
                </c:pt>
                <c:pt idx="181540" formatCode="0.00E+00">
                  <c:v>2.1602800000000001E-3</c:v>
                </c:pt>
                <c:pt idx="181541" formatCode="0.00E+00">
                  <c:v>2.1544899999999998E-3</c:v>
                </c:pt>
                <c:pt idx="181542" formatCode="0.00E+00">
                  <c:v>2.1338099999999999E-3</c:v>
                </c:pt>
                <c:pt idx="181543" formatCode="0.00E+00">
                  <c:v>2.09859E-3</c:v>
                </c:pt>
                <c:pt idx="181544" formatCode="0.00E+00">
                  <c:v>2.0491900000000002E-3</c:v>
                </c:pt>
                <c:pt idx="181545" formatCode="0.00E+00">
                  <c:v>1.9860099999999999E-3</c:v>
                </c:pt>
                <c:pt idx="181546" formatCode="0.00E+00">
                  <c:v>1.9095E-3</c:v>
                </c:pt>
                <c:pt idx="181547" formatCode="0.00E+00">
                  <c:v>1.8201199999999999E-3</c:v>
                </c:pt>
                <c:pt idx="181548" formatCode="0.00E+00">
                  <c:v>1.7183599999999999E-3</c:v>
                </c:pt>
                <c:pt idx="181549" formatCode="0.00E+00">
                  <c:v>1.6047399999999999E-3</c:v>
                </c:pt>
                <c:pt idx="181550" formatCode="0.00E+00">
                  <c:v>1.47982E-3</c:v>
                </c:pt>
                <c:pt idx="181551" formatCode="0.00E+00">
                  <c:v>1.3441799999999999E-3</c:v>
                </c:pt>
                <c:pt idx="181552" formatCode="0.00E+00">
                  <c:v>1.19841E-3</c:v>
                </c:pt>
                <c:pt idx="181553" formatCode="0.00E+00">
                  <c:v>1.0431399999999999E-3</c:v>
                </c:pt>
                <c:pt idx="181554" formatCode="0.00E+00">
                  <c:v>8.7900599999999999E-4</c:v>
                </c:pt>
                <c:pt idx="181555" formatCode="0.00E+00">
                  <c:v>7.0668E-4</c:v>
                </c:pt>
                <c:pt idx="181556" formatCode="0.00E+00">
                  <c:v>5.2684499999999996E-4</c:v>
                </c:pt>
                <c:pt idx="181557" formatCode="0.00E+00">
                  <c:v>3.4020099999999999E-4</c:v>
                </c:pt>
                <c:pt idx="181558" formatCode="0.00E+00">
                  <c:v>1.4746299999999999E-4</c:v>
                </c:pt>
                <c:pt idx="181559" formatCode="0.00E+00">
                  <c:v>-5.06388E-5</c:v>
                </c:pt>
                <c:pt idx="181560" formatCode="0.00E+00">
                  <c:v>-2.5336100000000002E-4</c:v>
                </c:pt>
                <c:pt idx="181561" formatCode="0.00E+00">
                  <c:v>-4.5995200000000002E-4</c:v>
                </c:pt>
                <c:pt idx="181562" formatCode="0.00E+00">
                  <c:v>-6.6964900000000003E-4</c:v>
                </c:pt>
                <c:pt idx="181563" formatCode="0.00E+00">
                  <c:v>-8.8168299999999997E-4</c:v>
                </c:pt>
                <c:pt idx="181564" formatCode="0.00E+00">
                  <c:v>-1.0952799999999999E-3</c:v>
                </c:pt>
                <c:pt idx="181565" formatCode="0.00E+00">
                  <c:v>-1.30966E-3</c:v>
                </c:pt>
                <c:pt idx="181566" formatCode="0.00E+00">
                  <c:v>-1.5240399999999999E-3</c:v>
                </c:pt>
                <c:pt idx="181567" formatCode="0.00E+00">
                  <c:v>-1.7376399999999999E-3</c:v>
                </c:pt>
                <c:pt idx="181568" formatCode="0.00E+00">
                  <c:v>-1.94969E-3</c:v>
                </c:pt>
                <c:pt idx="181569" formatCode="0.00E+00">
                  <c:v>-2.1593900000000002E-3</c:v>
                </c:pt>
                <c:pt idx="181570" formatCode="0.00E+00">
                  <c:v>-2.3659900000000001E-3</c:v>
                </c:pt>
                <c:pt idx="181571" formatCode="0.00E+00">
                  <c:v>-2.5687100000000001E-3</c:v>
                </c:pt>
                <c:pt idx="181572" formatCode="0.00E+00">
                  <c:v>-2.7667999999999998E-3</c:v>
                </c:pt>
                <c:pt idx="181573" formatCode="0.00E+00">
                  <c:v>-2.9594999999999999E-3</c:v>
                </c:pt>
                <c:pt idx="181574" formatCode="0.00E+00">
                  <c:v>-3.1460699999999999E-3</c:v>
                </c:pt>
                <c:pt idx="181575" formatCode="0.00E+00">
                  <c:v>-3.3257999999999999E-3</c:v>
                </c:pt>
                <c:pt idx="181576" formatCode="0.00E+00">
                  <c:v>-3.4979799999999999E-3</c:v>
                </c:pt>
                <c:pt idx="181577" formatCode="0.00E+00">
                  <c:v>-3.6618900000000001E-3</c:v>
                </c:pt>
                <c:pt idx="181578" formatCode="0.00E+00">
                  <c:v>-3.8168799999999999E-3</c:v>
                </c:pt>
                <c:pt idx="181579" formatCode="0.00E+00">
                  <c:v>-3.9622800000000003E-3</c:v>
                </c:pt>
                <c:pt idx="181580" formatCode="0.00E+00">
                  <c:v>-4.0974599999999998E-3</c:v>
                </c:pt>
                <c:pt idx="181581" formatCode="0.00E+00">
                  <c:v>-4.2217899999999996E-3</c:v>
                </c:pt>
                <c:pt idx="181582" formatCode="0.00E+00">
                  <c:v>-4.3346900000000004E-3</c:v>
                </c:pt>
                <c:pt idx="181583" formatCode="0.00E+00">
                  <c:v>-4.4355799999999997E-3</c:v>
                </c:pt>
                <c:pt idx="181584" formatCode="0.00E+00">
                  <c:v>-4.5239299999999998E-3</c:v>
                </c:pt>
                <c:pt idx="181585" formatCode="0.00E+00">
                  <c:v>-4.5992200000000002E-3</c:v>
                </c:pt>
                <c:pt idx="181586" formatCode="0.00E+00">
                  <c:v>-4.6609599999999996E-3</c:v>
                </c:pt>
                <c:pt idx="181587" formatCode="0.00E+00">
                  <c:v>-4.7086899999999998E-3</c:v>
                </c:pt>
                <c:pt idx="181588" formatCode="0.00E+00">
                  <c:v>-4.7419899999999997E-3</c:v>
                </c:pt>
                <c:pt idx="181589" formatCode="0.00E+00">
                  <c:v>-4.7604600000000002E-3</c:v>
                </c:pt>
                <c:pt idx="181590" formatCode="0.00E+00">
                  <c:v>-4.7637399999999998E-3</c:v>
                </c:pt>
                <c:pt idx="181591" formatCode="0.00E+00">
                  <c:v>-4.7514899999999997E-3</c:v>
                </c:pt>
                <c:pt idx="181592" formatCode="0.00E+00">
                  <c:v>-4.7234299999999998E-3</c:v>
                </c:pt>
                <c:pt idx="181593" formatCode="0.00E+00">
                  <c:v>-4.6792700000000001E-3</c:v>
                </c:pt>
                <c:pt idx="181594" formatCode="0.00E+00">
                  <c:v>-4.6188100000000001E-3</c:v>
                </c:pt>
                <c:pt idx="181595" formatCode="0.00E+00">
                  <c:v>-4.5418500000000001E-3</c:v>
                </c:pt>
                <c:pt idx="181596" formatCode="0.00E+00">
                  <c:v>-4.4482300000000001E-3</c:v>
                </c:pt>
                <c:pt idx="181597" formatCode="0.00E+00">
                  <c:v>-4.3378399999999999E-3</c:v>
                </c:pt>
                <c:pt idx="181598" formatCode="0.00E+00">
                  <c:v>-4.2106000000000001E-3</c:v>
                </c:pt>
                <c:pt idx="181599" formatCode="0.00E+00">
                  <c:v>-4.06646E-3</c:v>
                </c:pt>
                <c:pt idx="181600" formatCode="0.00E+00">
                  <c:v>-3.9054200000000002E-3</c:v>
                </c:pt>
                <c:pt idx="181601" formatCode="0.00E+00">
                  <c:v>-3.7275199999999998E-3</c:v>
                </c:pt>
                <c:pt idx="181602" formatCode="0.00E+00">
                  <c:v>-3.5328199999999999E-3</c:v>
                </c:pt>
                <c:pt idx="181603" formatCode="0.00E+00">
                  <c:v>-3.3214400000000002E-3</c:v>
                </c:pt>
                <c:pt idx="181604" formatCode="0.00E+00">
                  <c:v>-3.0935099999999998E-3</c:v>
                </c:pt>
                <c:pt idx="181605" formatCode="0.00E+00">
                  <c:v>-2.8492399999999998E-3</c:v>
                </c:pt>
                <c:pt idx="181606" formatCode="0.00E+00">
                  <c:v>-2.5888399999999998E-3</c:v>
                </c:pt>
                <c:pt idx="181607" formatCode="0.00E+00">
                  <c:v>-2.3125699999999999E-3</c:v>
                </c:pt>
                <c:pt idx="181608" formatCode="0.00E+00">
                  <c:v>-2.0207300000000001E-3</c:v>
                </c:pt>
                <c:pt idx="181609" formatCode="0.00E+00">
                  <c:v>-1.7136499999999999E-3</c:v>
                </c:pt>
                <c:pt idx="181610" formatCode="0.00E+00">
                  <c:v>-1.3917199999999999E-3</c:v>
                </c:pt>
                <c:pt idx="181611" formatCode="0.00E+00">
                  <c:v>-1.05532E-3</c:v>
                </c:pt>
                <c:pt idx="181612" formatCode="0.00E+00">
                  <c:v>-7.0490199999999998E-4</c:v>
                </c:pt>
                <c:pt idx="181613" formatCode="0.00E+00">
                  <c:v>-3.4094399999999998E-4</c:v>
                </c:pt>
                <c:pt idx="181614" formatCode="0.00E+00">
                  <c:v>3.6047699999999997E-5</c:v>
                </c:pt>
                <c:pt idx="181615" formatCode="0.00E+00">
                  <c:v>4.25532E-4</c:v>
                </c:pt>
                <c:pt idx="181616" formatCode="0.00E+00">
                  <c:v>8.2693600000000001E-4</c:v>
                </c:pt>
                <c:pt idx="181617" formatCode="0.00E+00">
                  <c:v>1.2396600000000001E-3</c:v>
                </c:pt>
                <c:pt idx="181618" formatCode="0.00E+00">
                  <c:v>1.6630600000000001E-3</c:v>
                </c:pt>
                <c:pt idx="181619" formatCode="0.00E+00">
                  <c:v>2.0964899999999999E-3</c:v>
                </c:pt>
                <c:pt idx="181620" formatCode="0.00E+00">
                  <c:v>2.5392499999999998E-3</c:v>
                </c:pt>
                <c:pt idx="181621" formatCode="0.00E+00">
                  <c:v>2.9906300000000002E-3</c:v>
                </c:pt>
                <c:pt idx="181622" formatCode="0.00E+00">
                  <c:v>3.4498799999999998E-3</c:v>
                </c:pt>
                <c:pt idx="181623" formatCode="0.00E+00">
                  <c:v>3.9162600000000004E-3</c:v>
                </c:pt>
                <c:pt idx="181624" formatCode="0.00E+00">
                  <c:v>4.3889599999999999E-3</c:v>
                </c:pt>
                <c:pt idx="181625" formatCode="0.00E+00">
                  <c:v>4.8671900000000004E-3</c:v>
                </c:pt>
                <c:pt idx="181626" formatCode="0.00E+00">
                  <c:v>5.3501099999999999E-3</c:v>
                </c:pt>
                <c:pt idx="181627" formatCode="0.00E+00">
                  <c:v>5.83689E-3</c:v>
                </c:pt>
                <c:pt idx="181628" formatCode="0.00E+00">
                  <c:v>6.3266700000000004E-3</c:v>
                </c:pt>
                <c:pt idx="181629" formatCode="0.00E+00">
                  <c:v>6.8185600000000004E-3</c:v>
                </c:pt>
                <c:pt idx="181630" formatCode="0.00E+00">
                  <c:v>7.31169E-3</c:v>
                </c:pt>
                <c:pt idx="181631" formatCode="0.00E+00">
                  <c:v>7.8051600000000002E-3</c:v>
                </c:pt>
                <c:pt idx="181632" formatCode="0.00E+00">
                  <c:v>8.2980499999999995E-3</c:v>
                </c:pt>
                <c:pt idx="181633" formatCode="0.00E+00">
                  <c:v>8.7894500000000007E-3</c:v>
                </c:pt>
                <c:pt idx="181634" formatCode="0.00E+00">
                  <c:v>9.2784400000000006E-3</c:v>
                </c:pt>
                <c:pt idx="181635" formatCode="0.00E+00">
                  <c:v>9.7640799999999996E-3</c:v>
                </c:pt>
                <c:pt idx="181636">
                  <c:v>1.0245499999999999E-2</c:v>
                </c:pt>
                <c:pt idx="181637">
                  <c:v>1.07216E-2</c:v>
                </c:pt>
                <c:pt idx="181638">
                  <c:v>1.1191700000000001E-2</c:v>
                </c:pt>
                <c:pt idx="181639">
                  <c:v>1.1654599999999999E-2</c:v>
                </c:pt>
                <c:pt idx="181640">
                  <c:v>1.21096E-2</c:v>
                </c:pt>
                <c:pt idx="181641">
                  <c:v>1.2555699999999999E-2</c:v>
                </c:pt>
                <c:pt idx="181642">
                  <c:v>1.2991900000000001E-2</c:v>
                </c:pt>
                <c:pt idx="181643">
                  <c:v>1.3417500000000001E-2</c:v>
                </c:pt>
                <c:pt idx="181644">
                  <c:v>1.3831400000000001E-2</c:v>
                </c:pt>
                <c:pt idx="181645">
                  <c:v>1.42328E-2</c:v>
                </c:pt>
                <c:pt idx="181646">
                  <c:v>1.46208E-2</c:v>
                </c:pt>
                <c:pt idx="181647">
                  <c:v>1.49947E-2</c:v>
                </c:pt>
                <c:pt idx="181648">
                  <c:v>1.5353500000000001E-2</c:v>
                </c:pt>
                <c:pt idx="181649">
                  <c:v>1.5696399999999999E-2</c:v>
                </c:pt>
                <c:pt idx="181650">
                  <c:v>1.6022700000000001E-2</c:v>
                </c:pt>
                <c:pt idx="181651">
                  <c:v>1.6331700000000001E-2</c:v>
                </c:pt>
                <c:pt idx="181652">
                  <c:v>1.6622399999999999E-2</c:v>
                </c:pt>
                <c:pt idx="181653">
                  <c:v>1.6894300000000001E-2</c:v>
                </c:pt>
                <c:pt idx="181654">
                  <c:v>1.7146600000000001E-2</c:v>
                </c:pt>
                <c:pt idx="181655">
                  <c:v>1.73787E-2</c:v>
                </c:pt>
                <c:pt idx="181656">
                  <c:v>1.7589899999999999E-2</c:v>
                </c:pt>
                <c:pt idx="181657">
                  <c:v>1.7779699999999999E-2</c:v>
                </c:pt>
                <c:pt idx="181658">
                  <c:v>1.7947399999999999E-2</c:v>
                </c:pt>
                <c:pt idx="181659">
                  <c:v>1.80926E-2</c:v>
                </c:pt>
                <c:pt idx="181660">
                  <c:v>1.82147E-2</c:v>
                </c:pt>
                <c:pt idx="181661">
                  <c:v>1.8313200000000002E-2</c:v>
                </c:pt>
                <c:pt idx="181662">
                  <c:v>1.8387799999999999E-2</c:v>
                </c:pt>
                <c:pt idx="181663">
                  <c:v>1.8438E-2</c:v>
                </c:pt>
                <c:pt idx="181664">
                  <c:v>1.8463500000000001E-2</c:v>
                </c:pt>
                <c:pt idx="181665">
                  <c:v>1.8463899999999998E-2</c:v>
                </c:pt>
                <c:pt idx="181666">
                  <c:v>1.84391E-2</c:v>
                </c:pt>
                <c:pt idx="181667">
                  <c:v>1.8388600000000001E-2</c:v>
                </c:pt>
                <c:pt idx="181668">
                  <c:v>1.8312499999999999E-2</c:v>
                </c:pt>
                <c:pt idx="181669">
                  <c:v>1.8210400000000002E-2</c:v>
                </c:pt>
                <c:pt idx="181670">
                  <c:v>1.8082399999999998E-2</c:v>
                </c:pt>
                <c:pt idx="181671">
                  <c:v>1.7928300000000001E-2</c:v>
                </c:pt>
                <c:pt idx="181672">
                  <c:v>1.7748099999999999E-2</c:v>
                </c:pt>
                <c:pt idx="181673">
                  <c:v>1.75418E-2</c:v>
                </c:pt>
                <c:pt idx="181674">
                  <c:v>1.7309499999999998E-2</c:v>
                </c:pt>
                <c:pt idx="181675">
                  <c:v>1.7051199999999999E-2</c:v>
                </c:pt>
                <c:pt idx="181676">
                  <c:v>1.6767299999999999E-2</c:v>
                </c:pt>
                <c:pt idx="181677">
                  <c:v>1.6457699999999999E-2</c:v>
                </c:pt>
                <c:pt idx="181678">
                  <c:v>1.6122899999999999E-2</c:v>
                </c:pt>
                <c:pt idx="181679">
                  <c:v>1.5762999999999999E-2</c:v>
                </c:pt>
                <c:pt idx="181680">
                  <c:v>1.5378299999999999E-2</c:v>
                </c:pt>
                <c:pt idx="181681">
                  <c:v>1.49693E-2</c:v>
                </c:pt>
                <c:pt idx="181682">
                  <c:v>1.45364E-2</c:v>
                </c:pt>
                <c:pt idx="181683">
                  <c:v>1.4079899999999999E-2</c:v>
                </c:pt>
                <c:pt idx="181684">
                  <c:v>1.36004E-2</c:v>
                </c:pt>
                <c:pt idx="181685">
                  <c:v>1.3098500000000001E-2</c:v>
                </c:pt>
                <c:pt idx="181686">
                  <c:v>1.25746E-2</c:v>
                </c:pt>
                <c:pt idx="181687">
                  <c:v>1.20293E-2</c:v>
                </c:pt>
                <c:pt idx="181688">
                  <c:v>1.14634E-2</c:v>
                </c:pt>
                <c:pt idx="181689">
                  <c:v>1.0877599999999999E-2</c:v>
                </c:pt>
                <c:pt idx="181690">
                  <c:v>1.0272399999999999E-2</c:v>
                </c:pt>
                <c:pt idx="181691" formatCode="0.00E+00">
                  <c:v>9.6487199999999995E-3</c:v>
                </c:pt>
                <c:pt idx="181692" formatCode="0.00E+00">
                  <c:v>9.0072999999999993E-3</c:v>
                </c:pt>
                <c:pt idx="181693" formatCode="0.00E+00">
                  <c:v>8.3489600000000008E-3</c:v>
                </c:pt>
                <c:pt idx="181694" formatCode="0.00E+00">
                  <c:v>7.6745399999999997E-3</c:v>
                </c:pt>
                <c:pt idx="181695" formatCode="0.00E+00">
                  <c:v>6.9849400000000002E-3</c:v>
                </c:pt>
                <c:pt idx="181696" formatCode="0.00E+00">
                  <c:v>6.2810499999999998E-3</c:v>
                </c:pt>
                <c:pt idx="181697" formatCode="0.00E+00">
                  <c:v>5.5638099999999998E-3</c:v>
                </c:pt>
                <c:pt idx="181698" formatCode="0.00E+00">
                  <c:v>4.8341800000000004E-3</c:v>
                </c:pt>
                <c:pt idx="181699" formatCode="0.00E+00">
                  <c:v>4.0931400000000003E-3</c:v>
                </c:pt>
                <c:pt idx="181700" formatCode="0.00E+00">
                  <c:v>3.3417E-3</c:v>
                </c:pt>
                <c:pt idx="181701" formatCode="0.00E+00">
                  <c:v>2.5808799999999998E-3</c:v>
                </c:pt>
                <c:pt idx="181702" formatCode="0.00E+00">
                  <c:v>1.8117400000000001E-3</c:v>
                </c:pt>
                <c:pt idx="181703" formatCode="0.00E+00">
                  <c:v>1.0353300000000001E-3</c:v>
                </c:pt>
                <c:pt idx="181704" formatCode="0.00E+00">
                  <c:v>2.5273400000000001E-4</c:v>
                </c:pt>
                <c:pt idx="181705" formatCode="0.00E+00">
                  <c:v>-5.3494999999999997E-4</c:v>
                </c:pt>
                <c:pt idx="181706" formatCode="0.00E+00">
                  <c:v>-1.3266199999999999E-3</c:v>
                </c:pt>
                <c:pt idx="181707" formatCode="0.00E+00">
                  <c:v>-2.12115E-3</c:v>
                </c:pt>
                <c:pt idx="181708" formatCode="0.00E+00">
                  <c:v>-2.9174299999999999E-3</c:v>
                </c:pt>
                <c:pt idx="181709" formatCode="0.00E+00">
                  <c:v>-3.7143200000000001E-3</c:v>
                </c:pt>
                <c:pt idx="181710" formatCode="0.00E+00">
                  <c:v>-4.5106699999999996E-3</c:v>
                </c:pt>
                <c:pt idx="181711" formatCode="0.00E+00">
                  <c:v>-5.3053600000000003E-3</c:v>
                </c:pt>
                <c:pt idx="181712" formatCode="0.00E+00">
                  <c:v>-6.0972400000000003E-3</c:v>
                </c:pt>
                <c:pt idx="181713" formatCode="0.00E+00">
                  <c:v>-6.8851600000000004E-3</c:v>
                </c:pt>
                <c:pt idx="181714" formatCode="0.00E+00">
                  <c:v>-7.6679900000000004E-3</c:v>
                </c:pt>
                <c:pt idx="181715" formatCode="0.00E+00">
                  <c:v>-8.4445900000000001E-3</c:v>
                </c:pt>
                <c:pt idx="181716" formatCode="0.00E+00">
                  <c:v>-9.2138399999999992E-3</c:v>
                </c:pt>
                <c:pt idx="181717" formatCode="0.00E+00">
                  <c:v>-9.9746000000000001E-3</c:v>
                </c:pt>
                <c:pt idx="181718">
                  <c:v>-1.0725800000000001E-2</c:v>
                </c:pt>
                <c:pt idx="181719">
                  <c:v>-1.14663E-2</c:v>
                </c:pt>
                <c:pt idx="181720">
                  <c:v>-1.2194999999999999E-2</c:v>
                </c:pt>
                <c:pt idx="181721">
                  <c:v>-1.29108E-2</c:v>
                </c:pt>
                <c:pt idx="181722">
                  <c:v>-1.36128E-2</c:v>
                </c:pt>
                <c:pt idx="181723">
                  <c:v>-1.42998E-2</c:v>
                </c:pt>
                <c:pt idx="181724">
                  <c:v>-1.4970900000000001E-2</c:v>
                </c:pt>
                <c:pt idx="181725">
                  <c:v>-1.5625E-2</c:v>
                </c:pt>
                <c:pt idx="181726">
                  <c:v>-1.62612E-2</c:v>
                </c:pt>
                <c:pt idx="181727">
                  <c:v>-1.6878500000000001E-2</c:v>
                </c:pt>
                <c:pt idx="181728">
                  <c:v>-1.7476100000000001E-2</c:v>
                </c:pt>
                <c:pt idx="181729">
                  <c:v>-1.8053E-2</c:v>
                </c:pt>
                <c:pt idx="181730">
                  <c:v>-1.8608400000000001E-2</c:v>
                </c:pt>
                <c:pt idx="181731">
                  <c:v>-1.9141399999999999E-2</c:v>
                </c:pt>
                <c:pt idx="181732">
                  <c:v>-1.96513E-2</c:v>
                </c:pt>
                <c:pt idx="181733">
                  <c:v>-2.0137200000000001E-2</c:v>
                </c:pt>
                <c:pt idx="181734">
                  <c:v>-2.0598600000000002E-2</c:v>
                </c:pt>
                <c:pt idx="181735">
                  <c:v>-2.1034600000000001E-2</c:v>
                </c:pt>
                <c:pt idx="181736">
                  <c:v>-2.1444600000000001E-2</c:v>
                </c:pt>
                <c:pt idx="181737">
                  <c:v>-2.18281E-2</c:v>
                </c:pt>
                <c:pt idx="181738">
                  <c:v>-2.21844E-2</c:v>
                </c:pt>
                <c:pt idx="181739">
                  <c:v>-2.2512899999999999E-2</c:v>
                </c:pt>
                <c:pt idx="181740">
                  <c:v>-2.2813300000000002E-2</c:v>
                </c:pt>
                <c:pt idx="181741">
                  <c:v>-2.3085100000000001E-2</c:v>
                </c:pt>
                <c:pt idx="181742">
                  <c:v>-2.3327799999999999E-2</c:v>
                </c:pt>
                <c:pt idx="181743">
                  <c:v>-2.3541200000000002E-2</c:v>
                </c:pt>
                <c:pt idx="181744">
                  <c:v>-2.3724700000000001E-2</c:v>
                </c:pt>
                <c:pt idx="181745">
                  <c:v>-2.3878300000000002E-2</c:v>
                </c:pt>
                <c:pt idx="181746">
                  <c:v>-2.4001700000000001E-2</c:v>
                </c:pt>
                <c:pt idx="181747">
                  <c:v>-2.40947E-2</c:v>
                </c:pt>
                <c:pt idx="181748">
                  <c:v>-2.4157100000000001E-2</c:v>
                </c:pt>
                <c:pt idx="181749">
                  <c:v>-2.41888E-2</c:v>
                </c:pt>
                <c:pt idx="181750">
                  <c:v>-2.41899E-2</c:v>
                </c:pt>
                <c:pt idx="181751">
                  <c:v>-2.4160299999999999E-2</c:v>
                </c:pt>
                <c:pt idx="181752">
                  <c:v>-2.4100099999999999E-2</c:v>
                </c:pt>
                <c:pt idx="181753">
                  <c:v>-2.4009300000000001E-2</c:v>
                </c:pt>
                <c:pt idx="181754">
                  <c:v>-2.3888199999999998E-2</c:v>
                </c:pt>
                <c:pt idx="181755">
                  <c:v>-2.3736799999999999E-2</c:v>
                </c:pt>
                <c:pt idx="181756">
                  <c:v>-2.3555400000000001E-2</c:v>
                </c:pt>
                <c:pt idx="181757">
                  <c:v>-2.3344299999999998E-2</c:v>
                </c:pt>
                <c:pt idx="181758">
                  <c:v>-2.31039E-2</c:v>
                </c:pt>
                <c:pt idx="181759">
                  <c:v>-2.2834400000000001E-2</c:v>
                </c:pt>
                <c:pt idx="181760">
                  <c:v>-2.2536199999999999E-2</c:v>
                </c:pt>
                <c:pt idx="181761">
                  <c:v>-2.2210000000000001E-2</c:v>
                </c:pt>
                <c:pt idx="181762">
                  <c:v>-2.1856E-2</c:v>
                </c:pt>
                <c:pt idx="181763">
                  <c:v>-2.1474900000000002E-2</c:v>
                </c:pt>
                <c:pt idx="181764">
                  <c:v>-2.1067200000000001E-2</c:v>
                </c:pt>
                <c:pt idx="181765">
                  <c:v>-2.0633599999999998E-2</c:v>
                </c:pt>
                <c:pt idx="181766">
                  <c:v>-2.0174600000000001E-2</c:v>
                </c:pt>
                <c:pt idx="181767">
                  <c:v>-1.9691E-2</c:v>
                </c:pt>
                <c:pt idx="181768">
                  <c:v>-1.9183599999999999E-2</c:v>
                </c:pt>
                <c:pt idx="181769">
                  <c:v>-1.8652999999999999E-2</c:v>
                </c:pt>
                <c:pt idx="181770">
                  <c:v>-1.8100000000000002E-2</c:v>
                </c:pt>
                <c:pt idx="181771">
                  <c:v>-1.7525499999999999E-2</c:v>
                </c:pt>
                <c:pt idx="181772">
                  <c:v>-1.6930299999999999E-2</c:v>
                </c:pt>
                <c:pt idx="181773">
                  <c:v>-1.6315400000000001E-2</c:v>
                </c:pt>
                <c:pt idx="181774">
                  <c:v>-1.5681500000000001E-2</c:v>
                </c:pt>
                <c:pt idx="181775">
                  <c:v>-1.50297E-2</c:v>
                </c:pt>
                <c:pt idx="181776">
                  <c:v>-1.4361000000000001E-2</c:v>
                </c:pt>
                <c:pt idx="181777">
                  <c:v>-1.3676199999999999E-2</c:v>
                </c:pt>
                <c:pt idx="181778">
                  <c:v>-1.29765E-2</c:v>
                </c:pt>
                <c:pt idx="181779">
                  <c:v>-1.22627E-2</c:v>
                </c:pt>
                <c:pt idx="181780">
                  <c:v>-1.1536100000000001E-2</c:v>
                </c:pt>
                <c:pt idx="181781">
                  <c:v>-1.0797599999999999E-2</c:v>
                </c:pt>
                <c:pt idx="181782">
                  <c:v>-1.00483E-2</c:v>
                </c:pt>
                <c:pt idx="181783" formatCode="0.00E+00">
                  <c:v>-9.2893000000000003E-3</c:v>
                </c:pt>
                <c:pt idx="181784" formatCode="0.00E+00">
                  <c:v>-8.52171E-3</c:v>
                </c:pt>
                <c:pt idx="181785" formatCode="0.00E+00">
                  <c:v>-7.7466399999999999E-3</c:v>
                </c:pt>
                <c:pt idx="181786" formatCode="0.00E+00">
                  <c:v>-6.9651899999999996E-3</c:v>
                </c:pt>
                <c:pt idx="181787" formatCode="0.00E+00">
                  <c:v>-6.17849E-3</c:v>
                </c:pt>
                <c:pt idx="181788" formatCode="0.00E+00">
                  <c:v>-5.3876599999999998E-3</c:v>
                </c:pt>
                <c:pt idx="181789" formatCode="0.00E+00">
                  <c:v>-4.5938400000000001E-3</c:v>
                </c:pt>
                <c:pt idx="181790" formatCode="0.00E+00">
                  <c:v>-3.7981400000000002E-3</c:v>
                </c:pt>
                <c:pt idx="181791" formatCode="0.00E+00">
                  <c:v>-3.0016999999999999E-3</c:v>
                </c:pt>
                <c:pt idx="181792" formatCode="0.00E+00">
                  <c:v>-2.20564E-3</c:v>
                </c:pt>
                <c:pt idx="181793" formatCode="0.00E+00">
                  <c:v>-1.4110800000000001E-3</c:v>
                </c:pt>
                <c:pt idx="181794" formatCode="0.00E+00">
                  <c:v>-6.1912899999999995E-4</c:v>
                </c:pt>
                <c:pt idx="181795" formatCode="0.00E+00">
                  <c:v>1.6911300000000001E-4</c:v>
                </c:pt>
                <c:pt idx="181796" formatCode="0.00E+00">
                  <c:v>9.5255399999999999E-4</c:v>
                </c:pt>
                <c:pt idx="181797" formatCode="0.00E+00">
                  <c:v>1.73011E-3</c:v>
                </c:pt>
                <c:pt idx="181798" formatCode="0.00E+00">
                  <c:v>2.5007200000000001E-3</c:v>
                </c:pt>
                <c:pt idx="181799" formatCode="0.00E+00">
                  <c:v>3.26334E-3</c:v>
                </c:pt>
                <c:pt idx="181800" formatCode="0.00E+00">
                  <c:v>4.0169300000000002E-3</c:v>
                </c:pt>
                <c:pt idx="181801" formatCode="0.00E+00">
                  <c:v>4.7604700000000002E-3</c:v>
                </c:pt>
                <c:pt idx="181802" formatCode="0.00E+00">
                  <c:v>5.4929699999999998E-3</c:v>
                </c:pt>
                <c:pt idx="181803" formatCode="0.00E+00">
                  <c:v>6.2134699999999996E-3</c:v>
                </c:pt>
                <c:pt idx="181804" formatCode="0.00E+00">
                  <c:v>6.92101E-3</c:v>
                </c:pt>
                <c:pt idx="181805" formatCode="0.00E+00">
                  <c:v>7.6146699999999996E-3</c:v>
                </c:pt>
                <c:pt idx="181806" formatCode="0.00E+00">
                  <c:v>8.2935500000000002E-3</c:v>
                </c:pt>
                <c:pt idx="181807" formatCode="0.00E+00">
                  <c:v>8.9567899999999992E-3</c:v>
                </c:pt>
                <c:pt idx="181808" formatCode="0.00E+00">
                  <c:v>9.6035400000000007E-3</c:v>
                </c:pt>
                <c:pt idx="181809">
                  <c:v>1.0233000000000001E-2</c:v>
                </c:pt>
                <c:pt idx="181810">
                  <c:v>1.0844400000000001E-2</c:v>
                </c:pt>
                <c:pt idx="181811">
                  <c:v>1.14369E-2</c:v>
                </c:pt>
                <c:pt idx="181812">
                  <c:v>1.201E-2</c:v>
                </c:pt>
                <c:pt idx="181813">
                  <c:v>1.2562800000000001E-2</c:v>
                </c:pt>
                <c:pt idx="181814">
                  <c:v>1.3094700000000001E-2</c:v>
                </c:pt>
                <c:pt idx="181815">
                  <c:v>1.36052E-2</c:v>
                </c:pt>
                <c:pt idx="181816">
                  <c:v>1.4093700000000001E-2</c:v>
                </c:pt>
                <c:pt idx="181817">
                  <c:v>1.4559600000000001E-2</c:v>
                </c:pt>
                <c:pt idx="181818">
                  <c:v>1.50025E-2</c:v>
                </c:pt>
                <c:pt idx="181819">
                  <c:v>1.5421799999999999E-2</c:v>
                </c:pt>
                <c:pt idx="181820">
                  <c:v>1.58172E-2</c:v>
                </c:pt>
                <c:pt idx="181821">
                  <c:v>1.6188399999999999E-2</c:v>
                </c:pt>
                <c:pt idx="181822">
                  <c:v>1.6534900000000002E-2</c:v>
                </c:pt>
                <c:pt idx="181823">
                  <c:v>1.68565E-2</c:v>
                </c:pt>
                <c:pt idx="181824">
                  <c:v>1.7152899999999999E-2</c:v>
                </c:pt>
                <c:pt idx="181825">
                  <c:v>1.7423999999999999E-2</c:v>
                </c:pt>
                <c:pt idx="181826">
                  <c:v>1.7669500000000001E-2</c:v>
                </c:pt>
                <c:pt idx="181827">
                  <c:v>1.78893E-2</c:v>
                </c:pt>
                <c:pt idx="181828">
                  <c:v>1.8083399999999999E-2</c:v>
                </c:pt>
                <c:pt idx="181829">
                  <c:v>1.8251799999999999E-2</c:v>
                </c:pt>
                <c:pt idx="181830">
                  <c:v>1.8394299999999999E-2</c:v>
                </c:pt>
                <c:pt idx="181831">
                  <c:v>1.8511099999999999E-2</c:v>
                </c:pt>
                <c:pt idx="181832">
                  <c:v>1.8602199999999999E-2</c:v>
                </c:pt>
                <c:pt idx="181833">
                  <c:v>1.8667799999999998E-2</c:v>
                </c:pt>
                <c:pt idx="181834">
                  <c:v>1.87079E-2</c:v>
                </c:pt>
                <c:pt idx="181835">
                  <c:v>1.8723E-2</c:v>
                </c:pt>
                <c:pt idx="181836">
                  <c:v>1.8713E-2</c:v>
                </c:pt>
                <c:pt idx="181837">
                  <c:v>1.8678400000000001E-2</c:v>
                </c:pt>
                <c:pt idx="181838">
                  <c:v>1.8619500000000001E-2</c:v>
                </c:pt>
                <c:pt idx="181839">
                  <c:v>1.85366E-2</c:v>
                </c:pt>
                <c:pt idx="181840">
                  <c:v>1.8429999999999998E-2</c:v>
                </c:pt>
                <c:pt idx="181841">
                  <c:v>1.8300299999999999E-2</c:v>
                </c:pt>
                <c:pt idx="181842">
                  <c:v>1.8147900000000002E-2</c:v>
                </c:pt>
                <c:pt idx="181843">
                  <c:v>1.7973200000000002E-2</c:v>
                </c:pt>
                <c:pt idx="181844">
                  <c:v>1.7776900000000002E-2</c:v>
                </c:pt>
                <c:pt idx="181845">
                  <c:v>1.7559399999999999E-2</c:v>
                </c:pt>
                <c:pt idx="181846">
                  <c:v>1.7321300000000001E-2</c:v>
                </c:pt>
                <c:pt idx="181847">
                  <c:v>1.70633E-2</c:v>
                </c:pt>
                <c:pt idx="181848">
                  <c:v>1.6785999999999999E-2</c:v>
                </c:pt>
                <c:pt idx="181849">
                  <c:v>1.6490000000000001E-2</c:v>
                </c:pt>
                <c:pt idx="181850">
                  <c:v>1.6175999999999999E-2</c:v>
                </c:pt>
                <c:pt idx="181851">
                  <c:v>1.5844899999999999E-2</c:v>
                </c:pt>
                <c:pt idx="181852">
                  <c:v>1.5497199999999999E-2</c:v>
                </c:pt>
                <c:pt idx="181853">
                  <c:v>1.5133799999999999E-2</c:v>
                </c:pt>
                <c:pt idx="181854">
                  <c:v>1.47554E-2</c:v>
                </c:pt>
                <c:pt idx="181855">
                  <c:v>1.43628E-2</c:v>
                </c:pt>
                <c:pt idx="181856">
                  <c:v>1.39569E-2</c:v>
                </c:pt>
                <c:pt idx="181857">
                  <c:v>1.3538400000000001E-2</c:v>
                </c:pt>
                <c:pt idx="181858">
                  <c:v>1.31082E-2</c:v>
                </c:pt>
                <c:pt idx="181859">
                  <c:v>1.2667100000000001E-2</c:v>
                </c:pt>
                <c:pt idx="181860">
                  <c:v>1.2216100000000001E-2</c:v>
                </c:pt>
                <c:pt idx="181861">
                  <c:v>1.17559E-2</c:v>
                </c:pt>
                <c:pt idx="181862">
                  <c:v>1.12874E-2</c:v>
                </c:pt>
                <c:pt idx="181863">
                  <c:v>1.0811599999999999E-2</c:v>
                </c:pt>
                <c:pt idx="181864">
                  <c:v>1.03292E-2</c:v>
                </c:pt>
                <c:pt idx="181865" formatCode="0.00E+00">
                  <c:v>9.8412699999999992E-3</c:v>
                </c:pt>
                <c:pt idx="181866" formatCode="0.00E+00">
                  <c:v>9.3485600000000005E-3</c:v>
                </c:pt>
                <c:pt idx="181867" formatCode="0.00E+00">
                  <c:v>8.8519900000000006E-3</c:v>
                </c:pt>
                <c:pt idx="181868" formatCode="0.00E+00">
                  <c:v>8.3524399999999992E-3</c:v>
                </c:pt>
                <c:pt idx="181869" formatCode="0.00E+00">
                  <c:v>7.8507799999999999E-3</c:v>
                </c:pt>
                <c:pt idx="181870" formatCode="0.00E+00">
                  <c:v>7.3478800000000002E-3</c:v>
                </c:pt>
                <c:pt idx="181871" formatCode="0.00E+00">
                  <c:v>6.8446000000000002E-3</c:v>
                </c:pt>
                <c:pt idx="181872" formatCode="0.00E+00">
                  <c:v>6.3417899999999999E-3</c:v>
                </c:pt>
                <c:pt idx="181873" formatCode="0.00E+00">
                  <c:v>5.8402999999999997E-3</c:v>
                </c:pt>
                <c:pt idx="181874" formatCode="0.00E+00">
                  <c:v>5.3409399999999998E-3</c:v>
                </c:pt>
                <c:pt idx="181875" formatCode="0.00E+00">
                  <c:v>4.8445299999999997E-3</c:v>
                </c:pt>
                <c:pt idx="181876" formatCode="0.00E+00">
                  <c:v>4.3518799999999998E-3</c:v>
                </c:pt>
                <c:pt idx="181877" formatCode="0.00E+00">
                  <c:v>3.86375E-3</c:v>
                </c:pt>
                <c:pt idx="181878" formatCode="0.00E+00">
                  <c:v>3.3809299999999999E-3</c:v>
                </c:pt>
                <c:pt idx="181879" formatCode="0.00E+00">
                  <c:v>2.9041599999999998E-3</c:v>
                </c:pt>
                <c:pt idx="181880" formatCode="0.00E+00">
                  <c:v>2.4341599999999999E-3</c:v>
                </c:pt>
                <c:pt idx="181881" formatCode="0.00E+00">
                  <c:v>1.9716299999999998E-3</c:v>
                </c:pt>
                <c:pt idx="181882" formatCode="0.00E+00">
                  <c:v>1.51727E-3</c:v>
                </c:pt>
                <c:pt idx="181883" formatCode="0.00E+00">
                  <c:v>1.07172E-3</c:v>
                </c:pt>
                <c:pt idx="181884" formatCode="0.00E+00">
                  <c:v>6.35631E-4</c:v>
                </c:pt>
                <c:pt idx="181885" formatCode="0.00E+00">
                  <c:v>2.096E-4</c:v>
                </c:pt>
                <c:pt idx="181886" formatCode="0.00E+00">
                  <c:v>-2.05789E-4</c:v>
                </c:pt>
                <c:pt idx="181887" formatCode="0.00E+00">
                  <c:v>-6.09981E-4</c:v>
                </c:pt>
                <c:pt idx="181888" formatCode="0.00E+00">
                  <c:v>-1.00245E-3</c:v>
                </c:pt>
                <c:pt idx="181889" formatCode="0.00E+00">
                  <c:v>-1.3826999999999999E-3</c:v>
                </c:pt>
                <c:pt idx="181890" formatCode="0.00E+00">
                  <c:v>-1.75026E-3</c:v>
                </c:pt>
                <c:pt idx="181891" formatCode="0.00E+00">
                  <c:v>-2.1047000000000001E-3</c:v>
                </c:pt>
                <c:pt idx="181892" formatCode="0.00E+00">
                  <c:v>-2.44561E-3</c:v>
                </c:pt>
                <c:pt idx="181893" formatCode="0.00E+00">
                  <c:v>-2.7726199999999999E-3</c:v>
                </c:pt>
                <c:pt idx="181894" formatCode="0.00E+00">
                  <c:v>-3.08538E-3</c:v>
                </c:pt>
                <c:pt idx="181895" formatCode="0.00E+00">
                  <c:v>-3.3835900000000001E-3</c:v>
                </c:pt>
                <c:pt idx="181896" formatCode="0.00E+00">
                  <c:v>-3.6669799999999998E-3</c:v>
                </c:pt>
                <c:pt idx="181897" formatCode="0.00E+00">
                  <c:v>-3.9352900000000001E-3</c:v>
                </c:pt>
                <c:pt idx="181898" formatCode="0.00E+00">
                  <c:v>-4.1883199999999997E-3</c:v>
                </c:pt>
                <c:pt idx="181899" formatCode="0.00E+00">
                  <c:v>-4.4259E-3</c:v>
                </c:pt>
                <c:pt idx="181900" formatCode="0.00E+00">
                  <c:v>-4.6478700000000001E-3</c:v>
                </c:pt>
                <c:pt idx="181901" formatCode="0.00E+00">
                  <c:v>-4.8541399999999998E-3</c:v>
                </c:pt>
                <c:pt idx="181902" formatCode="0.00E+00">
                  <c:v>-5.0446299999999996E-3</c:v>
                </c:pt>
                <c:pt idx="181903" formatCode="0.00E+00">
                  <c:v>-5.2192899999999997E-3</c:v>
                </c:pt>
                <c:pt idx="181904" formatCode="0.00E+00">
                  <c:v>-5.3781200000000001E-3</c:v>
                </c:pt>
                <c:pt idx="181905" formatCode="0.00E+00">
                  <c:v>-5.5211399999999999E-3</c:v>
                </c:pt>
                <c:pt idx="181906" formatCode="0.00E+00">
                  <c:v>-5.6484200000000004E-3</c:v>
                </c:pt>
                <c:pt idx="181907" formatCode="0.00E+00">
                  <c:v>-5.7600300000000002E-3</c:v>
                </c:pt>
                <c:pt idx="181908" formatCode="0.00E+00">
                  <c:v>-5.8561100000000003E-3</c:v>
                </c:pt>
                <c:pt idx="181909" formatCode="0.00E+00">
                  <c:v>-5.9367999999999999E-3</c:v>
                </c:pt>
                <c:pt idx="181910" formatCode="0.00E+00">
                  <c:v>-6.0023000000000003E-3</c:v>
                </c:pt>
                <c:pt idx="181911" formatCode="0.00E+00">
                  <c:v>-6.0528099999999996E-3</c:v>
                </c:pt>
                <c:pt idx="181912" formatCode="0.00E+00">
                  <c:v>-6.0885899999999996E-3</c:v>
                </c:pt>
                <c:pt idx="181913" formatCode="0.00E+00">
                  <c:v>-6.1098999999999997E-3</c:v>
                </c:pt>
                <c:pt idx="181914" formatCode="0.00E+00">
                  <c:v>-6.1170499999999997E-3</c:v>
                </c:pt>
                <c:pt idx="181915" formatCode="0.00E+00">
                  <c:v>-6.1103700000000004E-3</c:v>
                </c:pt>
                <c:pt idx="181916" formatCode="0.00E+00">
                  <c:v>-6.0902100000000004E-3</c:v>
                </c:pt>
                <c:pt idx="181917" formatCode="0.00E+00">
                  <c:v>-6.0569600000000001E-3</c:v>
                </c:pt>
                <c:pt idx="181918" formatCode="0.00E+00">
                  <c:v>-6.0110199999999997E-3</c:v>
                </c:pt>
                <c:pt idx="181919" formatCode="0.00E+00">
                  <c:v>-5.9528200000000002E-3</c:v>
                </c:pt>
                <c:pt idx="181920" formatCode="0.00E+00">
                  <c:v>-5.8828200000000004E-3</c:v>
                </c:pt>
                <c:pt idx="181921" formatCode="0.00E+00">
                  <c:v>-5.8014900000000003E-3</c:v>
                </c:pt>
                <c:pt idx="181922" formatCode="0.00E+00">
                  <c:v>-5.7093200000000004E-3</c:v>
                </c:pt>
                <c:pt idx="181923" formatCode="0.00E+00">
                  <c:v>-5.6068300000000001E-3</c:v>
                </c:pt>
                <c:pt idx="181924" formatCode="0.00E+00">
                  <c:v>-5.4945599999999999E-3</c:v>
                </c:pt>
                <c:pt idx="181925" formatCode="0.00E+00">
                  <c:v>-5.3730399999999999E-3</c:v>
                </c:pt>
                <c:pt idx="181926" formatCode="0.00E+00">
                  <c:v>-5.2428500000000003E-3</c:v>
                </c:pt>
                <c:pt idx="181927" formatCode="0.00E+00">
                  <c:v>-5.1045700000000001E-3</c:v>
                </c:pt>
                <c:pt idx="181928" formatCode="0.00E+00">
                  <c:v>-4.9587800000000003E-3</c:v>
                </c:pt>
                <c:pt idx="181929" formatCode="0.00E+00">
                  <c:v>-4.8060799999999999E-3</c:v>
                </c:pt>
                <c:pt idx="181930" formatCode="0.00E+00">
                  <c:v>-4.6471000000000004E-3</c:v>
                </c:pt>
                <c:pt idx="181931" formatCode="0.00E+00">
                  <c:v>-4.4824599999999997E-3</c:v>
                </c:pt>
                <c:pt idx="181932" formatCode="0.00E+00">
                  <c:v>-4.3127800000000004E-3</c:v>
                </c:pt>
                <c:pt idx="181933" formatCode="0.00E+00">
                  <c:v>-4.1386900000000004E-3</c:v>
                </c:pt>
                <c:pt idx="181934" formatCode="0.00E+00">
                  <c:v>-3.9608500000000001E-3</c:v>
                </c:pt>
                <c:pt idx="181935" formatCode="0.00E+00">
                  <c:v>-3.7799000000000001E-3</c:v>
                </c:pt>
                <c:pt idx="181936" formatCode="0.00E+00">
                  <c:v>-3.59647E-3</c:v>
                </c:pt>
                <c:pt idx="181937" formatCode="0.00E+00">
                  <c:v>-3.4112299999999999E-3</c:v>
                </c:pt>
                <c:pt idx="181938" formatCode="0.00E+00">
                  <c:v>-3.2247999999999999E-3</c:v>
                </c:pt>
                <c:pt idx="181939" formatCode="0.00E+00">
                  <c:v>-3.03784E-3</c:v>
                </c:pt>
                <c:pt idx="181940" formatCode="0.00E+00">
                  <c:v>-2.8509899999999999E-3</c:v>
                </c:pt>
                <c:pt idx="181941" formatCode="0.00E+00">
                  <c:v>-2.6648800000000001E-3</c:v>
                </c:pt>
                <c:pt idx="181942" formatCode="0.00E+00">
                  <c:v>-2.4801300000000001E-3</c:v>
                </c:pt>
                <c:pt idx="181943" formatCode="0.00E+00">
                  <c:v>-2.2973799999999999E-3</c:v>
                </c:pt>
                <c:pt idx="181944" formatCode="0.00E+00">
                  <c:v>-2.11722E-3</c:v>
                </c:pt>
                <c:pt idx="181945" formatCode="0.00E+00">
                  <c:v>-1.9402600000000001E-3</c:v>
                </c:pt>
                <c:pt idx="181946" formatCode="0.00E+00">
                  <c:v>-1.76709E-3</c:v>
                </c:pt>
                <c:pt idx="181947" formatCode="0.00E+00">
                  <c:v>-1.5982800000000001E-3</c:v>
                </c:pt>
                <c:pt idx="181948" formatCode="0.00E+00">
                  <c:v>-1.4344E-3</c:v>
                </c:pt>
                <c:pt idx="181949" formatCode="0.00E+00">
                  <c:v>-1.276E-3</c:v>
                </c:pt>
                <c:pt idx="181950" formatCode="0.00E+00">
                  <c:v>-1.12359E-3</c:v>
                </c:pt>
                <c:pt idx="181951" formatCode="0.00E+00">
                  <c:v>-9.77695E-4</c:v>
                </c:pt>
                <c:pt idx="181952" formatCode="0.00E+00">
                  <c:v>-8.3880800000000002E-4</c:v>
                </c:pt>
                <c:pt idx="181953" formatCode="0.00E+00">
                  <c:v>-7.0740099999999997E-4</c:v>
                </c:pt>
                <c:pt idx="181954" formatCode="0.00E+00">
                  <c:v>-5.8392700000000004E-4</c:v>
                </c:pt>
                <c:pt idx="181955" formatCode="0.00E+00">
                  <c:v>-4.6881599999999999E-4</c:v>
                </c:pt>
                <c:pt idx="181956" formatCode="0.00E+00">
                  <c:v>-3.6247599999999998E-4</c:v>
                </c:pt>
                <c:pt idx="181957" formatCode="0.00E+00">
                  <c:v>-2.6529100000000002E-4</c:v>
                </c:pt>
                <c:pt idx="181958" formatCode="0.00E+00">
                  <c:v>-1.77622E-4</c:v>
                </c:pt>
                <c:pt idx="181959" formatCode="0.00E+00">
                  <c:v>-9.9803700000000001E-5</c:v>
                </c:pt>
                <c:pt idx="181960" formatCode="0.00E+00">
                  <c:v>-3.2144100000000003E-5</c:v>
                </c:pt>
                <c:pt idx="181961" formatCode="0.00E+00">
                  <c:v>2.5074200000000001E-5</c:v>
                </c:pt>
                <c:pt idx="181962" formatCode="0.00E+00">
                  <c:v>7.1595900000000003E-5</c:v>
                </c:pt>
                <c:pt idx="181963" formatCode="0.00E+00">
                  <c:v>1.07194E-4</c:v>
                </c:pt>
                <c:pt idx="181964" formatCode="0.00E+00">
                  <c:v>1.3166799999999999E-4</c:v>
                </c:pt>
                <c:pt idx="181965" formatCode="0.00E+00">
                  <c:v>1.4484900000000001E-4</c:v>
                </c:pt>
                <c:pt idx="181966" formatCode="0.00E+00">
                  <c:v>1.4659499999999999E-4</c:v>
                </c:pt>
                <c:pt idx="181967" formatCode="0.00E+00">
                  <c:v>1.3679299999999999E-4</c:v>
                </c:pt>
                <c:pt idx="181968" formatCode="0.00E+00">
                  <c:v>1.15362E-4</c:v>
                </c:pt>
                <c:pt idx="181969" formatCode="0.00E+00">
                  <c:v>8.2248299999999997E-5</c:v>
                </c:pt>
                <c:pt idx="181970" formatCode="0.00E+00">
                  <c:v>3.7429199999999997E-5</c:v>
                </c:pt>
                <c:pt idx="181971" formatCode="0.00E+00">
                  <c:v>-1.90878E-5</c:v>
                </c:pt>
                <c:pt idx="181972" formatCode="0.00E+00">
                  <c:v>-8.72654E-5</c:v>
                </c:pt>
                <c:pt idx="181973" formatCode="0.00E+00">
                  <c:v>-1.6703599999999999E-4</c:v>
                </c:pt>
                <c:pt idx="181974" formatCode="0.00E+00">
                  <c:v>-2.5830299999999998E-4</c:v>
                </c:pt>
                <c:pt idx="181975" formatCode="0.00E+00">
                  <c:v>-3.6093900000000001E-4</c:v>
                </c:pt>
                <c:pt idx="181976" formatCode="0.00E+00">
                  <c:v>-4.7478800000000002E-4</c:v>
                </c:pt>
                <c:pt idx="181977" formatCode="0.00E+00">
                  <c:v>-5.9966399999999997E-4</c:v>
                </c:pt>
                <c:pt idx="181978" formatCode="0.00E+00">
                  <c:v>-7.3535199999999999E-4</c:v>
                </c:pt>
                <c:pt idx="181979" formatCode="0.00E+00">
                  <c:v>-8.81609E-4</c:v>
                </c:pt>
                <c:pt idx="181980" formatCode="0.00E+00">
                  <c:v>-1.0381699999999999E-3</c:v>
                </c:pt>
                <c:pt idx="181981" formatCode="0.00E+00">
                  <c:v>-1.2047200000000001E-3</c:v>
                </c:pt>
                <c:pt idx="181982" formatCode="0.00E+00">
                  <c:v>-1.3809499999999999E-3</c:v>
                </c:pt>
                <c:pt idx="181983" formatCode="0.00E+00">
                  <c:v>-1.5665099999999999E-3</c:v>
                </c:pt>
                <c:pt idx="181984" formatCode="0.00E+00">
                  <c:v>-1.761E-3</c:v>
                </c:pt>
                <c:pt idx="181985" formatCode="0.00E+00">
                  <c:v>-1.9640500000000002E-3</c:v>
                </c:pt>
                <c:pt idx="181986" formatCode="0.00E+00">
                  <c:v>-2.1752099999999999E-3</c:v>
                </c:pt>
                <c:pt idx="181987" formatCode="0.00E+00">
                  <c:v>-2.3940400000000001E-3</c:v>
                </c:pt>
                <c:pt idx="181988" formatCode="0.00E+00">
                  <c:v>-2.62006E-3</c:v>
                </c:pt>
                <c:pt idx="181989" formatCode="0.00E+00">
                  <c:v>-2.85279E-3</c:v>
                </c:pt>
                <c:pt idx="181990" formatCode="0.00E+00">
                  <c:v>-3.0917100000000001E-3</c:v>
                </c:pt>
                <c:pt idx="181991" formatCode="0.00E+00">
                  <c:v>-3.33629E-3</c:v>
                </c:pt>
                <c:pt idx="181992" formatCode="0.00E+00">
                  <c:v>-3.5859799999999999E-3</c:v>
                </c:pt>
                <c:pt idx="181993" formatCode="0.00E+00">
                  <c:v>-3.8402000000000002E-3</c:v>
                </c:pt>
                <c:pt idx="181994" formatCode="0.00E+00">
                  <c:v>-4.0983800000000004E-3</c:v>
                </c:pt>
                <c:pt idx="181995" formatCode="0.00E+00">
                  <c:v>-4.3599199999999998E-3</c:v>
                </c:pt>
                <c:pt idx="181996" formatCode="0.00E+00">
                  <c:v>-4.6241900000000002E-3</c:v>
                </c:pt>
                <c:pt idx="181997" formatCode="0.00E+00">
                  <c:v>-4.8905800000000003E-3</c:v>
                </c:pt>
                <c:pt idx="181998" formatCode="0.00E+00">
                  <c:v>-5.1584600000000001E-3</c:v>
                </c:pt>
                <c:pt idx="181999" formatCode="0.00E+00">
                  <c:v>-5.4271600000000003E-3</c:v>
                </c:pt>
                <c:pt idx="182000" formatCode="0.00E+00">
                  <c:v>-5.6960500000000002E-3</c:v>
                </c:pt>
                <c:pt idx="182001" formatCode="0.00E+00">
                  <c:v>-5.9644499999999996E-3</c:v>
                </c:pt>
                <c:pt idx="182002" formatCode="0.00E+00">
                  <c:v>-6.2316999999999997E-3</c:v>
                </c:pt>
                <c:pt idx="182003" formatCode="0.00E+00">
                  <c:v>-6.4971200000000003E-3</c:v>
                </c:pt>
                <c:pt idx="182004" formatCode="0.00E+00">
                  <c:v>-6.7600500000000001E-3</c:v>
                </c:pt>
                <c:pt idx="182005" formatCode="0.00E+00">
                  <c:v>-7.0197899999999997E-3</c:v>
                </c:pt>
                <c:pt idx="182006" formatCode="0.00E+00">
                  <c:v>-7.2756799999999996E-3</c:v>
                </c:pt>
                <c:pt idx="182007" formatCode="0.00E+00">
                  <c:v>-7.5270299999999997E-3</c:v>
                </c:pt>
                <c:pt idx="182008" formatCode="0.00E+00">
                  <c:v>-7.7731800000000002E-3</c:v>
                </c:pt>
                <c:pt idx="182009" formatCode="0.00E+00">
                  <c:v>-8.0134400000000001E-3</c:v>
                </c:pt>
                <c:pt idx="182010" formatCode="0.00E+00">
                  <c:v>-8.2471599999999999E-3</c:v>
                </c:pt>
                <c:pt idx="182011" formatCode="0.00E+00">
                  <c:v>-8.4736800000000008E-3</c:v>
                </c:pt>
                <c:pt idx="182012" formatCode="0.00E+00">
                  <c:v>-8.6923399999999998E-3</c:v>
                </c:pt>
                <c:pt idx="182013" formatCode="0.00E+00">
                  <c:v>-8.9025000000000007E-3</c:v>
                </c:pt>
                <c:pt idx="182014" formatCode="0.00E+00">
                  <c:v>-9.1035300000000003E-3</c:v>
                </c:pt>
                <c:pt idx="182015" formatCode="0.00E+00">
                  <c:v>-9.2948100000000006E-3</c:v>
                </c:pt>
                <c:pt idx="182016" formatCode="0.00E+00">
                  <c:v>-9.4757299999999999E-3</c:v>
                </c:pt>
                <c:pt idx="182017" formatCode="0.00E+00">
                  <c:v>-9.64571E-3</c:v>
                </c:pt>
                <c:pt idx="182018" formatCode="0.00E+00">
                  <c:v>-9.8041699999999992E-3</c:v>
                </c:pt>
                <c:pt idx="182019" formatCode="0.00E+00">
                  <c:v>-9.9505500000000007E-3</c:v>
                </c:pt>
                <c:pt idx="182020">
                  <c:v>-1.0084299999999999E-2</c:v>
                </c:pt>
                <c:pt idx="182021">
                  <c:v>-1.0204899999999999E-2</c:v>
                </c:pt>
                <c:pt idx="182022">
                  <c:v>-1.0311900000000001E-2</c:v>
                </c:pt>
                <c:pt idx="182023">
                  <c:v>-1.0404800000000001E-2</c:v>
                </c:pt>
                <c:pt idx="182024">
                  <c:v>-1.04831E-2</c:v>
                </c:pt>
                <c:pt idx="182025">
                  <c:v>-1.05463E-2</c:v>
                </c:pt>
                <c:pt idx="182026">
                  <c:v>-1.05942E-2</c:v>
                </c:pt>
                <c:pt idx="182027">
                  <c:v>-1.06263E-2</c:v>
                </c:pt>
                <c:pt idx="182028">
                  <c:v>-1.06423E-2</c:v>
                </c:pt>
                <c:pt idx="182029">
                  <c:v>-1.06417E-2</c:v>
                </c:pt>
                <c:pt idx="182030">
                  <c:v>-1.06245E-2</c:v>
                </c:pt>
                <c:pt idx="182031">
                  <c:v>-1.05901E-2</c:v>
                </c:pt>
                <c:pt idx="182032">
                  <c:v>-1.05386E-2</c:v>
                </c:pt>
                <c:pt idx="182033">
                  <c:v>-1.04695E-2</c:v>
                </c:pt>
                <c:pt idx="182034">
                  <c:v>-1.0382799999999999E-2</c:v>
                </c:pt>
                <c:pt idx="182035">
                  <c:v>-1.0278199999999999E-2</c:v>
                </c:pt>
                <c:pt idx="182036">
                  <c:v>-1.01558E-2</c:v>
                </c:pt>
                <c:pt idx="182037">
                  <c:v>-1.0015400000000001E-2</c:v>
                </c:pt>
                <c:pt idx="182038" formatCode="0.00E+00">
                  <c:v>-9.8569399999999998E-3</c:v>
                </c:pt>
                <c:pt idx="182039" formatCode="0.00E+00">
                  <c:v>-9.6804300000000003E-3</c:v>
                </c:pt>
                <c:pt idx="182040" formatCode="0.00E+00">
                  <c:v>-9.4858900000000003E-3</c:v>
                </c:pt>
                <c:pt idx="182041" formatCode="0.00E+00">
                  <c:v>-9.2733799999999995E-3</c:v>
                </c:pt>
                <c:pt idx="182042" formatCode="0.00E+00">
                  <c:v>-9.0429699999999991E-3</c:v>
                </c:pt>
                <c:pt idx="182043" formatCode="0.00E+00">
                  <c:v>-8.7948000000000002E-3</c:v>
                </c:pt>
                <c:pt idx="182044" formatCode="0.00E+00">
                  <c:v>-8.52902E-3</c:v>
                </c:pt>
                <c:pt idx="182045" formatCode="0.00E+00">
                  <c:v>-8.2458099999999993E-3</c:v>
                </c:pt>
                <c:pt idx="182046" formatCode="0.00E+00">
                  <c:v>-7.94541E-3</c:v>
                </c:pt>
                <c:pt idx="182047" formatCode="0.00E+00">
                  <c:v>-7.6280599999999999E-3</c:v>
                </c:pt>
                <c:pt idx="182048" formatCode="0.00E+00">
                  <c:v>-7.2940499999999998E-3</c:v>
                </c:pt>
                <c:pt idx="182049" formatCode="0.00E+00">
                  <c:v>-6.9437199999999996E-3</c:v>
                </c:pt>
                <c:pt idx="182050" formatCode="0.00E+00">
                  <c:v>-6.5773999999999997E-3</c:v>
                </c:pt>
                <c:pt idx="182051" formatCode="0.00E+00">
                  <c:v>-6.1954999999999996E-3</c:v>
                </c:pt>
                <c:pt idx="182052" formatCode="0.00E+00">
                  <c:v>-5.7984200000000003E-3</c:v>
                </c:pt>
                <c:pt idx="182053" formatCode="0.00E+00">
                  <c:v>-5.3866199999999999E-3</c:v>
                </c:pt>
                <c:pt idx="182054" formatCode="0.00E+00">
                  <c:v>-4.96058E-3</c:v>
                </c:pt>
                <c:pt idx="182055" formatCode="0.00E+00">
                  <c:v>-4.5208000000000002E-3</c:v>
                </c:pt>
                <c:pt idx="182056" formatCode="0.00E+00">
                  <c:v>-4.0678199999999998E-3</c:v>
                </c:pt>
                <c:pt idx="182057" formatCode="0.00E+00">
                  <c:v>-3.6022200000000002E-3</c:v>
                </c:pt>
                <c:pt idx="182058" formatCode="0.00E+00">
                  <c:v>-3.1245700000000001E-3</c:v>
                </c:pt>
                <c:pt idx="182059" formatCode="0.00E+00">
                  <c:v>-2.6355100000000002E-3</c:v>
                </c:pt>
                <c:pt idx="182060" formatCode="0.00E+00">
                  <c:v>-2.13568E-3</c:v>
                </c:pt>
                <c:pt idx="182061" formatCode="0.00E+00">
                  <c:v>-1.6257400000000001E-3</c:v>
                </c:pt>
                <c:pt idx="182062" formatCode="0.00E+00">
                  <c:v>-1.1064E-3</c:v>
                </c:pt>
                <c:pt idx="182063" formatCode="0.00E+00">
                  <c:v>-5.7835700000000005E-4</c:v>
                </c:pt>
                <c:pt idx="182064" formatCode="0.00E+00">
                  <c:v>-4.2355899999999999E-5</c:v>
                </c:pt>
                <c:pt idx="182065" formatCode="0.00E+00">
                  <c:v>5.0084900000000004E-4</c:v>
                </c:pt>
                <c:pt idx="182066" formatCode="0.00E+00">
                  <c:v>1.0504799999999999E-3</c:v>
                </c:pt>
                <c:pt idx="182067" formatCode="0.00E+00">
                  <c:v>1.60575E-3</c:v>
                </c:pt>
                <c:pt idx="182068" formatCode="0.00E+00">
                  <c:v>2.16585E-3</c:v>
                </c:pt>
                <c:pt idx="182069" formatCode="0.00E+00">
                  <c:v>2.72996E-3</c:v>
                </c:pt>
                <c:pt idx="182070" formatCode="0.00E+00">
                  <c:v>3.2972399999999999E-3</c:v>
                </c:pt>
                <c:pt idx="182071" formatCode="0.00E+00">
                  <c:v>3.8668299999999999E-3</c:v>
                </c:pt>
                <c:pt idx="182072" formatCode="0.00E+00">
                  <c:v>4.4378999999999998E-3</c:v>
                </c:pt>
                <c:pt idx="182073" formatCode="0.00E+00">
                  <c:v>5.0095599999999997E-3</c:v>
                </c:pt>
                <c:pt idx="182074" formatCode="0.00E+00">
                  <c:v>5.5809299999999996E-3</c:v>
                </c:pt>
                <c:pt idx="182075" formatCode="0.00E+00">
                  <c:v>6.1511500000000002E-3</c:v>
                </c:pt>
                <c:pt idx="182076" formatCode="0.00E+00">
                  <c:v>6.71932E-3</c:v>
                </c:pt>
                <c:pt idx="182077" formatCode="0.00E+00">
                  <c:v>7.2845499999999999E-3</c:v>
                </c:pt>
                <c:pt idx="182078" formatCode="0.00E+00">
                  <c:v>7.8459600000000008E-3</c:v>
                </c:pt>
                <c:pt idx="182079" formatCode="0.00E+00">
                  <c:v>8.4026399999999994E-3</c:v>
                </c:pt>
                <c:pt idx="182080" formatCode="0.00E+00">
                  <c:v>8.9537200000000001E-3</c:v>
                </c:pt>
                <c:pt idx="182081" formatCode="0.00E+00">
                  <c:v>9.4982999999999995E-3</c:v>
                </c:pt>
                <c:pt idx="182082">
                  <c:v>1.0035499999999999E-2</c:v>
                </c:pt>
                <c:pt idx="182083">
                  <c:v>1.0564499999999999E-2</c:v>
                </c:pt>
                <c:pt idx="182084">
                  <c:v>1.10843E-2</c:v>
                </c:pt>
                <c:pt idx="182085">
                  <c:v>1.15941E-2</c:v>
                </c:pt>
                <c:pt idx="182086">
                  <c:v>1.2093100000000001E-2</c:v>
                </c:pt>
                <c:pt idx="182087">
                  <c:v>1.25805E-2</c:v>
                </c:pt>
                <c:pt idx="182088">
                  <c:v>1.3055300000000001E-2</c:v>
                </c:pt>
                <c:pt idx="182089">
                  <c:v>1.35169E-2</c:v>
                </c:pt>
                <c:pt idx="182090">
                  <c:v>1.39644E-2</c:v>
                </c:pt>
                <c:pt idx="182091">
                  <c:v>1.4397E-2</c:v>
                </c:pt>
                <c:pt idx="182092">
                  <c:v>1.4814000000000001E-2</c:v>
                </c:pt>
                <c:pt idx="182093">
                  <c:v>1.52146E-2</c:v>
                </c:pt>
                <c:pt idx="182094">
                  <c:v>1.55982E-2</c:v>
                </c:pt>
                <c:pt idx="182095">
                  <c:v>1.5963999999999999E-2</c:v>
                </c:pt>
                <c:pt idx="182096">
                  <c:v>1.63114E-2</c:v>
                </c:pt>
                <c:pt idx="182097">
                  <c:v>1.66398E-2</c:v>
                </c:pt>
                <c:pt idx="182098">
                  <c:v>1.6948499999999998E-2</c:v>
                </c:pt>
                <c:pt idx="182099">
                  <c:v>1.7236899999999999E-2</c:v>
                </c:pt>
                <c:pt idx="182100">
                  <c:v>1.7504599999999999E-2</c:v>
                </c:pt>
                <c:pt idx="182101">
                  <c:v>1.77509E-2</c:v>
                </c:pt>
                <c:pt idx="182102">
                  <c:v>1.7975399999999999E-2</c:v>
                </c:pt>
                <c:pt idx="182103">
                  <c:v>1.8177599999999999E-2</c:v>
                </c:pt>
                <c:pt idx="182104">
                  <c:v>1.8357200000000001E-2</c:v>
                </c:pt>
                <c:pt idx="182105">
                  <c:v>1.8513600000000002E-2</c:v>
                </c:pt>
                <c:pt idx="182106">
                  <c:v>1.8646599999999999E-2</c:v>
                </c:pt>
                <c:pt idx="182107">
                  <c:v>1.87558E-2</c:v>
                </c:pt>
                <c:pt idx="182108">
                  <c:v>1.8840900000000001E-2</c:v>
                </c:pt>
                <c:pt idx="182109">
                  <c:v>1.89018E-2</c:v>
                </c:pt>
                <c:pt idx="182110">
                  <c:v>1.8938099999999999E-2</c:v>
                </c:pt>
                <c:pt idx="182111">
                  <c:v>1.89496E-2</c:v>
                </c:pt>
                <c:pt idx="182112">
                  <c:v>1.8936399999999999E-2</c:v>
                </c:pt>
                <c:pt idx="182113">
                  <c:v>1.88982E-2</c:v>
                </c:pt>
                <c:pt idx="182114">
                  <c:v>1.8835000000000001E-2</c:v>
                </c:pt>
                <c:pt idx="182115">
                  <c:v>1.8746700000000002E-2</c:v>
                </c:pt>
                <c:pt idx="182116">
                  <c:v>1.8633500000000001E-2</c:v>
                </c:pt>
                <c:pt idx="182117">
                  <c:v>1.84952E-2</c:v>
                </c:pt>
                <c:pt idx="182118">
                  <c:v>1.83322E-2</c:v>
                </c:pt>
                <c:pt idx="182119">
                  <c:v>1.8144400000000001E-2</c:v>
                </c:pt>
                <c:pt idx="182120">
                  <c:v>1.7932E-2</c:v>
                </c:pt>
                <c:pt idx="182121">
                  <c:v>1.7695300000000001E-2</c:v>
                </c:pt>
                <c:pt idx="182122">
                  <c:v>1.7434499999999999E-2</c:v>
                </c:pt>
                <c:pt idx="182123">
                  <c:v>1.7149899999999999E-2</c:v>
                </c:pt>
                <c:pt idx="182124">
                  <c:v>1.6841800000000001E-2</c:v>
                </c:pt>
                <c:pt idx="182125">
                  <c:v>1.65106E-2</c:v>
                </c:pt>
                <c:pt idx="182126">
                  <c:v>1.61567E-2</c:v>
                </c:pt>
                <c:pt idx="182127">
                  <c:v>1.57804E-2</c:v>
                </c:pt>
                <c:pt idx="182128">
                  <c:v>1.5382399999999999E-2</c:v>
                </c:pt>
                <c:pt idx="182129">
                  <c:v>1.49631E-2</c:v>
                </c:pt>
                <c:pt idx="182130">
                  <c:v>1.4522999999999999E-2</c:v>
                </c:pt>
                <c:pt idx="182131">
                  <c:v>1.4062699999999999E-2</c:v>
                </c:pt>
                <c:pt idx="182132">
                  <c:v>1.3582800000000001E-2</c:v>
                </c:pt>
                <c:pt idx="182133">
                  <c:v>1.3084E-2</c:v>
                </c:pt>
                <c:pt idx="182134">
                  <c:v>1.2566900000000001E-2</c:v>
                </c:pt>
                <c:pt idx="182135">
                  <c:v>1.20322E-2</c:v>
                </c:pt>
                <c:pt idx="182136">
                  <c:v>1.14807E-2</c:v>
                </c:pt>
                <c:pt idx="182137">
                  <c:v>1.09131E-2</c:v>
                </c:pt>
                <c:pt idx="182138">
                  <c:v>1.03301E-2</c:v>
                </c:pt>
                <c:pt idx="182139" formatCode="0.00E+00">
                  <c:v>9.7326600000000006E-3</c:v>
                </c:pt>
                <c:pt idx="182140" formatCode="0.00E+00">
                  <c:v>9.1215099999999993E-3</c:v>
                </c:pt>
                <c:pt idx="182141" formatCode="0.00E+00">
                  <c:v>8.4975199999999997E-3</c:v>
                </c:pt>
                <c:pt idx="182142" formatCode="0.00E+00">
                  <c:v>7.86157E-3</c:v>
                </c:pt>
                <c:pt idx="182143" formatCode="0.00E+00">
                  <c:v>7.2145400000000002E-3</c:v>
                </c:pt>
                <c:pt idx="182144" formatCode="0.00E+00">
                  <c:v>6.55735E-3</c:v>
                </c:pt>
                <c:pt idx="182145" formatCode="0.00E+00">
                  <c:v>5.89093E-3</c:v>
                </c:pt>
                <c:pt idx="182146" formatCode="0.00E+00">
                  <c:v>5.2161999999999998E-3</c:v>
                </c:pt>
                <c:pt idx="182147" formatCode="0.00E+00">
                  <c:v>4.5341399999999999E-3</c:v>
                </c:pt>
                <c:pt idx="182148" formatCode="0.00E+00">
                  <c:v>3.8457000000000001E-3</c:v>
                </c:pt>
                <c:pt idx="182149" formatCode="0.00E+00">
                  <c:v>3.1518700000000002E-3</c:v>
                </c:pt>
                <c:pt idx="182150" formatCode="0.00E+00">
                  <c:v>2.45363E-3</c:v>
                </c:pt>
                <c:pt idx="182151" formatCode="0.00E+00">
                  <c:v>1.75198E-3</c:v>
                </c:pt>
                <c:pt idx="182152" formatCode="0.00E+00">
                  <c:v>1.04791E-3</c:v>
                </c:pt>
                <c:pt idx="182153" formatCode="0.00E+00">
                  <c:v>3.4243300000000001E-4</c:v>
                </c:pt>
                <c:pt idx="182154" formatCode="0.00E+00">
                  <c:v>-3.63445E-4</c:v>
                </c:pt>
                <c:pt idx="182155" formatCode="0.00E+00">
                  <c:v>-1.06872E-3</c:v>
                </c:pt>
                <c:pt idx="182156" formatCode="0.00E+00">
                  <c:v>-1.7723699999999999E-3</c:v>
                </c:pt>
                <c:pt idx="182157" formatCode="0.00E+00">
                  <c:v>-2.4734100000000001E-3</c:v>
                </c:pt>
                <c:pt idx="182158" formatCode="0.00E+00">
                  <c:v>-3.1708299999999999E-3</c:v>
                </c:pt>
                <c:pt idx="182159" formatCode="0.00E+00">
                  <c:v>-3.8636299999999998E-3</c:v>
                </c:pt>
                <c:pt idx="182160" formatCode="0.00E+00">
                  <c:v>-4.5508199999999997E-3</c:v>
                </c:pt>
                <c:pt idx="182161" formatCode="0.00E+00">
                  <c:v>-5.2314199999999996E-3</c:v>
                </c:pt>
                <c:pt idx="182162" formatCode="0.00E+00">
                  <c:v>-5.9044700000000002E-3</c:v>
                </c:pt>
                <c:pt idx="182163" formatCode="0.00E+00">
                  <c:v>-6.5690000000000002E-3</c:v>
                </c:pt>
                <c:pt idx="182164" formatCode="0.00E+00">
                  <c:v>-7.22406E-3</c:v>
                </c:pt>
                <c:pt idx="182165" formatCode="0.00E+00">
                  <c:v>-7.8687400000000008E-3</c:v>
                </c:pt>
                <c:pt idx="182166" formatCode="0.00E+00">
                  <c:v>-8.5021100000000002E-3</c:v>
                </c:pt>
                <c:pt idx="182167" formatCode="0.00E+00">
                  <c:v>-9.1232799999999992E-3</c:v>
                </c:pt>
                <c:pt idx="182168" formatCode="0.00E+00">
                  <c:v>-9.7313699999999996E-3</c:v>
                </c:pt>
                <c:pt idx="182169">
                  <c:v>-1.03255E-2</c:v>
                </c:pt>
                <c:pt idx="182170">
                  <c:v>-1.09049E-2</c:v>
                </c:pt>
                <c:pt idx="182171">
                  <c:v>-1.14687E-2</c:v>
                </c:pt>
                <c:pt idx="182172">
                  <c:v>-1.2016199999999999E-2</c:v>
                </c:pt>
                <c:pt idx="182173">
                  <c:v>-1.25465E-2</c:v>
                </c:pt>
                <c:pt idx="182174">
                  <c:v>-1.30589E-2</c:v>
                </c:pt>
                <c:pt idx="182175">
                  <c:v>-1.35528E-2</c:v>
                </c:pt>
                <c:pt idx="182176">
                  <c:v>-1.40275E-2</c:v>
                </c:pt>
                <c:pt idx="182177">
                  <c:v>-1.4482200000000001E-2</c:v>
                </c:pt>
                <c:pt idx="182178">
                  <c:v>-1.4916499999999999E-2</c:v>
                </c:pt>
                <c:pt idx="182179">
                  <c:v>-1.53297E-2</c:v>
                </c:pt>
                <c:pt idx="182180">
                  <c:v>-1.5721200000000001E-2</c:v>
                </c:pt>
                <c:pt idx="182181">
                  <c:v>-1.6090699999999999E-2</c:v>
                </c:pt>
                <c:pt idx="182182">
                  <c:v>-1.6437500000000001E-2</c:v>
                </c:pt>
                <c:pt idx="182183">
                  <c:v>-1.67612E-2</c:v>
                </c:pt>
                <c:pt idx="182184">
                  <c:v>-1.70615E-2</c:v>
                </c:pt>
                <c:pt idx="182185">
                  <c:v>-1.73379E-2</c:v>
                </c:pt>
                <c:pt idx="182186">
                  <c:v>-1.75902E-2</c:v>
                </c:pt>
                <c:pt idx="182187">
                  <c:v>-1.7818000000000001E-2</c:v>
                </c:pt>
                <c:pt idx="182188">
                  <c:v>-1.8020999999999999E-2</c:v>
                </c:pt>
                <c:pt idx="182189">
                  <c:v>-1.8199199999999999E-2</c:v>
                </c:pt>
                <c:pt idx="182190">
                  <c:v>-1.8352199999999999E-2</c:v>
                </c:pt>
                <c:pt idx="182191">
                  <c:v>-1.848E-2</c:v>
                </c:pt>
                <c:pt idx="182192">
                  <c:v>-1.8582399999999999E-2</c:v>
                </c:pt>
                <c:pt idx="182193">
                  <c:v>-1.86594E-2</c:v>
                </c:pt>
                <c:pt idx="182194">
                  <c:v>-1.8710999999999998E-2</c:v>
                </c:pt>
                <c:pt idx="182195">
                  <c:v>-1.8737199999999999E-2</c:v>
                </c:pt>
                <c:pt idx="182196">
                  <c:v>-1.8738000000000001E-2</c:v>
                </c:pt>
                <c:pt idx="182197">
                  <c:v>-1.87136E-2</c:v>
                </c:pt>
                <c:pt idx="182198">
                  <c:v>-1.8664099999999999E-2</c:v>
                </c:pt>
                <c:pt idx="182199">
                  <c:v>-1.8589600000000001E-2</c:v>
                </c:pt>
                <c:pt idx="182200">
                  <c:v>-1.8490400000000001E-2</c:v>
                </c:pt>
                <c:pt idx="182201">
                  <c:v>-1.83667E-2</c:v>
                </c:pt>
                <c:pt idx="182202">
                  <c:v>-1.82188E-2</c:v>
                </c:pt>
                <c:pt idx="182203">
                  <c:v>-1.80471E-2</c:v>
                </c:pt>
                <c:pt idx="182204">
                  <c:v>-1.78519E-2</c:v>
                </c:pt>
                <c:pt idx="182205">
                  <c:v>-1.7633599999999999E-2</c:v>
                </c:pt>
                <c:pt idx="182206">
                  <c:v>-1.7392600000000001E-2</c:v>
                </c:pt>
                <c:pt idx="182207">
                  <c:v>-1.7129399999999999E-2</c:v>
                </c:pt>
                <c:pt idx="182208">
                  <c:v>-1.6844499999999998E-2</c:v>
                </c:pt>
                <c:pt idx="182209">
                  <c:v>-1.6538500000000001E-2</c:v>
                </c:pt>
                <c:pt idx="182210">
                  <c:v>-1.6211900000000001E-2</c:v>
                </c:pt>
                <c:pt idx="182211">
                  <c:v>-1.5865299999999999E-2</c:v>
                </c:pt>
                <c:pt idx="182212">
                  <c:v>-1.5499199999999999E-2</c:v>
                </c:pt>
                <c:pt idx="182213">
                  <c:v>-1.5114499999999999E-2</c:v>
                </c:pt>
                <c:pt idx="182214">
                  <c:v>-1.4711699999999999E-2</c:v>
                </c:pt>
                <c:pt idx="182215">
                  <c:v>-1.42915E-2</c:v>
                </c:pt>
                <c:pt idx="182216">
                  <c:v>-1.38548E-2</c:v>
                </c:pt>
                <c:pt idx="182217">
                  <c:v>-1.34021E-2</c:v>
                </c:pt>
                <c:pt idx="182218">
                  <c:v>-1.29344E-2</c:v>
                </c:pt>
                <c:pt idx="182219">
                  <c:v>-1.2452299999999999E-2</c:v>
                </c:pt>
                <c:pt idx="182220">
                  <c:v>-1.19568E-2</c:v>
                </c:pt>
                <c:pt idx="182221">
                  <c:v>-1.14486E-2</c:v>
                </c:pt>
                <c:pt idx="182222">
                  <c:v>-1.09286E-2</c:v>
                </c:pt>
                <c:pt idx="182223">
                  <c:v>-1.0397699999999999E-2</c:v>
                </c:pt>
                <c:pt idx="182224" formatCode="0.00E+00">
                  <c:v>-9.8566699999999997E-3</c:v>
                </c:pt>
                <c:pt idx="182225" formatCode="0.00E+00">
                  <c:v>-9.3064700000000007E-3</c:v>
                </c:pt>
                <c:pt idx="182226" formatCode="0.00E+00">
                  <c:v>-8.7479700000000007E-3</c:v>
                </c:pt>
                <c:pt idx="182227" formatCode="0.00E+00">
                  <c:v>-8.1820999999999994E-3</c:v>
                </c:pt>
                <c:pt idx="182228" formatCode="0.00E+00">
                  <c:v>-7.6097600000000001E-3</c:v>
                </c:pt>
                <c:pt idx="182229" formatCode="0.00E+00">
                  <c:v>-7.03187E-3</c:v>
                </c:pt>
                <c:pt idx="182230" formatCode="0.00E+00">
                  <c:v>-6.4493600000000003E-3</c:v>
                </c:pt>
                <c:pt idx="182231" formatCode="0.00E+00">
                  <c:v>-5.8631500000000001E-3</c:v>
                </c:pt>
                <c:pt idx="182232" formatCode="0.00E+00">
                  <c:v>-5.2741699999999999E-3</c:v>
                </c:pt>
                <c:pt idx="182233" formatCode="0.00E+00">
                  <c:v>-4.6833400000000002E-3</c:v>
                </c:pt>
                <c:pt idx="182234" formatCode="0.00E+00">
                  <c:v>-4.0915999999999999E-3</c:v>
                </c:pt>
                <c:pt idx="182235" formatCode="0.00E+00">
                  <c:v>-3.49986E-3</c:v>
                </c:pt>
                <c:pt idx="182236" formatCode="0.00E+00">
                  <c:v>-2.9090399999999999E-3</c:v>
                </c:pt>
                <c:pt idx="182237" formatCode="0.00E+00">
                  <c:v>-2.3200500000000002E-3</c:v>
                </c:pt>
                <c:pt idx="182238" formatCode="0.00E+00">
                  <c:v>-1.7337800000000001E-3</c:v>
                </c:pt>
                <c:pt idx="182239" formatCode="0.00E+00">
                  <c:v>-1.1511399999999999E-3</c:v>
                </c:pt>
                <c:pt idx="182240" formatCode="0.00E+00">
                  <c:v>-5.7299499999999997E-4</c:v>
                </c:pt>
                <c:pt idx="182241" formatCode="0.00E+00">
                  <c:v>-2.2067E-7</c:v>
                </c:pt>
                <c:pt idx="182242" formatCode="0.00E+00">
                  <c:v>5.6633200000000001E-4</c:v>
                </c:pt>
                <c:pt idx="182243" formatCode="0.00E+00">
                  <c:v>1.12582E-3</c:v>
                </c:pt>
                <c:pt idx="182244" formatCode="0.00E+00">
                  <c:v>1.6774299999999999E-3</c:v>
                </c:pt>
                <c:pt idx="182245" formatCode="0.00E+00">
                  <c:v>2.2203600000000002E-3</c:v>
                </c:pt>
                <c:pt idx="182246" formatCode="0.00E+00">
                  <c:v>2.7538200000000001E-3</c:v>
                </c:pt>
                <c:pt idx="182247" formatCode="0.00E+00">
                  <c:v>3.2770400000000002E-3</c:v>
                </c:pt>
                <c:pt idx="182248" formatCode="0.00E+00">
                  <c:v>3.7892899999999998E-3</c:v>
                </c:pt>
                <c:pt idx="182249" formatCode="0.00E+00">
                  <c:v>4.2898399999999996E-3</c:v>
                </c:pt>
                <c:pt idx="182250" formatCode="0.00E+00">
                  <c:v>4.7780100000000001E-3</c:v>
                </c:pt>
                <c:pt idx="182251" formatCode="0.00E+00">
                  <c:v>5.25313E-3</c:v>
                </c:pt>
                <c:pt idx="182252" formatCode="0.00E+00">
                  <c:v>5.7145499999999997E-3</c:v>
                </c:pt>
                <c:pt idx="182253" formatCode="0.00E+00">
                  <c:v>6.1616500000000003E-3</c:v>
                </c:pt>
                <c:pt idx="182254" formatCode="0.00E+00">
                  <c:v>6.5938500000000001E-3</c:v>
                </c:pt>
                <c:pt idx="182255" formatCode="0.00E+00">
                  <c:v>7.0105899999999997E-3</c:v>
                </c:pt>
                <c:pt idx="182256" formatCode="0.00E+00">
                  <c:v>7.4113499999999997E-3</c:v>
                </c:pt>
                <c:pt idx="182257" formatCode="0.00E+00">
                  <c:v>7.7956199999999996E-3</c:v>
                </c:pt>
                <c:pt idx="182258" formatCode="0.00E+00">
                  <c:v>8.1629400000000005E-3</c:v>
                </c:pt>
                <c:pt idx="182259" formatCode="0.00E+00">
                  <c:v>8.5128700000000005E-3</c:v>
                </c:pt>
                <c:pt idx="182260" formatCode="0.00E+00">
                  <c:v>8.8450200000000003E-3</c:v>
                </c:pt>
                <c:pt idx="182261" formatCode="0.00E+00">
                  <c:v>9.1590100000000004E-3</c:v>
                </c:pt>
                <c:pt idx="182262" formatCode="0.00E+00">
                  <c:v>9.4545199999999992E-3</c:v>
                </c:pt>
                <c:pt idx="182263" formatCode="0.00E+00">
                  <c:v>9.7312300000000004E-3</c:v>
                </c:pt>
                <c:pt idx="182264" formatCode="0.00E+00">
                  <c:v>9.9888900000000003E-3</c:v>
                </c:pt>
                <c:pt idx="182265">
                  <c:v>1.02273E-2</c:v>
                </c:pt>
                <c:pt idx="182266">
                  <c:v>1.0446199999999999E-2</c:v>
                </c:pt>
                <c:pt idx="182267">
                  <c:v>1.0645399999999999E-2</c:v>
                </c:pt>
                <c:pt idx="182268">
                  <c:v>1.08249E-2</c:v>
                </c:pt>
                <c:pt idx="182269">
                  <c:v>1.0984499999999999E-2</c:v>
                </c:pt>
                <c:pt idx="182270">
                  <c:v>1.1124200000000001E-2</c:v>
                </c:pt>
                <c:pt idx="182271">
                  <c:v>1.1244000000000001E-2</c:v>
                </c:pt>
                <c:pt idx="182272">
                  <c:v>1.1343900000000001E-2</c:v>
                </c:pt>
                <c:pt idx="182273">
                  <c:v>1.1423900000000001E-2</c:v>
                </c:pt>
                <c:pt idx="182274">
                  <c:v>1.1484100000000001E-2</c:v>
                </c:pt>
                <c:pt idx="182275">
                  <c:v>1.1524700000000001E-2</c:v>
                </c:pt>
                <c:pt idx="182276">
                  <c:v>1.1545700000000001E-2</c:v>
                </c:pt>
                <c:pt idx="182277">
                  <c:v>1.15475E-2</c:v>
                </c:pt>
                <c:pt idx="182278">
                  <c:v>1.15301E-2</c:v>
                </c:pt>
                <c:pt idx="182279">
                  <c:v>1.14939E-2</c:v>
                </c:pt>
                <c:pt idx="182280">
                  <c:v>1.1439100000000001E-2</c:v>
                </c:pt>
                <c:pt idx="182281">
                  <c:v>1.1366100000000001E-2</c:v>
                </c:pt>
                <c:pt idx="182282">
                  <c:v>1.12751E-2</c:v>
                </c:pt>
                <c:pt idx="182283">
                  <c:v>1.11667E-2</c:v>
                </c:pt>
                <c:pt idx="182284">
                  <c:v>1.10411E-2</c:v>
                </c:pt>
                <c:pt idx="182285">
                  <c:v>1.08988E-2</c:v>
                </c:pt>
                <c:pt idx="182286">
                  <c:v>1.07403E-2</c:v>
                </c:pt>
                <c:pt idx="182287">
                  <c:v>1.05661E-2</c:v>
                </c:pt>
                <c:pt idx="182288">
                  <c:v>1.03766E-2</c:v>
                </c:pt>
                <c:pt idx="182289">
                  <c:v>1.01724E-2</c:v>
                </c:pt>
                <c:pt idx="182290" formatCode="0.00E+00">
                  <c:v>9.9540400000000008E-3</c:v>
                </c:pt>
                <c:pt idx="182291" formatCode="0.00E+00">
                  <c:v>9.7221300000000007E-3</c:v>
                </c:pt>
                <c:pt idx="182292" formatCode="0.00E+00">
                  <c:v>9.4772499999999996E-3</c:v>
                </c:pt>
                <c:pt idx="182293" formatCode="0.00E+00">
                  <c:v>9.2200200000000006E-3</c:v>
                </c:pt>
                <c:pt idx="182294" formatCode="0.00E+00">
                  <c:v>8.9510800000000001E-3</c:v>
                </c:pt>
                <c:pt idx="182295" formatCode="0.00E+00">
                  <c:v>8.6710799999999994E-3</c:v>
                </c:pt>
                <c:pt idx="182296" formatCode="0.00E+00">
                  <c:v>8.3806899999999997E-3</c:v>
                </c:pt>
                <c:pt idx="182297" formatCode="0.00E+00">
                  <c:v>8.0805800000000004E-3</c:v>
                </c:pt>
                <c:pt idx="182298" formatCode="0.00E+00">
                  <c:v>7.7714699999999999E-3</c:v>
                </c:pt>
                <c:pt idx="182299" formatCode="0.00E+00">
                  <c:v>7.4540500000000003E-3</c:v>
                </c:pt>
                <c:pt idx="182300" formatCode="0.00E+00">
                  <c:v>7.1290499999999996E-3</c:v>
                </c:pt>
                <c:pt idx="182301" formatCode="0.00E+00">
                  <c:v>6.7971799999999999E-3</c:v>
                </c:pt>
                <c:pt idx="182302" formatCode="0.00E+00">
                  <c:v>6.4591900000000001E-3</c:v>
                </c:pt>
                <c:pt idx="182303" formatCode="0.00E+00">
                  <c:v>6.1158100000000002E-3</c:v>
                </c:pt>
                <c:pt idx="182304" formatCode="0.00E+00">
                  <c:v>5.7678E-3</c:v>
                </c:pt>
                <c:pt idx="182305" formatCode="0.00E+00">
                  <c:v>5.4158799999999997E-3</c:v>
                </c:pt>
                <c:pt idx="182306" formatCode="0.00E+00">
                  <c:v>5.0608299999999997E-3</c:v>
                </c:pt>
                <c:pt idx="182307" formatCode="0.00E+00">
                  <c:v>4.7033800000000001E-3</c:v>
                </c:pt>
                <c:pt idx="182308" formatCode="0.00E+00">
                  <c:v>4.3442899999999998E-3</c:v>
                </c:pt>
                <c:pt idx="182309" formatCode="0.00E+00">
                  <c:v>3.9842899999999997E-3</c:v>
                </c:pt>
                <c:pt idx="182310" formatCode="0.00E+00">
                  <c:v>3.6241400000000001E-3</c:v>
                </c:pt>
                <c:pt idx="182311" formatCode="0.00E+00">
                  <c:v>3.2645700000000001E-3</c:v>
                </c:pt>
                <c:pt idx="182312" formatCode="0.00E+00">
                  <c:v>2.9063100000000001E-3</c:v>
                </c:pt>
                <c:pt idx="182313" formatCode="0.00E+00">
                  <c:v>2.5500900000000001E-3</c:v>
                </c:pt>
                <c:pt idx="182314" formatCode="0.00E+00">
                  <c:v>2.1966099999999999E-3</c:v>
                </c:pt>
                <c:pt idx="182315" formatCode="0.00E+00">
                  <c:v>1.84658E-3</c:v>
                </c:pt>
                <c:pt idx="182316" formatCode="0.00E+00">
                  <c:v>1.5007E-3</c:v>
                </c:pt>
                <c:pt idx="182317" formatCode="0.00E+00">
                  <c:v>1.15963E-3</c:v>
                </c:pt>
                <c:pt idx="182318" formatCode="0.00E+00">
                  <c:v>8.24036E-4</c:v>
                </c:pt>
                <c:pt idx="182319" formatCode="0.00E+00">
                  <c:v>4.9457400000000001E-4</c:v>
                </c:pt>
                <c:pt idx="182320" formatCode="0.00E+00">
                  <c:v>1.71872E-4</c:v>
                </c:pt>
                <c:pt idx="182321" formatCode="0.00E+00">
                  <c:v>-1.43459E-4</c:v>
                </c:pt>
                <c:pt idx="182322" formatCode="0.00E+00">
                  <c:v>-4.5082400000000001E-4</c:v>
                </c:pt>
                <c:pt idx="182323" formatCode="0.00E+00">
                  <c:v>-7.4965100000000005E-4</c:v>
                </c:pt>
                <c:pt idx="182324" formatCode="0.00E+00">
                  <c:v>-1.0393900000000001E-3</c:v>
                </c:pt>
                <c:pt idx="182325" formatCode="0.00E+00">
                  <c:v>-1.3194999999999999E-3</c:v>
                </c:pt>
                <c:pt idx="182326" formatCode="0.00E+00">
                  <c:v>-1.58949E-3</c:v>
                </c:pt>
                <c:pt idx="182327" formatCode="0.00E+00">
                  <c:v>-1.8488599999999999E-3</c:v>
                </c:pt>
                <c:pt idx="182328" formatCode="0.00E+00">
                  <c:v>-2.0971599999999998E-3</c:v>
                </c:pt>
                <c:pt idx="182329" formatCode="0.00E+00">
                  <c:v>-2.3339599999999999E-3</c:v>
                </c:pt>
                <c:pt idx="182330" formatCode="0.00E+00">
                  <c:v>-2.5588400000000002E-3</c:v>
                </c:pt>
                <c:pt idx="182331" formatCode="0.00E+00">
                  <c:v>-2.77144E-3</c:v>
                </c:pt>
                <c:pt idx="182332" formatCode="0.00E+00">
                  <c:v>-2.97139E-3</c:v>
                </c:pt>
                <c:pt idx="182333" formatCode="0.00E+00">
                  <c:v>-3.1583800000000001E-3</c:v>
                </c:pt>
                <c:pt idx="182334" formatCode="0.00E+00">
                  <c:v>-3.3321000000000002E-3</c:v>
                </c:pt>
                <c:pt idx="182335" formatCode="0.00E+00">
                  <c:v>-3.4922999999999998E-3</c:v>
                </c:pt>
                <c:pt idx="182336" formatCode="0.00E+00">
                  <c:v>-3.6387300000000002E-3</c:v>
                </c:pt>
                <c:pt idx="182337" formatCode="0.00E+00">
                  <c:v>-3.7711899999999998E-3</c:v>
                </c:pt>
                <c:pt idx="182338" formatCode="0.00E+00">
                  <c:v>-3.8895000000000002E-3</c:v>
                </c:pt>
                <c:pt idx="182339" formatCode="0.00E+00">
                  <c:v>-3.9935200000000004E-3</c:v>
                </c:pt>
                <c:pt idx="182340" formatCode="0.00E+00">
                  <c:v>-4.0831399999999999E-3</c:v>
                </c:pt>
                <c:pt idx="182341" formatCode="0.00E+00">
                  <c:v>-4.1582600000000004E-3</c:v>
                </c:pt>
                <c:pt idx="182342" formatCode="0.00E+00">
                  <c:v>-4.2188399999999997E-3</c:v>
                </c:pt>
                <c:pt idx="182343" formatCode="0.00E+00">
                  <c:v>-4.2648499999999997E-3</c:v>
                </c:pt>
                <c:pt idx="182344" formatCode="0.00E+00">
                  <c:v>-4.2963100000000002E-3</c:v>
                </c:pt>
                <c:pt idx="182345" formatCode="0.00E+00">
                  <c:v>-4.3132500000000002E-3</c:v>
                </c:pt>
                <c:pt idx="182346" formatCode="0.00E+00">
                  <c:v>-4.3157400000000002E-3</c:v>
                </c:pt>
                <c:pt idx="182347" formatCode="0.00E+00">
                  <c:v>-4.3038800000000004E-3</c:v>
                </c:pt>
                <c:pt idx="182348" formatCode="0.00E+00">
                  <c:v>-4.2778099999999999E-3</c:v>
                </c:pt>
                <c:pt idx="182349" formatCode="0.00E+00">
                  <c:v>-4.2376799999999997E-3</c:v>
                </c:pt>
                <c:pt idx="182350" formatCode="0.00E+00">
                  <c:v>-4.1836900000000003E-3</c:v>
                </c:pt>
                <c:pt idx="182351" formatCode="0.00E+00">
                  <c:v>-4.1160499999999996E-3</c:v>
                </c:pt>
                <c:pt idx="182352" formatCode="0.00E+00">
                  <c:v>-4.0350100000000003E-3</c:v>
                </c:pt>
                <c:pt idx="182353" formatCode="0.00E+00">
                  <c:v>-3.9408500000000001E-3</c:v>
                </c:pt>
                <c:pt idx="182354" formatCode="0.00E+00">
                  <c:v>-3.8338700000000001E-3</c:v>
                </c:pt>
                <c:pt idx="182355" formatCode="0.00E+00">
                  <c:v>-3.7143900000000001E-3</c:v>
                </c:pt>
                <c:pt idx="182356" formatCode="0.00E+00">
                  <c:v>-3.5827799999999998E-3</c:v>
                </c:pt>
                <c:pt idx="182357" formatCode="0.00E+00">
                  <c:v>-3.4394199999999999E-3</c:v>
                </c:pt>
                <c:pt idx="182358" formatCode="0.00E+00">
                  <c:v>-3.2847000000000002E-3</c:v>
                </c:pt>
                <c:pt idx="182359" formatCode="0.00E+00">
                  <c:v>-3.1190599999999999E-3</c:v>
                </c:pt>
                <c:pt idx="182360" formatCode="0.00E+00">
                  <c:v>-2.9429399999999998E-3</c:v>
                </c:pt>
                <c:pt idx="182361" formatCode="0.00E+00">
                  <c:v>-2.75683E-3</c:v>
                </c:pt>
                <c:pt idx="182362" formatCode="0.00E+00">
                  <c:v>-2.56121E-3</c:v>
                </c:pt>
                <c:pt idx="182363" formatCode="0.00E+00">
                  <c:v>-2.35659E-3</c:v>
                </c:pt>
                <c:pt idx="182364" formatCode="0.00E+00">
                  <c:v>-2.1435199999999999E-3</c:v>
                </c:pt>
                <c:pt idx="182365" formatCode="0.00E+00">
                  <c:v>-1.92253E-3</c:v>
                </c:pt>
                <c:pt idx="182366" formatCode="0.00E+00">
                  <c:v>-1.6941899999999999E-3</c:v>
                </c:pt>
                <c:pt idx="182367" formatCode="0.00E+00">
                  <c:v>-1.45908E-3</c:v>
                </c:pt>
                <c:pt idx="182368" formatCode="0.00E+00">
                  <c:v>-1.2178E-3</c:v>
                </c:pt>
                <c:pt idx="182369" formatCode="0.00E+00">
                  <c:v>-9.7096300000000003E-4</c:v>
                </c:pt>
                <c:pt idx="182370" formatCode="0.00E+00">
                  <c:v>-7.1917699999999999E-4</c:v>
                </c:pt>
                <c:pt idx="182371" formatCode="0.00E+00">
                  <c:v>-4.63077E-4</c:v>
                </c:pt>
                <c:pt idx="182372" formatCode="0.00E+00">
                  <c:v>-2.03301E-4</c:v>
                </c:pt>
                <c:pt idx="182373" formatCode="0.00E+00">
                  <c:v>5.9503799999999998E-5</c:v>
                </c:pt>
                <c:pt idx="182374" formatCode="0.00E+00">
                  <c:v>3.2468299999999998E-4</c:v>
                </c:pt>
                <c:pt idx="182375" formatCode="0.00E+00">
                  <c:v>5.9157800000000005E-4</c:v>
                </c:pt>
                <c:pt idx="182376" formatCode="0.00E+00">
                  <c:v>8.59526E-4</c:v>
                </c:pt>
                <c:pt idx="182377" formatCode="0.00E+00">
                  <c:v>1.1278600000000001E-3</c:v>
                </c:pt>
                <c:pt idx="182378" formatCode="0.00E+00">
                  <c:v>1.3959199999999999E-3</c:v>
                </c:pt>
                <c:pt idx="182379" formatCode="0.00E+00">
                  <c:v>1.66303E-3</c:v>
                </c:pt>
                <c:pt idx="182380" formatCode="0.00E+00">
                  <c:v>1.92852E-3</c:v>
                </c:pt>
                <c:pt idx="182381" formatCode="0.00E+00">
                  <c:v>2.1917400000000002E-3</c:v>
                </c:pt>
                <c:pt idx="182382" formatCode="0.00E+00">
                  <c:v>2.45203E-3</c:v>
                </c:pt>
                <c:pt idx="182383" formatCode="0.00E+00">
                  <c:v>2.7087399999999998E-3</c:v>
                </c:pt>
                <c:pt idx="182384" formatCode="0.00E+00">
                  <c:v>2.9612000000000002E-3</c:v>
                </c:pt>
                <c:pt idx="182385" formatCode="0.00E+00">
                  <c:v>3.2087999999999999E-3</c:v>
                </c:pt>
                <c:pt idx="182386" formatCode="0.00E+00">
                  <c:v>3.4508899999999999E-3</c:v>
                </c:pt>
                <c:pt idx="182387" formatCode="0.00E+00">
                  <c:v>3.6868600000000001E-3</c:v>
                </c:pt>
                <c:pt idx="182388" formatCode="0.00E+00">
                  <c:v>3.9160999999999996E-3</c:v>
                </c:pt>
                <c:pt idx="182389" formatCode="0.00E+00">
                  <c:v>4.1380200000000001E-3</c:v>
                </c:pt>
                <c:pt idx="182390" formatCode="0.00E+00">
                  <c:v>4.3520299999999998E-3</c:v>
                </c:pt>
                <c:pt idx="182391" formatCode="0.00E+00">
                  <c:v>4.5575700000000004E-3</c:v>
                </c:pt>
                <c:pt idx="182392" formatCode="0.00E+00">
                  <c:v>4.7540899999999999E-3</c:v>
                </c:pt>
                <c:pt idx="182393" formatCode="0.00E+00">
                  <c:v>4.9410599999999997E-3</c:v>
                </c:pt>
                <c:pt idx="182394" formatCode="0.00E+00">
                  <c:v>5.1179600000000004E-3</c:v>
                </c:pt>
                <c:pt idx="182395" formatCode="0.00E+00">
                  <c:v>5.2843100000000004E-3</c:v>
                </c:pt>
                <c:pt idx="182396" formatCode="0.00E+00">
                  <c:v>5.43963E-3</c:v>
                </c:pt>
                <c:pt idx="182397" formatCode="0.00E+00">
                  <c:v>5.5834700000000001E-3</c:v>
                </c:pt>
                <c:pt idx="182398" formatCode="0.00E+00">
                  <c:v>5.7153999999999998E-3</c:v>
                </c:pt>
                <c:pt idx="182399" formatCode="0.00E+00">
                  <c:v>5.8350099999999998E-3</c:v>
                </c:pt>
                <c:pt idx="182400" formatCode="0.00E+00">
                  <c:v>5.9419199999999998E-3</c:v>
                </c:pt>
                <c:pt idx="182401" formatCode="0.00E+00">
                  <c:v>6.0357900000000001E-3</c:v>
                </c:pt>
                <c:pt idx="182402" formatCode="0.00E+00">
                  <c:v>6.11627E-3</c:v>
                </c:pt>
                <c:pt idx="182403" formatCode="0.00E+00">
                  <c:v>6.1830699999999997E-3</c:v>
                </c:pt>
                <c:pt idx="182404" formatCode="0.00E+00">
                  <c:v>6.2359E-3</c:v>
                </c:pt>
                <c:pt idx="182405" formatCode="0.00E+00">
                  <c:v>6.2745199999999996E-3</c:v>
                </c:pt>
                <c:pt idx="182406" formatCode="0.00E+00">
                  <c:v>6.2987099999999999E-3</c:v>
                </c:pt>
                <c:pt idx="182407" formatCode="0.00E+00">
                  <c:v>6.3082700000000004E-3</c:v>
                </c:pt>
                <c:pt idx="182408" formatCode="0.00E+00">
                  <c:v>6.3030400000000002E-3</c:v>
                </c:pt>
                <c:pt idx="182409" formatCode="0.00E+00">
                  <c:v>6.2829000000000001E-3</c:v>
                </c:pt>
                <c:pt idx="182410" formatCode="0.00E+00">
                  <c:v>6.24772E-3</c:v>
                </c:pt>
                <c:pt idx="182411" formatCode="0.00E+00">
                  <c:v>6.1974500000000002E-3</c:v>
                </c:pt>
                <c:pt idx="182412" formatCode="0.00E+00">
                  <c:v>6.1320300000000001E-3</c:v>
                </c:pt>
                <c:pt idx="182413" formatCode="0.00E+00">
                  <c:v>6.0514599999999998E-3</c:v>
                </c:pt>
                <c:pt idx="182414" formatCode="0.00E+00">
                  <c:v>5.9557400000000002E-3</c:v>
                </c:pt>
                <c:pt idx="182415" formatCode="0.00E+00">
                  <c:v>5.8449399999999999E-3</c:v>
                </c:pt>
                <c:pt idx="182416" formatCode="0.00E+00">
                  <c:v>5.7191300000000002E-3</c:v>
                </c:pt>
                <c:pt idx="182417" formatCode="0.00E+00">
                  <c:v>5.5784199999999997E-3</c:v>
                </c:pt>
                <c:pt idx="182418" formatCode="0.00E+00">
                  <c:v>5.4229400000000002E-3</c:v>
                </c:pt>
                <c:pt idx="182419" formatCode="0.00E+00">
                  <c:v>5.2528699999999998E-3</c:v>
                </c:pt>
                <c:pt idx="182420" formatCode="0.00E+00">
                  <c:v>5.0684099999999998E-3</c:v>
                </c:pt>
                <c:pt idx="182421" formatCode="0.00E+00">
                  <c:v>4.8697899999999997E-3</c:v>
                </c:pt>
                <c:pt idx="182422" formatCode="0.00E+00">
                  <c:v>4.6572599999999999E-3</c:v>
                </c:pt>
                <c:pt idx="182423" formatCode="0.00E+00">
                  <c:v>4.4311100000000003E-3</c:v>
                </c:pt>
                <c:pt idx="182424" formatCode="0.00E+00">
                  <c:v>4.1916699999999998E-3</c:v>
                </c:pt>
                <c:pt idx="182425" formatCode="0.00E+00">
                  <c:v>3.93926E-3</c:v>
                </c:pt>
                <c:pt idx="182426" formatCode="0.00E+00">
                  <c:v>3.6742699999999999E-3</c:v>
                </c:pt>
                <c:pt idx="182427" formatCode="0.00E+00">
                  <c:v>3.3970900000000002E-3</c:v>
                </c:pt>
                <c:pt idx="182428" formatCode="0.00E+00">
                  <c:v>3.1081500000000001E-3</c:v>
                </c:pt>
                <c:pt idx="182429" formatCode="0.00E+00">
                  <c:v>2.80789E-3</c:v>
                </c:pt>
                <c:pt idx="182430" formatCode="0.00E+00">
                  <c:v>2.49679E-3</c:v>
                </c:pt>
                <c:pt idx="182431" formatCode="0.00E+00">
                  <c:v>2.17534E-3</c:v>
                </c:pt>
                <c:pt idx="182432" formatCode="0.00E+00">
                  <c:v>1.84407E-3</c:v>
                </c:pt>
                <c:pt idx="182433" formatCode="0.00E+00">
                  <c:v>1.50351E-3</c:v>
                </c:pt>
                <c:pt idx="182434" formatCode="0.00E+00">
                  <c:v>1.15423E-3</c:v>
                </c:pt>
                <c:pt idx="182435" formatCode="0.00E+00">
                  <c:v>7.9681000000000001E-4</c:v>
                </c:pt>
                <c:pt idx="182436" formatCode="0.00E+00">
                  <c:v>4.3185199999999998E-4</c:v>
                </c:pt>
                <c:pt idx="182437" formatCode="0.00E+00">
                  <c:v>5.99745E-5</c:v>
                </c:pt>
                <c:pt idx="182438" formatCode="0.00E+00">
                  <c:v>-3.1818599999999998E-4</c:v>
                </c:pt>
                <c:pt idx="182439" formatCode="0.00E+00">
                  <c:v>-7.0197900000000004E-4</c:v>
                </c:pt>
                <c:pt idx="182440" formatCode="0.00E+00">
                  <c:v>-1.09074E-3</c:v>
                </c:pt>
                <c:pt idx="182441" formatCode="0.00E+00">
                  <c:v>-1.48379E-3</c:v>
                </c:pt>
                <c:pt idx="182442" formatCode="0.00E+00">
                  <c:v>-1.88043E-3</c:v>
                </c:pt>
                <c:pt idx="182443" formatCode="0.00E+00">
                  <c:v>-2.2799700000000001E-3</c:v>
                </c:pt>
                <c:pt idx="182444" formatCode="0.00E+00">
                  <c:v>-2.68169E-3</c:v>
                </c:pt>
                <c:pt idx="182445" formatCode="0.00E+00">
                  <c:v>-3.0848799999999999E-3</c:v>
                </c:pt>
                <c:pt idx="182446" formatCode="0.00E+00">
                  <c:v>-3.4887999999999998E-3</c:v>
                </c:pt>
                <c:pt idx="182447" formatCode="0.00E+00">
                  <c:v>-3.8927300000000001E-3</c:v>
                </c:pt>
                <c:pt idx="182448" formatCode="0.00E+00">
                  <c:v>-4.2959399999999998E-3</c:v>
                </c:pt>
                <c:pt idx="182449" formatCode="0.00E+00">
                  <c:v>-4.6976700000000001E-3</c:v>
                </c:pt>
                <c:pt idx="182450" formatCode="0.00E+00">
                  <c:v>-5.0971999999999996E-3</c:v>
                </c:pt>
                <c:pt idx="182451" formatCode="0.00E+00">
                  <c:v>-5.4937800000000002E-3</c:v>
                </c:pt>
                <c:pt idx="182452" formatCode="0.00E+00">
                  <c:v>-5.8866700000000001E-3</c:v>
                </c:pt>
                <c:pt idx="182453" formatCode="0.00E+00">
                  <c:v>-6.2751400000000002E-3</c:v>
                </c:pt>
                <c:pt idx="182454" formatCode="0.00E+00">
                  <c:v>-6.6584499999999998E-3</c:v>
                </c:pt>
                <c:pt idx="182455" formatCode="0.00E+00">
                  <c:v>-7.0358699999999996E-3</c:v>
                </c:pt>
                <c:pt idx="182456" formatCode="0.00E+00">
                  <c:v>-7.4066899999999996E-3</c:v>
                </c:pt>
                <c:pt idx="182457" formatCode="0.00E+00">
                  <c:v>-7.7701899999999997E-3</c:v>
                </c:pt>
                <c:pt idx="182458" formatCode="0.00E+00">
                  <c:v>-8.1256699999999998E-3</c:v>
                </c:pt>
                <c:pt idx="182459" formatCode="0.00E+00">
                  <c:v>-8.4724299999999995E-3</c:v>
                </c:pt>
                <c:pt idx="182460" formatCode="0.00E+00">
                  <c:v>-8.8097899999999996E-3</c:v>
                </c:pt>
                <c:pt idx="182461" formatCode="0.00E+00">
                  <c:v>-9.1370900000000005E-3</c:v>
                </c:pt>
                <c:pt idx="182462" formatCode="0.00E+00">
                  <c:v>-9.4536700000000008E-3</c:v>
                </c:pt>
                <c:pt idx="182463" formatCode="0.00E+00">
                  <c:v>-9.7588899999999992E-3</c:v>
                </c:pt>
                <c:pt idx="182464">
                  <c:v>-1.00521E-2</c:v>
                </c:pt>
                <c:pt idx="182465">
                  <c:v>-1.03328E-2</c:v>
                </c:pt>
                <c:pt idx="182466">
                  <c:v>-1.06003E-2</c:v>
                </c:pt>
                <c:pt idx="182467">
                  <c:v>-1.0854000000000001E-2</c:v>
                </c:pt>
                <c:pt idx="182468">
                  <c:v>-1.1093499999999999E-2</c:v>
                </c:pt>
                <c:pt idx="182469">
                  <c:v>-1.13182E-2</c:v>
                </c:pt>
                <c:pt idx="182470">
                  <c:v>-1.1527600000000001E-2</c:v>
                </c:pt>
                <c:pt idx="182471">
                  <c:v>-1.1721199999999999E-2</c:v>
                </c:pt>
                <c:pt idx="182472">
                  <c:v>-1.18986E-2</c:v>
                </c:pt>
                <c:pt idx="182473">
                  <c:v>-1.20594E-2</c:v>
                </c:pt>
                <c:pt idx="182474">
                  <c:v>-1.22031E-2</c:v>
                </c:pt>
                <c:pt idx="182475">
                  <c:v>-1.23295E-2</c:v>
                </c:pt>
                <c:pt idx="182476">
                  <c:v>-1.2438100000000001E-2</c:v>
                </c:pt>
                <c:pt idx="182477">
                  <c:v>-1.2528600000000001E-2</c:v>
                </c:pt>
                <c:pt idx="182478">
                  <c:v>-1.2600800000000001E-2</c:v>
                </c:pt>
                <c:pt idx="182479">
                  <c:v>-1.2654500000000001E-2</c:v>
                </c:pt>
                <c:pt idx="182480">
                  <c:v>-1.26894E-2</c:v>
                </c:pt>
                <c:pt idx="182481">
                  <c:v>-1.27052E-2</c:v>
                </c:pt>
                <c:pt idx="182482">
                  <c:v>-1.2702E-2</c:v>
                </c:pt>
                <c:pt idx="182483">
                  <c:v>-1.26794E-2</c:v>
                </c:pt>
                <c:pt idx="182484">
                  <c:v>-1.2637499999999999E-2</c:v>
                </c:pt>
                <c:pt idx="182485">
                  <c:v>-1.2576199999999999E-2</c:v>
                </c:pt>
                <c:pt idx="182486">
                  <c:v>-1.24955E-2</c:v>
                </c:pt>
                <c:pt idx="182487">
                  <c:v>-1.23953E-2</c:v>
                </c:pt>
                <c:pt idx="182488">
                  <c:v>-1.22758E-2</c:v>
                </c:pt>
                <c:pt idx="182489">
                  <c:v>-1.2136900000000001E-2</c:v>
                </c:pt>
                <c:pt idx="182490">
                  <c:v>-1.19788E-2</c:v>
                </c:pt>
                <c:pt idx="182491">
                  <c:v>-1.1801600000000001E-2</c:v>
                </c:pt>
                <c:pt idx="182492">
                  <c:v>-1.1605600000000001E-2</c:v>
                </c:pt>
                <c:pt idx="182493">
                  <c:v>-1.13908E-2</c:v>
                </c:pt>
                <c:pt idx="182494">
                  <c:v>-1.11576E-2</c:v>
                </c:pt>
                <c:pt idx="182495">
                  <c:v>-1.09062E-2</c:v>
                </c:pt>
                <c:pt idx="182496">
                  <c:v>-1.0636899999999999E-2</c:v>
                </c:pt>
                <c:pt idx="182497">
                  <c:v>-1.0350099999999999E-2</c:v>
                </c:pt>
                <c:pt idx="182498">
                  <c:v>-1.0045999999999999E-2</c:v>
                </c:pt>
                <c:pt idx="182499" formatCode="0.00E+00">
                  <c:v>-9.7251999999999998E-3</c:v>
                </c:pt>
                <c:pt idx="182500" formatCode="0.00E+00">
                  <c:v>-9.3879800000000006E-3</c:v>
                </c:pt>
                <c:pt idx="182501" formatCode="0.00E+00">
                  <c:v>-9.0348300000000006E-3</c:v>
                </c:pt>
                <c:pt idx="182502" formatCode="0.00E+00">
                  <c:v>-8.6662400000000004E-3</c:v>
                </c:pt>
                <c:pt idx="182503" formatCode="0.00E+00">
                  <c:v>-8.2827000000000005E-3</c:v>
                </c:pt>
                <c:pt idx="182504" formatCode="0.00E+00">
                  <c:v>-7.8847599999999993E-3</c:v>
                </c:pt>
                <c:pt idx="182505" formatCode="0.00E+00">
                  <c:v>-7.4729699999999998E-3</c:v>
                </c:pt>
                <c:pt idx="182506" formatCode="0.00E+00">
                  <c:v>-7.0479200000000001E-3</c:v>
                </c:pt>
                <c:pt idx="182507" formatCode="0.00E+00">
                  <c:v>-6.61021E-3</c:v>
                </c:pt>
                <c:pt idx="182508" formatCode="0.00E+00">
                  <c:v>-6.1604700000000004E-3</c:v>
                </c:pt>
                <c:pt idx="182509" formatCode="0.00E+00">
                  <c:v>-5.6993599999999997E-3</c:v>
                </c:pt>
                <c:pt idx="182510" formatCode="0.00E+00">
                  <c:v>-5.2275500000000001E-3</c:v>
                </c:pt>
                <c:pt idx="182511" formatCode="0.00E+00">
                  <c:v>-4.7457300000000001E-3</c:v>
                </c:pt>
                <c:pt idx="182512" formatCode="0.00E+00">
                  <c:v>-4.2546199999999998E-3</c:v>
                </c:pt>
                <c:pt idx="182513" formatCode="0.00E+00">
                  <c:v>-3.75494E-3</c:v>
                </c:pt>
                <c:pt idx="182514" formatCode="0.00E+00">
                  <c:v>-3.2474499999999998E-3</c:v>
                </c:pt>
                <c:pt idx="182515" formatCode="0.00E+00">
                  <c:v>-2.73289E-3</c:v>
                </c:pt>
                <c:pt idx="182516" formatCode="0.00E+00">
                  <c:v>-2.2120500000000001E-3</c:v>
                </c:pt>
                <c:pt idx="182517" formatCode="0.00E+00">
                  <c:v>-1.68571E-3</c:v>
                </c:pt>
                <c:pt idx="182518" formatCode="0.00E+00">
                  <c:v>-1.15467E-3</c:v>
                </c:pt>
                <c:pt idx="182519" formatCode="0.00E+00">
                  <c:v>-6.1973200000000001E-4</c:v>
                </c:pt>
                <c:pt idx="182520" formatCode="0.00E+00">
                  <c:v>-8.17185E-5</c:v>
                </c:pt>
                <c:pt idx="182521" formatCode="0.00E+00">
                  <c:v>4.5855000000000001E-4</c:v>
                </c:pt>
                <c:pt idx="182522" formatCode="0.00E+00">
                  <c:v>1.0002399999999999E-3</c:v>
                </c:pt>
                <c:pt idx="182523" formatCode="0.00E+00">
                  <c:v>1.5425300000000001E-3</c:v>
                </c:pt>
                <c:pt idx="182524" formatCode="0.00E+00">
                  <c:v>2.0845799999999999E-3</c:v>
                </c:pt>
                <c:pt idx="182525" formatCode="0.00E+00">
                  <c:v>2.62554E-3</c:v>
                </c:pt>
                <c:pt idx="182526" formatCode="0.00E+00">
                  <c:v>3.1645900000000001E-3</c:v>
                </c:pt>
                <c:pt idx="182527" formatCode="0.00E+00">
                  <c:v>3.7008900000000001E-3</c:v>
                </c:pt>
                <c:pt idx="182528" formatCode="0.00E+00">
                  <c:v>4.2335899999999997E-3</c:v>
                </c:pt>
                <c:pt idx="182529" formatCode="0.00E+00">
                  <c:v>4.7618799999999996E-3</c:v>
                </c:pt>
                <c:pt idx="182530" formatCode="0.00E+00">
                  <c:v>5.2849300000000002E-3</c:v>
                </c:pt>
                <c:pt idx="182531" formatCode="0.00E+00">
                  <c:v>5.8019300000000003E-3</c:v>
                </c:pt>
                <c:pt idx="182532" formatCode="0.00E+00">
                  <c:v>6.3120600000000004E-3</c:v>
                </c:pt>
                <c:pt idx="182533" formatCode="0.00E+00">
                  <c:v>6.8145200000000001E-3</c:v>
                </c:pt>
                <c:pt idx="182534" formatCode="0.00E+00">
                  <c:v>7.3085299999999997E-3</c:v>
                </c:pt>
                <c:pt idx="182535" formatCode="0.00E+00">
                  <c:v>7.7933100000000003E-3</c:v>
                </c:pt>
                <c:pt idx="182536" formatCode="0.00E+00">
                  <c:v>8.2681000000000004E-3</c:v>
                </c:pt>
                <c:pt idx="182537" formatCode="0.00E+00">
                  <c:v>8.7321599999999992E-3</c:v>
                </c:pt>
                <c:pt idx="182538" formatCode="0.00E+00">
                  <c:v>9.1847400000000003E-3</c:v>
                </c:pt>
                <c:pt idx="182539" formatCode="0.00E+00">
                  <c:v>9.6251400000000008E-3</c:v>
                </c:pt>
                <c:pt idx="182540">
                  <c:v>1.0052699999999999E-2</c:v>
                </c:pt>
                <c:pt idx="182541">
                  <c:v>1.04666E-2</c:v>
                </c:pt>
                <c:pt idx="182542">
                  <c:v>1.08664E-2</c:v>
                </c:pt>
                <c:pt idx="182543">
                  <c:v>1.1251300000000001E-2</c:v>
                </c:pt>
                <c:pt idx="182544">
                  <c:v>1.1620800000000001E-2</c:v>
                </c:pt>
                <c:pt idx="182545">
                  <c:v>1.19743E-2</c:v>
                </c:pt>
                <c:pt idx="182546">
                  <c:v>1.23112E-2</c:v>
                </c:pt>
                <c:pt idx="182547">
                  <c:v>1.26309E-2</c:v>
                </c:pt>
                <c:pt idx="182548">
                  <c:v>1.2933E-2</c:v>
                </c:pt>
                <c:pt idx="182549">
                  <c:v>1.3217E-2</c:v>
                </c:pt>
                <c:pt idx="182550">
                  <c:v>1.34825E-2</c:v>
                </c:pt>
                <c:pt idx="182551">
                  <c:v>1.37289E-2</c:v>
                </c:pt>
                <c:pt idx="182552">
                  <c:v>1.3956E-2</c:v>
                </c:pt>
                <c:pt idx="182553">
                  <c:v>1.41634E-2</c:v>
                </c:pt>
                <c:pt idx="182554">
                  <c:v>1.4350699999999999E-2</c:v>
                </c:pt>
                <c:pt idx="182555">
                  <c:v>1.45177E-2</c:v>
                </c:pt>
                <c:pt idx="182556">
                  <c:v>1.4664E-2</c:v>
                </c:pt>
                <c:pt idx="182557">
                  <c:v>1.4789500000000001E-2</c:v>
                </c:pt>
                <c:pt idx="182558">
                  <c:v>1.4893999999999999E-2</c:v>
                </c:pt>
                <c:pt idx="182559">
                  <c:v>1.49772E-2</c:v>
                </c:pt>
                <c:pt idx="182560">
                  <c:v>1.50391E-2</c:v>
                </c:pt>
                <c:pt idx="182561">
                  <c:v>1.50796E-2</c:v>
                </c:pt>
                <c:pt idx="182562">
                  <c:v>1.50986E-2</c:v>
                </c:pt>
                <c:pt idx="182563">
                  <c:v>1.5096E-2</c:v>
                </c:pt>
                <c:pt idx="182564">
                  <c:v>1.5072E-2</c:v>
                </c:pt>
                <c:pt idx="182565">
                  <c:v>1.50265E-2</c:v>
                </c:pt>
                <c:pt idx="182566">
                  <c:v>1.49596E-2</c:v>
                </c:pt>
                <c:pt idx="182567">
                  <c:v>1.48714E-2</c:v>
                </c:pt>
                <c:pt idx="182568">
                  <c:v>1.4762000000000001E-2</c:v>
                </c:pt>
                <c:pt idx="182569">
                  <c:v>1.4631699999999999E-2</c:v>
                </c:pt>
                <c:pt idx="182570">
                  <c:v>1.4480700000000001E-2</c:v>
                </c:pt>
                <c:pt idx="182571">
                  <c:v>1.43091E-2</c:v>
                </c:pt>
                <c:pt idx="182572">
                  <c:v>1.4117299999999999E-2</c:v>
                </c:pt>
                <c:pt idx="182573">
                  <c:v>1.3905600000000001E-2</c:v>
                </c:pt>
                <c:pt idx="182574">
                  <c:v>1.36743E-2</c:v>
                </c:pt>
                <c:pt idx="182575">
                  <c:v>1.3423900000000001E-2</c:v>
                </c:pt>
                <c:pt idx="182576">
                  <c:v>1.3154600000000001E-2</c:v>
                </c:pt>
                <c:pt idx="182577">
                  <c:v>1.2866900000000001E-2</c:v>
                </c:pt>
                <c:pt idx="182578">
                  <c:v>1.25614E-2</c:v>
                </c:pt>
                <c:pt idx="182579">
                  <c:v>1.22384E-2</c:v>
                </c:pt>
                <c:pt idx="182580">
                  <c:v>1.1898499999999999E-2</c:v>
                </c:pt>
                <c:pt idx="182581">
                  <c:v>1.15423E-2</c:v>
                </c:pt>
                <c:pt idx="182582">
                  <c:v>1.1170299999999999E-2</c:v>
                </c:pt>
                <c:pt idx="182583">
                  <c:v>1.07831E-2</c:v>
                </c:pt>
                <c:pt idx="182584">
                  <c:v>1.03813E-2</c:v>
                </c:pt>
                <c:pt idx="182585" formatCode="0.00E+00">
                  <c:v>9.9655799999999999E-3</c:v>
                </c:pt>
                <c:pt idx="182586" formatCode="0.00E+00">
                  <c:v>9.5365899999999993E-3</c:v>
                </c:pt>
                <c:pt idx="182587" formatCode="0.00E+00">
                  <c:v>9.0950100000000006E-3</c:v>
                </c:pt>
                <c:pt idx="182588" formatCode="0.00E+00">
                  <c:v>8.6415399999999996E-3</c:v>
                </c:pt>
                <c:pt idx="182589" formatCode="0.00E+00">
                  <c:v>8.1769000000000008E-3</c:v>
                </c:pt>
                <c:pt idx="182590" formatCode="0.00E+00">
                  <c:v>7.7018299999999998E-3</c:v>
                </c:pt>
                <c:pt idx="182591" formatCode="0.00E+00">
                  <c:v>7.2170699999999999E-3</c:v>
                </c:pt>
                <c:pt idx="182592" formatCode="0.00E+00">
                  <c:v>6.7234E-3</c:v>
                </c:pt>
                <c:pt idx="182593" formatCode="0.00E+00">
                  <c:v>6.2215999999999999E-3</c:v>
                </c:pt>
                <c:pt idx="182594" formatCode="0.00E+00">
                  <c:v>5.7124400000000001E-3</c:v>
                </c:pt>
                <c:pt idx="182595" formatCode="0.00E+00">
                  <c:v>5.19674E-3</c:v>
                </c:pt>
                <c:pt idx="182596" formatCode="0.00E+00">
                  <c:v>4.6753100000000002E-3</c:v>
                </c:pt>
                <c:pt idx="182597" formatCode="0.00E+00">
                  <c:v>4.1489600000000001E-3</c:v>
                </c:pt>
                <c:pt idx="182598" formatCode="0.00E+00">
                  <c:v>3.6185200000000001E-3</c:v>
                </c:pt>
                <c:pt idx="182599" formatCode="0.00E+00">
                  <c:v>3.0848099999999999E-3</c:v>
                </c:pt>
                <c:pt idx="182600" formatCode="0.00E+00">
                  <c:v>2.5486699999999998E-3</c:v>
                </c:pt>
                <c:pt idx="182601" formatCode="0.00E+00">
                  <c:v>2.0109300000000002E-3</c:v>
                </c:pt>
                <c:pt idx="182602" formatCode="0.00E+00">
                  <c:v>1.47244E-3</c:v>
                </c:pt>
                <c:pt idx="182603" formatCode="0.00E+00">
                  <c:v>9.3401300000000003E-4</c:v>
                </c:pt>
                <c:pt idx="182604" formatCode="0.00E+00">
                  <c:v>3.9649599999999998E-4</c:v>
                </c:pt>
                <c:pt idx="182605" formatCode="0.00E+00">
                  <c:v>-1.3928500000000001E-4</c:v>
                </c:pt>
                <c:pt idx="182606" formatCode="0.00E+00">
                  <c:v>-6.7250600000000002E-4</c:v>
                </c:pt>
                <c:pt idx="182607" formatCode="0.00E+00">
                  <c:v>-1.20235E-3</c:v>
                </c:pt>
                <c:pt idx="182608" formatCode="0.00E+00">
                  <c:v>-1.7279999999999999E-3</c:v>
                </c:pt>
                <c:pt idx="182609" formatCode="0.00E+00">
                  <c:v>-2.24866E-3</c:v>
                </c:pt>
                <c:pt idx="182610" formatCode="0.00E+00">
                  <c:v>-2.7635400000000001E-3</c:v>
                </c:pt>
                <c:pt idx="182611" formatCode="0.00E+00">
                  <c:v>-3.2718500000000002E-3</c:v>
                </c:pt>
                <c:pt idx="182612" formatCode="0.00E+00">
                  <c:v>-3.77284E-3</c:v>
                </c:pt>
                <c:pt idx="182613" formatCode="0.00E+00">
                  <c:v>-4.2657399999999996E-3</c:v>
                </c:pt>
                <c:pt idx="182614" formatCode="0.00E+00">
                  <c:v>-4.7498100000000001E-3</c:v>
                </c:pt>
                <c:pt idx="182615" formatCode="0.00E+00">
                  <c:v>-5.2243400000000001E-3</c:v>
                </c:pt>
                <c:pt idx="182616" formatCode="0.00E+00">
                  <c:v>-5.6886200000000001E-3</c:v>
                </c:pt>
                <c:pt idx="182617" formatCode="0.00E+00">
                  <c:v>-6.1419600000000001E-3</c:v>
                </c:pt>
                <c:pt idx="182618" formatCode="0.00E+00">
                  <c:v>-6.5837100000000004E-3</c:v>
                </c:pt>
                <c:pt idx="182619" formatCode="0.00E+00">
                  <c:v>-7.0131999999999998E-3</c:v>
                </c:pt>
                <c:pt idx="182620" formatCode="0.00E+00">
                  <c:v>-7.4298300000000001E-3</c:v>
                </c:pt>
                <c:pt idx="182621" formatCode="0.00E+00">
                  <c:v>-7.8329899999999997E-3</c:v>
                </c:pt>
                <c:pt idx="182622" formatCode="0.00E+00">
                  <c:v>-8.2221099999999995E-3</c:v>
                </c:pt>
                <c:pt idx="182623" formatCode="0.00E+00">
                  <c:v>-8.5966299999999992E-3</c:v>
                </c:pt>
                <c:pt idx="182624" formatCode="0.00E+00">
                  <c:v>-8.9560300000000002E-3</c:v>
                </c:pt>
                <c:pt idx="182625" formatCode="0.00E+00">
                  <c:v>-9.2998000000000004E-3</c:v>
                </c:pt>
                <c:pt idx="182626" formatCode="0.00E+00">
                  <c:v>-9.6274900000000007E-3</c:v>
                </c:pt>
                <c:pt idx="182627" formatCode="0.00E+00">
                  <c:v>-9.9386400000000003E-3</c:v>
                </c:pt>
                <c:pt idx="182628">
                  <c:v>-1.02328E-2</c:v>
                </c:pt>
                <c:pt idx="182629">
                  <c:v>-1.05097E-2</c:v>
                </c:pt>
                <c:pt idx="182630">
                  <c:v>-1.07689E-2</c:v>
                </c:pt>
                <c:pt idx="182631">
                  <c:v>-1.1010000000000001E-2</c:v>
                </c:pt>
                <c:pt idx="182632">
                  <c:v>-1.1232900000000001E-2</c:v>
                </c:pt>
                <c:pt idx="182633">
                  <c:v>-1.14371E-2</c:v>
                </c:pt>
                <c:pt idx="182634">
                  <c:v>-1.16226E-2</c:v>
                </c:pt>
                <c:pt idx="182635">
                  <c:v>-1.1789000000000001E-2</c:v>
                </c:pt>
                <c:pt idx="182636">
                  <c:v>-1.19363E-2</c:v>
                </c:pt>
                <c:pt idx="182637">
                  <c:v>-1.2064200000000001E-2</c:v>
                </c:pt>
                <c:pt idx="182638">
                  <c:v>-1.2172799999999999E-2</c:v>
                </c:pt>
                <c:pt idx="182639">
                  <c:v>-1.22618E-2</c:v>
                </c:pt>
                <c:pt idx="182640">
                  <c:v>-1.23313E-2</c:v>
                </c:pt>
                <c:pt idx="182641">
                  <c:v>-1.23813E-2</c:v>
                </c:pt>
                <c:pt idx="182642">
                  <c:v>-1.2411800000000001E-2</c:v>
                </c:pt>
                <c:pt idx="182643">
                  <c:v>-1.2422900000000001E-2</c:v>
                </c:pt>
                <c:pt idx="182644">
                  <c:v>-1.24146E-2</c:v>
                </c:pt>
                <c:pt idx="182645">
                  <c:v>-1.23871E-2</c:v>
                </c:pt>
                <c:pt idx="182646">
                  <c:v>-1.2340500000000001E-2</c:v>
                </c:pt>
                <c:pt idx="182647">
                  <c:v>-1.2274999999999999E-2</c:v>
                </c:pt>
                <c:pt idx="182648">
                  <c:v>-1.21908E-2</c:v>
                </c:pt>
                <c:pt idx="182649">
                  <c:v>-1.20883E-2</c:v>
                </c:pt>
                <c:pt idx="182650">
                  <c:v>-1.1967500000000001E-2</c:v>
                </c:pt>
                <c:pt idx="182651">
                  <c:v>-1.1828999999999999E-2</c:v>
                </c:pt>
                <c:pt idx="182652">
                  <c:v>-1.16729E-2</c:v>
                </c:pt>
                <c:pt idx="182653">
                  <c:v>-1.14997E-2</c:v>
                </c:pt>
                <c:pt idx="182654">
                  <c:v>-1.13098E-2</c:v>
                </c:pt>
                <c:pt idx="182655">
                  <c:v>-1.1103500000000001E-2</c:v>
                </c:pt>
                <c:pt idx="182656">
                  <c:v>-1.08813E-2</c:v>
                </c:pt>
                <c:pt idx="182657">
                  <c:v>-1.0643700000000001E-2</c:v>
                </c:pt>
                <c:pt idx="182658">
                  <c:v>-1.03911E-2</c:v>
                </c:pt>
                <c:pt idx="182659">
                  <c:v>-1.01242E-2</c:v>
                </c:pt>
                <c:pt idx="182660" formatCode="0.00E+00">
                  <c:v>-9.8433199999999992E-3</c:v>
                </c:pt>
                <c:pt idx="182661" formatCode="0.00E+00">
                  <c:v>-9.5491399999999994E-3</c:v>
                </c:pt>
                <c:pt idx="182662" formatCode="0.00E+00">
                  <c:v>-9.2422200000000006E-3</c:v>
                </c:pt>
                <c:pt idx="182663" formatCode="0.00E+00">
                  <c:v>-8.9231299999999996E-3</c:v>
                </c:pt>
                <c:pt idx="182664" formatCode="0.00E+00">
                  <c:v>-8.5925099999999994E-3</c:v>
                </c:pt>
                <c:pt idx="182665" formatCode="0.00E+00">
                  <c:v>-8.2509699999999998E-3</c:v>
                </c:pt>
                <c:pt idx="182666" formatCode="0.00E+00">
                  <c:v>-7.8991700000000005E-3</c:v>
                </c:pt>
                <c:pt idx="182667" formatCode="0.00E+00">
                  <c:v>-7.5377700000000001E-3</c:v>
                </c:pt>
                <c:pt idx="182668" formatCode="0.00E+00">
                  <c:v>-7.1674399999999997E-3</c:v>
                </c:pt>
                <c:pt idx="182669" formatCode="0.00E+00">
                  <c:v>-6.7888599999999999E-3</c:v>
                </c:pt>
                <c:pt idx="182670" formatCode="0.00E+00">
                  <c:v>-6.4027299999999997E-3</c:v>
                </c:pt>
                <c:pt idx="182671" formatCode="0.00E+00">
                  <c:v>-6.0097600000000003E-3</c:v>
                </c:pt>
                <c:pt idx="182672" formatCode="0.00E+00">
                  <c:v>-5.61066E-3</c:v>
                </c:pt>
                <c:pt idx="182673" formatCode="0.00E+00">
                  <c:v>-5.2061599999999996E-3</c:v>
                </c:pt>
                <c:pt idx="182674" formatCode="0.00E+00">
                  <c:v>-4.7969700000000002E-3</c:v>
                </c:pt>
                <c:pt idx="182675" formatCode="0.00E+00">
                  <c:v>-4.38384E-3</c:v>
                </c:pt>
                <c:pt idx="182676" formatCode="0.00E+00">
                  <c:v>-3.9674899999999997E-3</c:v>
                </c:pt>
                <c:pt idx="182677" formatCode="0.00E+00">
                  <c:v>-3.5486599999999999E-3</c:v>
                </c:pt>
                <c:pt idx="182678" formatCode="0.00E+00">
                  <c:v>-3.1281E-3</c:v>
                </c:pt>
                <c:pt idx="182679" formatCode="0.00E+00">
                  <c:v>-2.70652E-3</c:v>
                </c:pt>
                <c:pt idx="182680" formatCode="0.00E+00">
                  <c:v>-2.2846799999999999E-3</c:v>
                </c:pt>
                <c:pt idx="182681" formatCode="0.00E+00">
                  <c:v>-1.8633E-3</c:v>
                </c:pt>
                <c:pt idx="182682" formatCode="0.00E+00">
                  <c:v>-1.4430999999999999E-3</c:v>
                </c:pt>
                <c:pt idx="182683" formatCode="0.00E+00">
                  <c:v>-1.0248099999999999E-3</c:v>
                </c:pt>
                <c:pt idx="182684" formatCode="0.00E+00">
                  <c:v>-6.0914200000000002E-4</c:v>
                </c:pt>
                <c:pt idx="182685" formatCode="0.00E+00">
                  <c:v>-1.9679699999999999E-4</c:v>
                </c:pt>
                <c:pt idx="182686" formatCode="0.00E+00">
                  <c:v>2.11528E-4</c:v>
                </c:pt>
                <c:pt idx="182687" formatCode="0.00E+00">
                  <c:v>6.1514700000000002E-4</c:v>
                </c:pt>
                <c:pt idx="182688" formatCode="0.00E+00">
                  <c:v>1.0133900000000001E-3</c:v>
                </c:pt>
                <c:pt idx="182689" formatCode="0.00E+00">
                  <c:v>1.40559E-3</c:v>
                </c:pt>
                <c:pt idx="182690" formatCode="0.00E+00">
                  <c:v>1.7911100000000001E-3</c:v>
                </c:pt>
                <c:pt idx="182691" formatCode="0.00E+00">
                  <c:v>2.1693099999999998E-3</c:v>
                </c:pt>
                <c:pt idx="182692" formatCode="0.00E+00">
                  <c:v>2.53959E-3</c:v>
                </c:pt>
                <c:pt idx="182693" formatCode="0.00E+00">
                  <c:v>2.9013400000000001E-3</c:v>
                </c:pt>
                <c:pt idx="182694" formatCode="0.00E+00">
                  <c:v>3.2539800000000001E-3</c:v>
                </c:pt>
                <c:pt idx="182695" formatCode="0.00E+00">
                  <c:v>3.5969600000000002E-3</c:v>
                </c:pt>
                <c:pt idx="182696" formatCode="0.00E+00">
                  <c:v>3.9297300000000002E-3</c:v>
                </c:pt>
                <c:pt idx="182697" formatCode="0.00E+00">
                  <c:v>4.2517900000000001E-3</c:v>
                </c:pt>
                <c:pt idx="182698" formatCode="0.00E+00">
                  <c:v>4.5626199999999999E-3</c:v>
                </c:pt>
                <c:pt idx="182699" formatCode="0.00E+00">
                  <c:v>4.8617599999999997E-3</c:v>
                </c:pt>
                <c:pt idx="182700" formatCode="0.00E+00">
                  <c:v>5.1487499999999997E-3</c:v>
                </c:pt>
                <c:pt idx="182701" formatCode="0.00E+00">
                  <c:v>5.4231799999999997E-3</c:v>
                </c:pt>
                <c:pt idx="182702" formatCode="0.00E+00">
                  <c:v>5.6846300000000004E-3</c:v>
                </c:pt>
                <c:pt idx="182703" formatCode="0.00E+00">
                  <c:v>5.9327399999999997E-3</c:v>
                </c:pt>
                <c:pt idx="182704" formatCode="0.00E+00">
                  <c:v>6.1671499999999997E-3</c:v>
                </c:pt>
                <c:pt idx="182705" formatCode="0.00E+00">
                  <c:v>6.3875399999999997E-3</c:v>
                </c:pt>
                <c:pt idx="182706" formatCode="0.00E+00">
                  <c:v>6.5935999999999998E-3</c:v>
                </c:pt>
                <c:pt idx="182707" formatCode="0.00E+00">
                  <c:v>6.7850899999999997E-3</c:v>
                </c:pt>
                <c:pt idx="182708" formatCode="0.00E+00">
                  <c:v>6.9617400000000001E-3</c:v>
                </c:pt>
                <c:pt idx="182709" formatCode="0.00E+00">
                  <c:v>7.1233499999999996E-3</c:v>
                </c:pt>
                <c:pt idx="182710" formatCode="0.00E+00">
                  <c:v>7.2697300000000003E-3</c:v>
                </c:pt>
                <c:pt idx="182711" formatCode="0.00E+00">
                  <c:v>7.4007300000000003E-3</c:v>
                </c:pt>
                <c:pt idx="182712" formatCode="0.00E+00">
                  <c:v>7.5162199999999997E-3</c:v>
                </c:pt>
                <c:pt idx="182713" formatCode="0.00E+00">
                  <c:v>7.6161099999999997E-3</c:v>
                </c:pt>
                <c:pt idx="182714" formatCode="0.00E+00">
                  <c:v>7.7003100000000001E-3</c:v>
                </c:pt>
                <c:pt idx="182715" formatCode="0.00E+00">
                  <c:v>7.7687900000000002E-3</c:v>
                </c:pt>
                <c:pt idx="182716" formatCode="0.00E+00">
                  <c:v>7.82155E-3</c:v>
                </c:pt>
                <c:pt idx="182717" formatCode="0.00E+00">
                  <c:v>7.8585900000000004E-3</c:v>
                </c:pt>
                <c:pt idx="182718" formatCode="0.00E+00">
                  <c:v>7.8799600000000001E-3</c:v>
                </c:pt>
                <c:pt idx="182719" formatCode="0.00E+00">
                  <c:v>7.8857400000000005E-3</c:v>
                </c:pt>
                <c:pt idx="182720" formatCode="0.00E+00">
                  <c:v>7.8760299999999991E-3</c:v>
                </c:pt>
                <c:pt idx="182721" formatCode="0.00E+00">
                  <c:v>7.8509600000000006E-3</c:v>
                </c:pt>
                <c:pt idx="182722" formatCode="0.00E+00">
                  <c:v>7.8106900000000003E-3</c:v>
                </c:pt>
                <c:pt idx="182723" formatCode="0.00E+00">
                  <c:v>7.7554099999999999E-3</c:v>
                </c:pt>
                <c:pt idx="182724" formatCode="0.00E+00">
                  <c:v>7.6853199999999998E-3</c:v>
                </c:pt>
                <c:pt idx="182725" formatCode="0.00E+00">
                  <c:v>7.6006700000000003E-3</c:v>
                </c:pt>
                <c:pt idx="182726" formatCode="0.00E+00">
                  <c:v>7.5017199999999999E-3</c:v>
                </c:pt>
                <c:pt idx="182727" formatCode="0.00E+00">
                  <c:v>7.3887700000000002E-3</c:v>
                </c:pt>
                <c:pt idx="182728" formatCode="0.00E+00">
                  <c:v>7.2621200000000004E-3</c:v>
                </c:pt>
                <c:pt idx="182729" formatCode="0.00E+00">
                  <c:v>7.12212E-3</c:v>
                </c:pt>
                <c:pt idx="182730" formatCode="0.00E+00">
                  <c:v>6.9691199999999997E-3</c:v>
                </c:pt>
                <c:pt idx="182731" formatCode="0.00E+00">
                  <c:v>6.8035099999999996E-3</c:v>
                </c:pt>
                <c:pt idx="182732" formatCode="0.00E+00">
                  <c:v>6.6257E-3</c:v>
                </c:pt>
                <c:pt idx="182733" formatCode="0.00E+00">
                  <c:v>6.43612E-3</c:v>
                </c:pt>
                <c:pt idx="182734" formatCode="0.00E+00">
                  <c:v>6.2351999999999998E-3</c:v>
                </c:pt>
                <c:pt idx="182735" formatCode="0.00E+00">
                  <c:v>6.0234199999999998E-3</c:v>
                </c:pt>
                <c:pt idx="182736" formatCode="0.00E+00">
                  <c:v>5.8012599999999999E-3</c:v>
                </c:pt>
                <c:pt idx="182737" formatCode="0.00E+00">
                  <c:v>5.5692299999999997E-3</c:v>
                </c:pt>
                <c:pt idx="182738" formatCode="0.00E+00">
                  <c:v>5.3278300000000004E-3</c:v>
                </c:pt>
                <c:pt idx="182739" formatCode="0.00E+00">
                  <c:v>5.0776099999999998E-3</c:v>
                </c:pt>
                <c:pt idx="182740" formatCode="0.00E+00">
                  <c:v>4.8191099999999997E-3</c:v>
                </c:pt>
                <c:pt idx="182741" formatCode="0.00E+00">
                  <c:v>4.5528799999999996E-3</c:v>
                </c:pt>
                <c:pt idx="182742" formatCode="0.00E+00">
                  <c:v>4.2795100000000003E-3</c:v>
                </c:pt>
                <c:pt idx="182743" formatCode="0.00E+00">
                  <c:v>3.99958E-3</c:v>
                </c:pt>
                <c:pt idx="182744" formatCode="0.00E+00">
                  <c:v>3.7136700000000001E-3</c:v>
                </c:pt>
                <c:pt idx="182745" formatCode="0.00E+00">
                  <c:v>3.42239E-3</c:v>
                </c:pt>
                <c:pt idx="182746" formatCode="0.00E+00">
                  <c:v>3.1263599999999999E-3</c:v>
                </c:pt>
                <c:pt idx="182747" formatCode="0.00E+00">
                  <c:v>2.8261800000000002E-3</c:v>
                </c:pt>
                <c:pt idx="182748" formatCode="0.00E+00">
                  <c:v>2.5224700000000002E-3</c:v>
                </c:pt>
                <c:pt idx="182749" formatCode="0.00E+00">
                  <c:v>2.21587E-3</c:v>
                </c:pt>
                <c:pt idx="182750" formatCode="0.00E+00">
                  <c:v>1.9070000000000001E-3</c:v>
                </c:pt>
                <c:pt idx="182751" formatCode="0.00E+00">
                  <c:v>1.5964900000000001E-3</c:v>
                </c:pt>
                <c:pt idx="182752" formatCode="0.00E+00">
                  <c:v>1.2849700000000001E-3</c:v>
                </c:pt>
                <c:pt idx="182753" formatCode="0.00E+00">
                  <c:v>9.7307100000000005E-4</c:v>
                </c:pt>
                <c:pt idx="182754" formatCode="0.00E+00">
                  <c:v>6.6142000000000002E-4</c:v>
                </c:pt>
                <c:pt idx="182755" formatCode="0.00E+00">
                  <c:v>3.5064200000000002E-4</c:v>
                </c:pt>
                <c:pt idx="182756" formatCode="0.00E+00">
                  <c:v>4.1358700000000001E-5</c:v>
                </c:pt>
                <c:pt idx="182757" formatCode="0.00E+00">
                  <c:v>-2.6581499999999997E-4</c:v>
                </c:pt>
                <c:pt idx="182758" formatCode="0.00E+00">
                  <c:v>-5.7026899999999998E-4</c:v>
                </c:pt>
                <c:pt idx="182759" formatCode="0.00E+00">
                  <c:v>-8.7140199999999996E-4</c:v>
                </c:pt>
                <c:pt idx="182760" formatCode="0.00E+00">
                  <c:v>-1.16862E-3</c:v>
                </c:pt>
                <c:pt idx="182761" formatCode="0.00E+00">
                  <c:v>-1.46134E-3</c:v>
                </c:pt>
                <c:pt idx="182762" formatCode="0.00E+00">
                  <c:v>-1.74899E-3</c:v>
                </c:pt>
                <c:pt idx="182763" formatCode="0.00E+00">
                  <c:v>-2.0310100000000002E-3</c:v>
                </c:pt>
                <c:pt idx="182764" formatCode="0.00E+00">
                  <c:v>-2.30685E-3</c:v>
                </c:pt>
                <c:pt idx="182765" formatCode="0.00E+00">
                  <c:v>-2.5759799999999998E-3</c:v>
                </c:pt>
                <c:pt idx="182766" formatCode="0.00E+00">
                  <c:v>-2.8378700000000001E-3</c:v>
                </c:pt>
                <c:pt idx="182767" formatCode="0.00E+00">
                  <c:v>-3.09202E-3</c:v>
                </c:pt>
                <c:pt idx="182768" formatCode="0.00E+00">
                  <c:v>-3.3379600000000001E-3</c:v>
                </c:pt>
                <c:pt idx="182769" formatCode="0.00E+00">
                  <c:v>-3.5751899999999998E-3</c:v>
                </c:pt>
                <c:pt idx="182770" formatCode="0.00E+00">
                  <c:v>-3.80328E-3</c:v>
                </c:pt>
                <c:pt idx="182771" formatCode="0.00E+00">
                  <c:v>-4.0217999999999999E-3</c:v>
                </c:pt>
                <c:pt idx="182772" formatCode="0.00E+00">
                  <c:v>-4.2303200000000001E-3</c:v>
                </c:pt>
                <c:pt idx="182773" formatCode="0.00E+00">
                  <c:v>-4.4284600000000004E-3</c:v>
                </c:pt>
                <c:pt idx="182774" formatCode="0.00E+00">
                  <c:v>-4.6158400000000004E-3</c:v>
                </c:pt>
                <c:pt idx="182775" formatCode="0.00E+00">
                  <c:v>-4.7921300000000003E-3</c:v>
                </c:pt>
                <c:pt idx="182776" formatCode="0.00E+00">
                  <c:v>-4.9569799999999997E-3</c:v>
                </c:pt>
                <c:pt idx="182777" formatCode="0.00E+00">
                  <c:v>-5.1101100000000002E-3</c:v>
                </c:pt>
                <c:pt idx="182778" formatCode="0.00E+00">
                  <c:v>-5.25122E-3</c:v>
                </c:pt>
                <c:pt idx="182779" formatCode="0.00E+00">
                  <c:v>-5.3800699999999998E-3</c:v>
                </c:pt>
                <c:pt idx="182780" formatCode="0.00E+00">
                  <c:v>-5.4964200000000001E-3</c:v>
                </c:pt>
                <c:pt idx="182781" formatCode="0.00E+00">
                  <c:v>-5.6000599999999996E-3</c:v>
                </c:pt>
                <c:pt idx="182782" formatCode="0.00E+00">
                  <c:v>-5.6908200000000001E-3</c:v>
                </c:pt>
                <c:pt idx="182783" formatCode="0.00E+00">
                  <c:v>-5.7685499999999999E-3</c:v>
                </c:pt>
                <c:pt idx="182784" formatCode="0.00E+00">
                  <c:v>-5.8330999999999999E-3</c:v>
                </c:pt>
                <c:pt idx="182785" formatCode="0.00E+00">
                  <c:v>-5.8843699999999999E-3</c:v>
                </c:pt>
                <c:pt idx="182786" formatCode="0.00E+00">
                  <c:v>-5.9223000000000001E-3</c:v>
                </c:pt>
                <c:pt idx="182787" formatCode="0.00E+00">
                  <c:v>-5.9468200000000002E-3</c:v>
                </c:pt>
                <c:pt idx="182788" formatCode="0.00E+00">
                  <c:v>-5.9579100000000003E-3</c:v>
                </c:pt>
                <c:pt idx="182789" formatCode="0.00E+00">
                  <c:v>-5.9555700000000003E-3</c:v>
                </c:pt>
                <c:pt idx="182790" formatCode="0.00E+00">
                  <c:v>-5.9398300000000001E-3</c:v>
                </c:pt>
                <c:pt idx="182791" formatCode="0.00E+00">
                  <c:v>-5.9107300000000003E-3</c:v>
                </c:pt>
                <c:pt idx="182792" formatCode="0.00E+00">
                  <c:v>-5.8683700000000004E-3</c:v>
                </c:pt>
                <c:pt idx="182793" formatCode="0.00E+00">
                  <c:v>-5.8128399999999997E-3</c:v>
                </c:pt>
                <c:pt idx="182794" formatCode="0.00E+00">
                  <c:v>-5.7442700000000001E-3</c:v>
                </c:pt>
                <c:pt idx="182795" formatCode="0.00E+00">
                  <c:v>-5.6628199999999998E-3</c:v>
                </c:pt>
                <c:pt idx="182796" formatCode="0.00E+00">
                  <c:v>-5.5686700000000004E-3</c:v>
                </c:pt>
                <c:pt idx="182797" formatCode="0.00E+00">
                  <c:v>-5.4620099999999998E-3</c:v>
                </c:pt>
                <c:pt idx="182798" formatCode="0.00E+00">
                  <c:v>-5.3430800000000001E-3</c:v>
                </c:pt>
                <c:pt idx="182799" formatCode="0.00E+00">
                  <c:v>-5.2121399999999997E-3</c:v>
                </c:pt>
                <c:pt idx="182800" formatCode="0.00E+00">
                  <c:v>-5.0694399999999997E-3</c:v>
                </c:pt>
                <c:pt idx="182801" formatCode="0.00E+00">
                  <c:v>-4.9152900000000001E-3</c:v>
                </c:pt>
                <c:pt idx="182802" formatCode="0.00E+00">
                  <c:v>-4.7500099999999998E-3</c:v>
                </c:pt>
                <c:pt idx="182803" formatCode="0.00E+00">
                  <c:v>-4.5739400000000003E-3</c:v>
                </c:pt>
                <c:pt idx="182804" formatCode="0.00E+00">
                  <c:v>-4.3874400000000003E-3</c:v>
                </c:pt>
                <c:pt idx="182805" formatCode="0.00E+00">
                  <c:v>-4.1908800000000001E-3</c:v>
                </c:pt>
                <c:pt idx="182806" formatCode="0.00E+00">
                  <c:v>-3.98468E-3</c:v>
                </c:pt>
                <c:pt idx="182807" formatCode="0.00E+00">
                  <c:v>-3.7692300000000001E-3</c:v>
                </c:pt>
                <c:pt idx="182808" formatCode="0.00E+00">
                  <c:v>-3.5449800000000001E-3</c:v>
                </c:pt>
                <c:pt idx="182809" formatCode="0.00E+00">
                  <c:v>-3.3123800000000002E-3</c:v>
                </c:pt>
                <c:pt idx="182810" formatCode="0.00E+00">
                  <c:v>-3.0718999999999998E-3</c:v>
                </c:pt>
                <c:pt idx="182811" formatCode="0.00E+00">
                  <c:v>-2.82402E-3</c:v>
                </c:pt>
                <c:pt idx="182812" formatCode="0.00E+00">
                  <c:v>-2.56923E-3</c:v>
                </c:pt>
                <c:pt idx="182813" formatCode="0.00E+00">
                  <c:v>-2.3080399999999999E-3</c:v>
                </c:pt>
                <c:pt idx="182814" formatCode="0.00E+00">
                  <c:v>-2.04098E-3</c:v>
                </c:pt>
                <c:pt idx="182815" formatCode="0.00E+00">
                  <c:v>-1.7685699999999999E-3</c:v>
                </c:pt>
                <c:pt idx="182816" formatCode="0.00E+00">
                  <c:v>-1.49136E-3</c:v>
                </c:pt>
                <c:pt idx="182817" formatCode="0.00E+00">
                  <c:v>-1.2099000000000001E-3</c:v>
                </c:pt>
                <c:pt idx="182818" formatCode="0.00E+00">
                  <c:v>-9.2473700000000002E-4</c:v>
                </c:pt>
                <c:pt idx="182819" formatCode="0.00E+00">
                  <c:v>-6.3644799999999996E-4</c:v>
                </c:pt>
                <c:pt idx="182820" formatCode="0.00E+00">
                  <c:v>-3.4560100000000001E-4</c:v>
                </c:pt>
                <c:pt idx="182821" formatCode="0.00E+00">
                  <c:v>-5.2771900000000002E-5</c:v>
                </c:pt>
                <c:pt idx="182822" formatCode="0.00E+00">
                  <c:v>2.41461E-4</c:v>
                </c:pt>
                <c:pt idx="182823" formatCode="0.00E+00">
                  <c:v>5.3651600000000001E-4</c:v>
                </c:pt>
                <c:pt idx="182824" formatCode="0.00E+00">
                  <c:v>8.3180899999999998E-4</c:v>
                </c:pt>
                <c:pt idx="182825" formatCode="0.00E+00">
                  <c:v>1.1267600000000001E-3</c:v>
                </c:pt>
                <c:pt idx="182826" formatCode="0.00E+00">
                  <c:v>1.42078E-3</c:v>
                </c:pt>
                <c:pt idx="182827" formatCode="0.00E+00">
                  <c:v>1.7132899999999999E-3</c:v>
                </c:pt>
                <c:pt idx="182828" formatCode="0.00E+00">
                  <c:v>2.0037200000000001E-3</c:v>
                </c:pt>
                <c:pt idx="182829" formatCode="0.00E+00">
                  <c:v>2.2914900000000002E-3</c:v>
                </c:pt>
                <c:pt idx="182830" formatCode="0.00E+00">
                  <c:v>2.57602E-3</c:v>
                </c:pt>
                <c:pt idx="182831" formatCode="0.00E+00">
                  <c:v>2.8567699999999998E-3</c:v>
                </c:pt>
                <c:pt idx="182832" formatCode="0.00E+00">
                  <c:v>3.1331800000000002E-3</c:v>
                </c:pt>
                <c:pt idx="182833" formatCode="0.00E+00">
                  <c:v>3.4046900000000001E-3</c:v>
                </c:pt>
                <c:pt idx="182834" formatCode="0.00E+00">
                  <c:v>3.6707699999999998E-3</c:v>
                </c:pt>
                <c:pt idx="182835" formatCode="0.00E+00">
                  <c:v>3.9308900000000003E-3</c:v>
                </c:pt>
                <c:pt idx="182836" formatCode="0.00E+00">
                  <c:v>4.1845399999999996E-3</c:v>
                </c:pt>
                <c:pt idx="182837" formatCode="0.00E+00">
                  <c:v>4.4312099999999997E-3</c:v>
                </c:pt>
                <c:pt idx="182838" formatCode="0.00E+00">
                  <c:v>4.6704199999999998E-3</c:v>
                </c:pt>
                <c:pt idx="182839" formatCode="0.00E+00">
                  <c:v>4.9016800000000003E-3</c:v>
                </c:pt>
                <c:pt idx="182840" formatCode="0.00E+00">
                  <c:v>5.1245400000000003E-3</c:v>
                </c:pt>
                <c:pt idx="182841" formatCode="0.00E+00">
                  <c:v>5.3385400000000001E-3</c:v>
                </c:pt>
                <c:pt idx="182842" formatCode="0.00E+00">
                  <c:v>5.5432700000000003E-3</c:v>
                </c:pt>
                <c:pt idx="182843" formatCode="0.00E+00">
                  <c:v>5.7383E-3</c:v>
                </c:pt>
                <c:pt idx="182844" formatCode="0.00E+00">
                  <c:v>5.9232499999999997E-3</c:v>
                </c:pt>
                <c:pt idx="182845" formatCode="0.00E+00">
                  <c:v>6.0977399999999999E-3</c:v>
                </c:pt>
                <c:pt idx="182846" formatCode="0.00E+00">
                  <c:v>6.2614100000000002E-3</c:v>
                </c:pt>
                <c:pt idx="182847" formatCode="0.00E+00">
                  <c:v>6.41393E-3</c:v>
                </c:pt>
                <c:pt idx="182848" formatCode="0.00E+00">
                  <c:v>6.5550000000000001E-3</c:v>
                </c:pt>
                <c:pt idx="182849" formatCode="0.00E+00">
                  <c:v>6.6842999999999998E-3</c:v>
                </c:pt>
                <c:pt idx="182850" formatCode="0.00E+00">
                  <c:v>6.8015799999999998E-3</c:v>
                </c:pt>
                <c:pt idx="182851" formatCode="0.00E+00">
                  <c:v>6.9065899999999998E-3</c:v>
                </c:pt>
                <c:pt idx="182852" formatCode="0.00E+00">
                  <c:v>6.9991000000000003E-3</c:v>
                </c:pt>
                <c:pt idx="182853" formatCode="0.00E+00">
                  <c:v>7.0789099999999999E-3</c:v>
                </c:pt>
                <c:pt idx="182854" formatCode="0.00E+00">
                  <c:v>7.1458399999999997E-3</c:v>
                </c:pt>
                <c:pt idx="182855" formatCode="0.00E+00">
                  <c:v>7.1997399999999996E-3</c:v>
                </c:pt>
                <c:pt idx="182856" formatCode="0.00E+00">
                  <c:v>7.2404799999999997E-3</c:v>
                </c:pt>
                <c:pt idx="182857" formatCode="0.00E+00">
                  <c:v>7.2679499999999996E-3</c:v>
                </c:pt>
                <c:pt idx="182858" formatCode="0.00E+00">
                  <c:v>7.2820799999999998E-3</c:v>
                </c:pt>
                <c:pt idx="182859" formatCode="0.00E+00">
                  <c:v>7.2827999999999999E-3</c:v>
                </c:pt>
                <c:pt idx="182860" formatCode="0.00E+00">
                  <c:v>7.2700999999999998E-3</c:v>
                </c:pt>
                <c:pt idx="182861" formatCode="0.00E+00">
                  <c:v>7.2439499999999999E-3</c:v>
                </c:pt>
                <c:pt idx="182862" formatCode="0.00E+00">
                  <c:v>7.2043899999999998E-3</c:v>
                </c:pt>
                <c:pt idx="182863" formatCode="0.00E+00">
                  <c:v>7.1514500000000002E-3</c:v>
                </c:pt>
                <c:pt idx="182864" formatCode="0.00E+00">
                  <c:v>7.0852099999999998E-3</c:v>
                </c:pt>
                <c:pt idx="182865" formatCode="0.00E+00">
                  <c:v>7.0057599999999998E-3</c:v>
                </c:pt>
                <c:pt idx="182866" formatCode="0.00E+00">
                  <c:v>6.9132200000000003E-3</c:v>
                </c:pt>
                <c:pt idx="182867" formatCode="0.00E+00">
                  <c:v>6.8077299999999997E-3</c:v>
                </c:pt>
                <c:pt idx="182868" formatCode="0.00E+00">
                  <c:v>6.6894600000000004E-3</c:v>
                </c:pt>
                <c:pt idx="182869" formatCode="0.00E+00">
                  <c:v>6.5585900000000004E-3</c:v>
                </c:pt>
                <c:pt idx="182870" formatCode="0.00E+00">
                  <c:v>6.4153600000000002E-3</c:v>
                </c:pt>
                <c:pt idx="182871" formatCode="0.00E+00">
                  <c:v>6.25999E-3</c:v>
                </c:pt>
                <c:pt idx="182872" formatCode="0.00E+00">
                  <c:v>6.0927300000000002E-3</c:v>
                </c:pt>
                <c:pt idx="182873" formatCode="0.00E+00">
                  <c:v>5.9138899999999998E-3</c:v>
                </c:pt>
                <c:pt idx="182874" formatCode="0.00E+00">
                  <c:v>5.7237499999999997E-3</c:v>
                </c:pt>
                <c:pt idx="182875" formatCode="0.00E+00">
                  <c:v>5.5226399999999997E-3</c:v>
                </c:pt>
                <c:pt idx="182876" formatCode="0.00E+00">
                  <c:v>5.3109100000000003E-3</c:v>
                </c:pt>
                <c:pt idx="182877" formatCode="0.00E+00">
                  <c:v>5.0889200000000002E-3</c:v>
                </c:pt>
                <c:pt idx="182878" formatCode="0.00E+00">
                  <c:v>4.8570599999999998E-3</c:v>
                </c:pt>
                <c:pt idx="182879" formatCode="0.00E+00">
                  <c:v>4.6157200000000002E-3</c:v>
                </c:pt>
                <c:pt idx="182880" formatCode="0.00E+00">
                  <c:v>4.3653399999999997E-3</c:v>
                </c:pt>
                <c:pt idx="182881" formatCode="0.00E+00">
                  <c:v>4.10634E-3</c:v>
                </c:pt>
                <c:pt idx="182882" formatCode="0.00E+00">
                  <c:v>3.8391699999999998E-3</c:v>
                </c:pt>
                <c:pt idx="182883" formatCode="0.00E+00">
                  <c:v>3.5643200000000002E-3</c:v>
                </c:pt>
                <c:pt idx="182884" formatCode="0.00E+00">
                  <c:v>3.28225E-3</c:v>
                </c:pt>
                <c:pt idx="182885" formatCode="0.00E+00">
                  <c:v>2.9934599999999999E-3</c:v>
                </c:pt>
                <c:pt idx="182886" formatCode="0.00E+00">
                  <c:v>2.6984700000000001E-3</c:v>
                </c:pt>
                <c:pt idx="182887" formatCode="0.00E+00">
                  <c:v>2.3977899999999999E-3</c:v>
                </c:pt>
                <c:pt idx="182888" formatCode="0.00E+00">
                  <c:v>2.09195E-3</c:v>
                </c:pt>
                <c:pt idx="182889" formatCode="0.00E+00">
                  <c:v>1.7815000000000001E-3</c:v>
                </c:pt>
                <c:pt idx="182890" formatCode="0.00E+00">
                  <c:v>1.4669800000000001E-3</c:v>
                </c:pt>
                <c:pt idx="182891" formatCode="0.00E+00">
                  <c:v>1.1489499999999999E-3</c:v>
                </c:pt>
                <c:pt idx="182892" formatCode="0.00E+00">
                  <c:v>8.2797199999999995E-4</c:v>
                </c:pt>
                <c:pt idx="182893" formatCode="0.00E+00">
                  <c:v>5.0461899999999999E-4</c:v>
                </c:pt>
                <c:pt idx="182894" formatCode="0.00E+00">
                  <c:v>1.79464E-4</c:v>
                </c:pt>
                <c:pt idx="182895" formatCode="0.00E+00">
                  <c:v>-1.4691699999999999E-4</c:v>
                </c:pt>
                <c:pt idx="182896" formatCode="0.00E+00">
                  <c:v>-4.73943E-4</c:v>
                </c:pt>
                <c:pt idx="182897" formatCode="0.00E+00">
                  <c:v>-8.0103300000000004E-4</c:v>
                </c:pt>
                <c:pt idx="182898" formatCode="0.00E+00">
                  <c:v>-1.1276000000000001E-3</c:v>
                </c:pt>
                <c:pt idx="182899" formatCode="0.00E+00">
                  <c:v>-1.45308E-3</c:v>
                </c:pt>
                <c:pt idx="182900" formatCode="0.00E+00">
                  <c:v>-1.7768700000000001E-3</c:v>
                </c:pt>
                <c:pt idx="182901" formatCode="0.00E+00">
                  <c:v>-2.0984100000000002E-3</c:v>
                </c:pt>
                <c:pt idx="182902" formatCode="0.00E+00">
                  <c:v>-2.4171100000000001E-3</c:v>
                </c:pt>
                <c:pt idx="182903" formatCode="0.00E+00">
                  <c:v>-2.7324200000000002E-3</c:v>
                </c:pt>
                <c:pt idx="182904" formatCode="0.00E+00">
                  <c:v>-3.0437699999999999E-3</c:v>
                </c:pt>
                <c:pt idx="182905" formatCode="0.00E+00">
                  <c:v>-3.35061E-3</c:v>
                </c:pt>
                <c:pt idx="182906" formatCode="0.00E+00">
                  <c:v>-3.6523900000000002E-3</c:v>
                </c:pt>
                <c:pt idx="182907" formatCode="0.00E+00">
                  <c:v>-3.9485600000000003E-3</c:v>
                </c:pt>
                <c:pt idx="182908" formatCode="0.00E+00">
                  <c:v>-4.2386000000000004E-3</c:v>
                </c:pt>
                <c:pt idx="182909" formatCode="0.00E+00">
                  <c:v>-4.522E-3</c:v>
                </c:pt>
                <c:pt idx="182910" formatCode="0.00E+00">
                  <c:v>-4.7982399999999996E-3</c:v>
                </c:pt>
                <c:pt idx="182911" formatCode="0.00E+00">
                  <c:v>-5.0668400000000004E-3</c:v>
                </c:pt>
                <c:pt idx="182912" formatCode="0.00E+00">
                  <c:v>-5.32731E-3</c:v>
                </c:pt>
                <c:pt idx="182913" formatCode="0.00E+00">
                  <c:v>-5.5792000000000003E-3</c:v>
                </c:pt>
                <c:pt idx="182914" formatCode="0.00E+00">
                  <c:v>-5.8220299999999997E-3</c:v>
                </c:pt>
                <c:pt idx="182915" formatCode="0.00E+00">
                  <c:v>-6.0553999999999998E-3</c:v>
                </c:pt>
                <c:pt idx="182916" formatCode="0.00E+00">
                  <c:v>-6.2788699999999998E-3</c:v>
                </c:pt>
                <c:pt idx="182917" formatCode="0.00E+00">
                  <c:v>-6.4920500000000001E-3</c:v>
                </c:pt>
                <c:pt idx="182918" formatCode="0.00E+00">
                  <c:v>-6.6945599999999996E-3</c:v>
                </c:pt>
                <c:pt idx="182919" formatCode="0.00E+00">
                  <c:v>-6.8860400000000004E-3</c:v>
                </c:pt>
                <c:pt idx="182920" formatCode="0.00E+00">
                  <c:v>-7.0661400000000003E-3</c:v>
                </c:pt>
                <c:pt idx="182921" formatCode="0.00E+00">
                  <c:v>-7.2345400000000002E-3</c:v>
                </c:pt>
                <c:pt idx="182922" formatCode="0.00E+00">
                  <c:v>-7.3909500000000003E-3</c:v>
                </c:pt>
                <c:pt idx="182923" formatCode="0.00E+00">
                  <c:v>-7.5350699999999996E-3</c:v>
                </c:pt>
                <c:pt idx="182924" formatCode="0.00E+00">
                  <c:v>-7.6666599999999996E-3</c:v>
                </c:pt>
                <c:pt idx="182925" formatCode="0.00E+00">
                  <c:v>-7.78548E-3</c:v>
                </c:pt>
                <c:pt idx="182926" formatCode="0.00E+00">
                  <c:v>-7.8913200000000003E-3</c:v>
                </c:pt>
                <c:pt idx="182927" formatCode="0.00E+00">
                  <c:v>-7.9839799999999999E-3</c:v>
                </c:pt>
                <c:pt idx="182928" formatCode="0.00E+00">
                  <c:v>-8.0633100000000006E-3</c:v>
                </c:pt>
                <c:pt idx="182929" formatCode="0.00E+00">
                  <c:v>-8.1291499999999999E-3</c:v>
                </c:pt>
                <c:pt idx="182930" formatCode="0.00E+00">
                  <c:v>-8.1814000000000001E-3</c:v>
                </c:pt>
                <c:pt idx="182931" formatCode="0.00E+00">
                  <c:v>-8.2199500000000002E-3</c:v>
                </c:pt>
                <c:pt idx="182932" formatCode="0.00E+00">
                  <c:v>-8.2447500000000003E-3</c:v>
                </c:pt>
                <c:pt idx="182933" formatCode="0.00E+00">
                  <c:v>-8.2557399999999993E-3</c:v>
                </c:pt>
                <c:pt idx="182934" formatCode="0.00E+00">
                  <c:v>-8.2529100000000005E-3</c:v>
                </c:pt>
                <c:pt idx="182935" formatCode="0.00E+00">
                  <c:v>-8.2362500000000005E-3</c:v>
                </c:pt>
                <c:pt idx="182936" formatCode="0.00E+00">
                  <c:v>-8.2057999999999992E-3</c:v>
                </c:pt>
                <c:pt idx="182937" formatCode="0.00E+00">
                  <c:v>-8.1616199999999996E-3</c:v>
                </c:pt>
                <c:pt idx="182938" formatCode="0.00E+00">
                  <c:v>-8.1037799999999997E-3</c:v>
                </c:pt>
                <c:pt idx="182939" formatCode="0.00E+00">
                  <c:v>-8.0323800000000004E-3</c:v>
                </c:pt>
                <c:pt idx="182940" formatCode="0.00E+00">
                  <c:v>-7.9475499999999994E-3</c:v>
                </c:pt>
                <c:pt idx="182941" formatCode="0.00E+00">
                  <c:v>-7.8494399999999992E-3</c:v>
                </c:pt>
                <c:pt idx="182942" formatCode="0.00E+00">
                  <c:v>-7.7382199999999996E-3</c:v>
                </c:pt>
                <c:pt idx="182943" formatCode="0.00E+00">
                  <c:v>-7.6141000000000004E-3</c:v>
                </c:pt>
                <c:pt idx="182944" formatCode="0.00E+00">
                  <c:v>-7.4772900000000002E-3</c:v>
                </c:pt>
                <c:pt idx="182945" formatCode="0.00E+00">
                  <c:v>-7.3280300000000001E-3</c:v>
                </c:pt>
                <c:pt idx="182946" formatCode="0.00E+00">
                  <c:v>-7.1665899999999996E-3</c:v>
                </c:pt>
                <c:pt idx="182947" formatCode="0.00E+00">
                  <c:v>-6.9932600000000003E-3</c:v>
                </c:pt>
                <c:pt idx="182948" formatCode="0.00E+00">
                  <c:v>-6.8083400000000004E-3</c:v>
                </c:pt>
                <c:pt idx="182949" formatCode="0.00E+00">
                  <c:v>-6.6121599999999997E-3</c:v>
                </c:pt>
                <c:pt idx="182950" formatCode="0.00E+00">
                  <c:v>-6.4050699999999997E-3</c:v>
                </c:pt>
                <c:pt idx="182951" formatCode="0.00E+00">
                  <c:v>-6.1874299999999998E-3</c:v>
                </c:pt>
                <c:pt idx="182952" formatCode="0.00E+00">
                  <c:v>-5.9596400000000004E-3</c:v>
                </c:pt>
                <c:pt idx="182953" formatCode="0.00E+00">
                  <c:v>-5.72208E-3</c:v>
                </c:pt>
                <c:pt idx="182954" formatCode="0.00E+00">
                  <c:v>-5.4751899999999996E-3</c:v>
                </c:pt>
                <c:pt idx="182955" formatCode="0.00E+00">
                  <c:v>-5.2193999999999999E-3</c:v>
                </c:pt>
                <c:pt idx="182956" formatCode="0.00E+00">
                  <c:v>-4.9551600000000001E-3</c:v>
                </c:pt>
                <c:pt idx="182957" formatCode="0.00E+00">
                  <c:v>-4.68294E-3</c:v>
                </c:pt>
                <c:pt idx="182958" formatCode="0.00E+00">
                  <c:v>-4.4032200000000002E-3</c:v>
                </c:pt>
                <c:pt idx="182959" formatCode="0.00E+00">
                  <c:v>-4.1164900000000004E-3</c:v>
                </c:pt>
                <c:pt idx="182960" formatCode="0.00E+00">
                  <c:v>-3.8232600000000002E-3</c:v>
                </c:pt>
                <c:pt idx="182961" formatCode="0.00E+00">
                  <c:v>-3.5240499999999999E-3</c:v>
                </c:pt>
                <c:pt idx="182962" formatCode="0.00E+00">
                  <c:v>-3.21938E-3</c:v>
                </c:pt>
                <c:pt idx="182963" formatCode="0.00E+00">
                  <c:v>-2.9097900000000002E-3</c:v>
                </c:pt>
                <c:pt idx="182964" formatCode="0.00E+00">
                  <c:v>-2.59582E-3</c:v>
                </c:pt>
                <c:pt idx="182965" formatCode="0.00E+00">
                  <c:v>-2.2780299999999999E-3</c:v>
                </c:pt>
                <c:pt idx="182966" formatCode="0.00E+00">
                  <c:v>-1.9569800000000001E-3</c:v>
                </c:pt>
                <c:pt idx="182967" formatCode="0.00E+00">
                  <c:v>-1.6332300000000001E-3</c:v>
                </c:pt>
                <c:pt idx="182968" formatCode="0.00E+00">
                  <c:v>-1.3073500000000001E-3</c:v>
                </c:pt>
                <c:pt idx="182969" formatCode="0.00E+00">
                  <c:v>-9.7990300000000007E-4</c:v>
                </c:pt>
                <c:pt idx="182970" formatCode="0.00E+00">
                  <c:v>-6.5147299999999996E-4</c:v>
                </c:pt>
                <c:pt idx="182971" formatCode="0.00E+00">
                  <c:v>-3.2263300000000001E-4</c:v>
                </c:pt>
                <c:pt idx="182972" formatCode="0.00E+00">
                  <c:v>6.0430899999999999E-6</c:v>
                </c:pt>
                <c:pt idx="182973" formatCode="0.00E+00">
                  <c:v>3.3398E-4</c:v>
                </c:pt>
                <c:pt idx="182974" formatCode="0.00E+00">
                  <c:v>6.6060399999999997E-4</c:v>
                </c:pt>
                <c:pt idx="182975" formatCode="0.00E+00">
                  <c:v>9.8534699999999992E-4</c:v>
                </c:pt>
                <c:pt idx="182976" formatCode="0.00E+00">
                  <c:v>1.3076400000000001E-3</c:v>
                </c:pt>
                <c:pt idx="182977" formatCode="0.00E+00">
                  <c:v>1.62693E-3</c:v>
                </c:pt>
                <c:pt idx="182978" formatCode="0.00E+00">
                  <c:v>1.94265E-3</c:v>
                </c:pt>
                <c:pt idx="182979" formatCode="0.00E+00">
                  <c:v>2.2542600000000001E-3</c:v>
                </c:pt>
                <c:pt idx="182980" formatCode="0.00E+00">
                  <c:v>2.56121E-3</c:v>
                </c:pt>
                <c:pt idx="182981" formatCode="0.00E+00">
                  <c:v>2.8629800000000002E-3</c:v>
                </c:pt>
                <c:pt idx="182982" formatCode="0.00E+00">
                  <c:v>3.1590500000000001E-3</c:v>
                </c:pt>
                <c:pt idx="182983" formatCode="0.00E+00">
                  <c:v>3.44889E-3</c:v>
                </c:pt>
                <c:pt idx="182984" formatCode="0.00E+00">
                  <c:v>3.73202E-3</c:v>
                </c:pt>
                <c:pt idx="182985" formatCode="0.00E+00">
                  <c:v>4.0079399999999998E-3</c:v>
                </c:pt>
                <c:pt idx="182986" formatCode="0.00E+00">
                  <c:v>4.2761800000000001E-3</c:v>
                </c:pt>
                <c:pt idx="182987" formatCode="0.00E+00">
                  <c:v>4.5362900000000001E-3</c:v>
                </c:pt>
                <c:pt idx="182988" formatCode="0.00E+00">
                  <c:v>4.78781E-3</c:v>
                </c:pt>
                <c:pt idx="182989" formatCode="0.00E+00">
                  <c:v>5.0303300000000004E-3</c:v>
                </c:pt>
                <c:pt idx="182990" formatCode="0.00E+00">
                  <c:v>5.2634099999999996E-3</c:v>
                </c:pt>
                <c:pt idx="182991" formatCode="0.00E+00">
                  <c:v>5.4866799999999999E-3</c:v>
                </c:pt>
                <c:pt idx="182992" formatCode="0.00E+00">
                  <c:v>5.6997599999999999E-3</c:v>
                </c:pt>
                <c:pt idx="182993" formatCode="0.00E+00">
                  <c:v>5.9022800000000002E-3</c:v>
                </c:pt>
                <c:pt idx="182994" formatCode="0.00E+00">
                  <c:v>6.0939000000000002E-3</c:v>
                </c:pt>
                <c:pt idx="182995" formatCode="0.00E+00">
                  <c:v>6.2743199999999999E-3</c:v>
                </c:pt>
                <c:pt idx="182996" formatCode="0.00E+00">
                  <c:v>6.4432200000000004E-3</c:v>
                </c:pt>
                <c:pt idx="182997" formatCode="0.00E+00">
                  <c:v>6.6003399999999997E-3</c:v>
                </c:pt>
                <c:pt idx="182998" formatCode="0.00E+00">
                  <c:v>6.7454000000000004E-3</c:v>
                </c:pt>
                <c:pt idx="182999" formatCode="0.00E+00">
                  <c:v>6.8781900000000002E-3</c:v>
                </c:pt>
                <c:pt idx="183000" formatCode="0.00E+00">
                  <c:v>6.9984799999999996E-3</c:v>
                </c:pt>
                <c:pt idx="183001" formatCode="0.00E+00">
                  <c:v>7.1060899999999998E-3</c:v>
                </c:pt>
                <c:pt idx="183002" formatCode="0.00E+00">
                  <c:v>7.20085E-3</c:v>
                </c:pt>
                <c:pt idx="183003" formatCode="0.00E+00">
                  <c:v>7.2826200000000001E-3</c:v>
                </c:pt>
                <c:pt idx="183004" formatCode="0.00E+00">
                  <c:v>7.35127E-3</c:v>
                </c:pt>
                <c:pt idx="183005" formatCode="0.00E+00">
                  <c:v>7.4066999999999996E-3</c:v>
                </c:pt>
                <c:pt idx="183006" formatCode="0.00E+00">
                  <c:v>7.4488599999999999E-3</c:v>
                </c:pt>
                <c:pt idx="183007" formatCode="0.00E+00">
                  <c:v>7.4776699999999996E-3</c:v>
                </c:pt>
                <c:pt idx="183008" formatCode="0.00E+00">
                  <c:v>7.4931299999999998E-3</c:v>
                </c:pt>
                <c:pt idx="183009" formatCode="0.00E+00">
                  <c:v>7.4952300000000003E-3</c:v>
                </c:pt>
                <c:pt idx="183010" formatCode="0.00E+00">
                  <c:v>7.4839900000000003E-3</c:v>
                </c:pt>
                <c:pt idx="183011" formatCode="0.00E+00">
                  <c:v>7.4594500000000003E-3</c:v>
                </c:pt>
                <c:pt idx="183012" formatCode="0.00E+00">
                  <c:v>7.4216899999999999E-3</c:v>
                </c:pt>
                <c:pt idx="183013" formatCode="0.00E+00">
                  <c:v>7.3708100000000002E-3</c:v>
                </c:pt>
                <c:pt idx="183014" formatCode="0.00E+00">
                  <c:v>7.3069099999999998E-3</c:v>
                </c:pt>
                <c:pt idx="183015" formatCode="0.00E+00">
                  <c:v>7.2301400000000004E-3</c:v>
                </c:pt>
                <c:pt idx="183016" formatCode="0.00E+00">
                  <c:v>7.14067E-3</c:v>
                </c:pt>
                <c:pt idx="183017" formatCode="0.00E+00">
                  <c:v>7.0386700000000003E-3</c:v>
                </c:pt>
                <c:pt idx="183018" formatCode="0.00E+00">
                  <c:v>6.9243500000000001E-3</c:v>
                </c:pt>
                <c:pt idx="183019" formatCode="0.00E+00">
                  <c:v>6.7979499999999997E-3</c:v>
                </c:pt>
                <c:pt idx="183020" formatCode="0.00E+00">
                  <c:v>6.65972E-3</c:v>
                </c:pt>
                <c:pt idx="183021" formatCode="0.00E+00">
                  <c:v>6.5099299999999997E-3</c:v>
                </c:pt>
                <c:pt idx="183022" formatCode="0.00E+00">
                  <c:v>6.3488700000000004E-3</c:v>
                </c:pt>
                <c:pt idx="183023" formatCode="0.00E+00">
                  <c:v>6.1768500000000002E-3</c:v>
                </c:pt>
                <c:pt idx="183024" formatCode="0.00E+00">
                  <c:v>5.9941999999999999E-3</c:v>
                </c:pt>
                <c:pt idx="183025" formatCode="0.00E+00">
                  <c:v>5.8012899999999997E-3</c:v>
                </c:pt>
                <c:pt idx="183026" formatCode="0.00E+00">
                  <c:v>5.5984600000000004E-3</c:v>
                </c:pt>
                <c:pt idx="183027" formatCode="0.00E+00">
                  <c:v>5.3861200000000003E-3</c:v>
                </c:pt>
                <c:pt idx="183028" formatCode="0.00E+00">
                  <c:v>5.1646499999999998E-3</c:v>
                </c:pt>
                <c:pt idx="183029" formatCode="0.00E+00">
                  <c:v>4.9344899999999997E-3</c:v>
                </c:pt>
                <c:pt idx="183030" formatCode="0.00E+00">
                  <c:v>4.6960600000000002E-3</c:v>
                </c:pt>
                <c:pt idx="183031" formatCode="0.00E+00">
                  <c:v>4.4498100000000002E-3</c:v>
                </c:pt>
                <c:pt idx="183032" formatCode="0.00E+00">
                  <c:v>4.1961999999999998E-3</c:v>
                </c:pt>
                <c:pt idx="183033" formatCode="0.00E+00">
                  <c:v>3.9357100000000002E-3</c:v>
                </c:pt>
                <c:pt idx="183034" formatCode="0.00E+00">
                  <c:v>3.6688100000000002E-3</c:v>
                </c:pt>
                <c:pt idx="183035" formatCode="0.00E+00">
                  <c:v>3.39602E-3</c:v>
                </c:pt>
                <c:pt idx="183036" formatCode="0.00E+00">
                  <c:v>3.1178199999999999E-3</c:v>
                </c:pt>
                <c:pt idx="183037" formatCode="0.00E+00">
                  <c:v>2.83475E-3</c:v>
                </c:pt>
                <c:pt idx="183038" formatCode="0.00E+00">
                  <c:v>2.5473100000000001E-3</c:v>
                </c:pt>
                <c:pt idx="183039" formatCode="0.00E+00">
                  <c:v>2.2560499999999999E-3</c:v>
                </c:pt>
                <c:pt idx="183040" formatCode="0.00E+00">
                  <c:v>1.9615000000000001E-3</c:v>
                </c:pt>
                <c:pt idx="183041" formatCode="0.00E+00">
                  <c:v>1.6641900000000001E-3</c:v>
                </c:pt>
                <c:pt idx="183042" formatCode="0.00E+00">
                  <c:v>1.36469E-3</c:v>
                </c:pt>
                <c:pt idx="183043" formatCode="0.00E+00">
                  <c:v>1.06353E-3</c:v>
                </c:pt>
                <c:pt idx="183044" formatCode="0.00E+00">
                  <c:v>7.6126999999999998E-4</c:v>
                </c:pt>
                <c:pt idx="183045" formatCode="0.00E+00">
                  <c:v>4.5846100000000001E-4</c:v>
                </c:pt>
                <c:pt idx="183046" formatCode="0.00E+00">
                  <c:v>1.55656E-4</c:v>
                </c:pt>
                <c:pt idx="183047" formatCode="0.00E+00">
                  <c:v>-1.4659100000000001E-4</c:v>
                </c:pt>
                <c:pt idx="183048" formatCode="0.00E+00">
                  <c:v>-4.4773099999999999E-4</c:v>
                </c:pt>
                <c:pt idx="183049" formatCode="0.00E+00">
                  <c:v>-7.4721399999999995E-4</c:v>
                </c:pt>
                <c:pt idx="183050" formatCode="0.00E+00">
                  <c:v>-1.0445000000000001E-3</c:v>
                </c:pt>
                <c:pt idx="183051" formatCode="0.00E+00">
                  <c:v>-1.3390399999999999E-3</c:v>
                </c:pt>
                <c:pt idx="183052" formatCode="0.00E+00">
                  <c:v>-1.63031E-3</c:v>
                </c:pt>
                <c:pt idx="183053" formatCode="0.00E+00">
                  <c:v>-1.91778E-3</c:v>
                </c:pt>
                <c:pt idx="183054" formatCode="0.00E+00">
                  <c:v>-2.2009199999999999E-3</c:v>
                </c:pt>
                <c:pt idx="183055" formatCode="0.00E+00">
                  <c:v>-2.4792400000000002E-3</c:v>
                </c:pt>
                <c:pt idx="183056" formatCode="0.00E+00">
                  <c:v>-2.7522100000000002E-3</c:v>
                </c:pt>
                <c:pt idx="183057" formatCode="0.00E+00">
                  <c:v>-3.01937E-3</c:v>
                </c:pt>
                <c:pt idx="183058" formatCode="0.00E+00">
                  <c:v>-3.28021E-3</c:v>
                </c:pt>
                <c:pt idx="183059" formatCode="0.00E+00">
                  <c:v>-3.5342799999999999E-3</c:v>
                </c:pt>
                <c:pt idx="183060" formatCode="0.00E+00">
                  <c:v>-3.7811199999999998E-3</c:v>
                </c:pt>
                <c:pt idx="183061" formatCode="0.00E+00">
                  <c:v>-4.0202900000000001E-3</c:v>
                </c:pt>
                <c:pt idx="183062" formatCode="0.00E+00">
                  <c:v>-4.2513500000000001E-3</c:v>
                </c:pt>
                <c:pt idx="183063" formatCode="0.00E+00">
                  <c:v>-4.4739100000000002E-3</c:v>
                </c:pt>
                <c:pt idx="183064" formatCode="0.00E+00">
                  <c:v>-4.6875500000000004E-3</c:v>
                </c:pt>
                <c:pt idx="183065" formatCode="0.00E+00">
                  <c:v>-4.8919100000000002E-3</c:v>
                </c:pt>
                <c:pt idx="183066" formatCode="0.00E+00">
                  <c:v>-5.0866100000000001E-3</c:v>
                </c:pt>
                <c:pt idx="183067" formatCode="0.00E+00">
                  <c:v>-5.2713200000000003E-3</c:v>
                </c:pt>
                <c:pt idx="183068" formatCode="0.00E+00">
                  <c:v>-5.4457100000000003E-3</c:v>
                </c:pt>
                <c:pt idx="183069" formatCode="0.00E+00">
                  <c:v>-5.6094700000000001E-3</c:v>
                </c:pt>
                <c:pt idx="183070" formatCode="0.00E+00">
                  <c:v>-5.7623199999999996E-3</c:v>
                </c:pt>
                <c:pt idx="183071" formatCode="0.00E+00">
                  <c:v>-5.9039799999999996E-3</c:v>
                </c:pt>
                <c:pt idx="183072" formatCode="0.00E+00">
                  <c:v>-6.0342199999999999E-3</c:v>
                </c:pt>
                <c:pt idx="183073" formatCode="0.00E+00">
                  <c:v>-6.1527999999999999E-3</c:v>
                </c:pt>
                <c:pt idx="183074" formatCode="0.00E+00">
                  <c:v>-6.2595300000000001E-3</c:v>
                </c:pt>
                <c:pt idx="183075" formatCode="0.00E+00">
                  <c:v>-6.3542099999999999E-3</c:v>
                </c:pt>
                <c:pt idx="183076" formatCode="0.00E+00">
                  <c:v>-6.4367000000000001E-3</c:v>
                </c:pt>
                <c:pt idx="183077" formatCode="0.00E+00">
                  <c:v>-6.5068399999999998E-3</c:v>
                </c:pt>
                <c:pt idx="183078" formatCode="0.00E+00">
                  <c:v>-6.5645399999999998E-3</c:v>
                </c:pt>
                <c:pt idx="183079" formatCode="0.00E+00">
                  <c:v>-6.6096899999999997E-3</c:v>
                </c:pt>
                <c:pt idx="183080" formatCode="0.00E+00">
                  <c:v>-6.6422199999999999E-3</c:v>
                </c:pt>
                <c:pt idx="183081" formatCode="0.00E+00">
                  <c:v>-6.6620999999999998E-3</c:v>
                </c:pt>
                <c:pt idx="183082" formatCode="0.00E+00">
                  <c:v>-6.6692899999999996E-3</c:v>
                </c:pt>
                <c:pt idx="183083" formatCode="0.00E+00">
                  <c:v>-6.6637900000000002E-3</c:v>
                </c:pt>
                <c:pt idx="183084" formatCode="0.00E+00">
                  <c:v>-6.6456299999999996E-3</c:v>
                </c:pt>
                <c:pt idx="183085" formatCode="0.00E+00">
                  <c:v>-6.6148500000000002E-3</c:v>
                </c:pt>
                <c:pt idx="183086" formatCode="0.00E+00">
                  <c:v>-6.5715299999999999E-3</c:v>
                </c:pt>
                <c:pt idx="183087" formatCode="0.00E+00">
                  <c:v>-6.5157499999999998E-3</c:v>
                </c:pt>
                <c:pt idx="183088" formatCode="0.00E+00">
                  <c:v>-6.4476200000000003E-3</c:v>
                </c:pt>
                <c:pt idx="183089" formatCode="0.00E+00">
                  <c:v>-6.3672900000000003E-3</c:v>
                </c:pt>
                <c:pt idx="183090" formatCode="0.00E+00">
                  <c:v>-6.2748999999999999E-3</c:v>
                </c:pt>
                <c:pt idx="183091" formatCode="0.00E+00">
                  <c:v>-6.1706499999999997E-3</c:v>
                </c:pt>
                <c:pt idx="183092" formatCode="0.00E+00">
                  <c:v>-6.0547300000000004E-3</c:v>
                </c:pt>
                <c:pt idx="183093" formatCode="0.00E+00">
                  <c:v>-5.9273599999999996E-3</c:v>
                </c:pt>
                <c:pt idx="183094" formatCode="0.00E+00">
                  <c:v>-5.7887800000000003E-3</c:v>
                </c:pt>
                <c:pt idx="183095" formatCode="0.00E+00">
                  <c:v>-5.63927E-3</c:v>
                </c:pt>
                <c:pt idx="183096" formatCode="0.00E+00">
                  <c:v>-5.4790999999999998E-3</c:v>
                </c:pt>
                <c:pt idx="183097" formatCode="0.00E+00">
                  <c:v>-5.3085700000000003E-3</c:v>
                </c:pt>
                <c:pt idx="183098" formatCode="0.00E+00">
                  <c:v>-5.1279999999999997E-3</c:v>
                </c:pt>
                <c:pt idx="183099" formatCode="0.00E+00">
                  <c:v>-4.9377300000000004E-3</c:v>
                </c:pt>
                <c:pt idx="183100" formatCode="0.00E+00">
                  <c:v>-4.7381200000000002E-3</c:v>
                </c:pt>
                <c:pt idx="183101" formatCode="0.00E+00">
                  <c:v>-4.5295400000000003E-3</c:v>
                </c:pt>
                <c:pt idx="183102" formatCode="0.00E+00">
                  <c:v>-4.3123800000000002E-3</c:v>
                </c:pt>
                <c:pt idx="183103" formatCode="0.00E+00">
                  <c:v>-4.0870300000000002E-3</c:v>
                </c:pt>
                <c:pt idx="183104" formatCode="0.00E+00">
                  <c:v>-3.8539199999999998E-3</c:v>
                </c:pt>
                <c:pt idx="183105" formatCode="0.00E+00">
                  <c:v>-3.6134800000000001E-3</c:v>
                </c:pt>
                <c:pt idx="183106" formatCode="0.00E+00">
                  <c:v>-3.36615E-3</c:v>
                </c:pt>
                <c:pt idx="183107" formatCode="0.00E+00">
                  <c:v>-3.11239E-3</c:v>
                </c:pt>
                <c:pt idx="183108" formatCode="0.00E+00">
                  <c:v>-2.8526599999999999E-3</c:v>
                </c:pt>
                <c:pt idx="183109" formatCode="0.00E+00">
                  <c:v>-2.5874499999999998E-3</c:v>
                </c:pt>
                <c:pt idx="183110" formatCode="0.00E+00">
                  <c:v>-2.3172399999999999E-3</c:v>
                </c:pt>
                <c:pt idx="183111" formatCode="0.00E+00">
                  <c:v>-2.0425299999999999E-3</c:v>
                </c:pt>
                <c:pt idx="183112" formatCode="0.00E+00">
                  <c:v>-1.7638199999999999E-3</c:v>
                </c:pt>
                <c:pt idx="183113" formatCode="0.00E+00">
                  <c:v>-1.4816199999999999E-3</c:v>
                </c:pt>
                <c:pt idx="183114" formatCode="0.00E+00">
                  <c:v>-1.1964499999999999E-3</c:v>
                </c:pt>
                <c:pt idx="183115" formatCode="0.00E+00">
                  <c:v>-9.0883100000000003E-4</c:v>
                </c:pt>
                <c:pt idx="183116" formatCode="0.00E+00">
                  <c:v>-6.1928899999999997E-4</c:v>
                </c:pt>
                <c:pt idx="183117" formatCode="0.00E+00">
                  <c:v>-3.2835399999999999E-4</c:v>
                </c:pt>
                <c:pt idx="183118" formatCode="0.00E+00">
                  <c:v>-3.6553800000000002E-5</c:v>
                </c:pt>
                <c:pt idx="183119" formatCode="0.00E+00">
                  <c:v>2.5557800000000001E-4</c:v>
                </c:pt>
                <c:pt idx="183120" formatCode="0.00E+00">
                  <c:v>5.4750899999999995E-4</c:v>
                </c:pt>
                <c:pt idx="183121" formatCode="0.00E+00">
                  <c:v>8.3870799999999997E-4</c:v>
                </c:pt>
                <c:pt idx="183122" formatCode="0.00E+00">
                  <c:v>1.1286499999999999E-3</c:v>
                </c:pt>
                <c:pt idx="183123" formatCode="0.00E+00">
                  <c:v>1.4168E-3</c:v>
                </c:pt>
                <c:pt idx="183124" formatCode="0.00E+00">
                  <c:v>1.7026299999999999E-3</c:v>
                </c:pt>
                <c:pt idx="183125" formatCode="0.00E+00">
                  <c:v>1.9856399999999999E-3</c:v>
                </c:pt>
                <c:pt idx="183126" formatCode="0.00E+00">
                  <c:v>2.2653E-3</c:v>
                </c:pt>
                <c:pt idx="183127" formatCode="0.00E+00">
                  <c:v>2.54112E-3</c:v>
                </c:pt>
                <c:pt idx="183128" formatCode="0.00E+00">
                  <c:v>2.8125799999999999E-3</c:v>
                </c:pt>
                <c:pt idx="183129" formatCode="0.00E+00">
                  <c:v>3.0791999999999998E-3</c:v>
                </c:pt>
                <c:pt idx="183130" formatCode="0.00E+00">
                  <c:v>3.3404900000000002E-3</c:v>
                </c:pt>
                <c:pt idx="183131" formatCode="0.00E+00">
                  <c:v>3.5959899999999999E-3</c:v>
                </c:pt>
                <c:pt idx="183132" formatCode="0.00E+00">
                  <c:v>3.8452400000000002E-3</c:v>
                </c:pt>
                <c:pt idx="183133" formatCode="0.00E+00">
                  <c:v>4.0877700000000001E-3</c:v>
                </c:pt>
                <c:pt idx="183134" formatCode="0.00E+00">
                  <c:v>4.3231600000000004E-3</c:v>
                </c:pt>
                <c:pt idx="183135" formatCode="0.00E+00">
                  <c:v>4.5509799999999996E-3</c:v>
                </c:pt>
                <c:pt idx="183136" formatCode="0.00E+00">
                  <c:v>4.7708200000000003E-3</c:v>
                </c:pt>
                <c:pt idx="183137" formatCode="0.00E+00">
                  <c:v>4.9822800000000004E-3</c:v>
                </c:pt>
                <c:pt idx="183138" formatCode="0.00E+00">
                  <c:v>5.1849900000000004E-3</c:v>
                </c:pt>
                <c:pt idx="183139" formatCode="0.00E+00">
                  <c:v>5.3785700000000001E-3</c:v>
                </c:pt>
                <c:pt idx="183140" formatCode="0.00E+00">
                  <c:v>5.5626900000000003E-3</c:v>
                </c:pt>
                <c:pt idx="183141" formatCode="0.00E+00">
                  <c:v>5.7370099999999999E-3</c:v>
                </c:pt>
                <c:pt idx="183142" formatCode="0.00E+00">
                  <c:v>5.9012200000000004E-3</c:v>
                </c:pt>
                <c:pt idx="183143" formatCode="0.00E+00">
                  <c:v>6.0550200000000004E-3</c:v>
                </c:pt>
                <c:pt idx="183144" formatCode="0.00E+00">
                  <c:v>6.1981400000000004E-3</c:v>
                </c:pt>
                <c:pt idx="183145" formatCode="0.00E+00">
                  <c:v>6.3303300000000003E-3</c:v>
                </c:pt>
                <c:pt idx="183146" formatCode="0.00E+00">
                  <c:v>6.4513399999999999E-3</c:v>
                </c:pt>
                <c:pt idx="183147" formatCode="0.00E+00">
                  <c:v>6.5609700000000002E-3</c:v>
                </c:pt>
                <c:pt idx="183148" formatCode="0.00E+00">
                  <c:v>6.6590099999999999E-3</c:v>
                </c:pt>
                <c:pt idx="183149" formatCode="0.00E+00">
                  <c:v>6.7452900000000001E-3</c:v>
                </c:pt>
                <c:pt idx="183150" formatCode="0.00E+00">
                  <c:v>6.81966E-3</c:v>
                </c:pt>
                <c:pt idx="183151" formatCode="0.00E+00">
                  <c:v>6.8819800000000002E-3</c:v>
                </c:pt>
                <c:pt idx="183152" formatCode="0.00E+00">
                  <c:v>6.9321499999999998E-3</c:v>
                </c:pt>
                <c:pt idx="183153" formatCode="0.00E+00">
                  <c:v>6.97008E-3</c:v>
                </c:pt>
                <c:pt idx="183154" formatCode="0.00E+00">
                  <c:v>6.9956999999999997E-3</c:v>
                </c:pt>
                <c:pt idx="183155" formatCode="0.00E+00">
                  <c:v>7.0089699999999998E-3</c:v>
                </c:pt>
                <c:pt idx="183156" formatCode="0.00E+00">
                  <c:v>7.0098699999999996E-3</c:v>
                </c:pt>
                <c:pt idx="183157" formatCode="0.00E+00">
                  <c:v>6.9983800000000002E-3</c:v>
                </c:pt>
                <c:pt idx="183158" formatCode="0.00E+00">
                  <c:v>6.9745500000000004E-3</c:v>
                </c:pt>
                <c:pt idx="183159" formatCode="0.00E+00">
                  <c:v>6.9384099999999999E-3</c:v>
                </c:pt>
                <c:pt idx="183160" formatCode="0.00E+00">
                  <c:v>6.8900200000000002E-3</c:v>
                </c:pt>
                <c:pt idx="183161" formatCode="0.00E+00">
                  <c:v>6.8294799999999998E-3</c:v>
                </c:pt>
                <c:pt idx="183162" formatCode="0.00E+00">
                  <c:v>6.7568899999999998E-3</c:v>
                </c:pt>
                <c:pt idx="183163" formatCode="0.00E+00">
                  <c:v>6.6723900000000003E-3</c:v>
                </c:pt>
                <c:pt idx="183164" formatCode="0.00E+00">
                  <c:v>6.5761200000000004E-3</c:v>
                </c:pt>
                <c:pt idx="183165" formatCode="0.00E+00">
                  <c:v>6.46826E-3</c:v>
                </c:pt>
                <c:pt idx="183166" formatCode="0.00E+00">
                  <c:v>6.3490100000000004E-3</c:v>
                </c:pt>
                <c:pt idx="183167" formatCode="0.00E+00">
                  <c:v>6.2185699999999997E-3</c:v>
                </c:pt>
                <c:pt idx="183168" formatCode="0.00E+00">
                  <c:v>6.0771799999999997E-3</c:v>
                </c:pt>
                <c:pt idx="183169" formatCode="0.00E+00">
                  <c:v>5.9251E-3</c:v>
                </c:pt>
                <c:pt idx="183170" formatCode="0.00E+00">
                  <c:v>5.7625799999999998E-3</c:v>
                </c:pt>
                <c:pt idx="183171" formatCode="0.00E+00">
                  <c:v>5.5899299999999999E-3</c:v>
                </c:pt>
                <c:pt idx="183172" formatCode="0.00E+00">
                  <c:v>5.4074500000000003E-3</c:v>
                </c:pt>
                <c:pt idx="183173" formatCode="0.00E+00">
                  <c:v>5.2154599999999999E-3</c:v>
                </c:pt>
                <c:pt idx="183174" formatCode="0.00E+00">
                  <c:v>5.0143000000000002E-3</c:v>
                </c:pt>
                <c:pt idx="183175" formatCode="0.00E+00">
                  <c:v>4.8043399999999998E-3</c:v>
                </c:pt>
                <c:pt idx="183176" formatCode="0.00E+00">
                  <c:v>4.5859300000000002E-3</c:v>
                </c:pt>
                <c:pt idx="183177" formatCode="0.00E+00">
                  <c:v>4.3594799999999998E-3</c:v>
                </c:pt>
                <c:pt idx="183178" formatCode="0.00E+00">
                  <c:v>4.1253799999999997E-3</c:v>
                </c:pt>
                <c:pt idx="183179" formatCode="0.00E+00">
                  <c:v>3.8840400000000001E-3</c:v>
                </c:pt>
                <c:pt idx="183180" formatCode="0.00E+00">
                  <c:v>3.6358900000000001E-3</c:v>
                </c:pt>
                <c:pt idx="183181" formatCode="0.00E+00">
                  <c:v>3.3813699999999999E-3</c:v>
                </c:pt>
                <c:pt idx="183182" formatCode="0.00E+00">
                  <c:v>3.1209300000000001E-3</c:v>
                </c:pt>
                <c:pt idx="183183" formatCode="0.00E+00">
                  <c:v>2.8550200000000002E-3</c:v>
                </c:pt>
                <c:pt idx="183184" formatCode="0.00E+00">
                  <c:v>2.5841100000000001E-3</c:v>
                </c:pt>
                <c:pt idx="183185" formatCode="0.00E+00">
                  <c:v>2.30868E-3</c:v>
                </c:pt>
                <c:pt idx="183186" formatCode="0.00E+00">
                  <c:v>2.02921E-3</c:v>
                </c:pt>
                <c:pt idx="183187" formatCode="0.00E+00">
                  <c:v>1.7461899999999999E-3</c:v>
                </c:pt>
                <c:pt idx="183188" formatCode="0.00E+00">
                  <c:v>1.4601200000000001E-3</c:v>
                </c:pt>
                <c:pt idx="183189" formatCode="0.00E+00">
                  <c:v>1.1714900000000001E-3</c:v>
                </c:pt>
                <c:pt idx="183190" formatCode="0.00E+00">
                  <c:v>8.8081399999999995E-4</c:v>
                </c:pt>
                <c:pt idx="183191" formatCode="0.00E+00">
                  <c:v>5.8859600000000004E-4</c:v>
                </c:pt>
                <c:pt idx="183192" formatCode="0.00E+00">
                  <c:v>2.9534500000000003E-4</c:v>
                </c:pt>
                <c:pt idx="183193" formatCode="0.00E+00">
                  <c:v>1.57118E-6</c:v>
                </c:pt>
                <c:pt idx="183194" formatCode="0.00E+00">
                  <c:v>-2.9221500000000002E-4</c:v>
                </c:pt>
                <c:pt idx="183195" formatCode="0.00E+00">
                  <c:v>-5.8550400000000004E-4</c:v>
                </c:pt>
                <c:pt idx="183196" formatCode="0.00E+00">
                  <c:v>-8.7778699999999999E-4</c:v>
                </c:pt>
                <c:pt idx="183197" formatCode="0.00E+00">
                  <c:v>-1.1685599999999999E-3</c:v>
                </c:pt>
                <c:pt idx="183198" formatCode="0.00E+00">
                  <c:v>-1.45732E-3</c:v>
                </c:pt>
                <c:pt idx="183199" formatCode="0.00E+00">
                  <c:v>-1.7435599999999999E-3</c:v>
                </c:pt>
                <c:pt idx="183200" formatCode="0.00E+00">
                  <c:v>-2.02681E-3</c:v>
                </c:pt>
                <c:pt idx="183201" formatCode="0.00E+00">
                  <c:v>-2.30656E-3</c:v>
                </c:pt>
                <c:pt idx="183202" formatCode="0.00E+00">
                  <c:v>-2.5823399999999998E-3</c:v>
                </c:pt>
                <c:pt idx="183203" formatCode="0.00E+00">
                  <c:v>-2.8536799999999999E-3</c:v>
                </c:pt>
                <c:pt idx="183204" formatCode="0.00E+00">
                  <c:v>-3.1201200000000001E-3</c:v>
                </c:pt>
                <c:pt idx="183205" formatCode="0.00E+00">
                  <c:v>-3.3811900000000001E-3</c:v>
                </c:pt>
                <c:pt idx="183206" formatCode="0.00E+00">
                  <c:v>-3.6364600000000002E-3</c:v>
                </c:pt>
                <c:pt idx="183207" formatCode="0.00E+00">
                  <c:v>-3.8855000000000001E-3</c:v>
                </c:pt>
                <c:pt idx="183208" formatCode="0.00E+00">
                  <c:v>-4.1278799999999996E-3</c:v>
                </c:pt>
                <c:pt idx="183209" formatCode="0.00E+00">
                  <c:v>-4.3632000000000002E-3</c:v>
                </c:pt>
                <c:pt idx="183210" formatCode="0.00E+00">
                  <c:v>-4.5910600000000001E-3</c:v>
                </c:pt>
                <c:pt idx="183211" formatCode="0.00E+00">
                  <c:v>-4.8110699999999998E-3</c:v>
                </c:pt>
                <c:pt idx="183212" formatCode="0.00E+00">
                  <c:v>-5.0228800000000004E-3</c:v>
                </c:pt>
                <c:pt idx="183213" formatCode="0.00E+00">
                  <c:v>-5.2261299999999998E-3</c:v>
                </c:pt>
                <c:pt idx="183214" formatCode="0.00E+00">
                  <c:v>-5.42049E-3</c:v>
                </c:pt>
                <c:pt idx="183215" formatCode="0.00E+00">
                  <c:v>-5.6056300000000003E-3</c:v>
                </c:pt>
                <c:pt idx="183216" formatCode="0.00E+00">
                  <c:v>-5.7812599999999999E-3</c:v>
                </c:pt>
                <c:pt idx="183217" formatCode="0.00E+00">
                  <c:v>-5.9470900000000004E-3</c:v>
                </c:pt>
                <c:pt idx="183218" formatCode="0.00E+00">
                  <c:v>-6.1028499999999999E-3</c:v>
                </c:pt>
                <c:pt idx="183219" formatCode="0.00E+00">
                  <c:v>-6.2483E-3</c:v>
                </c:pt>
                <c:pt idx="183220" formatCode="0.00E+00">
                  <c:v>-6.3832000000000003E-3</c:v>
                </c:pt>
                <c:pt idx="183221" formatCode="0.00E+00">
                  <c:v>-6.5073400000000003E-3</c:v>
                </c:pt>
                <c:pt idx="183222" formatCode="0.00E+00">
                  <c:v>-6.6205400000000003E-3</c:v>
                </c:pt>
                <c:pt idx="183223" formatCode="0.00E+00">
                  <c:v>-6.7226200000000003E-3</c:v>
                </c:pt>
                <c:pt idx="183224" formatCode="0.00E+00">
                  <c:v>-6.8134299999999997E-3</c:v>
                </c:pt>
                <c:pt idx="183225" formatCode="0.00E+00">
                  <c:v>-6.8928399999999999E-3</c:v>
                </c:pt>
                <c:pt idx="183226" formatCode="0.00E+00">
                  <c:v>-6.96074E-3</c:v>
                </c:pt>
                <c:pt idx="183227" formatCode="0.00E+00">
                  <c:v>-7.0170400000000004E-3</c:v>
                </c:pt>
                <c:pt idx="183228" formatCode="0.00E+00">
                  <c:v>-7.0616699999999999E-3</c:v>
                </c:pt>
                <c:pt idx="183229" formatCode="0.00E+00">
                  <c:v>-7.0945799999999996E-3</c:v>
                </c:pt>
                <c:pt idx="183230" formatCode="0.00E+00">
                  <c:v>-7.1157399999999997E-3</c:v>
                </c:pt>
                <c:pt idx="183231" formatCode="0.00E+00">
                  <c:v>-7.1251600000000002E-3</c:v>
                </c:pt>
                <c:pt idx="183232" formatCode="0.00E+00">
                  <c:v>-7.1228400000000001E-3</c:v>
                </c:pt>
                <c:pt idx="183233" formatCode="0.00E+00">
                  <c:v>-7.1088200000000001E-3</c:v>
                </c:pt>
                <c:pt idx="183234" formatCode="0.00E+00">
                  <c:v>-7.0831499999999999E-3</c:v>
                </c:pt>
                <c:pt idx="183235" formatCode="0.00E+00">
                  <c:v>-7.0459199999999998E-3</c:v>
                </c:pt>
                <c:pt idx="183236" formatCode="0.00E+00">
                  <c:v>-6.9972200000000002E-3</c:v>
                </c:pt>
                <c:pt idx="183237" formatCode="0.00E+00">
                  <c:v>-6.9371600000000004E-3</c:v>
                </c:pt>
                <c:pt idx="183238" formatCode="0.00E+00">
                  <c:v>-6.8658900000000004E-3</c:v>
                </c:pt>
                <c:pt idx="183239" formatCode="0.00E+00">
                  <c:v>-6.7835600000000001E-3</c:v>
                </c:pt>
                <c:pt idx="183240" formatCode="0.00E+00">
                  <c:v>-6.6903400000000003E-3</c:v>
                </c:pt>
                <c:pt idx="183241" formatCode="0.00E+00">
                  <c:v>-6.5864399999999998E-3</c:v>
                </c:pt>
                <c:pt idx="183242" formatCode="0.00E+00">
                  <c:v>-6.47206E-3</c:v>
                </c:pt>
                <c:pt idx="183243" formatCode="0.00E+00">
                  <c:v>-6.3474400000000002E-3</c:v>
                </c:pt>
                <c:pt idx="183244" formatCode="0.00E+00">
                  <c:v>-6.2128299999999999E-3</c:v>
                </c:pt>
                <c:pt idx="183245" formatCode="0.00E+00">
                  <c:v>-6.0684900000000002E-3</c:v>
                </c:pt>
                <c:pt idx="183246" formatCode="0.00E+00">
                  <c:v>-5.9147000000000002E-3</c:v>
                </c:pt>
                <c:pt idx="183247" formatCode="0.00E+00">
                  <c:v>-5.7517799999999997E-3</c:v>
                </c:pt>
                <c:pt idx="183248" formatCode="0.00E+00">
                  <c:v>-5.5800199999999998E-3</c:v>
                </c:pt>
                <c:pt idx="183249" formatCode="0.00E+00">
                  <c:v>-5.39976E-3</c:v>
                </c:pt>
                <c:pt idx="183250" formatCode="0.00E+00">
                  <c:v>-5.21135E-3</c:v>
                </c:pt>
                <c:pt idx="183251" formatCode="0.00E+00">
                  <c:v>-5.0151400000000004E-3</c:v>
                </c:pt>
                <c:pt idx="183252" formatCode="0.00E+00">
                  <c:v>-4.8114999999999998E-3</c:v>
                </c:pt>
                <c:pt idx="183253" formatCode="0.00E+00">
                  <c:v>-4.6008200000000003E-3</c:v>
                </c:pt>
                <c:pt idx="183254" formatCode="0.00E+00">
                  <c:v>-4.3834800000000004E-3</c:v>
                </c:pt>
                <c:pt idx="183255" formatCode="0.00E+00">
                  <c:v>-4.1599000000000002E-3</c:v>
                </c:pt>
                <c:pt idx="183256" formatCode="0.00E+00">
                  <c:v>-3.9305E-3</c:v>
                </c:pt>
                <c:pt idx="183257" formatCode="0.00E+00">
                  <c:v>-3.6956799999999998E-3</c:v>
                </c:pt>
                <c:pt idx="183258" formatCode="0.00E+00">
                  <c:v>-3.4558900000000001E-3</c:v>
                </c:pt>
                <c:pt idx="183259" formatCode="0.00E+00">
                  <c:v>-3.21157E-3</c:v>
                </c:pt>
                <c:pt idx="183260" formatCode="0.00E+00">
                  <c:v>-2.9631599999999998E-3</c:v>
                </c:pt>
                <c:pt idx="183261" formatCode="0.00E+00">
                  <c:v>-2.7111100000000001E-3</c:v>
                </c:pt>
                <c:pt idx="183262" formatCode="0.00E+00">
                  <c:v>-2.4558900000000001E-3</c:v>
                </c:pt>
                <c:pt idx="183263" formatCode="0.00E+00">
                  <c:v>-2.1979600000000001E-3</c:v>
                </c:pt>
                <c:pt idx="183264" formatCode="0.00E+00">
                  <c:v>-1.9377800000000001E-3</c:v>
                </c:pt>
                <c:pt idx="183265" formatCode="0.00E+00">
                  <c:v>-1.67582E-3</c:v>
                </c:pt>
                <c:pt idx="183266" formatCode="0.00E+00">
                  <c:v>-1.41256E-3</c:v>
                </c:pt>
                <c:pt idx="183267" formatCode="0.00E+00">
                  <c:v>-1.1484500000000001E-3</c:v>
                </c:pt>
                <c:pt idx="183268" formatCode="0.00E+00">
                  <c:v>-8.8398000000000003E-4</c:v>
                </c:pt>
                <c:pt idx="183269" formatCode="0.00E+00">
                  <c:v>-6.1961000000000004E-4</c:v>
                </c:pt>
                <c:pt idx="183270" formatCode="0.00E+00">
                  <c:v>-3.5581099999999999E-4</c:v>
                </c:pt>
                <c:pt idx="183271" formatCode="0.00E+00">
                  <c:v>-9.3047000000000005E-5</c:v>
                </c:pt>
                <c:pt idx="183272" formatCode="0.00E+00">
                  <c:v>1.68219E-4</c:v>
                </c:pt>
                <c:pt idx="183273" formatCode="0.00E+00">
                  <c:v>4.2752900000000001E-4</c:v>
                </c:pt>
                <c:pt idx="183274" formatCode="0.00E+00">
                  <c:v>6.8443099999999999E-4</c:v>
                </c:pt>
                <c:pt idx="183275" formatCode="0.00E+00">
                  <c:v>9.3847899999999998E-4</c:v>
                </c:pt>
                <c:pt idx="183276" formatCode="0.00E+00">
                  <c:v>1.1892300000000001E-3</c:v>
                </c:pt>
                <c:pt idx="183277" formatCode="0.00E+00">
                  <c:v>1.43626E-3</c:v>
                </c:pt>
                <c:pt idx="183278" formatCode="0.00E+00">
                  <c:v>1.67914E-3</c:v>
                </c:pt>
                <c:pt idx="183279" formatCode="0.00E+00">
                  <c:v>1.91745E-3</c:v>
                </c:pt>
                <c:pt idx="183280" formatCode="0.00E+00">
                  <c:v>2.1507900000000001E-3</c:v>
                </c:pt>
                <c:pt idx="183281" formatCode="0.00E+00">
                  <c:v>2.3787700000000001E-3</c:v>
                </c:pt>
                <c:pt idx="183282" formatCode="0.00E+00">
                  <c:v>2.601E-3</c:v>
                </c:pt>
                <c:pt idx="183283" formatCode="0.00E+00">
                  <c:v>2.8171200000000002E-3</c:v>
                </c:pt>
                <c:pt idx="183284" formatCode="0.00E+00">
                  <c:v>3.0267599999999999E-3</c:v>
                </c:pt>
                <c:pt idx="183285" formatCode="0.00E+00">
                  <c:v>3.2295700000000002E-3</c:v>
                </c:pt>
                <c:pt idx="183286" formatCode="0.00E+00">
                  <c:v>3.42524E-3</c:v>
                </c:pt>
                <c:pt idx="183287" formatCode="0.00E+00">
                  <c:v>3.6134299999999999E-3</c:v>
                </c:pt>
                <c:pt idx="183288" formatCode="0.00E+00">
                  <c:v>3.79386E-3</c:v>
                </c:pt>
                <c:pt idx="183289" formatCode="0.00E+00">
                  <c:v>3.9662200000000003E-3</c:v>
                </c:pt>
                <c:pt idx="183290" formatCode="0.00E+00">
                  <c:v>4.1302600000000002E-3</c:v>
                </c:pt>
                <c:pt idx="183291" formatCode="0.00E+00">
                  <c:v>4.2857199999999998E-3</c:v>
                </c:pt>
                <c:pt idx="183292" formatCode="0.00E+00">
                  <c:v>4.4323599999999998E-3</c:v>
                </c:pt>
                <c:pt idx="183293" formatCode="0.00E+00">
                  <c:v>4.5699599999999996E-3</c:v>
                </c:pt>
                <c:pt idx="183294" formatCode="0.00E+00">
                  <c:v>4.6983199999999998E-3</c:v>
                </c:pt>
                <c:pt idx="183295" formatCode="0.00E+00">
                  <c:v>4.8172600000000003E-3</c:v>
                </c:pt>
                <c:pt idx="183296" formatCode="0.00E+00">
                  <c:v>4.9266099999999997E-3</c:v>
                </c:pt>
                <c:pt idx="183297" formatCode="0.00E+00">
                  <c:v>5.0262199999999996E-3</c:v>
                </c:pt>
                <c:pt idx="183298" formatCode="0.00E+00">
                  <c:v>5.1159700000000001E-3</c:v>
                </c:pt>
                <c:pt idx="183299" formatCode="0.00E+00">
                  <c:v>5.1957399999999999E-3</c:v>
                </c:pt>
                <c:pt idx="183300" formatCode="0.00E+00">
                  <c:v>5.2654499999999996E-3</c:v>
                </c:pt>
                <c:pt idx="183301" formatCode="0.00E+00">
                  <c:v>5.3250299999999997E-3</c:v>
                </c:pt>
                <c:pt idx="183302" formatCode="0.00E+00">
                  <c:v>5.3744099999999996E-3</c:v>
                </c:pt>
                <c:pt idx="183303" formatCode="0.00E+00">
                  <c:v>5.4135800000000003E-3</c:v>
                </c:pt>
                <c:pt idx="183304" formatCode="0.00E+00">
                  <c:v>5.4425200000000002E-3</c:v>
                </c:pt>
                <c:pt idx="183305" formatCode="0.00E+00">
                  <c:v>5.4612300000000001E-3</c:v>
                </c:pt>
                <c:pt idx="183306" formatCode="0.00E+00">
                  <c:v>5.4697499999999998E-3</c:v>
                </c:pt>
                <c:pt idx="183307" formatCode="0.00E+00">
                  <c:v>5.46811E-3</c:v>
                </c:pt>
                <c:pt idx="183308" formatCode="0.00E+00">
                  <c:v>5.4563800000000003E-3</c:v>
                </c:pt>
                <c:pt idx="183309" formatCode="0.00E+00">
                  <c:v>5.4346500000000001E-3</c:v>
                </c:pt>
                <c:pt idx="183310" formatCode="0.00E+00">
                  <c:v>5.4030099999999998E-3</c:v>
                </c:pt>
                <c:pt idx="183311" formatCode="0.00E+00">
                  <c:v>5.3615900000000003E-3</c:v>
                </c:pt>
                <c:pt idx="183312" formatCode="0.00E+00">
                  <c:v>5.3105299999999999E-3</c:v>
                </c:pt>
                <c:pt idx="183313" formatCode="0.00E+00">
                  <c:v>5.2499799999999996E-3</c:v>
                </c:pt>
                <c:pt idx="183314" formatCode="0.00E+00">
                  <c:v>5.1801199999999999E-3</c:v>
                </c:pt>
                <c:pt idx="183315" formatCode="0.00E+00">
                  <c:v>5.1011299999999997E-3</c:v>
                </c:pt>
                <c:pt idx="183316" formatCode="0.00E+00">
                  <c:v>5.0132299999999996E-3</c:v>
                </c:pt>
                <c:pt idx="183317" formatCode="0.00E+00">
                  <c:v>4.9166499999999998E-3</c:v>
                </c:pt>
                <c:pt idx="183318" formatCode="0.00E+00">
                  <c:v>4.81161E-3</c:v>
                </c:pt>
                <c:pt idx="183319" formatCode="0.00E+00">
                  <c:v>4.6983800000000003E-3</c:v>
                </c:pt>
                <c:pt idx="183320" formatCode="0.00E+00">
                  <c:v>4.5772399999999998E-3</c:v>
                </c:pt>
                <c:pt idx="183321" formatCode="0.00E+00">
                  <c:v>4.4484499999999996E-3</c:v>
                </c:pt>
                <c:pt idx="183322" formatCode="0.00E+00">
                  <c:v>4.3123299999999996E-3</c:v>
                </c:pt>
                <c:pt idx="183323" formatCode="0.00E+00">
                  <c:v>4.1691899999999997E-3</c:v>
                </c:pt>
                <c:pt idx="183324" formatCode="0.00E+00">
                  <c:v>4.0193499999999997E-3</c:v>
                </c:pt>
                <c:pt idx="183325" formatCode="0.00E+00">
                  <c:v>3.8631400000000002E-3</c:v>
                </c:pt>
                <c:pt idx="183326" formatCode="0.00E+00">
                  <c:v>3.7009199999999999E-3</c:v>
                </c:pt>
                <c:pt idx="183327" formatCode="0.00E+00">
                  <c:v>3.5330399999999999E-3</c:v>
                </c:pt>
                <c:pt idx="183328" formatCode="0.00E+00">
                  <c:v>3.35988E-3</c:v>
                </c:pt>
                <c:pt idx="183329" formatCode="0.00E+00">
                  <c:v>3.1818100000000002E-3</c:v>
                </c:pt>
                <c:pt idx="183330" formatCode="0.00E+00">
                  <c:v>2.99921E-3</c:v>
                </c:pt>
                <c:pt idx="183331" formatCode="0.00E+00">
                  <c:v>2.81248E-3</c:v>
                </c:pt>
                <c:pt idx="183332" formatCode="0.00E+00">
                  <c:v>2.6220200000000001E-3</c:v>
                </c:pt>
                <c:pt idx="183333" formatCode="0.00E+00">
                  <c:v>2.4282399999999999E-3</c:v>
                </c:pt>
                <c:pt idx="183334" formatCode="0.00E+00">
                  <c:v>2.2315400000000002E-3</c:v>
                </c:pt>
                <c:pt idx="183335" formatCode="0.00E+00">
                  <c:v>2.03235E-3</c:v>
                </c:pt>
                <c:pt idx="183336" formatCode="0.00E+00">
                  <c:v>1.8310799999999999E-3</c:v>
                </c:pt>
                <c:pt idx="183337" formatCode="0.00E+00">
                  <c:v>1.62816E-3</c:v>
                </c:pt>
                <c:pt idx="183338" formatCode="0.00E+00">
                  <c:v>1.4240100000000001E-3</c:v>
                </c:pt>
                <c:pt idx="183339" formatCode="0.00E+00">
                  <c:v>1.2190599999999999E-3</c:v>
                </c:pt>
                <c:pt idx="183340" formatCode="0.00E+00">
                  <c:v>1.01373E-3</c:v>
                </c:pt>
                <c:pt idx="183341" formatCode="0.00E+00">
                  <c:v>8.0845400000000001E-4</c:v>
                </c:pt>
                <c:pt idx="183342" formatCode="0.00E+00">
                  <c:v>6.0365099999999997E-4</c:v>
                </c:pt>
                <c:pt idx="183343" formatCode="0.00E+00">
                  <c:v>3.9974599999999998E-4</c:v>
                </c:pt>
                <c:pt idx="183344" formatCode="0.00E+00">
                  <c:v>1.97157E-4</c:v>
                </c:pt>
                <c:pt idx="183345" formatCode="0.00E+00">
                  <c:v>-3.6984399999999999E-6</c:v>
                </c:pt>
                <c:pt idx="183346" formatCode="0.00E+00">
                  <c:v>-2.0240899999999999E-4</c:v>
                </c:pt>
                <c:pt idx="183347" formatCode="0.00E+00">
                  <c:v>-3.9856899999999998E-4</c:v>
                </c:pt>
                <c:pt idx="183348" formatCode="0.00E+00">
                  <c:v>-5.9177700000000004E-4</c:v>
                </c:pt>
                <c:pt idx="183349" formatCode="0.00E+00">
                  <c:v>-7.8164100000000002E-4</c:v>
                </c:pt>
                <c:pt idx="183350" formatCode="0.00E+00">
                  <c:v>-9.6777500000000004E-4</c:v>
                </c:pt>
                <c:pt idx="183351" formatCode="0.00E+00">
                  <c:v>-1.1498000000000001E-3</c:v>
                </c:pt>
                <c:pt idx="183352" formatCode="0.00E+00">
                  <c:v>-1.3273499999999999E-3</c:v>
                </c:pt>
                <c:pt idx="183353" formatCode="0.00E+00">
                  <c:v>-1.5000599999999999E-3</c:v>
                </c:pt>
                <c:pt idx="183354" formatCode="0.00E+00">
                  <c:v>-1.6676E-3</c:v>
                </c:pt>
                <c:pt idx="183355" formatCode="0.00E+00">
                  <c:v>-1.82961E-3</c:v>
                </c:pt>
                <c:pt idx="183356" formatCode="0.00E+00">
                  <c:v>-1.98577E-3</c:v>
                </c:pt>
                <c:pt idx="183357" formatCode="0.00E+00">
                  <c:v>-2.1357799999999999E-3</c:v>
                </c:pt>
                <c:pt idx="183358" formatCode="0.00E+00">
                  <c:v>-2.27933E-3</c:v>
                </c:pt>
                <c:pt idx="183359" formatCode="0.00E+00">
                  <c:v>-2.4161299999999998E-3</c:v>
                </c:pt>
                <c:pt idx="183360" formatCode="0.00E+00">
                  <c:v>-2.5459200000000001E-3</c:v>
                </c:pt>
                <c:pt idx="183361" formatCode="0.00E+00">
                  <c:v>-2.6684299999999998E-3</c:v>
                </c:pt>
                <c:pt idx="183362" formatCode="0.00E+00">
                  <c:v>-2.7834299999999999E-3</c:v>
                </c:pt>
                <c:pt idx="183363" formatCode="0.00E+00">
                  <c:v>-2.8906800000000001E-3</c:v>
                </c:pt>
                <c:pt idx="183364" formatCode="0.00E+00">
                  <c:v>-2.9899700000000002E-3</c:v>
                </c:pt>
                <c:pt idx="183365" formatCode="0.00E+00">
                  <c:v>-3.0811200000000001E-3</c:v>
                </c:pt>
                <c:pt idx="183366" formatCode="0.00E+00">
                  <c:v>-3.1639300000000001E-3</c:v>
                </c:pt>
                <c:pt idx="183367" formatCode="0.00E+00">
                  <c:v>-3.2382600000000002E-3</c:v>
                </c:pt>
                <c:pt idx="183368" formatCode="0.00E+00">
                  <c:v>-3.3039599999999999E-3</c:v>
                </c:pt>
                <c:pt idx="183369" formatCode="0.00E+00">
                  <c:v>-3.3609099999999999E-3</c:v>
                </c:pt>
                <c:pt idx="183370" formatCode="0.00E+00">
                  <c:v>-3.4089799999999998E-3</c:v>
                </c:pt>
                <c:pt idx="183371" formatCode="0.00E+00">
                  <c:v>-3.4481099999999999E-3</c:v>
                </c:pt>
                <c:pt idx="183372" formatCode="0.00E+00">
                  <c:v>-3.4782099999999998E-3</c:v>
                </c:pt>
                <c:pt idx="183373" formatCode="0.00E+00">
                  <c:v>-3.4992299999999999E-3</c:v>
                </c:pt>
                <c:pt idx="183374" formatCode="0.00E+00">
                  <c:v>-3.5111399999999998E-3</c:v>
                </c:pt>
                <c:pt idx="183375" formatCode="0.00E+00">
                  <c:v>-3.5139300000000002E-3</c:v>
                </c:pt>
                <c:pt idx="183376" formatCode="0.00E+00">
                  <c:v>-3.5075900000000001E-3</c:v>
                </c:pt>
                <c:pt idx="183377" formatCode="0.00E+00">
                  <c:v>-3.4921499999999999E-3</c:v>
                </c:pt>
                <c:pt idx="183378" formatCode="0.00E+00">
                  <c:v>-3.4676500000000001E-3</c:v>
                </c:pt>
                <c:pt idx="183379" formatCode="0.00E+00">
                  <c:v>-3.43415E-3</c:v>
                </c:pt>
                <c:pt idx="183380" formatCode="0.00E+00">
                  <c:v>-3.3917299999999999E-3</c:v>
                </c:pt>
                <c:pt idx="183381" formatCode="0.00E+00">
                  <c:v>-3.3404799999999998E-3</c:v>
                </c:pt>
                <c:pt idx="183382" formatCode="0.00E+00">
                  <c:v>-3.2805099999999999E-3</c:v>
                </c:pt>
                <c:pt idx="183383" formatCode="0.00E+00">
                  <c:v>-3.2119700000000002E-3</c:v>
                </c:pt>
                <c:pt idx="183384" formatCode="0.00E+00">
                  <c:v>-3.1349899999999998E-3</c:v>
                </c:pt>
                <c:pt idx="183385" formatCode="0.00E+00">
                  <c:v>-3.0497499999999999E-3</c:v>
                </c:pt>
                <c:pt idx="183386" formatCode="0.00E+00">
                  <c:v>-2.95642E-3</c:v>
                </c:pt>
                <c:pt idx="183387" formatCode="0.00E+00">
                  <c:v>-2.8552199999999999E-3</c:v>
                </c:pt>
                <c:pt idx="183388" formatCode="0.00E+00">
                  <c:v>-2.7463499999999998E-3</c:v>
                </c:pt>
                <c:pt idx="183389" formatCode="0.00E+00">
                  <c:v>-2.6300500000000001E-3</c:v>
                </c:pt>
                <c:pt idx="183390" formatCode="0.00E+00">
                  <c:v>-2.5065700000000001E-3</c:v>
                </c:pt>
                <c:pt idx="183391" formatCode="0.00E+00">
                  <c:v>-2.3761799999999999E-3</c:v>
                </c:pt>
                <c:pt idx="183392" formatCode="0.00E+00">
                  <c:v>-2.2391400000000001E-3</c:v>
                </c:pt>
                <c:pt idx="183393" formatCode="0.00E+00">
                  <c:v>-2.09575E-3</c:v>
                </c:pt>
                <c:pt idx="183394" formatCode="0.00E+00">
                  <c:v>-1.9463200000000001E-3</c:v>
                </c:pt>
                <c:pt idx="183395" formatCode="0.00E+00">
                  <c:v>-1.79116E-3</c:v>
                </c:pt>
                <c:pt idx="183396" formatCode="0.00E+00">
                  <c:v>-1.63061E-3</c:v>
                </c:pt>
                <c:pt idx="183397" formatCode="0.00E+00">
                  <c:v>-1.4650100000000001E-3</c:v>
                </c:pt>
                <c:pt idx="183398" formatCode="0.00E+00">
                  <c:v>-1.2947099999999999E-3</c:v>
                </c:pt>
                <c:pt idx="183399" formatCode="0.00E+00">
                  <c:v>-1.12006E-3</c:v>
                </c:pt>
                <c:pt idx="183400" formatCode="0.00E+00">
                  <c:v>-9.4145999999999997E-4</c:v>
                </c:pt>
                <c:pt idx="183401" formatCode="0.00E+00">
                  <c:v>-7.5927299999999998E-4</c:v>
                </c:pt>
                <c:pt idx="183402" formatCode="0.00E+00">
                  <c:v>-5.73892E-4</c:v>
                </c:pt>
                <c:pt idx="183403" formatCode="0.00E+00">
                  <c:v>-3.8571599999999998E-4</c:v>
                </c:pt>
                <c:pt idx="183404" formatCode="0.00E+00">
                  <c:v>-1.95148E-4</c:v>
                </c:pt>
                <c:pt idx="183405" formatCode="0.00E+00">
                  <c:v>-2.5980700000000002E-6</c:v>
                </c:pt>
                <c:pt idx="183406" formatCode="0.00E+00">
                  <c:v>1.9152000000000001E-4</c:v>
                </c:pt>
                <c:pt idx="183407" formatCode="0.00E+00">
                  <c:v>3.8678600000000002E-4</c:v>
                </c:pt>
                <c:pt idx="183408" formatCode="0.00E+00">
                  <c:v>5.8277899999999996E-4</c:v>
                </c:pt>
                <c:pt idx="183409" formatCode="0.00E+00">
                  <c:v>7.7907300000000003E-4</c:v>
                </c:pt>
                <c:pt idx="183410" formatCode="0.00E+00">
                  <c:v>9.7524099999999996E-4</c:v>
                </c:pt>
                <c:pt idx="183411" formatCode="0.00E+00">
                  <c:v>1.17085E-3</c:v>
                </c:pt>
                <c:pt idx="183412" formatCode="0.00E+00">
                  <c:v>1.36549E-3</c:v>
                </c:pt>
                <c:pt idx="183413" formatCode="0.00E+00">
                  <c:v>1.55871E-3</c:v>
                </c:pt>
                <c:pt idx="183414" formatCode="0.00E+00">
                  <c:v>1.7501000000000001E-3</c:v>
                </c:pt>
                <c:pt idx="183415" formatCode="0.00E+00">
                  <c:v>1.93922E-3</c:v>
                </c:pt>
                <c:pt idx="183416" formatCode="0.00E+00">
                  <c:v>2.1256700000000001E-3</c:v>
                </c:pt>
                <c:pt idx="183417" formatCode="0.00E+00">
                  <c:v>2.3090200000000002E-3</c:v>
                </c:pt>
                <c:pt idx="183418" formatCode="0.00E+00">
                  <c:v>2.4888599999999999E-3</c:v>
                </c:pt>
                <c:pt idx="183419" formatCode="0.00E+00">
                  <c:v>2.6647900000000002E-3</c:v>
                </c:pt>
                <c:pt idx="183420" formatCode="0.00E+00">
                  <c:v>2.8364000000000002E-3</c:v>
                </c:pt>
                <c:pt idx="183421" formatCode="0.00E+00">
                  <c:v>3.0033E-3</c:v>
                </c:pt>
                <c:pt idx="183422" formatCode="0.00E+00">
                  <c:v>3.1651000000000001E-3</c:v>
                </c:pt>
                <c:pt idx="183423" formatCode="0.00E+00">
                  <c:v>3.3214400000000002E-3</c:v>
                </c:pt>
                <c:pt idx="183424" formatCode="0.00E+00">
                  <c:v>3.4719400000000002E-3</c:v>
                </c:pt>
                <c:pt idx="183425" formatCode="0.00E+00">
                  <c:v>3.6162400000000002E-3</c:v>
                </c:pt>
                <c:pt idx="183426" formatCode="0.00E+00">
                  <c:v>3.754E-3</c:v>
                </c:pt>
                <c:pt idx="183427" formatCode="0.00E+00">
                  <c:v>3.8848899999999998E-3</c:v>
                </c:pt>
                <c:pt idx="183428" formatCode="0.00E+00">
                  <c:v>4.0085800000000003E-3</c:v>
                </c:pt>
                <c:pt idx="183429" formatCode="0.00E+00">
                  <c:v>4.1247599999999999E-3</c:v>
                </c:pt>
                <c:pt idx="183430" formatCode="0.00E+00">
                  <c:v>4.2331299999999999E-3</c:v>
                </c:pt>
                <c:pt idx="183431" formatCode="0.00E+00">
                  <c:v>4.3334200000000002E-3</c:v>
                </c:pt>
                <c:pt idx="183432" formatCode="0.00E+00">
                  <c:v>4.4253499999999998E-3</c:v>
                </c:pt>
                <c:pt idx="183433" formatCode="0.00E+00">
                  <c:v>4.5086700000000002E-3</c:v>
                </c:pt>
                <c:pt idx="183434" formatCode="0.00E+00">
                  <c:v>4.5831500000000002E-3</c:v>
                </c:pt>
                <c:pt idx="183435" formatCode="0.00E+00">
                  <c:v>4.6485700000000003E-3</c:v>
                </c:pt>
                <c:pt idx="183436" formatCode="0.00E+00">
                  <c:v>4.70471E-3</c:v>
                </c:pt>
                <c:pt idx="183437" formatCode="0.00E+00">
                  <c:v>4.7514000000000002E-3</c:v>
                </c:pt>
                <c:pt idx="183438" formatCode="0.00E+00">
                  <c:v>4.7884599999999996E-3</c:v>
                </c:pt>
                <c:pt idx="183439" formatCode="0.00E+00">
                  <c:v>4.8157499999999997E-3</c:v>
                </c:pt>
                <c:pt idx="183440" formatCode="0.00E+00">
                  <c:v>4.8331199999999998E-3</c:v>
                </c:pt>
                <c:pt idx="183441" formatCode="0.00E+00">
                  <c:v>4.8404700000000004E-3</c:v>
                </c:pt>
                <c:pt idx="183442" formatCode="0.00E+00">
                  <c:v>4.8376900000000004E-3</c:v>
                </c:pt>
                <c:pt idx="183443" formatCode="0.00E+00">
                  <c:v>4.8247200000000002E-3</c:v>
                </c:pt>
                <c:pt idx="183444" formatCode="0.00E+00">
                  <c:v>4.8014800000000003E-3</c:v>
                </c:pt>
                <c:pt idx="183445" formatCode="0.00E+00">
                  <c:v>4.76795E-3</c:v>
                </c:pt>
                <c:pt idx="183446" formatCode="0.00E+00">
                  <c:v>4.7241000000000002E-3</c:v>
                </c:pt>
                <c:pt idx="183447" formatCode="0.00E+00">
                  <c:v>4.6699300000000001E-3</c:v>
                </c:pt>
                <c:pt idx="183448" formatCode="0.00E+00">
                  <c:v>4.6054700000000004E-3</c:v>
                </c:pt>
                <c:pt idx="183449" formatCode="0.00E+00">
                  <c:v>4.5307500000000001E-3</c:v>
                </c:pt>
                <c:pt idx="183450" formatCode="0.00E+00">
                  <c:v>4.4458299999999996E-3</c:v>
                </c:pt>
                <c:pt idx="183451" formatCode="0.00E+00">
                  <c:v>4.3507900000000002E-3</c:v>
                </c:pt>
                <c:pt idx="183452" formatCode="0.00E+00">
                  <c:v>4.2457299999999996E-3</c:v>
                </c:pt>
                <c:pt idx="183453" formatCode="0.00E+00">
                  <c:v>4.1307699999999998E-3</c:v>
                </c:pt>
                <c:pt idx="183454" formatCode="0.00E+00">
                  <c:v>4.0060399999999998E-3</c:v>
                </c:pt>
                <c:pt idx="183455" formatCode="0.00E+00">
                  <c:v>3.8717000000000001E-3</c:v>
                </c:pt>
                <c:pt idx="183456" formatCode="0.00E+00">
                  <c:v>3.72792E-3</c:v>
                </c:pt>
                <c:pt idx="183457" formatCode="0.00E+00">
                  <c:v>3.5749000000000002E-3</c:v>
                </c:pt>
                <c:pt idx="183458" formatCode="0.00E+00">
                  <c:v>3.4128499999999998E-3</c:v>
                </c:pt>
                <c:pt idx="183459" formatCode="0.00E+00">
                  <c:v>3.2420000000000001E-3</c:v>
                </c:pt>
                <c:pt idx="183460" formatCode="0.00E+00">
                  <c:v>3.06259E-3</c:v>
                </c:pt>
                <c:pt idx="183461" formatCode="0.00E+00">
                  <c:v>2.8749000000000001E-3</c:v>
                </c:pt>
                <c:pt idx="183462" formatCode="0.00E+00">
                  <c:v>2.6791900000000001E-3</c:v>
                </c:pt>
                <c:pt idx="183463" formatCode="0.00E+00">
                  <c:v>2.47577E-3</c:v>
                </c:pt>
                <c:pt idx="183464" formatCode="0.00E+00">
                  <c:v>2.2649599999999999E-3</c:v>
                </c:pt>
                <c:pt idx="183465" formatCode="0.00E+00">
                  <c:v>2.0470699999999998E-3</c:v>
                </c:pt>
                <c:pt idx="183466" formatCode="0.00E+00">
                  <c:v>1.8224599999999999E-3</c:v>
                </c:pt>
                <c:pt idx="183467" formatCode="0.00E+00">
                  <c:v>1.59147E-3</c:v>
                </c:pt>
                <c:pt idx="183468" formatCode="0.00E+00">
                  <c:v>1.3544900000000001E-3</c:v>
                </c:pt>
                <c:pt idx="183469" formatCode="0.00E+00">
                  <c:v>1.1118899999999999E-3</c:v>
                </c:pt>
                <c:pt idx="183470" formatCode="0.00E+00">
                  <c:v>8.6406700000000005E-4</c:v>
                </c:pt>
                <c:pt idx="183471" formatCode="0.00E+00">
                  <c:v>6.1143600000000003E-4</c:v>
                </c:pt>
                <c:pt idx="183472" formatCode="0.00E+00">
                  <c:v>3.5440999999999999E-4</c:v>
                </c:pt>
                <c:pt idx="183473" formatCode="0.00E+00">
                  <c:v>9.3418900000000001E-5</c:v>
                </c:pt>
                <c:pt idx="183474" formatCode="0.00E+00">
                  <c:v>-1.71099E-4</c:v>
                </c:pt>
                <c:pt idx="183475" formatCode="0.00E+00">
                  <c:v>-4.3869800000000001E-4</c:v>
                </c:pt>
                <c:pt idx="183476" formatCode="0.00E+00">
                  <c:v>-7.0892299999999998E-4</c:v>
                </c:pt>
                <c:pt idx="183477" formatCode="0.00E+00">
                  <c:v>-9.8131299999999993E-4</c:v>
                </c:pt>
                <c:pt idx="183478" formatCode="0.00E+00">
                  <c:v>-1.2554E-3</c:v>
                </c:pt>
                <c:pt idx="183479" formatCode="0.00E+00">
                  <c:v>-1.53071E-3</c:v>
                </c:pt>
                <c:pt idx="183480" formatCode="0.00E+00">
                  <c:v>-1.8067599999999999E-3</c:v>
                </c:pt>
                <c:pt idx="183481" formatCode="0.00E+00">
                  <c:v>-2.0830800000000002E-3</c:v>
                </c:pt>
                <c:pt idx="183482" formatCode="0.00E+00">
                  <c:v>-2.3591699999999998E-3</c:v>
                </c:pt>
                <c:pt idx="183483" formatCode="0.00E+00">
                  <c:v>-2.6345600000000002E-3</c:v>
                </c:pt>
                <c:pt idx="183484" formatCode="0.00E+00">
                  <c:v>-2.9087499999999999E-3</c:v>
                </c:pt>
                <c:pt idx="183485" formatCode="0.00E+00">
                  <c:v>-3.18125E-3</c:v>
                </c:pt>
                <c:pt idx="183486" formatCode="0.00E+00">
                  <c:v>-3.4515800000000001E-3</c:v>
                </c:pt>
                <c:pt idx="183487" formatCode="0.00E+00">
                  <c:v>-3.7192599999999998E-3</c:v>
                </c:pt>
                <c:pt idx="183488" formatCode="0.00E+00">
                  <c:v>-3.9837800000000001E-3</c:v>
                </c:pt>
                <c:pt idx="183489" formatCode="0.00E+00">
                  <c:v>-4.2446799999999998E-3</c:v>
                </c:pt>
                <c:pt idx="183490" formatCode="0.00E+00">
                  <c:v>-4.5014800000000004E-3</c:v>
                </c:pt>
                <c:pt idx="183491" formatCode="0.00E+00">
                  <c:v>-4.7536999999999996E-3</c:v>
                </c:pt>
                <c:pt idx="183492" formatCode="0.00E+00">
                  <c:v>-5.0008800000000001E-3</c:v>
                </c:pt>
                <c:pt idx="183493" formatCode="0.00E+00">
                  <c:v>-5.2425600000000003E-3</c:v>
                </c:pt>
                <c:pt idx="183494" formatCode="0.00E+00">
                  <c:v>-5.4782800000000003E-3</c:v>
                </c:pt>
                <c:pt idx="183495" formatCode="0.00E+00">
                  <c:v>-5.7075900000000002E-3</c:v>
                </c:pt>
                <c:pt idx="183496" formatCode="0.00E+00">
                  <c:v>-5.9300799999999999E-3</c:v>
                </c:pt>
                <c:pt idx="183497" formatCode="0.00E+00">
                  <c:v>-6.1452900000000003E-3</c:v>
                </c:pt>
                <c:pt idx="183498" formatCode="0.00E+00">
                  <c:v>-6.3528300000000003E-3</c:v>
                </c:pt>
                <c:pt idx="183499" formatCode="0.00E+00">
                  <c:v>-6.5522899999999997E-3</c:v>
                </c:pt>
                <c:pt idx="183500" formatCode="0.00E+00">
                  <c:v>-6.74327E-3</c:v>
                </c:pt>
                <c:pt idx="183501" formatCode="0.00E+00">
                  <c:v>-6.92539E-3</c:v>
                </c:pt>
                <c:pt idx="183502" formatCode="0.00E+00">
                  <c:v>-7.0982900000000002E-3</c:v>
                </c:pt>
                <c:pt idx="183503" formatCode="0.00E+00">
                  <c:v>-7.2616199999999999E-3</c:v>
                </c:pt>
                <c:pt idx="183504" formatCode="0.00E+00">
                  <c:v>-7.4150400000000003E-3</c:v>
                </c:pt>
                <c:pt idx="183505" formatCode="0.00E+00">
                  <c:v>-7.55822E-3</c:v>
                </c:pt>
                <c:pt idx="183506" formatCode="0.00E+00">
                  <c:v>-7.6908699999999998E-3</c:v>
                </c:pt>
                <c:pt idx="183507" formatCode="0.00E+00">
                  <c:v>-7.8126900000000006E-3</c:v>
                </c:pt>
                <c:pt idx="183508" formatCode="0.00E+00">
                  <c:v>-7.9234000000000006E-3</c:v>
                </c:pt>
                <c:pt idx="183509" formatCode="0.00E+00">
                  <c:v>-8.0227700000000002E-3</c:v>
                </c:pt>
                <c:pt idx="183510" formatCode="0.00E+00">
                  <c:v>-8.1105399999999994E-3</c:v>
                </c:pt>
                <c:pt idx="183511" formatCode="0.00E+00">
                  <c:v>-8.1864999999999993E-3</c:v>
                </c:pt>
                <c:pt idx="183512" formatCode="0.00E+00">
                  <c:v>-8.2504499999999995E-3</c:v>
                </c:pt>
                <c:pt idx="183513" formatCode="0.00E+00">
                  <c:v>-8.3022200000000008E-3</c:v>
                </c:pt>
                <c:pt idx="183514" formatCode="0.00E+00">
                  <c:v>-8.3416400000000009E-3</c:v>
                </c:pt>
                <c:pt idx="183515" formatCode="0.00E+00">
                  <c:v>-8.3685800000000005E-3</c:v>
                </c:pt>
                <c:pt idx="183516" formatCode="0.00E+00">
                  <c:v>-8.3829100000000004E-3</c:v>
                </c:pt>
                <c:pt idx="183517" formatCode="0.00E+00">
                  <c:v>-8.3845399999999994E-3</c:v>
                </c:pt>
                <c:pt idx="183518" formatCode="0.00E+00">
                  <c:v>-8.3733799999999997E-3</c:v>
                </c:pt>
                <c:pt idx="183519" formatCode="0.00E+00">
                  <c:v>-8.3493899999999999E-3</c:v>
                </c:pt>
                <c:pt idx="183520" formatCode="0.00E+00">
                  <c:v>-8.3125300000000003E-3</c:v>
                </c:pt>
                <c:pt idx="183521" formatCode="0.00E+00">
                  <c:v>-8.2627699999999991E-3</c:v>
                </c:pt>
                <c:pt idx="183522" formatCode="0.00E+00">
                  <c:v>-8.2001399999999999E-3</c:v>
                </c:pt>
                <c:pt idx="183523" formatCode="0.00E+00">
                  <c:v>-8.1246600000000006E-3</c:v>
                </c:pt>
                <c:pt idx="183524" formatCode="0.00E+00">
                  <c:v>-8.0363799999999992E-3</c:v>
                </c:pt>
                <c:pt idx="183525" formatCode="0.00E+00">
                  <c:v>-7.9353800000000006E-3</c:v>
                </c:pt>
                <c:pt idx="183526" formatCode="0.00E+00">
                  <c:v>-7.8217300000000007E-3</c:v>
                </c:pt>
                <c:pt idx="183527" formatCode="0.00E+00">
                  <c:v>-7.6955699999999997E-3</c:v>
                </c:pt>
                <c:pt idx="183528" formatCode="0.00E+00">
                  <c:v>-7.5570200000000002E-3</c:v>
                </c:pt>
                <c:pt idx="183529" formatCode="0.00E+00">
                  <c:v>-7.4062399999999997E-3</c:v>
                </c:pt>
                <c:pt idx="183530" formatCode="0.00E+00">
                  <c:v>-7.2434099999999996E-3</c:v>
                </c:pt>
                <c:pt idx="183531" formatCode="0.00E+00">
                  <c:v>-7.0687199999999997E-3</c:v>
                </c:pt>
                <c:pt idx="183532" formatCode="0.00E+00">
                  <c:v>-6.8824000000000003E-3</c:v>
                </c:pt>
                <c:pt idx="183533" formatCode="0.00E+00">
                  <c:v>-6.6846800000000001E-3</c:v>
                </c:pt>
                <c:pt idx="183534" formatCode="0.00E+00">
                  <c:v>-6.4758100000000002E-3</c:v>
                </c:pt>
                <c:pt idx="183535" formatCode="0.00E+00">
                  <c:v>-6.2560799999999998E-3</c:v>
                </c:pt>
                <c:pt idx="183536" formatCode="0.00E+00">
                  <c:v>-6.0257699999999997E-3</c:v>
                </c:pt>
                <c:pt idx="183537" formatCode="0.00E+00">
                  <c:v>-5.7851999999999999E-3</c:v>
                </c:pt>
                <c:pt idx="183538" formatCode="0.00E+00">
                  <c:v>-5.5347E-3</c:v>
                </c:pt>
                <c:pt idx="183539" formatCode="0.00E+00">
                  <c:v>-5.2746199999999998E-3</c:v>
                </c:pt>
                <c:pt idx="183540" formatCode="0.00E+00">
                  <c:v>-5.0053099999999998E-3</c:v>
                </c:pt>
                <c:pt idx="183541" formatCode="0.00E+00">
                  <c:v>-4.7271700000000002E-3</c:v>
                </c:pt>
                <c:pt idx="183542" formatCode="0.00E+00">
                  <c:v>-4.4405900000000003E-3</c:v>
                </c:pt>
                <c:pt idx="183543" formatCode="0.00E+00">
                  <c:v>-4.1459699999999997E-3</c:v>
                </c:pt>
                <c:pt idx="183544" formatCode="0.00E+00">
                  <c:v>-3.84374E-3</c:v>
                </c:pt>
                <c:pt idx="183545" formatCode="0.00E+00">
                  <c:v>-3.53433E-3</c:v>
                </c:pt>
                <c:pt idx="183546" formatCode="0.00E+00">
                  <c:v>-3.21821E-3</c:v>
                </c:pt>
                <c:pt idx="183547" formatCode="0.00E+00">
                  <c:v>-2.8958299999999998E-3</c:v>
                </c:pt>
                <c:pt idx="183548" formatCode="0.00E+00">
                  <c:v>-2.5676599999999998E-3</c:v>
                </c:pt>
                <c:pt idx="183549" formatCode="0.00E+00">
                  <c:v>-2.23419E-3</c:v>
                </c:pt>
                <c:pt idx="183550" formatCode="0.00E+00">
                  <c:v>-1.8959000000000001E-3</c:v>
                </c:pt>
                <c:pt idx="183551" formatCode="0.00E+00">
                  <c:v>-1.55332E-3</c:v>
                </c:pt>
                <c:pt idx="183552" formatCode="0.00E+00">
                  <c:v>-1.2069400000000001E-3</c:v>
                </c:pt>
                <c:pt idx="183553" formatCode="0.00E+00">
                  <c:v>-8.5727500000000001E-4</c:v>
                </c:pt>
                <c:pt idx="183554" formatCode="0.00E+00">
                  <c:v>-5.0485999999999999E-4</c:v>
                </c:pt>
                <c:pt idx="183555" formatCode="0.00E+00">
                  <c:v>-1.50221E-4</c:v>
                </c:pt>
                <c:pt idx="183556" formatCode="0.00E+00">
                  <c:v>2.0610999999999999E-4</c:v>
                </c:pt>
                <c:pt idx="183557" formatCode="0.00E+00">
                  <c:v>5.6359300000000004E-4</c:v>
                </c:pt>
                <c:pt idx="183558" formatCode="0.00E+00">
                  <c:v>9.2168899999999995E-4</c:v>
                </c:pt>
                <c:pt idx="183559" formatCode="0.00E+00">
                  <c:v>1.2798600000000001E-3</c:v>
                </c:pt>
                <c:pt idx="183560" formatCode="0.00E+00">
                  <c:v>1.63755E-3</c:v>
                </c:pt>
                <c:pt idx="183561" formatCode="0.00E+00">
                  <c:v>1.9942200000000001E-3</c:v>
                </c:pt>
                <c:pt idx="183562" formatCode="0.00E+00">
                  <c:v>2.3493400000000001E-3</c:v>
                </c:pt>
                <c:pt idx="183563" formatCode="0.00E+00">
                  <c:v>2.70236E-3</c:v>
                </c:pt>
                <c:pt idx="183564" formatCode="0.00E+00">
                  <c:v>3.05273E-3</c:v>
                </c:pt>
                <c:pt idx="183565" formatCode="0.00E+00">
                  <c:v>3.3999299999999998E-3</c:v>
                </c:pt>
                <c:pt idx="183566" formatCode="0.00E+00">
                  <c:v>3.7434299999999998E-3</c:v>
                </c:pt>
                <c:pt idx="183567" formatCode="0.00E+00">
                  <c:v>4.0826999999999999E-3</c:v>
                </c:pt>
                <c:pt idx="183568" formatCode="0.00E+00">
                  <c:v>4.4172100000000004E-3</c:v>
                </c:pt>
                <c:pt idx="183569" formatCode="0.00E+00">
                  <c:v>4.7464600000000001E-3</c:v>
                </c:pt>
                <c:pt idx="183570" formatCode="0.00E+00">
                  <c:v>5.0699500000000002E-3</c:v>
                </c:pt>
                <c:pt idx="183571" formatCode="0.00E+00">
                  <c:v>5.3871700000000002E-3</c:v>
                </c:pt>
                <c:pt idx="183572" formatCode="0.00E+00">
                  <c:v>5.6976500000000003E-3</c:v>
                </c:pt>
                <c:pt idx="183573" formatCode="0.00E+00">
                  <c:v>6.00089E-3</c:v>
                </c:pt>
                <c:pt idx="183574" formatCode="0.00E+00">
                  <c:v>6.2964500000000003E-3</c:v>
                </c:pt>
                <c:pt idx="183575" formatCode="0.00E+00">
                  <c:v>6.5838600000000004E-3</c:v>
                </c:pt>
                <c:pt idx="183576" formatCode="0.00E+00">
                  <c:v>6.8626800000000003E-3</c:v>
                </c:pt>
                <c:pt idx="183577" formatCode="0.00E+00">
                  <c:v>7.1325E-3</c:v>
                </c:pt>
                <c:pt idx="183578" formatCode="0.00E+00">
                  <c:v>7.3928800000000001E-3</c:v>
                </c:pt>
                <c:pt idx="183579" formatCode="0.00E+00">
                  <c:v>7.6434399999999996E-3</c:v>
                </c:pt>
                <c:pt idx="183580" formatCode="0.00E+00">
                  <c:v>7.8837999999999998E-3</c:v>
                </c:pt>
                <c:pt idx="183581" formatCode="0.00E+00">
                  <c:v>8.1135700000000005E-3</c:v>
                </c:pt>
                <c:pt idx="183582" formatCode="0.00E+00">
                  <c:v>8.3324200000000001E-3</c:v>
                </c:pt>
                <c:pt idx="183583" formatCode="0.00E+00">
                  <c:v>8.5400100000000007E-3</c:v>
                </c:pt>
                <c:pt idx="183584" formatCode="0.00E+00">
                  <c:v>8.7360200000000006E-3</c:v>
                </c:pt>
                <c:pt idx="183585" formatCode="0.00E+00">
                  <c:v>8.9201599999999999E-3</c:v>
                </c:pt>
                <c:pt idx="183586" formatCode="0.00E+00">
                  <c:v>9.0921500000000002E-3</c:v>
                </c:pt>
                <c:pt idx="183587" formatCode="0.00E+00">
                  <c:v>9.2517199999999997E-3</c:v>
                </c:pt>
                <c:pt idx="183588" formatCode="0.00E+00">
                  <c:v>9.3986399999999998E-3</c:v>
                </c:pt>
                <c:pt idx="183589" formatCode="0.00E+00">
                  <c:v>9.53268E-3</c:v>
                </c:pt>
                <c:pt idx="183590" formatCode="0.00E+00">
                  <c:v>9.6536499999999997E-3</c:v>
                </c:pt>
                <c:pt idx="183591" formatCode="0.00E+00">
                  <c:v>9.7613700000000001E-3</c:v>
                </c:pt>
                <c:pt idx="183592" formatCode="0.00E+00">
                  <c:v>9.8556700000000004E-3</c:v>
                </c:pt>
                <c:pt idx="183593" formatCode="0.00E+00">
                  <c:v>9.9364199999999996E-3</c:v>
                </c:pt>
                <c:pt idx="183594">
                  <c:v>1.00035E-2</c:v>
                </c:pt>
                <c:pt idx="183595">
                  <c:v>1.0056799999999999E-2</c:v>
                </c:pt>
                <c:pt idx="183596">
                  <c:v>1.0096300000000001E-2</c:v>
                </c:pt>
                <c:pt idx="183597">
                  <c:v>1.01219E-2</c:v>
                </c:pt>
                <c:pt idx="183598">
                  <c:v>1.01336E-2</c:v>
                </c:pt>
                <c:pt idx="183599">
                  <c:v>1.01314E-2</c:v>
                </c:pt>
                <c:pt idx="183600">
                  <c:v>1.0115300000000001E-2</c:v>
                </c:pt>
                <c:pt idx="183601">
                  <c:v>1.00853E-2</c:v>
                </c:pt>
                <c:pt idx="183602">
                  <c:v>1.00415E-2</c:v>
                </c:pt>
                <c:pt idx="183603" formatCode="0.00E+00">
                  <c:v>9.9839600000000001E-3</c:v>
                </c:pt>
                <c:pt idx="183604" formatCode="0.00E+00">
                  <c:v>9.9127899999999994E-3</c:v>
                </c:pt>
                <c:pt idx="183605" formatCode="0.00E+00">
                  <c:v>9.8281199999999992E-3</c:v>
                </c:pt>
                <c:pt idx="183606" formatCode="0.00E+00">
                  <c:v>9.7300800000000003E-3</c:v>
                </c:pt>
                <c:pt idx="183607" formatCode="0.00E+00">
                  <c:v>9.61884E-3</c:v>
                </c:pt>
                <c:pt idx="183608" formatCode="0.00E+00">
                  <c:v>9.4945900000000007E-3</c:v>
                </c:pt>
                <c:pt idx="183609" formatCode="0.00E+00">
                  <c:v>9.3575299999999993E-3</c:v>
                </c:pt>
                <c:pt idx="183610" formatCode="0.00E+00">
                  <c:v>9.2078799999999999E-3</c:v>
                </c:pt>
                <c:pt idx="183611" formatCode="0.00E+00">
                  <c:v>9.0458899999999991E-3</c:v>
                </c:pt>
                <c:pt idx="183612" formatCode="0.00E+00">
                  <c:v>8.8718300000000007E-3</c:v>
                </c:pt>
                <c:pt idx="183613" formatCode="0.00E+00">
                  <c:v>8.6859699999999995E-3</c:v>
                </c:pt>
                <c:pt idx="183614" formatCode="0.00E+00">
                  <c:v>8.4886100000000006E-3</c:v>
                </c:pt>
                <c:pt idx="183615" formatCode="0.00E+00">
                  <c:v>8.2800800000000004E-3</c:v>
                </c:pt>
                <c:pt idx="183616" formatCode="0.00E+00">
                  <c:v>8.0606900000000006E-3</c:v>
                </c:pt>
                <c:pt idx="183617" formatCode="0.00E+00">
                  <c:v>7.8308200000000005E-3</c:v>
                </c:pt>
                <c:pt idx="183618" formatCode="0.00E+00">
                  <c:v>7.5908099999999999E-3</c:v>
                </c:pt>
                <c:pt idx="183619" formatCode="0.00E+00">
                  <c:v>7.3410599999999999E-3</c:v>
                </c:pt>
                <c:pt idx="183620" formatCode="0.00E+00">
                  <c:v>7.0819500000000001E-3</c:v>
                </c:pt>
                <c:pt idx="183621" formatCode="0.00E+00">
                  <c:v>6.8139000000000003E-3</c:v>
                </c:pt>
                <c:pt idx="183622" formatCode="0.00E+00">
                  <c:v>6.5373300000000001E-3</c:v>
                </c:pt>
                <c:pt idx="183623" formatCode="0.00E+00">
                  <c:v>6.25268E-3</c:v>
                </c:pt>
                <c:pt idx="183624" formatCode="0.00E+00">
                  <c:v>5.9603900000000003E-3</c:v>
                </c:pt>
                <c:pt idx="183625" formatCode="0.00E+00">
                  <c:v>5.6609099999999999E-3</c:v>
                </c:pt>
                <c:pt idx="183626" formatCode="0.00E+00">
                  <c:v>5.3547200000000003E-3</c:v>
                </c:pt>
                <c:pt idx="183627" formatCode="0.00E+00">
                  <c:v>5.0422899999999996E-3</c:v>
                </c:pt>
                <c:pt idx="183628" formatCode="0.00E+00">
                  <c:v>4.7241000000000002E-3</c:v>
                </c:pt>
                <c:pt idx="183629" formatCode="0.00E+00">
                  <c:v>4.4006499999999999E-3</c:v>
                </c:pt>
                <c:pt idx="183630" formatCode="0.00E+00">
                  <c:v>4.07245E-3</c:v>
                </c:pt>
                <c:pt idx="183631" formatCode="0.00E+00">
                  <c:v>3.73998E-3</c:v>
                </c:pt>
                <c:pt idx="183632" formatCode="0.00E+00">
                  <c:v>3.40377E-3</c:v>
                </c:pt>
                <c:pt idx="183633" formatCode="0.00E+00">
                  <c:v>3.0643300000000001E-3</c:v>
                </c:pt>
                <c:pt idx="183634" formatCode="0.00E+00">
                  <c:v>2.7221699999999999E-3</c:v>
                </c:pt>
                <c:pt idx="183635" formatCode="0.00E+00">
                  <c:v>2.3778200000000001E-3</c:v>
                </c:pt>
                <c:pt idx="183636" formatCode="0.00E+00">
                  <c:v>2.0317999999999998E-3</c:v>
                </c:pt>
                <c:pt idx="183637" formatCode="0.00E+00">
                  <c:v>1.6846299999999999E-3</c:v>
                </c:pt>
                <c:pt idx="183638" formatCode="0.00E+00">
                  <c:v>1.3368399999999999E-3</c:v>
                </c:pt>
                <c:pt idx="183639" formatCode="0.00E+00">
                  <c:v>9.8894099999999991E-4</c:v>
                </c:pt>
                <c:pt idx="183640" formatCode="0.00E+00">
                  <c:v>6.4145999999999995E-4</c:v>
                </c:pt>
                <c:pt idx="183641" formatCode="0.00E+00">
                  <c:v>2.9491199999999998E-4</c:v>
                </c:pt>
                <c:pt idx="183642" formatCode="0.00E+00">
                  <c:v>-5.0187800000000001E-5</c:v>
                </c:pt>
                <c:pt idx="183643" formatCode="0.00E+00">
                  <c:v>-3.9333100000000002E-4</c:v>
                </c:pt>
                <c:pt idx="183644" formatCode="0.00E+00">
                  <c:v>-7.3401200000000003E-4</c:v>
                </c:pt>
                <c:pt idx="183645" formatCode="0.00E+00">
                  <c:v>-1.0717299999999999E-3</c:v>
                </c:pt>
                <c:pt idx="183646" formatCode="0.00E+00">
                  <c:v>-1.4060100000000001E-3</c:v>
                </c:pt>
                <c:pt idx="183647" formatCode="0.00E+00">
                  <c:v>-1.7363400000000001E-3</c:v>
                </c:pt>
                <c:pt idx="183648" formatCode="0.00E+00">
                  <c:v>-2.0622700000000002E-3</c:v>
                </c:pt>
                <c:pt idx="183649" formatCode="0.00E+00">
                  <c:v>-2.38332E-3</c:v>
                </c:pt>
                <c:pt idx="183650" formatCode="0.00E+00">
                  <c:v>-2.6990400000000002E-3</c:v>
                </c:pt>
                <c:pt idx="183651" formatCode="0.00E+00">
                  <c:v>-3.00899E-3</c:v>
                </c:pt>
                <c:pt idx="183652" formatCode="0.00E+00">
                  <c:v>-3.3127199999999999E-3</c:v>
                </c:pt>
                <c:pt idx="183653" formatCode="0.00E+00">
                  <c:v>-3.6098200000000001E-3</c:v>
                </c:pt>
                <c:pt idx="183654" formatCode="0.00E+00">
                  <c:v>-3.8998700000000002E-3</c:v>
                </c:pt>
                <c:pt idx="183655" formatCode="0.00E+00">
                  <c:v>-4.1824899999999996E-3</c:v>
                </c:pt>
                <c:pt idx="183656" formatCode="0.00E+00">
                  <c:v>-4.45729E-3</c:v>
                </c:pt>
                <c:pt idx="183657" formatCode="0.00E+00">
                  <c:v>-4.7238999999999996E-3</c:v>
                </c:pt>
                <c:pt idx="183658" formatCode="0.00E+00">
                  <c:v>-4.9819699999999996E-3</c:v>
                </c:pt>
                <c:pt idx="183659" formatCode="0.00E+00">
                  <c:v>-5.2311600000000003E-3</c:v>
                </c:pt>
                <c:pt idx="183660" formatCode="0.00E+00">
                  <c:v>-5.4711600000000001E-3</c:v>
                </c:pt>
                <c:pt idx="183661" formatCode="0.00E+00">
                  <c:v>-5.7016499999999999E-3</c:v>
                </c:pt>
                <c:pt idx="183662" formatCode="0.00E+00">
                  <c:v>-5.9223599999999998E-3</c:v>
                </c:pt>
                <c:pt idx="183663" formatCode="0.00E+00">
                  <c:v>-6.1330200000000003E-3</c:v>
                </c:pt>
                <c:pt idx="183664" formatCode="0.00E+00">
                  <c:v>-6.3333599999999997E-3</c:v>
                </c:pt>
                <c:pt idx="183665" formatCode="0.00E+00">
                  <c:v>-6.52317E-3</c:v>
                </c:pt>
                <c:pt idx="183666" formatCode="0.00E+00">
                  <c:v>-6.7022200000000001E-3</c:v>
                </c:pt>
                <c:pt idx="183667" formatCode="0.00E+00">
                  <c:v>-6.8703200000000001E-3</c:v>
                </c:pt>
                <c:pt idx="183668" formatCode="0.00E+00">
                  <c:v>-7.0273000000000002E-3</c:v>
                </c:pt>
                <c:pt idx="183669" formatCode="0.00E+00">
                  <c:v>-7.1729899999999997E-3</c:v>
                </c:pt>
                <c:pt idx="183670" formatCode="0.00E+00">
                  <c:v>-7.3072600000000003E-3</c:v>
                </c:pt>
                <c:pt idx="183671" formatCode="0.00E+00">
                  <c:v>-7.43E-3</c:v>
                </c:pt>
                <c:pt idx="183672" formatCode="0.00E+00">
                  <c:v>-7.5410900000000003E-3</c:v>
                </c:pt>
                <c:pt idx="183673" formatCode="0.00E+00">
                  <c:v>-7.6404699999999999E-3</c:v>
                </c:pt>
                <c:pt idx="183674" formatCode="0.00E+00">
                  <c:v>-7.72808E-3</c:v>
                </c:pt>
                <c:pt idx="183675" formatCode="0.00E+00">
                  <c:v>-7.8038700000000001E-3</c:v>
                </c:pt>
                <c:pt idx="183676" formatCode="0.00E+00">
                  <c:v>-7.8678299999999993E-3</c:v>
                </c:pt>
                <c:pt idx="183677" formatCode="0.00E+00">
                  <c:v>-7.9199700000000001E-3</c:v>
                </c:pt>
                <c:pt idx="183678" formatCode="0.00E+00">
                  <c:v>-7.9602900000000001E-3</c:v>
                </c:pt>
                <c:pt idx="183679" formatCode="0.00E+00">
                  <c:v>-7.9888500000000005E-3</c:v>
                </c:pt>
                <c:pt idx="183680" formatCode="0.00E+00">
                  <c:v>-8.0056999999999993E-3</c:v>
                </c:pt>
                <c:pt idx="183681" formatCode="0.00E+00">
                  <c:v>-8.0109199999999995E-3</c:v>
                </c:pt>
                <c:pt idx="183682" formatCode="0.00E+00">
                  <c:v>-8.0046100000000005E-3</c:v>
                </c:pt>
                <c:pt idx="183683" formatCode="0.00E+00">
                  <c:v>-7.98688E-3</c:v>
                </c:pt>
                <c:pt idx="183684" formatCode="0.00E+00">
                  <c:v>-7.9578800000000005E-3</c:v>
                </c:pt>
                <c:pt idx="183685" formatCode="0.00E+00">
                  <c:v>-7.9177499999999994E-3</c:v>
                </c:pt>
                <c:pt idx="183686" formatCode="0.00E+00">
                  <c:v>-7.8666599999999993E-3</c:v>
                </c:pt>
                <c:pt idx="183687" formatCode="0.00E+00">
                  <c:v>-7.8048199999999996E-3</c:v>
                </c:pt>
                <c:pt idx="183688" formatCode="0.00E+00">
                  <c:v>-7.7324100000000003E-3</c:v>
                </c:pt>
                <c:pt idx="183689" formatCode="0.00E+00">
                  <c:v>-7.64966E-3</c:v>
                </c:pt>
                <c:pt idx="183690" formatCode="0.00E+00">
                  <c:v>-7.5568199999999997E-3</c:v>
                </c:pt>
                <c:pt idx="183691" formatCode="0.00E+00">
                  <c:v>-7.4541299999999998E-3</c:v>
                </c:pt>
                <c:pt idx="183692" formatCode="0.00E+00">
                  <c:v>-7.3418600000000004E-3</c:v>
                </c:pt>
                <c:pt idx="183693" formatCode="0.00E+00">
                  <c:v>-7.2202999999999998E-3</c:v>
                </c:pt>
                <c:pt idx="183694" formatCode="0.00E+00">
                  <c:v>-7.0897399999999998E-3</c:v>
                </c:pt>
                <c:pt idx="183695" formatCode="0.00E+00">
                  <c:v>-6.9504900000000001E-3</c:v>
                </c:pt>
                <c:pt idx="183696" formatCode="0.00E+00">
                  <c:v>-6.8028799999999999E-3</c:v>
                </c:pt>
                <c:pt idx="183697" formatCode="0.00E+00">
                  <c:v>-6.6472399999999996E-3</c:v>
                </c:pt>
                <c:pt idx="183698" formatCode="0.00E+00">
                  <c:v>-6.4839199999999998E-3</c:v>
                </c:pt>
                <c:pt idx="183699" formatCode="0.00E+00">
                  <c:v>-6.3132700000000002E-3</c:v>
                </c:pt>
                <c:pt idx="183700" formatCode="0.00E+00">
                  <c:v>-6.1356700000000002E-3</c:v>
                </c:pt>
                <c:pt idx="183701" formatCode="0.00E+00">
                  <c:v>-5.9514800000000003E-3</c:v>
                </c:pt>
                <c:pt idx="183702" formatCode="0.00E+00">
                  <c:v>-5.7610999999999999E-3</c:v>
                </c:pt>
                <c:pt idx="183703" formatCode="0.00E+00">
                  <c:v>-5.5649100000000002E-3</c:v>
                </c:pt>
                <c:pt idx="183704" formatCode="0.00E+00">
                  <c:v>-5.3633099999999996E-3</c:v>
                </c:pt>
                <c:pt idx="183705" formatCode="0.00E+00">
                  <c:v>-5.1567200000000001E-3</c:v>
                </c:pt>
                <c:pt idx="183706" formatCode="0.00E+00">
                  <c:v>-4.94554E-3</c:v>
                </c:pt>
                <c:pt idx="183707" formatCode="0.00E+00">
                  <c:v>-4.7301899999999996E-3</c:v>
                </c:pt>
                <c:pt idx="183708" formatCode="0.00E+00">
                  <c:v>-4.5110799999999998E-3</c:v>
                </c:pt>
                <c:pt idx="183709" formatCode="0.00E+00">
                  <c:v>-4.2886599999999997E-3</c:v>
                </c:pt>
                <c:pt idx="183710" formatCode="0.00E+00">
                  <c:v>-4.0633300000000004E-3</c:v>
                </c:pt>
                <c:pt idx="183711" formatCode="0.00E+00">
                  <c:v>-3.8355300000000002E-3</c:v>
                </c:pt>
                <c:pt idx="183712" formatCode="0.00E+00">
                  <c:v>-3.60568E-3</c:v>
                </c:pt>
                <c:pt idx="183713" formatCode="0.00E+00">
                  <c:v>-3.3742199999999998E-3</c:v>
                </c:pt>
                <c:pt idx="183714" formatCode="0.00E+00">
                  <c:v>-3.1415700000000002E-3</c:v>
                </c:pt>
                <c:pt idx="183715" formatCode="0.00E+00">
                  <c:v>-2.9081599999999999E-3</c:v>
                </c:pt>
                <c:pt idx="183716" formatCode="0.00E+00">
                  <c:v>-2.6744099999999999E-3</c:v>
                </c:pt>
                <c:pt idx="183717" formatCode="0.00E+00">
                  <c:v>-2.4407500000000002E-3</c:v>
                </c:pt>
                <c:pt idx="183718" formatCode="0.00E+00">
                  <c:v>-2.2075799999999998E-3</c:v>
                </c:pt>
                <c:pt idx="183719" formatCode="0.00E+00">
                  <c:v>-1.9753399999999999E-3</c:v>
                </c:pt>
                <c:pt idx="183720" formatCode="0.00E+00">
                  <c:v>-1.7444100000000001E-3</c:v>
                </c:pt>
                <c:pt idx="183721" formatCode="0.00E+00">
                  <c:v>-1.5152E-3</c:v>
                </c:pt>
                <c:pt idx="183722" formatCode="0.00E+00">
                  <c:v>-1.28812E-3</c:v>
                </c:pt>
                <c:pt idx="183723" formatCode="0.00E+00">
                  <c:v>-1.06353E-3</c:v>
                </c:pt>
                <c:pt idx="183724" formatCode="0.00E+00">
                  <c:v>-8.4183700000000001E-4</c:v>
                </c:pt>
                <c:pt idx="183725" formatCode="0.00E+00">
                  <c:v>-6.2339299999999997E-4</c:v>
                </c:pt>
                <c:pt idx="183726" formatCode="0.00E+00">
                  <c:v>-4.08565E-4</c:v>
                </c:pt>
                <c:pt idx="183727" formatCode="0.00E+00">
                  <c:v>-1.97703E-4</c:v>
                </c:pt>
                <c:pt idx="183728" formatCode="0.00E+00">
                  <c:v>8.85281E-6</c:v>
                </c:pt>
                <c:pt idx="183729" formatCode="0.00E+00">
                  <c:v>2.1077300000000001E-4</c:v>
                </c:pt>
                <c:pt idx="183730" formatCode="0.00E+00">
                  <c:v>4.0774000000000002E-4</c:v>
                </c:pt>
                <c:pt idx="183731" formatCode="0.00E+00">
                  <c:v>5.9944900000000005E-4</c:v>
                </c:pt>
                <c:pt idx="183732" formatCode="0.00E+00">
                  <c:v>7.8560800000000003E-4</c:v>
                </c:pt>
                <c:pt idx="183733" formatCode="0.00E+00">
                  <c:v>9.6593899999999997E-4</c:v>
                </c:pt>
                <c:pt idx="183734" formatCode="0.00E+00">
                  <c:v>1.14018E-3</c:v>
                </c:pt>
                <c:pt idx="183735" formatCode="0.00E+00">
                  <c:v>1.3080699999999999E-3</c:v>
                </c:pt>
                <c:pt idx="183736" formatCode="0.00E+00">
                  <c:v>1.4693799999999999E-3</c:v>
                </c:pt>
                <c:pt idx="183737" formatCode="0.00E+00">
                  <c:v>1.62389E-3</c:v>
                </c:pt>
                <c:pt idx="183738" formatCode="0.00E+00">
                  <c:v>1.7714E-3</c:v>
                </c:pt>
                <c:pt idx="183739" formatCode="0.00E+00">
                  <c:v>1.9117100000000001E-3</c:v>
                </c:pt>
                <c:pt idx="183740" formatCode="0.00E+00">
                  <c:v>2.0446399999999999E-3</c:v>
                </c:pt>
                <c:pt idx="183741" formatCode="0.00E+00">
                  <c:v>2.1700500000000002E-3</c:v>
                </c:pt>
                <c:pt idx="183742" formatCode="0.00E+00">
                  <c:v>2.2877800000000001E-3</c:v>
                </c:pt>
                <c:pt idx="183743" formatCode="0.00E+00">
                  <c:v>2.3977199999999999E-3</c:v>
                </c:pt>
                <c:pt idx="183744" formatCode="0.00E+00">
                  <c:v>2.4997600000000002E-3</c:v>
                </c:pt>
                <c:pt idx="183745" formatCode="0.00E+00">
                  <c:v>2.5937999999999998E-3</c:v>
                </c:pt>
                <c:pt idx="183746" formatCode="0.00E+00">
                  <c:v>2.6797700000000002E-3</c:v>
                </c:pt>
                <c:pt idx="183747" formatCode="0.00E+00">
                  <c:v>2.7576100000000002E-3</c:v>
                </c:pt>
                <c:pt idx="183748" formatCode="0.00E+00">
                  <c:v>2.8272900000000001E-3</c:v>
                </c:pt>
                <c:pt idx="183749" formatCode="0.00E+00">
                  <c:v>2.88879E-3</c:v>
                </c:pt>
                <c:pt idx="183750" formatCode="0.00E+00">
                  <c:v>2.9421E-3</c:v>
                </c:pt>
                <c:pt idx="183751" formatCode="0.00E+00">
                  <c:v>2.98723E-3</c:v>
                </c:pt>
                <c:pt idx="183752" formatCode="0.00E+00">
                  <c:v>3.0241700000000001E-3</c:v>
                </c:pt>
                <c:pt idx="183753" formatCode="0.00E+00">
                  <c:v>3.05296E-3</c:v>
                </c:pt>
                <c:pt idx="183754" formatCode="0.00E+00">
                  <c:v>3.0737199999999998E-3</c:v>
                </c:pt>
                <c:pt idx="183755" formatCode="0.00E+00">
                  <c:v>3.0866499999999998E-3</c:v>
                </c:pt>
                <c:pt idx="183756" formatCode="0.00E+00">
                  <c:v>3.0920700000000001E-3</c:v>
                </c:pt>
                <c:pt idx="183757" formatCode="0.00E+00">
                  <c:v>3.0902799999999999E-3</c:v>
                </c:pt>
                <c:pt idx="183758" formatCode="0.00E+00">
                  <c:v>3.0814000000000002E-3</c:v>
                </c:pt>
                <c:pt idx="183759" formatCode="0.00E+00">
                  <c:v>3.0653899999999999E-3</c:v>
                </c:pt>
                <c:pt idx="183760" formatCode="0.00E+00">
                  <c:v>3.0421799999999998E-3</c:v>
                </c:pt>
                <c:pt idx="183761" formatCode="0.00E+00">
                  <c:v>3.0117500000000001E-3</c:v>
                </c:pt>
                <c:pt idx="183762" formatCode="0.00E+00">
                  <c:v>2.9741400000000001E-3</c:v>
                </c:pt>
                <c:pt idx="183763" formatCode="0.00E+00">
                  <c:v>2.92939E-3</c:v>
                </c:pt>
                <c:pt idx="183764" formatCode="0.00E+00">
                  <c:v>2.8775799999999998E-3</c:v>
                </c:pt>
                <c:pt idx="183765" formatCode="0.00E+00">
                  <c:v>2.81884E-3</c:v>
                </c:pt>
                <c:pt idx="183766" formatCode="0.00E+00">
                  <c:v>2.7533900000000001E-3</c:v>
                </c:pt>
                <c:pt idx="183767" formatCode="0.00E+00">
                  <c:v>2.6813900000000001E-3</c:v>
                </c:pt>
                <c:pt idx="183768" formatCode="0.00E+00">
                  <c:v>2.6028000000000002E-3</c:v>
                </c:pt>
                <c:pt idx="183769" formatCode="0.00E+00">
                  <c:v>2.5177099999999998E-3</c:v>
                </c:pt>
                <c:pt idx="183770" formatCode="0.00E+00">
                  <c:v>2.4265599999999999E-3</c:v>
                </c:pt>
                <c:pt idx="183771" formatCode="0.00E+00">
                  <c:v>2.32971E-3</c:v>
                </c:pt>
                <c:pt idx="183772" formatCode="0.00E+00">
                  <c:v>2.2271600000000002E-3</c:v>
                </c:pt>
                <c:pt idx="183773" formatCode="0.00E+00">
                  <c:v>2.1189099999999999E-3</c:v>
                </c:pt>
                <c:pt idx="183774" formatCode="0.00E+00">
                  <c:v>2.00526E-3</c:v>
                </c:pt>
                <c:pt idx="183775" formatCode="0.00E+00">
                  <c:v>1.8864999999999999E-3</c:v>
                </c:pt>
                <c:pt idx="183776" formatCode="0.00E+00">
                  <c:v>1.7626899999999999E-3</c:v>
                </c:pt>
                <c:pt idx="183777" formatCode="0.00E+00">
                  <c:v>1.63416E-3</c:v>
                </c:pt>
                <c:pt idx="183778" formatCode="0.00E+00">
                  <c:v>1.5019899999999999E-3</c:v>
                </c:pt>
                <c:pt idx="183779" formatCode="0.00E+00">
                  <c:v>1.3669699999999999E-3</c:v>
                </c:pt>
                <c:pt idx="183780" formatCode="0.00E+00">
                  <c:v>1.2288500000000001E-3</c:v>
                </c:pt>
                <c:pt idx="183781" formatCode="0.00E+00">
                  <c:v>1.08738E-3</c:v>
                </c:pt>
                <c:pt idx="183782" formatCode="0.00E+00">
                  <c:v>9.4282600000000002E-4</c:v>
                </c:pt>
                <c:pt idx="183783" formatCode="0.00E+00">
                  <c:v>7.9546100000000002E-4</c:v>
                </c:pt>
                <c:pt idx="183784" formatCode="0.00E+00">
                  <c:v>6.4574599999999999E-4</c:v>
                </c:pt>
                <c:pt idx="183785" formatCode="0.00E+00">
                  <c:v>4.9462099999999999E-4</c:v>
                </c:pt>
                <c:pt idx="183786" formatCode="0.00E+00">
                  <c:v>3.4290200000000002E-4</c:v>
                </c:pt>
                <c:pt idx="183787" formatCode="0.00E+00">
                  <c:v>1.9083300000000001E-4</c:v>
                </c:pt>
                <c:pt idx="183788" formatCode="0.00E+00">
                  <c:v>3.8126600000000002E-5</c:v>
                </c:pt>
                <c:pt idx="183789" formatCode="0.00E+00">
                  <c:v>-1.15529E-4</c:v>
                </c:pt>
                <c:pt idx="183790" formatCode="0.00E+00">
                  <c:v>-2.6978899999999999E-4</c:v>
                </c:pt>
                <c:pt idx="183791" formatCode="0.00E+00">
                  <c:v>-4.2405299999999997E-4</c:v>
                </c:pt>
                <c:pt idx="183792" formatCode="0.00E+00">
                  <c:v>-5.7810399999999997E-4</c:v>
                </c:pt>
                <c:pt idx="183793" formatCode="0.00E+00">
                  <c:v>-7.3174899999999996E-4</c:v>
                </c:pt>
                <c:pt idx="183794" formatCode="0.00E+00">
                  <c:v>-8.8470200000000001E-4</c:v>
                </c:pt>
                <c:pt idx="183795" formatCode="0.00E+00">
                  <c:v>-1.03685E-3</c:v>
                </c:pt>
                <c:pt idx="183796" formatCode="0.00E+00">
                  <c:v>-1.1878800000000001E-3</c:v>
                </c:pt>
                <c:pt idx="183797" formatCode="0.00E+00">
                  <c:v>-1.33742E-3</c:v>
                </c:pt>
                <c:pt idx="183798" formatCode="0.00E+00">
                  <c:v>-1.4857500000000001E-3</c:v>
                </c:pt>
                <c:pt idx="183799" formatCode="0.00E+00">
                  <c:v>-1.6327500000000001E-3</c:v>
                </c:pt>
                <c:pt idx="183800" formatCode="0.00E+00">
                  <c:v>-1.77709E-3</c:v>
                </c:pt>
                <c:pt idx="183801" formatCode="0.00E+00">
                  <c:v>-1.91793E-3</c:v>
                </c:pt>
                <c:pt idx="183802" formatCode="0.00E+00">
                  <c:v>-2.0568299999999999E-3</c:v>
                </c:pt>
                <c:pt idx="183803" formatCode="0.00E+00">
                  <c:v>-2.19717E-3</c:v>
                </c:pt>
                <c:pt idx="183804" formatCode="0.00E+00">
                  <c:v>-2.3405800000000001E-3</c:v>
                </c:pt>
                <c:pt idx="183805" formatCode="0.00E+00">
                  <c:v>-2.48402E-3</c:v>
                </c:pt>
                <c:pt idx="183806" formatCode="0.00E+00">
                  <c:v>-2.6227199999999998E-3</c:v>
                </c:pt>
                <c:pt idx="183807" formatCode="0.00E+00">
                  <c:v>-2.7543699999999999E-3</c:v>
                </c:pt>
                <c:pt idx="183808" formatCode="0.00E+00">
                  <c:v>-2.8790600000000001E-3</c:v>
                </c:pt>
                <c:pt idx="183809" formatCode="0.00E+00">
                  <c:v>-2.99723E-3</c:v>
                </c:pt>
                <c:pt idx="183810" formatCode="0.00E+00">
                  <c:v>-3.1085499999999999E-3</c:v>
                </c:pt>
                <c:pt idx="183811" formatCode="0.00E+00">
                  <c:v>-3.21273E-3</c:v>
                </c:pt>
                <c:pt idx="183812" formatCode="0.00E+00">
                  <c:v>-3.3101099999999998E-3</c:v>
                </c:pt>
                <c:pt idx="183813" formatCode="0.00E+00">
                  <c:v>-3.4010500000000001E-3</c:v>
                </c:pt>
                <c:pt idx="183814" formatCode="0.00E+00">
                  <c:v>-3.4855799999999998E-3</c:v>
                </c:pt>
                <c:pt idx="183815" formatCode="0.00E+00">
                  <c:v>-3.5640099999999998E-3</c:v>
                </c:pt>
                <c:pt idx="183816" formatCode="0.00E+00">
                  <c:v>-3.63723E-3</c:v>
                </c:pt>
                <c:pt idx="183817" formatCode="0.00E+00">
                  <c:v>-3.70653E-3</c:v>
                </c:pt>
                <c:pt idx="183818" formatCode="0.00E+00">
                  <c:v>-3.77313E-3</c:v>
                </c:pt>
                <c:pt idx="183819" formatCode="0.00E+00">
                  <c:v>-3.8376899999999999E-3</c:v>
                </c:pt>
                <c:pt idx="183820" formatCode="0.00E+00">
                  <c:v>-3.9004899999999999E-3</c:v>
                </c:pt>
                <c:pt idx="183821" formatCode="0.00E+00">
                  <c:v>-3.9620599999999999E-3</c:v>
                </c:pt>
                <c:pt idx="183822" formatCode="0.00E+00">
                  <c:v>-4.0229599999999999E-3</c:v>
                </c:pt>
                <c:pt idx="183823" formatCode="0.00E+00">
                  <c:v>-4.08311E-3</c:v>
                </c:pt>
                <c:pt idx="183824" formatCode="0.00E+00">
                  <c:v>-4.14109E-3</c:v>
                </c:pt>
                <c:pt idx="183825" formatCode="0.00E+00">
                  <c:v>-4.1945799999999998E-3</c:v>
                </c:pt>
                <c:pt idx="183826" formatCode="0.00E+00">
                  <c:v>-4.2424000000000003E-3</c:v>
                </c:pt>
                <c:pt idx="183827" formatCode="0.00E+00">
                  <c:v>-4.2862400000000002E-3</c:v>
                </c:pt>
                <c:pt idx="183828" formatCode="0.00E+00">
                  <c:v>-4.3297099999999996E-3</c:v>
                </c:pt>
                <c:pt idx="183829" formatCode="0.00E+00">
                  <c:v>-4.3758199999999999E-3</c:v>
                </c:pt>
                <c:pt idx="183830" formatCode="0.00E+00">
                  <c:v>-4.4256199999999999E-3</c:v>
                </c:pt>
                <c:pt idx="183831" formatCode="0.00E+00">
                  <c:v>-4.4787799999999999E-3</c:v>
                </c:pt>
                <c:pt idx="183832" formatCode="0.00E+00">
                  <c:v>-4.5342899999999998E-3</c:v>
                </c:pt>
                <c:pt idx="183833" formatCode="0.00E+00">
                  <c:v>-4.5898500000000004E-3</c:v>
                </c:pt>
                <c:pt idx="183834" formatCode="0.00E+00">
                  <c:v>-4.64161E-3</c:v>
                </c:pt>
                <c:pt idx="183835" formatCode="0.00E+00">
                  <c:v>-4.6866700000000004E-3</c:v>
                </c:pt>
                <c:pt idx="183836" formatCode="0.00E+00">
                  <c:v>-4.72602E-3</c:v>
                </c:pt>
                <c:pt idx="183837" formatCode="0.00E+00">
                  <c:v>-4.7638100000000003E-3</c:v>
                </c:pt>
                <c:pt idx="183838" formatCode="0.00E+00">
                  <c:v>-4.8022799999999999E-3</c:v>
                </c:pt>
                <c:pt idx="183839" formatCode="0.00E+00">
                  <c:v>-4.8397400000000004E-3</c:v>
                </c:pt>
                <c:pt idx="183840" formatCode="0.00E+00">
                  <c:v>-4.8744699999999997E-3</c:v>
                </c:pt>
                <c:pt idx="183841" formatCode="0.00E+00">
                  <c:v>-4.9077799999999996E-3</c:v>
                </c:pt>
                <c:pt idx="183842" formatCode="0.00E+00">
                  <c:v>-4.9424500000000001E-3</c:v>
                </c:pt>
                <c:pt idx="183843" formatCode="0.00E+00">
                  <c:v>-4.9796199999999997E-3</c:v>
                </c:pt>
                <c:pt idx="183844" formatCode="0.00E+00">
                  <c:v>-5.0180600000000004E-3</c:v>
                </c:pt>
                <c:pt idx="183845" formatCode="0.00E+00">
                  <c:v>-5.0561599999999996E-3</c:v>
                </c:pt>
                <c:pt idx="183846" formatCode="0.00E+00">
                  <c:v>-5.0935399999999997E-3</c:v>
                </c:pt>
                <c:pt idx="183847" formatCode="0.00E+00">
                  <c:v>-5.1302300000000004E-3</c:v>
                </c:pt>
                <c:pt idx="183848" formatCode="0.00E+00">
                  <c:v>-5.1657999999999999E-3</c:v>
                </c:pt>
                <c:pt idx="183849" formatCode="0.00E+00">
                  <c:v>-5.1994299999999997E-3</c:v>
                </c:pt>
                <c:pt idx="183850" formatCode="0.00E+00">
                  <c:v>-5.2305499999999996E-3</c:v>
                </c:pt>
                <c:pt idx="183851" formatCode="0.00E+00">
                  <c:v>-5.2602400000000002E-3</c:v>
                </c:pt>
                <c:pt idx="183852" formatCode="0.00E+00">
                  <c:v>-5.2916899999999999E-3</c:v>
                </c:pt>
                <c:pt idx="183853" formatCode="0.00E+00">
                  <c:v>-5.3280799999999998E-3</c:v>
                </c:pt>
                <c:pt idx="183854" formatCode="0.00E+00">
                  <c:v>-5.3699300000000002E-3</c:v>
                </c:pt>
                <c:pt idx="183855" formatCode="0.00E+00">
                  <c:v>-5.4156100000000004E-3</c:v>
                </c:pt>
                <c:pt idx="183856" formatCode="0.00E+00">
                  <c:v>-5.4640899999999996E-3</c:v>
                </c:pt>
                <c:pt idx="183857" formatCode="0.00E+00">
                  <c:v>-5.5161100000000003E-3</c:v>
                </c:pt>
                <c:pt idx="183858" formatCode="0.00E+00">
                  <c:v>-5.5738899999999997E-3</c:v>
                </c:pt>
                <c:pt idx="183859" formatCode="0.00E+00">
                  <c:v>-5.6399400000000004E-3</c:v>
                </c:pt>
                <c:pt idx="183860" formatCode="0.00E+00">
                  <c:v>-5.7147600000000002E-3</c:v>
                </c:pt>
                <c:pt idx="183861" formatCode="0.00E+00">
                  <c:v>-5.7977599999999999E-3</c:v>
                </c:pt>
                <c:pt idx="183862" formatCode="0.00E+00">
                  <c:v>-5.89107E-3</c:v>
                </c:pt>
                <c:pt idx="183863" formatCode="0.00E+00">
                  <c:v>-5.9987E-3</c:v>
                </c:pt>
                <c:pt idx="183864" formatCode="0.00E+00">
                  <c:v>-6.1234799999999997E-3</c:v>
                </c:pt>
                <c:pt idx="183865" formatCode="0.00E+00">
                  <c:v>-6.2685600000000003E-3</c:v>
                </c:pt>
                <c:pt idx="183866" formatCode="0.00E+00">
                  <c:v>-6.4378300000000003E-3</c:v>
                </c:pt>
                <c:pt idx="183867" formatCode="0.00E+00">
                  <c:v>-6.6324000000000001E-3</c:v>
                </c:pt>
                <c:pt idx="183868" formatCode="0.00E+00">
                  <c:v>-6.8493699999999996E-3</c:v>
                </c:pt>
                <c:pt idx="183869" formatCode="0.00E+00">
                  <c:v>-7.0859900000000003E-3</c:v>
                </c:pt>
                <c:pt idx="183870" formatCode="0.00E+00">
                  <c:v>-7.3433999999999999E-3</c:v>
                </c:pt>
                <c:pt idx="183871" formatCode="0.00E+00">
                  <c:v>-7.6242200000000001E-3</c:v>
                </c:pt>
                <c:pt idx="183872" formatCode="0.00E+00">
                  <c:v>-7.9283500000000007E-3</c:v>
                </c:pt>
                <c:pt idx="183873" formatCode="0.00E+00">
                  <c:v>-8.2529100000000005E-3</c:v>
                </c:pt>
                <c:pt idx="183874" formatCode="0.00E+00">
                  <c:v>-8.5958300000000005E-3</c:v>
                </c:pt>
                <c:pt idx="183875" formatCode="0.00E+00">
                  <c:v>-8.9581799999999996E-3</c:v>
                </c:pt>
                <c:pt idx="183876" formatCode="0.00E+00">
                  <c:v>-9.3423199999999994E-3</c:v>
                </c:pt>
                <c:pt idx="183877" formatCode="0.00E+00">
                  <c:v>-9.7494499999999998E-3</c:v>
                </c:pt>
                <c:pt idx="183878">
                  <c:v>-1.01799E-2</c:v>
                </c:pt>
                <c:pt idx="183879">
                  <c:v>-1.0634299999999999E-2</c:v>
                </c:pt>
                <c:pt idx="183880">
                  <c:v>-1.1114000000000001E-2</c:v>
                </c:pt>
                <c:pt idx="183881">
                  <c:v>-1.16197E-2</c:v>
                </c:pt>
                <c:pt idx="183882">
                  <c:v>-1.21496E-2</c:v>
                </c:pt>
                <c:pt idx="183883">
                  <c:v>-1.2701499999999999E-2</c:v>
                </c:pt>
                <c:pt idx="183884">
                  <c:v>-1.32751E-2</c:v>
                </c:pt>
                <c:pt idx="183885">
                  <c:v>-1.3872300000000001E-2</c:v>
                </c:pt>
                <c:pt idx="183886">
                  <c:v>-1.44928E-2</c:v>
                </c:pt>
                <c:pt idx="183887">
                  <c:v>-1.5133000000000001E-2</c:v>
                </c:pt>
                <c:pt idx="183888">
                  <c:v>-1.57903E-2</c:v>
                </c:pt>
                <c:pt idx="183889">
                  <c:v>-1.6466600000000001E-2</c:v>
                </c:pt>
                <c:pt idx="183890">
                  <c:v>-1.7167000000000002E-2</c:v>
                </c:pt>
                <c:pt idx="183891">
                  <c:v>-1.7895600000000001E-2</c:v>
                </c:pt>
                <c:pt idx="183892">
                  <c:v>-1.86517E-2</c:v>
                </c:pt>
                <c:pt idx="183893">
                  <c:v>-1.94317E-2</c:v>
                </c:pt>
                <c:pt idx="183894">
                  <c:v>-2.0235099999999999E-2</c:v>
                </c:pt>
                <c:pt idx="183895">
                  <c:v>-2.1064599999999999E-2</c:v>
                </c:pt>
                <c:pt idx="183896">
                  <c:v>-2.1921400000000001E-2</c:v>
                </c:pt>
                <c:pt idx="183897">
                  <c:v>-2.28024E-2</c:v>
                </c:pt>
                <c:pt idx="183898">
                  <c:v>-2.3703599999999998E-2</c:v>
                </c:pt>
                <c:pt idx="183899">
                  <c:v>-2.46235E-2</c:v>
                </c:pt>
                <c:pt idx="183900">
                  <c:v>-2.5561400000000001E-2</c:v>
                </c:pt>
                <c:pt idx="183901">
                  <c:v>-2.65145E-2</c:v>
                </c:pt>
                <c:pt idx="183902">
                  <c:v>-2.7479400000000001E-2</c:v>
                </c:pt>
                <c:pt idx="183903">
                  <c:v>-2.8458600000000001E-2</c:v>
                </c:pt>
                <c:pt idx="183904">
                  <c:v>-2.94589E-2</c:v>
                </c:pt>
                <c:pt idx="183905">
                  <c:v>-3.04817E-2</c:v>
                </c:pt>
                <c:pt idx="183906">
                  <c:v>-3.1520800000000002E-2</c:v>
                </c:pt>
                <c:pt idx="183907">
                  <c:v>-3.2570700000000001E-2</c:v>
                </c:pt>
                <c:pt idx="183908">
                  <c:v>-3.3630500000000001E-2</c:v>
                </c:pt>
                <c:pt idx="183909">
                  <c:v>-3.47009E-2</c:v>
                </c:pt>
                <c:pt idx="183910">
                  <c:v>-3.5783000000000002E-2</c:v>
                </c:pt>
                <c:pt idx="183911">
                  <c:v>-3.6877500000000001E-2</c:v>
                </c:pt>
                <c:pt idx="183912">
                  <c:v>-3.7982700000000001E-2</c:v>
                </c:pt>
                <c:pt idx="183913">
                  <c:v>-3.9094200000000003E-2</c:v>
                </c:pt>
                <c:pt idx="183914">
                  <c:v>-4.0210900000000001E-2</c:v>
                </c:pt>
                <c:pt idx="183915">
                  <c:v>-4.1335700000000003E-2</c:v>
                </c:pt>
                <c:pt idx="183916">
                  <c:v>-4.2471200000000001E-2</c:v>
                </c:pt>
                <c:pt idx="183917">
                  <c:v>-4.3615899999999999E-2</c:v>
                </c:pt>
                <c:pt idx="183918">
                  <c:v>-4.4766399999999998E-2</c:v>
                </c:pt>
                <c:pt idx="183919">
                  <c:v>-4.5921499999999997E-2</c:v>
                </c:pt>
                <c:pt idx="183920">
                  <c:v>-4.7081699999999997E-2</c:v>
                </c:pt>
                <c:pt idx="183921">
                  <c:v>-4.8245700000000002E-2</c:v>
                </c:pt>
                <c:pt idx="183922">
                  <c:v>-4.9410299999999997E-2</c:v>
                </c:pt>
                <c:pt idx="183923">
                  <c:v>-5.0572400000000003E-2</c:v>
                </c:pt>
                <c:pt idx="183924">
                  <c:v>-5.1733399999999999E-2</c:v>
                </c:pt>
                <c:pt idx="183925">
                  <c:v>-5.2896600000000002E-2</c:v>
                </c:pt>
                <c:pt idx="183926">
                  <c:v>-5.4061100000000001E-2</c:v>
                </c:pt>
                <c:pt idx="183927">
                  <c:v>-5.52232E-2</c:v>
                </c:pt>
                <c:pt idx="183928">
                  <c:v>-5.6380399999999997E-2</c:v>
                </c:pt>
                <c:pt idx="183929">
                  <c:v>-5.7532199999999999E-2</c:v>
                </c:pt>
                <c:pt idx="183930">
                  <c:v>-5.8676800000000001E-2</c:v>
                </c:pt>
                <c:pt idx="183931">
                  <c:v>-5.9811099999999999E-2</c:v>
                </c:pt>
                <c:pt idx="183932">
                  <c:v>-6.0934799999999997E-2</c:v>
                </c:pt>
                <c:pt idx="183933">
                  <c:v>-6.20519E-2</c:v>
                </c:pt>
                <c:pt idx="183934">
                  <c:v>-6.3166799999999995E-2</c:v>
                </c:pt>
                <c:pt idx="183935">
                  <c:v>-6.4279699999999995E-2</c:v>
                </c:pt>
                <c:pt idx="183936">
                  <c:v>-6.5385600000000002E-2</c:v>
                </c:pt>
                <c:pt idx="183937">
                  <c:v>-6.6479099999999999E-2</c:v>
                </c:pt>
                <c:pt idx="183938">
                  <c:v>-6.7557099999999995E-2</c:v>
                </c:pt>
                <c:pt idx="183939">
                  <c:v>-6.8620399999999998E-2</c:v>
                </c:pt>
                <c:pt idx="183940">
                  <c:v>-6.9672200000000004E-2</c:v>
                </c:pt>
                <c:pt idx="183941">
                  <c:v>-7.0711200000000002E-2</c:v>
                </c:pt>
                <c:pt idx="183942">
                  <c:v>-7.1729100000000004E-2</c:v>
                </c:pt>
                <c:pt idx="183943">
                  <c:v>-7.2719099999999995E-2</c:v>
                </c:pt>
                <c:pt idx="183944">
                  <c:v>-7.3681200000000002E-2</c:v>
                </c:pt>
                <c:pt idx="183945">
                  <c:v>-7.4618900000000002E-2</c:v>
                </c:pt>
                <c:pt idx="183946">
                  <c:v>-7.5534299999999999E-2</c:v>
                </c:pt>
                <c:pt idx="183947">
                  <c:v>-7.6426800000000003E-2</c:v>
                </c:pt>
                <c:pt idx="183948">
                  <c:v>-7.7294299999999996E-2</c:v>
                </c:pt>
                <c:pt idx="183949">
                  <c:v>-7.8134499999999996E-2</c:v>
                </c:pt>
                <c:pt idx="183950">
                  <c:v>-7.8942200000000004E-2</c:v>
                </c:pt>
                <c:pt idx="183951">
                  <c:v>-7.9710000000000003E-2</c:v>
                </c:pt>
                <c:pt idx="183952">
                  <c:v>-8.0437099999999997E-2</c:v>
                </c:pt>
                <c:pt idx="183953">
                  <c:v>-8.1131700000000001E-2</c:v>
                </c:pt>
                <c:pt idx="183954">
                  <c:v>-8.1800100000000001E-2</c:v>
                </c:pt>
                <c:pt idx="183955">
                  <c:v>-8.2441600000000004E-2</c:v>
                </c:pt>
                <c:pt idx="183956">
                  <c:v>-8.3054500000000003E-2</c:v>
                </c:pt>
                <c:pt idx="183957">
                  <c:v>-8.3640000000000006E-2</c:v>
                </c:pt>
                <c:pt idx="183958">
                  <c:v>-8.4198300000000004E-2</c:v>
                </c:pt>
                <c:pt idx="183959">
                  <c:v>-8.4726300000000004E-2</c:v>
                </c:pt>
                <c:pt idx="183960">
                  <c:v>-8.5219299999999998E-2</c:v>
                </c:pt>
                <c:pt idx="183961">
                  <c:v>-8.5675100000000004E-2</c:v>
                </c:pt>
                <c:pt idx="183962">
                  <c:v>-8.6094500000000004E-2</c:v>
                </c:pt>
                <c:pt idx="183963">
                  <c:v>-8.6479200000000006E-2</c:v>
                </c:pt>
                <c:pt idx="183964">
                  <c:v>-8.6832099999999995E-2</c:v>
                </c:pt>
                <c:pt idx="183965">
                  <c:v>-8.7158700000000006E-2</c:v>
                </c:pt>
                <c:pt idx="183966">
                  <c:v>-8.7464E-2</c:v>
                </c:pt>
                <c:pt idx="183967">
                  <c:v>-8.7750900000000007E-2</c:v>
                </c:pt>
                <c:pt idx="183968">
                  <c:v>-8.8019700000000006E-2</c:v>
                </c:pt>
                <c:pt idx="183969">
                  <c:v>-8.8267200000000004E-2</c:v>
                </c:pt>
                <c:pt idx="183970">
                  <c:v>-8.8488200000000003E-2</c:v>
                </c:pt>
                <c:pt idx="183971">
                  <c:v>-8.8678499999999993E-2</c:v>
                </c:pt>
                <c:pt idx="183972">
                  <c:v>-8.8837600000000003E-2</c:v>
                </c:pt>
                <c:pt idx="183973">
                  <c:v>-8.8964799999999997E-2</c:v>
                </c:pt>
                <c:pt idx="183974">
                  <c:v>-8.90571E-2</c:v>
                </c:pt>
                <c:pt idx="183975">
                  <c:v>-8.9111499999999996E-2</c:v>
                </c:pt>
                <c:pt idx="183976">
                  <c:v>-8.9128799999999994E-2</c:v>
                </c:pt>
                <c:pt idx="183977">
                  <c:v>-8.91155E-2</c:v>
                </c:pt>
                <c:pt idx="183978">
                  <c:v>-8.9078699999999997E-2</c:v>
                </c:pt>
                <c:pt idx="183979">
                  <c:v>-8.9022599999999993E-2</c:v>
                </c:pt>
                <c:pt idx="183980">
                  <c:v>-8.8949899999999998E-2</c:v>
                </c:pt>
                <c:pt idx="183981">
                  <c:v>-8.8862700000000003E-2</c:v>
                </c:pt>
                <c:pt idx="183982">
                  <c:v>-8.8761699999999999E-2</c:v>
                </c:pt>
                <c:pt idx="183983">
                  <c:v>-8.8646500000000003E-2</c:v>
                </c:pt>
                <c:pt idx="183984">
                  <c:v>-8.8518299999999994E-2</c:v>
                </c:pt>
                <c:pt idx="183985">
                  <c:v>-8.8379799999999994E-2</c:v>
                </c:pt>
                <c:pt idx="183986">
                  <c:v>-8.8234699999999999E-2</c:v>
                </c:pt>
                <c:pt idx="183987">
                  <c:v>-8.8086399999999995E-2</c:v>
                </c:pt>
                <c:pt idx="183988">
                  <c:v>-8.7937299999999996E-2</c:v>
                </c:pt>
                <c:pt idx="183989">
                  <c:v>-8.77854E-2</c:v>
                </c:pt>
                <c:pt idx="183990">
                  <c:v>-8.7627200000000002E-2</c:v>
                </c:pt>
                <c:pt idx="183991">
                  <c:v>-8.7466100000000005E-2</c:v>
                </c:pt>
                <c:pt idx="183992">
                  <c:v>-8.7308899999999995E-2</c:v>
                </c:pt>
                <c:pt idx="183993">
                  <c:v>-8.7159399999999998E-2</c:v>
                </c:pt>
                <c:pt idx="183994">
                  <c:v>-8.7014800000000003E-2</c:v>
                </c:pt>
                <c:pt idx="183995">
                  <c:v>-8.6870500000000003E-2</c:v>
                </c:pt>
                <c:pt idx="183996">
                  <c:v>-8.6727200000000004E-2</c:v>
                </c:pt>
                <c:pt idx="183997">
                  <c:v>-8.6590100000000003E-2</c:v>
                </c:pt>
                <c:pt idx="183998">
                  <c:v>-8.6460800000000004E-2</c:v>
                </c:pt>
                <c:pt idx="183999">
                  <c:v>-8.6336800000000005E-2</c:v>
                </c:pt>
                <c:pt idx="184000">
                  <c:v>-8.6214399999999997E-2</c:v>
                </c:pt>
                <c:pt idx="184001">
                  <c:v>-8.6092100000000005E-2</c:v>
                </c:pt>
                <c:pt idx="184002">
                  <c:v>-8.5969699999999996E-2</c:v>
                </c:pt>
                <c:pt idx="184003">
                  <c:v>-8.58429E-2</c:v>
                </c:pt>
                <c:pt idx="184004">
                  <c:v>-8.5704299999999997E-2</c:v>
                </c:pt>
                <c:pt idx="184005">
                  <c:v>-8.5552000000000003E-2</c:v>
                </c:pt>
                <c:pt idx="184006">
                  <c:v>-8.5392800000000005E-2</c:v>
                </c:pt>
                <c:pt idx="184007">
                  <c:v>-8.5235400000000003E-2</c:v>
                </c:pt>
                <c:pt idx="184008">
                  <c:v>-8.5087499999999996E-2</c:v>
                </c:pt>
                <c:pt idx="184009">
                  <c:v>-8.4954299999999996E-2</c:v>
                </c:pt>
                <c:pt idx="184010">
                  <c:v>-8.4836999999999996E-2</c:v>
                </c:pt>
                <c:pt idx="184011">
                  <c:v>-8.4736000000000006E-2</c:v>
                </c:pt>
                <c:pt idx="184012">
                  <c:v>-8.4654099999999996E-2</c:v>
                </c:pt>
                <c:pt idx="184013">
                  <c:v>-8.4595000000000004E-2</c:v>
                </c:pt>
                <c:pt idx="184014">
                  <c:v>-8.4561600000000001E-2</c:v>
                </c:pt>
                <c:pt idx="184015">
                  <c:v>-8.4554900000000002E-2</c:v>
                </c:pt>
                <c:pt idx="184016">
                  <c:v>-8.4571599999999997E-2</c:v>
                </c:pt>
                <c:pt idx="184017">
                  <c:v>-8.4607000000000002E-2</c:v>
                </c:pt>
                <c:pt idx="184018">
                  <c:v>-8.46605E-2</c:v>
                </c:pt>
                <c:pt idx="184019">
                  <c:v>-8.4737199999999999E-2</c:v>
                </c:pt>
                <c:pt idx="184020">
                  <c:v>-8.4842000000000001E-2</c:v>
                </c:pt>
                <c:pt idx="184021">
                  <c:v>-8.4975999999999996E-2</c:v>
                </c:pt>
                <c:pt idx="184022">
                  <c:v>-8.5134500000000002E-2</c:v>
                </c:pt>
                <c:pt idx="184023">
                  <c:v>-8.5309999999999997E-2</c:v>
                </c:pt>
                <c:pt idx="184024">
                  <c:v>-8.5497699999999996E-2</c:v>
                </c:pt>
                <c:pt idx="184025">
                  <c:v>-8.5696900000000006E-2</c:v>
                </c:pt>
                <c:pt idx="184026">
                  <c:v>-8.5907499999999998E-2</c:v>
                </c:pt>
                <c:pt idx="184027">
                  <c:v>-8.6129399999999995E-2</c:v>
                </c:pt>
                <c:pt idx="184028">
                  <c:v>-8.6366100000000001E-2</c:v>
                </c:pt>
                <c:pt idx="184029">
                  <c:v>-8.6623800000000001E-2</c:v>
                </c:pt>
                <c:pt idx="184030">
                  <c:v>-8.69061E-2</c:v>
                </c:pt>
                <c:pt idx="184031">
                  <c:v>-8.7211700000000003E-2</c:v>
                </c:pt>
                <c:pt idx="184032">
                  <c:v>-8.7538500000000005E-2</c:v>
                </c:pt>
                <c:pt idx="184033">
                  <c:v>-8.7885500000000005E-2</c:v>
                </c:pt>
                <c:pt idx="184034">
                  <c:v>-8.8251200000000002E-2</c:v>
                </c:pt>
                <c:pt idx="184035">
                  <c:v>-8.8633600000000007E-2</c:v>
                </c:pt>
                <c:pt idx="184036">
                  <c:v>-8.90349E-2</c:v>
                </c:pt>
                <c:pt idx="184037">
                  <c:v>-8.9457200000000001E-2</c:v>
                </c:pt>
                <c:pt idx="184038">
                  <c:v>-8.9896699999999996E-2</c:v>
                </c:pt>
                <c:pt idx="184039">
                  <c:v>-9.03505E-2</c:v>
                </c:pt>
                <c:pt idx="184040">
                  <c:v>-9.0823600000000004E-2</c:v>
                </c:pt>
                <c:pt idx="184041">
                  <c:v>-9.1325199999999995E-2</c:v>
                </c:pt>
                <c:pt idx="184042">
                  <c:v>-9.1858499999999996E-2</c:v>
                </c:pt>
                <c:pt idx="184043">
                  <c:v>-9.2425900000000005E-2</c:v>
                </c:pt>
                <c:pt idx="184044">
                  <c:v>-9.3034400000000003E-2</c:v>
                </c:pt>
                <c:pt idx="184045">
                  <c:v>-9.3687699999999999E-2</c:v>
                </c:pt>
                <c:pt idx="184046">
                  <c:v>-9.4382900000000006E-2</c:v>
                </c:pt>
                <c:pt idx="184047">
                  <c:v>-9.5114199999999996E-2</c:v>
                </c:pt>
                <c:pt idx="184048">
                  <c:v>-9.5876799999999998E-2</c:v>
                </c:pt>
                <c:pt idx="184049">
                  <c:v>-9.6666100000000005E-2</c:v>
                </c:pt>
                <c:pt idx="184050">
                  <c:v>-9.7473900000000002E-2</c:v>
                </c:pt>
                <c:pt idx="184051">
                  <c:v>-9.8295199999999999E-2</c:v>
                </c:pt>
                <c:pt idx="184052">
                  <c:v>-9.9136100000000005E-2</c:v>
                </c:pt>
                <c:pt idx="184053">
                  <c:v>-0.100007</c:v>
                </c:pt>
                <c:pt idx="184054">
                  <c:v>-0.100913</c:v>
                </c:pt>
                <c:pt idx="184055">
                  <c:v>-0.101855</c:v>
                </c:pt>
                <c:pt idx="184056">
                  <c:v>-0.102829</c:v>
                </c:pt>
                <c:pt idx="184057">
                  <c:v>-0.10383299999999999</c:v>
                </c:pt>
                <c:pt idx="184058">
                  <c:v>-0.10485899999999999</c:v>
                </c:pt>
                <c:pt idx="184059">
                  <c:v>-0.105904</c:v>
                </c:pt>
                <c:pt idx="184060">
                  <c:v>-0.10696600000000001</c:v>
                </c:pt>
                <c:pt idx="184061">
                  <c:v>-0.10804800000000001</c:v>
                </c:pt>
                <c:pt idx="184062">
                  <c:v>-0.109155</c:v>
                </c:pt>
                <c:pt idx="184063">
                  <c:v>-0.110289</c:v>
                </c:pt>
                <c:pt idx="184064">
                  <c:v>-0.11144900000000001</c:v>
                </c:pt>
                <c:pt idx="184065">
                  <c:v>-0.112635</c:v>
                </c:pt>
                <c:pt idx="184066">
                  <c:v>-0.11385000000000001</c:v>
                </c:pt>
                <c:pt idx="184067">
                  <c:v>-0.115095</c:v>
                </c:pt>
                <c:pt idx="184068">
                  <c:v>-0.116367</c:v>
                </c:pt>
                <c:pt idx="184069">
                  <c:v>-0.11766500000000001</c:v>
                </c:pt>
                <c:pt idx="184070">
                  <c:v>-0.11899</c:v>
                </c:pt>
                <c:pt idx="184071">
                  <c:v>-0.120342</c:v>
                </c:pt>
                <c:pt idx="184072">
                  <c:v>-0.12171999999999999</c:v>
                </c:pt>
                <c:pt idx="184073">
                  <c:v>-0.123117</c:v>
                </c:pt>
                <c:pt idx="184074">
                  <c:v>-0.124526</c:v>
                </c:pt>
                <c:pt idx="184075">
                  <c:v>-0.125948</c:v>
                </c:pt>
                <c:pt idx="184076">
                  <c:v>-0.12739</c:v>
                </c:pt>
                <c:pt idx="184077">
                  <c:v>-0.12885099999999999</c:v>
                </c:pt>
                <c:pt idx="184078">
                  <c:v>-0.130327</c:v>
                </c:pt>
                <c:pt idx="184079">
                  <c:v>-0.13181999999999999</c:v>
                </c:pt>
                <c:pt idx="184080">
                  <c:v>-0.13333100000000001</c:v>
                </c:pt>
                <c:pt idx="184081">
                  <c:v>-0.13486000000000001</c:v>
                </c:pt>
                <c:pt idx="184082">
                  <c:v>-0.136406</c:v>
                </c:pt>
                <c:pt idx="184083">
                  <c:v>-0.13796600000000001</c:v>
                </c:pt>
                <c:pt idx="184084">
                  <c:v>-0.139539</c:v>
                </c:pt>
                <c:pt idx="184085">
                  <c:v>-0.14112</c:v>
                </c:pt>
                <c:pt idx="184086">
                  <c:v>-0.142707</c:v>
                </c:pt>
                <c:pt idx="184087">
                  <c:v>-0.14429900000000001</c:v>
                </c:pt>
                <c:pt idx="184088">
                  <c:v>-0.145903</c:v>
                </c:pt>
                <c:pt idx="184089">
                  <c:v>-0.14752299999999999</c:v>
                </c:pt>
                <c:pt idx="184090">
                  <c:v>-0.14915700000000001</c:v>
                </c:pt>
                <c:pt idx="184091">
                  <c:v>-0.15079300000000001</c:v>
                </c:pt>
                <c:pt idx="184092">
                  <c:v>-0.15242</c:v>
                </c:pt>
                <c:pt idx="184093">
                  <c:v>-0.154029</c:v>
                </c:pt>
                <c:pt idx="184094">
                  <c:v>-0.155615</c:v>
                </c:pt>
                <c:pt idx="184095">
                  <c:v>-0.15718099999999999</c:v>
                </c:pt>
                <c:pt idx="184096">
                  <c:v>-0.15873499999999999</c:v>
                </c:pt>
                <c:pt idx="184097">
                  <c:v>-0.160279</c:v>
                </c:pt>
                <c:pt idx="184098">
                  <c:v>-0.16180900000000001</c:v>
                </c:pt>
                <c:pt idx="184099">
                  <c:v>-0.16331899999999999</c:v>
                </c:pt>
                <c:pt idx="184100">
                  <c:v>-0.164821</c:v>
                </c:pt>
                <c:pt idx="184101">
                  <c:v>-0.166327</c:v>
                </c:pt>
                <c:pt idx="184102">
                  <c:v>-0.16783999999999999</c:v>
                </c:pt>
                <c:pt idx="184103">
                  <c:v>-0.16936100000000001</c:v>
                </c:pt>
                <c:pt idx="184104">
                  <c:v>-0.17089099999999999</c:v>
                </c:pt>
                <c:pt idx="184105">
                  <c:v>-0.17243</c:v>
                </c:pt>
                <c:pt idx="184106">
                  <c:v>-0.17397599999999999</c:v>
                </c:pt>
                <c:pt idx="184107">
                  <c:v>-0.17552799999999999</c:v>
                </c:pt>
                <c:pt idx="184108">
                  <c:v>-0.17708099999999999</c:v>
                </c:pt>
                <c:pt idx="184109">
                  <c:v>-0.17862800000000001</c:v>
                </c:pt>
                <c:pt idx="184110">
                  <c:v>-0.18016099999999999</c:v>
                </c:pt>
                <c:pt idx="184111">
                  <c:v>-0.18167</c:v>
                </c:pt>
                <c:pt idx="184112">
                  <c:v>-0.183145</c:v>
                </c:pt>
                <c:pt idx="184113">
                  <c:v>-0.18457999999999999</c:v>
                </c:pt>
                <c:pt idx="184114">
                  <c:v>-0.185973</c:v>
                </c:pt>
                <c:pt idx="184115">
                  <c:v>-0.18731700000000001</c:v>
                </c:pt>
                <c:pt idx="184116">
                  <c:v>-0.188609</c:v>
                </c:pt>
                <c:pt idx="184117">
                  <c:v>-0.18985299999999999</c:v>
                </c:pt>
                <c:pt idx="184118">
                  <c:v>-0.191057</c:v>
                </c:pt>
                <c:pt idx="184119">
                  <c:v>-0.19222900000000001</c:v>
                </c:pt>
                <c:pt idx="184120">
                  <c:v>-0.19337599999999999</c:v>
                </c:pt>
                <c:pt idx="184121">
                  <c:v>-0.194498</c:v>
                </c:pt>
                <c:pt idx="184122">
                  <c:v>-0.19558900000000001</c:v>
                </c:pt>
                <c:pt idx="184123">
                  <c:v>-0.19664200000000001</c:v>
                </c:pt>
                <c:pt idx="184124">
                  <c:v>-0.197658</c:v>
                </c:pt>
                <c:pt idx="184125">
                  <c:v>-0.19864000000000001</c:v>
                </c:pt>
                <c:pt idx="184126">
                  <c:v>-0.19958699999999999</c:v>
                </c:pt>
                <c:pt idx="184127">
                  <c:v>-0.20049900000000001</c:v>
                </c:pt>
                <c:pt idx="184128">
                  <c:v>-0.201379</c:v>
                </c:pt>
                <c:pt idx="184129">
                  <c:v>-0.20224400000000001</c:v>
                </c:pt>
                <c:pt idx="184130">
                  <c:v>-0.20310500000000001</c:v>
                </c:pt>
                <c:pt idx="184131">
                  <c:v>-0.203962</c:v>
                </c:pt>
                <c:pt idx="184132">
                  <c:v>-0.204816</c:v>
                </c:pt>
                <c:pt idx="184133">
                  <c:v>-0.20566699999999999</c:v>
                </c:pt>
                <c:pt idx="184134">
                  <c:v>-0.206513</c:v>
                </c:pt>
                <c:pt idx="184135">
                  <c:v>-0.207347</c:v>
                </c:pt>
                <c:pt idx="184136">
                  <c:v>-0.20816799999999999</c:v>
                </c:pt>
                <c:pt idx="184137">
                  <c:v>-0.20897499999999999</c:v>
                </c:pt>
                <c:pt idx="184138">
                  <c:v>-0.20977100000000001</c:v>
                </c:pt>
                <c:pt idx="184139">
                  <c:v>-0.21055399999999999</c:v>
                </c:pt>
                <c:pt idx="184140">
                  <c:v>-0.21132799999999999</c:v>
                </c:pt>
                <c:pt idx="184141">
                  <c:v>-0.21209500000000001</c:v>
                </c:pt>
                <c:pt idx="184142">
                  <c:v>-0.21284600000000001</c:v>
                </c:pt>
                <c:pt idx="184143">
                  <c:v>-0.21357000000000001</c:v>
                </c:pt>
                <c:pt idx="184144">
                  <c:v>-0.21426899999999999</c:v>
                </c:pt>
                <c:pt idx="184145">
                  <c:v>-0.21495300000000001</c:v>
                </c:pt>
                <c:pt idx="184146">
                  <c:v>-0.21562799999999999</c:v>
                </c:pt>
                <c:pt idx="184147">
                  <c:v>-0.21629699999999999</c:v>
                </c:pt>
                <c:pt idx="184148">
                  <c:v>-0.21696499999999999</c:v>
                </c:pt>
                <c:pt idx="184149">
                  <c:v>-0.217635</c:v>
                </c:pt>
                <c:pt idx="184150">
                  <c:v>-0.21831200000000001</c:v>
                </c:pt>
                <c:pt idx="184151">
                  <c:v>-0.218997</c:v>
                </c:pt>
                <c:pt idx="184152">
                  <c:v>-0.219693</c:v>
                </c:pt>
                <c:pt idx="184153">
                  <c:v>-0.22040499999999999</c:v>
                </c:pt>
                <c:pt idx="184154">
                  <c:v>-0.221133</c:v>
                </c:pt>
                <c:pt idx="184155">
                  <c:v>-0.22186600000000001</c:v>
                </c:pt>
                <c:pt idx="184156">
                  <c:v>-0.22259799999999999</c:v>
                </c:pt>
                <c:pt idx="184157">
                  <c:v>-0.223334</c:v>
                </c:pt>
                <c:pt idx="184158">
                  <c:v>-0.22408</c:v>
                </c:pt>
                <c:pt idx="184159">
                  <c:v>-0.22484199999999999</c:v>
                </c:pt>
                <c:pt idx="184160">
                  <c:v>-0.22561500000000001</c:v>
                </c:pt>
                <c:pt idx="184161">
                  <c:v>-0.22639000000000001</c:v>
                </c:pt>
                <c:pt idx="184162">
                  <c:v>-0.22716500000000001</c:v>
                </c:pt>
                <c:pt idx="184163">
                  <c:v>-0.22794400000000001</c:v>
                </c:pt>
                <c:pt idx="184164">
                  <c:v>-0.22872899999999999</c:v>
                </c:pt>
                <c:pt idx="184165">
                  <c:v>-0.22952400000000001</c:v>
                </c:pt>
                <c:pt idx="184166">
                  <c:v>-0.23033000000000001</c:v>
                </c:pt>
                <c:pt idx="184167">
                  <c:v>-0.23114599999999999</c:v>
                </c:pt>
                <c:pt idx="184168">
                  <c:v>-0.23197200000000001</c:v>
                </c:pt>
                <c:pt idx="184169">
                  <c:v>-0.23280699999999999</c:v>
                </c:pt>
                <c:pt idx="184170">
                  <c:v>-0.233656</c:v>
                </c:pt>
                <c:pt idx="184171">
                  <c:v>-0.234516</c:v>
                </c:pt>
                <c:pt idx="184172">
                  <c:v>-0.23538000000000001</c:v>
                </c:pt>
                <c:pt idx="184173">
                  <c:v>-0.23624899999999999</c:v>
                </c:pt>
                <c:pt idx="184174">
                  <c:v>-0.237126</c:v>
                </c:pt>
                <c:pt idx="184175">
                  <c:v>-0.238007</c:v>
                </c:pt>
                <c:pt idx="184176">
                  <c:v>-0.23888200000000001</c:v>
                </c:pt>
                <c:pt idx="184177">
                  <c:v>-0.23974599999999999</c:v>
                </c:pt>
                <c:pt idx="184178">
                  <c:v>-0.24059900000000001</c:v>
                </c:pt>
                <c:pt idx="184179">
                  <c:v>-0.24143200000000001</c:v>
                </c:pt>
                <c:pt idx="184180">
                  <c:v>-0.24224200000000001</c:v>
                </c:pt>
                <c:pt idx="184181">
                  <c:v>-0.243029</c:v>
                </c:pt>
                <c:pt idx="184182">
                  <c:v>-0.24379600000000001</c:v>
                </c:pt>
                <c:pt idx="184183">
                  <c:v>-0.24453800000000001</c:v>
                </c:pt>
                <c:pt idx="184184">
                  <c:v>-0.245254</c:v>
                </c:pt>
                <c:pt idx="184185">
                  <c:v>-0.24594299999999999</c:v>
                </c:pt>
                <c:pt idx="184186">
                  <c:v>-0.24660799999999999</c:v>
                </c:pt>
                <c:pt idx="184187">
                  <c:v>-0.247253</c:v>
                </c:pt>
                <c:pt idx="184188">
                  <c:v>-0.247887</c:v>
                </c:pt>
                <c:pt idx="184189">
                  <c:v>-0.24852099999999999</c:v>
                </c:pt>
                <c:pt idx="184190">
                  <c:v>-0.249165</c:v>
                </c:pt>
                <c:pt idx="184191">
                  <c:v>-0.24982699999999999</c:v>
                </c:pt>
                <c:pt idx="184192">
                  <c:v>-0.25050800000000001</c:v>
                </c:pt>
                <c:pt idx="184193">
                  <c:v>-0.25119900000000001</c:v>
                </c:pt>
                <c:pt idx="184194">
                  <c:v>-0.251886</c:v>
                </c:pt>
                <c:pt idx="184195">
                  <c:v>-0.25255699999999998</c:v>
                </c:pt>
                <c:pt idx="184196">
                  <c:v>-0.253216</c:v>
                </c:pt>
                <c:pt idx="184197">
                  <c:v>-0.25387500000000002</c:v>
                </c:pt>
                <c:pt idx="184198">
                  <c:v>-0.25454300000000002</c:v>
                </c:pt>
                <c:pt idx="184199">
                  <c:v>-0.25521100000000002</c:v>
                </c:pt>
                <c:pt idx="184200">
                  <c:v>-0.25585799999999997</c:v>
                </c:pt>
                <c:pt idx="184201">
                  <c:v>-0.25646600000000003</c:v>
                </c:pt>
                <c:pt idx="184202">
                  <c:v>-0.25703100000000001</c:v>
                </c:pt>
                <c:pt idx="184203">
                  <c:v>-0.257552</c:v>
                </c:pt>
                <c:pt idx="184204">
                  <c:v>-0.25802700000000001</c:v>
                </c:pt>
                <c:pt idx="184205">
                  <c:v>-0.25845600000000002</c:v>
                </c:pt>
                <c:pt idx="184206">
                  <c:v>-0.258851</c:v>
                </c:pt>
                <c:pt idx="184207">
                  <c:v>-0.25922299999999998</c:v>
                </c:pt>
                <c:pt idx="184208">
                  <c:v>-0.259571</c:v>
                </c:pt>
                <c:pt idx="184209">
                  <c:v>-0.25989699999999999</c:v>
                </c:pt>
                <c:pt idx="184210">
                  <c:v>-0.26020199999999999</c:v>
                </c:pt>
                <c:pt idx="184211">
                  <c:v>-0.26048399999999999</c:v>
                </c:pt>
                <c:pt idx="184212">
                  <c:v>-0.260741</c:v>
                </c:pt>
                <c:pt idx="184213">
                  <c:v>-0.26097300000000001</c:v>
                </c:pt>
                <c:pt idx="184214">
                  <c:v>-0.26118200000000003</c:v>
                </c:pt>
                <c:pt idx="184215">
                  <c:v>-0.26136399999999999</c:v>
                </c:pt>
                <c:pt idx="184216">
                  <c:v>-0.26151600000000003</c:v>
                </c:pt>
                <c:pt idx="184217">
                  <c:v>-0.26164599999999999</c:v>
                </c:pt>
                <c:pt idx="184218">
                  <c:v>-0.261766</c:v>
                </c:pt>
                <c:pt idx="184219">
                  <c:v>-0.261874</c:v>
                </c:pt>
                <c:pt idx="184220">
                  <c:v>-0.26196399999999997</c:v>
                </c:pt>
                <c:pt idx="184221">
                  <c:v>-0.26202799999999998</c:v>
                </c:pt>
                <c:pt idx="184222">
                  <c:v>-0.26206099999999999</c:v>
                </c:pt>
                <c:pt idx="184223">
                  <c:v>-0.26205400000000001</c:v>
                </c:pt>
                <c:pt idx="184224">
                  <c:v>-0.26200600000000002</c:v>
                </c:pt>
                <c:pt idx="184225">
                  <c:v>-0.26192199999999999</c:v>
                </c:pt>
                <c:pt idx="184226">
                  <c:v>-0.26181100000000002</c:v>
                </c:pt>
                <c:pt idx="184227">
                  <c:v>-0.26167000000000001</c:v>
                </c:pt>
                <c:pt idx="184228">
                  <c:v>-0.26148100000000002</c:v>
                </c:pt>
                <c:pt idx="184229">
                  <c:v>-0.26122499999999998</c:v>
                </c:pt>
                <c:pt idx="184230">
                  <c:v>-0.26089899999999999</c:v>
                </c:pt>
                <c:pt idx="184231">
                  <c:v>-0.26051299999999999</c:v>
                </c:pt>
                <c:pt idx="184232">
                  <c:v>-0.26008500000000001</c:v>
                </c:pt>
                <c:pt idx="184233">
                  <c:v>-0.259629</c:v>
                </c:pt>
                <c:pt idx="184234">
                  <c:v>-0.25915100000000002</c:v>
                </c:pt>
                <c:pt idx="184235">
                  <c:v>-0.25865100000000002</c:v>
                </c:pt>
                <c:pt idx="184236">
                  <c:v>-0.25813399999999997</c:v>
                </c:pt>
                <c:pt idx="184237">
                  <c:v>-0.2576</c:v>
                </c:pt>
                <c:pt idx="184238">
                  <c:v>-0.25704199999999999</c:v>
                </c:pt>
                <c:pt idx="184239">
                  <c:v>-0.25645499999999999</c:v>
                </c:pt>
                <c:pt idx="184240">
                  <c:v>-0.25584600000000002</c:v>
                </c:pt>
                <c:pt idx="184241">
                  <c:v>-0.255222</c:v>
                </c:pt>
                <c:pt idx="184242">
                  <c:v>-0.254583</c:v>
                </c:pt>
                <c:pt idx="184243">
                  <c:v>-0.25393100000000002</c:v>
                </c:pt>
                <c:pt idx="184244">
                  <c:v>-0.25326599999999999</c:v>
                </c:pt>
                <c:pt idx="184245">
                  <c:v>-0.25258399999999998</c:v>
                </c:pt>
                <c:pt idx="184246">
                  <c:v>-0.25187199999999998</c:v>
                </c:pt>
                <c:pt idx="184247">
                  <c:v>-0.25112299999999999</c:v>
                </c:pt>
                <c:pt idx="184248">
                  <c:v>-0.25033499999999997</c:v>
                </c:pt>
                <c:pt idx="184249">
                  <c:v>-0.24950800000000001</c:v>
                </c:pt>
                <c:pt idx="184250">
                  <c:v>-0.24864800000000001</c:v>
                </c:pt>
                <c:pt idx="184251">
                  <c:v>-0.24775700000000001</c:v>
                </c:pt>
                <c:pt idx="184252">
                  <c:v>-0.246833</c:v>
                </c:pt>
                <c:pt idx="184253">
                  <c:v>-0.24587300000000001</c:v>
                </c:pt>
                <c:pt idx="184254">
                  <c:v>-0.24488699999999999</c:v>
                </c:pt>
                <c:pt idx="184255">
                  <c:v>-0.24388599999999999</c:v>
                </c:pt>
                <c:pt idx="184256">
                  <c:v>-0.24287</c:v>
                </c:pt>
                <c:pt idx="184257">
                  <c:v>-0.24183199999999999</c:v>
                </c:pt>
                <c:pt idx="184258">
                  <c:v>-0.24077000000000001</c:v>
                </c:pt>
                <c:pt idx="184259">
                  <c:v>-0.23968500000000001</c:v>
                </c:pt>
                <c:pt idx="184260">
                  <c:v>-0.23858199999999999</c:v>
                </c:pt>
                <c:pt idx="184261">
                  <c:v>-0.23746500000000001</c:v>
                </c:pt>
                <c:pt idx="184262">
                  <c:v>-0.23633999999999999</c:v>
                </c:pt>
                <c:pt idx="184263">
                  <c:v>-0.235204</c:v>
                </c:pt>
                <c:pt idx="184264">
                  <c:v>-0.23405699999999999</c:v>
                </c:pt>
                <c:pt idx="184265">
                  <c:v>-0.232906</c:v>
                </c:pt>
                <c:pt idx="184266">
                  <c:v>-0.23175599999999999</c:v>
                </c:pt>
                <c:pt idx="184267">
                  <c:v>-0.23060900000000001</c:v>
                </c:pt>
                <c:pt idx="184268">
                  <c:v>-0.22947000000000001</c:v>
                </c:pt>
                <c:pt idx="184269">
                  <c:v>-0.22835</c:v>
                </c:pt>
                <c:pt idx="184270">
                  <c:v>-0.22725100000000001</c:v>
                </c:pt>
                <c:pt idx="184271">
                  <c:v>-0.22617200000000001</c:v>
                </c:pt>
                <c:pt idx="184272">
                  <c:v>-0.22511900000000001</c:v>
                </c:pt>
                <c:pt idx="184273">
                  <c:v>-0.224102</c:v>
                </c:pt>
                <c:pt idx="184274">
                  <c:v>-0.22311900000000001</c:v>
                </c:pt>
                <c:pt idx="184275">
                  <c:v>-0.222159</c:v>
                </c:pt>
                <c:pt idx="184276">
                  <c:v>-0.221217</c:v>
                </c:pt>
                <c:pt idx="184277">
                  <c:v>-0.220302</c:v>
                </c:pt>
                <c:pt idx="184278">
                  <c:v>-0.219421</c:v>
                </c:pt>
                <c:pt idx="184279">
                  <c:v>-0.21856800000000001</c:v>
                </c:pt>
                <c:pt idx="184280">
                  <c:v>-0.21773799999999999</c:v>
                </c:pt>
                <c:pt idx="184281">
                  <c:v>-0.216923</c:v>
                </c:pt>
                <c:pt idx="184282">
                  <c:v>-0.216117</c:v>
                </c:pt>
                <c:pt idx="184283">
                  <c:v>-0.21531600000000001</c:v>
                </c:pt>
                <c:pt idx="184284">
                  <c:v>-0.214534</c:v>
                </c:pt>
                <c:pt idx="184285">
                  <c:v>-0.21378900000000001</c:v>
                </c:pt>
                <c:pt idx="184286">
                  <c:v>-0.21309400000000001</c:v>
                </c:pt>
                <c:pt idx="184287">
                  <c:v>-0.21244399999999999</c:v>
                </c:pt>
                <c:pt idx="184288">
                  <c:v>-0.21182500000000001</c:v>
                </c:pt>
                <c:pt idx="184289">
                  <c:v>-0.211229</c:v>
                </c:pt>
                <c:pt idx="184290">
                  <c:v>-0.21065700000000001</c:v>
                </c:pt>
                <c:pt idx="184291">
                  <c:v>-0.210116</c:v>
                </c:pt>
                <c:pt idx="184292">
                  <c:v>-0.20960400000000001</c:v>
                </c:pt>
                <c:pt idx="184293">
                  <c:v>-0.209123</c:v>
                </c:pt>
                <c:pt idx="184294">
                  <c:v>-0.20868300000000001</c:v>
                </c:pt>
                <c:pt idx="184295">
                  <c:v>-0.20829800000000001</c:v>
                </c:pt>
                <c:pt idx="184296">
                  <c:v>-0.20797599999999999</c:v>
                </c:pt>
                <c:pt idx="184297">
                  <c:v>-0.20771800000000001</c:v>
                </c:pt>
                <c:pt idx="184298">
                  <c:v>-0.20751500000000001</c:v>
                </c:pt>
                <c:pt idx="184299">
                  <c:v>-0.20736299999999999</c:v>
                </c:pt>
                <c:pt idx="184300">
                  <c:v>-0.207264</c:v>
                </c:pt>
                <c:pt idx="184301">
                  <c:v>-0.20722299999999999</c:v>
                </c:pt>
                <c:pt idx="184302">
                  <c:v>-0.20724500000000001</c:v>
                </c:pt>
                <c:pt idx="184303">
                  <c:v>-0.20732800000000001</c:v>
                </c:pt>
                <c:pt idx="184304">
                  <c:v>-0.20747099999999999</c:v>
                </c:pt>
                <c:pt idx="184305">
                  <c:v>-0.207673</c:v>
                </c:pt>
                <c:pt idx="184306">
                  <c:v>-0.20793200000000001</c:v>
                </c:pt>
                <c:pt idx="184307">
                  <c:v>-0.20824200000000001</c:v>
                </c:pt>
                <c:pt idx="184308">
                  <c:v>-0.20859800000000001</c:v>
                </c:pt>
                <c:pt idx="184309">
                  <c:v>-0.20899200000000001</c:v>
                </c:pt>
                <c:pt idx="184310">
                  <c:v>-0.20941599999999999</c:v>
                </c:pt>
                <c:pt idx="184311">
                  <c:v>-0.20987</c:v>
                </c:pt>
                <c:pt idx="184312">
                  <c:v>-0.21035499999999999</c:v>
                </c:pt>
                <c:pt idx="184313">
                  <c:v>-0.21088299999999999</c:v>
                </c:pt>
                <c:pt idx="184314">
                  <c:v>-0.21146400000000001</c:v>
                </c:pt>
                <c:pt idx="184315">
                  <c:v>-0.21210000000000001</c:v>
                </c:pt>
                <c:pt idx="184316">
                  <c:v>-0.21277399999999999</c:v>
                </c:pt>
                <c:pt idx="184317">
                  <c:v>-0.213475</c:v>
                </c:pt>
                <c:pt idx="184318">
                  <c:v>-0.214203</c:v>
                </c:pt>
                <c:pt idx="184319">
                  <c:v>-0.21496399999999999</c:v>
                </c:pt>
                <c:pt idx="184320">
                  <c:v>-0.21575900000000001</c:v>
                </c:pt>
                <c:pt idx="184321">
                  <c:v>-0.21659</c:v>
                </c:pt>
                <c:pt idx="184322">
                  <c:v>-0.21745600000000001</c:v>
                </c:pt>
                <c:pt idx="184323">
                  <c:v>-0.21835399999999999</c:v>
                </c:pt>
                <c:pt idx="184324">
                  <c:v>-0.21928400000000001</c:v>
                </c:pt>
                <c:pt idx="184325">
                  <c:v>-0.220247</c:v>
                </c:pt>
                <c:pt idx="184326">
                  <c:v>-0.221244</c:v>
                </c:pt>
                <c:pt idx="184327">
                  <c:v>-0.22227</c:v>
                </c:pt>
                <c:pt idx="184328">
                  <c:v>-0.223327</c:v>
                </c:pt>
                <c:pt idx="184329">
                  <c:v>-0.22442200000000001</c:v>
                </c:pt>
                <c:pt idx="184330">
                  <c:v>-0.22555500000000001</c:v>
                </c:pt>
                <c:pt idx="184331">
                  <c:v>-0.226716</c:v>
                </c:pt>
                <c:pt idx="184332">
                  <c:v>-0.22789200000000001</c:v>
                </c:pt>
                <c:pt idx="184333">
                  <c:v>-0.229074</c:v>
                </c:pt>
                <c:pt idx="184334">
                  <c:v>-0.230264</c:v>
                </c:pt>
                <c:pt idx="184335">
                  <c:v>-0.231463</c:v>
                </c:pt>
                <c:pt idx="184336">
                  <c:v>-0.23267499999999999</c:v>
                </c:pt>
                <c:pt idx="184337">
                  <c:v>-0.233899</c:v>
                </c:pt>
                <c:pt idx="184338">
                  <c:v>-0.23513300000000001</c:v>
                </c:pt>
                <c:pt idx="184339">
                  <c:v>-0.236373</c:v>
                </c:pt>
                <c:pt idx="184340">
                  <c:v>-0.23760899999999999</c:v>
                </c:pt>
                <c:pt idx="184341">
                  <c:v>-0.23883399999999999</c:v>
                </c:pt>
                <c:pt idx="184342">
                  <c:v>-0.240041</c:v>
                </c:pt>
                <c:pt idx="184343">
                  <c:v>-0.24122499999999999</c:v>
                </c:pt>
                <c:pt idx="184344">
                  <c:v>-0.24238199999999999</c:v>
                </c:pt>
                <c:pt idx="184345">
                  <c:v>-0.24351300000000001</c:v>
                </c:pt>
                <c:pt idx="184346">
                  <c:v>-0.24462600000000001</c:v>
                </c:pt>
                <c:pt idx="184347">
                  <c:v>-0.245727</c:v>
                </c:pt>
                <c:pt idx="184348">
                  <c:v>-0.24681400000000001</c:v>
                </c:pt>
                <c:pt idx="184349">
                  <c:v>-0.247886</c:v>
                </c:pt>
                <c:pt idx="184350">
                  <c:v>-0.248943</c:v>
                </c:pt>
                <c:pt idx="184351">
                  <c:v>-0.24998100000000001</c:v>
                </c:pt>
                <c:pt idx="184352">
                  <c:v>-0.25099700000000003</c:v>
                </c:pt>
                <c:pt idx="184353">
                  <c:v>-0.25198799999999999</c:v>
                </c:pt>
                <c:pt idx="184354">
                  <c:v>-0.25295499999999999</c:v>
                </c:pt>
                <c:pt idx="184355">
                  <c:v>-0.25390800000000002</c:v>
                </c:pt>
                <c:pt idx="184356">
                  <c:v>-0.25484600000000002</c:v>
                </c:pt>
                <c:pt idx="184357">
                  <c:v>-0.25576500000000002</c:v>
                </c:pt>
                <c:pt idx="184358">
                  <c:v>-0.256662</c:v>
                </c:pt>
                <c:pt idx="184359">
                  <c:v>-0.25753399999999999</c:v>
                </c:pt>
                <c:pt idx="184360">
                  <c:v>-0.25837599999999999</c:v>
                </c:pt>
                <c:pt idx="184361">
                  <c:v>-0.259187</c:v>
                </c:pt>
                <c:pt idx="184362">
                  <c:v>-0.25996999999999998</c:v>
                </c:pt>
                <c:pt idx="184363">
                  <c:v>-0.26072499999999998</c:v>
                </c:pt>
                <c:pt idx="184364">
                  <c:v>-0.26144699999999998</c:v>
                </c:pt>
                <c:pt idx="184365">
                  <c:v>-0.262133</c:v>
                </c:pt>
                <c:pt idx="184366">
                  <c:v>-0.26278200000000002</c:v>
                </c:pt>
                <c:pt idx="184367">
                  <c:v>-0.26339200000000002</c:v>
                </c:pt>
                <c:pt idx="184368">
                  <c:v>-0.263961</c:v>
                </c:pt>
                <c:pt idx="184369">
                  <c:v>-0.264488</c:v>
                </c:pt>
                <c:pt idx="184370">
                  <c:v>-0.26497399999999999</c:v>
                </c:pt>
                <c:pt idx="184371">
                  <c:v>-0.26542199999999999</c:v>
                </c:pt>
                <c:pt idx="184372">
                  <c:v>-0.26582899999999998</c:v>
                </c:pt>
                <c:pt idx="184373">
                  <c:v>-0.26619599999999999</c:v>
                </c:pt>
                <c:pt idx="184374">
                  <c:v>-0.26651599999999998</c:v>
                </c:pt>
                <c:pt idx="184375">
                  <c:v>-0.26678499999999999</c:v>
                </c:pt>
                <c:pt idx="184376">
                  <c:v>-0.26700200000000002</c:v>
                </c:pt>
                <c:pt idx="184377">
                  <c:v>-0.26717099999999999</c:v>
                </c:pt>
                <c:pt idx="184378">
                  <c:v>-0.26730300000000001</c:v>
                </c:pt>
                <c:pt idx="184379">
                  <c:v>-0.26740399999999998</c:v>
                </c:pt>
                <c:pt idx="184380">
                  <c:v>-0.26747100000000001</c:v>
                </c:pt>
                <c:pt idx="184381">
                  <c:v>-0.26749899999999999</c:v>
                </c:pt>
                <c:pt idx="184382">
                  <c:v>-0.26749699999999998</c:v>
                </c:pt>
                <c:pt idx="184383">
                  <c:v>-0.26746700000000001</c:v>
                </c:pt>
                <c:pt idx="184384">
                  <c:v>-0.26736100000000002</c:v>
                </c:pt>
                <c:pt idx="184385">
                  <c:v>-0.26714399999999999</c:v>
                </c:pt>
                <c:pt idx="184386">
                  <c:v>-0.26687</c:v>
                </c:pt>
                <c:pt idx="184387">
                  <c:v>-0.26657999999999998</c:v>
                </c:pt>
                <c:pt idx="184388">
                  <c:v>-0.26624500000000001</c:v>
                </c:pt>
                <c:pt idx="184389">
                  <c:v>-0.26585700000000001</c:v>
                </c:pt>
                <c:pt idx="184390">
                  <c:v>-0.26543699999999998</c:v>
                </c:pt>
                <c:pt idx="184391">
                  <c:v>-0.26499400000000001</c:v>
                </c:pt>
                <c:pt idx="184392">
                  <c:v>-0.26452399999999998</c:v>
                </c:pt>
                <c:pt idx="184393">
                  <c:v>-0.26402300000000001</c:v>
                </c:pt>
                <c:pt idx="184394">
                  <c:v>-0.26348700000000003</c:v>
                </c:pt>
                <c:pt idx="184395">
                  <c:v>-0.26291799999999999</c:v>
                </c:pt>
                <c:pt idx="184396">
                  <c:v>-0.262318</c:v>
                </c:pt>
                <c:pt idx="184397">
                  <c:v>-0.26168999999999998</c:v>
                </c:pt>
                <c:pt idx="184398">
                  <c:v>-0.26103700000000002</c:v>
                </c:pt>
                <c:pt idx="184399">
                  <c:v>-0.26035799999999998</c:v>
                </c:pt>
                <c:pt idx="184400">
                  <c:v>-0.25965100000000002</c:v>
                </c:pt>
                <c:pt idx="184401">
                  <c:v>-0.25891700000000001</c:v>
                </c:pt>
                <c:pt idx="184402">
                  <c:v>-0.25816</c:v>
                </c:pt>
                <c:pt idx="184403">
                  <c:v>-0.257386</c:v>
                </c:pt>
                <c:pt idx="184404">
                  <c:v>-0.25659599999999999</c:v>
                </c:pt>
                <c:pt idx="184405">
                  <c:v>-0.25578800000000002</c:v>
                </c:pt>
                <c:pt idx="184406">
                  <c:v>-0.254969</c:v>
                </c:pt>
                <c:pt idx="184407">
                  <c:v>-0.25414100000000001</c:v>
                </c:pt>
                <c:pt idx="184408">
                  <c:v>-0.253301</c:v>
                </c:pt>
                <c:pt idx="184409">
                  <c:v>-0.252446</c:v>
                </c:pt>
                <c:pt idx="184410">
                  <c:v>-0.25157400000000002</c:v>
                </c:pt>
                <c:pt idx="184411">
                  <c:v>-0.250691</c:v>
                </c:pt>
                <c:pt idx="184412">
                  <c:v>-0.24979799999999999</c:v>
                </c:pt>
                <c:pt idx="184413">
                  <c:v>-0.24889600000000001</c:v>
                </c:pt>
                <c:pt idx="184414">
                  <c:v>-0.24798400000000001</c:v>
                </c:pt>
                <c:pt idx="184415">
                  <c:v>-0.24707000000000001</c:v>
                </c:pt>
                <c:pt idx="184416">
                  <c:v>-0.24615400000000001</c:v>
                </c:pt>
                <c:pt idx="184417">
                  <c:v>-0.24523400000000001</c:v>
                </c:pt>
                <c:pt idx="184418">
                  <c:v>-0.24430399999999999</c:v>
                </c:pt>
                <c:pt idx="184419">
                  <c:v>-0.24335499999999999</c:v>
                </c:pt>
                <c:pt idx="184420">
                  <c:v>-0.24238299999999999</c:v>
                </c:pt>
                <c:pt idx="184421">
                  <c:v>-0.241394</c:v>
                </c:pt>
                <c:pt idx="184422">
                  <c:v>-0.240401</c:v>
                </c:pt>
                <c:pt idx="184423">
                  <c:v>-0.23941699999999999</c:v>
                </c:pt>
                <c:pt idx="184424">
                  <c:v>-0.23844299999999999</c:v>
                </c:pt>
                <c:pt idx="184425">
                  <c:v>-0.23747099999999999</c:v>
                </c:pt>
                <c:pt idx="184426">
                  <c:v>-0.236488</c:v>
                </c:pt>
                <c:pt idx="184427">
                  <c:v>-0.235486</c:v>
                </c:pt>
                <c:pt idx="184428">
                  <c:v>-0.23446500000000001</c:v>
                </c:pt>
                <c:pt idx="184429">
                  <c:v>-0.23342299999999999</c:v>
                </c:pt>
                <c:pt idx="184430">
                  <c:v>-0.23235700000000001</c:v>
                </c:pt>
                <c:pt idx="184431">
                  <c:v>-0.23127400000000001</c:v>
                </c:pt>
                <c:pt idx="184432">
                  <c:v>-0.230181</c:v>
                </c:pt>
                <c:pt idx="184433">
                  <c:v>-0.229077</c:v>
                </c:pt>
                <c:pt idx="184434">
                  <c:v>-0.227965</c:v>
                </c:pt>
                <c:pt idx="184435">
                  <c:v>-0.22684599999999999</c:v>
                </c:pt>
                <c:pt idx="184436">
                  <c:v>-0.22572400000000001</c:v>
                </c:pt>
                <c:pt idx="184437">
                  <c:v>-0.224603</c:v>
                </c:pt>
                <c:pt idx="184438">
                  <c:v>-0.22348999999999999</c:v>
                </c:pt>
                <c:pt idx="184439">
                  <c:v>-0.22239</c:v>
                </c:pt>
                <c:pt idx="184440">
                  <c:v>-0.221304</c:v>
                </c:pt>
                <c:pt idx="184441">
                  <c:v>-0.22022700000000001</c:v>
                </c:pt>
                <c:pt idx="184442">
                  <c:v>-0.219163</c:v>
                </c:pt>
                <c:pt idx="184443">
                  <c:v>-0.218109</c:v>
                </c:pt>
                <c:pt idx="184444">
                  <c:v>-0.217059</c:v>
                </c:pt>
                <c:pt idx="184445">
                  <c:v>-0.216002</c:v>
                </c:pt>
                <c:pt idx="184446">
                  <c:v>-0.21493100000000001</c:v>
                </c:pt>
                <c:pt idx="184447">
                  <c:v>-0.213842</c:v>
                </c:pt>
                <c:pt idx="184448">
                  <c:v>-0.21273800000000001</c:v>
                </c:pt>
                <c:pt idx="184449">
                  <c:v>-0.211621</c:v>
                </c:pt>
                <c:pt idx="184450">
                  <c:v>-0.21049499999999999</c:v>
                </c:pt>
                <c:pt idx="184451">
                  <c:v>-0.20935599999999999</c:v>
                </c:pt>
                <c:pt idx="184452">
                  <c:v>-0.20819799999999999</c:v>
                </c:pt>
                <c:pt idx="184453">
                  <c:v>-0.207013</c:v>
                </c:pt>
                <c:pt idx="184454">
                  <c:v>-0.20579900000000001</c:v>
                </c:pt>
                <c:pt idx="184455">
                  <c:v>-0.204565</c:v>
                </c:pt>
                <c:pt idx="184456">
                  <c:v>-0.20332600000000001</c:v>
                </c:pt>
                <c:pt idx="184457">
                  <c:v>-0.202095</c:v>
                </c:pt>
                <c:pt idx="184458">
                  <c:v>-0.20087099999999999</c:v>
                </c:pt>
                <c:pt idx="184459">
                  <c:v>-0.199652</c:v>
                </c:pt>
                <c:pt idx="184460">
                  <c:v>-0.19844300000000001</c:v>
                </c:pt>
                <c:pt idx="184461">
                  <c:v>-0.19725100000000001</c:v>
                </c:pt>
                <c:pt idx="184462">
                  <c:v>-0.196077</c:v>
                </c:pt>
                <c:pt idx="184463">
                  <c:v>-0.19492000000000001</c:v>
                </c:pt>
                <c:pt idx="184464">
                  <c:v>-0.19377800000000001</c:v>
                </c:pt>
                <c:pt idx="184465">
                  <c:v>-0.19264999999999999</c:v>
                </c:pt>
                <c:pt idx="184466">
                  <c:v>-0.19153500000000001</c:v>
                </c:pt>
                <c:pt idx="184467">
                  <c:v>-0.19043399999999999</c:v>
                </c:pt>
                <c:pt idx="184468">
                  <c:v>-0.18934300000000001</c:v>
                </c:pt>
                <c:pt idx="184469">
                  <c:v>-0.18826399999999999</c:v>
                </c:pt>
                <c:pt idx="184470">
                  <c:v>-0.18720100000000001</c:v>
                </c:pt>
                <c:pt idx="184471">
                  <c:v>-0.186138</c:v>
                </c:pt>
                <c:pt idx="184472">
                  <c:v>-0.18502099999999999</c:v>
                </c:pt>
                <c:pt idx="184473">
                  <c:v>-0.18385899999999999</c:v>
                </c:pt>
                <c:pt idx="184474">
                  <c:v>-0.182724</c:v>
                </c:pt>
                <c:pt idx="184475">
                  <c:v>-0.181621</c:v>
                </c:pt>
                <c:pt idx="184476">
                  <c:v>-0.18051900000000001</c:v>
                </c:pt>
                <c:pt idx="184477">
                  <c:v>-0.179424</c:v>
                </c:pt>
                <c:pt idx="184478">
                  <c:v>-0.178346</c:v>
                </c:pt>
                <c:pt idx="184479">
                  <c:v>-0.177284</c:v>
                </c:pt>
                <c:pt idx="184480">
                  <c:v>-0.176234</c:v>
                </c:pt>
                <c:pt idx="184481">
                  <c:v>-0.17519100000000001</c:v>
                </c:pt>
                <c:pt idx="184482">
                  <c:v>-0.174149</c:v>
                </c:pt>
                <c:pt idx="184483">
                  <c:v>-0.17311099999999999</c:v>
                </c:pt>
                <c:pt idx="184484">
                  <c:v>-0.17208499999999999</c:v>
                </c:pt>
                <c:pt idx="184485">
                  <c:v>-0.17107700000000001</c:v>
                </c:pt>
                <c:pt idx="184486">
                  <c:v>-0.17008799999999999</c:v>
                </c:pt>
                <c:pt idx="184487">
                  <c:v>-0.16911999999999999</c:v>
                </c:pt>
                <c:pt idx="184488">
                  <c:v>-0.16817699999999999</c:v>
                </c:pt>
                <c:pt idx="184489">
                  <c:v>-0.16726199999999999</c:v>
                </c:pt>
                <c:pt idx="184490">
                  <c:v>-0.166384</c:v>
                </c:pt>
                <c:pt idx="184491">
                  <c:v>-0.165549</c:v>
                </c:pt>
                <c:pt idx="184492">
                  <c:v>-0.16475899999999999</c:v>
                </c:pt>
                <c:pt idx="184493">
                  <c:v>-0.16401099999999999</c:v>
                </c:pt>
                <c:pt idx="184494">
                  <c:v>-0.163302</c:v>
                </c:pt>
                <c:pt idx="184495">
                  <c:v>-0.16262799999999999</c:v>
                </c:pt>
                <c:pt idx="184496">
                  <c:v>-0.16198699999999999</c:v>
                </c:pt>
                <c:pt idx="184497">
                  <c:v>-0.161384</c:v>
                </c:pt>
                <c:pt idx="184498">
                  <c:v>-0.16081799999999999</c:v>
                </c:pt>
                <c:pt idx="184499">
                  <c:v>-0.16028899999999999</c:v>
                </c:pt>
                <c:pt idx="184500">
                  <c:v>-0.15979299999999999</c:v>
                </c:pt>
                <c:pt idx="184501">
                  <c:v>-0.15932399999999999</c:v>
                </c:pt>
                <c:pt idx="184502">
                  <c:v>-0.15888099999999999</c:v>
                </c:pt>
                <c:pt idx="184503">
                  <c:v>-0.15845999999999999</c:v>
                </c:pt>
                <c:pt idx="184504">
                  <c:v>-0.158055</c:v>
                </c:pt>
                <c:pt idx="184505">
                  <c:v>-0.157662</c:v>
                </c:pt>
                <c:pt idx="184506">
                  <c:v>-0.15728300000000001</c:v>
                </c:pt>
                <c:pt idx="184507">
                  <c:v>-0.156914</c:v>
                </c:pt>
                <c:pt idx="184508">
                  <c:v>-0.156556</c:v>
                </c:pt>
                <c:pt idx="184509">
                  <c:v>-0.15620700000000001</c:v>
                </c:pt>
                <c:pt idx="184510">
                  <c:v>-0.15586900000000001</c:v>
                </c:pt>
                <c:pt idx="184511">
                  <c:v>-0.15554399999999999</c:v>
                </c:pt>
                <c:pt idx="184512">
                  <c:v>-0.15523200000000001</c:v>
                </c:pt>
                <c:pt idx="184513">
                  <c:v>-0.15493199999999999</c:v>
                </c:pt>
                <c:pt idx="184514">
                  <c:v>-0.15464</c:v>
                </c:pt>
                <c:pt idx="184515">
                  <c:v>-0.154358</c:v>
                </c:pt>
                <c:pt idx="184516">
                  <c:v>-0.15409100000000001</c:v>
                </c:pt>
                <c:pt idx="184517">
                  <c:v>-0.15384</c:v>
                </c:pt>
                <c:pt idx="184518">
                  <c:v>-0.15360599999999999</c:v>
                </c:pt>
                <c:pt idx="184519">
                  <c:v>-0.153388</c:v>
                </c:pt>
                <c:pt idx="184520">
                  <c:v>-0.15318799999999999</c:v>
                </c:pt>
                <c:pt idx="184521">
                  <c:v>-0.153004</c:v>
                </c:pt>
                <c:pt idx="184522">
                  <c:v>-0.152833</c:v>
                </c:pt>
                <c:pt idx="184523">
                  <c:v>-0.152674</c:v>
                </c:pt>
                <c:pt idx="184524">
                  <c:v>-0.152531</c:v>
                </c:pt>
                <c:pt idx="184525">
                  <c:v>-0.15241199999999999</c:v>
                </c:pt>
                <c:pt idx="184526">
                  <c:v>-0.15231800000000001</c:v>
                </c:pt>
                <c:pt idx="184527">
                  <c:v>-0.15224799999999999</c:v>
                </c:pt>
                <c:pt idx="184528">
                  <c:v>-0.152203</c:v>
                </c:pt>
                <c:pt idx="184529">
                  <c:v>-0.15217900000000001</c:v>
                </c:pt>
                <c:pt idx="184530">
                  <c:v>-0.152173</c:v>
                </c:pt>
                <c:pt idx="184531">
                  <c:v>-0.15217900000000001</c:v>
                </c:pt>
                <c:pt idx="184532">
                  <c:v>-0.152194</c:v>
                </c:pt>
                <c:pt idx="184533">
                  <c:v>-0.15221699999999999</c:v>
                </c:pt>
                <c:pt idx="184534">
                  <c:v>-0.152251</c:v>
                </c:pt>
                <c:pt idx="184535">
                  <c:v>-0.15229799999999999</c:v>
                </c:pt>
                <c:pt idx="184536">
                  <c:v>-0.15235799999999999</c:v>
                </c:pt>
                <c:pt idx="184537">
                  <c:v>-0.15242900000000001</c:v>
                </c:pt>
                <c:pt idx="184538">
                  <c:v>-0.152504</c:v>
                </c:pt>
                <c:pt idx="184539">
                  <c:v>-0.15257999999999999</c:v>
                </c:pt>
                <c:pt idx="184540">
                  <c:v>-0.15266099999999999</c:v>
                </c:pt>
                <c:pt idx="184541">
                  <c:v>-0.15275</c:v>
                </c:pt>
                <c:pt idx="184542">
                  <c:v>-0.15285199999999999</c:v>
                </c:pt>
                <c:pt idx="184543">
                  <c:v>-0.152971</c:v>
                </c:pt>
                <c:pt idx="184544">
                  <c:v>-0.153112</c:v>
                </c:pt>
                <c:pt idx="184545">
                  <c:v>-0.153279</c:v>
                </c:pt>
                <c:pt idx="184546">
                  <c:v>-0.15346299999999999</c:v>
                </c:pt>
                <c:pt idx="184547">
                  <c:v>-0.15365300000000001</c:v>
                </c:pt>
                <c:pt idx="184548">
                  <c:v>-0.15384999999999999</c:v>
                </c:pt>
                <c:pt idx="184549">
                  <c:v>-0.15406300000000001</c:v>
                </c:pt>
                <c:pt idx="184550">
                  <c:v>-0.15429699999999999</c:v>
                </c:pt>
                <c:pt idx="184551">
                  <c:v>-0.15454899999999999</c:v>
                </c:pt>
                <c:pt idx="184552">
                  <c:v>-0.15481500000000001</c:v>
                </c:pt>
                <c:pt idx="184553">
                  <c:v>-0.155089</c:v>
                </c:pt>
                <c:pt idx="184554">
                  <c:v>-0.15537300000000001</c:v>
                </c:pt>
                <c:pt idx="184555">
                  <c:v>-0.155665</c:v>
                </c:pt>
                <c:pt idx="184556">
                  <c:v>-0.15595899999999999</c:v>
                </c:pt>
                <c:pt idx="184557">
                  <c:v>-0.156251</c:v>
                </c:pt>
                <c:pt idx="184558">
                  <c:v>-0.15654199999999999</c:v>
                </c:pt>
                <c:pt idx="184559">
                  <c:v>-0.156833</c:v>
                </c:pt>
                <c:pt idx="184560">
                  <c:v>-0.15712699999999999</c:v>
                </c:pt>
                <c:pt idx="184561">
                  <c:v>-0.15742500000000001</c:v>
                </c:pt>
                <c:pt idx="184562">
                  <c:v>-0.15772800000000001</c:v>
                </c:pt>
                <c:pt idx="184563">
                  <c:v>-0.15803700000000001</c:v>
                </c:pt>
                <c:pt idx="184564">
                  <c:v>-0.15835099999999999</c:v>
                </c:pt>
                <c:pt idx="184565">
                  <c:v>-0.158665</c:v>
                </c:pt>
                <c:pt idx="184566">
                  <c:v>-0.158973</c:v>
                </c:pt>
                <c:pt idx="184567">
                  <c:v>-0.159273</c:v>
                </c:pt>
                <c:pt idx="184568">
                  <c:v>-0.15956100000000001</c:v>
                </c:pt>
                <c:pt idx="184569">
                  <c:v>-0.15983700000000001</c:v>
                </c:pt>
                <c:pt idx="184570">
                  <c:v>-0.16010199999999999</c:v>
                </c:pt>
                <c:pt idx="184571">
                  <c:v>-0.16036</c:v>
                </c:pt>
                <c:pt idx="184572">
                  <c:v>-0.160611</c:v>
                </c:pt>
                <c:pt idx="184573">
                  <c:v>-0.160859</c:v>
                </c:pt>
                <c:pt idx="184574">
                  <c:v>-0.161104</c:v>
                </c:pt>
                <c:pt idx="184575">
                  <c:v>-0.16134899999999999</c:v>
                </c:pt>
                <c:pt idx="184576">
                  <c:v>-0.16159599999999999</c:v>
                </c:pt>
                <c:pt idx="184577">
                  <c:v>-0.16183900000000001</c:v>
                </c:pt>
                <c:pt idx="184578">
                  <c:v>-0.162076</c:v>
                </c:pt>
                <c:pt idx="184579">
                  <c:v>-0.162305</c:v>
                </c:pt>
                <c:pt idx="184580">
                  <c:v>-0.162527</c:v>
                </c:pt>
                <c:pt idx="184581">
                  <c:v>-0.16273899999999999</c:v>
                </c:pt>
                <c:pt idx="184582">
                  <c:v>-0.162935</c:v>
                </c:pt>
                <c:pt idx="184583">
                  <c:v>-0.16311</c:v>
                </c:pt>
                <c:pt idx="184584">
                  <c:v>-0.16325899999999999</c:v>
                </c:pt>
                <c:pt idx="184585">
                  <c:v>-0.163382</c:v>
                </c:pt>
                <c:pt idx="184586">
                  <c:v>-0.16347700000000001</c:v>
                </c:pt>
                <c:pt idx="184587">
                  <c:v>-0.163545</c:v>
                </c:pt>
                <c:pt idx="184588">
                  <c:v>-0.16358800000000001</c:v>
                </c:pt>
                <c:pt idx="184589">
                  <c:v>-0.163602</c:v>
                </c:pt>
                <c:pt idx="184590">
                  <c:v>-0.16358400000000001</c:v>
                </c:pt>
                <c:pt idx="184591">
                  <c:v>-0.16353699999999999</c:v>
                </c:pt>
                <c:pt idx="184592">
                  <c:v>-0.163464</c:v>
                </c:pt>
                <c:pt idx="184593">
                  <c:v>-0.16337099999999999</c:v>
                </c:pt>
                <c:pt idx="184594">
                  <c:v>-0.16325700000000001</c:v>
                </c:pt>
                <c:pt idx="184595">
                  <c:v>-0.16311899999999999</c:v>
                </c:pt>
                <c:pt idx="184596">
                  <c:v>-0.16295699999999999</c:v>
                </c:pt>
                <c:pt idx="184597">
                  <c:v>-0.162772</c:v>
                </c:pt>
                <c:pt idx="184598">
                  <c:v>-0.16256699999999999</c:v>
                </c:pt>
                <c:pt idx="184599">
                  <c:v>-0.16233900000000001</c:v>
                </c:pt>
                <c:pt idx="184600">
                  <c:v>-0.16208500000000001</c:v>
                </c:pt>
                <c:pt idx="184601">
                  <c:v>-0.16180600000000001</c:v>
                </c:pt>
                <c:pt idx="184602">
                  <c:v>-0.16150700000000001</c:v>
                </c:pt>
                <c:pt idx="184603">
                  <c:v>-0.161187</c:v>
                </c:pt>
                <c:pt idx="184604">
                  <c:v>-0.16084599999999999</c:v>
                </c:pt>
                <c:pt idx="184605">
                  <c:v>-0.16048399999999999</c:v>
                </c:pt>
                <c:pt idx="184606">
                  <c:v>-0.16009799999999999</c:v>
                </c:pt>
                <c:pt idx="184607">
                  <c:v>-0.159694</c:v>
                </c:pt>
                <c:pt idx="184608">
                  <c:v>-0.159272</c:v>
                </c:pt>
                <c:pt idx="184609">
                  <c:v>-0.15879299999999999</c:v>
                </c:pt>
                <c:pt idx="184610">
                  <c:v>-0.158223</c:v>
                </c:pt>
                <c:pt idx="184611">
                  <c:v>-0.15760399999999999</c:v>
                </c:pt>
                <c:pt idx="184612">
                  <c:v>-0.15697</c:v>
                </c:pt>
                <c:pt idx="184613">
                  <c:v>-0.15629299999999999</c:v>
                </c:pt>
                <c:pt idx="184614">
                  <c:v>-0.15556500000000001</c:v>
                </c:pt>
                <c:pt idx="184615">
                  <c:v>-0.154805</c:v>
                </c:pt>
                <c:pt idx="184616">
                  <c:v>-0.15401799999999999</c:v>
                </c:pt>
                <c:pt idx="184617">
                  <c:v>-0.15320300000000001</c:v>
                </c:pt>
                <c:pt idx="184618">
                  <c:v>-0.15235399999999999</c:v>
                </c:pt>
                <c:pt idx="184619">
                  <c:v>-0.15146599999999999</c:v>
                </c:pt>
                <c:pt idx="184620">
                  <c:v>-0.15053900000000001</c:v>
                </c:pt>
                <c:pt idx="184621">
                  <c:v>-0.14957400000000001</c:v>
                </c:pt>
                <c:pt idx="184622">
                  <c:v>-0.14857500000000001</c:v>
                </c:pt>
                <c:pt idx="184623">
                  <c:v>-0.14754400000000001</c:v>
                </c:pt>
                <c:pt idx="184624">
                  <c:v>-0.146482</c:v>
                </c:pt>
                <c:pt idx="184625">
                  <c:v>-0.14539299999999999</c:v>
                </c:pt>
                <c:pt idx="184626">
                  <c:v>-0.14427999999999999</c:v>
                </c:pt>
                <c:pt idx="184627">
                  <c:v>-0.143148</c:v>
                </c:pt>
                <c:pt idx="184628">
                  <c:v>-0.14199999999999999</c:v>
                </c:pt>
                <c:pt idx="184629">
                  <c:v>-0.14083799999999999</c:v>
                </c:pt>
                <c:pt idx="184630">
                  <c:v>-0.13966400000000001</c:v>
                </c:pt>
                <c:pt idx="184631">
                  <c:v>-0.13847300000000001</c:v>
                </c:pt>
                <c:pt idx="184632">
                  <c:v>-0.137265</c:v>
                </c:pt>
                <c:pt idx="184633">
                  <c:v>-0.136041</c:v>
                </c:pt>
                <c:pt idx="184634">
                  <c:v>-0.134799</c:v>
                </c:pt>
                <c:pt idx="184635">
                  <c:v>-0.13353799999999999</c:v>
                </c:pt>
                <c:pt idx="184636">
                  <c:v>-0.13225500000000001</c:v>
                </c:pt>
                <c:pt idx="184637">
                  <c:v>-0.13095300000000001</c:v>
                </c:pt>
                <c:pt idx="184638">
                  <c:v>-0.12962699999999999</c:v>
                </c:pt>
                <c:pt idx="184639">
                  <c:v>-0.128277</c:v>
                </c:pt>
                <c:pt idx="184640">
                  <c:v>-0.12690100000000001</c:v>
                </c:pt>
                <c:pt idx="184641">
                  <c:v>-0.125501</c:v>
                </c:pt>
                <c:pt idx="184642">
                  <c:v>-0.124075</c:v>
                </c:pt>
                <c:pt idx="184643">
                  <c:v>-0.122624</c:v>
                </c:pt>
                <c:pt idx="184644">
                  <c:v>-0.12114999999999999</c:v>
                </c:pt>
                <c:pt idx="184645">
                  <c:v>-0.119656</c:v>
                </c:pt>
                <c:pt idx="184646">
                  <c:v>-0.118143</c:v>
                </c:pt>
                <c:pt idx="184647">
                  <c:v>-0.116616</c:v>
                </c:pt>
                <c:pt idx="184648">
                  <c:v>-0.11507299999999999</c:v>
                </c:pt>
                <c:pt idx="184649">
                  <c:v>-0.113515</c:v>
                </c:pt>
                <c:pt idx="184650">
                  <c:v>-0.111943</c:v>
                </c:pt>
                <c:pt idx="184651">
                  <c:v>-0.11036</c:v>
                </c:pt>
                <c:pt idx="184652">
                  <c:v>-0.108766</c:v>
                </c:pt>
                <c:pt idx="184653">
                  <c:v>-0.10716000000000001</c:v>
                </c:pt>
                <c:pt idx="184654">
                  <c:v>-0.105542</c:v>
                </c:pt>
                <c:pt idx="184655">
                  <c:v>-0.103912</c:v>
                </c:pt>
                <c:pt idx="184656">
                  <c:v>-0.102267</c:v>
                </c:pt>
                <c:pt idx="184657">
                  <c:v>-0.100608</c:v>
                </c:pt>
                <c:pt idx="184658">
                  <c:v>-9.8931900000000003E-2</c:v>
                </c:pt>
                <c:pt idx="184659">
                  <c:v>-9.7237900000000002E-2</c:v>
                </c:pt>
                <c:pt idx="184660">
                  <c:v>-9.5524499999999998E-2</c:v>
                </c:pt>
                <c:pt idx="184661">
                  <c:v>-9.3793799999999997E-2</c:v>
                </c:pt>
                <c:pt idx="184662">
                  <c:v>-9.2050300000000002E-2</c:v>
                </c:pt>
                <c:pt idx="184663">
                  <c:v>-9.0298100000000006E-2</c:v>
                </c:pt>
                <c:pt idx="184664">
                  <c:v>-8.8539800000000002E-2</c:v>
                </c:pt>
                <c:pt idx="184665">
                  <c:v>-8.6776599999999995E-2</c:v>
                </c:pt>
                <c:pt idx="184666">
                  <c:v>-8.5009699999999994E-2</c:v>
                </c:pt>
                <c:pt idx="184667">
                  <c:v>-8.3240300000000003E-2</c:v>
                </c:pt>
                <c:pt idx="184668">
                  <c:v>-8.1467999999999999E-2</c:v>
                </c:pt>
                <c:pt idx="184669">
                  <c:v>-7.9691799999999993E-2</c:v>
                </c:pt>
                <c:pt idx="184670">
                  <c:v>-7.7911400000000006E-2</c:v>
                </c:pt>
                <c:pt idx="184671">
                  <c:v>-7.6127899999999998E-2</c:v>
                </c:pt>
                <c:pt idx="184672">
                  <c:v>-7.4343699999999999E-2</c:v>
                </c:pt>
                <c:pt idx="184673">
                  <c:v>-7.2561299999999995E-2</c:v>
                </c:pt>
                <c:pt idx="184674">
                  <c:v>-7.0783399999999996E-2</c:v>
                </c:pt>
                <c:pt idx="184675">
                  <c:v>-6.9009200000000007E-2</c:v>
                </c:pt>
                <c:pt idx="184676">
                  <c:v>-6.7234500000000003E-2</c:v>
                </c:pt>
                <c:pt idx="184677">
                  <c:v>-6.5456399999999998E-2</c:v>
                </c:pt>
                <c:pt idx="184678">
                  <c:v>-6.3675499999999996E-2</c:v>
                </c:pt>
                <c:pt idx="184679">
                  <c:v>-6.1893999999999998E-2</c:v>
                </c:pt>
                <c:pt idx="184680">
                  <c:v>-6.0113300000000001E-2</c:v>
                </c:pt>
                <c:pt idx="184681">
                  <c:v>-5.8336499999999999E-2</c:v>
                </c:pt>
                <c:pt idx="184682">
                  <c:v>-5.6567300000000001E-2</c:v>
                </c:pt>
                <c:pt idx="184683">
                  <c:v>-5.4804100000000001E-2</c:v>
                </c:pt>
                <c:pt idx="184684">
                  <c:v>-5.3040700000000003E-2</c:v>
                </c:pt>
                <c:pt idx="184685">
                  <c:v>-5.1276700000000001E-2</c:v>
                </c:pt>
                <c:pt idx="184686">
                  <c:v>-4.95185E-2</c:v>
                </c:pt>
                <c:pt idx="184687">
                  <c:v>-4.7773099999999999E-2</c:v>
                </c:pt>
                <c:pt idx="184688">
                  <c:v>-4.6045799999999998E-2</c:v>
                </c:pt>
                <c:pt idx="184689">
                  <c:v>-4.4338099999999998E-2</c:v>
                </c:pt>
                <c:pt idx="184690">
                  <c:v>-4.26471E-2</c:v>
                </c:pt>
                <c:pt idx="184691">
                  <c:v>-4.0968999999999998E-2</c:v>
                </c:pt>
                <c:pt idx="184692">
                  <c:v>-3.9302499999999997E-2</c:v>
                </c:pt>
                <c:pt idx="184693">
                  <c:v>-3.7647800000000002E-2</c:v>
                </c:pt>
                <c:pt idx="184694">
                  <c:v>-3.6006999999999997E-2</c:v>
                </c:pt>
                <c:pt idx="184695">
                  <c:v>-3.4382799999999998E-2</c:v>
                </c:pt>
                <c:pt idx="184696">
                  <c:v>-3.2778399999999999E-2</c:v>
                </c:pt>
                <c:pt idx="184697">
                  <c:v>-3.1198400000000001E-2</c:v>
                </c:pt>
                <c:pt idx="184698">
                  <c:v>-2.9645700000000001E-2</c:v>
                </c:pt>
                <c:pt idx="184699">
                  <c:v>-2.8120200000000001E-2</c:v>
                </c:pt>
                <c:pt idx="184700">
                  <c:v>-2.6620100000000001E-2</c:v>
                </c:pt>
                <c:pt idx="184701">
                  <c:v>-2.5146600000000002E-2</c:v>
                </c:pt>
                <c:pt idx="184702">
                  <c:v>-2.3700700000000002E-2</c:v>
                </c:pt>
                <c:pt idx="184703">
                  <c:v>-2.2280000000000001E-2</c:v>
                </c:pt>
                <c:pt idx="184704">
                  <c:v>-2.0882499999999998E-2</c:v>
                </c:pt>
                <c:pt idx="184705">
                  <c:v>-1.9508500000000002E-2</c:v>
                </c:pt>
                <c:pt idx="184706">
                  <c:v>-1.8159700000000001E-2</c:v>
                </c:pt>
                <c:pt idx="184707">
                  <c:v>-1.6838800000000001E-2</c:v>
                </c:pt>
                <c:pt idx="184708">
                  <c:v>-1.55482E-2</c:v>
                </c:pt>
                <c:pt idx="184709">
                  <c:v>-1.42884E-2</c:v>
                </c:pt>
                <c:pt idx="184710">
                  <c:v>-1.3059899999999999E-2</c:v>
                </c:pt>
                <c:pt idx="184711">
                  <c:v>-1.1864E-2</c:v>
                </c:pt>
                <c:pt idx="184712">
                  <c:v>-1.0702E-2</c:v>
                </c:pt>
                <c:pt idx="184713" formatCode="0.00E+00">
                  <c:v>-9.5728199999999992E-3</c:v>
                </c:pt>
                <c:pt idx="184714" formatCode="0.00E+00">
                  <c:v>-8.4750099999999998E-3</c:v>
                </c:pt>
                <c:pt idx="184715" formatCode="0.00E+00">
                  <c:v>-7.4086300000000002E-3</c:v>
                </c:pt>
                <c:pt idx="184716" formatCode="0.00E+00">
                  <c:v>-6.3756000000000004E-3</c:v>
                </c:pt>
                <c:pt idx="184717" formatCode="0.00E+00">
                  <c:v>-5.3780900000000003E-3</c:v>
                </c:pt>
                <c:pt idx="184718" formatCode="0.00E+00">
                  <c:v>-4.4170600000000004E-3</c:v>
                </c:pt>
                <c:pt idx="184719" formatCode="0.00E+00">
                  <c:v>-3.4920799999999998E-3</c:v>
                </c:pt>
                <c:pt idx="184720" formatCode="0.00E+00">
                  <c:v>-2.60173E-3</c:v>
                </c:pt>
                <c:pt idx="184721" formatCode="0.00E+00">
                  <c:v>-1.7449900000000001E-3</c:v>
                </c:pt>
                <c:pt idx="184722" formatCode="0.00E+00">
                  <c:v>-9.2265100000000003E-4</c:v>
                </c:pt>
                <c:pt idx="184723" formatCode="0.00E+00">
                  <c:v>-1.3584E-4</c:v>
                </c:pt>
                <c:pt idx="184724" formatCode="0.00E+00">
                  <c:v>6.1600100000000003E-4</c:v>
                </c:pt>
                <c:pt idx="184725" formatCode="0.00E+00">
                  <c:v>1.33377E-3</c:v>
                </c:pt>
                <c:pt idx="184726" formatCode="0.00E+00">
                  <c:v>2.0175800000000002E-3</c:v>
                </c:pt>
                <c:pt idx="184727" formatCode="0.00E+00">
                  <c:v>2.6672900000000001E-3</c:v>
                </c:pt>
                <c:pt idx="184728" formatCode="0.00E+00">
                  <c:v>3.2832400000000002E-3</c:v>
                </c:pt>
                <c:pt idx="184729" formatCode="0.00E+00">
                  <c:v>3.8662100000000001E-3</c:v>
                </c:pt>
                <c:pt idx="184730" formatCode="0.00E+00">
                  <c:v>4.4168200000000001E-3</c:v>
                </c:pt>
                <c:pt idx="184731" formatCode="0.00E+00">
                  <c:v>4.9354100000000003E-3</c:v>
                </c:pt>
                <c:pt idx="184732" formatCode="0.00E+00">
                  <c:v>5.4227199999999998E-3</c:v>
                </c:pt>
                <c:pt idx="184733" formatCode="0.00E+00">
                  <c:v>5.8798599999999998E-3</c:v>
                </c:pt>
                <c:pt idx="184734" formatCode="0.00E+00">
                  <c:v>6.3072700000000002E-3</c:v>
                </c:pt>
                <c:pt idx="184735" formatCode="0.00E+00">
                  <c:v>6.7039999999999999E-3</c:v>
                </c:pt>
                <c:pt idx="184736" formatCode="0.00E+00">
                  <c:v>7.0686400000000002E-3</c:v>
                </c:pt>
                <c:pt idx="184737" formatCode="0.00E+00">
                  <c:v>7.4005599999999996E-3</c:v>
                </c:pt>
                <c:pt idx="184738" formatCode="0.00E+00">
                  <c:v>7.6994999999999997E-3</c:v>
                </c:pt>
                <c:pt idx="184739" formatCode="0.00E+00">
                  <c:v>7.9653399999999996E-3</c:v>
                </c:pt>
                <c:pt idx="184740" formatCode="0.00E+00">
                  <c:v>8.1979700000000006E-3</c:v>
                </c:pt>
                <c:pt idx="184741" formatCode="0.00E+00">
                  <c:v>8.3968299999999992E-3</c:v>
                </c:pt>
                <c:pt idx="184742" formatCode="0.00E+00">
                  <c:v>8.5618099999999996E-3</c:v>
                </c:pt>
                <c:pt idx="184743" formatCode="0.00E+00">
                  <c:v>8.6938999999999992E-3</c:v>
                </c:pt>
                <c:pt idx="184744" formatCode="0.00E+00">
                  <c:v>8.7944900000000003E-3</c:v>
                </c:pt>
                <c:pt idx="184745" formatCode="0.00E+00">
                  <c:v>8.8646699999999998E-3</c:v>
                </c:pt>
                <c:pt idx="184746" formatCode="0.00E+00">
                  <c:v>8.9047399999999995E-3</c:v>
                </c:pt>
                <c:pt idx="184747" formatCode="0.00E+00">
                  <c:v>8.9146099999999999E-3</c:v>
                </c:pt>
                <c:pt idx="184748" formatCode="0.00E+00">
                  <c:v>8.8944799999999997E-3</c:v>
                </c:pt>
                <c:pt idx="184749" formatCode="0.00E+00">
                  <c:v>8.8443099999999993E-3</c:v>
                </c:pt>
                <c:pt idx="184750" formatCode="0.00E+00">
                  <c:v>8.7636699999999994E-3</c:v>
                </c:pt>
                <c:pt idx="184751" formatCode="0.00E+00">
                  <c:v>8.6525700000000001E-3</c:v>
                </c:pt>
                <c:pt idx="184752" formatCode="0.00E+00">
                  <c:v>8.5115399999999997E-3</c:v>
                </c:pt>
                <c:pt idx="184753" formatCode="0.00E+00">
                  <c:v>8.3407599999999991E-3</c:v>
                </c:pt>
                <c:pt idx="184754" formatCode="0.00E+00">
                  <c:v>8.1409399999999993E-3</c:v>
                </c:pt>
                <c:pt idx="184755" formatCode="0.00E+00">
                  <c:v>7.9142599999999994E-3</c:v>
                </c:pt>
                <c:pt idx="184756" formatCode="0.00E+00">
                  <c:v>7.6629100000000002E-3</c:v>
                </c:pt>
                <c:pt idx="184757" formatCode="0.00E+00">
                  <c:v>7.3883600000000001E-3</c:v>
                </c:pt>
                <c:pt idx="184758" formatCode="0.00E+00">
                  <c:v>7.0926599999999998E-3</c:v>
                </c:pt>
                <c:pt idx="184759" formatCode="0.00E+00">
                  <c:v>6.77788E-3</c:v>
                </c:pt>
                <c:pt idx="184760" formatCode="0.00E+00">
                  <c:v>6.4441100000000003E-3</c:v>
                </c:pt>
                <c:pt idx="184761" formatCode="0.00E+00">
                  <c:v>6.0907799999999996E-3</c:v>
                </c:pt>
                <c:pt idx="184762" formatCode="0.00E+00">
                  <c:v>5.7185600000000001E-3</c:v>
                </c:pt>
                <c:pt idx="184763" formatCode="0.00E+00">
                  <c:v>5.3277400000000001E-3</c:v>
                </c:pt>
                <c:pt idx="184764" formatCode="0.00E+00">
                  <c:v>4.9171800000000002E-3</c:v>
                </c:pt>
                <c:pt idx="184765" formatCode="0.00E+00">
                  <c:v>4.4867300000000004E-3</c:v>
                </c:pt>
                <c:pt idx="184766" formatCode="0.00E+00">
                  <c:v>4.0377299999999998E-3</c:v>
                </c:pt>
                <c:pt idx="184767" formatCode="0.00E+00">
                  <c:v>3.5712700000000001E-3</c:v>
                </c:pt>
                <c:pt idx="184768" formatCode="0.00E+00">
                  <c:v>3.0878500000000001E-3</c:v>
                </c:pt>
                <c:pt idx="184769" formatCode="0.00E+00">
                  <c:v>2.5879800000000001E-3</c:v>
                </c:pt>
                <c:pt idx="184770" formatCode="0.00E+00">
                  <c:v>2.0727100000000002E-3</c:v>
                </c:pt>
                <c:pt idx="184771" formatCode="0.00E+00">
                  <c:v>1.5437300000000001E-3</c:v>
                </c:pt>
                <c:pt idx="184772" formatCode="0.00E+00">
                  <c:v>1.00275E-3</c:v>
                </c:pt>
                <c:pt idx="184773" formatCode="0.00E+00">
                  <c:v>4.5103E-4</c:v>
                </c:pt>
                <c:pt idx="184774" formatCode="0.00E+00">
                  <c:v>-1.10668E-4</c:v>
                </c:pt>
                <c:pt idx="184775" formatCode="0.00E+00">
                  <c:v>-6.8126500000000002E-4</c:v>
                </c:pt>
                <c:pt idx="184776" formatCode="0.00E+00">
                  <c:v>-1.2588E-3</c:v>
                </c:pt>
                <c:pt idx="184777" formatCode="0.00E+00">
                  <c:v>-1.84212E-3</c:v>
                </c:pt>
                <c:pt idx="184778" formatCode="0.00E+00">
                  <c:v>-2.4312399999999999E-3</c:v>
                </c:pt>
                <c:pt idx="184779" formatCode="0.00E+00">
                  <c:v>-3.0256300000000001E-3</c:v>
                </c:pt>
                <c:pt idx="184780" formatCode="0.00E+00">
                  <c:v>-3.62349E-3</c:v>
                </c:pt>
                <c:pt idx="184781" formatCode="0.00E+00">
                  <c:v>-4.2222500000000003E-3</c:v>
                </c:pt>
                <c:pt idx="184782" formatCode="0.00E+00">
                  <c:v>-4.8195199999999999E-3</c:v>
                </c:pt>
                <c:pt idx="184783" formatCode="0.00E+00">
                  <c:v>-5.4141099999999998E-3</c:v>
                </c:pt>
                <c:pt idx="184784" formatCode="0.00E+00">
                  <c:v>-6.0059099999999997E-3</c:v>
                </c:pt>
                <c:pt idx="184785" formatCode="0.00E+00">
                  <c:v>-6.5948600000000001E-3</c:v>
                </c:pt>
                <c:pt idx="184786" formatCode="0.00E+00">
                  <c:v>-7.1804399999999997E-3</c:v>
                </c:pt>
                <c:pt idx="184787" formatCode="0.00E+00">
                  <c:v>-7.7622500000000001E-3</c:v>
                </c:pt>
                <c:pt idx="184788" formatCode="0.00E+00">
                  <c:v>-8.3404499999999993E-3</c:v>
                </c:pt>
                <c:pt idx="184789" formatCode="0.00E+00">
                  <c:v>-8.9149699999999995E-3</c:v>
                </c:pt>
                <c:pt idx="184790" formatCode="0.00E+00">
                  <c:v>-9.4850899999999998E-3</c:v>
                </c:pt>
                <c:pt idx="184791">
                  <c:v>-1.0049799999999999E-2</c:v>
                </c:pt>
                <c:pt idx="184792">
                  <c:v>-1.0607699999999999E-2</c:v>
                </c:pt>
                <c:pt idx="184793">
                  <c:v>-1.11561E-2</c:v>
                </c:pt>
                <c:pt idx="184794">
                  <c:v>-1.16918E-2</c:v>
                </c:pt>
                <c:pt idx="184795">
                  <c:v>-1.2212799999999999E-2</c:v>
                </c:pt>
                <c:pt idx="184796">
                  <c:v>-1.2718E-2</c:v>
                </c:pt>
                <c:pt idx="184797">
                  <c:v>-1.3206600000000001E-2</c:v>
                </c:pt>
                <c:pt idx="184798">
                  <c:v>-1.36778E-2</c:v>
                </c:pt>
                <c:pt idx="184799">
                  <c:v>-1.4131100000000001E-2</c:v>
                </c:pt>
                <c:pt idx="184800">
                  <c:v>-1.45662E-2</c:v>
                </c:pt>
                <c:pt idx="184801">
                  <c:v>-1.4981899999999999E-2</c:v>
                </c:pt>
                <c:pt idx="184802">
                  <c:v>-1.53765E-2</c:v>
                </c:pt>
                <c:pt idx="184803">
                  <c:v>-1.5749099999999999E-2</c:v>
                </c:pt>
                <c:pt idx="184804">
                  <c:v>-1.6100300000000001E-2</c:v>
                </c:pt>
                <c:pt idx="184805">
                  <c:v>-1.6431000000000001E-2</c:v>
                </c:pt>
                <c:pt idx="184806">
                  <c:v>-1.6741700000000002E-2</c:v>
                </c:pt>
                <c:pt idx="184807">
                  <c:v>-1.7031600000000001E-2</c:v>
                </c:pt>
                <c:pt idx="184808">
                  <c:v>-1.7299999999999999E-2</c:v>
                </c:pt>
                <c:pt idx="184809">
                  <c:v>-1.7546200000000001E-2</c:v>
                </c:pt>
                <c:pt idx="184810">
                  <c:v>-1.7768200000000001E-2</c:v>
                </c:pt>
                <c:pt idx="184811">
                  <c:v>-1.7962800000000001E-2</c:v>
                </c:pt>
                <c:pt idx="184812">
                  <c:v>-1.8128399999999999E-2</c:v>
                </c:pt>
                <c:pt idx="184813">
                  <c:v>-1.8265699999999999E-2</c:v>
                </c:pt>
                <c:pt idx="184814">
                  <c:v>-1.8375300000000001E-2</c:v>
                </c:pt>
                <c:pt idx="184815">
                  <c:v>-1.8455699999999998E-2</c:v>
                </c:pt>
                <c:pt idx="184816">
                  <c:v>-1.8504799999999998E-2</c:v>
                </c:pt>
                <c:pt idx="184817">
                  <c:v>-1.8520700000000001E-2</c:v>
                </c:pt>
                <c:pt idx="184818">
                  <c:v>-1.8502899999999999E-2</c:v>
                </c:pt>
                <c:pt idx="184819">
                  <c:v>-1.8451200000000001E-2</c:v>
                </c:pt>
                <c:pt idx="184820">
                  <c:v>-1.83649E-2</c:v>
                </c:pt>
                <c:pt idx="184821">
                  <c:v>-1.8242899999999999E-2</c:v>
                </c:pt>
                <c:pt idx="184822">
                  <c:v>-1.80857E-2</c:v>
                </c:pt>
                <c:pt idx="184823">
                  <c:v>-1.78946E-2</c:v>
                </c:pt>
                <c:pt idx="184824">
                  <c:v>-1.7669600000000001E-2</c:v>
                </c:pt>
                <c:pt idx="184825">
                  <c:v>-1.7410100000000001E-2</c:v>
                </c:pt>
                <c:pt idx="184826">
                  <c:v>-1.7116300000000001E-2</c:v>
                </c:pt>
                <c:pt idx="184827">
                  <c:v>-1.67882E-2</c:v>
                </c:pt>
                <c:pt idx="184828">
                  <c:v>-1.6426E-2</c:v>
                </c:pt>
                <c:pt idx="184829">
                  <c:v>-1.6029499999999999E-2</c:v>
                </c:pt>
                <c:pt idx="184830">
                  <c:v>-1.5597400000000001E-2</c:v>
                </c:pt>
                <c:pt idx="184831">
                  <c:v>-1.5128300000000001E-2</c:v>
                </c:pt>
                <c:pt idx="184832">
                  <c:v>-1.46205E-2</c:v>
                </c:pt>
                <c:pt idx="184833">
                  <c:v>-1.40736E-2</c:v>
                </c:pt>
                <c:pt idx="184834">
                  <c:v>-1.3487900000000001E-2</c:v>
                </c:pt>
                <c:pt idx="184835">
                  <c:v>-1.28635E-2</c:v>
                </c:pt>
                <c:pt idx="184836">
                  <c:v>-1.22005E-2</c:v>
                </c:pt>
                <c:pt idx="184837">
                  <c:v>-1.14996E-2</c:v>
                </c:pt>
                <c:pt idx="184838">
                  <c:v>-1.07616E-2</c:v>
                </c:pt>
                <c:pt idx="184839" formatCode="0.00E+00">
                  <c:v>-9.9866199999999999E-3</c:v>
                </c:pt>
                <c:pt idx="184840" formatCode="0.00E+00">
                  <c:v>-9.1752899999999991E-3</c:v>
                </c:pt>
                <c:pt idx="184841" formatCode="0.00E+00">
                  <c:v>-8.3282100000000008E-3</c:v>
                </c:pt>
                <c:pt idx="184842" formatCode="0.00E+00">
                  <c:v>-7.4457999999999998E-3</c:v>
                </c:pt>
                <c:pt idx="184843" formatCode="0.00E+00">
                  <c:v>-6.5286399999999996E-3</c:v>
                </c:pt>
                <c:pt idx="184844" formatCode="0.00E+00">
                  <c:v>-5.5771800000000002E-3</c:v>
                </c:pt>
                <c:pt idx="184845" formatCode="0.00E+00">
                  <c:v>-4.5909599999999998E-3</c:v>
                </c:pt>
                <c:pt idx="184846" formatCode="0.00E+00">
                  <c:v>-3.5690700000000001E-3</c:v>
                </c:pt>
                <c:pt idx="184847" formatCode="0.00E+00">
                  <c:v>-2.5113399999999999E-3</c:v>
                </c:pt>
                <c:pt idx="184848" formatCode="0.00E+00">
                  <c:v>-1.41803E-3</c:v>
                </c:pt>
                <c:pt idx="184849" formatCode="0.00E+00">
                  <c:v>-2.8915899999999999E-4</c:v>
                </c:pt>
                <c:pt idx="184850" formatCode="0.00E+00">
                  <c:v>8.7463899999999997E-4</c:v>
                </c:pt>
                <c:pt idx="184851" formatCode="0.00E+00">
                  <c:v>2.0709999999999999E-3</c:v>
                </c:pt>
                <c:pt idx="184852" formatCode="0.00E+00">
                  <c:v>3.2971799999999998E-3</c:v>
                </c:pt>
                <c:pt idx="184853" formatCode="0.00E+00">
                  <c:v>4.5520200000000004E-3</c:v>
                </c:pt>
                <c:pt idx="184854" formatCode="0.00E+00">
                  <c:v>5.8356600000000003E-3</c:v>
                </c:pt>
                <c:pt idx="184855" formatCode="0.00E+00">
                  <c:v>7.1486199999999996E-3</c:v>
                </c:pt>
                <c:pt idx="184856" formatCode="0.00E+00">
                  <c:v>8.4910899999999997E-3</c:v>
                </c:pt>
                <c:pt idx="184857" formatCode="0.00E+00">
                  <c:v>9.8623400000000007E-3</c:v>
                </c:pt>
                <c:pt idx="184858">
                  <c:v>1.1260900000000001E-2</c:v>
                </c:pt>
                <c:pt idx="184859">
                  <c:v>1.2685200000000001E-2</c:v>
                </c:pt>
                <c:pt idx="184860">
                  <c:v>1.4135E-2</c:v>
                </c:pt>
                <c:pt idx="184861">
                  <c:v>1.5610799999999999E-2</c:v>
                </c:pt>
                <c:pt idx="184862">
                  <c:v>1.71129E-2</c:v>
                </c:pt>
                <c:pt idx="184863">
                  <c:v>1.8640199999999999E-2</c:v>
                </c:pt>
                <c:pt idx="184864">
                  <c:v>2.0190400000000001E-2</c:v>
                </c:pt>
                <c:pt idx="184865">
                  <c:v>2.1761800000000001E-2</c:v>
                </c:pt>
                <c:pt idx="184866">
                  <c:v>2.33528E-2</c:v>
                </c:pt>
                <c:pt idx="184867">
                  <c:v>2.4961899999999999E-2</c:v>
                </c:pt>
                <c:pt idx="184868">
                  <c:v>2.6587699999999999E-2</c:v>
                </c:pt>
                <c:pt idx="184869">
                  <c:v>2.82291E-2</c:v>
                </c:pt>
                <c:pt idx="184870">
                  <c:v>2.9885800000000001E-2</c:v>
                </c:pt>
                <c:pt idx="184871">
                  <c:v>3.15579E-2</c:v>
                </c:pt>
                <c:pt idx="184872">
                  <c:v>3.32451E-2</c:v>
                </c:pt>
                <c:pt idx="184873">
                  <c:v>3.4946600000000001E-2</c:v>
                </c:pt>
                <c:pt idx="184874">
                  <c:v>3.6660499999999999E-2</c:v>
                </c:pt>
                <c:pt idx="184875">
                  <c:v>3.8385200000000001E-2</c:v>
                </c:pt>
                <c:pt idx="184876">
                  <c:v>4.0118399999999999E-2</c:v>
                </c:pt>
                <c:pt idx="184877">
                  <c:v>4.1857999999999999E-2</c:v>
                </c:pt>
                <c:pt idx="184878">
                  <c:v>4.3602399999999999E-2</c:v>
                </c:pt>
                <c:pt idx="184879">
                  <c:v>4.5350799999999997E-2</c:v>
                </c:pt>
                <c:pt idx="184880">
                  <c:v>4.7102699999999997E-2</c:v>
                </c:pt>
                <c:pt idx="184881">
                  <c:v>4.8856900000000002E-2</c:v>
                </c:pt>
                <c:pt idx="184882">
                  <c:v>5.0612400000000002E-2</c:v>
                </c:pt>
                <c:pt idx="184883">
                  <c:v>5.2368600000000001E-2</c:v>
                </c:pt>
                <c:pt idx="184884">
                  <c:v>5.4124600000000002E-2</c:v>
                </c:pt>
                <c:pt idx="184885">
                  <c:v>5.5878999999999998E-2</c:v>
                </c:pt>
                <c:pt idx="184886">
                  <c:v>5.76307E-2</c:v>
                </c:pt>
                <c:pt idx="184887">
                  <c:v>5.9378800000000002E-2</c:v>
                </c:pt>
                <c:pt idx="184888">
                  <c:v>6.11224E-2</c:v>
                </c:pt>
                <c:pt idx="184889">
                  <c:v>6.28605E-2</c:v>
                </c:pt>
                <c:pt idx="184890">
                  <c:v>6.45921E-2</c:v>
                </c:pt>
                <c:pt idx="184891">
                  <c:v>6.6315799999999994E-2</c:v>
                </c:pt>
                <c:pt idx="184892">
                  <c:v>6.8028699999999998E-2</c:v>
                </c:pt>
                <c:pt idx="184893">
                  <c:v>6.9728100000000001E-2</c:v>
                </c:pt>
                <c:pt idx="184894">
                  <c:v>7.1412400000000001E-2</c:v>
                </c:pt>
                <c:pt idx="184895">
                  <c:v>7.3081300000000002E-2</c:v>
                </c:pt>
                <c:pt idx="184896">
                  <c:v>7.4733400000000005E-2</c:v>
                </c:pt>
                <c:pt idx="184897">
                  <c:v>7.6367000000000004E-2</c:v>
                </c:pt>
                <c:pt idx="184898">
                  <c:v>7.7981300000000003E-2</c:v>
                </c:pt>
                <c:pt idx="184899">
                  <c:v>7.9576300000000003E-2</c:v>
                </c:pt>
                <c:pt idx="184900">
                  <c:v>8.1151399999999999E-2</c:v>
                </c:pt>
                <c:pt idx="184901">
                  <c:v>8.2705000000000001E-2</c:v>
                </c:pt>
                <c:pt idx="184902">
                  <c:v>8.4235400000000002E-2</c:v>
                </c:pt>
                <c:pt idx="184903">
                  <c:v>8.5741800000000007E-2</c:v>
                </c:pt>
                <c:pt idx="184904">
                  <c:v>8.7224399999999994E-2</c:v>
                </c:pt>
                <c:pt idx="184905">
                  <c:v>8.8683300000000007E-2</c:v>
                </c:pt>
                <c:pt idx="184906">
                  <c:v>9.01174E-2</c:v>
                </c:pt>
                <c:pt idx="184907">
                  <c:v>9.1525599999999999E-2</c:v>
                </c:pt>
                <c:pt idx="184908">
                  <c:v>9.2907199999999995E-2</c:v>
                </c:pt>
                <c:pt idx="184909">
                  <c:v>9.4261399999999995E-2</c:v>
                </c:pt>
                <c:pt idx="184910">
                  <c:v>9.5586000000000004E-2</c:v>
                </c:pt>
                <c:pt idx="184911">
                  <c:v>9.6878699999999998E-2</c:v>
                </c:pt>
                <c:pt idx="184912">
                  <c:v>9.8138299999999998E-2</c:v>
                </c:pt>
                <c:pt idx="184913">
                  <c:v>9.9363999999999994E-2</c:v>
                </c:pt>
                <c:pt idx="184914">
                  <c:v>0.10055500000000001</c:v>
                </c:pt>
                <c:pt idx="184915">
                  <c:v>0.101712</c:v>
                </c:pt>
                <c:pt idx="184916">
                  <c:v>0.10283399999999999</c:v>
                </c:pt>
                <c:pt idx="184917">
                  <c:v>0.103921</c:v>
                </c:pt>
                <c:pt idx="184918">
                  <c:v>0.104972</c:v>
                </c:pt>
                <c:pt idx="184919">
                  <c:v>0.105988</c:v>
                </c:pt>
                <c:pt idx="184920">
                  <c:v>0.10696700000000001</c:v>
                </c:pt>
                <c:pt idx="184921">
                  <c:v>0.107908</c:v>
                </c:pt>
                <c:pt idx="184922">
                  <c:v>0.10881200000000001</c:v>
                </c:pt>
                <c:pt idx="184923">
                  <c:v>0.109677</c:v>
                </c:pt>
                <c:pt idx="184924">
                  <c:v>0.110504</c:v>
                </c:pt>
                <c:pt idx="184925">
                  <c:v>0.111293</c:v>
                </c:pt>
                <c:pt idx="184926">
                  <c:v>0.112044</c:v>
                </c:pt>
                <c:pt idx="184927">
                  <c:v>0.112756</c:v>
                </c:pt>
                <c:pt idx="184928">
                  <c:v>0.113429</c:v>
                </c:pt>
                <c:pt idx="184929">
                  <c:v>0.114062</c:v>
                </c:pt>
                <c:pt idx="184930">
                  <c:v>0.11465599999999999</c:v>
                </c:pt>
                <c:pt idx="184931">
                  <c:v>0.11521099999999999</c:v>
                </c:pt>
                <c:pt idx="184932">
                  <c:v>0.11572499999999999</c:v>
                </c:pt>
                <c:pt idx="184933">
                  <c:v>0.1162</c:v>
                </c:pt>
                <c:pt idx="184934">
                  <c:v>0.116634</c:v>
                </c:pt>
                <c:pt idx="184935">
                  <c:v>0.11702799999999999</c:v>
                </c:pt>
                <c:pt idx="184936">
                  <c:v>0.11738</c:v>
                </c:pt>
                <c:pt idx="184937">
                  <c:v>0.117692</c:v>
                </c:pt>
                <c:pt idx="184938">
                  <c:v>0.117964</c:v>
                </c:pt>
                <c:pt idx="184939">
                  <c:v>0.118196</c:v>
                </c:pt>
                <c:pt idx="184940">
                  <c:v>0.11838700000000001</c:v>
                </c:pt>
                <c:pt idx="184941">
                  <c:v>0.118537</c:v>
                </c:pt>
                <c:pt idx="184942">
                  <c:v>0.118646</c:v>
                </c:pt>
                <c:pt idx="184943">
                  <c:v>0.118717</c:v>
                </c:pt>
                <c:pt idx="184944">
                  <c:v>0.11874700000000001</c:v>
                </c:pt>
                <c:pt idx="184945">
                  <c:v>0.11873599999999999</c:v>
                </c:pt>
                <c:pt idx="184946">
                  <c:v>0.118684</c:v>
                </c:pt>
                <c:pt idx="184947">
                  <c:v>0.118589</c:v>
                </c:pt>
                <c:pt idx="184948">
                  <c:v>0.118454</c:v>
                </c:pt>
                <c:pt idx="184949">
                  <c:v>0.118282</c:v>
                </c:pt>
                <c:pt idx="184950">
                  <c:v>0.118074</c:v>
                </c:pt>
                <c:pt idx="184951">
                  <c:v>0.11783100000000001</c:v>
                </c:pt>
                <c:pt idx="184952">
                  <c:v>0.117553</c:v>
                </c:pt>
                <c:pt idx="184953">
                  <c:v>0.117241</c:v>
                </c:pt>
                <c:pt idx="184954">
                  <c:v>0.116894</c:v>
                </c:pt>
                <c:pt idx="184955">
                  <c:v>0.11651300000000001</c:v>
                </c:pt>
                <c:pt idx="184956">
                  <c:v>0.11609800000000001</c:v>
                </c:pt>
                <c:pt idx="184957">
                  <c:v>0.115648</c:v>
                </c:pt>
                <c:pt idx="184958">
                  <c:v>0.115165</c:v>
                </c:pt>
                <c:pt idx="184959">
                  <c:v>0.114651</c:v>
                </c:pt>
                <c:pt idx="184960">
                  <c:v>0.114109</c:v>
                </c:pt>
                <c:pt idx="184961">
                  <c:v>0.11354</c:v>
                </c:pt>
                <c:pt idx="184962">
                  <c:v>0.112944</c:v>
                </c:pt>
                <c:pt idx="184963">
                  <c:v>0.11232200000000001</c:v>
                </c:pt>
                <c:pt idx="184964">
                  <c:v>0.111675</c:v>
                </c:pt>
                <c:pt idx="184965">
                  <c:v>0.111003</c:v>
                </c:pt>
                <c:pt idx="184966">
                  <c:v>0.110305</c:v>
                </c:pt>
                <c:pt idx="184967">
                  <c:v>0.109583</c:v>
                </c:pt>
                <c:pt idx="184968">
                  <c:v>0.10883900000000001</c:v>
                </c:pt>
                <c:pt idx="184969">
                  <c:v>0.108074</c:v>
                </c:pt>
                <c:pt idx="184970">
                  <c:v>0.10728699999999999</c:v>
                </c:pt>
                <c:pt idx="184971">
                  <c:v>0.10648000000000001</c:v>
                </c:pt>
                <c:pt idx="184972">
                  <c:v>0.105654</c:v>
                </c:pt>
                <c:pt idx="184973">
                  <c:v>0.104809</c:v>
                </c:pt>
                <c:pt idx="184974">
                  <c:v>0.10394399999999999</c:v>
                </c:pt>
                <c:pt idx="184975">
                  <c:v>0.103061</c:v>
                </c:pt>
                <c:pt idx="184976">
                  <c:v>0.102159</c:v>
                </c:pt>
                <c:pt idx="184977">
                  <c:v>0.101239</c:v>
                </c:pt>
                <c:pt idx="184978">
                  <c:v>0.100303</c:v>
                </c:pt>
                <c:pt idx="184979">
                  <c:v>9.9350999999999995E-2</c:v>
                </c:pt>
                <c:pt idx="184980">
                  <c:v>9.8385500000000001E-2</c:v>
                </c:pt>
                <c:pt idx="184981">
                  <c:v>9.7407300000000002E-2</c:v>
                </c:pt>
                <c:pt idx="184982">
                  <c:v>9.6417699999999995E-2</c:v>
                </c:pt>
                <c:pt idx="184983">
                  <c:v>9.5418299999999998E-2</c:v>
                </c:pt>
                <c:pt idx="184984">
                  <c:v>9.4410599999999997E-2</c:v>
                </c:pt>
                <c:pt idx="184985">
                  <c:v>9.3395099999999995E-2</c:v>
                </c:pt>
                <c:pt idx="184986">
                  <c:v>9.2372599999999999E-2</c:v>
                </c:pt>
                <c:pt idx="184987">
                  <c:v>9.1344800000000004E-2</c:v>
                </c:pt>
                <c:pt idx="184988">
                  <c:v>9.0312299999999998E-2</c:v>
                </c:pt>
                <c:pt idx="184989">
                  <c:v>8.9274300000000001E-2</c:v>
                </c:pt>
                <c:pt idx="184990">
                  <c:v>8.8231199999999996E-2</c:v>
                </c:pt>
                <c:pt idx="184991">
                  <c:v>8.7185200000000004E-2</c:v>
                </c:pt>
                <c:pt idx="184992">
                  <c:v>8.6138000000000006E-2</c:v>
                </c:pt>
                <c:pt idx="184993">
                  <c:v>8.5090499999999999E-2</c:v>
                </c:pt>
                <c:pt idx="184994">
                  <c:v>8.4043699999999999E-2</c:v>
                </c:pt>
                <c:pt idx="184995">
                  <c:v>8.29984E-2</c:v>
                </c:pt>
                <c:pt idx="184996">
                  <c:v>8.1955799999999995E-2</c:v>
                </c:pt>
                <c:pt idx="184997">
                  <c:v>8.0916399999999999E-2</c:v>
                </c:pt>
                <c:pt idx="184998">
                  <c:v>7.9880699999999999E-2</c:v>
                </c:pt>
                <c:pt idx="184999">
                  <c:v>7.8848699999999994E-2</c:v>
                </c:pt>
                <c:pt idx="185000">
                  <c:v>7.7821199999999993E-2</c:v>
                </c:pt>
                <c:pt idx="185001">
                  <c:v>7.6799000000000006E-2</c:v>
                </c:pt>
                <c:pt idx="185002">
                  <c:v>7.5783299999999998E-2</c:v>
                </c:pt>
                <c:pt idx="185003">
                  <c:v>7.4776200000000001E-2</c:v>
                </c:pt>
                <c:pt idx="185004">
                  <c:v>7.3779300000000006E-2</c:v>
                </c:pt>
                <c:pt idx="185005">
                  <c:v>7.2792999999999997E-2</c:v>
                </c:pt>
                <c:pt idx="185006">
                  <c:v>7.1817699999999998E-2</c:v>
                </c:pt>
                <c:pt idx="185007">
                  <c:v>7.0853899999999997E-2</c:v>
                </c:pt>
                <c:pt idx="185008">
                  <c:v>6.9901900000000003E-2</c:v>
                </c:pt>
                <c:pt idx="185009">
                  <c:v>6.8962399999999993E-2</c:v>
                </c:pt>
                <c:pt idx="185010">
                  <c:v>6.8036299999999994E-2</c:v>
                </c:pt>
                <c:pt idx="185011">
                  <c:v>6.7124900000000001E-2</c:v>
                </c:pt>
                <c:pt idx="185012">
                  <c:v>6.6228499999999996E-2</c:v>
                </c:pt>
                <c:pt idx="185013">
                  <c:v>6.5346699999999994E-2</c:v>
                </c:pt>
                <c:pt idx="185014">
                  <c:v>6.4479300000000003E-2</c:v>
                </c:pt>
                <c:pt idx="185015">
                  <c:v>6.36269E-2</c:v>
                </c:pt>
                <c:pt idx="185016">
                  <c:v>6.2790299999999993E-2</c:v>
                </c:pt>
                <c:pt idx="185017">
                  <c:v>6.1970299999999999E-2</c:v>
                </c:pt>
                <c:pt idx="185018">
                  <c:v>6.1167600000000003E-2</c:v>
                </c:pt>
                <c:pt idx="185019">
                  <c:v>6.0383100000000002E-2</c:v>
                </c:pt>
                <c:pt idx="185020">
                  <c:v>5.9617999999999997E-2</c:v>
                </c:pt>
                <c:pt idx="185021">
                  <c:v>5.8873500000000002E-2</c:v>
                </c:pt>
                <c:pt idx="185022">
                  <c:v>5.8151099999999997E-2</c:v>
                </c:pt>
                <c:pt idx="185023">
                  <c:v>5.7451599999999999E-2</c:v>
                </c:pt>
                <c:pt idx="185024">
                  <c:v>5.6775699999999998E-2</c:v>
                </c:pt>
                <c:pt idx="185025">
                  <c:v>5.6124199999999999E-2</c:v>
                </c:pt>
                <c:pt idx="185026">
                  <c:v>5.5497600000000001E-2</c:v>
                </c:pt>
                <c:pt idx="185027">
                  <c:v>5.4896199999999999E-2</c:v>
                </c:pt>
                <c:pt idx="185028">
                  <c:v>5.4320399999999998E-2</c:v>
                </c:pt>
                <c:pt idx="185029">
                  <c:v>5.3769999999999998E-2</c:v>
                </c:pt>
                <c:pt idx="185030">
                  <c:v>5.3244600000000003E-2</c:v>
                </c:pt>
                <c:pt idx="185031">
                  <c:v>5.2743100000000001E-2</c:v>
                </c:pt>
                <c:pt idx="185032">
                  <c:v>5.2265300000000001E-2</c:v>
                </c:pt>
                <c:pt idx="185033">
                  <c:v>5.1811999999999997E-2</c:v>
                </c:pt>
                <c:pt idx="185034">
                  <c:v>5.1384300000000001E-2</c:v>
                </c:pt>
                <c:pt idx="185035">
                  <c:v>5.0983599999999997E-2</c:v>
                </c:pt>
                <c:pt idx="185036">
                  <c:v>5.0611799999999998E-2</c:v>
                </c:pt>
                <c:pt idx="185037">
                  <c:v>5.0269899999999999E-2</c:v>
                </c:pt>
                <c:pt idx="185038">
                  <c:v>4.9957099999999997E-2</c:v>
                </c:pt>
                <c:pt idx="185039">
                  <c:v>4.9672899999999999E-2</c:v>
                </c:pt>
                <c:pt idx="185040">
                  <c:v>4.9417500000000003E-2</c:v>
                </c:pt>
                <c:pt idx="185041">
                  <c:v>4.9192199999999998E-2</c:v>
                </c:pt>
                <c:pt idx="185042">
                  <c:v>4.8998300000000002E-2</c:v>
                </c:pt>
                <c:pt idx="185043">
                  <c:v>4.8836499999999998E-2</c:v>
                </c:pt>
                <c:pt idx="185044">
                  <c:v>4.8706800000000001E-2</c:v>
                </c:pt>
                <c:pt idx="185045">
                  <c:v>4.86095E-2</c:v>
                </c:pt>
                <c:pt idx="185046">
                  <c:v>4.8545499999999998E-2</c:v>
                </c:pt>
                <c:pt idx="185047">
                  <c:v>4.8514399999999999E-2</c:v>
                </c:pt>
                <c:pt idx="185048">
                  <c:v>4.8515299999999997E-2</c:v>
                </c:pt>
                <c:pt idx="185049">
                  <c:v>4.8547899999999998E-2</c:v>
                </c:pt>
                <c:pt idx="185050">
                  <c:v>4.8613099999999999E-2</c:v>
                </c:pt>
                <c:pt idx="185051">
                  <c:v>4.8711499999999998E-2</c:v>
                </c:pt>
                <c:pt idx="185052">
                  <c:v>4.8842799999999999E-2</c:v>
                </c:pt>
                <c:pt idx="185053">
                  <c:v>4.9005899999999998E-2</c:v>
                </c:pt>
                <c:pt idx="185054">
                  <c:v>4.9199699999999999E-2</c:v>
                </c:pt>
                <c:pt idx="185055">
                  <c:v>4.9424200000000001E-2</c:v>
                </c:pt>
                <c:pt idx="185056">
                  <c:v>4.9680200000000001E-2</c:v>
                </c:pt>
                <c:pt idx="185057">
                  <c:v>4.9968400000000003E-2</c:v>
                </c:pt>
                <c:pt idx="185058">
                  <c:v>5.0289399999999998E-2</c:v>
                </c:pt>
                <c:pt idx="185059">
                  <c:v>5.0643199999999999E-2</c:v>
                </c:pt>
                <c:pt idx="185060">
                  <c:v>5.1030300000000001E-2</c:v>
                </c:pt>
                <c:pt idx="185061">
                  <c:v>5.1450700000000002E-2</c:v>
                </c:pt>
                <c:pt idx="185062">
                  <c:v>5.1904600000000002E-2</c:v>
                </c:pt>
                <c:pt idx="185063">
                  <c:v>5.23922E-2</c:v>
                </c:pt>
                <c:pt idx="185064">
                  <c:v>5.2913300000000003E-2</c:v>
                </c:pt>
                <c:pt idx="185065">
                  <c:v>5.3467599999999997E-2</c:v>
                </c:pt>
                <c:pt idx="185066">
                  <c:v>5.4054900000000003E-2</c:v>
                </c:pt>
                <c:pt idx="185067">
                  <c:v>5.4675000000000001E-2</c:v>
                </c:pt>
                <c:pt idx="185068">
                  <c:v>5.5327599999999998E-2</c:v>
                </c:pt>
                <c:pt idx="185069">
                  <c:v>5.6012600000000003E-2</c:v>
                </c:pt>
                <c:pt idx="185070">
                  <c:v>5.6730200000000001E-2</c:v>
                </c:pt>
                <c:pt idx="185071">
                  <c:v>5.7480099999999999E-2</c:v>
                </c:pt>
                <c:pt idx="185072">
                  <c:v>5.8261500000000001E-2</c:v>
                </c:pt>
                <c:pt idx="185073">
                  <c:v>5.9073599999999997E-2</c:v>
                </c:pt>
                <c:pt idx="185074">
                  <c:v>5.9915900000000001E-2</c:v>
                </c:pt>
                <c:pt idx="185075">
                  <c:v>6.0788200000000001E-2</c:v>
                </c:pt>
                <c:pt idx="185076">
                  <c:v>6.1690399999999999E-2</c:v>
                </c:pt>
                <c:pt idx="185077">
                  <c:v>6.2622399999999995E-2</c:v>
                </c:pt>
                <c:pt idx="185078">
                  <c:v>6.3583100000000004E-2</c:v>
                </c:pt>
                <c:pt idx="185079">
                  <c:v>6.4571600000000007E-2</c:v>
                </c:pt>
                <c:pt idx="185080">
                  <c:v>6.5587800000000002E-2</c:v>
                </c:pt>
                <c:pt idx="185081">
                  <c:v>6.6631999999999997E-2</c:v>
                </c:pt>
                <c:pt idx="185082">
                  <c:v>6.7702899999999996E-2</c:v>
                </c:pt>
                <c:pt idx="185083">
                  <c:v>6.8798300000000007E-2</c:v>
                </c:pt>
                <c:pt idx="185084">
                  <c:v>6.9916500000000006E-2</c:v>
                </c:pt>
                <c:pt idx="185085">
                  <c:v>7.1056800000000003E-2</c:v>
                </c:pt>
                <c:pt idx="185086">
                  <c:v>7.2219400000000003E-2</c:v>
                </c:pt>
                <c:pt idx="185087">
                  <c:v>7.3404899999999995E-2</c:v>
                </c:pt>
                <c:pt idx="185088">
                  <c:v>7.4612600000000001E-2</c:v>
                </c:pt>
                <c:pt idx="185089">
                  <c:v>7.5841500000000006E-2</c:v>
                </c:pt>
                <c:pt idx="185090">
                  <c:v>7.7090599999999995E-2</c:v>
                </c:pt>
                <c:pt idx="185091">
                  <c:v>7.83586E-2</c:v>
                </c:pt>
                <c:pt idx="185092">
                  <c:v>7.9644000000000006E-2</c:v>
                </c:pt>
                <c:pt idx="185093">
                  <c:v>8.09449E-2</c:v>
                </c:pt>
                <c:pt idx="185094">
                  <c:v>8.2259799999999994E-2</c:v>
                </c:pt>
                <c:pt idx="185095">
                  <c:v>8.3587800000000004E-2</c:v>
                </c:pt>
                <c:pt idx="185096">
                  <c:v>8.4928799999999999E-2</c:v>
                </c:pt>
                <c:pt idx="185097">
                  <c:v>8.6282700000000004E-2</c:v>
                </c:pt>
                <c:pt idx="185098">
                  <c:v>8.7648599999999993E-2</c:v>
                </c:pt>
                <c:pt idx="185099">
                  <c:v>8.9025000000000007E-2</c:v>
                </c:pt>
                <c:pt idx="185100">
                  <c:v>9.0410799999999999E-2</c:v>
                </c:pt>
                <c:pt idx="185101">
                  <c:v>9.1804700000000003E-2</c:v>
                </c:pt>
                <c:pt idx="185102">
                  <c:v>9.3205200000000002E-2</c:v>
                </c:pt>
                <c:pt idx="185103">
                  <c:v>9.4610600000000003E-2</c:v>
                </c:pt>
                <c:pt idx="185104">
                  <c:v>9.6020099999999997E-2</c:v>
                </c:pt>
                <c:pt idx="185105">
                  <c:v>9.7433000000000006E-2</c:v>
                </c:pt>
                <c:pt idx="185106">
                  <c:v>9.88483E-2</c:v>
                </c:pt>
                <c:pt idx="185107">
                  <c:v>0.10026400000000001</c:v>
                </c:pt>
                <c:pt idx="185108">
                  <c:v>0.10167900000000001</c:v>
                </c:pt>
                <c:pt idx="185109">
                  <c:v>0.103092</c:v>
                </c:pt>
                <c:pt idx="185110">
                  <c:v>0.104501</c:v>
                </c:pt>
                <c:pt idx="185111">
                  <c:v>0.105904</c:v>
                </c:pt>
                <c:pt idx="185112">
                  <c:v>0.10730099999999999</c:v>
                </c:pt>
                <c:pt idx="185113">
                  <c:v>0.10868899999999999</c:v>
                </c:pt>
                <c:pt idx="185114">
                  <c:v>0.110067</c:v>
                </c:pt>
                <c:pt idx="185115">
                  <c:v>0.11143400000000001</c:v>
                </c:pt>
                <c:pt idx="185116">
                  <c:v>0.112788</c:v>
                </c:pt>
                <c:pt idx="185117">
                  <c:v>0.11412700000000001</c:v>
                </c:pt>
                <c:pt idx="185118">
                  <c:v>0.11545</c:v>
                </c:pt>
                <c:pt idx="185119">
                  <c:v>0.116754</c:v>
                </c:pt>
                <c:pt idx="185120">
                  <c:v>0.11803900000000001</c:v>
                </c:pt>
                <c:pt idx="185121">
                  <c:v>0.11930200000000001</c:v>
                </c:pt>
                <c:pt idx="185122">
                  <c:v>0.120543</c:v>
                </c:pt>
                <c:pt idx="185123">
                  <c:v>0.12175900000000001</c:v>
                </c:pt>
                <c:pt idx="185124">
                  <c:v>0.122948</c:v>
                </c:pt>
                <c:pt idx="185125">
                  <c:v>0.124111</c:v>
                </c:pt>
                <c:pt idx="185126">
                  <c:v>0.125247</c:v>
                </c:pt>
                <c:pt idx="185127">
                  <c:v>0.12635399999999999</c:v>
                </c:pt>
                <c:pt idx="185128">
                  <c:v>0.12743099999999999</c:v>
                </c:pt>
                <c:pt idx="185129">
                  <c:v>0.12847500000000001</c:v>
                </c:pt>
                <c:pt idx="185130">
                  <c:v>0.12948599999999999</c:v>
                </c:pt>
                <c:pt idx="185131">
                  <c:v>0.13046199999999999</c:v>
                </c:pt>
                <c:pt idx="185132">
                  <c:v>0.13140099999999999</c:v>
                </c:pt>
                <c:pt idx="185133">
                  <c:v>0.132303</c:v>
                </c:pt>
                <c:pt idx="185134">
                  <c:v>0.13316500000000001</c:v>
                </c:pt>
                <c:pt idx="185135">
                  <c:v>0.13398699999999999</c:v>
                </c:pt>
                <c:pt idx="185136">
                  <c:v>0.134768</c:v>
                </c:pt>
                <c:pt idx="185137">
                  <c:v>0.13550599999999999</c:v>
                </c:pt>
                <c:pt idx="185138">
                  <c:v>0.13619999999999999</c:v>
                </c:pt>
                <c:pt idx="185139">
                  <c:v>0.136849</c:v>
                </c:pt>
                <c:pt idx="185140">
                  <c:v>0.13745499999999999</c:v>
                </c:pt>
                <c:pt idx="185141">
                  <c:v>0.138017</c:v>
                </c:pt>
                <c:pt idx="185142">
                  <c:v>0.13853399999999999</c:v>
                </c:pt>
                <c:pt idx="185143">
                  <c:v>0.13900499999999999</c:v>
                </c:pt>
                <c:pt idx="185144">
                  <c:v>0.139429</c:v>
                </c:pt>
                <c:pt idx="185145">
                  <c:v>0.13980500000000001</c:v>
                </c:pt>
                <c:pt idx="185146">
                  <c:v>0.14013200000000001</c:v>
                </c:pt>
                <c:pt idx="185147">
                  <c:v>0.14041100000000001</c:v>
                </c:pt>
                <c:pt idx="185148">
                  <c:v>0.14064099999999999</c:v>
                </c:pt>
                <c:pt idx="185149">
                  <c:v>0.140822</c:v>
                </c:pt>
                <c:pt idx="185150">
                  <c:v>0.140955</c:v>
                </c:pt>
                <c:pt idx="185151">
                  <c:v>0.14104</c:v>
                </c:pt>
                <c:pt idx="185152">
                  <c:v>0.14107500000000001</c:v>
                </c:pt>
                <c:pt idx="185153">
                  <c:v>0.14106299999999999</c:v>
                </c:pt>
                <c:pt idx="185154">
                  <c:v>0.14100099999999999</c:v>
                </c:pt>
                <c:pt idx="185155">
                  <c:v>0.14089099999999999</c:v>
                </c:pt>
                <c:pt idx="185156">
                  <c:v>0.140733</c:v>
                </c:pt>
                <c:pt idx="185157">
                  <c:v>0.14052500000000001</c:v>
                </c:pt>
                <c:pt idx="185158">
                  <c:v>0.14027000000000001</c:v>
                </c:pt>
                <c:pt idx="185159">
                  <c:v>0.13996700000000001</c:v>
                </c:pt>
                <c:pt idx="185160">
                  <c:v>0.13961899999999999</c:v>
                </c:pt>
                <c:pt idx="185161">
                  <c:v>0.13922399999999999</c:v>
                </c:pt>
                <c:pt idx="185162">
                  <c:v>0.13878499999999999</c:v>
                </c:pt>
                <c:pt idx="185163">
                  <c:v>0.13830000000000001</c:v>
                </c:pt>
                <c:pt idx="185164">
                  <c:v>0.137771</c:v>
                </c:pt>
                <c:pt idx="185165">
                  <c:v>0.13719700000000001</c:v>
                </c:pt>
                <c:pt idx="185166">
                  <c:v>0.13658000000000001</c:v>
                </c:pt>
                <c:pt idx="185167">
                  <c:v>0.13592199999999999</c:v>
                </c:pt>
                <c:pt idx="185168">
                  <c:v>0.13522400000000001</c:v>
                </c:pt>
                <c:pt idx="185169">
                  <c:v>0.134487</c:v>
                </c:pt>
                <c:pt idx="185170">
                  <c:v>0.133711</c:v>
                </c:pt>
                <c:pt idx="185171">
                  <c:v>0.13289799999999999</c:v>
                </c:pt>
                <c:pt idx="185172">
                  <c:v>0.13205</c:v>
                </c:pt>
                <c:pt idx="185173">
                  <c:v>0.13116900000000001</c:v>
                </c:pt>
                <c:pt idx="185174">
                  <c:v>0.13025600000000001</c:v>
                </c:pt>
                <c:pt idx="185175">
                  <c:v>0.12931400000000001</c:v>
                </c:pt>
                <c:pt idx="185176">
                  <c:v>0.12834400000000001</c:v>
                </c:pt>
                <c:pt idx="185177">
                  <c:v>0.12734799999999999</c:v>
                </c:pt>
                <c:pt idx="185178">
                  <c:v>0.126328</c:v>
                </c:pt>
                <c:pt idx="185179">
                  <c:v>0.12528600000000001</c:v>
                </c:pt>
                <c:pt idx="185180">
                  <c:v>0.124222</c:v>
                </c:pt>
                <c:pt idx="185181">
                  <c:v>0.123139</c:v>
                </c:pt>
                <c:pt idx="185182">
                  <c:v>0.12203700000000001</c:v>
                </c:pt>
                <c:pt idx="185183">
                  <c:v>0.120918</c:v>
                </c:pt>
                <c:pt idx="185184">
                  <c:v>0.119782</c:v>
                </c:pt>
                <c:pt idx="185185">
                  <c:v>0.118633</c:v>
                </c:pt>
                <c:pt idx="185186">
                  <c:v>0.11747199999999999</c:v>
                </c:pt>
                <c:pt idx="185187">
                  <c:v>0.116302</c:v>
                </c:pt>
                <c:pt idx="185188">
                  <c:v>0.115124</c:v>
                </c:pt>
                <c:pt idx="185189">
                  <c:v>0.113941</c:v>
                </c:pt>
                <c:pt idx="185190">
                  <c:v>0.11275300000000001</c:v>
                </c:pt>
                <c:pt idx="185191">
                  <c:v>0.11156099999999999</c:v>
                </c:pt>
                <c:pt idx="185192">
                  <c:v>0.11036799999999999</c:v>
                </c:pt>
                <c:pt idx="185193">
                  <c:v>0.10917499999999999</c:v>
                </c:pt>
                <c:pt idx="185194">
                  <c:v>0.107983</c:v>
                </c:pt>
                <c:pt idx="185195">
                  <c:v>0.106795</c:v>
                </c:pt>
                <c:pt idx="185196">
                  <c:v>0.105613</c:v>
                </c:pt>
                <c:pt idx="185197">
                  <c:v>0.104438</c:v>
                </c:pt>
                <c:pt idx="185198">
                  <c:v>0.103273</c:v>
                </c:pt>
                <c:pt idx="185199">
                  <c:v>0.102118</c:v>
                </c:pt>
                <c:pt idx="185200">
                  <c:v>0.10097399999999999</c:v>
                </c:pt>
                <c:pt idx="185201">
                  <c:v>9.9843399999999999E-2</c:v>
                </c:pt>
                <c:pt idx="185202">
                  <c:v>9.8726999999999995E-2</c:v>
                </c:pt>
                <c:pt idx="185203">
                  <c:v>9.7626500000000005E-2</c:v>
                </c:pt>
                <c:pt idx="185204">
                  <c:v>9.6543500000000004E-2</c:v>
                </c:pt>
                <c:pt idx="185205">
                  <c:v>9.5479300000000003E-2</c:v>
                </c:pt>
                <c:pt idx="185206">
                  <c:v>9.4435400000000003E-2</c:v>
                </c:pt>
                <c:pt idx="185207">
                  <c:v>9.3412999999999996E-2</c:v>
                </c:pt>
                <c:pt idx="185208">
                  <c:v>9.2413499999999996E-2</c:v>
                </c:pt>
                <c:pt idx="185209">
                  <c:v>9.14383E-2</c:v>
                </c:pt>
                <c:pt idx="185210">
                  <c:v>9.0488600000000002E-2</c:v>
                </c:pt>
                <c:pt idx="185211">
                  <c:v>8.9565199999999998E-2</c:v>
                </c:pt>
                <c:pt idx="185212">
                  <c:v>8.8668700000000003E-2</c:v>
                </c:pt>
                <c:pt idx="185213">
                  <c:v>8.7800400000000001E-2</c:v>
                </c:pt>
                <c:pt idx="185214">
                  <c:v>8.6962100000000001E-2</c:v>
                </c:pt>
                <c:pt idx="185215">
                  <c:v>8.6155399999999993E-2</c:v>
                </c:pt>
                <c:pt idx="185216">
                  <c:v>8.5381299999999993E-2</c:v>
                </c:pt>
                <c:pt idx="185217">
                  <c:v>8.4640300000000002E-2</c:v>
                </c:pt>
                <c:pt idx="185218">
                  <c:v>8.3933400000000005E-2</c:v>
                </c:pt>
                <c:pt idx="185219">
                  <c:v>8.3261100000000005E-2</c:v>
                </c:pt>
                <c:pt idx="185220">
                  <c:v>8.2623500000000002E-2</c:v>
                </c:pt>
                <c:pt idx="185221">
                  <c:v>8.2020800000000005E-2</c:v>
                </c:pt>
                <c:pt idx="185222">
                  <c:v>8.1452899999999995E-2</c:v>
                </c:pt>
                <c:pt idx="185223">
                  <c:v>8.0920699999999998E-2</c:v>
                </c:pt>
                <c:pt idx="185224">
                  <c:v>8.04256E-2</c:v>
                </c:pt>
                <c:pt idx="185225">
                  <c:v>7.9968399999999995E-2</c:v>
                </c:pt>
                <c:pt idx="185226">
                  <c:v>7.95492E-2</c:v>
                </c:pt>
                <c:pt idx="185227">
                  <c:v>7.9168299999999997E-2</c:v>
                </c:pt>
                <c:pt idx="185228">
                  <c:v>7.8826499999999994E-2</c:v>
                </c:pt>
                <c:pt idx="185229">
                  <c:v>7.8523899999999994E-2</c:v>
                </c:pt>
                <c:pt idx="185230">
                  <c:v>7.8260800000000005E-2</c:v>
                </c:pt>
                <c:pt idx="185231">
                  <c:v>7.8036999999999995E-2</c:v>
                </c:pt>
                <c:pt idx="185232">
                  <c:v>7.7852400000000002E-2</c:v>
                </c:pt>
                <c:pt idx="185233">
                  <c:v>7.7706899999999995E-2</c:v>
                </c:pt>
                <c:pt idx="185234">
                  <c:v>7.76004E-2</c:v>
                </c:pt>
                <c:pt idx="185235">
                  <c:v>7.7532299999999998E-2</c:v>
                </c:pt>
                <c:pt idx="185236">
                  <c:v>7.7502199999999993E-2</c:v>
                </c:pt>
                <c:pt idx="185237">
                  <c:v>7.7510200000000001E-2</c:v>
                </c:pt>
                <c:pt idx="185238">
                  <c:v>7.7556899999999998E-2</c:v>
                </c:pt>
                <c:pt idx="185239">
                  <c:v>7.7642000000000003E-2</c:v>
                </c:pt>
                <c:pt idx="185240">
                  <c:v>7.7765100000000004E-2</c:v>
                </c:pt>
                <c:pt idx="185241">
                  <c:v>7.7925099999999997E-2</c:v>
                </c:pt>
                <c:pt idx="185242">
                  <c:v>7.8120700000000001E-2</c:v>
                </c:pt>
                <c:pt idx="185243">
                  <c:v>7.8350699999999995E-2</c:v>
                </c:pt>
                <c:pt idx="185244">
                  <c:v>7.8614199999999995E-2</c:v>
                </c:pt>
                <c:pt idx="185245">
                  <c:v>7.89107E-2</c:v>
                </c:pt>
                <c:pt idx="185246">
                  <c:v>7.9239400000000002E-2</c:v>
                </c:pt>
                <c:pt idx="185247">
                  <c:v>7.9600199999999996E-2</c:v>
                </c:pt>
                <c:pt idx="185248">
                  <c:v>7.9992599999999997E-2</c:v>
                </c:pt>
                <c:pt idx="185249">
                  <c:v>8.0414799999999995E-2</c:v>
                </c:pt>
                <c:pt idx="185250">
                  <c:v>8.0864500000000006E-2</c:v>
                </c:pt>
                <c:pt idx="185251">
                  <c:v>8.1340499999999996E-2</c:v>
                </c:pt>
                <c:pt idx="185252">
                  <c:v>8.1842399999999996E-2</c:v>
                </c:pt>
                <c:pt idx="185253">
                  <c:v>8.2369300000000006E-2</c:v>
                </c:pt>
                <c:pt idx="185254">
                  <c:v>8.2920499999999994E-2</c:v>
                </c:pt>
                <c:pt idx="185255">
                  <c:v>8.3494899999999997E-2</c:v>
                </c:pt>
                <c:pt idx="185256">
                  <c:v>8.4091899999999997E-2</c:v>
                </c:pt>
                <c:pt idx="185257">
                  <c:v>8.4710199999999999E-2</c:v>
                </c:pt>
                <c:pt idx="185258">
                  <c:v>8.5348300000000002E-2</c:v>
                </c:pt>
                <c:pt idx="185259">
                  <c:v>8.60046E-2</c:v>
                </c:pt>
                <c:pt idx="185260">
                  <c:v>8.6678000000000005E-2</c:v>
                </c:pt>
                <c:pt idx="185261">
                  <c:v>8.7368000000000001E-2</c:v>
                </c:pt>
                <c:pt idx="185262">
                  <c:v>8.8074200000000005E-2</c:v>
                </c:pt>
                <c:pt idx="185263">
                  <c:v>8.8797100000000004E-2</c:v>
                </c:pt>
                <c:pt idx="185264">
                  <c:v>8.9536500000000005E-2</c:v>
                </c:pt>
                <c:pt idx="185265">
                  <c:v>9.0289700000000001E-2</c:v>
                </c:pt>
                <c:pt idx="185266">
                  <c:v>9.1052800000000003E-2</c:v>
                </c:pt>
                <c:pt idx="185267">
                  <c:v>9.1823500000000002E-2</c:v>
                </c:pt>
                <c:pt idx="185268">
                  <c:v>9.2600100000000005E-2</c:v>
                </c:pt>
                <c:pt idx="185269">
                  <c:v>9.3380400000000002E-2</c:v>
                </c:pt>
                <c:pt idx="185270">
                  <c:v>9.4161999999999996E-2</c:v>
                </c:pt>
                <c:pt idx="185271">
                  <c:v>9.4943399999999997E-2</c:v>
                </c:pt>
                <c:pt idx="185272">
                  <c:v>9.5723000000000003E-2</c:v>
                </c:pt>
                <c:pt idx="185273">
                  <c:v>9.6498899999999999E-2</c:v>
                </c:pt>
                <c:pt idx="185274">
                  <c:v>9.7268999999999994E-2</c:v>
                </c:pt>
                <c:pt idx="185275">
                  <c:v>9.8031699999999999E-2</c:v>
                </c:pt>
                <c:pt idx="185276">
                  <c:v>9.8785300000000006E-2</c:v>
                </c:pt>
                <c:pt idx="185277">
                  <c:v>9.9527500000000005E-2</c:v>
                </c:pt>
                <c:pt idx="185278">
                  <c:v>0.100256</c:v>
                </c:pt>
                <c:pt idx="185279">
                  <c:v>0.100969</c:v>
                </c:pt>
                <c:pt idx="185280">
                  <c:v>0.101664</c:v>
                </c:pt>
                <c:pt idx="185281">
                  <c:v>0.102341</c:v>
                </c:pt>
                <c:pt idx="185282">
                  <c:v>0.10299800000000001</c:v>
                </c:pt>
                <c:pt idx="185283">
                  <c:v>0.103634</c:v>
                </c:pt>
                <c:pt idx="185284">
                  <c:v>0.10424799999999999</c:v>
                </c:pt>
                <c:pt idx="185285">
                  <c:v>0.104838</c:v>
                </c:pt>
                <c:pt idx="185286">
                  <c:v>0.105404</c:v>
                </c:pt>
                <c:pt idx="185287">
                  <c:v>0.10594199999999999</c:v>
                </c:pt>
                <c:pt idx="185288">
                  <c:v>0.10645300000000001</c:v>
                </c:pt>
                <c:pt idx="185289">
                  <c:v>0.106934</c:v>
                </c:pt>
                <c:pt idx="185290">
                  <c:v>0.10738399999999999</c:v>
                </c:pt>
                <c:pt idx="185291">
                  <c:v>0.10780099999999999</c:v>
                </c:pt>
                <c:pt idx="185292">
                  <c:v>0.108185</c:v>
                </c:pt>
                <c:pt idx="185293">
                  <c:v>0.108533</c:v>
                </c:pt>
                <c:pt idx="185294">
                  <c:v>0.108844</c:v>
                </c:pt>
                <c:pt idx="185295">
                  <c:v>0.10911700000000001</c:v>
                </c:pt>
                <c:pt idx="185296">
                  <c:v>0.109352</c:v>
                </c:pt>
                <c:pt idx="185297">
                  <c:v>0.109546</c:v>
                </c:pt>
                <c:pt idx="185298">
                  <c:v>0.10970000000000001</c:v>
                </c:pt>
                <c:pt idx="185299">
                  <c:v>0.10981100000000001</c:v>
                </c:pt>
                <c:pt idx="185300">
                  <c:v>0.109879</c:v>
                </c:pt>
                <c:pt idx="185301">
                  <c:v>0.109902</c:v>
                </c:pt>
                <c:pt idx="185302">
                  <c:v>0.10988100000000001</c:v>
                </c:pt>
                <c:pt idx="185303">
                  <c:v>0.109815</c:v>
                </c:pt>
                <c:pt idx="185304">
                  <c:v>0.10970299999999999</c:v>
                </c:pt>
                <c:pt idx="185305">
                  <c:v>0.109545</c:v>
                </c:pt>
                <c:pt idx="185306">
                  <c:v>0.10934099999999999</c:v>
                </c:pt>
                <c:pt idx="185307">
                  <c:v>0.10909099999999999</c:v>
                </c:pt>
                <c:pt idx="185308">
                  <c:v>0.108794</c:v>
                </c:pt>
                <c:pt idx="185309">
                  <c:v>0.10845100000000001</c:v>
                </c:pt>
                <c:pt idx="185310">
                  <c:v>0.10806</c:v>
                </c:pt>
                <c:pt idx="185311">
                  <c:v>0.107623</c:v>
                </c:pt>
                <c:pt idx="185312">
                  <c:v>0.10714</c:v>
                </c:pt>
                <c:pt idx="185313">
                  <c:v>0.106611</c:v>
                </c:pt>
                <c:pt idx="185314">
                  <c:v>0.10603799999999999</c:v>
                </c:pt>
                <c:pt idx="185315">
                  <c:v>0.105421</c:v>
                </c:pt>
                <c:pt idx="185316">
                  <c:v>0.10476100000000001</c:v>
                </c:pt>
                <c:pt idx="185317">
                  <c:v>0.104058</c:v>
                </c:pt>
                <c:pt idx="185318">
                  <c:v>0.103314</c:v>
                </c:pt>
                <c:pt idx="185319">
                  <c:v>0.10253</c:v>
                </c:pt>
                <c:pt idx="185320">
                  <c:v>0.10170700000000001</c:v>
                </c:pt>
                <c:pt idx="185321">
                  <c:v>0.100845</c:v>
                </c:pt>
                <c:pt idx="185322">
                  <c:v>9.9946199999999999E-2</c:v>
                </c:pt>
                <c:pt idx="185323">
                  <c:v>9.9010799999999996E-2</c:v>
                </c:pt>
                <c:pt idx="185324">
                  <c:v>9.8041000000000003E-2</c:v>
                </c:pt>
                <c:pt idx="185325">
                  <c:v>9.7038700000000006E-2</c:v>
                </c:pt>
                <c:pt idx="185326">
                  <c:v>9.6005800000000002E-2</c:v>
                </c:pt>
                <c:pt idx="185327">
                  <c:v>9.4944200000000006E-2</c:v>
                </c:pt>
                <c:pt idx="185328">
                  <c:v>9.3855800000000003E-2</c:v>
                </c:pt>
                <c:pt idx="185329">
                  <c:v>9.2742400000000003E-2</c:v>
                </c:pt>
                <c:pt idx="185330">
                  <c:v>9.1605699999999998E-2</c:v>
                </c:pt>
                <c:pt idx="185331">
                  <c:v>9.0447399999999997E-2</c:v>
                </c:pt>
                <c:pt idx="185332">
                  <c:v>8.9269699999999994E-2</c:v>
                </c:pt>
                <c:pt idx="185333">
                  <c:v>8.8075299999999995E-2</c:v>
                </c:pt>
                <c:pt idx="185334">
                  <c:v>8.6867E-2</c:v>
                </c:pt>
                <c:pt idx="185335">
                  <c:v>8.5647699999999993E-2</c:v>
                </c:pt>
                <c:pt idx="185336">
                  <c:v>8.4419400000000006E-2</c:v>
                </c:pt>
                <c:pt idx="185337">
                  <c:v>8.3183499999999994E-2</c:v>
                </c:pt>
                <c:pt idx="185338">
                  <c:v>8.1941299999999995E-2</c:v>
                </c:pt>
                <c:pt idx="185339">
                  <c:v>8.0695500000000003E-2</c:v>
                </c:pt>
                <c:pt idx="185340">
                  <c:v>7.9449000000000006E-2</c:v>
                </c:pt>
                <c:pt idx="185341">
                  <c:v>7.8204200000000001E-2</c:v>
                </c:pt>
                <c:pt idx="185342">
                  <c:v>7.6963400000000001E-2</c:v>
                </c:pt>
                <c:pt idx="185343">
                  <c:v>7.5729000000000005E-2</c:v>
                </c:pt>
                <c:pt idx="185344">
                  <c:v>7.4503600000000003E-2</c:v>
                </c:pt>
                <c:pt idx="185345">
                  <c:v>7.3289599999999996E-2</c:v>
                </c:pt>
                <c:pt idx="185346">
                  <c:v>7.2089E-2</c:v>
                </c:pt>
                <c:pt idx="185347">
                  <c:v>7.09037E-2</c:v>
                </c:pt>
                <c:pt idx="185348">
                  <c:v>6.9736199999999998E-2</c:v>
                </c:pt>
                <c:pt idx="185349">
                  <c:v>6.8589399999999995E-2</c:v>
                </c:pt>
                <c:pt idx="185350">
                  <c:v>6.7467799999999994E-2</c:v>
                </c:pt>
                <c:pt idx="185351">
                  <c:v>6.6375100000000006E-2</c:v>
                </c:pt>
                <c:pt idx="185352">
                  <c:v>6.5313099999999999E-2</c:v>
                </c:pt>
                <c:pt idx="185353">
                  <c:v>6.4281500000000005E-2</c:v>
                </c:pt>
                <c:pt idx="185354">
                  <c:v>6.3280900000000001E-2</c:v>
                </c:pt>
                <c:pt idx="185355">
                  <c:v>6.2313800000000003E-2</c:v>
                </c:pt>
                <c:pt idx="185356">
                  <c:v>6.1382100000000002E-2</c:v>
                </c:pt>
                <c:pt idx="185357">
                  <c:v>6.0486999999999999E-2</c:v>
                </c:pt>
                <c:pt idx="185358">
                  <c:v>5.9629700000000001E-2</c:v>
                </c:pt>
                <c:pt idx="185359">
                  <c:v>5.8811799999999997E-2</c:v>
                </c:pt>
                <c:pt idx="185360">
                  <c:v>5.8035200000000002E-2</c:v>
                </c:pt>
                <c:pt idx="185361">
                  <c:v>5.7300999999999998E-2</c:v>
                </c:pt>
                <c:pt idx="185362">
                  <c:v>5.6610099999999997E-2</c:v>
                </c:pt>
                <c:pt idx="185363">
                  <c:v>5.5963499999999999E-2</c:v>
                </c:pt>
                <c:pt idx="185364">
                  <c:v>5.5361399999999998E-2</c:v>
                </c:pt>
                <c:pt idx="185365">
                  <c:v>5.4804100000000001E-2</c:v>
                </c:pt>
                <c:pt idx="185366">
                  <c:v>5.4292300000000002E-2</c:v>
                </c:pt>
                <c:pt idx="185367">
                  <c:v>5.3827100000000003E-2</c:v>
                </c:pt>
                <c:pt idx="185368">
                  <c:v>5.3409699999999997E-2</c:v>
                </c:pt>
                <c:pt idx="185369">
                  <c:v>5.3040799999999999E-2</c:v>
                </c:pt>
                <c:pt idx="185370">
                  <c:v>5.2720700000000002E-2</c:v>
                </c:pt>
                <c:pt idx="185371">
                  <c:v>5.2449999999999997E-2</c:v>
                </c:pt>
                <c:pt idx="185372">
                  <c:v>5.2229400000000002E-2</c:v>
                </c:pt>
                <c:pt idx="185373">
                  <c:v>5.2059899999999999E-2</c:v>
                </c:pt>
                <c:pt idx="185374">
                  <c:v>5.1942099999999998E-2</c:v>
                </c:pt>
                <c:pt idx="185375">
                  <c:v>5.1875900000000003E-2</c:v>
                </c:pt>
                <c:pt idx="185376">
                  <c:v>5.1860999999999997E-2</c:v>
                </c:pt>
                <c:pt idx="185377">
                  <c:v>5.1897199999999997E-2</c:v>
                </c:pt>
                <c:pt idx="185378">
                  <c:v>5.1984099999999998E-2</c:v>
                </c:pt>
                <c:pt idx="185379">
                  <c:v>5.2121099999999997E-2</c:v>
                </c:pt>
                <c:pt idx="185380">
                  <c:v>5.2306999999999999E-2</c:v>
                </c:pt>
                <c:pt idx="185381">
                  <c:v>5.2541200000000003E-2</c:v>
                </c:pt>
                <c:pt idx="185382">
                  <c:v>5.28227E-2</c:v>
                </c:pt>
                <c:pt idx="185383">
                  <c:v>5.3150500000000003E-2</c:v>
                </c:pt>
                <c:pt idx="185384">
                  <c:v>5.3523800000000003E-2</c:v>
                </c:pt>
                <c:pt idx="185385">
                  <c:v>5.3941799999999998E-2</c:v>
                </c:pt>
                <c:pt idx="185386">
                  <c:v>5.4403100000000003E-2</c:v>
                </c:pt>
                <c:pt idx="185387">
                  <c:v>5.4905799999999998E-2</c:v>
                </c:pt>
                <c:pt idx="185388">
                  <c:v>5.5448299999999999E-2</c:v>
                </c:pt>
                <c:pt idx="185389">
                  <c:v>5.6029000000000002E-2</c:v>
                </c:pt>
                <c:pt idx="185390">
                  <c:v>5.6646200000000001E-2</c:v>
                </c:pt>
                <c:pt idx="185391">
                  <c:v>5.7298399999999999E-2</c:v>
                </c:pt>
                <c:pt idx="185392">
                  <c:v>5.7983600000000003E-2</c:v>
                </c:pt>
                <c:pt idx="185393">
                  <c:v>5.8700200000000001E-2</c:v>
                </c:pt>
                <c:pt idx="185394">
                  <c:v>5.9446400000000003E-2</c:v>
                </c:pt>
                <c:pt idx="185395">
                  <c:v>6.02204E-2</c:v>
                </c:pt>
                <c:pt idx="185396">
                  <c:v>6.1020499999999998E-2</c:v>
                </c:pt>
                <c:pt idx="185397">
                  <c:v>6.1844799999999998E-2</c:v>
                </c:pt>
                <c:pt idx="185398">
                  <c:v>6.2690999999999997E-2</c:v>
                </c:pt>
                <c:pt idx="185399">
                  <c:v>6.35569E-2</c:v>
                </c:pt>
                <c:pt idx="185400">
                  <c:v>6.4440800000000006E-2</c:v>
                </c:pt>
                <c:pt idx="185401">
                  <c:v>6.5340899999999993E-2</c:v>
                </c:pt>
                <c:pt idx="185402">
                  <c:v>6.6255800000000004E-2</c:v>
                </c:pt>
                <c:pt idx="185403">
                  <c:v>6.7183300000000001E-2</c:v>
                </c:pt>
                <c:pt idx="185404">
                  <c:v>6.8121200000000007E-2</c:v>
                </c:pt>
                <c:pt idx="185405">
                  <c:v>6.9066799999999998E-2</c:v>
                </c:pt>
                <c:pt idx="185406">
                  <c:v>7.0017099999999999E-2</c:v>
                </c:pt>
                <c:pt idx="185407">
                  <c:v>7.0969599999999994E-2</c:v>
                </c:pt>
                <c:pt idx="185408">
                  <c:v>7.1921600000000002E-2</c:v>
                </c:pt>
                <c:pt idx="185409">
                  <c:v>7.2870599999999994E-2</c:v>
                </c:pt>
                <c:pt idx="185410">
                  <c:v>7.3814199999999996E-2</c:v>
                </c:pt>
                <c:pt idx="185411">
                  <c:v>7.4749800000000005E-2</c:v>
                </c:pt>
                <c:pt idx="185412">
                  <c:v>7.5675500000000007E-2</c:v>
                </c:pt>
                <c:pt idx="185413">
                  <c:v>7.6589000000000004E-2</c:v>
                </c:pt>
                <c:pt idx="185414">
                  <c:v>7.7487700000000007E-2</c:v>
                </c:pt>
                <c:pt idx="185415">
                  <c:v>7.8369099999999997E-2</c:v>
                </c:pt>
                <c:pt idx="185416">
                  <c:v>7.9230200000000001E-2</c:v>
                </c:pt>
                <c:pt idx="185417">
                  <c:v>8.0068700000000007E-2</c:v>
                </c:pt>
                <c:pt idx="185418">
                  <c:v>8.0882599999999999E-2</c:v>
                </c:pt>
                <c:pt idx="185419">
                  <c:v>8.1669900000000004E-2</c:v>
                </c:pt>
                <c:pt idx="185420">
                  <c:v>8.2428899999999999E-2</c:v>
                </c:pt>
                <c:pt idx="185421">
                  <c:v>8.3158099999999999E-2</c:v>
                </c:pt>
                <c:pt idx="185422">
                  <c:v>8.3855799999999994E-2</c:v>
                </c:pt>
                <c:pt idx="185423">
                  <c:v>8.4519899999999995E-2</c:v>
                </c:pt>
                <c:pt idx="185424">
                  <c:v>8.5148000000000001E-2</c:v>
                </c:pt>
                <c:pt idx="185425">
                  <c:v>8.5737300000000002E-2</c:v>
                </c:pt>
                <c:pt idx="185426">
                  <c:v>8.6285299999999995E-2</c:v>
                </c:pt>
                <c:pt idx="185427">
                  <c:v>8.6790400000000004E-2</c:v>
                </c:pt>
                <c:pt idx="185428">
                  <c:v>8.7250800000000003E-2</c:v>
                </c:pt>
                <c:pt idx="185429">
                  <c:v>8.7664599999999995E-2</c:v>
                </c:pt>
                <c:pt idx="185430">
                  <c:v>8.8029999999999997E-2</c:v>
                </c:pt>
                <c:pt idx="185431">
                  <c:v>8.8345599999999996E-2</c:v>
                </c:pt>
                <c:pt idx="185432">
                  <c:v>8.8609900000000005E-2</c:v>
                </c:pt>
                <c:pt idx="185433">
                  <c:v>8.8821200000000003E-2</c:v>
                </c:pt>
                <c:pt idx="185434">
                  <c:v>8.8978100000000004E-2</c:v>
                </c:pt>
                <c:pt idx="185435">
                  <c:v>8.9079500000000006E-2</c:v>
                </c:pt>
                <c:pt idx="185436">
                  <c:v>8.9124099999999998E-2</c:v>
                </c:pt>
                <c:pt idx="185437">
                  <c:v>8.9110800000000004E-2</c:v>
                </c:pt>
                <c:pt idx="185438">
                  <c:v>8.9038800000000001E-2</c:v>
                </c:pt>
                <c:pt idx="185439">
                  <c:v>8.8907399999999998E-2</c:v>
                </c:pt>
                <c:pt idx="185440">
                  <c:v>8.8715799999999997E-2</c:v>
                </c:pt>
                <c:pt idx="185441">
                  <c:v>8.8463399999999998E-2</c:v>
                </c:pt>
                <c:pt idx="185442">
                  <c:v>8.8150099999999995E-2</c:v>
                </c:pt>
                <c:pt idx="185443">
                  <c:v>8.7775599999999995E-2</c:v>
                </c:pt>
                <c:pt idx="185444">
                  <c:v>8.7339600000000003E-2</c:v>
                </c:pt>
                <c:pt idx="185445">
                  <c:v>8.6841699999999994E-2</c:v>
                </c:pt>
                <c:pt idx="185446">
                  <c:v>8.62816E-2</c:v>
                </c:pt>
                <c:pt idx="185447">
                  <c:v>8.5659299999999994E-2</c:v>
                </c:pt>
                <c:pt idx="185448">
                  <c:v>8.4975099999999998E-2</c:v>
                </c:pt>
                <c:pt idx="185449">
                  <c:v>8.4229999999999999E-2</c:v>
                </c:pt>
                <c:pt idx="185450">
                  <c:v>8.3424499999999999E-2</c:v>
                </c:pt>
                <c:pt idx="185451">
                  <c:v>8.2558599999999996E-2</c:v>
                </c:pt>
                <c:pt idx="185452">
                  <c:v>8.1632999999999997E-2</c:v>
                </c:pt>
                <c:pt idx="185453">
                  <c:v>8.0648600000000001E-2</c:v>
                </c:pt>
                <c:pt idx="185454">
                  <c:v>7.9606700000000002E-2</c:v>
                </c:pt>
                <c:pt idx="185455">
                  <c:v>7.8508499999999995E-2</c:v>
                </c:pt>
                <c:pt idx="185456">
                  <c:v>7.7355400000000005E-2</c:v>
                </c:pt>
                <c:pt idx="185457">
                  <c:v>7.6148300000000002E-2</c:v>
                </c:pt>
                <c:pt idx="185458">
                  <c:v>7.4888700000000002E-2</c:v>
                </c:pt>
                <c:pt idx="185459">
                  <c:v>7.3578000000000005E-2</c:v>
                </c:pt>
                <c:pt idx="185460">
                  <c:v>7.2217400000000001E-2</c:v>
                </c:pt>
                <c:pt idx="185461">
                  <c:v>7.0808899999999994E-2</c:v>
                </c:pt>
                <c:pt idx="185462">
                  <c:v>6.9354899999999997E-2</c:v>
                </c:pt>
                <c:pt idx="185463">
                  <c:v>6.7857299999999995E-2</c:v>
                </c:pt>
                <c:pt idx="185464">
                  <c:v>6.6318000000000002E-2</c:v>
                </c:pt>
                <c:pt idx="185465">
                  <c:v>6.4739199999999997E-2</c:v>
                </c:pt>
                <c:pt idx="185466">
                  <c:v>6.3123299999999993E-2</c:v>
                </c:pt>
                <c:pt idx="185467">
                  <c:v>6.1472499999999999E-2</c:v>
                </c:pt>
                <c:pt idx="185468">
                  <c:v>5.9788899999999999E-2</c:v>
                </c:pt>
                <c:pt idx="185469">
                  <c:v>5.8075099999999998E-2</c:v>
                </c:pt>
                <c:pt idx="185470">
                  <c:v>5.6333099999999997E-2</c:v>
                </c:pt>
                <c:pt idx="185471">
                  <c:v>5.4565299999999997E-2</c:v>
                </c:pt>
                <c:pt idx="185472">
                  <c:v>5.2774799999999997E-2</c:v>
                </c:pt>
                <c:pt idx="185473">
                  <c:v>5.09649E-2</c:v>
                </c:pt>
                <c:pt idx="185474">
                  <c:v>4.91382E-2</c:v>
                </c:pt>
                <c:pt idx="185475">
                  <c:v>4.7296900000000003E-2</c:v>
                </c:pt>
                <c:pt idx="185476">
                  <c:v>4.5443600000000001E-2</c:v>
                </c:pt>
                <c:pt idx="185477">
                  <c:v>4.3581599999999998E-2</c:v>
                </c:pt>
                <c:pt idx="185478">
                  <c:v>4.17142E-2</c:v>
                </c:pt>
                <c:pt idx="185479">
                  <c:v>3.9844400000000002E-2</c:v>
                </c:pt>
                <c:pt idx="185480">
                  <c:v>3.7975299999999997E-2</c:v>
                </c:pt>
                <c:pt idx="185481">
                  <c:v>3.6110099999999999E-2</c:v>
                </c:pt>
                <c:pt idx="185482">
                  <c:v>3.4252100000000001E-2</c:v>
                </c:pt>
                <c:pt idx="185483">
                  <c:v>3.2404000000000002E-2</c:v>
                </c:pt>
                <c:pt idx="185484">
                  <c:v>3.0568499999999998E-2</c:v>
                </c:pt>
                <c:pt idx="185485">
                  <c:v>2.87484E-2</c:v>
                </c:pt>
                <c:pt idx="185486">
                  <c:v>2.6947100000000002E-2</c:v>
                </c:pt>
                <c:pt idx="185487">
                  <c:v>2.5168699999999999E-2</c:v>
                </c:pt>
                <c:pt idx="185488">
                  <c:v>2.3418000000000001E-2</c:v>
                </c:pt>
                <c:pt idx="185489">
                  <c:v>2.1699199999999998E-2</c:v>
                </c:pt>
                <c:pt idx="185490">
                  <c:v>2.0013800000000002E-2</c:v>
                </c:pt>
                <c:pt idx="185491">
                  <c:v>1.8362699999999999E-2</c:v>
                </c:pt>
                <c:pt idx="185492">
                  <c:v>1.6748200000000001E-2</c:v>
                </c:pt>
                <c:pt idx="185493">
                  <c:v>1.5173300000000001E-2</c:v>
                </c:pt>
                <c:pt idx="185494">
                  <c:v>1.36402E-2</c:v>
                </c:pt>
                <c:pt idx="185495">
                  <c:v>1.21508E-2</c:v>
                </c:pt>
                <c:pt idx="185496">
                  <c:v>1.07075E-2</c:v>
                </c:pt>
                <c:pt idx="185497" formatCode="0.00E+00">
                  <c:v>9.3126100000000007E-3</c:v>
                </c:pt>
                <c:pt idx="185498" formatCode="0.00E+00">
                  <c:v>7.9683299999999992E-3</c:v>
                </c:pt>
                <c:pt idx="185499" formatCode="0.00E+00">
                  <c:v>6.6766400000000002E-3</c:v>
                </c:pt>
                <c:pt idx="185500" formatCode="0.00E+00">
                  <c:v>5.4395299999999997E-3</c:v>
                </c:pt>
                <c:pt idx="185501" formatCode="0.00E+00">
                  <c:v>4.2588699999999997E-3</c:v>
                </c:pt>
                <c:pt idx="185502" formatCode="0.00E+00">
                  <c:v>3.1362999999999999E-3</c:v>
                </c:pt>
                <c:pt idx="185503" formatCode="0.00E+00">
                  <c:v>2.07317E-3</c:v>
                </c:pt>
                <c:pt idx="185504" formatCode="0.00E+00">
                  <c:v>1.07073E-3</c:v>
                </c:pt>
                <c:pt idx="185505" formatCode="0.00E+00">
                  <c:v>1.3045900000000001E-4</c:v>
                </c:pt>
                <c:pt idx="185506" formatCode="0.00E+00">
                  <c:v>-7.4597599999999997E-4</c:v>
                </c:pt>
                <c:pt idx="185507" formatCode="0.00E+00">
                  <c:v>-1.5575400000000001E-3</c:v>
                </c:pt>
                <c:pt idx="185508" formatCode="0.00E+00">
                  <c:v>-2.3036300000000001E-3</c:v>
                </c:pt>
                <c:pt idx="185509" formatCode="0.00E+00">
                  <c:v>-2.9831800000000002E-3</c:v>
                </c:pt>
                <c:pt idx="185510" formatCode="0.00E+00">
                  <c:v>-3.5948299999999998E-3</c:v>
                </c:pt>
                <c:pt idx="185511" formatCode="0.00E+00">
                  <c:v>-4.1375200000000004E-3</c:v>
                </c:pt>
                <c:pt idx="185512" formatCode="0.00E+00">
                  <c:v>-4.6107400000000003E-3</c:v>
                </c:pt>
                <c:pt idx="185513" formatCode="0.00E+00">
                  <c:v>-5.0140599999999999E-3</c:v>
                </c:pt>
                <c:pt idx="185514" formatCode="0.00E+00">
                  <c:v>-5.3471300000000003E-3</c:v>
                </c:pt>
                <c:pt idx="185515" formatCode="0.00E+00">
                  <c:v>-5.60977E-3</c:v>
                </c:pt>
                <c:pt idx="185516" formatCode="0.00E+00">
                  <c:v>-5.8019999999999999E-3</c:v>
                </c:pt>
                <c:pt idx="185517" formatCode="0.00E+00">
                  <c:v>-5.9240899999999999E-3</c:v>
                </c:pt>
                <c:pt idx="185518" formatCode="0.00E+00">
                  <c:v>-5.9766400000000001E-3</c:v>
                </c:pt>
                <c:pt idx="185519" formatCode="0.00E+00">
                  <c:v>-5.9601400000000001E-3</c:v>
                </c:pt>
                <c:pt idx="185520" formatCode="0.00E+00">
                  <c:v>-5.8751300000000001E-3</c:v>
                </c:pt>
                <c:pt idx="185521" formatCode="0.00E+00">
                  <c:v>-5.7226100000000004E-3</c:v>
                </c:pt>
                <c:pt idx="185522" formatCode="0.00E+00">
                  <c:v>-5.5037799999999998E-3</c:v>
                </c:pt>
                <c:pt idx="185523" formatCode="0.00E+00">
                  <c:v>-5.2198100000000001E-3</c:v>
                </c:pt>
                <c:pt idx="185524" formatCode="0.00E+00">
                  <c:v>-4.8718299999999997E-3</c:v>
                </c:pt>
                <c:pt idx="185525" formatCode="0.00E+00">
                  <c:v>-4.46095E-3</c:v>
                </c:pt>
                <c:pt idx="185526" formatCode="0.00E+00">
                  <c:v>-3.9884999999999999E-3</c:v>
                </c:pt>
                <c:pt idx="185527" formatCode="0.00E+00">
                  <c:v>-3.4562799999999999E-3</c:v>
                </c:pt>
                <c:pt idx="185528" formatCode="0.00E+00">
                  <c:v>-2.8661300000000002E-3</c:v>
                </c:pt>
                <c:pt idx="185529" formatCode="0.00E+00">
                  <c:v>-2.2197100000000002E-3</c:v>
                </c:pt>
                <c:pt idx="185530" formatCode="0.00E+00">
                  <c:v>-1.51851E-3</c:v>
                </c:pt>
                <c:pt idx="185531" formatCode="0.00E+00">
                  <c:v>-7.6422100000000004E-4</c:v>
                </c:pt>
                <c:pt idx="185532" formatCode="0.00E+00">
                  <c:v>4.1130800000000003E-5</c:v>
                </c:pt>
                <c:pt idx="185533" formatCode="0.00E+00">
                  <c:v>8.9540599999999996E-4</c:v>
                </c:pt>
                <c:pt idx="185534" formatCode="0.00E+00">
                  <c:v>1.7963300000000001E-3</c:v>
                </c:pt>
                <c:pt idx="185535" formatCode="0.00E+00">
                  <c:v>2.7413699999999999E-3</c:v>
                </c:pt>
                <c:pt idx="185536" formatCode="0.00E+00">
                  <c:v>3.7279700000000002E-3</c:v>
                </c:pt>
                <c:pt idx="185537" formatCode="0.00E+00">
                  <c:v>4.75377E-3</c:v>
                </c:pt>
                <c:pt idx="185538" formatCode="0.00E+00">
                  <c:v>5.8164100000000002E-3</c:v>
                </c:pt>
                <c:pt idx="185539" formatCode="0.00E+00">
                  <c:v>6.9133700000000003E-3</c:v>
                </c:pt>
                <c:pt idx="185540" formatCode="0.00E+00">
                  <c:v>8.0418099999999999E-3</c:v>
                </c:pt>
                <c:pt idx="185541" formatCode="0.00E+00">
                  <c:v>9.1988199999999999E-3</c:v>
                </c:pt>
                <c:pt idx="185542">
                  <c:v>1.03815E-2</c:v>
                </c:pt>
                <c:pt idx="185543">
                  <c:v>1.1586900000000001E-2</c:v>
                </c:pt>
                <c:pt idx="185544">
                  <c:v>1.2812499999999999E-2</c:v>
                </c:pt>
                <c:pt idx="185545">
                  <c:v>1.40556E-2</c:v>
                </c:pt>
                <c:pt idx="185546">
                  <c:v>1.53133E-2</c:v>
                </c:pt>
                <c:pt idx="185547">
                  <c:v>1.65825E-2</c:v>
                </c:pt>
                <c:pt idx="185548">
                  <c:v>1.7860000000000001E-2</c:v>
                </c:pt>
                <c:pt idx="185549">
                  <c:v>1.9143199999999999E-2</c:v>
                </c:pt>
                <c:pt idx="185550">
                  <c:v>2.0429099999999999E-2</c:v>
                </c:pt>
                <c:pt idx="185551">
                  <c:v>2.1714899999999999E-2</c:v>
                </c:pt>
                <c:pt idx="185552">
                  <c:v>2.2997500000000001E-2</c:v>
                </c:pt>
                <c:pt idx="185553">
                  <c:v>2.4274E-2</c:v>
                </c:pt>
                <c:pt idx="185554">
                  <c:v>2.5541700000000001E-2</c:v>
                </c:pt>
                <c:pt idx="185555">
                  <c:v>2.6797700000000001E-2</c:v>
                </c:pt>
                <c:pt idx="185556">
                  <c:v>2.8039000000000001E-2</c:v>
                </c:pt>
                <c:pt idx="185557">
                  <c:v>2.9262900000000001E-2</c:v>
                </c:pt>
                <c:pt idx="185558">
                  <c:v>3.0467399999999999E-2</c:v>
                </c:pt>
                <c:pt idx="185559">
                  <c:v>3.1650200000000003E-2</c:v>
                </c:pt>
                <c:pt idx="185560">
                  <c:v>3.2808900000000002E-2</c:v>
                </c:pt>
                <c:pt idx="185561">
                  <c:v>3.3940900000000003E-2</c:v>
                </c:pt>
                <c:pt idx="185562">
                  <c:v>3.5043199999999997E-2</c:v>
                </c:pt>
                <c:pt idx="185563">
                  <c:v>3.6113100000000002E-2</c:v>
                </c:pt>
                <c:pt idx="185564">
                  <c:v>3.7148300000000002E-2</c:v>
                </c:pt>
                <c:pt idx="185565">
                  <c:v>3.8146699999999999E-2</c:v>
                </c:pt>
                <c:pt idx="185566">
                  <c:v>3.9106200000000001E-2</c:v>
                </c:pt>
                <c:pt idx="185567">
                  <c:v>4.0024400000000002E-2</c:v>
                </c:pt>
                <c:pt idx="185568">
                  <c:v>4.0899199999999997E-2</c:v>
                </c:pt>
                <c:pt idx="185569">
                  <c:v>4.1728800000000003E-2</c:v>
                </c:pt>
                <c:pt idx="185570">
                  <c:v>4.2511399999999998E-2</c:v>
                </c:pt>
                <c:pt idx="185571">
                  <c:v>4.32453E-2</c:v>
                </c:pt>
                <c:pt idx="185572">
                  <c:v>4.3928700000000001E-2</c:v>
                </c:pt>
                <c:pt idx="185573">
                  <c:v>4.4559799999999997E-2</c:v>
                </c:pt>
                <c:pt idx="185574">
                  <c:v>4.5137400000000001E-2</c:v>
                </c:pt>
                <c:pt idx="185575">
                  <c:v>4.5660399999999997E-2</c:v>
                </c:pt>
                <c:pt idx="185576">
                  <c:v>4.6127700000000001E-2</c:v>
                </c:pt>
                <c:pt idx="185577">
                  <c:v>4.6538000000000003E-2</c:v>
                </c:pt>
                <c:pt idx="185578">
                  <c:v>4.68902E-2</c:v>
                </c:pt>
                <c:pt idx="185579">
                  <c:v>4.7183599999999999E-2</c:v>
                </c:pt>
                <c:pt idx="185580">
                  <c:v>4.7417800000000003E-2</c:v>
                </c:pt>
                <c:pt idx="185581">
                  <c:v>4.7592200000000001E-2</c:v>
                </c:pt>
                <c:pt idx="185582">
                  <c:v>4.77063E-2</c:v>
                </c:pt>
                <c:pt idx="185583">
                  <c:v>4.7759599999999999E-2</c:v>
                </c:pt>
                <c:pt idx="185584">
                  <c:v>4.77519E-2</c:v>
                </c:pt>
                <c:pt idx="185585">
                  <c:v>4.7683099999999999E-2</c:v>
                </c:pt>
                <c:pt idx="185586">
                  <c:v>4.7553199999999997E-2</c:v>
                </c:pt>
                <c:pt idx="185587">
                  <c:v>4.7361899999999998E-2</c:v>
                </c:pt>
                <c:pt idx="185588">
                  <c:v>4.7109199999999997E-2</c:v>
                </c:pt>
                <c:pt idx="185589">
                  <c:v>4.6795200000000002E-2</c:v>
                </c:pt>
                <c:pt idx="185590">
                  <c:v>4.6420000000000003E-2</c:v>
                </c:pt>
                <c:pt idx="185591">
                  <c:v>4.5984400000000002E-2</c:v>
                </c:pt>
                <c:pt idx="185592">
                  <c:v>4.5489399999999999E-2</c:v>
                </c:pt>
                <c:pt idx="185593">
                  <c:v>4.4935900000000001E-2</c:v>
                </c:pt>
                <c:pt idx="185594">
                  <c:v>4.4324700000000002E-2</c:v>
                </c:pt>
                <c:pt idx="185595">
                  <c:v>4.36567E-2</c:v>
                </c:pt>
                <c:pt idx="185596">
                  <c:v>4.2932999999999999E-2</c:v>
                </c:pt>
                <c:pt idx="185597">
                  <c:v>4.2154799999999999E-2</c:v>
                </c:pt>
                <c:pt idx="185598">
                  <c:v>4.1323800000000001E-2</c:v>
                </c:pt>
                <c:pt idx="185599">
                  <c:v>4.0441699999999997E-2</c:v>
                </c:pt>
                <c:pt idx="185600">
                  <c:v>3.9509700000000002E-2</c:v>
                </c:pt>
                <c:pt idx="185601">
                  <c:v>3.8529099999999997E-2</c:v>
                </c:pt>
                <c:pt idx="185602">
                  <c:v>3.7501600000000003E-2</c:v>
                </c:pt>
                <c:pt idx="185603">
                  <c:v>3.6429000000000003E-2</c:v>
                </c:pt>
                <c:pt idx="185604">
                  <c:v>3.5313299999999999E-2</c:v>
                </c:pt>
                <c:pt idx="185605">
                  <c:v>3.4156800000000001E-2</c:v>
                </c:pt>
                <c:pt idx="185606">
                  <c:v>3.2961799999999999E-2</c:v>
                </c:pt>
                <c:pt idx="185607">
                  <c:v>3.1730300000000003E-2</c:v>
                </c:pt>
                <c:pt idx="185608">
                  <c:v>3.04643E-2</c:v>
                </c:pt>
                <c:pt idx="185609">
                  <c:v>2.9166000000000001E-2</c:v>
                </c:pt>
                <c:pt idx="185610">
                  <c:v>2.78382E-2</c:v>
                </c:pt>
                <c:pt idx="185611">
                  <c:v>2.6483400000000001E-2</c:v>
                </c:pt>
                <c:pt idx="185612">
                  <c:v>2.51042E-2</c:v>
                </c:pt>
                <c:pt idx="185613">
                  <c:v>2.3702899999999999E-2</c:v>
                </c:pt>
                <c:pt idx="185614">
                  <c:v>2.2282300000000001E-2</c:v>
                </c:pt>
                <c:pt idx="185615">
                  <c:v>2.0845200000000001E-2</c:v>
                </c:pt>
                <c:pt idx="185616">
                  <c:v>1.9394000000000002E-2</c:v>
                </c:pt>
                <c:pt idx="185617">
                  <c:v>1.7931300000000001E-2</c:v>
                </c:pt>
                <c:pt idx="185618">
                  <c:v>1.6459399999999999E-2</c:v>
                </c:pt>
                <c:pt idx="185619">
                  <c:v>1.4981100000000001E-2</c:v>
                </c:pt>
                <c:pt idx="185620">
                  <c:v>1.34991E-2</c:v>
                </c:pt>
                <c:pt idx="185621">
                  <c:v>1.2016300000000001E-2</c:v>
                </c:pt>
                <c:pt idx="185622">
                  <c:v>1.05354E-2</c:v>
                </c:pt>
                <c:pt idx="185623" formatCode="0.00E+00">
                  <c:v>9.0590600000000007E-3</c:v>
                </c:pt>
                <c:pt idx="185624" formatCode="0.00E+00">
                  <c:v>7.5899799999999996E-3</c:v>
                </c:pt>
                <c:pt idx="185625" formatCode="0.00E+00">
                  <c:v>6.1309199999999998E-3</c:v>
                </c:pt>
                <c:pt idx="185626" formatCode="0.00E+00">
                  <c:v>4.6847800000000004E-3</c:v>
                </c:pt>
                <c:pt idx="185627" formatCode="0.00E+00">
                  <c:v>3.2544200000000001E-3</c:v>
                </c:pt>
                <c:pt idx="185628" formatCode="0.00E+00">
                  <c:v>1.8426499999999999E-3</c:v>
                </c:pt>
                <c:pt idx="185629" formatCode="0.00E+00">
                  <c:v>4.5219599999999998E-4</c:v>
                </c:pt>
                <c:pt idx="185630" formatCode="0.00E+00">
                  <c:v>-9.1431900000000003E-4</c:v>
                </c:pt>
                <c:pt idx="185631" formatCode="0.00E+00">
                  <c:v>-2.25442E-3</c:v>
                </c:pt>
                <c:pt idx="185632" formatCode="0.00E+00">
                  <c:v>-3.5657800000000002E-3</c:v>
                </c:pt>
                <c:pt idx="185633" formatCode="0.00E+00">
                  <c:v>-4.8460600000000001E-3</c:v>
                </c:pt>
                <c:pt idx="185634" formatCode="0.00E+00">
                  <c:v>-6.0928900000000001E-3</c:v>
                </c:pt>
                <c:pt idx="185635" formatCode="0.00E+00">
                  <c:v>-7.3039000000000003E-3</c:v>
                </c:pt>
                <c:pt idx="185636" formatCode="0.00E+00">
                  <c:v>-8.4767599999999999E-3</c:v>
                </c:pt>
                <c:pt idx="185637" formatCode="0.00E+00">
                  <c:v>-9.6091700000000002E-3</c:v>
                </c:pt>
                <c:pt idx="185638">
                  <c:v>-1.0698900000000001E-2</c:v>
                </c:pt>
                <c:pt idx="185639">
                  <c:v>-1.17439E-2</c:v>
                </c:pt>
                <c:pt idx="185640">
                  <c:v>-1.2742099999999999E-2</c:v>
                </c:pt>
                <c:pt idx="185641">
                  <c:v>-1.3691699999999999E-2</c:v>
                </c:pt>
                <c:pt idx="185642">
                  <c:v>-1.4591099999999999E-2</c:v>
                </c:pt>
                <c:pt idx="185643">
                  <c:v>-1.5438500000000001E-2</c:v>
                </c:pt>
                <c:pt idx="185644">
                  <c:v>-1.6232199999999999E-2</c:v>
                </c:pt>
                <c:pt idx="185645">
                  <c:v>-1.6970800000000001E-2</c:v>
                </c:pt>
                <c:pt idx="185646">
                  <c:v>-1.7653200000000001E-2</c:v>
                </c:pt>
                <c:pt idx="185647">
                  <c:v>-1.8277999999999999E-2</c:v>
                </c:pt>
                <c:pt idx="185648">
                  <c:v>-1.8844E-2</c:v>
                </c:pt>
                <c:pt idx="185649">
                  <c:v>-1.9350099999999999E-2</c:v>
                </c:pt>
                <c:pt idx="185650">
                  <c:v>-1.9795500000000001E-2</c:v>
                </c:pt>
                <c:pt idx="185651">
                  <c:v>-2.0179300000000001E-2</c:v>
                </c:pt>
                <c:pt idx="185652">
                  <c:v>-2.0500999999999998E-2</c:v>
                </c:pt>
                <c:pt idx="185653">
                  <c:v>-2.07601E-2</c:v>
                </c:pt>
                <c:pt idx="185654">
                  <c:v>-2.0956099999999998E-2</c:v>
                </c:pt>
                <c:pt idx="185655">
                  <c:v>-2.1088599999999999E-2</c:v>
                </c:pt>
                <c:pt idx="185656">
                  <c:v>-2.11574E-2</c:v>
                </c:pt>
                <c:pt idx="185657">
                  <c:v>-2.1162400000000001E-2</c:v>
                </c:pt>
                <c:pt idx="185658">
                  <c:v>-2.1103899999999998E-2</c:v>
                </c:pt>
                <c:pt idx="185659">
                  <c:v>-2.09821E-2</c:v>
                </c:pt>
                <c:pt idx="185660">
                  <c:v>-2.07975E-2</c:v>
                </c:pt>
                <c:pt idx="185661">
                  <c:v>-2.0550300000000001E-2</c:v>
                </c:pt>
                <c:pt idx="185662">
                  <c:v>-2.0240999999999999E-2</c:v>
                </c:pt>
                <c:pt idx="185663">
                  <c:v>-1.98703E-2</c:v>
                </c:pt>
                <c:pt idx="185664">
                  <c:v>-1.9439100000000001E-2</c:v>
                </c:pt>
                <c:pt idx="185665">
                  <c:v>-1.8948199999999998E-2</c:v>
                </c:pt>
                <c:pt idx="185666">
                  <c:v>-1.8398600000000001E-2</c:v>
                </c:pt>
                <c:pt idx="185667">
                  <c:v>-1.7791299999999999E-2</c:v>
                </c:pt>
                <c:pt idx="185668">
                  <c:v>-1.7127799999999999E-2</c:v>
                </c:pt>
                <c:pt idx="185669">
                  <c:v>-1.6409300000000002E-2</c:v>
                </c:pt>
                <c:pt idx="185670">
                  <c:v>-1.5637399999999999E-2</c:v>
                </c:pt>
                <c:pt idx="185671">
                  <c:v>-1.48135E-2</c:v>
                </c:pt>
                <c:pt idx="185672">
                  <c:v>-1.39393E-2</c:v>
                </c:pt>
                <c:pt idx="185673">
                  <c:v>-1.30165E-2</c:v>
                </c:pt>
                <c:pt idx="185674">
                  <c:v>-1.2046899999999999E-2</c:v>
                </c:pt>
                <c:pt idx="185675">
                  <c:v>-1.1032500000000001E-2</c:v>
                </c:pt>
                <c:pt idx="185676" formatCode="0.00E+00">
                  <c:v>-9.9751700000000002E-3</c:v>
                </c:pt>
                <c:pt idx="185677" formatCode="0.00E+00">
                  <c:v>-8.8772E-3</c:v>
                </c:pt>
                <c:pt idx="185678" formatCode="0.00E+00">
                  <c:v>-7.7407800000000001E-3</c:v>
                </c:pt>
                <c:pt idx="185679" formatCode="0.00E+00">
                  <c:v>-6.5682400000000004E-3</c:v>
                </c:pt>
                <c:pt idx="185680" formatCode="0.00E+00">
                  <c:v>-5.3619599999999998E-3</c:v>
                </c:pt>
                <c:pt idx="185681" formatCode="0.00E+00">
                  <c:v>-4.1243199999999999E-3</c:v>
                </c:pt>
                <c:pt idx="185682" formatCode="0.00E+00">
                  <c:v>-2.8578000000000002E-3</c:v>
                </c:pt>
                <c:pt idx="185683" formatCode="0.00E+00">
                  <c:v>-1.56488E-3</c:v>
                </c:pt>
                <c:pt idx="185684" formatCode="0.00E+00">
                  <c:v>-2.4819799999999998E-4</c:v>
                </c:pt>
                <c:pt idx="185685" formatCode="0.00E+00">
                  <c:v>1.08946E-3</c:v>
                </c:pt>
                <c:pt idx="185686" formatCode="0.00E+00">
                  <c:v>2.4453500000000002E-3</c:v>
                </c:pt>
                <c:pt idx="185687" formatCode="0.00E+00">
                  <c:v>3.8168099999999999E-3</c:v>
                </c:pt>
                <c:pt idx="185688" formatCode="0.00E+00">
                  <c:v>5.2011699999999998E-3</c:v>
                </c:pt>
                <c:pt idx="185689" formatCode="0.00E+00">
                  <c:v>6.5955900000000001E-3</c:v>
                </c:pt>
                <c:pt idx="185690" formatCode="0.00E+00">
                  <c:v>7.9971999999999994E-3</c:v>
                </c:pt>
                <c:pt idx="185691" formatCode="0.00E+00">
                  <c:v>9.4031900000000005E-3</c:v>
                </c:pt>
                <c:pt idx="185692">
                  <c:v>1.0810699999999999E-2</c:v>
                </c:pt>
                <c:pt idx="185693">
                  <c:v>1.2217E-2</c:v>
                </c:pt>
                <c:pt idx="185694">
                  <c:v>1.3618999999999999E-2</c:v>
                </c:pt>
                <c:pt idx="185695">
                  <c:v>1.50139E-2</c:v>
                </c:pt>
                <c:pt idx="185696">
                  <c:v>1.6398900000000001E-2</c:v>
                </c:pt>
                <c:pt idx="185697">
                  <c:v>1.7771100000000001E-2</c:v>
                </c:pt>
                <c:pt idx="185698">
                  <c:v>1.9127600000000002E-2</c:v>
                </c:pt>
                <c:pt idx="185699">
                  <c:v>2.0465799999999999E-2</c:v>
                </c:pt>
                <c:pt idx="185700">
                  <c:v>2.1782699999999999E-2</c:v>
                </c:pt>
                <c:pt idx="185701">
                  <c:v>2.3075700000000001E-2</c:v>
                </c:pt>
                <c:pt idx="185702">
                  <c:v>2.43419E-2</c:v>
                </c:pt>
                <c:pt idx="185703">
                  <c:v>2.55786E-2</c:v>
                </c:pt>
                <c:pt idx="185704">
                  <c:v>2.6783299999999999E-2</c:v>
                </c:pt>
                <c:pt idx="185705">
                  <c:v>2.79534E-2</c:v>
                </c:pt>
                <c:pt idx="185706">
                  <c:v>2.9086500000000001E-2</c:v>
                </c:pt>
                <c:pt idx="185707">
                  <c:v>3.0179999999999998E-2</c:v>
                </c:pt>
                <c:pt idx="185708">
                  <c:v>3.1231700000000001E-2</c:v>
                </c:pt>
                <c:pt idx="185709">
                  <c:v>3.2239200000000003E-2</c:v>
                </c:pt>
                <c:pt idx="185710">
                  <c:v>3.3200300000000002E-2</c:v>
                </c:pt>
                <c:pt idx="185711">
                  <c:v>3.4112799999999999E-2</c:v>
                </c:pt>
                <c:pt idx="185712">
                  <c:v>3.49748E-2</c:v>
                </c:pt>
                <c:pt idx="185713">
                  <c:v>3.5784200000000002E-2</c:v>
                </c:pt>
                <c:pt idx="185714">
                  <c:v>3.6539099999999998E-2</c:v>
                </c:pt>
                <c:pt idx="185715">
                  <c:v>3.7237899999999997E-2</c:v>
                </c:pt>
                <c:pt idx="185716">
                  <c:v>3.78789E-2</c:v>
                </c:pt>
                <c:pt idx="185717">
                  <c:v>3.8460500000000002E-2</c:v>
                </c:pt>
                <c:pt idx="185718">
                  <c:v>3.8981200000000001E-2</c:v>
                </c:pt>
                <c:pt idx="185719">
                  <c:v>3.9439799999999997E-2</c:v>
                </c:pt>
                <c:pt idx="185720">
                  <c:v>3.9834799999999997E-2</c:v>
                </c:pt>
                <c:pt idx="185721">
                  <c:v>4.0165199999999998E-2</c:v>
                </c:pt>
                <c:pt idx="185722">
                  <c:v>4.0430000000000001E-2</c:v>
                </c:pt>
                <c:pt idx="185723">
                  <c:v>4.0628299999999999E-2</c:v>
                </c:pt>
                <c:pt idx="185724">
                  <c:v>4.0759299999999998E-2</c:v>
                </c:pt>
                <c:pt idx="185725">
                  <c:v>4.0822400000000002E-2</c:v>
                </c:pt>
                <c:pt idx="185726">
                  <c:v>4.0816900000000003E-2</c:v>
                </c:pt>
                <c:pt idx="185727">
                  <c:v>4.0742399999999998E-2</c:v>
                </c:pt>
                <c:pt idx="185728">
                  <c:v>4.0598500000000003E-2</c:v>
                </c:pt>
                <c:pt idx="185729">
                  <c:v>4.0385200000000003E-2</c:v>
                </c:pt>
                <c:pt idx="185730">
                  <c:v>4.0102899999999997E-2</c:v>
                </c:pt>
                <c:pt idx="185731">
                  <c:v>3.9752500000000003E-2</c:v>
                </c:pt>
                <c:pt idx="185732">
                  <c:v>3.9334399999999999E-2</c:v>
                </c:pt>
                <c:pt idx="185733">
                  <c:v>3.8848800000000003E-2</c:v>
                </c:pt>
                <c:pt idx="185734">
                  <c:v>3.8295599999999999E-2</c:v>
                </c:pt>
                <c:pt idx="185735">
                  <c:v>3.7674699999999998E-2</c:v>
                </c:pt>
                <c:pt idx="185736">
                  <c:v>3.6986100000000001E-2</c:v>
                </c:pt>
                <c:pt idx="185737">
                  <c:v>3.6230100000000001E-2</c:v>
                </c:pt>
                <c:pt idx="185738">
                  <c:v>3.5407099999999997E-2</c:v>
                </c:pt>
                <c:pt idx="185739">
                  <c:v>3.4517699999999998E-2</c:v>
                </c:pt>
                <c:pt idx="185740">
                  <c:v>3.3562599999999998E-2</c:v>
                </c:pt>
                <c:pt idx="185741">
                  <c:v>3.2542500000000002E-2</c:v>
                </c:pt>
                <c:pt idx="185742">
                  <c:v>3.1458399999999997E-2</c:v>
                </c:pt>
                <c:pt idx="185743">
                  <c:v>3.0311100000000001E-2</c:v>
                </c:pt>
                <c:pt idx="185744">
                  <c:v>2.91019E-2</c:v>
                </c:pt>
                <c:pt idx="185745">
                  <c:v>2.7831999999999999E-2</c:v>
                </c:pt>
                <c:pt idx="185746">
                  <c:v>2.6502999999999999E-2</c:v>
                </c:pt>
                <c:pt idx="185747">
                  <c:v>2.5116300000000001E-2</c:v>
                </c:pt>
                <c:pt idx="185748">
                  <c:v>2.3673300000000001E-2</c:v>
                </c:pt>
                <c:pt idx="185749">
                  <c:v>2.21757E-2</c:v>
                </c:pt>
                <c:pt idx="185750">
                  <c:v>2.0625399999999999E-2</c:v>
                </c:pt>
                <c:pt idx="185751">
                  <c:v>1.9024200000000002E-2</c:v>
                </c:pt>
                <c:pt idx="185752">
                  <c:v>1.7374199999999999E-2</c:v>
                </c:pt>
                <c:pt idx="185753">
                  <c:v>1.5677900000000002E-2</c:v>
                </c:pt>
                <c:pt idx="185754">
                  <c:v>1.39382E-2</c:v>
                </c:pt>
                <c:pt idx="185755">
                  <c:v>1.2156800000000001E-2</c:v>
                </c:pt>
                <c:pt idx="185756">
                  <c:v>1.0336E-2</c:v>
                </c:pt>
                <c:pt idx="185757" formatCode="0.00E+00">
                  <c:v>8.4780800000000007E-3</c:v>
                </c:pt>
                <c:pt idx="185758" formatCode="0.00E+00">
                  <c:v>6.5856600000000001E-3</c:v>
                </c:pt>
                <c:pt idx="185759" formatCode="0.00E+00">
                  <c:v>4.66147E-3</c:v>
                </c:pt>
                <c:pt idx="185760" formatCode="0.00E+00">
                  <c:v>2.7086900000000001E-3</c:v>
                </c:pt>
                <c:pt idx="185761" formatCode="0.00E+00">
                  <c:v>7.3048500000000001E-4</c:v>
                </c:pt>
                <c:pt idx="185762" formatCode="0.00E+00">
                  <c:v>-1.2702900000000001E-3</c:v>
                </c:pt>
                <c:pt idx="185763" formatCode="0.00E+00">
                  <c:v>-3.29109E-3</c:v>
                </c:pt>
                <c:pt idx="185764" formatCode="0.00E+00">
                  <c:v>-5.3294099999999997E-3</c:v>
                </c:pt>
                <c:pt idx="185765" formatCode="0.00E+00">
                  <c:v>-7.3822100000000002E-3</c:v>
                </c:pt>
                <c:pt idx="185766" formatCode="0.00E+00">
                  <c:v>-9.4462499999999998E-3</c:v>
                </c:pt>
                <c:pt idx="185767">
                  <c:v>-1.1518499999999999E-2</c:v>
                </c:pt>
                <c:pt idx="185768">
                  <c:v>-1.3595899999999999E-2</c:v>
                </c:pt>
                <c:pt idx="185769">
                  <c:v>-1.5675399999999999E-2</c:v>
                </c:pt>
                <c:pt idx="185770">
                  <c:v>-1.77539E-2</c:v>
                </c:pt>
                <c:pt idx="185771">
                  <c:v>-1.98283E-2</c:v>
                </c:pt>
                <c:pt idx="185772">
                  <c:v>-2.1895299999999999E-2</c:v>
                </c:pt>
                <c:pt idx="185773">
                  <c:v>-2.39521E-2</c:v>
                </c:pt>
                <c:pt idx="185774">
                  <c:v>-2.59957E-2</c:v>
                </c:pt>
                <c:pt idx="185775">
                  <c:v>-2.8022200000000001E-2</c:v>
                </c:pt>
                <c:pt idx="185776">
                  <c:v>-3.0028099999999999E-2</c:v>
                </c:pt>
                <c:pt idx="185777">
                  <c:v>-3.2011400000000002E-2</c:v>
                </c:pt>
                <c:pt idx="185778">
                  <c:v>-3.3971599999999998E-2</c:v>
                </c:pt>
                <c:pt idx="185779">
                  <c:v>-3.5907300000000003E-2</c:v>
                </c:pt>
                <c:pt idx="185780">
                  <c:v>-3.7813699999999999E-2</c:v>
                </c:pt>
                <c:pt idx="185781">
                  <c:v>-3.96846E-2</c:v>
                </c:pt>
                <c:pt idx="185782">
                  <c:v>-4.1515700000000003E-2</c:v>
                </c:pt>
                <c:pt idx="185783">
                  <c:v>-4.3304000000000002E-2</c:v>
                </c:pt>
                <c:pt idx="185784">
                  <c:v>-4.50471E-2</c:v>
                </c:pt>
                <c:pt idx="185785">
                  <c:v>-4.6741900000000003E-2</c:v>
                </c:pt>
                <c:pt idx="185786">
                  <c:v>-4.8385600000000001E-2</c:v>
                </c:pt>
                <c:pt idx="185787">
                  <c:v>-4.9975699999999998E-2</c:v>
                </c:pt>
                <c:pt idx="185788">
                  <c:v>-5.1509899999999997E-2</c:v>
                </c:pt>
                <c:pt idx="185789">
                  <c:v>-5.2985900000000002E-2</c:v>
                </c:pt>
                <c:pt idx="185790">
                  <c:v>-5.44013E-2</c:v>
                </c:pt>
                <c:pt idx="185791">
                  <c:v>-5.5754699999999997E-2</c:v>
                </c:pt>
                <c:pt idx="185792">
                  <c:v>-5.7044600000000001E-2</c:v>
                </c:pt>
                <c:pt idx="185793">
                  <c:v>-5.8270000000000002E-2</c:v>
                </c:pt>
                <c:pt idx="185794">
                  <c:v>-5.9429599999999999E-2</c:v>
                </c:pt>
                <c:pt idx="185795">
                  <c:v>-6.0521699999999998E-2</c:v>
                </c:pt>
                <c:pt idx="185796">
                  <c:v>-6.1545099999999998E-2</c:v>
                </c:pt>
                <c:pt idx="185797">
                  <c:v>-6.24988E-2</c:v>
                </c:pt>
                <c:pt idx="185798">
                  <c:v>-6.3381400000000004E-2</c:v>
                </c:pt>
                <c:pt idx="185799">
                  <c:v>-6.41906E-2</c:v>
                </c:pt>
                <c:pt idx="185800">
                  <c:v>-6.4923499999999995E-2</c:v>
                </c:pt>
                <c:pt idx="185801">
                  <c:v>-6.5578300000000006E-2</c:v>
                </c:pt>
                <c:pt idx="185802">
                  <c:v>-6.61548E-2</c:v>
                </c:pt>
                <c:pt idx="185803">
                  <c:v>-6.66548E-2</c:v>
                </c:pt>
                <c:pt idx="185804">
                  <c:v>-6.7079899999999998E-2</c:v>
                </c:pt>
                <c:pt idx="185805">
                  <c:v>-6.7430299999999999E-2</c:v>
                </c:pt>
                <c:pt idx="185806">
                  <c:v>-6.7705699999999994E-2</c:v>
                </c:pt>
                <c:pt idx="185807">
                  <c:v>-6.7905199999999999E-2</c:v>
                </c:pt>
                <c:pt idx="185808">
                  <c:v>-6.8027199999999996E-2</c:v>
                </c:pt>
                <c:pt idx="185809">
                  <c:v>-6.8069000000000005E-2</c:v>
                </c:pt>
                <c:pt idx="185810">
                  <c:v>-6.80283E-2</c:v>
                </c:pt>
                <c:pt idx="185811">
                  <c:v>-6.7905999999999994E-2</c:v>
                </c:pt>
                <c:pt idx="185812">
                  <c:v>-6.7705000000000001E-2</c:v>
                </c:pt>
                <c:pt idx="185813">
                  <c:v>-6.7427299999999996E-2</c:v>
                </c:pt>
                <c:pt idx="185814">
                  <c:v>-6.7072400000000004E-2</c:v>
                </c:pt>
                <c:pt idx="185815">
                  <c:v>-6.6639699999999996E-2</c:v>
                </c:pt>
                <c:pt idx="185816">
                  <c:v>-6.6130800000000003E-2</c:v>
                </c:pt>
                <c:pt idx="185817">
                  <c:v>-6.5548800000000004E-2</c:v>
                </c:pt>
                <c:pt idx="185818">
                  <c:v>-6.4896300000000004E-2</c:v>
                </c:pt>
                <c:pt idx="185819">
                  <c:v>-6.4174300000000004E-2</c:v>
                </c:pt>
                <c:pt idx="185820">
                  <c:v>-6.3383499999999995E-2</c:v>
                </c:pt>
                <c:pt idx="185821">
                  <c:v>-6.2524899999999994E-2</c:v>
                </c:pt>
                <c:pt idx="185822">
                  <c:v>-6.1599500000000001E-2</c:v>
                </c:pt>
                <c:pt idx="185823">
                  <c:v>-6.0607800000000003E-2</c:v>
                </c:pt>
                <c:pt idx="185824">
                  <c:v>-5.95498E-2</c:v>
                </c:pt>
                <c:pt idx="185825">
                  <c:v>-5.8425600000000001E-2</c:v>
                </c:pt>
                <c:pt idx="185826">
                  <c:v>-5.7236799999999997E-2</c:v>
                </c:pt>
                <c:pt idx="185827">
                  <c:v>-5.59874E-2</c:v>
                </c:pt>
                <c:pt idx="185828">
                  <c:v>-5.46817E-2</c:v>
                </c:pt>
                <c:pt idx="185829">
                  <c:v>-5.3322700000000001E-2</c:v>
                </c:pt>
                <c:pt idx="185830">
                  <c:v>-5.1911800000000001E-2</c:v>
                </c:pt>
                <c:pt idx="185831">
                  <c:v>-5.0450399999999999E-2</c:v>
                </c:pt>
                <c:pt idx="185832">
                  <c:v>-4.8941499999999999E-2</c:v>
                </c:pt>
                <c:pt idx="185833">
                  <c:v>-4.7389300000000002E-2</c:v>
                </c:pt>
                <c:pt idx="185834">
                  <c:v>-4.57983E-2</c:v>
                </c:pt>
                <c:pt idx="185835">
                  <c:v>-4.41714E-2</c:v>
                </c:pt>
                <c:pt idx="185836">
                  <c:v>-4.2511E-2</c:v>
                </c:pt>
                <c:pt idx="185837">
                  <c:v>-4.08216E-2</c:v>
                </c:pt>
                <c:pt idx="185838">
                  <c:v>-3.9108999999999998E-2</c:v>
                </c:pt>
                <c:pt idx="185839">
                  <c:v>-3.7378099999999997E-2</c:v>
                </c:pt>
                <c:pt idx="185840">
                  <c:v>-3.5634899999999997E-2</c:v>
                </c:pt>
                <c:pt idx="185841">
                  <c:v>-3.3886100000000002E-2</c:v>
                </c:pt>
                <c:pt idx="185842">
                  <c:v>-3.21363E-2</c:v>
                </c:pt>
                <c:pt idx="185843">
                  <c:v>-3.0386900000000001E-2</c:v>
                </c:pt>
                <c:pt idx="185844">
                  <c:v>-2.8639299999999999E-2</c:v>
                </c:pt>
                <c:pt idx="185845">
                  <c:v>-2.6897799999999999E-2</c:v>
                </c:pt>
                <c:pt idx="185846">
                  <c:v>-2.5167800000000001E-2</c:v>
                </c:pt>
                <c:pt idx="185847">
                  <c:v>-2.34527E-2</c:v>
                </c:pt>
                <c:pt idx="185848">
                  <c:v>-2.1754300000000001E-2</c:v>
                </c:pt>
                <c:pt idx="185849">
                  <c:v>-2.0075099999999999E-2</c:v>
                </c:pt>
                <c:pt idx="185850">
                  <c:v>-1.8419000000000001E-2</c:v>
                </c:pt>
                <c:pt idx="185851">
                  <c:v>-1.6790800000000002E-2</c:v>
                </c:pt>
                <c:pt idx="185852">
                  <c:v>-1.51947E-2</c:v>
                </c:pt>
                <c:pt idx="185853">
                  <c:v>-1.36344E-2</c:v>
                </c:pt>
                <c:pt idx="185854">
                  <c:v>-1.21134E-2</c:v>
                </c:pt>
                <c:pt idx="185855">
                  <c:v>-1.06351E-2</c:v>
                </c:pt>
                <c:pt idx="185856" formatCode="0.00E+00">
                  <c:v>-9.2025600000000003E-3</c:v>
                </c:pt>
                <c:pt idx="185857" formatCode="0.00E+00">
                  <c:v>-7.8177899999999998E-3</c:v>
                </c:pt>
                <c:pt idx="185858" formatCode="0.00E+00">
                  <c:v>-6.4823199999999997E-3</c:v>
                </c:pt>
                <c:pt idx="185859" formatCode="0.00E+00">
                  <c:v>-5.19966E-3</c:v>
                </c:pt>
                <c:pt idx="185860" formatCode="0.00E+00">
                  <c:v>-3.9744000000000003E-3</c:v>
                </c:pt>
                <c:pt idx="185861" formatCode="0.00E+00">
                  <c:v>-2.80964E-3</c:v>
                </c:pt>
                <c:pt idx="185862" formatCode="0.00E+00">
                  <c:v>-1.7065699999999999E-3</c:v>
                </c:pt>
                <c:pt idx="185863" formatCode="0.00E+00">
                  <c:v>-6.6716400000000004E-4</c:v>
                </c:pt>
                <c:pt idx="185864" formatCode="0.00E+00">
                  <c:v>3.0429699999999998E-4</c:v>
                </c:pt>
                <c:pt idx="185865" formatCode="0.00E+00">
                  <c:v>1.20316E-3</c:v>
                </c:pt>
                <c:pt idx="185866" formatCode="0.00E+00">
                  <c:v>2.0260299999999998E-3</c:v>
                </c:pt>
                <c:pt idx="185867" formatCode="0.00E+00">
                  <c:v>2.7700300000000001E-3</c:v>
                </c:pt>
                <c:pt idx="185868" formatCode="0.00E+00">
                  <c:v>3.4319300000000001E-3</c:v>
                </c:pt>
                <c:pt idx="185869" formatCode="0.00E+00">
                  <c:v>4.00746E-3</c:v>
                </c:pt>
                <c:pt idx="185870" formatCode="0.00E+00">
                  <c:v>4.49147E-3</c:v>
                </c:pt>
                <c:pt idx="185871" formatCode="0.00E+00">
                  <c:v>4.8797700000000003E-3</c:v>
                </c:pt>
                <c:pt idx="185872" formatCode="0.00E+00">
                  <c:v>5.1700799999999996E-3</c:v>
                </c:pt>
                <c:pt idx="185873" formatCode="0.00E+00">
                  <c:v>5.36179E-3</c:v>
                </c:pt>
                <c:pt idx="185874" formatCode="0.00E+00">
                  <c:v>5.4550700000000002E-3</c:v>
                </c:pt>
                <c:pt idx="185875" formatCode="0.00E+00">
                  <c:v>5.4501300000000001E-3</c:v>
                </c:pt>
                <c:pt idx="185876" formatCode="0.00E+00">
                  <c:v>5.3478800000000002E-3</c:v>
                </c:pt>
                <c:pt idx="185877" formatCode="0.00E+00">
                  <c:v>5.1490299999999998E-3</c:v>
                </c:pt>
                <c:pt idx="185878" formatCode="0.00E+00">
                  <c:v>4.85105E-3</c:v>
                </c:pt>
                <c:pt idx="185879" formatCode="0.00E+00">
                  <c:v>4.4490299999999997E-3</c:v>
                </c:pt>
                <c:pt idx="185880" formatCode="0.00E+00">
                  <c:v>3.9412800000000001E-3</c:v>
                </c:pt>
                <c:pt idx="185881" formatCode="0.00E+00">
                  <c:v>3.3311399999999998E-3</c:v>
                </c:pt>
                <c:pt idx="185882" formatCode="0.00E+00">
                  <c:v>2.6221E-3</c:v>
                </c:pt>
                <c:pt idx="185883" formatCode="0.00E+00">
                  <c:v>1.81474E-3</c:v>
                </c:pt>
                <c:pt idx="185884" formatCode="0.00E+00">
                  <c:v>9.0861999999999996E-4</c:v>
                </c:pt>
                <c:pt idx="185885" formatCode="0.00E+00">
                  <c:v>-9.6923300000000001E-5</c:v>
                </c:pt>
                <c:pt idx="185886" formatCode="0.00E+00">
                  <c:v>-1.2032600000000001E-3</c:v>
                </c:pt>
                <c:pt idx="185887" formatCode="0.00E+00">
                  <c:v>-2.41084E-3</c:v>
                </c:pt>
                <c:pt idx="185888" formatCode="0.00E+00">
                  <c:v>-3.7184900000000001E-3</c:v>
                </c:pt>
                <c:pt idx="185889" formatCode="0.00E+00">
                  <c:v>-5.1253799999999997E-3</c:v>
                </c:pt>
                <c:pt idx="185890" formatCode="0.00E+00">
                  <c:v>-6.6315999999999996E-3</c:v>
                </c:pt>
                <c:pt idx="185891" formatCode="0.00E+00">
                  <c:v>-8.2362100000000008E-3</c:v>
                </c:pt>
                <c:pt idx="185892" formatCode="0.00E+00">
                  <c:v>-9.9359099999999992E-3</c:v>
                </c:pt>
                <c:pt idx="185893">
                  <c:v>-1.1726500000000001E-2</c:v>
                </c:pt>
                <c:pt idx="185894">
                  <c:v>-1.3605000000000001E-2</c:v>
                </c:pt>
                <c:pt idx="185895">
                  <c:v>-1.55707E-2</c:v>
                </c:pt>
                <c:pt idx="185896">
                  <c:v>-1.7624600000000001E-2</c:v>
                </c:pt>
                <c:pt idx="185897">
                  <c:v>-1.9766599999999999E-2</c:v>
                </c:pt>
                <c:pt idx="185898">
                  <c:v>-2.1995500000000001E-2</c:v>
                </c:pt>
                <c:pt idx="185899">
                  <c:v>-2.43091E-2</c:v>
                </c:pt>
                <c:pt idx="185900">
                  <c:v>-2.6705E-2</c:v>
                </c:pt>
                <c:pt idx="185901">
                  <c:v>-2.91801E-2</c:v>
                </c:pt>
                <c:pt idx="185902">
                  <c:v>-3.1731000000000002E-2</c:v>
                </c:pt>
                <c:pt idx="185903">
                  <c:v>-3.4354000000000003E-2</c:v>
                </c:pt>
                <c:pt idx="185904">
                  <c:v>-3.7044399999999998E-2</c:v>
                </c:pt>
                <c:pt idx="185905">
                  <c:v>-3.9796199999999997E-2</c:v>
                </c:pt>
                <c:pt idx="185906">
                  <c:v>-4.2603700000000001E-2</c:v>
                </c:pt>
                <c:pt idx="185907">
                  <c:v>-4.5463799999999999E-2</c:v>
                </c:pt>
                <c:pt idx="185908">
                  <c:v>-4.8375799999999997E-2</c:v>
                </c:pt>
                <c:pt idx="185909">
                  <c:v>-5.1339700000000002E-2</c:v>
                </c:pt>
                <c:pt idx="185910">
                  <c:v>-5.4354E-2</c:v>
                </c:pt>
                <c:pt idx="185911">
                  <c:v>-5.74145E-2</c:v>
                </c:pt>
                <c:pt idx="185912">
                  <c:v>-6.0516300000000002E-2</c:v>
                </c:pt>
                <c:pt idx="185913">
                  <c:v>-6.3654299999999997E-2</c:v>
                </c:pt>
                <c:pt idx="185914">
                  <c:v>-6.6824400000000006E-2</c:v>
                </c:pt>
                <c:pt idx="185915">
                  <c:v>-7.0023699999999994E-2</c:v>
                </c:pt>
                <c:pt idx="185916">
                  <c:v>-7.3247099999999996E-2</c:v>
                </c:pt>
                <c:pt idx="185917">
                  <c:v>-7.6485999999999998E-2</c:v>
                </c:pt>
                <c:pt idx="185918">
                  <c:v>-7.9732999999999998E-2</c:v>
                </c:pt>
                <c:pt idx="185919">
                  <c:v>-8.2984600000000006E-2</c:v>
                </c:pt>
                <c:pt idx="185920">
                  <c:v>-8.6239499999999997E-2</c:v>
                </c:pt>
                <c:pt idx="185921">
                  <c:v>-8.9495500000000006E-2</c:v>
                </c:pt>
                <c:pt idx="185922">
                  <c:v>-9.2748999999999998E-2</c:v>
                </c:pt>
                <c:pt idx="185923">
                  <c:v>-9.59956E-2</c:v>
                </c:pt>
                <c:pt idx="185924">
                  <c:v>-9.9228700000000003E-2</c:v>
                </c:pt>
                <c:pt idx="185925">
                  <c:v>-0.102437</c:v>
                </c:pt>
                <c:pt idx="185926">
                  <c:v>-0.10560899999999999</c:v>
                </c:pt>
                <c:pt idx="185927">
                  <c:v>-0.10874</c:v>
                </c:pt>
                <c:pt idx="185928">
                  <c:v>-0.111828</c:v>
                </c:pt>
                <c:pt idx="185929">
                  <c:v>-0.114875</c:v>
                </c:pt>
                <c:pt idx="185930">
                  <c:v>-0.11787499999999999</c:v>
                </c:pt>
                <c:pt idx="185931">
                  <c:v>-0.120828</c:v>
                </c:pt>
                <c:pt idx="185932">
                  <c:v>-0.12373199999999999</c:v>
                </c:pt>
                <c:pt idx="185933">
                  <c:v>-0.126583</c:v>
                </c:pt>
                <c:pt idx="185934">
                  <c:v>-0.12937299999999999</c:v>
                </c:pt>
                <c:pt idx="185935">
                  <c:v>-0.13209799999999999</c:v>
                </c:pt>
                <c:pt idx="185936">
                  <c:v>-0.13475300000000001</c:v>
                </c:pt>
                <c:pt idx="185937">
                  <c:v>-0.13733699999999999</c:v>
                </c:pt>
                <c:pt idx="185938">
                  <c:v>-0.139846</c:v>
                </c:pt>
                <c:pt idx="185939">
                  <c:v>-0.14227799999999999</c:v>
                </c:pt>
                <c:pt idx="185940">
                  <c:v>-0.14463300000000001</c:v>
                </c:pt>
                <c:pt idx="185941">
                  <c:v>-0.14691199999999999</c:v>
                </c:pt>
                <c:pt idx="185942">
                  <c:v>-0.149115</c:v>
                </c:pt>
                <c:pt idx="185943">
                  <c:v>-0.15123800000000001</c:v>
                </c:pt>
                <c:pt idx="185944">
                  <c:v>-0.153278</c:v>
                </c:pt>
                <c:pt idx="185945">
                  <c:v>-0.15523100000000001</c:v>
                </c:pt>
                <c:pt idx="185946">
                  <c:v>-0.15709200000000001</c:v>
                </c:pt>
                <c:pt idx="185947">
                  <c:v>-0.158856</c:v>
                </c:pt>
                <c:pt idx="185948">
                  <c:v>-0.160522</c:v>
                </c:pt>
                <c:pt idx="185949">
                  <c:v>-0.16208700000000001</c:v>
                </c:pt>
                <c:pt idx="185950">
                  <c:v>-0.163546</c:v>
                </c:pt>
                <c:pt idx="185951">
                  <c:v>-0.16489799999999999</c:v>
                </c:pt>
                <c:pt idx="185952">
                  <c:v>-0.16614399999999999</c:v>
                </c:pt>
                <c:pt idx="185953">
                  <c:v>-0.16728699999999999</c:v>
                </c:pt>
                <c:pt idx="185954">
                  <c:v>-0.16833000000000001</c:v>
                </c:pt>
                <c:pt idx="185955">
                  <c:v>-0.16927300000000001</c:v>
                </c:pt>
                <c:pt idx="185956">
                  <c:v>-0.17011399999999999</c:v>
                </c:pt>
                <c:pt idx="185957">
                  <c:v>-0.17085</c:v>
                </c:pt>
                <c:pt idx="185958">
                  <c:v>-0.17148099999999999</c:v>
                </c:pt>
                <c:pt idx="185959">
                  <c:v>-0.17200599999999999</c:v>
                </c:pt>
                <c:pt idx="185960">
                  <c:v>-0.17243</c:v>
                </c:pt>
                <c:pt idx="185961">
                  <c:v>-0.17275599999999999</c:v>
                </c:pt>
                <c:pt idx="185962">
                  <c:v>-0.172986</c:v>
                </c:pt>
                <c:pt idx="185963">
                  <c:v>-0.173126</c:v>
                </c:pt>
                <c:pt idx="185964">
                  <c:v>-0.173182</c:v>
                </c:pt>
                <c:pt idx="185965">
                  <c:v>-0.173152</c:v>
                </c:pt>
                <c:pt idx="185966">
                  <c:v>-0.173038</c:v>
                </c:pt>
                <c:pt idx="185967">
                  <c:v>-0.172843</c:v>
                </c:pt>
                <c:pt idx="185968">
                  <c:v>-0.172569</c:v>
                </c:pt>
                <c:pt idx="185969">
                  <c:v>-0.17222100000000001</c:v>
                </c:pt>
                <c:pt idx="185970">
                  <c:v>-0.17179700000000001</c:v>
                </c:pt>
                <c:pt idx="185971">
                  <c:v>-0.17129900000000001</c:v>
                </c:pt>
                <c:pt idx="185972">
                  <c:v>-0.170735</c:v>
                </c:pt>
                <c:pt idx="185973">
                  <c:v>-0.17010700000000001</c:v>
                </c:pt>
                <c:pt idx="185974">
                  <c:v>-0.16941400000000001</c:v>
                </c:pt>
                <c:pt idx="185975">
                  <c:v>-0.168653</c:v>
                </c:pt>
                <c:pt idx="185976">
                  <c:v>-0.167824</c:v>
                </c:pt>
                <c:pt idx="185977">
                  <c:v>-0.16692899999999999</c:v>
                </c:pt>
                <c:pt idx="185978">
                  <c:v>-0.165966</c:v>
                </c:pt>
                <c:pt idx="185979">
                  <c:v>-0.164935</c:v>
                </c:pt>
                <c:pt idx="185980">
                  <c:v>-0.16383900000000001</c:v>
                </c:pt>
                <c:pt idx="185981">
                  <c:v>-0.162685</c:v>
                </c:pt>
                <c:pt idx="185982">
                  <c:v>-0.16148000000000001</c:v>
                </c:pt>
                <c:pt idx="185983">
                  <c:v>-0.16022900000000001</c:v>
                </c:pt>
                <c:pt idx="185984">
                  <c:v>-0.158938</c:v>
                </c:pt>
                <c:pt idx="185985">
                  <c:v>-0.15761</c:v>
                </c:pt>
                <c:pt idx="185986">
                  <c:v>-0.156249</c:v>
                </c:pt>
                <c:pt idx="185987">
                  <c:v>-0.15485599999999999</c:v>
                </c:pt>
                <c:pt idx="185988">
                  <c:v>-0.15343699999999999</c:v>
                </c:pt>
                <c:pt idx="185989">
                  <c:v>-0.15199699999999999</c:v>
                </c:pt>
                <c:pt idx="185990">
                  <c:v>-0.15054300000000001</c:v>
                </c:pt>
                <c:pt idx="185991">
                  <c:v>-0.14907799999999999</c:v>
                </c:pt>
                <c:pt idx="185992">
                  <c:v>-0.14760300000000001</c:v>
                </c:pt>
                <c:pt idx="185993">
                  <c:v>-0.146124</c:v>
                </c:pt>
                <c:pt idx="185994">
                  <c:v>-0.144651</c:v>
                </c:pt>
                <c:pt idx="185995">
                  <c:v>-0.14318900000000001</c:v>
                </c:pt>
                <c:pt idx="185996">
                  <c:v>-0.14174100000000001</c:v>
                </c:pt>
                <c:pt idx="185997">
                  <c:v>-0.14030200000000001</c:v>
                </c:pt>
                <c:pt idx="185998">
                  <c:v>-0.13886699999999999</c:v>
                </c:pt>
                <c:pt idx="185999">
                  <c:v>-0.137436</c:v>
                </c:pt>
                <c:pt idx="186000">
                  <c:v>-0.13601099999999999</c:v>
                </c:pt>
                <c:pt idx="186001">
                  <c:v>-0.13459499999999999</c:v>
                </c:pt>
                <c:pt idx="186002">
                  <c:v>-0.13319</c:v>
                </c:pt>
                <c:pt idx="186003">
                  <c:v>-0.131801</c:v>
                </c:pt>
                <c:pt idx="186004">
                  <c:v>-0.130439</c:v>
                </c:pt>
                <c:pt idx="186005">
                  <c:v>-0.12911400000000001</c:v>
                </c:pt>
                <c:pt idx="186006">
                  <c:v>-0.12783</c:v>
                </c:pt>
                <c:pt idx="186007">
                  <c:v>-0.126585</c:v>
                </c:pt>
                <c:pt idx="186008">
                  <c:v>-0.12537899999999999</c:v>
                </c:pt>
                <c:pt idx="186009">
                  <c:v>-0.124213</c:v>
                </c:pt>
                <c:pt idx="186010">
                  <c:v>-0.12309</c:v>
                </c:pt>
                <c:pt idx="186011">
                  <c:v>-0.12201099999999999</c:v>
                </c:pt>
                <c:pt idx="186012">
                  <c:v>-0.12098100000000001</c:v>
                </c:pt>
                <c:pt idx="186013">
                  <c:v>-0.120007</c:v>
                </c:pt>
                <c:pt idx="186014">
                  <c:v>-0.11909500000000001</c:v>
                </c:pt>
                <c:pt idx="186015">
                  <c:v>-0.118251</c:v>
                </c:pt>
                <c:pt idx="186016">
                  <c:v>-0.11748</c:v>
                </c:pt>
                <c:pt idx="186017">
                  <c:v>-0.116786</c:v>
                </c:pt>
                <c:pt idx="186018">
                  <c:v>-0.11617</c:v>
                </c:pt>
                <c:pt idx="186019">
                  <c:v>-0.115631</c:v>
                </c:pt>
                <c:pt idx="186020">
                  <c:v>-0.115171</c:v>
                </c:pt>
                <c:pt idx="186021">
                  <c:v>-0.11479300000000001</c:v>
                </c:pt>
                <c:pt idx="186022">
                  <c:v>-0.114499</c:v>
                </c:pt>
                <c:pt idx="186023">
                  <c:v>-0.11429</c:v>
                </c:pt>
                <c:pt idx="186024">
                  <c:v>-0.114167</c:v>
                </c:pt>
                <c:pt idx="186025">
                  <c:v>-0.11412600000000001</c:v>
                </c:pt>
                <c:pt idx="186026">
                  <c:v>-0.114166</c:v>
                </c:pt>
                <c:pt idx="186027">
                  <c:v>-0.114289</c:v>
                </c:pt>
                <c:pt idx="186028">
                  <c:v>-0.114497</c:v>
                </c:pt>
                <c:pt idx="186029">
                  <c:v>-0.114786</c:v>
                </c:pt>
                <c:pt idx="186030">
                  <c:v>-0.11515499999999999</c:v>
                </c:pt>
                <c:pt idx="186031">
                  <c:v>-0.115603</c:v>
                </c:pt>
                <c:pt idx="186032">
                  <c:v>-0.116129</c:v>
                </c:pt>
                <c:pt idx="186033">
                  <c:v>-0.11673699999999999</c:v>
                </c:pt>
                <c:pt idx="186034">
                  <c:v>-0.117433</c:v>
                </c:pt>
                <c:pt idx="186035">
                  <c:v>-0.11822199999999999</c:v>
                </c:pt>
                <c:pt idx="186036">
                  <c:v>-0.11910800000000001</c:v>
                </c:pt>
                <c:pt idx="186037">
                  <c:v>-0.120092</c:v>
                </c:pt>
                <c:pt idx="186038">
                  <c:v>-0.121173</c:v>
                </c:pt>
                <c:pt idx="186039">
                  <c:v>-0.12235</c:v>
                </c:pt>
                <c:pt idx="186040">
                  <c:v>-0.123622</c:v>
                </c:pt>
                <c:pt idx="186041">
                  <c:v>-0.124986</c:v>
                </c:pt>
                <c:pt idx="186042">
                  <c:v>-0.12643399999999999</c:v>
                </c:pt>
                <c:pt idx="186043">
                  <c:v>-0.12795999999999999</c:v>
                </c:pt>
                <c:pt idx="186044">
                  <c:v>-0.12956200000000001</c:v>
                </c:pt>
                <c:pt idx="186045">
                  <c:v>-0.131244</c:v>
                </c:pt>
                <c:pt idx="186046">
                  <c:v>-0.13300899999999999</c:v>
                </c:pt>
                <c:pt idx="186047">
                  <c:v>-0.13485800000000001</c:v>
                </c:pt>
                <c:pt idx="186048">
                  <c:v>-0.13678399999999999</c:v>
                </c:pt>
                <c:pt idx="186049">
                  <c:v>-0.13877900000000001</c:v>
                </c:pt>
                <c:pt idx="186050">
                  <c:v>-0.14084099999999999</c:v>
                </c:pt>
                <c:pt idx="186051">
                  <c:v>-0.14296300000000001</c:v>
                </c:pt>
                <c:pt idx="186052">
                  <c:v>-0.14514199999999999</c:v>
                </c:pt>
                <c:pt idx="186053">
                  <c:v>-0.14737600000000001</c:v>
                </c:pt>
                <c:pt idx="186054">
                  <c:v>-0.14966599999999999</c:v>
                </c:pt>
                <c:pt idx="186055">
                  <c:v>-0.15201300000000001</c:v>
                </c:pt>
                <c:pt idx="186056">
                  <c:v>-0.154415</c:v>
                </c:pt>
                <c:pt idx="186057">
                  <c:v>-0.15687300000000001</c:v>
                </c:pt>
                <c:pt idx="186058">
                  <c:v>-0.159382</c:v>
                </c:pt>
                <c:pt idx="186059">
                  <c:v>-0.16193399999999999</c:v>
                </c:pt>
                <c:pt idx="186060">
                  <c:v>-0.16452</c:v>
                </c:pt>
                <c:pt idx="186061">
                  <c:v>-0.16713800000000001</c:v>
                </c:pt>
                <c:pt idx="186062">
                  <c:v>-0.169791</c:v>
                </c:pt>
                <c:pt idx="186063">
                  <c:v>-0.172483</c:v>
                </c:pt>
                <c:pt idx="186064">
                  <c:v>-0.17521400000000001</c:v>
                </c:pt>
                <c:pt idx="186065">
                  <c:v>-0.177982</c:v>
                </c:pt>
                <c:pt idx="186066">
                  <c:v>-0.180784</c:v>
                </c:pt>
                <c:pt idx="186067">
                  <c:v>-0.183611</c:v>
                </c:pt>
                <c:pt idx="186068">
                  <c:v>-0.18645400000000001</c:v>
                </c:pt>
                <c:pt idx="186069">
                  <c:v>-0.189302</c:v>
                </c:pt>
                <c:pt idx="186070">
                  <c:v>-0.19214800000000001</c:v>
                </c:pt>
                <c:pt idx="186071">
                  <c:v>-0.19498799999999999</c:v>
                </c:pt>
                <c:pt idx="186072">
                  <c:v>-0.19781499999999999</c:v>
                </c:pt>
                <c:pt idx="186073">
                  <c:v>-0.20062199999999999</c:v>
                </c:pt>
                <c:pt idx="186074">
                  <c:v>-0.203401</c:v>
                </c:pt>
                <c:pt idx="186075">
                  <c:v>-0.20615600000000001</c:v>
                </c:pt>
                <c:pt idx="186076">
                  <c:v>-0.208893</c:v>
                </c:pt>
                <c:pt idx="186077">
                  <c:v>-0.211614</c:v>
                </c:pt>
                <c:pt idx="186078">
                  <c:v>-0.21431800000000001</c:v>
                </c:pt>
                <c:pt idx="186079">
                  <c:v>-0.21700900000000001</c:v>
                </c:pt>
                <c:pt idx="186080">
                  <c:v>-0.21968399999999999</c:v>
                </c:pt>
                <c:pt idx="186081">
                  <c:v>-0.22234100000000001</c:v>
                </c:pt>
                <c:pt idx="186082">
                  <c:v>-0.22497500000000001</c:v>
                </c:pt>
                <c:pt idx="186083">
                  <c:v>-0.22758100000000001</c:v>
                </c:pt>
                <c:pt idx="186084">
                  <c:v>-0.230161</c:v>
                </c:pt>
                <c:pt idx="186085">
                  <c:v>-0.232711</c:v>
                </c:pt>
                <c:pt idx="186086">
                  <c:v>-0.23522999999999999</c:v>
                </c:pt>
                <c:pt idx="186087">
                  <c:v>-0.23771300000000001</c:v>
                </c:pt>
                <c:pt idx="186088">
                  <c:v>-0.24016000000000001</c:v>
                </c:pt>
                <c:pt idx="186089">
                  <c:v>-0.24256800000000001</c:v>
                </c:pt>
                <c:pt idx="186090">
                  <c:v>-0.24492800000000001</c:v>
                </c:pt>
                <c:pt idx="186091">
                  <c:v>-0.247229</c:v>
                </c:pt>
                <c:pt idx="186092">
                  <c:v>-0.24946299999999999</c:v>
                </c:pt>
                <c:pt idx="186093">
                  <c:v>-0.25162800000000002</c:v>
                </c:pt>
                <c:pt idx="186094">
                  <c:v>-0.25372800000000001</c:v>
                </c:pt>
                <c:pt idx="186095">
                  <c:v>-0.25576399999999999</c:v>
                </c:pt>
                <c:pt idx="186096">
                  <c:v>-0.25773400000000002</c:v>
                </c:pt>
                <c:pt idx="186097">
                  <c:v>-0.25963599999999998</c:v>
                </c:pt>
                <c:pt idx="186098">
                  <c:v>-0.26146900000000001</c:v>
                </c:pt>
                <c:pt idx="186099">
                  <c:v>-0.26323299999999999</c:v>
                </c:pt>
                <c:pt idx="186100">
                  <c:v>-0.26492399999999999</c:v>
                </c:pt>
                <c:pt idx="186101">
                  <c:v>-0.26653700000000002</c:v>
                </c:pt>
                <c:pt idx="186102">
                  <c:v>-0.268067</c:v>
                </c:pt>
                <c:pt idx="186103">
                  <c:v>-0.26951000000000003</c:v>
                </c:pt>
                <c:pt idx="186104">
                  <c:v>-0.27086300000000002</c:v>
                </c:pt>
                <c:pt idx="186105">
                  <c:v>-0.27213100000000001</c:v>
                </c:pt>
                <c:pt idx="186106">
                  <c:v>-0.27332200000000001</c:v>
                </c:pt>
                <c:pt idx="186107">
                  <c:v>-0.27444000000000002</c:v>
                </c:pt>
                <c:pt idx="186108">
                  <c:v>-0.27548800000000001</c:v>
                </c:pt>
                <c:pt idx="186109">
                  <c:v>-0.27646700000000002</c:v>
                </c:pt>
                <c:pt idx="186110">
                  <c:v>-0.27737699999999998</c:v>
                </c:pt>
                <c:pt idx="186111">
                  <c:v>-0.27821400000000002</c:v>
                </c:pt>
                <c:pt idx="186112">
                  <c:v>-0.27898600000000001</c:v>
                </c:pt>
                <c:pt idx="186113">
                  <c:v>-0.27970200000000001</c:v>
                </c:pt>
                <c:pt idx="186114">
                  <c:v>-0.280364</c:v>
                </c:pt>
                <c:pt idx="186115">
                  <c:v>-0.28097499999999997</c:v>
                </c:pt>
                <c:pt idx="186116">
                  <c:v>-0.28153499999999998</c:v>
                </c:pt>
                <c:pt idx="186117">
                  <c:v>-0.28204000000000001</c:v>
                </c:pt>
                <c:pt idx="186118">
                  <c:v>-0.28248600000000001</c:v>
                </c:pt>
                <c:pt idx="186119">
                  <c:v>-0.28287400000000001</c:v>
                </c:pt>
                <c:pt idx="186120">
                  <c:v>-0.28321000000000002</c:v>
                </c:pt>
                <c:pt idx="186121">
                  <c:v>-0.283499</c:v>
                </c:pt>
                <c:pt idx="186122">
                  <c:v>-0.28373599999999999</c:v>
                </c:pt>
                <c:pt idx="186123">
                  <c:v>-0.28392000000000001</c:v>
                </c:pt>
                <c:pt idx="186124">
                  <c:v>-0.284051</c:v>
                </c:pt>
                <c:pt idx="186125">
                  <c:v>-0.28412999999999999</c:v>
                </c:pt>
                <c:pt idx="186126">
                  <c:v>-0.28415600000000002</c:v>
                </c:pt>
                <c:pt idx="186127">
                  <c:v>-0.284132</c:v>
                </c:pt>
                <c:pt idx="186128">
                  <c:v>-0.28406399999999998</c:v>
                </c:pt>
                <c:pt idx="186129">
                  <c:v>-0.28395999999999999</c:v>
                </c:pt>
                <c:pt idx="186130">
                  <c:v>-0.283827</c:v>
                </c:pt>
                <c:pt idx="186131">
                  <c:v>-0.283669</c:v>
                </c:pt>
                <c:pt idx="186132">
                  <c:v>-0.28348800000000002</c:v>
                </c:pt>
                <c:pt idx="186133">
                  <c:v>-0.28328300000000001</c:v>
                </c:pt>
                <c:pt idx="186134">
                  <c:v>-0.283051</c:v>
                </c:pt>
                <c:pt idx="186135">
                  <c:v>-0.28279199999999999</c:v>
                </c:pt>
                <c:pt idx="186136">
                  <c:v>-0.28250900000000001</c:v>
                </c:pt>
                <c:pt idx="186137">
                  <c:v>-0.28220499999999998</c:v>
                </c:pt>
                <c:pt idx="186138">
                  <c:v>-0.28188400000000002</c:v>
                </c:pt>
                <c:pt idx="186139">
                  <c:v>-0.281555</c:v>
                </c:pt>
                <c:pt idx="186140">
                  <c:v>-0.28122399999999997</c:v>
                </c:pt>
                <c:pt idx="186141">
                  <c:v>-0.28089500000000001</c:v>
                </c:pt>
                <c:pt idx="186142">
                  <c:v>-0.28057100000000001</c:v>
                </c:pt>
                <c:pt idx="186143">
                  <c:v>-0.28025299999999997</c:v>
                </c:pt>
                <c:pt idx="186144">
                  <c:v>-0.27994799999999997</c:v>
                </c:pt>
                <c:pt idx="186145">
                  <c:v>-0.27965899999999999</c:v>
                </c:pt>
                <c:pt idx="186146">
                  <c:v>-0.27939000000000003</c:v>
                </c:pt>
                <c:pt idx="186147">
                  <c:v>-0.27914</c:v>
                </c:pt>
                <c:pt idx="186148">
                  <c:v>-0.278916</c:v>
                </c:pt>
                <c:pt idx="186149">
                  <c:v>-0.27871899999999999</c:v>
                </c:pt>
                <c:pt idx="186150">
                  <c:v>-0.27854600000000002</c:v>
                </c:pt>
                <c:pt idx="186151">
                  <c:v>-0.278391</c:v>
                </c:pt>
                <c:pt idx="186152">
                  <c:v>-0.278254</c:v>
                </c:pt>
                <c:pt idx="186153">
                  <c:v>-0.27813500000000002</c:v>
                </c:pt>
                <c:pt idx="186154">
                  <c:v>-0.27803</c:v>
                </c:pt>
                <c:pt idx="186155">
                  <c:v>-0.27794200000000002</c:v>
                </c:pt>
                <c:pt idx="186156">
                  <c:v>-0.27787899999999999</c:v>
                </c:pt>
                <c:pt idx="186157">
                  <c:v>-0.27784799999999998</c:v>
                </c:pt>
                <c:pt idx="186158">
                  <c:v>-0.27784999999999999</c:v>
                </c:pt>
                <c:pt idx="186159">
                  <c:v>-0.27788400000000002</c:v>
                </c:pt>
                <c:pt idx="186160">
                  <c:v>-0.27795599999999998</c:v>
                </c:pt>
                <c:pt idx="186161">
                  <c:v>-0.27806799999999998</c:v>
                </c:pt>
                <c:pt idx="186162">
                  <c:v>-0.278221</c:v>
                </c:pt>
                <c:pt idx="186163">
                  <c:v>-0.27841300000000002</c:v>
                </c:pt>
                <c:pt idx="186164">
                  <c:v>-0.27864800000000001</c:v>
                </c:pt>
                <c:pt idx="186165">
                  <c:v>-0.27893200000000001</c:v>
                </c:pt>
                <c:pt idx="186166">
                  <c:v>-0.27926800000000002</c:v>
                </c:pt>
                <c:pt idx="186167">
                  <c:v>-0.27964800000000001</c:v>
                </c:pt>
                <c:pt idx="186168">
                  <c:v>-0.28006799999999998</c:v>
                </c:pt>
                <c:pt idx="186169">
                  <c:v>-0.28052500000000002</c:v>
                </c:pt>
                <c:pt idx="186170">
                  <c:v>-0.28101999999999999</c:v>
                </c:pt>
                <c:pt idx="186171">
                  <c:v>-0.281559</c:v>
                </c:pt>
                <c:pt idx="186172">
                  <c:v>-0.28215299999999999</c:v>
                </c:pt>
                <c:pt idx="186173">
                  <c:v>-0.28280899999999998</c:v>
                </c:pt>
                <c:pt idx="186174">
                  <c:v>-0.28352100000000002</c:v>
                </c:pt>
                <c:pt idx="186175">
                  <c:v>-0.28427799999999998</c:v>
                </c:pt>
                <c:pt idx="186176">
                  <c:v>-0.28506900000000002</c:v>
                </c:pt>
                <c:pt idx="186177">
                  <c:v>-0.285889</c:v>
                </c:pt>
                <c:pt idx="186178">
                  <c:v>-0.28673799999999999</c:v>
                </c:pt>
                <c:pt idx="186179">
                  <c:v>-0.28761500000000001</c:v>
                </c:pt>
                <c:pt idx="186180">
                  <c:v>-0.288518</c:v>
                </c:pt>
                <c:pt idx="186181">
                  <c:v>-0.28944700000000001</c:v>
                </c:pt>
                <c:pt idx="186182">
                  <c:v>-0.29040500000000002</c:v>
                </c:pt>
                <c:pt idx="186183">
                  <c:v>-0.29138999999999998</c:v>
                </c:pt>
                <c:pt idx="186184">
                  <c:v>-0.29239599999999999</c:v>
                </c:pt>
                <c:pt idx="186185">
                  <c:v>-0.29341699999999998</c:v>
                </c:pt>
                <c:pt idx="186186">
                  <c:v>-0.29444700000000001</c:v>
                </c:pt>
                <c:pt idx="186187">
                  <c:v>-0.29548400000000002</c:v>
                </c:pt>
                <c:pt idx="186188">
                  <c:v>-0.29653000000000002</c:v>
                </c:pt>
                <c:pt idx="186189">
                  <c:v>-0.29759000000000002</c:v>
                </c:pt>
                <c:pt idx="186190">
                  <c:v>-0.29866399999999999</c:v>
                </c:pt>
                <c:pt idx="186191">
                  <c:v>-0.29974499999999998</c:v>
                </c:pt>
                <c:pt idx="186192">
                  <c:v>-0.30082700000000001</c:v>
                </c:pt>
                <c:pt idx="186193">
                  <c:v>-0.301902</c:v>
                </c:pt>
                <c:pt idx="186194">
                  <c:v>-0.30296200000000001</c:v>
                </c:pt>
                <c:pt idx="186195">
                  <c:v>-0.30399500000000002</c:v>
                </c:pt>
                <c:pt idx="186196">
                  <c:v>-0.30499300000000001</c:v>
                </c:pt>
                <c:pt idx="186197">
                  <c:v>-0.30595</c:v>
                </c:pt>
                <c:pt idx="186198">
                  <c:v>-0.30686099999999999</c:v>
                </c:pt>
                <c:pt idx="186199">
                  <c:v>-0.30772699999999997</c:v>
                </c:pt>
                <c:pt idx="186200">
                  <c:v>-0.30854999999999999</c:v>
                </c:pt>
                <c:pt idx="186201">
                  <c:v>-0.309334</c:v>
                </c:pt>
                <c:pt idx="186202">
                  <c:v>-0.31007800000000002</c:v>
                </c:pt>
                <c:pt idx="186203">
                  <c:v>-0.31077100000000002</c:v>
                </c:pt>
                <c:pt idx="186204">
                  <c:v>-0.31140000000000001</c:v>
                </c:pt>
                <c:pt idx="186205">
                  <c:v>-0.31196299999999999</c:v>
                </c:pt>
                <c:pt idx="186206">
                  <c:v>-0.31246499999999999</c:v>
                </c:pt>
                <c:pt idx="186207">
                  <c:v>-0.31290899999999999</c:v>
                </c:pt>
                <c:pt idx="186208">
                  <c:v>-0.31329600000000002</c:v>
                </c:pt>
                <c:pt idx="186209">
                  <c:v>-0.31362400000000001</c:v>
                </c:pt>
                <c:pt idx="186210">
                  <c:v>-0.31389299999999998</c:v>
                </c:pt>
                <c:pt idx="186211">
                  <c:v>-0.31409999999999999</c:v>
                </c:pt>
                <c:pt idx="186212">
                  <c:v>-0.31423600000000002</c:v>
                </c:pt>
                <c:pt idx="186213">
                  <c:v>-0.31429200000000002</c:v>
                </c:pt>
                <c:pt idx="186214">
                  <c:v>-0.31426300000000001</c:v>
                </c:pt>
                <c:pt idx="186215">
                  <c:v>-0.31414599999999998</c:v>
                </c:pt>
                <c:pt idx="186216">
                  <c:v>-0.31393599999999999</c:v>
                </c:pt>
                <c:pt idx="186217">
                  <c:v>-0.31362899999999999</c:v>
                </c:pt>
                <c:pt idx="186218">
                  <c:v>-0.313226</c:v>
                </c:pt>
                <c:pt idx="186219">
                  <c:v>-0.312722</c:v>
                </c:pt>
                <c:pt idx="186220">
                  <c:v>-0.31211299999999997</c:v>
                </c:pt>
                <c:pt idx="186221">
                  <c:v>-0.31139600000000001</c:v>
                </c:pt>
                <c:pt idx="186222">
                  <c:v>-0.31057499999999999</c:v>
                </c:pt>
                <c:pt idx="186223">
                  <c:v>-0.30965199999999998</c:v>
                </c:pt>
                <c:pt idx="186224">
                  <c:v>-0.30862400000000001</c:v>
                </c:pt>
                <c:pt idx="186225">
                  <c:v>-0.30748999999999999</c:v>
                </c:pt>
                <c:pt idx="186226">
                  <c:v>-0.30625000000000002</c:v>
                </c:pt>
                <c:pt idx="186227">
                  <c:v>-0.3049</c:v>
                </c:pt>
                <c:pt idx="186228">
                  <c:v>-0.30343500000000001</c:v>
                </c:pt>
                <c:pt idx="186229">
                  <c:v>-0.30185600000000001</c:v>
                </c:pt>
                <c:pt idx="186230">
                  <c:v>-0.30016700000000002</c:v>
                </c:pt>
                <c:pt idx="186231">
                  <c:v>-0.29836499999999999</c:v>
                </c:pt>
                <c:pt idx="186232">
                  <c:v>-0.29644799999999999</c:v>
                </c:pt>
                <c:pt idx="186233">
                  <c:v>-0.29441600000000001</c:v>
                </c:pt>
                <c:pt idx="186234">
                  <c:v>-0.29227399999999998</c:v>
                </c:pt>
                <c:pt idx="186235">
                  <c:v>-0.29002299999999998</c:v>
                </c:pt>
                <c:pt idx="186236">
                  <c:v>-0.287663</c:v>
                </c:pt>
                <c:pt idx="186237">
                  <c:v>-0.28519800000000001</c:v>
                </c:pt>
                <c:pt idx="186238">
                  <c:v>-0.28263100000000002</c:v>
                </c:pt>
                <c:pt idx="186239">
                  <c:v>-0.27996700000000002</c:v>
                </c:pt>
                <c:pt idx="186240">
                  <c:v>-0.27720699999999998</c:v>
                </c:pt>
                <c:pt idx="186241">
                  <c:v>-0.27435700000000002</c:v>
                </c:pt>
                <c:pt idx="186242">
                  <c:v>-0.27141700000000002</c:v>
                </c:pt>
                <c:pt idx="186243">
                  <c:v>-0.26838699999999999</c:v>
                </c:pt>
                <c:pt idx="186244">
                  <c:v>-0.26526899999999998</c:v>
                </c:pt>
                <c:pt idx="186245">
                  <c:v>-0.26206200000000002</c:v>
                </c:pt>
                <c:pt idx="186246">
                  <c:v>-0.25877099999999997</c:v>
                </c:pt>
                <c:pt idx="186247">
                  <c:v>-0.25540000000000002</c:v>
                </c:pt>
                <c:pt idx="186248">
                  <c:v>-0.25195200000000001</c:v>
                </c:pt>
                <c:pt idx="186249">
                  <c:v>-0.24843000000000001</c:v>
                </c:pt>
                <c:pt idx="186250">
                  <c:v>-0.244836</c:v>
                </c:pt>
                <c:pt idx="186251">
                  <c:v>-0.241172</c:v>
                </c:pt>
                <c:pt idx="186252">
                  <c:v>-0.23744000000000001</c:v>
                </c:pt>
                <c:pt idx="186253">
                  <c:v>-0.23364299999999999</c:v>
                </c:pt>
                <c:pt idx="186254">
                  <c:v>-0.22978799999999999</c:v>
                </c:pt>
                <c:pt idx="186255">
                  <c:v>-0.225878</c:v>
                </c:pt>
                <c:pt idx="186256">
                  <c:v>-0.221915</c:v>
                </c:pt>
                <c:pt idx="186257">
                  <c:v>-0.21790300000000001</c:v>
                </c:pt>
                <c:pt idx="186258">
                  <c:v>-0.21384600000000001</c:v>
                </c:pt>
                <c:pt idx="186259">
                  <c:v>-0.20974699999999999</c:v>
                </c:pt>
                <c:pt idx="186260">
                  <c:v>-0.20561099999999999</c:v>
                </c:pt>
                <c:pt idx="186261">
                  <c:v>-0.20144300000000001</c:v>
                </c:pt>
                <c:pt idx="186262">
                  <c:v>-0.197244</c:v>
                </c:pt>
                <c:pt idx="186263">
                  <c:v>-0.19301299999999999</c:v>
                </c:pt>
                <c:pt idx="186264">
                  <c:v>-0.18875400000000001</c:v>
                </c:pt>
                <c:pt idx="186265">
                  <c:v>-0.184476</c:v>
                </c:pt>
                <c:pt idx="186266">
                  <c:v>-0.18019399999999999</c:v>
                </c:pt>
                <c:pt idx="186267">
                  <c:v>-0.17591899999999999</c:v>
                </c:pt>
                <c:pt idx="186268">
                  <c:v>-0.171657</c:v>
                </c:pt>
                <c:pt idx="186269">
                  <c:v>-0.16741</c:v>
                </c:pt>
                <c:pt idx="186270">
                  <c:v>-0.16317999999999999</c:v>
                </c:pt>
                <c:pt idx="186271">
                  <c:v>-0.158971</c:v>
                </c:pt>
                <c:pt idx="186272">
                  <c:v>-0.15478800000000001</c:v>
                </c:pt>
                <c:pt idx="186273">
                  <c:v>-0.15063699999999999</c:v>
                </c:pt>
                <c:pt idx="186274">
                  <c:v>-0.14652799999999999</c:v>
                </c:pt>
                <c:pt idx="186275">
                  <c:v>-0.14246900000000001</c:v>
                </c:pt>
                <c:pt idx="186276">
                  <c:v>-0.138464</c:v>
                </c:pt>
                <c:pt idx="186277">
                  <c:v>-0.134518</c:v>
                </c:pt>
                <c:pt idx="186278">
                  <c:v>-0.130633</c:v>
                </c:pt>
                <c:pt idx="186279">
                  <c:v>-0.12681200000000001</c:v>
                </c:pt>
                <c:pt idx="186280">
                  <c:v>-0.123057</c:v>
                </c:pt>
                <c:pt idx="186281">
                  <c:v>-0.11937300000000001</c:v>
                </c:pt>
                <c:pt idx="186282">
                  <c:v>-0.11576699999999999</c:v>
                </c:pt>
                <c:pt idx="186283">
                  <c:v>-0.112247</c:v>
                </c:pt>
                <c:pt idx="186284">
                  <c:v>-0.108815</c:v>
                </c:pt>
                <c:pt idx="186285">
                  <c:v>-0.10548100000000001</c:v>
                </c:pt>
                <c:pt idx="186286">
                  <c:v>-0.10224900000000001</c:v>
                </c:pt>
                <c:pt idx="186287">
                  <c:v>-9.9120299999999995E-2</c:v>
                </c:pt>
                <c:pt idx="186288">
                  <c:v>-9.6098900000000001E-2</c:v>
                </c:pt>
                <c:pt idx="186289">
                  <c:v>-9.3191300000000005E-2</c:v>
                </c:pt>
                <c:pt idx="186290">
                  <c:v>-9.0405100000000002E-2</c:v>
                </c:pt>
                <c:pt idx="186291">
                  <c:v>-8.7746199999999996E-2</c:v>
                </c:pt>
                <c:pt idx="186292">
                  <c:v>-8.5218699999999994E-2</c:v>
                </c:pt>
                <c:pt idx="186293">
                  <c:v>-8.2825499999999996E-2</c:v>
                </c:pt>
                <c:pt idx="186294">
                  <c:v>-8.0570100000000006E-2</c:v>
                </c:pt>
                <c:pt idx="186295">
                  <c:v>-7.8456899999999996E-2</c:v>
                </c:pt>
                <c:pt idx="186296">
                  <c:v>-7.6488100000000003E-2</c:v>
                </c:pt>
                <c:pt idx="186297">
                  <c:v>-7.4664300000000003E-2</c:v>
                </c:pt>
                <c:pt idx="186298">
                  <c:v>-7.2988300000000006E-2</c:v>
                </c:pt>
                <c:pt idx="186299">
                  <c:v>-7.1465200000000006E-2</c:v>
                </c:pt>
                <c:pt idx="186300">
                  <c:v>-7.0097400000000004E-2</c:v>
                </c:pt>
                <c:pt idx="186301">
                  <c:v>-6.8882499999999999E-2</c:v>
                </c:pt>
                <c:pt idx="186302">
                  <c:v>-6.7819099999999993E-2</c:v>
                </c:pt>
                <c:pt idx="186303">
                  <c:v>-6.69101E-2</c:v>
                </c:pt>
                <c:pt idx="186304">
                  <c:v>-6.6159899999999994E-2</c:v>
                </c:pt>
                <c:pt idx="186305">
                  <c:v>-6.5569799999999998E-2</c:v>
                </c:pt>
                <c:pt idx="186306">
                  <c:v>-6.5139500000000003E-2</c:v>
                </c:pt>
                <c:pt idx="186307">
                  <c:v>-6.4867999999999995E-2</c:v>
                </c:pt>
                <c:pt idx="186308">
                  <c:v>-6.4753599999999994E-2</c:v>
                </c:pt>
                <c:pt idx="186309">
                  <c:v>-6.4796000000000006E-2</c:v>
                </c:pt>
                <c:pt idx="186310">
                  <c:v>-6.4996799999999993E-2</c:v>
                </c:pt>
                <c:pt idx="186311">
                  <c:v>-6.5358700000000006E-2</c:v>
                </c:pt>
                <c:pt idx="186312">
                  <c:v>-6.58831E-2</c:v>
                </c:pt>
                <c:pt idx="186313">
                  <c:v>-6.6569100000000006E-2</c:v>
                </c:pt>
                <c:pt idx="186314">
                  <c:v>-6.7413500000000001E-2</c:v>
                </c:pt>
                <c:pt idx="186315">
                  <c:v>-6.8414199999999994E-2</c:v>
                </c:pt>
                <c:pt idx="186316">
                  <c:v>-6.9571099999999997E-2</c:v>
                </c:pt>
                <c:pt idx="186317">
                  <c:v>-7.0884299999999997E-2</c:v>
                </c:pt>
                <c:pt idx="186318">
                  <c:v>-7.2352200000000005E-2</c:v>
                </c:pt>
                <c:pt idx="186319">
                  <c:v>-7.3972300000000005E-2</c:v>
                </c:pt>
                <c:pt idx="186320">
                  <c:v>-7.5742000000000004E-2</c:v>
                </c:pt>
                <c:pt idx="186321">
                  <c:v>-7.7657799999999999E-2</c:v>
                </c:pt>
                <c:pt idx="186322">
                  <c:v>-7.9717399999999994E-2</c:v>
                </c:pt>
                <c:pt idx="186323">
                  <c:v>-8.1919900000000004E-2</c:v>
                </c:pt>
                <c:pt idx="186324">
                  <c:v>-8.4263699999999997E-2</c:v>
                </c:pt>
                <c:pt idx="186325">
                  <c:v>-8.6746400000000001E-2</c:v>
                </c:pt>
                <c:pt idx="186326">
                  <c:v>-8.9366500000000001E-2</c:v>
                </c:pt>
                <c:pt idx="186327">
                  <c:v>-9.2120499999999994E-2</c:v>
                </c:pt>
                <c:pt idx="186328">
                  <c:v>-9.5000000000000001E-2</c:v>
                </c:pt>
                <c:pt idx="186329">
                  <c:v>-9.7995899999999997E-2</c:v>
                </c:pt>
                <c:pt idx="186330">
                  <c:v>-0.101105</c:v>
                </c:pt>
                <c:pt idx="186331">
                  <c:v>-0.104327</c:v>
                </c:pt>
                <c:pt idx="186332">
                  <c:v>-0.107656</c:v>
                </c:pt>
                <c:pt idx="186333">
                  <c:v>-0.11108999999999999</c:v>
                </c:pt>
                <c:pt idx="186334">
                  <c:v>-0.11462600000000001</c:v>
                </c:pt>
                <c:pt idx="186335">
                  <c:v>-0.11826100000000001</c:v>
                </c:pt>
                <c:pt idx="186336">
                  <c:v>-0.12199400000000001</c:v>
                </c:pt>
                <c:pt idx="186337">
                  <c:v>-0.12581999999999999</c:v>
                </c:pt>
                <c:pt idx="186338">
                  <c:v>-0.12973299999999999</c:v>
                </c:pt>
                <c:pt idx="186339">
                  <c:v>-0.13372300000000001</c:v>
                </c:pt>
                <c:pt idx="186340">
                  <c:v>-0.13778699999999999</c:v>
                </c:pt>
                <c:pt idx="186341">
                  <c:v>-0.14192299999999999</c:v>
                </c:pt>
                <c:pt idx="186342">
                  <c:v>-0.14613499999999999</c:v>
                </c:pt>
                <c:pt idx="186343">
                  <c:v>-0.150421</c:v>
                </c:pt>
                <c:pt idx="186344">
                  <c:v>-0.154776</c:v>
                </c:pt>
                <c:pt idx="186345">
                  <c:v>-0.159189</c:v>
                </c:pt>
                <c:pt idx="186346">
                  <c:v>-0.16365499999999999</c:v>
                </c:pt>
                <c:pt idx="186347">
                  <c:v>-0.16816900000000001</c:v>
                </c:pt>
                <c:pt idx="186348">
                  <c:v>-0.17272799999999999</c:v>
                </c:pt>
                <c:pt idx="186349">
                  <c:v>-0.17732200000000001</c:v>
                </c:pt>
                <c:pt idx="186350">
                  <c:v>-0.181945</c:v>
                </c:pt>
                <c:pt idx="186351">
                  <c:v>-0.18659400000000001</c:v>
                </c:pt>
                <c:pt idx="186352">
                  <c:v>-0.19126499999999999</c:v>
                </c:pt>
                <c:pt idx="186353">
                  <c:v>-0.19595199999999999</c:v>
                </c:pt>
                <c:pt idx="186354">
                  <c:v>-0.20065</c:v>
                </c:pt>
                <c:pt idx="186355">
                  <c:v>-0.20535200000000001</c:v>
                </c:pt>
                <c:pt idx="186356">
                  <c:v>-0.21004800000000001</c:v>
                </c:pt>
                <c:pt idx="186357">
                  <c:v>-0.21473500000000001</c:v>
                </c:pt>
                <c:pt idx="186358">
                  <c:v>-0.21940699999999999</c:v>
                </c:pt>
                <c:pt idx="186359">
                  <c:v>-0.22403100000000001</c:v>
                </c:pt>
                <c:pt idx="186360">
                  <c:v>-0.22858100000000001</c:v>
                </c:pt>
                <c:pt idx="186361">
                  <c:v>-0.23308300000000001</c:v>
                </c:pt>
                <c:pt idx="186362">
                  <c:v>-0.23755999999999999</c:v>
                </c:pt>
                <c:pt idx="186363">
                  <c:v>-0.24198500000000001</c:v>
                </c:pt>
                <c:pt idx="186364">
                  <c:v>-0.24635000000000001</c:v>
                </c:pt>
                <c:pt idx="186365">
                  <c:v>-0.250666</c:v>
                </c:pt>
                <c:pt idx="186366">
                  <c:v>-0.25493500000000002</c:v>
                </c:pt>
                <c:pt idx="186367">
                  <c:v>-0.25915300000000002</c:v>
                </c:pt>
                <c:pt idx="186368">
                  <c:v>-0.26331399999999999</c:v>
                </c:pt>
                <c:pt idx="186369">
                  <c:v>-0.26741300000000001</c:v>
                </c:pt>
                <c:pt idx="186370">
                  <c:v>-0.27144400000000002</c:v>
                </c:pt>
                <c:pt idx="186371">
                  <c:v>-0.27540700000000001</c:v>
                </c:pt>
                <c:pt idx="186372">
                  <c:v>-0.27930100000000002</c:v>
                </c:pt>
                <c:pt idx="186373">
                  <c:v>-0.28312399999999999</c:v>
                </c:pt>
                <c:pt idx="186374">
                  <c:v>-0.28687099999999999</c:v>
                </c:pt>
                <c:pt idx="186375">
                  <c:v>-0.29054000000000002</c:v>
                </c:pt>
                <c:pt idx="186376">
                  <c:v>-0.29413</c:v>
                </c:pt>
                <c:pt idx="186377">
                  <c:v>-0.29764000000000002</c:v>
                </c:pt>
                <c:pt idx="186378">
                  <c:v>-0.301068</c:v>
                </c:pt>
                <c:pt idx="186379">
                  <c:v>-0.30441200000000002</c:v>
                </c:pt>
                <c:pt idx="186380">
                  <c:v>-0.30766399999999999</c:v>
                </c:pt>
                <c:pt idx="186381">
                  <c:v>-0.31081700000000001</c:v>
                </c:pt>
                <c:pt idx="186382">
                  <c:v>-0.31386599999999998</c:v>
                </c:pt>
                <c:pt idx="186383">
                  <c:v>-0.31680799999999998</c:v>
                </c:pt>
                <c:pt idx="186384">
                  <c:v>-0.31964100000000001</c:v>
                </c:pt>
                <c:pt idx="186385">
                  <c:v>-0.32236300000000001</c:v>
                </c:pt>
                <c:pt idx="186386">
                  <c:v>-0.32496999999999998</c:v>
                </c:pt>
                <c:pt idx="186387">
                  <c:v>-0.32746199999999998</c:v>
                </c:pt>
                <c:pt idx="186388">
                  <c:v>-0.32983400000000002</c:v>
                </c:pt>
                <c:pt idx="186389">
                  <c:v>-0.33208399999999999</c:v>
                </c:pt>
                <c:pt idx="186390">
                  <c:v>-0.33420899999999998</c:v>
                </c:pt>
                <c:pt idx="186391">
                  <c:v>-0.336206</c:v>
                </c:pt>
                <c:pt idx="186392">
                  <c:v>-0.33807500000000001</c:v>
                </c:pt>
                <c:pt idx="186393">
                  <c:v>-0.33981499999999998</c:v>
                </c:pt>
                <c:pt idx="186394">
                  <c:v>-0.34142800000000001</c:v>
                </c:pt>
                <c:pt idx="186395">
                  <c:v>-0.342914</c:v>
                </c:pt>
                <c:pt idx="186396">
                  <c:v>-0.344275</c:v>
                </c:pt>
                <c:pt idx="186397">
                  <c:v>-0.34551199999999999</c:v>
                </c:pt>
                <c:pt idx="186398">
                  <c:v>-0.34662399999999999</c:v>
                </c:pt>
                <c:pt idx="186399">
                  <c:v>-0.347611</c:v>
                </c:pt>
                <c:pt idx="186400">
                  <c:v>-0.34847299999999998</c:v>
                </c:pt>
                <c:pt idx="186401">
                  <c:v>-0.34921000000000002</c:v>
                </c:pt>
                <c:pt idx="186402">
                  <c:v>-0.34982000000000002</c:v>
                </c:pt>
                <c:pt idx="186403">
                  <c:v>-0.35030299999999998</c:v>
                </c:pt>
                <c:pt idx="186404">
                  <c:v>-0.35065600000000002</c:v>
                </c:pt>
                <c:pt idx="186405">
                  <c:v>-0.35088000000000003</c:v>
                </c:pt>
                <c:pt idx="186406">
                  <c:v>-0.35097600000000001</c:v>
                </c:pt>
                <c:pt idx="186407">
                  <c:v>-0.35094199999999998</c:v>
                </c:pt>
                <c:pt idx="186408">
                  <c:v>-0.35077799999999998</c:v>
                </c:pt>
                <c:pt idx="186409">
                  <c:v>-0.35048200000000002</c:v>
                </c:pt>
                <c:pt idx="186410">
                  <c:v>-0.35005199999999997</c:v>
                </c:pt>
                <c:pt idx="186411">
                  <c:v>-0.34948800000000002</c:v>
                </c:pt>
                <c:pt idx="186412">
                  <c:v>-0.34879199999999999</c:v>
                </c:pt>
                <c:pt idx="186413">
                  <c:v>-0.34796700000000003</c:v>
                </c:pt>
                <c:pt idx="186414">
                  <c:v>-0.34701700000000002</c:v>
                </c:pt>
                <c:pt idx="186415">
                  <c:v>-0.34594599999999998</c:v>
                </c:pt>
                <c:pt idx="186416">
                  <c:v>-0.34475899999999998</c:v>
                </c:pt>
                <c:pt idx="186417">
                  <c:v>-0.34346100000000002</c:v>
                </c:pt>
                <c:pt idx="186418">
                  <c:v>-0.34205400000000002</c:v>
                </c:pt>
                <c:pt idx="186419">
                  <c:v>-0.34054000000000001</c:v>
                </c:pt>
                <c:pt idx="186420">
                  <c:v>-0.338924</c:v>
                </c:pt>
                <c:pt idx="186421">
                  <c:v>-0.33720600000000001</c:v>
                </c:pt>
                <c:pt idx="186422">
                  <c:v>-0.33538499999999999</c:v>
                </c:pt>
                <c:pt idx="186423">
                  <c:v>-0.33346599999999998</c:v>
                </c:pt>
                <c:pt idx="186424">
                  <c:v>-0.33145200000000002</c:v>
                </c:pt>
                <c:pt idx="186425">
                  <c:v>-0.329345</c:v>
                </c:pt>
                <c:pt idx="186426">
                  <c:v>-0.32713900000000001</c:v>
                </c:pt>
                <c:pt idx="186427">
                  <c:v>-0.32483200000000001</c:v>
                </c:pt>
                <c:pt idx="186428">
                  <c:v>-0.32242599999999999</c:v>
                </c:pt>
                <c:pt idx="186429">
                  <c:v>-0.31992399999999999</c:v>
                </c:pt>
                <c:pt idx="186430">
                  <c:v>-0.31732900000000003</c:v>
                </c:pt>
                <c:pt idx="186431">
                  <c:v>-0.31464500000000001</c:v>
                </c:pt>
                <c:pt idx="186432">
                  <c:v>-0.31187399999999998</c:v>
                </c:pt>
                <c:pt idx="186433">
                  <c:v>-0.30901499999999998</c:v>
                </c:pt>
                <c:pt idx="186434">
                  <c:v>-0.306064</c:v>
                </c:pt>
                <c:pt idx="186435">
                  <c:v>-0.30302400000000002</c:v>
                </c:pt>
                <c:pt idx="186436">
                  <c:v>-0.29990600000000001</c:v>
                </c:pt>
                <c:pt idx="186437">
                  <c:v>-0.29671999999999998</c:v>
                </c:pt>
                <c:pt idx="186438">
                  <c:v>-0.29347400000000001</c:v>
                </c:pt>
                <c:pt idx="186439">
                  <c:v>-0.29016900000000001</c:v>
                </c:pt>
                <c:pt idx="186440">
                  <c:v>-0.28680499999999998</c:v>
                </c:pt>
                <c:pt idx="186441">
                  <c:v>-0.28338400000000002</c:v>
                </c:pt>
                <c:pt idx="186442">
                  <c:v>-0.27990700000000002</c:v>
                </c:pt>
                <c:pt idx="186443">
                  <c:v>-0.27637200000000001</c:v>
                </c:pt>
                <c:pt idx="186444">
                  <c:v>-0.272783</c:v>
                </c:pt>
                <c:pt idx="186445">
                  <c:v>-0.26914399999999999</c:v>
                </c:pt>
                <c:pt idx="186446">
                  <c:v>-0.265463</c:v>
                </c:pt>
                <c:pt idx="186447">
                  <c:v>-0.26174799999999998</c:v>
                </c:pt>
                <c:pt idx="186448">
                  <c:v>-0.25800200000000001</c:v>
                </c:pt>
                <c:pt idx="186449">
                  <c:v>-0.25422899999999998</c:v>
                </c:pt>
                <c:pt idx="186450">
                  <c:v>-0.25042900000000001</c:v>
                </c:pt>
                <c:pt idx="186451">
                  <c:v>-0.246612</c:v>
                </c:pt>
                <c:pt idx="186452">
                  <c:v>-0.24277599999999999</c:v>
                </c:pt>
                <c:pt idx="186453">
                  <c:v>-0.238899</c:v>
                </c:pt>
                <c:pt idx="186454">
                  <c:v>-0.23497100000000001</c:v>
                </c:pt>
                <c:pt idx="186455">
                  <c:v>-0.231019</c:v>
                </c:pt>
                <c:pt idx="186456">
                  <c:v>-0.22705400000000001</c:v>
                </c:pt>
                <c:pt idx="186457">
                  <c:v>-0.22306500000000001</c:v>
                </c:pt>
                <c:pt idx="186458">
                  <c:v>-0.219053</c:v>
                </c:pt>
                <c:pt idx="186459">
                  <c:v>-0.215027</c:v>
                </c:pt>
                <c:pt idx="186460">
                  <c:v>-0.21099000000000001</c:v>
                </c:pt>
                <c:pt idx="186461">
                  <c:v>-0.20694299999999999</c:v>
                </c:pt>
                <c:pt idx="186462">
                  <c:v>-0.20288800000000001</c:v>
                </c:pt>
                <c:pt idx="186463">
                  <c:v>-0.198825</c:v>
                </c:pt>
                <c:pt idx="186464">
                  <c:v>-0.19475300000000001</c:v>
                </c:pt>
                <c:pt idx="186465">
                  <c:v>-0.19067500000000001</c:v>
                </c:pt>
                <c:pt idx="186466">
                  <c:v>-0.18659600000000001</c:v>
                </c:pt>
                <c:pt idx="186467">
                  <c:v>-0.18252199999999999</c:v>
                </c:pt>
                <c:pt idx="186468">
                  <c:v>-0.17845900000000001</c:v>
                </c:pt>
                <c:pt idx="186469">
                  <c:v>-0.17440900000000001</c:v>
                </c:pt>
                <c:pt idx="186470">
                  <c:v>-0.170377</c:v>
                </c:pt>
                <c:pt idx="186471">
                  <c:v>-0.16636400000000001</c:v>
                </c:pt>
                <c:pt idx="186472">
                  <c:v>-0.16237499999999999</c:v>
                </c:pt>
                <c:pt idx="186473">
                  <c:v>-0.158415</c:v>
                </c:pt>
                <c:pt idx="186474">
                  <c:v>-0.15448200000000001</c:v>
                </c:pt>
                <c:pt idx="186475">
                  <c:v>-0.15057599999999999</c:v>
                </c:pt>
                <c:pt idx="186476">
                  <c:v>-0.146699</c:v>
                </c:pt>
                <c:pt idx="186477">
                  <c:v>-0.14285500000000001</c:v>
                </c:pt>
                <c:pt idx="186478">
                  <c:v>-0.139045</c:v>
                </c:pt>
                <c:pt idx="186479">
                  <c:v>-0.13527</c:v>
                </c:pt>
                <c:pt idx="186480">
                  <c:v>-0.13152900000000001</c:v>
                </c:pt>
                <c:pt idx="186481">
                  <c:v>-0.12782199999999999</c:v>
                </c:pt>
                <c:pt idx="186482">
                  <c:v>-0.124152</c:v>
                </c:pt>
                <c:pt idx="186483">
                  <c:v>-0.120518</c:v>
                </c:pt>
                <c:pt idx="186484">
                  <c:v>-0.116905</c:v>
                </c:pt>
                <c:pt idx="186485">
                  <c:v>-0.113298</c:v>
                </c:pt>
                <c:pt idx="186486">
                  <c:v>-0.10971499999999999</c:v>
                </c:pt>
                <c:pt idx="186487">
                  <c:v>-0.106172</c:v>
                </c:pt>
                <c:pt idx="186488">
                  <c:v>-0.102661</c:v>
                </c:pt>
                <c:pt idx="186489">
                  <c:v>-9.9177199999999993E-2</c:v>
                </c:pt>
                <c:pt idx="186490">
                  <c:v>-9.57316E-2</c:v>
                </c:pt>
                <c:pt idx="186491">
                  <c:v>-9.2328599999999997E-2</c:v>
                </c:pt>
                <c:pt idx="186492">
                  <c:v>-8.8969099999999995E-2</c:v>
                </c:pt>
                <c:pt idx="186493">
                  <c:v>-8.5652300000000001E-2</c:v>
                </c:pt>
                <c:pt idx="186494">
                  <c:v>-8.2377199999999998E-2</c:v>
                </c:pt>
                <c:pt idx="186495">
                  <c:v>-7.9144000000000006E-2</c:v>
                </c:pt>
                <c:pt idx="186496">
                  <c:v>-7.5954099999999997E-2</c:v>
                </c:pt>
                <c:pt idx="186497">
                  <c:v>-7.2808999999999999E-2</c:v>
                </c:pt>
                <c:pt idx="186498">
                  <c:v>-6.9709300000000002E-2</c:v>
                </c:pt>
                <c:pt idx="186499">
                  <c:v>-6.6655199999999998E-2</c:v>
                </c:pt>
                <c:pt idx="186500">
                  <c:v>-6.36486E-2</c:v>
                </c:pt>
                <c:pt idx="186501">
                  <c:v>-6.0692200000000002E-2</c:v>
                </c:pt>
                <c:pt idx="186502">
                  <c:v>-5.7787400000000003E-2</c:v>
                </c:pt>
                <c:pt idx="186503">
                  <c:v>-5.4935100000000001E-2</c:v>
                </c:pt>
                <c:pt idx="186504">
                  <c:v>-5.2135500000000001E-2</c:v>
                </c:pt>
                <c:pt idx="186505">
                  <c:v>-4.9388599999999998E-2</c:v>
                </c:pt>
                <c:pt idx="186506">
                  <c:v>-4.6694100000000002E-2</c:v>
                </c:pt>
                <c:pt idx="186507">
                  <c:v>-4.40522E-2</c:v>
                </c:pt>
                <c:pt idx="186508">
                  <c:v>-4.1463399999999997E-2</c:v>
                </c:pt>
                <c:pt idx="186509">
                  <c:v>-3.8927999999999997E-2</c:v>
                </c:pt>
                <c:pt idx="186510">
                  <c:v>-3.6446300000000001E-2</c:v>
                </c:pt>
                <c:pt idx="186511">
                  <c:v>-3.4018899999999998E-2</c:v>
                </c:pt>
                <c:pt idx="186512">
                  <c:v>-3.1645600000000003E-2</c:v>
                </c:pt>
                <c:pt idx="186513">
                  <c:v>-2.93245E-2</c:v>
                </c:pt>
                <c:pt idx="186514">
                  <c:v>-2.70543E-2</c:v>
                </c:pt>
                <c:pt idx="186515">
                  <c:v>-2.4835400000000001E-2</c:v>
                </c:pt>
                <c:pt idx="186516">
                  <c:v>-2.2668500000000001E-2</c:v>
                </c:pt>
                <c:pt idx="186517">
                  <c:v>-2.0555E-2</c:v>
                </c:pt>
                <c:pt idx="186518">
                  <c:v>-1.8496700000000001E-2</c:v>
                </c:pt>
                <c:pt idx="186519">
                  <c:v>-1.64937E-2</c:v>
                </c:pt>
                <c:pt idx="186520">
                  <c:v>-1.45446E-2</c:v>
                </c:pt>
                <c:pt idx="186521">
                  <c:v>-1.2649199999999999E-2</c:v>
                </c:pt>
                <c:pt idx="186522">
                  <c:v>-1.0807799999999999E-2</c:v>
                </c:pt>
                <c:pt idx="186523" formatCode="0.00E+00">
                  <c:v>-9.0211500000000003E-3</c:v>
                </c:pt>
                <c:pt idx="186524" formatCode="0.00E+00">
                  <c:v>-7.2898299999999997E-3</c:v>
                </c:pt>
                <c:pt idx="186525" formatCode="0.00E+00">
                  <c:v>-5.6152499999999996E-3</c:v>
                </c:pt>
                <c:pt idx="186526" formatCode="0.00E+00">
                  <c:v>-3.99767E-3</c:v>
                </c:pt>
                <c:pt idx="186527" formatCode="0.00E+00">
                  <c:v>-2.4347000000000001E-3</c:v>
                </c:pt>
                <c:pt idx="186528" formatCode="0.00E+00">
                  <c:v>-9.2411700000000002E-4</c:v>
                </c:pt>
                <c:pt idx="186529" formatCode="0.00E+00">
                  <c:v>5.3315600000000002E-4</c:v>
                </c:pt>
                <c:pt idx="186530" formatCode="0.00E+00">
                  <c:v>1.93462E-3</c:v>
                </c:pt>
                <c:pt idx="186531" formatCode="0.00E+00">
                  <c:v>3.27853E-3</c:v>
                </c:pt>
                <c:pt idx="186532" formatCode="0.00E+00">
                  <c:v>4.5638700000000003E-3</c:v>
                </c:pt>
                <c:pt idx="186533" formatCode="0.00E+00">
                  <c:v>5.7912700000000003E-3</c:v>
                </c:pt>
                <c:pt idx="186534" formatCode="0.00E+00">
                  <c:v>6.9630899999999999E-3</c:v>
                </c:pt>
                <c:pt idx="186535" formatCode="0.00E+00">
                  <c:v>8.08094E-3</c:v>
                </c:pt>
                <c:pt idx="186536" formatCode="0.00E+00">
                  <c:v>9.1446900000000005E-3</c:v>
                </c:pt>
                <c:pt idx="186537">
                  <c:v>1.01528E-2</c:v>
                </c:pt>
                <c:pt idx="186538">
                  <c:v>1.11027E-2</c:v>
                </c:pt>
                <c:pt idx="186539">
                  <c:v>1.19922E-2</c:v>
                </c:pt>
                <c:pt idx="186540">
                  <c:v>1.28196E-2</c:v>
                </c:pt>
                <c:pt idx="186541">
                  <c:v>1.35829E-2</c:v>
                </c:pt>
                <c:pt idx="186542">
                  <c:v>1.4280899999999999E-2</c:v>
                </c:pt>
                <c:pt idx="186543">
                  <c:v>1.4914999999999999E-2</c:v>
                </c:pt>
                <c:pt idx="186544">
                  <c:v>1.54868E-2</c:v>
                </c:pt>
                <c:pt idx="186545">
                  <c:v>1.5996E-2</c:v>
                </c:pt>
                <c:pt idx="186546">
                  <c:v>1.6441899999999999E-2</c:v>
                </c:pt>
                <c:pt idx="186547">
                  <c:v>1.6825199999999998E-2</c:v>
                </c:pt>
                <c:pt idx="186548">
                  <c:v>1.7145199999999999E-2</c:v>
                </c:pt>
                <c:pt idx="186549">
                  <c:v>1.7400100000000002E-2</c:v>
                </c:pt>
                <c:pt idx="186550">
                  <c:v>1.75891E-2</c:v>
                </c:pt>
                <c:pt idx="186551">
                  <c:v>1.7713199999999998E-2</c:v>
                </c:pt>
                <c:pt idx="186552">
                  <c:v>1.7773199999999999E-2</c:v>
                </c:pt>
                <c:pt idx="186553">
                  <c:v>1.7769E-2</c:v>
                </c:pt>
                <c:pt idx="186554">
                  <c:v>1.7699800000000002E-2</c:v>
                </c:pt>
                <c:pt idx="186555">
                  <c:v>1.75646E-2</c:v>
                </c:pt>
                <c:pt idx="186556">
                  <c:v>1.7362099999999998E-2</c:v>
                </c:pt>
                <c:pt idx="186557">
                  <c:v>1.7090999999999999E-2</c:v>
                </c:pt>
                <c:pt idx="186558">
                  <c:v>1.6752099999999999E-2</c:v>
                </c:pt>
                <c:pt idx="186559">
                  <c:v>1.63482E-2</c:v>
                </c:pt>
                <c:pt idx="186560">
                  <c:v>1.5879999999999998E-2</c:v>
                </c:pt>
                <c:pt idx="186561">
                  <c:v>1.53451E-2</c:v>
                </c:pt>
                <c:pt idx="186562">
                  <c:v>1.47402E-2</c:v>
                </c:pt>
                <c:pt idx="186563">
                  <c:v>1.40628E-2</c:v>
                </c:pt>
                <c:pt idx="186564">
                  <c:v>1.33128E-2</c:v>
                </c:pt>
                <c:pt idx="186565">
                  <c:v>1.24925E-2</c:v>
                </c:pt>
                <c:pt idx="186566">
                  <c:v>1.1603499999999999E-2</c:v>
                </c:pt>
                <c:pt idx="186567">
                  <c:v>1.06462E-2</c:v>
                </c:pt>
                <c:pt idx="186568" formatCode="0.00E+00">
                  <c:v>9.6208999999999999E-3</c:v>
                </c:pt>
                <c:pt idx="186569" formatCode="0.00E+00">
                  <c:v>8.52756E-3</c:v>
                </c:pt>
                <c:pt idx="186570" formatCode="0.00E+00">
                  <c:v>7.3655700000000001E-3</c:v>
                </c:pt>
                <c:pt idx="186571" formatCode="0.00E+00">
                  <c:v>6.1341499999999997E-3</c:v>
                </c:pt>
                <c:pt idx="186572" formatCode="0.00E+00">
                  <c:v>4.8320200000000002E-3</c:v>
                </c:pt>
                <c:pt idx="186573" formatCode="0.00E+00">
                  <c:v>3.4585000000000002E-3</c:v>
                </c:pt>
                <c:pt idx="186574" formatCode="0.00E+00">
                  <c:v>2.0146000000000001E-3</c:v>
                </c:pt>
                <c:pt idx="186575" formatCode="0.00E+00">
                  <c:v>5.0202099999999996E-4</c:v>
                </c:pt>
                <c:pt idx="186576" formatCode="0.00E+00">
                  <c:v>-1.07851E-3</c:v>
                </c:pt>
                <c:pt idx="186577" formatCode="0.00E+00">
                  <c:v>-2.7260700000000001E-3</c:v>
                </c:pt>
                <c:pt idx="186578" formatCode="0.00E+00">
                  <c:v>-4.4382700000000002E-3</c:v>
                </c:pt>
                <c:pt idx="186579" formatCode="0.00E+00">
                  <c:v>-6.2132899999999998E-3</c:v>
                </c:pt>
                <c:pt idx="186580" formatCode="0.00E+00">
                  <c:v>-8.0511100000000002E-3</c:v>
                </c:pt>
                <c:pt idx="186581" formatCode="0.00E+00">
                  <c:v>-9.9521000000000002E-3</c:v>
                </c:pt>
                <c:pt idx="186582">
                  <c:v>-1.19165E-2</c:v>
                </c:pt>
                <c:pt idx="186583">
                  <c:v>-1.3944E-2</c:v>
                </c:pt>
                <c:pt idx="186584">
                  <c:v>-1.6033800000000001E-2</c:v>
                </c:pt>
                <c:pt idx="186585">
                  <c:v>-1.8185E-2</c:v>
                </c:pt>
                <c:pt idx="186586">
                  <c:v>-2.0397200000000001E-2</c:v>
                </c:pt>
                <c:pt idx="186587">
                  <c:v>-2.2669700000000001E-2</c:v>
                </c:pt>
                <c:pt idx="186588">
                  <c:v>-2.5000399999999999E-2</c:v>
                </c:pt>
                <c:pt idx="186589">
                  <c:v>-2.7387399999999999E-2</c:v>
                </c:pt>
                <c:pt idx="186590">
                  <c:v>-2.9829000000000001E-2</c:v>
                </c:pt>
                <c:pt idx="186591">
                  <c:v>-3.2324199999999997E-2</c:v>
                </c:pt>
                <c:pt idx="186592">
                  <c:v>-3.4872100000000003E-2</c:v>
                </c:pt>
                <c:pt idx="186593">
                  <c:v>-3.74711E-2</c:v>
                </c:pt>
                <c:pt idx="186594">
                  <c:v>-4.0119299999999997E-2</c:v>
                </c:pt>
                <c:pt idx="186595">
                  <c:v>-4.2814100000000001E-2</c:v>
                </c:pt>
                <c:pt idx="186596">
                  <c:v>-4.5552799999999997E-2</c:v>
                </c:pt>
                <c:pt idx="186597">
                  <c:v>-4.8333399999999999E-2</c:v>
                </c:pt>
                <c:pt idx="186598">
                  <c:v>-5.1153900000000002E-2</c:v>
                </c:pt>
                <c:pt idx="186599">
                  <c:v>-5.4011700000000003E-2</c:v>
                </c:pt>
                <c:pt idx="186600">
                  <c:v>-5.69039E-2</c:v>
                </c:pt>
                <c:pt idx="186601">
                  <c:v>-5.98278E-2</c:v>
                </c:pt>
                <c:pt idx="186602">
                  <c:v>-6.2780600000000006E-2</c:v>
                </c:pt>
                <c:pt idx="186603">
                  <c:v>-6.5759700000000004E-2</c:v>
                </c:pt>
                <c:pt idx="186604">
                  <c:v>-6.8762900000000002E-2</c:v>
                </c:pt>
                <c:pt idx="186605">
                  <c:v>-7.1787599999999993E-2</c:v>
                </c:pt>
                <c:pt idx="186606">
                  <c:v>-7.4830599999999997E-2</c:v>
                </c:pt>
                <c:pt idx="186607">
                  <c:v>-7.7888200000000005E-2</c:v>
                </c:pt>
                <c:pt idx="186608">
                  <c:v>-8.0956600000000004E-2</c:v>
                </c:pt>
                <c:pt idx="186609">
                  <c:v>-8.4032800000000005E-2</c:v>
                </c:pt>
                <c:pt idx="186610">
                  <c:v>-8.7114899999999995E-2</c:v>
                </c:pt>
                <c:pt idx="186611">
                  <c:v>-9.0201000000000003E-2</c:v>
                </c:pt>
                <c:pt idx="186612">
                  <c:v>-9.3288700000000002E-2</c:v>
                </c:pt>
                <c:pt idx="186613">
                  <c:v>-9.6375500000000003E-2</c:v>
                </c:pt>
                <c:pt idx="186614">
                  <c:v>-9.9458500000000005E-2</c:v>
                </c:pt>
                <c:pt idx="186615">
                  <c:v>-0.102534</c:v>
                </c:pt>
                <c:pt idx="186616">
                  <c:v>-0.105601</c:v>
                </c:pt>
                <c:pt idx="186617">
                  <c:v>-0.108654</c:v>
                </c:pt>
                <c:pt idx="186618">
                  <c:v>-0.111692</c:v>
                </c:pt>
                <c:pt idx="186619">
                  <c:v>-0.11471099999999999</c:v>
                </c:pt>
                <c:pt idx="186620">
                  <c:v>-0.11770700000000001</c:v>
                </c:pt>
                <c:pt idx="186621">
                  <c:v>-0.12067600000000001</c:v>
                </c:pt>
                <c:pt idx="186622">
                  <c:v>-0.123615</c:v>
                </c:pt>
                <c:pt idx="186623">
                  <c:v>-0.12652099999999999</c:v>
                </c:pt>
                <c:pt idx="186624">
                  <c:v>-0.12939200000000001</c:v>
                </c:pt>
                <c:pt idx="186625">
                  <c:v>-0.13222200000000001</c:v>
                </c:pt>
                <c:pt idx="186626">
                  <c:v>-0.13500899999999999</c:v>
                </c:pt>
                <c:pt idx="186627">
                  <c:v>-0.13774800000000001</c:v>
                </c:pt>
                <c:pt idx="186628">
                  <c:v>-0.14043800000000001</c:v>
                </c:pt>
                <c:pt idx="186629">
                  <c:v>-0.14307500000000001</c:v>
                </c:pt>
                <c:pt idx="186630">
                  <c:v>-0.145653</c:v>
                </c:pt>
                <c:pt idx="186631">
                  <c:v>-0.148171</c:v>
                </c:pt>
                <c:pt idx="186632">
                  <c:v>-0.15062400000000001</c:v>
                </c:pt>
                <c:pt idx="186633">
                  <c:v>-0.15300900000000001</c:v>
                </c:pt>
                <c:pt idx="186634">
                  <c:v>-0.15532199999999999</c:v>
                </c:pt>
                <c:pt idx="186635">
                  <c:v>-0.15756000000000001</c:v>
                </c:pt>
                <c:pt idx="186636">
                  <c:v>-0.159721</c:v>
                </c:pt>
                <c:pt idx="186637">
                  <c:v>-0.161801</c:v>
                </c:pt>
                <c:pt idx="186638">
                  <c:v>-0.163796</c:v>
                </c:pt>
                <c:pt idx="186639">
                  <c:v>-0.16570199999999999</c:v>
                </c:pt>
                <c:pt idx="186640">
                  <c:v>-0.167516</c:v>
                </c:pt>
                <c:pt idx="186641">
                  <c:v>-0.169235</c:v>
                </c:pt>
                <c:pt idx="186642">
                  <c:v>-0.17085800000000001</c:v>
                </c:pt>
                <c:pt idx="186643">
                  <c:v>-0.17238200000000001</c:v>
                </c:pt>
                <c:pt idx="186644">
                  <c:v>-0.17380499999999999</c:v>
                </c:pt>
                <c:pt idx="186645">
                  <c:v>-0.175124</c:v>
                </c:pt>
                <c:pt idx="186646">
                  <c:v>-0.17633699999999999</c:v>
                </c:pt>
                <c:pt idx="186647">
                  <c:v>-0.17744199999999999</c:v>
                </c:pt>
                <c:pt idx="186648">
                  <c:v>-0.17843500000000001</c:v>
                </c:pt>
                <c:pt idx="186649">
                  <c:v>-0.179316</c:v>
                </c:pt>
                <c:pt idx="186650">
                  <c:v>-0.18008199999999999</c:v>
                </c:pt>
                <c:pt idx="186651">
                  <c:v>-0.18073</c:v>
                </c:pt>
                <c:pt idx="186652">
                  <c:v>-0.181257</c:v>
                </c:pt>
                <c:pt idx="186653">
                  <c:v>-0.18166199999999999</c:v>
                </c:pt>
                <c:pt idx="186654">
                  <c:v>-0.18194299999999999</c:v>
                </c:pt>
                <c:pt idx="186655">
                  <c:v>-0.18209700000000001</c:v>
                </c:pt>
                <c:pt idx="186656">
                  <c:v>-0.18212300000000001</c:v>
                </c:pt>
                <c:pt idx="186657">
                  <c:v>-0.18201899999999999</c:v>
                </c:pt>
                <c:pt idx="186658">
                  <c:v>-0.181784</c:v>
                </c:pt>
                <c:pt idx="186659">
                  <c:v>-0.18141699999999999</c:v>
                </c:pt>
                <c:pt idx="186660">
                  <c:v>-0.18091599999999999</c:v>
                </c:pt>
                <c:pt idx="186661">
                  <c:v>-0.18027899999999999</c:v>
                </c:pt>
                <c:pt idx="186662">
                  <c:v>-0.179506</c:v>
                </c:pt>
                <c:pt idx="186663">
                  <c:v>-0.17859700000000001</c:v>
                </c:pt>
                <c:pt idx="186664">
                  <c:v>-0.17755199999999999</c:v>
                </c:pt>
                <c:pt idx="186665">
                  <c:v>-0.176369</c:v>
                </c:pt>
                <c:pt idx="186666">
                  <c:v>-0.17504900000000001</c:v>
                </c:pt>
                <c:pt idx="186667">
                  <c:v>-0.17358999999999999</c:v>
                </c:pt>
                <c:pt idx="186668">
                  <c:v>-0.17199200000000001</c:v>
                </c:pt>
                <c:pt idx="186669">
                  <c:v>-0.17025499999999999</c:v>
                </c:pt>
                <c:pt idx="186670">
                  <c:v>-0.168378</c:v>
                </c:pt>
                <c:pt idx="186671">
                  <c:v>-0.16636200000000001</c:v>
                </c:pt>
                <c:pt idx="186672">
                  <c:v>-0.16420699999999999</c:v>
                </c:pt>
                <c:pt idx="186673">
                  <c:v>-0.161914</c:v>
                </c:pt>
                <c:pt idx="186674">
                  <c:v>-0.15948499999999999</c:v>
                </c:pt>
                <c:pt idx="186675">
                  <c:v>-0.15692</c:v>
                </c:pt>
                <c:pt idx="186676">
                  <c:v>-0.15422</c:v>
                </c:pt>
                <c:pt idx="186677">
                  <c:v>-0.15138799999999999</c:v>
                </c:pt>
                <c:pt idx="186678">
                  <c:v>-0.148423</c:v>
                </c:pt>
                <c:pt idx="186679">
                  <c:v>-0.14532800000000001</c:v>
                </c:pt>
                <c:pt idx="186680">
                  <c:v>-0.14210400000000001</c:v>
                </c:pt>
                <c:pt idx="186681">
                  <c:v>-0.13875199999999999</c:v>
                </c:pt>
                <c:pt idx="186682">
                  <c:v>-0.13527500000000001</c:v>
                </c:pt>
                <c:pt idx="186683">
                  <c:v>-0.13167400000000001</c:v>
                </c:pt>
                <c:pt idx="186684">
                  <c:v>-0.12795200000000001</c:v>
                </c:pt>
                <c:pt idx="186685">
                  <c:v>-0.124112</c:v>
                </c:pt>
                <c:pt idx="186686">
                  <c:v>-0.120155</c:v>
                </c:pt>
                <c:pt idx="186687">
                  <c:v>-0.11608400000000001</c:v>
                </c:pt>
                <c:pt idx="186688">
                  <c:v>-0.111903</c:v>
                </c:pt>
                <c:pt idx="186689">
                  <c:v>-0.107613</c:v>
                </c:pt>
                <c:pt idx="186690">
                  <c:v>-0.10321900000000001</c:v>
                </c:pt>
                <c:pt idx="186691">
                  <c:v>-9.8722000000000004E-2</c:v>
                </c:pt>
                <c:pt idx="186692">
                  <c:v>-9.4126199999999993E-2</c:v>
                </c:pt>
                <c:pt idx="186693">
                  <c:v>-8.9435100000000003E-2</c:v>
                </c:pt>
                <c:pt idx="186694">
                  <c:v>-8.4652199999999997E-2</c:v>
                </c:pt>
                <c:pt idx="186695">
                  <c:v>-7.9781000000000005E-2</c:v>
                </c:pt>
                <c:pt idx="186696">
                  <c:v>-7.4825699999999995E-2</c:v>
                </c:pt>
                <c:pt idx="186697">
                  <c:v>-6.9790699999999997E-2</c:v>
                </c:pt>
                <c:pt idx="186698">
                  <c:v>-6.4680100000000004E-2</c:v>
                </c:pt>
                <c:pt idx="186699">
                  <c:v>-5.9497300000000003E-2</c:v>
                </c:pt>
                <c:pt idx="186700">
                  <c:v>-5.4245500000000002E-2</c:v>
                </c:pt>
                <c:pt idx="186701">
                  <c:v>-4.8928800000000001E-2</c:v>
                </c:pt>
                <c:pt idx="186702">
                  <c:v>-4.3551300000000001E-2</c:v>
                </c:pt>
                <c:pt idx="186703">
                  <c:v>-3.8116799999999999E-2</c:v>
                </c:pt>
                <c:pt idx="186704">
                  <c:v>-3.2629499999999999E-2</c:v>
                </c:pt>
                <c:pt idx="186705">
                  <c:v>-2.7093900000000001E-2</c:v>
                </c:pt>
                <c:pt idx="186706">
                  <c:v>-2.1515099999999999E-2</c:v>
                </c:pt>
                <c:pt idx="186707">
                  <c:v>-1.5897999999999999E-2</c:v>
                </c:pt>
                <c:pt idx="186708">
                  <c:v>-1.0247300000000001E-2</c:v>
                </c:pt>
                <c:pt idx="186709" formatCode="0.00E+00">
                  <c:v>-4.56757E-3</c:v>
                </c:pt>
                <c:pt idx="186710" formatCode="0.00E+00">
                  <c:v>1.13686E-3</c:v>
                </c:pt>
                <c:pt idx="186711" formatCode="0.00E+00">
                  <c:v>6.8614699999999997E-3</c:v>
                </c:pt>
                <c:pt idx="186712">
                  <c:v>1.2601299999999999E-2</c:v>
                </c:pt>
                <c:pt idx="186713">
                  <c:v>1.83509E-2</c:v>
                </c:pt>
                <c:pt idx="186714">
                  <c:v>2.4105100000000001E-2</c:v>
                </c:pt>
                <c:pt idx="186715">
                  <c:v>2.9858699999999998E-2</c:v>
                </c:pt>
                <c:pt idx="186716">
                  <c:v>3.5606600000000002E-2</c:v>
                </c:pt>
                <c:pt idx="186717">
                  <c:v>4.1344199999999998E-2</c:v>
                </c:pt>
                <c:pt idx="186718">
                  <c:v>4.7066999999999998E-2</c:v>
                </c:pt>
                <c:pt idx="186719">
                  <c:v>5.2770400000000002E-2</c:v>
                </c:pt>
                <c:pt idx="186720">
                  <c:v>5.84497E-2</c:v>
                </c:pt>
                <c:pt idx="186721">
                  <c:v>6.4099699999999996E-2</c:v>
                </c:pt>
                <c:pt idx="186722">
                  <c:v>6.9715399999999997E-2</c:v>
                </c:pt>
                <c:pt idx="186723">
                  <c:v>7.5291700000000003E-2</c:v>
                </c:pt>
                <c:pt idx="186724">
                  <c:v>8.0823000000000006E-2</c:v>
                </c:pt>
                <c:pt idx="186725">
                  <c:v>8.63038E-2</c:v>
                </c:pt>
                <c:pt idx="186726">
                  <c:v>9.1728900000000002E-2</c:v>
                </c:pt>
                <c:pt idx="186727">
                  <c:v>9.7093899999999997E-2</c:v>
                </c:pt>
                <c:pt idx="186728">
                  <c:v>0.102394</c:v>
                </c:pt>
                <c:pt idx="186729">
                  <c:v>0.107623</c:v>
                </c:pt>
                <c:pt idx="186730">
                  <c:v>0.112779</c:v>
                </c:pt>
                <c:pt idx="186731">
                  <c:v>0.117855</c:v>
                </c:pt>
                <c:pt idx="186732">
                  <c:v>0.122848</c:v>
                </c:pt>
                <c:pt idx="186733">
                  <c:v>0.12775400000000001</c:v>
                </c:pt>
                <c:pt idx="186734">
                  <c:v>0.13256899999999999</c:v>
                </c:pt>
                <c:pt idx="186735">
                  <c:v>0.13729</c:v>
                </c:pt>
                <c:pt idx="186736">
                  <c:v>0.14191300000000001</c:v>
                </c:pt>
                <c:pt idx="186737">
                  <c:v>0.14643300000000001</c:v>
                </c:pt>
                <c:pt idx="186738">
                  <c:v>0.15084500000000001</c:v>
                </c:pt>
                <c:pt idx="186739">
                  <c:v>0.15514500000000001</c:v>
                </c:pt>
                <c:pt idx="186740">
                  <c:v>0.159328</c:v>
                </c:pt>
                <c:pt idx="186741">
                  <c:v>0.16339000000000001</c:v>
                </c:pt>
                <c:pt idx="186742">
                  <c:v>0.16732900000000001</c:v>
                </c:pt>
                <c:pt idx="186743">
                  <c:v>0.17114199999999999</c:v>
                </c:pt>
                <c:pt idx="186744">
                  <c:v>0.17482500000000001</c:v>
                </c:pt>
                <c:pt idx="186745">
                  <c:v>0.17837500000000001</c:v>
                </c:pt>
                <c:pt idx="186746">
                  <c:v>0.18179000000000001</c:v>
                </c:pt>
                <c:pt idx="186747">
                  <c:v>0.18506700000000001</c:v>
                </c:pt>
                <c:pt idx="186748">
                  <c:v>0.18820400000000001</c:v>
                </c:pt>
                <c:pt idx="186749">
                  <c:v>0.191196</c:v>
                </c:pt>
                <c:pt idx="186750">
                  <c:v>0.19404299999999999</c:v>
                </c:pt>
                <c:pt idx="186751">
                  <c:v>0.196742</c:v>
                </c:pt>
                <c:pt idx="186752">
                  <c:v>0.19928899999999999</c:v>
                </c:pt>
                <c:pt idx="186753">
                  <c:v>0.201684</c:v>
                </c:pt>
                <c:pt idx="186754">
                  <c:v>0.20392299999999999</c:v>
                </c:pt>
                <c:pt idx="186755">
                  <c:v>0.206007</c:v>
                </c:pt>
                <c:pt idx="186756">
                  <c:v>0.20793400000000001</c:v>
                </c:pt>
                <c:pt idx="186757">
                  <c:v>0.209703</c:v>
                </c:pt>
                <c:pt idx="186758">
                  <c:v>0.211312</c:v>
                </c:pt>
                <c:pt idx="186759">
                  <c:v>0.21276100000000001</c:v>
                </c:pt>
                <c:pt idx="186760">
                  <c:v>0.21404999999999999</c:v>
                </c:pt>
                <c:pt idx="186761">
                  <c:v>0.21517700000000001</c:v>
                </c:pt>
                <c:pt idx="186762">
                  <c:v>0.216142</c:v>
                </c:pt>
                <c:pt idx="186763">
                  <c:v>0.216944</c:v>
                </c:pt>
                <c:pt idx="186764">
                  <c:v>0.217584</c:v>
                </c:pt>
                <c:pt idx="186765">
                  <c:v>0.218059</c:v>
                </c:pt>
                <c:pt idx="186766">
                  <c:v>0.21837100000000001</c:v>
                </c:pt>
                <c:pt idx="186767">
                  <c:v>0.21851899999999999</c:v>
                </c:pt>
                <c:pt idx="186768">
                  <c:v>0.218504</c:v>
                </c:pt>
                <c:pt idx="186769">
                  <c:v>0.21832699999999999</c:v>
                </c:pt>
                <c:pt idx="186770">
                  <c:v>0.21798999999999999</c:v>
                </c:pt>
                <c:pt idx="186771">
                  <c:v>0.21749399999999999</c:v>
                </c:pt>
                <c:pt idx="186772">
                  <c:v>0.21684100000000001</c:v>
                </c:pt>
                <c:pt idx="186773">
                  <c:v>0.216032</c:v>
                </c:pt>
                <c:pt idx="186774">
                  <c:v>0.21506900000000001</c:v>
                </c:pt>
                <c:pt idx="186775">
                  <c:v>0.213953</c:v>
                </c:pt>
                <c:pt idx="186776">
                  <c:v>0.21268799999999999</c:v>
                </c:pt>
                <c:pt idx="186777">
                  <c:v>0.21127399999999999</c:v>
                </c:pt>
                <c:pt idx="186778">
                  <c:v>0.20971500000000001</c:v>
                </c:pt>
                <c:pt idx="186779">
                  <c:v>0.208011</c:v>
                </c:pt>
                <c:pt idx="186780">
                  <c:v>0.20616399999999999</c:v>
                </c:pt>
                <c:pt idx="186781">
                  <c:v>0.204176</c:v>
                </c:pt>
                <c:pt idx="186782">
                  <c:v>0.20204900000000001</c:v>
                </c:pt>
                <c:pt idx="186783">
                  <c:v>0.19978699999999999</c:v>
                </c:pt>
                <c:pt idx="186784">
                  <c:v>0.19739399999999999</c:v>
                </c:pt>
                <c:pt idx="186785">
                  <c:v>0.19487199999999999</c:v>
                </c:pt>
                <c:pt idx="186786">
                  <c:v>0.19222700000000001</c:v>
                </c:pt>
                <c:pt idx="186787">
                  <c:v>0.18946099999999999</c:v>
                </c:pt>
                <c:pt idx="186788">
                  <c:v>0.18657799999999999</c:v>
                </c:pt>
                <c:pt idx="186789">
                  <c:v>0.18357899999999999</c:v>
                </c:pt>
                <c:pt idx="186790">
                  <c:v>0.18046999999999999</c:v>
                </c:pt>
                <c:pt idx="186791">
                  <c:v>0.17725299999999999</c:v>
                </c:pt>
                <c:pt idx="186792">
                  <c:v>0.173933</c:v>
                </c:pt>
                <c:pt idx="186793">
                  <c:v>0.170517</c:v>
                </c:pt>
                <c:pt idx="186794">
                  <c:v>0.16700699999999999</c:v>
                </c:pt>
                <c:pt idx="186795">
                  <c:v>0.163409</c:v>
                </c:pt>
                <c:pt idx="186796">
                  <c:v>0.15972700000000001</c:v>
                </c:pt>
                <c:pt idx="186797">
                  <c:v>0.15596499999999999</c:v>
                </c:pt>
                <c:pt idx="186798">
                  <c:v>0.15212500000000001</c:v>
                </c:pt>
                <c:pt idx="186799">
                  <c:v>0.14821200000000001</c:v>
                </c:pt>
                <c:pt idx="186800">
                  <c:v>0.144231</c:v>
                </c:pt>
                <c:pt idx="186801">
                  <c:v>0.140185</c:v>
                </c:pt>
                <c:pt idx="186802">
                  <c:v>0.13607900000000001</c:v>
                </c:pt>
                <c:pt idx="186803">
                  <c:v>0.13191800000000001</c:v>
                </c:pt>
                <c:pt idx="186804">
                  <c:v>0.12770599999999999</c:v>
                </c:pt>
                <c:pt idx="186805">
                  <c:v>0.123446</c:v>
                </c:pt>
                <c:pt idx="186806">
                  <c:v>0.119147</c:v>
                </c:pt>
                <c:pt idx="186807">
                  <c:v>0.114812</c:v>
                </c:pt>
                <c:pt idx="186808">
                  <c:v>0.110446</c:v>
                </c:pt>
                <c:pt idx="186809">
                  <c:v>0.106054</c:v>
                </c:pt>
                <c:pt idx="186810">
                  <c:v>0.101642</c:v>
                </c:pt>
                <c:pt idx="186811">
                  <c:v>9.7212499999999993E-2</c:v>
                </c:pt>
                <c:pt idx="186812">
                  <c:v>9.2772499999999994E-2</c:v>
                </c:pt>
                <c:pt idx="186813">
                  <c:v>8.8326799999999997E-2</c:v>
                </c:pt>
                <c:pt idx="186814">
                  <c:v>8.3880300000000005E-2</c:v>
                </c:pt>
                <c:pt idx="186815">
                  <c:v>7.9437400000000005E-2</c:v>
                </c:pt>
                <c:pt idx="186816">
                  <c:v>7.5002600000000003E-2</c:v>
                </c:pt>
                <c:pt idx="186817">
                  <c:v>7.0580000000000004E-2</c:v>
                </c:pt>
                <c:pt idx="186818">
                  <c:v>6.6173200000000001E-2</c:v>
                </c:pt>
                <c:pt idx="186819">
                  <c:v>6.1786199999999999E-2</c:v>
                </c:pt>
                <c:pt idx="186820">
                  <c:v>5.7423500000000002E-2</c:v>
                </c:pt>
                <c:pt idx="186821">
                  <c:v>5.3089400000000002E-2</c:v>
                </c:pt>
                <c:pt idx="186822">
                  <c:v>4.8787299999999999E-2</c:v>
                </c:pt>
                <c:pt idx="186823">
                  <c:v>4.4521400000000003E-2</c:v>
                </c:pt>
                <c:pt idx="186824">
                  <c:v>4.02963E-2</c:v>
                </c:pt>
                <c:pt idx="186825">
                  <c:v>3.6116700000000002E-2</c:v>
                </c:pt>
                <c:pt idx="186826">
                  <c:v>3.1986800000000003E-2</c:v>
                </c:pt>
                <c:pt idx="186827">
                  <c:v>2.7910899999999999E-2</c:v>
                </c:pt>
                <c:pt idx="186828">
                  <c:v>2.3892799999999999E-2</c:v>
                </c:pt>
                <c:pt idx="186829">
                  <c:v>1.9936300000000001E-2</c:v>
                </c:pt>
                <c:pt idx="186830">
                  <c:v>1.6045799999999999E-2</c:v>
                </c:pt>
                <c:pt idx="186831">
                  <c:v>1.2225099999999999E-2</c:v>
                </c:pt>
                <c:pt idx="186832" formatCode="0.00E+00">
                  <c:v>8.4768599999999993E-3</c:v>
                </c:pt>
                <c:pt idx="186833" formatCode="0.00E+00">
                  <c:v>4.80227E-3</c:v>
                </c:pt>
                <c:pt idx="186834" formatCode="0.00E+00">
                  <c:v>1.20389E-3</c:v>
                </c:pt>
                <c:pt idx="186835" formatCode="0.00E+00">
                  <c:v>-2.3141699999999999E-3</c:v>
                </c:pt>
                <c:pt idx="186836" formatCode="0.00E+00">
                  <c:v>-5.7473999999999997E-3</c:v>
                </c:pt>
                <c:pt idx="186837" formatCode="0.00E+00">
                  <c:v>-9.0920199999999993E-3</c:v>
                </c:pt>
                <c:pt idx="186838">
                  <c:v>-1.2345099999999999E-2</c:v>
                </c:pt>
                <c:pt idx="186839">
                  <c:v>-1.5504E-2</c:v>
                </c:pt>
                <c:pt idx="186840">
                  <c:v>-1.8566699999999998E-2</c:v>
                </c:pt>
                <c:pt idx="186841">
                  <c:v>-2.1530799999999999E-2</c:v>
                </c:pt>
                <c:pt idx="186842">
                  <c:v>-2.43944E-2</c:v>
                </c:pt>
                <c:pt idx="186843">
                  <c:v>-2.71554E-2</c:v>
                </c:pt>
                <c:pt idx="186844">
                  <c:v>-2.9811899999999999E-2</c:v>
                </c:pt>
                <c:pt idx="186845">
                  <c:v>-3.2361899999999999E-2</c:v>
                </c:pt>
                <c:pt idx="186846">
                  <c:v>-3.4803000000000001E-2</c:v>
                </c:pt>
                <c:pt idx="186847">
                  <c:v>-3.7132800000000001E-2</c:v>
                </c:pt>
                <c:pt idx="186848">
                  <c:v>-3.9349500000000003E-2</c:v>
                </c:pt>
                <c:pt idx="186849">
                  <c:v>-4.1452299999999997E-2</c:v>
                </c:pt>
                <c:pt idx="186850">
                  <c:v>-4.3440100000000002E-2</c:v>
                </c:pt>
                <c:pt idx="186851">
                  <c:v>-4.5311799999999999E-2</c:v>
                </c:pt>
                <c:pt idx="186852">
                  <c:v>-4.70666E-2</c:v>
                </c:pt>
                <c:pt idx="186853">
                  <c:v>-4.8703999999999997E-2</c:v>
                </c:pt>
                <c:pt idx="186854">
                  <c:v>-5.0222999999999997E-2</c:v>
                </c:pt>
                <c:pt idx="186855">
                  <c:v>-5.1622500000000002E-2</c:v>
                </c:pt>
                <c:pt idx="186856">
                  <c:v>-5.2902200000000003E-2</c:v>
                </c:pt>
                <c:pt idx="186857">
                  <c:v>-5.4062699999999998E-2</c:v>
                </c:pt>
                <c:pt idx="186858">
                  <c:v>-5.5103800000000001E-2</c:v>
                </c:pt>
                <c:pt idx="186859">
                  <c:v>-5.60253E-2</c:v>
                </c:pt>
                <c:pt idx="186860">
                  <c:v>-5.6827200000000001E-2</c:v>
                </c:pt>
                <c:pt idx="186861">
                  <c:v>-5.7509699999999997E-2</c:v>
                </c:pt>
                <c:pt idx="186862">
                  <c:v>-5.8072699999999998E-2</c:v>
                </c:pt>
                <c:pt idx="186863">
                  <c:v>-5.8516899999999997E-2</c:v>
                </c:pt>
                <c:pt idx="186864">
                  <c:v>-5.8843899999999998E-2</c:v>
                </c:pt>
                <c:pt idx="186865">
                  <c:v>-5.9054299999999997E-2</c:v>
                </c:pt>
                <c:pt idx="186866">
                  <c:v>-5.9148100000000002E-2</c:v>
                </c:pt>
                <c:pt idx="186867">
                  <c:v>-5.9125900000000002E-2</c:v>
                </c:pt>
                <c:pt idx="186868">
                  <c:v>-5.8988600000000002E-2</c:v>
                </c:pt>
                <c:pt idx="186869">
                  <c:v>-5.8736999999999998E-2</c:v>
                </c:pt>
                <c:pt idx="186870">
                  <c:v>-5.8371699999999999E-2</c:v>
                </c:pt>
                <c:pt idx="186871">
                  <c:v>-5.7893699999999999E-2</c:v>
                </c:pt>
                <c:pt idx="186872">
                  <c:v>-5.7304899999999999E-2</c:v>
                </c:pt>
                <c:pt idx="186873">
                  <c:v>-5.6607499999999998E-2</c:v>
                </c:pt>
                <c:pt idx="186874">
                  <c:v>-5.5803600000000002E-2</c:v>
                </c:pt>
                <c:pt idx="186875">
                  <c:v>-5.4894699999999998E-2</c:v>
                </c:pt>
                <c:pt idx="186876">
                  <c:v>-5.3882199999999998E-2</c:v>
                </c:pt>
                <c:pt idx="186877">
                  <c:v>-5.2768299999999997E-2</c:v>
                </c:pt>
                <c:pt idx="186878">
                  <c:v>-5.1555200000000002E-2</c:v>
                </c:pt>
                <c:pt idx="186879">
                  <c:v>-5.02441E-2</c:v>
                </c:pt>
                <c:pt idx="186880">
                  <c:v>-4.8836600000000001E-2</c:v>
                </c:pt>
                <c:pt idx="186881">
                  <c:v>-4.7335000000000002E-2</c:v>
                </c:pt>
                <c:pt idx="186882">
                  <c:v>-4.57416E-2</c:v>
                </c:pt>
                <c:pt idx="186883">
                  <c:v>-4.4059099999999997E-2</c:v>
                </c:pt>
                <c:pt idx="186884">
                  <c:v>-4.2289599999999997E-2</c:v>
                </c:pt>
                <c:pt idx="186885">
                  <c:v>-4.0435199999999998E-2</c:v>
                </c:pt>
                <c:pt idx="186886">
                  <c:v>-3.8498299999999999E-2</c:v>
                </c:pt>
                <c:pt idx="186887">
                  <c:v>-3.6481600000000003E-2</c:v>
                </c:pt>
                <c:pt idx="186888">
                  <c:v>-3.4388099999999998E-2</c:v>
                </c:pt>
                <c:pt idx="186889">
                  <c:v>-3.2219999999999999E-2</c:v>
                </c:pt>
                <c:pt idx="186890">
                  <c:v>-2.9978899999999999E-2</c:v>
                </c:pt>
                <c:pt idx="186891">
                  <c:v>-2.76671E-2</c:v>
                </c:pt>
                <c:pt idx="186892">
                  <c:v>-2.52882E-2</c:v>
                </c:pt>
                <c:pt idx="186893">
                  <c:v>-2.2845399999999998E-2</c:v>
                </c:pt>
                <c:pt idx="186894">
                  <c:v>-2.03419E-2</c:v>
                </c:pt>
                <c:pt idx="186895">
                  <c:v>-1.7780199999999999E-2</c:v>
                </c:pt>
                <c:pt idx="186896">
                  <c:v>-1.5163599999999999E-2</c:v>
                </c:pt>
                <c:pt idx="186897">
                  <c:v>-1.2494699999999999E-2</c:v>
                </c:pt>
                <c:pt idx="186898" formatCode="0.00E+00">
                  <c:v>-9.7763599999999996E-3</c:v>
                </c:pt>
                <c:pt idx="186899" formatCode="0.00E+00">
                  <c:v>-7.0107399999999997E-3</c:v>
                </c:pt>
                <c:pt idx="186900" formatCode="0.00E+00">
                  <c:v>-4.2000600000000003E-3</c:v>
                </c:pt>
                <c:pt idx="186901" formatCode="0.00E+00">
                  <c:v>-1.34666E-3</c:v>
                </c:pt>
                <c:pt idx="186902" formatCode="0.00E+00">
                  <c:v>1.5470099999999999E-3</c:v>
                </c:pt>
                <c:pt idx="186903" formatCode="0.00E+00">
                  <c:v>4.4783899999999996E-3</c:v>
                </c:pt>
                <c:pt idx="186904" formatCode="0.00E+00">
                  <c:v>7.44474E-3</c:v>
                </c:pt>
                <c:pt idx="186905">
                  <c:v>1.0442999999999999E-2</c:v>
                </c:pt>
                <c:pt idx="186906">
                  <c:v>1.34701E-2</c:v>
                </c:pt>
                <c:pt idx="186907">
                  <c:v>1.6523199999999998E-2</c:v>
                </c:pt>
                <c:pt idx="186908">
                  <c:v>1.95993E-2</c:v>
                </c:pt>
                <c:pt idx="186909">
                  <c:v>2.2696000000000001E-2</c:v>
                </c:pt>
                <c:pt idx="186910">
                  <c:v>2.5811199999999999E-2</c:v>
                </c:pt>
                <c:pt idx="186911">
                  <c:v>2.8942800000000001E-2</c:v>
                </c:pt>
                <c:pt idx="186912">
                  <c:v>3.2088400000000003E-2</c:v>
                </c:pt>
                <c:pt idx="186913">
                  <c:v>3.5244900000000003E-2</c:v>
                </c:pt>
                <c:pt idx="186914">
                  <c:v>3.8409400000000003E-2</c:v>
                </c:pt>
                <c:pt idx="186915">
                  <c:v>4.1579100000000001E-2</c:v>
                </c:pt>
                <c:pt idx="186916">
                  <c:v>4.4751899999999997E-2</c:v>
                </c:pt>
                <c:pt idx="186917">
                  <c:v>4.7926499999999997E-2</c:v>
                </c:pt>
                <c:pt idx="186918">
                  <c:v>5.1100899999999998E-2</c:v>
                </c:pt>
                <c:pt idx="186919">
                  <c:v>5.4272300000000002E-2</c:v>
                </c:pt>
                <c:pt idx="186920">
                  <c:v>5.7438500000000003E-2</c:v>
                </c:pt>
                <c:pt idx="186921">
                  <c:v>6.0597699999999997E-2</c:v>
                </c:pt>
                <c:pt idx="186922">
                  <c:v>6.3747300000000007E-2</c:v>
                </c:pt>
                <c:pt idx="186923">
                  <c:v>6.68845E-2</c:v>
                </c:pt>
                <c:pt idx="186924">
                  <c:v>7.00075E-2</c:v>
                </c:pt>
                <c:pt idx="186925">
                  <c:v>7.3114899999999997E-2</c:v>
                </c:pt>
                <c:pt idx="186926">
                  <c:v>7.6204300000000003E-2</c:v>
                </c:pt>
                <c:pt idx="186927">
                  <c:v>7.9272999999999996E-2</c:v>
                </c:pt>
                <c:pt idx="186928">
                  <c:v>8.2318299999999997E-2</c:v>
                </c:pt>
                <c:pt idx="186929">
                  <c:v>8.5338399999999995E-2</c:v>
                </c:pt>
                <c:pt idx="186930">
                  <c:v>8.83322E-2</c:v>
                </c:pt>
                <c:pt idx="186931">
                  <c:v>9.1298900000000002E-2</c:v>
                </c:pt>
                <c:pt idx="186932">
                  <c:v>9.4237100000000004E-2</c:v>
                </c:pt>
                <c:pt idx="186933">
                  <c:v>9.7144999999999995E-2</c:v>
                </c:pt>
                <c:pt idx="186934">
                  <c:v>0.100021</c:v>
                </c:pt>
                <c:pt idx="186935">
                  <c:v>0.102864</c:v>
                </c:pt>
                <c:pt idx="186936">
                  <c:v>0.105673</c:v>
                </c:pt>
                <c:pt idx="186937">
                  <c:v>0.108446</c:v>
                </c:pt>
                <c:pt idx="186938">
                  <c:v>0.111181</c:v>
                </c:pt>
                <c:pt idx="186939">
                  <c:v>0.11388</c:v>
                </c:pt>
                <c:pt idx="186940">
                  <c:v>0.116539</c:v>
                </c:pt>
                <c:pt idx="186941">
                  <c:v>0.119158</c:v>
                </c:pt>
                <c:pt idx="186942">
                  <c:v>0.121736</c:v>
                </c:pt>
                <c:pt idx="186943">
                  <c:v>0.12427000000000001</c:v>
                </c:pt>
                <c:pt idx="186944">
                  <c:v>0.12676000000000001</c:v>
                </c:pt>
                <c:pt idx="186945">
                  <c:v>0.12920499999999999</c:v>
                </c:pt>
                <c:pt idx="186946">
                  <c:v>0.131604</c:v>
                </c:pt>
                <c:pt idx="186947">
                  <c:v>0.13395499999999999</c:v>
                </c:pt>
                <c:pt idx="186948">
                  <c:v>0.13625799999999999</c:v>
                </c:pt>
                <c:pt idx="186949">
                  <c:v>0.138512</c:v>
                </c:pt>
                <c:pt idx="186950">
                  <c:v>0.14071700000000001</c:v>
                </c:pt>
                <c:pt idx="186951">
                  <c:v>0.142871</c:v>
                </c:pt>
                <c:pt idx="186952">
                  <c:v>0.14497399999999999</c:v>
                </c:pt>
                <c:pt idx="186953">
                  <c:v>0.14702499999999999</c:v>
                </c:pt>
                <c:pt idx="186954">
                  <c:v>0.14902399999999999</c:v>
                </c:pt>
                <c:pt idx="186955">
                  <c:v>0.15096899999999999</c:v>
                </c:pt>
                <c:pt idx="186956">
                  <c:v>0.152861</c:v>
                </c:pt>
                <c:pt idx="186957">
                  <c:v>0.154699</c:v>
                </c:pt>
                <c:pt idx="186958">
                  <c:v>0.15648300000000001</c:v>
                </c:pt>
                <c:pt idx="186959">
                  <c:v>0.15820999999999999</c:v>
                </c:pt>
                <c:pt idx="186960">
                  <c:v>0.159882</c:v>
                </c:pt>
                <c:pt idx="186961">
                  <c:v>0.161497</c:v>
                </c:pt>
                <c:pt idx="186962">
                  <c:v>0.16305500000000001</c:v>
                </c:pt>
                <c:pt idx="186963">
                  <c:v>0.16455700000000001</c:v>
                </c:pt>
                <c:pt idx="186964">
                  <c:v>0.16600200000000001</c:v>
                </c:pt>
                <c:pt idx="186965">
                  <c:v>0.16739100000000001</c:v>
                </c:pt>
                <c:pt idx="186966">
                  <c:v>0.16872200000000001</c:v>
                </c:pt>
                <c:pt idx="186967">
                  <c:v>0.16999500000000001</c:v>
                </c:pt>
                <c:pt idx="186968">
                  <c:v>0.171209</c:v>
                </c:pt>
                <c:pt idx="186969">
                  <c:v>0.17236499999999999</c:v>
                </c:pt>
                <c:pt idx="186970">
                  <c:v>0.173461</c:v>
                </c:pt>
                <c:pt idx="186971">
                  <c:v>0.17449899999999999</c:v>
                </c:pt>
                <c:pt idx="186972">
                  <c:v>0.175478</c:v>
                </c:pt>
                <c:pt idx="186973">
                  <c:v>0.176398</c:v>
                </c:pt>
                <c:pt idx="186974">
                  <c:v>0.177259</c:v>
                </c:pt>
                <c:pt idx="186975">
                  <c:v>0.178061</c:v>
                </c:pt>
                <c:pt idx="186976">
                  <c:v>0.17880299999999999</c:v>
                </c:pt>
                <c:pt idx="186977">
                  <c:v>0.17948600000000001</c:v>
                </c:pt>
                <c:pt idx="186978">
                  <c:v>0.18010899999999999</c:v>
                </c:pt>
                <c:pt idx="186979">
                  <c:v>0.180673</c:v>
                </c:pt>
                <c:pt idx="186980">
                  <c:v>0.181177</c:v>
                </c:pt>
                <c:pt idx="186981">
                  <c:v>0.18162200000000001</c:v>
                </c:pt>
                <c:pt idx="186982">
                  <c:v>0.182006</c:v>
                </c:pt>
                <c:pt idx="186983">
                  <c:v>0.18232999999999999</c:v>
                </c:pt>
                <c:pt idx="186984">
                  <c:v>0.18259500000000001</c:v>
                </c:pt>
                <c:pt idx="186985">
                  <c:v>0.18279999999999999</c:v>
                </c:pt>
                <c:pt idx="186986">
                  <c:v>0.182946</c:v>
                </c:pt>
                <c:pt idx="186987">
                  <c:v>0.183033</c:v>
                </c:pt>
                <c:pt idx="186988">
                  <c:v>0.18306</c:v>
                </c:pt>
                <c:pt idx="186989">
                  <c:v>0.18302599999999999</c:v>
                </c:pt>
                <c:pt idx="186990">
                  <c:v>0.18293300000000001</c:v>
                </c:pt>
                <c:pt idx="186991">
                  <c:v>0.182779</c:v>
                </c:pt>
                <c:pt idx="186992">
                  <c:v>0.18256600000000001</c:v>
                </c:pt>
                <c:pt idx="186993">
                  <c:v>0.18229300000000001</c:v>
                </c:pt>
                <c:pt idx="186994">
                  <c:v>0.18196100000000001</c:v>
                </c:pt>
                <c:pt idx="186995">
                  <c:v>0.18157000000000001</c:v>
                </c:pt>
                <c:pt idx="186996">
                  <c:v>0.18112</c:v>
                </c:pt>
                <c:pt idx="186997">
                  <c:v>0.18061099999999999</c:v>
                </c:pt>
                <c:pt idx="186998">
                  <c:v>0.18004300000000001</c:v>
                </c:pt>
                <c:pt idx="186999">
                  <c:v>0.17941599999999999</c:v>
                </c:pt>
                <c:pt idx="187000">
                  <c:v>0.178732</c:v>
                </c:pt>
                <c:pt idx="187001">
                  <c:v>0.17799000000000001</c:v>
                </c:pt>
                <c:pt idx="187002">
                  <c:v>0.17719099999999999</c:v>
                </c:pt>
                <c:pt idx="187003">
                  <c:v>0.17633399999999999</c:v>
                </c:pt>
                <c:pt idx="187004">
                  <c:v>0.17542099999999999</c:v>
                </c:pt>
                <c:pt idx="187005">
                  <c:v>0.174452</c:v>
                </c:pt>
                <c:pt idx="187006">
                  <c:v>0.173428</c:v>
                </c:pt>
                <c:pt idx="187007">
                  <c:v>0.172348</c:v>
                </c:pt>
                <c:pt idx="187008">
                  <c:v>0.171212</c:v>
                </c:pt>
                <c:pt idx="187009">
                  <c:v>0.17002200000000001</c:v>
                </c:pt>
                <c:pt idx="187010">
                  <c:v>0.16877700000000001</c:v>
                </c:pt>
                <c:pt idx="187011">
                  <c:v>0.16747799999999999</c:v>
                </c:pt>
                <c:pt idx="187012">
                  <c:v>0.166126</c:v>
                </c:pt>
                <c:pt idx="187013">
                  <c:v>0.16472000000000001</c:v>
                </c:pt>
                <c:pt idx="187014">
                  <c:v>0.16326299999999999</c:v>
                </c:pt>
                <c:pt idx="187015">
                  <c:v>0.16175400000000001</c:v>
                </c:pt>
                <c:pt idx="187016">
                  <c:v>0.16019600000000001</c:v>
                </c:pt>
                <c:pt idx="187017">
                  <c:v>0.15858900000000001</c:v>
                </c:pt>
                <c:pt idx="187018">
                  <c:v>0.15693399999999999</c:v>
                </c:pt>
                <c:pt idx="187019">
                  <c:v>0.15523100000000001</c:v>
                </c:pt>
                <c:pt idx="187020">
                  <c:v>0.15348200000000001</c:v>
                </c:pt>
                <c:pt idx="187021">
                  <c:v>0.15168599999999999</c:v>
                </c:pt>
                <c:pt idx="187022">
                  <c:v>0.14984600000000001</c:v>
                </c:pt>
                <c:pt idx="187023">
                  <c:v>0.14796300000000001</c:v>
                </c:pt>
                <c:pt idx="187024">
                  <c:v>0.146038</c:v>
                </c:pt>
                <c:pt idx="187025">
                  <c:v>0.144071</c:v>
                </c:pt>
                <c:pt idx="187026">
                  <c:v>0.142065</c:v>
                </c:pt>
                <c:pt idx="187027">
                  <c:v>0.14002000000000001</c:v>
                </c:pt>
                <c:pt idx="187028">
                  <c:v>0.13793900000000001</c:v>
                </c:pt>
                <c:pt idx="187029">
                  <c:v>0.135822</c:v>
                </c:pt>
                <c:pt idx="187030">
                  <c:v>0.13367200000000001</c:v>
                </c:pt>
                <c:pt idx="187031">
                  <c:v>0.13148899999999999</c:v>
                </c:pt>
                <c:pt idx="187032">
                  <c:v>0.129277</c:v>
                </c:pt>
                <c:pt idx="187033">
                  <c:v>0.12703600000000001</c:v>
                </c:pt>
                <c:pt idx="187034">
                  <c:v>0.124768</c:v>
                </c:pt>
                <c:pt idx="187035">
                  <c:v>0.122475</c:v>
                </c:pt>
                <c:pt idx="187036">
                  <c:v>0.120158</c:v>
                </c:pt>
                <c:pt idx="187037">
                  <c:v>0.11781999999999999</c:v>
                </c:pt>
                <c:pt idx="187038">
                  <c:v>0.115462</c:v>
                </c:pt>
                <c:pt idx="187039">
                  <c:v>0.113085</c:v>
                </c:pt>
                <c:pt idx="187040">
                  <c:v>0.110691</c:v>
                </c:pt>
                <c:pt idx="187041">
                  <c:v>0.10828400000000001</c:v>
                </c:pt>
                <c:pt idx="187042">
                  <c:v>0.105864</c:v>
                </c:pt>
                <c:pt idx="187043">
                  <c:v>0.103434</c:v>
                </c:pt>
                <c:pt idx="187044">
                  <c:v>0.100996</c:v>
                </c:pt>
                <c:pt idx="187045">
                  <c:v>9.8552200000000006E-2</c:v>
                </c:pt>
                <c:pt idx="187046">
                  <c:v>9.6104499999999995E-2</c:v>
                </c:pt>
                <c:pt idx="187047">
                  <c:v>9.3655699999999995E-2</c:v>
                </c:pt>
                <c:pt idx="187048">
                  <c:v>9.12081E-2</c:v>
                </c:pt>
                <c:pt idx="187049">
                  <c:v>8.8764200000000001E-2</c:v>
                </c:pt>
                <c:pt idx="187050">
                  <c:v>8.6326799999999995E-2</c:v>
                </c:pt>
                <c:pt idx="187051">
                  <c:v>8.3898100000000003E-2</c:v>
                </c:pt>
                <c:pt idx="187052">
                  <c:v>8.1480399999999994E-2</c:v>
                </c:pt>
                <c:pt idx="187053">
                  <c:v>7.9076099999999996E-2</c:v>
                </c:pt>
                <c:pt idx="187054">
                  <c:v>7.6687599999999995E-2</c:v>
                </c:pt>
                <c:pt idx="187055">
                  <c:v>7.4317300000000003E-2</c:v>
                </c:pt>
                <c:pt idx="187056">
                  <c:v>7.1967500000000004E-2</c:v>
                </c:pt>
                <c:pt idx="187057">
                  <c:v>6.9640800000000003E-2</c:v>
                </c:pt>
                <c:pt idx="187058">
                  <c:v>6.7339599999999999E-2</c:v>
                </c:pt>
                <c:pt idx="187059">
                  <c:v>6.5066899999999997E-2</c:v>
                </c:pt>
                <c:pt idx="187060">
                  <c:v>6.2825099999999995E-2</c:v>
                </c:pt>
                <c:pt idx="187061">
                  <c:v>6.0616900000000001E-2</c:v>
                </c:pt>
                <c:pt idx="187062">
                  <c:v>5.8444999999999997E-2</c:v>
                </c:pt>
                <c:pt idx="187063">
                  <c:v>5.6311899999999998E-2</c:v>
                </c:pt>
                <c:pt idx="187064">
                  <c:v>5.4220200000000003E-2</c:v>
                </c:pt>
                <c:pt idx="187065">
                  <c:v>5.2172099999999999E-2</c:v>
                </c:pt>
                <c:pt idx="187066">
                  <c:v>5.0169699999999998E-2</c:v>
                </c:pt>
                <c:pt idx="187067">
                  <c:v>4.8215099999999997E-2</c:v>
                </c:pt>
                <c:pt idx="187068">
                  <c:v>4.63106E-2</c:v>
                </c:pt>
                <c:pt idx="187069">
                  <c:v>4.4458299999999999E-2</c:v>
                </c:pt>
                <c:pt idx="187070">
                  <c:v>4.2660200000000002E-2</c:v>
                </c:pt>
                <c:pt idx="187071">
                  <c:v>4.0918400000000001E-2</c:v>
                </c:pt>
                <c:pt idx="187072">
                  <c:v>3.92355E-2</c:v>
                </c:pt>
                <c:pt idx="187073">
                  <c:v>3.7613399999999998E-2</c:v>
                </c:pt>
                <c:pt idx="187074">
                  <c:v>3.6054200000000002E-2</c:v>
                </c:pt>
                <c:pt idx="187075">
                  <c:v>3.4559600000000003E-2</c:v>
                </c:pt>
                <c:pt idx="187076">
                  <c:v>3.3131599999999997E-2</c:v>
                </c:pt>
                <c:pt idx="187077">
                  <c:v>3.17722E-2</c:v>
                </c:pt>
                <c:pt idx="187078">
                  <c:v>3.0483199999999998E-2</c:v>
                </c:pt>
                <c:pt idx="187079">
                  <c:v>2.9266400000000001E-2</c:v>
                </c:pt>
                <c:pt idx="187080">
                  <c:v>2.8123599999999999E-2</c:v>
                </c:pt>
                <c:pt idx="187081">
                  <c:v>2.70567E-2</c:v>
                </c:pt>
                <c:pt idx="187082">
                  <c:v>2.6067099999999999E-2</c:v>
                </c:pt>
                <c:pt idx="187083">
                  <c:v>2.5156499999999998E-2</c:v>
                </c:pt>
                <c:pt idx="187084">
                  <c:v>2.4326E-2</c:v>
                </c:pt>
                <c:pt idx="187085">
                  <c:v>2.3577000000000001E-2</c:v>
                </c:pt>
                <c:pt idx="187086">
                  <c:v>2.2910400000000001E-2</c:v>
                </c:pt>
                <c:pt idx="187087">
                  <c:v>2.2327199999999998E-2</c:v>
                </c:pt>
                <c:pt idx="187088">
                  <c:v>2.1828299999999998E-2</c:v>
                </c:pt>
                <c:pt idx="187089">
                  <c:v>2.1414699999999998E-2</c:v>
                </c:pt>
                <c:pt idx="187090">
                  <c:v>2.1087499999999999E-2</c:v>
                </c:pt>
                <c:pt idx="187091">
                  <c:v>2.0847299999999999E-2</c:v>
                </c:pt>
                <c:pt idx="187092">
                  <c:v>2.0694400000000002E-2</c:v>
                </c:pt>
                <c:pt idx="187093">
                  <c:v>2.0628899999999999E-2</c:v>
                </c:pt>
                <c:pt idx="187094">
                  <c:v>2.06509E-2</c:v>
                </c:pt>
                <c:pt idx="187095">
                  <c:v>2.07607E-2</c:v>
                </c:pt>
                <c:pt idx="187096">
                  <c:v>2.09582E-2</c:v>
                </c:pt>
                <c:pt idx="187097">
                  <c:v>2.1243399999999999E-2</c:v>
                </c:pt>
                <c:pt idx="187098">
                  <c:v>2.1615800000000001E-2</c:v>
                </c:pt>
                <c:pt idx="187099">
                  <c:v>2.20751E-2</c:v>
                </c:pt>
                <c:pt idx="187100">
                  <c:v>2.26208E-2</c:v>
                </c:pt>
                <c:pt idx="187101">
                  <c:v>2.3252700000000001E-2</c:v>
                </c:pt>
                <c:pt idx="187102">
                  <c:v>2.3969899999999999E-2</c:v>
                </c:pt>
                <c:pt idx="187103">
                  <c:v>2.47718E-2</c:v>
                </c:pt>
                <c:pt idx="187104">
                  <c:v>2.56574E-2</c:v>
                </c:pt>
                <c:pt idx="187105">
                  <c:v>2.6625599999999999E-2</c:v>
                </c:pt>
                <c:pt idx="187106">
                  <c:v>2.7675100000000001E-2</c:v>
                </c:pt>
                <c:pt idx="187107">
                  <c:v>2.8804300000000001E-2</c:v>
                </c:pt>
                <c:pt idx="187108">
                  <c:v>3.0011699999999999E-2</c:v>
                </c:pt>
                <c:pt idx="187109">
                  <c:v>3.1295799999999999E-2</c:v>
                </c:pt>
                <c:pt idx="187110">
                  <c:v>3.2654900000000001E-2</c:v>
                </c:pt>
                <c:pt idx="187111">
                  <c:v>3.4087199999999998E-2</c:v>
                </c:pt>
                <c:pt idx="187112">
                  <c:v>3.5591100000000001E-2</c:v>
                </c:pt>
                <c:pt idx="187113">
                  <c:v>3.71644E-2</c:v>
                </c:pt>
                <c:pt idx="187114">
                  <c:v>3.8804999999999999E-2</c:v>
                </c:pt>
                <c:pt idx="187115">
                  <c:v>4.0510400000000002E-2</c:v>
                </c:pt>
                <c:pt idx="187116">
                  <c:v>4.2278299999999998E-2</c:v>
                </c:pt>
                <c:pt idx="187117">
                  <c:v>4.4106199999999998E-2</c:v>
                </c:pt>
                <c:pt idx="187118">
                  <c:v>4.5991900000000002E-2</c:v>
                </c:pt>
                <c:pt idx="187119">
                  <c:v>4.7932700000000002E-2</c:v>
                </c:pt>
                <c:pt idx="187120">
                  <c:v>4.99263E-2</c:v>
                </c:pt>
                <c:pt idx="187121">
                  <c:v>5.1970099999999998E-2</c:v>
                </c:pt>
                <c:pt idx="187122">
                  <c:v>5.40613E-2</c:v>
                </c:pt>
                <c:pt idx="187123">
                  <c:v>5.6197200000000003E-2</c:v>
                </c:pt>
                <c:pt idx="187124">
                  <c:v>5.8374599999999999E-2</c:v>
                </c:pt>
                <c:pt idx="187125">
                  <c:v>6.0590999999999999E-2</c:v>
                </c:pt>
                <c:pt idx="187126">
                  <c:v>6.2843300000000005E-2</c:v>
                </c:pt>
                <c:pt idx="187127">
                  <c:v>6.5128699999999998E-2</c:v>
                </c:pt>
                <c:pt idx="187128">
                  <c:v>6.7443799999999998E-2</c:v>
                </c:pt>
                <c:pt idx="187129">
                  <c:v>6.9785100000000003E-2</c:v>
                </c:pt>
                <c:pt idx="187130">
                  <c:v>7.2149199999999997E-2</c:v>
                </c:pt>
                <c:pt idx="187131">
                  <c:v>7.4532500000000002E-2</c:v>
                </c:pt>
                <c:pt idx="187132">
                  <c:v>7.6931899999999998E-2</c:v>
                </c:pt>
                <c:pt idx="187133">
                  <c:v>7.9344200000000004E-2</c:v>
                </c:pt>
                <c:pt idx="187134">
                  <c:v>8.1766199999999997E-2</c:v>
                </c:pt>
                <c:pt idx="187135">
                  <c:v>8.4194900000000003E-2</c:v>
                </c:pt>
                <c:pt idx="187136">
                  <c:v>8.6626900000000007E-2</c:v>
                </c:pt>
                <c:pt idx="187137">
                  <c:v>8.9058300000000007E-2</c:v>
                </c:pt>
                <c:pt idx="187138">
                  <c:v>9.14856E-2</c:v>
                </c:pt>
                <c:pt idx="187139">
                  <c:v>9.3905199999999994E-2</c:v>
                </c:pt>
                <c:pt idx="187140">
                  <c:v>9.6313999999999997E-2</c:v>
                </c:pt>
                <c:pt idx="187141">
                  <c:v>9.8708799999999999E-2</c:v>
                </c:pt>
                <c:pt idx="187142">
                  <c:v>0.101086</c:v>
                </c:pt>
                <c:pt idx="187143">
                  <c:v>0.10344299999999999</c:v>
                </c:pt>
                <c:pt idx="187144">
                  <c:v>0.105776</c:v>
                </c:pt>
                <c:pt idx="187145">
                  <c:v>0.108083</c:v>
                </c:pt>
                <c:pt idx="187146">
                  <c:v>0.110359</c:v>
                </c:pt>
                <c:pt idx="187147">
                  <c:v>0.11260299999999999</c:v>
                </c:pt>
                <c:pt idx="187148">
                  <c:v>0.114811</c:v>
                </c:pt>
                <c:pt idx="187149">
                  <c:v>0.11698</c:v>
                </c:pt>
                <c:pt idx="187150">
                  <c:v>0.11910900000000001</c:v>
                </c:pt>
                <c:pt idx="187151">
                  <c:v>0.121194</c:v>
                </c:pt>
                <c:pt idx="187152">
                  <c:v>0.123233</c:v>
                </c:pt>
                <c:pt idx="187153">
                  <c:v>0.125223</c:v>
                </c:pt>
                <c:pt idx="187154">
                  <c:v>0.127162</c:v>
                </c:pt>
                <c:pt idx="187155">
                  <c:v>0.129047</c:v>
                </c:pt>
                <c:pt idx="187156">
                  <c:v>0.13087599999999999</c:v>
                </c:pt>
                <c:pt idx="187157">
                  <c:v>0.13264599999999999</c:v>
                </c:pt>
                <c:pt idx="187158">
                  <c:v>0.134355</c:v>
                </c:pt>
                <c:pt idx="187159">
                  <c:v>0.13600100000000001</c:v>
                </c:pt>
                <c:pt idx="187160">
                  <c:v>0.13758100000000001</c:v>
                </c:pt>
                <c:pt idx="187161">
                  <c:v>0.13909299999999999</c:v>
                </c:pt>
                <c:pt idx="187162">
                  <c:v>0.140537</c:v>
                </c:pt>
                <c:pt idx="187163">
                  <c:v>0.14191000000000001</c:v>
                </c:pt>
                <c:pt idx="187164">
                  <c:v>0.14321</c:v>
                </c:pt>
                <c:pt idx="187165">
                  <c:v>0.14443600000000001</c:v>
                </c:pt>
                <c:pt idx="187166">
                  <c:v>0.14558599999999999</c:v>
                </c:pt>
                <c:pt idx="187167">
                  <c:v>0.14665900000000001</c:v>
                </c:pt>
                <c:pt idx="187168">
                  <c:v>0.14765300000000001</c:v>
                </c:pt>
                <c:pt idx="187169">
                  <c:v>0.14856900000000001</c:v>
                </c:pt>
                <c:pt idx="187170">
                  <c:v>0.14940500000000001</c:v>
                </c:pt>
                <c:pt idx="187171">
                  <c:v>0.15016099999999999</c:v>
                </c:pt>
                <c:pt idx="187172">
                  <c:v>0.150836</c:v>
                </c:pt>
                <c:pt idx="187173">
                  <c:v>0.15142900000000001</c:v>
                </c:pt>
                <c:pt idx="187174">
                  <c:v>0.15193999999999999</c:v>
                </c:pt>
                <c:pt idx="187175">
                  <c:v>0.152369</c:v>
                </c:pt>
                <c:pt idx="187176">
                  <c:v>0.15271499999999999</c:v>
                </c:pt>
                <c:pt idx="187177">
                  <c:v>0.152978</c:v>
                </c:pt>
                <c:pt idx="187178">
                  <c:v>0.15315799999999999</c:v>
                </c:pt>
                <c:pt idx="187179">
                  <c:v>0.153255</c:v>
                </c:pt>
                <c:pt idx="187180">
                  <c:v>0.15326999999999999</c:v>
                </c:pt>
                <c:pt idx="187181">
                  <c:v>0.15320300000000001</c:v>
                </c:pt>
                <c:pt idx="187182">
                  <c:v>0.153054</c:v>
                </c:pt>
                <c:pt idx="187183">
                  <c:v>0.15282399999999999</c:v>
                </c:pt>
                <c:pt idx="187184">
                  <c:v>0.15251400000000001</c:v>
                </c:pt>
                <c:pt idx="187185">
                  <c:v>0.15212500000000001</c:v>
                </c:pt>
                <c:pt idx="187186">
                  <c:v>0.15165799999999999</c:v>
                </c:pt>
                <c:pt idx="187187">
                  <c:v>0.151113</c:v>
                </c:pt>
                <c:pt idx="187188">
                  <c:v>0.15049100000000001</c:v>
                </c:pt>
                <c:pt idx="187189">
                  <c:v>0.14979500000000001</c:v>
                </c:pt>
                <c:pt idx="187190">
                  <c:v>0.14902499999999999</c:v>
                </c:pt>
                <c:pt idx="187191">
                  <c:v>0.14818400000000001</c:v>
                </c:pt>
                <c:pt idx="187192">
                  <c:v>0.14727199999999999</c:v>
                </c:pt>
                <c:pt idx="187193">
                  <c:v>0.14629200000000001</c:v>
                </c:pt>
                <c:pt idx="187194">
                  <c:v>0.14524599999999999</c:v>
                </c:pt>
                <c:pt idx="187195">
                  <c:v>0.14413599999999999</c:v>
                </c:pt>
                <c:pt idx="187196">
                  <c:v>0.14296300000000001</c:v>
                </c:pt>
                <c:pt idx="187197">
                  <c:v>0.14172899999999999</c:v>
                </c:pt>
                <c:pt idx="187198">
                  <c:v>0.14043600000000001</c:v>
                </c:pt>
                <c:pt idx="187199">
                  <c:v>0.13908899999999999</c:v>
                </c:pt>
                <c:pt idx="187200">
                  <c:v>0.137688</c:v>
                </c:pt>
                <c:pt idx="187201">
                  <c:v>0.136236</c:v>
                </c:pt>
                <c:pt idx="187202">
                  <c:v>0.134737</c:v>
                </c:pt>
                <c:pt idx="187203">
                  <c:v>0.13319300000000001</c:v>
                </c:pt>
                <c:pt idx="187204">
                  <c:v>0.131606</c:v>
                </c:pt>
                <c:pt idx="187205">
                  <c:v>0.12998100000000001</c:v>
                </c:pt>
                <c:pt idx="187206">
                  <c:v>0.12831899999999999</c:v>
                </c:pt>
                <c:pt idx="187207">
                  <c:v>0.12662399999999999</c:v>
                </c:pt>
                <c:pt idx="187208">
                  <c:v>0.124899</c:v>
                </c:pt>
                <c:pt idx="187209">
                  <c:v>0.123145</c:v>
                </c:pt>
                <c:pt idx="187210">
                  <c:v>0.121367</c:v>
                </c:pt>
                <c:pt idx="187211">
                  <c:v>0.11956799999999999</c:v>
                </c:pt>
                <c:pt idx="187212">
                  <c:v>0.11774999999999999</c:v>
                </c:pt>
                <c:pt idx="187213">
                  <c:v>0.11591600000000001</c:v>
                </c:pt>
                <c:pt idx="187214">
                  <c:v>0.11407200000000001</c:v>
                </c:pt>
                <c:pt idx="187215">
                  <c:v>0.112219</c:v>
                </c:pt>
                <c:pt idx="187216">
                  <c:v>0.110361</c:v>
                </c:pt>
                <c:pt idx="187217">
                  <c:v>0.108501</c:v>
                </c:pt>
                <c:pt idx="187218">
                  <c:v>0.106642</c:v>
                </c:pt>
                <c:pt idx="187219">
                  <c:v>0.104786</c:v>
                </c:pt>
                <c:pt idx="187220">
                  <c:v>0.102937</c:v>
                </c:pt>
                <c:pt idx="187221">
                  <c:v>0.10109799999999999</c:v>
                </c:pt>
                <c:pt idx="187222">
                  <c:v>9.9272600000000003E-2</c:v>
                </c:pt>
                <c:pt idx="187223">
                  <c:v>9.7463300000000003E-2</c:v>
                </c:pt>
                <c:pt idx="187224">
                  <c:v>9.5673099999999997E-2</c:v>
                </c:pt>
                <c:pt idx="187225">
                  <c:v>9.3904500000000002E-2</c:v>
                </c:pt>
                <c:pt idx="187226">
                  <c:v>9.2160300000000001E-2</c:v>
                </c:pt>
                <c:pt idx="187227">
                  <c:v>9.0443800000000005E-2</c:v>
                </c:pt>
                <c:pt idx="187228">
                  <c:v>8.8758199999999995E-2</c:v>
                </c:pt>
                <c:pt idx="187229">
                  <c:v>8.71064E-2</c:v>
                </c:pt>
                <c:pt idx="187230">
                  <c:v>8.54911E-2</c:v>
                </c:pt>
                <c:pt idx="187231">
                  <c:v>8.3915299999999998E-2</c:v>
                </c:pt>
                <c:pt idx="187232">
                  <c:v>8.2381200000000002E-2</c:v>
                </c:pt>
                <c:pt idx="187233">
                  <c:v>8.0891099999999994E-2</c:v>
                </c:pt>
                <c:pt idx="187234">
                  <c:v>7.9447100000000007E-2</c:v>
                </c:pt>
                <c:pt idx="187235">
                  <c:v>7.8051499999999996E-2</c:v>
                </c:pt>
                <c:pt idx="187236">
                  <c:v>7.67071E-2</c:v>
                </c:pt>
                <c:pt idx="187237">
                  <c:v>7.5416899999999995E-2</c:v>
                </c:pt>
                <c:pt idx="187238">
                  <c:v>7.4184E-2</c:v>
                </c:pt>
                <c:pt idx="187239">
                  <c:v>7.3011300000000001E-2</c:v>
                </c:pt>
                <c:pt idx="187240">
                  <c:v>7.1899400000000002E-2</c:v>
                </c:pt>
                <c:pt idx="187241">
                  <c:v>7.0848499999999995E-2</c:v>
                </c:pt>
                <c:pt idx="187242">
                  <c:v>6.9859900000000003E-2</c:v>
                </c:pt>
                <c:pt idx="187243">
                  <c:v>6.8935200000000002E-2</c:v>
                </c:pt>
                <c:pt idx="187244">
                  <c:v>6.8075700000000003E-2</c:v>
                </c:pt>
                <c:pt idx="187245">
                  <c:v>6.7282400000000006E-2</c:v>
                </c:pt>
                <c:pt idx="187246">
                  <c:v>6.6556699999999996E-2</c:v>
                </c:pt>
                <c:pt idx="187247">
                  <c:v>6.5899700000000005E-2</c:v>
                </c:pt>
                <c:pt idx="187248">
                  <c:v>6.5311999999999995E-2</c:v>
                </c:pt>
                <c:pt idx="187249">
                  <c:v>6.4793900000000001E-2</c:v>
                </c:pt>
                <c:pt idx="187250">
                  <c:v>6.4345700000000006E-2</c:v>
                </c:pt>
                <c:pt idx="187251">
                  <c:v>6.3967599999999999E-2</c:v>
                </c:pt>
                <c:pt idx="187252">
                  <c:v>6.3659499999999994E-2</c:v>
                </c:pt>
                <c:pt idx="187253">
                  <c:v>6.3421199999999997E-2</c:v>
                </c:pt>
                <c:pt idx="187254">
                  <c:v>6.3252100000000006E-2</c:v>
                </c:pt>
                <c:pt idx="187255">
                  <c:v>6.3151700000000005E-2</c:v>
                </c:pt>
                <c:pt idx="187256">
                  <c:v>6.3119800000000004E-2</c:v>
                </c:pt>
                <c:pt idx="187257">
                  <c:v>6.3155600000000006E-2</c:v>
                </c:pt>
                <c:pt idx="187258">
                  <c:v>6.3258200000000001E-2</c:v>
                </c:pt>
                <c:pt idx="187259">
                  <c:v>6.3426800000000005E-2</c:v>
                </c:pt>
                <c:pt idx="187260">
                  <c:v>6.3660599999999998E-2</c:v>
                </c:pt>
                <c:pt idx="187261">
                  <c:v>6.3958799999999996E-2</c:v>
                </c:pt>
                <c:pt idx="187262">
                  <c:v>6.4319799999999996E-2</c:v>
                </c:pt>
                <c:pt idx="187263">
                  <c:v>6.4742300000000003E-2</c:v>
                </c:pt>
                <c:pt idx="187264">
                  <c:v>6.5224799999999999E-2</c:v>
                </c:pt>
                <c:pt idx="187265">
                  <c:v>6.5765799999999999E-2</c:v>
                </c:pt>
                <c:pt idx="187266">
                  <c:v>6.6363699999999998E-2</c:v>
                </c:pt>
                <c:pt idx="187267">
                  <c:v>6.7016300000000001E-2</c:v>
                </c:pt>
                <c:pt idx="187268">
                  <c:v>6.7721100000000006E-2</c:v>
                </c:pt>
                <c:pt idx="187269">
                  <c:v>6.84757E-2</c:v>
                </c:pt>
                <c:pt idx="187270">
                  <c:v>6.92778E-2</c:v>
                </c:pt>
                <c:pt idx="187271">
                  <c:v>7.0124900000000004E-2</c:v>
                </c:pt>
                <c:pt idx="187272">
                  <c:v>7.1014400000000005E-2</c:v>
                </c:pt>
                <c:pt idx="187273">
                  <c:v>7.1943499999999994E-2</c:v>
                </c:pt>
                <c:pt idx="187274">
                  <c:v>7.2909399999999999E-2</c:v>
                </c:pt>
                <c:pt idx="187275">
                  <c:v>7.39094E-2</c:v>
                </c:pt>
                <c:pt idx="187276">
                  <c:v>7.4940900000000005E-2</c:v>
                </c:pt>
                <c:pt idx="187277">
                  <c:v>7.6000799999999993E-2</c:v>
                </c:pt>
                <c:pt idx="187278">
                  <c:v>7.7086000000000002E-2</c:v>
                </c:pt>
                <c:pt idx="187279">
                  <c:v>7.8193600000000002E-2</c:v>
                </c:pt>
                <c:pt idx="187280">
                  <c:v>7.9320500000000002E-2</c:v>
                </c:pt>
                <c:pt idx="187281">
                  <c:v>8.0463400000000004E-2</c:v>
                </c:pt>
                <c:pt idx="187282">
                  <c:v>8.1618800000000005E-2</c:v>
                </c:pt>
                <c:pt idx="187283">
                  <c:v>8.2783399999999993E-2</c:v>
                </c:pt>
                <c:pt idx="187284">
                  <c:v>8.3953899999999998E-2</c:v>
                </c:pt>
                <c:pt idx="187285">
                  <c:v>8.5126499999999994E-2</c:v>
                </c:pt>
                <c:pt idx="187286">
                  <c:v>8.6297799999999994E-2</c:v>
                </c:pt>
                <c:pt idx="187287">
                  <c:v>8.7464200000000006E-2</c:v>
                </c:pt>
                <c:pt idx="187288">
                  <c:v>8.8622599999999996E-2</c:v>
                </c:pt>
                <c:pt idx="187289">
                  <c:v>8.9769399999999999E-2</c:v>
                </c:pt>
                <c:pt idx="187290">
                  <c:v>9.0900900000000007E-2</c:v>
                </c:pt>
                <c:pt idx="187291">
                  <c:v>9.2012999999999998E-2</c:v>
                </c:pt>
                <c:pt idx="187292">
                  <c:v>9.3102599999999994E-2</c:v>
                </c:pt>
                <c:pt idx="187293">
                  <c:v>9.4166600000000003E-2</c:v>
                </c:pt>
                <c:pt idx="187294">
                  <c:v>9.5201999999999995E-2</c:v>
                </c:pt>
                <c:pt idx="187295">
                  <c:v>9.6205700000000005E-2</c:v>
                </c:pt>
                <c:pt idx="187296">
                  <c:v>9.7174800000000006E-2</c:v>
                </c:pt>
                <c:pt idx="187297">
                  <c:v>9.8105999999999999E-2</c:v>
                </c:pt>
                <c:pt idx="187298">
                  <c:v>9.8996399999999998E-2</c:v>
                </c:pt>
                <c:pt idx="187299">
                  <c:v>9.9843000000000001E-2</c:v>
                </c:pt>
                <c:pt idx="187300">
                  <c:v>0.100643</c:v>
                </c:pt>
                <c:pt idx="187301">
                  <c:v>0.101393</c:v>
                </c:pt>
                <c:pt idx="187302">
                  <c:v>0.102089</c:v>
                </c:pt>
                <c:pt idx="187303">
                  <c:v>0.102731</c:v>
                </c:pt>
                <c:pt idx="187304">
                  <c:v>0.103314</c:v>
                </c:pt>
                <c:pt idx="187305">
                  <c:v>0.103836</c:v>
                </c:pt>
                <c:pt idx="187306">
                  <c:v>0.104295</c:v>
                </c:pt>
                <c:pt idx="187307">
                  <c:v>0.104689</c:v>
                </c:pt>
                <c:pt idx="187308">
                  <c:v>0.105016</c:v>
                </c:pt>
                <c:pt idx="187309">
                  <c:v>0.10527499999999999</c:v>
                </c:pt>
                <c:pt idx="187310">
                  <c:v>0.105465</c:v>
                </c:pt>
                <c:pt idx="187311">
                  <c:v>0.105582</c:v>
                </c:pt>
                <c:pt idx="187312">
                  <c:v>0.105625</c:v>
                </c:pt>
                <c:pt idx="187313">
                  <c:v>0.10559300000000001</c:v>
                </c:pt>
                <c:pt idx="187314">
                  <c:v>0.10548299999999999</c:v>
                </c:pt>
                <c:pt idx="187315">
                  <c:v>0.105296</c:v>
                </c:pt>
                <c:pt idx="187316">
                  <c:v>0.10503</c:v>
                </c:pt>
                <c:pt idx="187317">
                  <c:v>0.104685</c:v>
                </c:pt>
                <c:pt idx="187318">
                  <c:v>0.104258</c:v>
                </c:pt>
                <c:pt idx="187319">
                  <c:v>0.103751</c:v>
                </c:pt>
                <c:pt idx="187320">
                  <c:v>0.103162</c:v>
                </c:pt>
                <c:pt idx="187321">
                  <c:v>0.102491</c:v>
                </c:pt>
                <c:pt idx="187322">
                  <c:v>0.101738</c:v>
                </c:pt>
                <c:pt idx="187323">
                  <c:v>0.10090300000000001</c:v>
                </c:pt>
                <c:pt idx="187324">
                  <c:v>9.9986199999999997E-2</c:v>
                </c:pt>
                <c:pt idx="187325">
                  <c:v>9.8989800000000003E-2</c:v>
                </c:pt>
                <c:pt idx="187326">
                  <c:v>9.7914000000000001E-2</c:v>
                </c:pt>
                <c:pt idx="187327">
                  <c:v>9.6759300000000006E-2</c:v>
                </c:pt>
                <c:pt idx="187328">
                  <c:v>9.5526600000000003E-2</c:v>
                </c:pt>
                <c:pt idx="187329">
                  <c:v>9.4216999999999995E-2</c:v>
                </c:pt>
                <c:pt idx="187330">
                  <c:v>9.2832399999999995E-2</c:v>
                </c:pt>
                <c:pt idx="187331">
                  <c:v>9.1374999999999998E-2</c:v>
                </c:pt>
                <c:pt idx="187332">
                  <c:v>8.9846999999999996E-2</c:v>
                </c:pt>
                <c:pt idx="187333">
                  <c:v>8.8250400000000007E-2</c:v>
                </c:pt>
                <c:pt idx="187334">
                  <c:v>8.6586399999999994E-2</c:v>
                </c:pt>
                <c:pt idx="187335">
                  <c:v>8.4856200000000007E-2</c:v>
                </c:pt>
                <c:pt idx="187336">
                  <c:v>8.3061800000000005E-2</c:v>
                </c:pt>
                <c:pt idx="187337">
                  <c:v>8.1205299999999994E-2</c:v>
                </c:pt>
                <c:pt idx="187338">
                  <c:v>7.9288999999999998E-2</c:v>
                </c:pt>
                <c:pt idx="187339">
                  <c:v>7.7315099999999998E-2</c:v>
                </c:pt>
                <c:pt idx="187340">
                  <c:v>7.5286199999999998E-2</c:v>
                </c:pt>
                <c:pt idx="187341">
                  <c:v>7.3205000000000006E-2</c:v>
                </c:pt>
                <c:pt idx="187342">
                  <c:v>7.1074399999999996E-2</c:v>
                </c:pt>
                <c:pt idx="187343">
                  <c:v>6.8897100000000003E-2</c:v>
                </c:pt>
                <c:pt idx="187344">
                  <c:v>6.6676100000000002E-2</c:v>
                </c:pt>
                <c:pt idx="187345">
                  <c:v>6.4414299999999994E-2</c:v>
                </c:pt>
                <c:pt idx="187346">
                  <c:v>6.2114599999999999E-2</c:v>
                </c:pt>
                <c:pt idx="187347">
                  <c:v>5.9780300000000001E-2</c:v>
                </c:pt>
                <c:pt idx="187348">
                  <c:v>5.7415099999999997E-2</c:v>
                </c:pt>
                <c:pt idx="187349">
                  <c:v>5.5022399999999999E-2</c:v>
                </c:pt>
                <c:pt idx="187350">
                  <c:v>5.2605300000000001E-2</c:v>
                </c:pt>
                <c:pt idx="187351">
                  <c:v>5.0166799999999998E-2</c:v>
                </c:pt>
                <c:pt idx="187352">
                  <c:v>4.7710500000000003E-2</c:v>
                </c:pt>
                <c:pt idx="187353">
                  <c:v>4.5240099999999998E-2</c:v>
                </c:pt>
                <c:pt idx="187354">
                  <c:v>4.2759800000000001E-2</c:v>
                </c:pt>
                <c:pt idx="187355">
                  <c:v>4.0273499999999997E-2</c:v>
                </c:pt>
                <c:pt idx="187356">
                  <c:v>3.7785399999999997E-2</c:v>
                </c:pt>
                <c:pt idx="187357">
                  <c:v>3.5299299999999999E-2</c:v>
                </c:pt>
                <c:pt idx="187358">
                  <c:v>3.2818600000000003E-2</c:v>
                </c:pt>
                <c:pt idx="187359">
                  <c:v>3.0346999999999999E-2</c:v>
                </c:pt>
                <c:pt idx="187360">
                  <c:v>2.7888300000000001E-2</c:v>
                </c:pt>
                <c:pt idx="187361">
                  <c:v>2.54465E-2</c:v>
                </c:pt>
                <c:pt idx="187362">
                  <c:v>2.3025799999999999E-2</c:v>
                </c:pt>
                <c:pt idx="187363">
                  <c:v>2.06305E-2</c:v>
                </c:pt>
                <c:pt idx="187364">
                  <c:v>1.8264800000000001E-2</c:v>
                </c:pt>
                <c:pt idx="187365">
                  <c:v>1.5932000000000002E-2</c:v>
                </c:pt>
                <c:pt idx="187366">
                  <c:v>1.36344E-2</c:v>
                </c:pt>
                <c:pt idx="187367">
                  <c:v>1.1375100000000001E-2</c:v>
                </c:pt>
                <c:pt idx="187368" formatCode="0.00E+00">
                  <c:v>9.1573100000000001E-3</c:v>
                </c:pt>
                <c:pt idx="187369" formatCode="0.00E+00">
                  <c:v>6.9841499999999997E-3</c:v>
                </c:pt>
                <c:pt idx="187370" formatCode="0.00E+00">
                  <c:v>4.8587300000000003E-3</c:v>
                </c:pt>
                <c:pt idx="187371" formatCode="0.00E+00">
                  <c:v>2.7840299999999998E-3</c:v>
                </c:pt>
                <c:pt idx="187372" formatCode="0.00E+00">
                  <c:v>7.6291900000000003E-4</c:v>
                </c:pt>
                <c:pt idx="187373" formatCode="0.00E+00">
                  <c:v>-1.2017900000000001E-3</c:v>
                </c:pt>
                <c:pt idx="187374" formatCode="0.00E+00">
                  <c:v>-3.10729E-3</c:v>
                </c:pt>
                <c:pt idx="187375" formatCode="0.00E+00">
                  <c:v>-4.9508299999999998E-3</c:v>
                </c:pt>
                <c:pt idx="187376" formatCode="0.00E+00">
                  <c:v>-6.7297800000000003E-3</c:v>
                </c:pt>
                <c:pt idx="187377" formatCode="0.00E+00">
                  <c:v>-8.4417199999999998E-3</c:v>
                </c:pt>
                <c:pt idx="187378">
                  <c:v>-1.00844E-2</c:v>
                </c:pt>
                <c:pt idx="187379">
                  <c:v>-1.1655799999999999E-2</c:v>
                </c:pt>
                <c:pt idx="187380">
                  <c:v>-1.31539E-2</c:v>
                </c:pt>
                <c:pt idx="187381">
                  <c:v>-1.45767E-2</c:v>
                </c:pt>
                <c:pt idx="187382">
                  <c:v>-1.5922700000000001E-2</c:v>
                </c:pt>
                <c:pt idx="187383">
                  <c:v>-1.7190199999999999E-2</c:v>
                </c:pt>
                <c:pt idx="187384">
                  <c:v>-1.8377999999999999E-2</c:v>
                </c:pt>
                <c:pt idx="187385">
                  <c:v>-1.94843E-2</c:v>
                </c:pt>
                <c:pt idx="187386">
                  <c:v>-2.0507999999999998E-2</c:v>
                </c:pt>
                <c:pt idx="187387">
                  <c:v>-2.14478E-2</c:v>
                </c:pt>
                <c:pt idx="187388">
                  <c:v>-2.2302599999999999E-2</c:v>
                </c:pt>
                <c:pt idx="187389">
                  <c:v>-2.3071399999999999E-2</c:v>
                </c:pt>
                <c:pt idx="187390">
                  <c:v>-2.37535E-2</c:v>
                </c:pt>
                <c:pt idx="187391">
                  <c:v>-2.4348600000000001E-2</c:v>
                </c:pt>
                <c:pt idx="187392">
                  <c:v>-2.48565E-2</c:v>
                </c:pt>
                <c:pt idx="187393">
                  <c:v>-2.5276799999999999E-2</c:v>
                </c:pt>
                <c:pt idx="187394">
                  <c:v>-2.56096E-2</c:v>
                </c:pt>
                <c:pt idx="187395">
                  <c:v>-2.5855199999999998E-2</c:v>
                </c:pt>
                <c:pt idx="187396">
                  <c:v>-2.60139E-2</c:v>
                </c:pt>
                <c:pt idx="187397">
                  <c:v>-2.60862E-2</c:v>
                </c:pt>
                <c:pt idx="187398">
                  <c:v>-2.60728E-2</c:v>
                </c:pt>
                <c:pt idx="187399">
                  <c:v>-2.5974400000000002E-2</c:v>
                </c:pt>
                <c:pt idx="187400">
                  <c:v>-2.57919E-2</c:v>
                </c:pt>
                <c:pt idx="187401">
                  <c:v>-2.5526400000000001E-2</c:v>
                </c:pt>
                <c:pt idx="187402">
                  <c:v>-2.5178800000000001E-2</c:v>
                </c:pt>
                <c:pt idx="187403">
                  <c:v>-2.4750500000000002E-2</c:v>
                </c:pt>
                <c:pt idx="187404">
                  <c:v>-2.42426E-2</c:v>
                </c:pt>
                <c:pt idx="187405">
                  <c:v>-2.3656900000000002E-2</c:v>
                </c:pt>
                <c:pt idx="187406">
                  <c:v>-2.2994899999999999E-2</c:v>
                </c:pt>
                <c:pt idx="187407">
                  <c:v>-2.2258300000000002E-2</c:v>
                </c:pt>
                <c:pt idx="187408">
                  <c:v>-2.14494E-2</c:v>
                </c:pt>
                <c:pt idx="187409">
                  <c:v>-2.0570100000000001E-2</c:v>
                </c:pt>
                <c:pt idx="187410">
                  <c:v>-1.9622799999999999E-2</c:v>
                </c:pt>
                <c:pt idx="187411">
                  <c:v>-1.8609799999999999E-2</c:v>
                </c:pt>
                <c:pt idx="187412">
                  <c:v>-1.7533400000000001E-2</c:v>
                </c:pt>
                <c:pt idx="187413">
                  <c:v>-1.63961E-2</c:v>
                </c:pt>
                <c:pt idx="187414">
                  <c:v>-1.5200399999999999E-2</c:v>
                </c:pt>
                <c:pt idx="187415">
                  <c:v>-1.3948800000000001E-2</c:v>
                </c:pt>
                <c:pt idx="187416">
                  <c:v>-1.2644300000000001E-2</c:v>
                </c:pt>
                <c:pt idx="187417">
                  <c:v>-1.12897E-2</c:v>
                </c:pt>
                <c:pt idx="187418" formatCode="0.00E+00">
                  <c:v>-9.8879099999999998E-3</c:v>
                </c:pt>
                <c:pt idx="187419" formatCode="0.00E+00">
                  <c:v>-8.4416200000000004E-3</c:v>
                </c:pt>
                <c:pt idx="187420" formatCode="0.00E+00">
                  <c:v>-6.95372E-3</c:v>
                </c:pt>
                <c:pt idx="187421" formatCode="0.00E+00">
                  <c:v>-5.4272699999999997E-3</c:v>
                </c:pt>
                <c:pt idx="187422" formatCode="0.00E+00">
                  <c:v>-3.8654499999999999E-3</c:v>
                </c:pt>
                <c:pt idx="187423" formatCode="0.00E+00">
                  <c:v>-2.2712600000000002E-3</c:v>
                </c:pt>
                <c:pt idx="187424" formatCode="0.00E+00">
                  <c:v>-6.4760200000000005E-4</c:v>
                </c:pt>
                <c:pt idx="187425" formatCode="0.00E+00">
                  <c:v>1.00252E-3</c:v>
                </c:pt>
                <c:pt idx="187426" formatCode="0.00E+00">
                  <c:v>2.67586E-3</c:v>
                </c:pt>
                <c:pt idx="187427" formatCode="0.00E+00">
                  <c:v>4.3691600000000004E-3</c:v>
                </c:pt>
                <c:pt idx="187428" formatCode="0.00E+00">
                  <c:v>6.0792600000000004E-3</c:v>
                </c:pt>
                <c:pt idx="187429" formatCode="0.00E+00">
                  <c:v>7.8030399999999998E-3</c:v>
                </c:pt>
                <c:pt idx="187430" formatCode="0.00E+00">
                  <c:v>9.5372500000000006E-3</c:v>
                </c:pt>
                <c:pt idx="187431">
                  <c:v>1.12785E-2</c:v>
                </c:pt>
                <c:pt idx="187432">
                  <c:v>1.3023699999999999E-2</c:v>
                </c:pt>
                <c:pt idx="187433">
                  <c:v>1.47697E-2</c:v>
                </c:pt>
                <c:pt idx="187434">
                  <c:v>1.6513699999999999E-2</c:v>
                </c:pt>
                <c:pt idx="187435">
                  <c:v>1.82527E-2</c:v>
                </c:pt>
                <c:pt idx="187436">
                  <c:v>1.9983600000000001E-2</c:v>
                </c:pt>
                <c:pt idx="187437">
                  <c:v>2.1703500000000001E-2</c:v>
                </c:pt>
                <c:pt idx="187438">
                  <c:v>2.34095E-2</c:v>
                </c:pt>
                <c:pt idx="187439">
                  <c:v>2.5098599999999999E-2</c:v>
                </c:pt>
                <c:pt idx="187440">
                  <c:v>2.67681E-2</c:v>
                </c:pt>
                <c:pt idx="187441">
                  <c:v>2.84155E-2</c:v>
                </c:pt>
                <c:pt idx="187442">
                  <c:v>3.0038100000000002E-2</c:v>
                </c:pt>
                <c:pt idx="187443">
                  <c:v>3.1633500000000002E-2</c:v>
                </c:pt>
                <c:pt idx="187444">
                  <c:v>3.3198999999999999E-2</c:v>
                </c:pt>
                <c:pt idx="187445">
                  <c:v>3.4732100000000002E-2</c:v>
                </c:pt>
                <c:pt idx="187446">
                  <c:v>3.6230400000000003E-2</c:v>
                </c:pt>
                <c:pt idx="187447">
                  <c:v>3.7691700000000002E-2</c:v>
                </c:pt>
                <c:pt idx="187448">
                  <c:v>3.91139E-2</c:v>
                </c:pt>
                <c:pt idx="187449">
                  <c:v>4.0495099999999999E-2</c:v>
                </c:pt>
                <c:pt idx="187450">
                  <c:v>4.18334E-2</c:v>
                </c:pt>
                <c:pt idx="187451">
                  <c:v>4.3127100000000002E-2</c:v>
                </c:pt>
                <c:pt idx="187452">
                  <c:v>4.4374200000000003E-2</c:v>
                </c:pt>
                <c:pt idx="187453">
                  <c:v>4.5573000000000002E-2</c:v>
                </c:pt>
                <c:pt idx="187454">
                  <c:v>4.6722199999999998E-2</c:v>
                </c:pt>
                <c:pt idx="187455">
                  <c:v>4.7820700000000001E-2</c:v>
                </c:pt>
                <c:pt idx="187456">
                  <c:v>4.88672E-2</c:v>
                </c:pt>
                <c:pt idx="187457">
                  <c:v>4.9860700000000001E-2</c:v>
                </c:pt>
                <c:pt idx="187458">
                  <c:v>5.0799999999999998E-2</c:v>
                </c:pt>
                <c:pt idx="187459">
                  <c:v>5.1684399999999998E-2</c:v>
                </c:pt>
                <c:pt idx="187460">
                  <c:v>5.25131E-2</c:v>
                </c:pt>
                <c:pt idx="187461">
                  <c:v>5.3285199999999998E-2</c:v>
                </c:pt>
                <c:pt idx="187462">
                  <c:v>5.3999999999999999E-2</c:v>
                </c:pt>
                <c:pt idx="187463">
                  <c:v>5.4656999999999997E-2</c:v>
                </c:pt>
                <c:pt idx="187464">
                  <c:v>5.5255600000000002E-2</c:v>
                </c:pt>
                <c:pt idx="187465">
                  <c:v>5.5795600000000001E-2</c:v>
                </c:pt>
                <c:pt idx="187466">
                  <c:v>5.6277000000000001E-2</c:v>
                </c:pt>
                <c:pt idx="187467">
                  <c:v>5.6699899999999998E-2</c:v>
                </c:pt>
                <c:pt idx="187468">
                  <c:v>5.7064499999999997E-2</c:v>
                </c:pt>
                <c:pt idx="187469">
                  <c:v>5.7371100000000001E-2</c:v>
                </c:pt>
                <c:pt idx="187470">
                  <c:v>5.76201E-2</c:v>
                </c:pt>
                <c:pt idx="187471">
                  <c:v>5.7812099999999998E-2</c:v>
                </c:pt>
                <c:pt idx="187472">
                  <c:v>5.7947800000000001E-2</c:v>
                </c:pt>
                <c:pt idx="187473">
                  <c:v>5.8028099999999999E-2</c:v>
                </c:pt>
                <c:pt idx="187474">
                  <c:v>5.8054000000000001E-2</c:v>
                </c:pt>
                <c:pt idx="187475">
                  <c:v>5.8026300000000003E-2</c:v>
                </c:pt>
                <c:pt idx="187476">
                  <c:v>5.7945900000000002E-2</c:v>
                </c:pt>
                <c:pt idx="187477">
                  <c:v>5.78136E-2</c:v>
                </c:pt>
                <c:pt idx="187478">
                  <c:v>5.7630800000000003E-2</c:v>
                </c:pt>
                <c:pt idx="187479">
                  <c:v>5.7398900000000003E-2</c:v>
                </c:pt>
                <c:pt idx="187480">
                  <c:v>5.7119400000000001E-2</c:v>
                </c:pt>
                <c:pt idx="187481">
                  <c:v>5.6793799999999998E-2</c:v>
                </c:pt>
                <c:pt idx="187482">
                  <c:v>5.6423899999999999E-2</c:v>
                </c:pt>
                <c:pt idx="187483">
                  <c:v>5.6010900000000002E-2</c:v>
                </c:pt>
                <c:pt idx="187484">
                  <c:v>5.5556700000000001E-2</c:v>
                </c:pt>
                <c:pt idx="187485">
                  <c:v>5.5062800000000002E-2</c:v>
                </c:pt>
                <c:pt idx="187486">
                  <c:v>5.4531400000000001E-2</c:v>
                </c:pt>
                <c:pt idx="187487">
                  <c:v>5.39643E-2</c:v>
                </c:pt>
                <c:pt idx="187488">
                  <c:v>5.3363399999999998E-2</c:v>
                </c:pt>
                <c:pt idx="187489">
                  <c:v>5.2730699999999998E-2</c:v>
                </c:pt>
                <c:pt idx="187490">
                  <c:v>5.2068299999999998E-2</c:v>
                </c:pt>
                <c:pt idx="187491">
                  <c:v>5.1378199999999999E-2</c:v>
                </c:pt>
                <c:pt idx="187492">
                  <c:v>5.0662400000000003E-2</c:v>
                </c:pt>
                <c:pt idx="187493">
                  <c:v>4.9923000000000002E-2</c:v>
                </c:pt>
                <c:pt idx="187494">
                  <c:v>4.9161999999999997E-2</c:v>
                </c:pt>
                <c:pt idx="187495">
                  <c:v>4.8381599999999997E-2</c:v>
                </c:pt>
                <c:pt idx="187496">
                  <c:v>4.7584000000000001E-2</c:v>
                </c:pt>
                <c:pt idx="187497">
                  <c:v>4.6771300000000002E-2</c:v>
                </c:pt>
                <c:pt idx="187498">
                  <c:v>4.5945699999999999E-2</c:v>
                </c:pt>
                <c:pt idx="187499">
                  <c:v>4.5109200000000002E-2</c:v>
                </c:pt>
                <c:pt idx="187500">
                  <c:v>4.4264299999999999E-2</c:v>
                </c:pt>
                <c:pt idx="187501">
                  <c:v>4.3412899999999997E-2</c:v>
                </c:pt>
                <c:pt idx="187502">
                  <c:v>4.2557499999999998E-2</c:v>
                </c:pt>
                <c:pt idx="187503">
                  <c:v>4.1699899999999998E-2</c:v>
                </c:pt>
                <c:pt idx="187504">
                  <c:v>4.0842400000000001E-2</c:v>
                </c:pt>
                <c:pt idx="187505">
                  <c:v>3.9987099999999998E-2</c:v>
                </c:pt>
                <c:pt idx="187506">
                  <c:v>3.91361E-2</c:v>
                </c:pt>
                <c:pt idx="187507">
                  <c:v>3.8291199999999997E-2</c:v>
                </c:pt>
                <c:pt idx="187508">
                  <c:v>3.7454399999999999E-2</c:v>
                </c:pt>
                <c:pt idx="187509">
                  <c:v>3.66275E-2</c:v>
                </c:pt>
                <c:pt idx="187510">
                  <c:v>3.5812499999999997E-2</c:v>
                </c:pt>
                <c:pt idx="187511">
                  <c:v>3.5011199999999999E-2</c:v>
                </c:pt>
                <c:pt idx="187512">
                  <c:v>3.4225400000000003E-2</c:v>
                </c:pt>
                <c:pt idx="187513">
                  <c:v>3.3456600000000003E-2</c:v>
                </c:pt>
                <c:pt idx="187514">
                  <c:v>3.2706800000000001E-2</c:v>
                </c:pt>
                <c:pt idx="187515">
                  <c:v>3.19773E-2</c:v>
                </c:pt>
                <c:pt idx="187516">
                  <c:v>3.1269699999999997E-2</c:v>
                </c:pt>
                <c:pt idx="187517">
                  <c:v>3.0585299999999999E-2</c:v>
                </c:pt>
                <c:pt idx="187518">
                  <c:v>2.99256E-2</c:v>
                </c:pt>
                <c:pt idx="187519">
                  <c:v>2.92918E-2</c:v>
                </c:pt>
                <c:pt idx="187520">
                  <c:v>2.8684999999999999E-2</c:v>
                </c:pt>
                <c:pt idx="187521">
                  <c:v>2.8106300000000001E-2</c:v>
                </c:pt>
                <c:pt idx="187522">
                  <c:v>2.7556500000000001E-2</c:v>
                </c:pt>
                <c:pt idx="187523">
                  <c:v>2.70367E-2</c:v>
                </c:pt>
                <c:pt idx="187524">
                  <c:v>2.6547500000000002E-2</c:v>
                </c:pt>
                <c:pt idx="187525">
                  <c:v>2.60897E-2</c:v>
                </c:pt>
                <c:pt idx="187526">
                  <c:v>2.5663800000000001E-2</c:v>
                </c:pt>
                <c:pt idx="187527">
                  <c:v>2.5270299999999999E-2</c:v>
                </c:pt>
                <c:pt idx="187528">
                  <c:v>2.4909500000000001E-2</c:v>
                </c:pt>
                <c:pt idx="187529">
                  <c:v>2.4581800000000001E-2</c:v>
                </c:pt>
                <c:pt idx="187530">
                  <c:v>2.4287199999999998E-2</c:v>
                </c:pt>
                <c:pt idx="187531">
                  <c:v>2.4025899999999999E-2</c:v>
                </c:pt>
                <c:pt idx="187532">
                  <c:v>2.37979E-2</c:v>
                </c:pt>
                <c:pt idx="187533">
                  <c:v>2.3602999999999999E-2</c:v>
                </c:pt>
                <c:pt idx="187534">
                  <c:v>2.3441E-2</c:v>
                </c:pt>
                <c:pt idx="187535">
                  <c:v>2.33113E-2</c:v>
                </c:pt>
                <c:pt idx="187536">
                  <c:v>2.32138E-2</c:v>
                </c:pt>
                <c:pt idx="187537">
                  <c:v>2.31478E-2</c:v>
                </c:pt>
                <c:pt idx="187538">
                  <c:v>2.31127E-2</c:v>
                </c:pt>
                <c:pt idx="187539">
                  <c:v>2.3107800000000001E-2</c:v>
                </c:pt>
                <c:pt idx="187540">
                  <c:v>2.3132300000000001E-2</c:v>
                </c:pt>
                <c:pt idx="187541">
                  <c:v>2.31852E-2</c:v>
                </c:pt>
                <c:pt idx="187542">
                  <c:v>2.32657E-2</c:v>
                </c:pt>
                <c:pt idx="187543">
                  <c:v>2.3372500000000001E-2</c:v>
                </c:pt>
                <c:pt idx="187544">
                  <c:v>2.35046E-2</c:v>
                </c:pt>
                <c:pt idx="187545">
                  <c:v>2.36606E-2</c:v>
                </c:pt>
                <c:pt idx="187546">
                  <c:v>2.3839200000000001E-2</c:v>
                </c:pt>
                <c:pt idx="187547">
                  <c:v>2.4039000000000001E-2</c:v>
                </c:pt>
                <c:pt idx="187548">
                  <c:v>2.4258499999999999E-2</c:v>
                </c:pt>
                <c:pt idx="187549">
                  <c:v>2.4496199999999999E-2</c:v>
                </c:pt>
                <c:pt idx="187550">
                  <c:v>2.4750600000000001E-2</c:v>
                </c:pt>
                <c:pt idx="187551">
                  <c:v>2.5019900000000001E-2</c:v>
                </c:pt>
                <c:pt idx="187552">
                  <c:v>2.5302399999999999E-2</c:v>
                </c:pt>
                <c:pt idx="187553">
                  <c:v>2.5596399999999998E-2</c:v>
                </c:pt>
                <c:pt idx="187554">
                  <c:v>2.5899800000000001E-2</c:v>
                </c:pt>
                <c:pt idx="187555">
                  <c:v>2.6210899999999999E-2</c:v>
                </c:pt>
                <c:pt idx="187556">
                  <c:v>2.6527800000000001E-2</c:v>
                </c:pt>
                <c:pt idx="187557">
                  <c:v>2.6848299999999999E-2</c:v>
                </c:pt>
                <c:pt idx="187558">
                  <c:v>2.7170699999999999E-2</c:v>
                </c:pt>
                <c:pt idx="187559">
                  <c:v>2.7492800000000001E-2</c:v>
                </c:pt>
                <c:pt idx="187560">
                  <c:v>2.78126E-2</c:v>
                </c:pt>
                <c:pt idx="187561">
                  <c:v>2.8127900000000001E-2</c:v>
                </c:pt>
                <c:pt idx="187562">
                  <c:v>2.8436599999999999E-2</c:v>
                </c:pt>
                <c:pt idx="187563">
                  <c:v>2.87368E-2</c:v>
                </c:pt>
                <c:pt idx="187564">
                  <c:v>2.9026300000000001E-2</c:v>
                </c:pt>
                <c:pt idx="187565">
                  <c:v>2.9302999999999999E-2</c:v>
                </c:pt>
                <c:pt idx="187566">
                  <c:v>2.9564699999999999E-2</c:v>
                </c:pt>
                <c:pt idx="187567">
                  <c:v>2.9809499999999999E-2</c:v>
                </c:pt>
                <c:pt idx="187568">
                  <c:v>3.0035099999999999E-2</c:v>
                </c:pt>
                <c:pt idx="187569">
                  <c:v>3.0239599999999998E-2</c:v>
                </c:pt>
                <c:pt idx="187570">
                  <c:v>3.0420800000000001E-2</c:v>
                </c:pt>
                <c:pt idx="187571">
                  <c:v>3.0576800000000001E-2</c:v>
                </c:pt>
                <c:pt idx="187572">
                  <c:v>3.07056E-2</c:v>
                </c:pt>
                <c:pt idx="187573">
                  <c:v>3.0805200000000001E-2</c:v>
                </c:pt>
                <c:pt idx="187574">
                  <c:v>3.08737E-2</c:v>
                </c:pt>
                <c:pt idx="187575">
                  <c:v>3.0909200000000001E-2</c:v>
                </c:pt>
                <c:pt idx="187576">
                  <c:v>3.0909900000000001E-2</c:v>
                </c:pt>
                <c:pt idx="187577">
                  <c:v>3.08738E-2</c:v>
                </c:pt>
                <c:pt idx="187578">
                  <c:v>3.0799199999999999E-2</c:v>
                </c:pt>
                <c:pt idx="187579">
                  <c:v>3.0684400000000001E-2</c:v>
                </c:pt>
                <c:pt idx="187580">
                  <c:v>3.05279E-2</c:v>
                </c:pt>
                <c:pt idx="187581">
                  <c:v>3.03282E-2</c:v>
                </c:pt>
                <c:pt idx="187582">
                  <c:v>3.0083800000000001E-2</c:v>
                </c:pt>
                <c:pt idx="187583">
                  <c:v>2.9793300000000002E-2</c:v>
                </c:pt>
                <c:pt idx="187584">
                  <c:v>2.9455499999999999E-2</c:v>
                </c:pt>
                <c:pt idx="187585">
                  <c:v>2.90692E-2</c:v>
                </c:pt>
                <c:pt idx="187586">
                  <c:v>2.86333E-2</c:v>
                </c:pt>
                <c:pt idx="187587">
                  <c:v>2.81468E-2</c:v>
                </c:pt>
                <c:pt idx="187588">
                  <c:v>2.76087E-2</c:v>
                </c:pt>
                <c:pt idx="187589">
                  <c:v>2.7018199999999999E-2</c:v>
                </c:pt>
                <c:pt idx="187590">
                  <c:v>2.63748E-2</c:v>
                </c:pt>
                <c:pt idx="187591">
                  <c:v>2.5677700000000001E-2</c:v>
                </c:pt>
                <c:pt idx="187592">
                  <c:v>2.49266E-2</c:v>
                </c:pt>
                <c:pt idx="187593">
                  <c:v>2.4120900000000001E-2</c:v>
                </c:pt>
                <c:pt idx="187594">
                  <c:v>2.32605E-2</c:v>
                </c:pt>
                <c:pt idx="187595">
                  <c:v>2.23451E-2</c:v>
                </c:pt>
                <c:pt idx="187596">
                  <c:v>2.1374799999999999E-2</c:v>
                </c:pt>
                <c:pt idx="187597">
                  <c:v>2.0349599999999999E-2</c:v>
                </c:pt>
                <c:pt idx="187598">
                  <c:v>1.9269700000000001E-2</c:v>
                </c:pt>
                <c:pt idx="187599">
                  <c:v>1.8135399999999999E-2</c:v>
                </c:pt>
                <c:pt idx="187600">
                  <c:v>1.6947E-2</c:v>
                </c:pt>
                <c:pt idx="187601">
                  <c:v>1.5705199999999999E-2</c:v>
                </c:pt>
                <c:pt idx="187602">
                  <c:v>1.4410600000000001E-2</c:v>
                </c:pt>
                <c:pt idx="187603">
                  <c:v>1.30639E-2</c:v>
                </c:pt>
                <c:pt idx="187604">
                  <c:v>1.16661E-2</c:v>
                </c:pt>
                <c:pt idx="187605">
                  <c:v>1.0218100000000001E-2</c:v>
                </c:pt>
                <c:pt idx="187606" formatCode="0.00E+00">
                  <c:v>8.7210199999999995E-3</c:v>
                </c:pt>
              </c:numCache>
            </c:numRef>
          </c:yVal>
          <c:smooth val="1"/>
          <c:extLst>
            <c:ext xmlns:c16="http://schemas.microsoft.com/office/drawing/2014/chart" uri="{C3380CC4-5D6E-409C-BE32-E72D297353CC}">
              <c16:uniqueId val="{00000007-6069-4815-A46C-A86AEC3271D3}"/>
            </c:ext>
          </c:extLst>
        </c:ser>
        <c:dLbls>
          <c:showLegendKey val="0"/>
          <c:showVal val="0"/>
          <c:showCatName val="0"/>
          <c:showSerName val="0"/>
          <c:showPercent val="0"/>
          <c:showBubbleSize val="0"/>
        </c:dLbls>
        <c:axId val="344154880"/>
        <c:axId val="344156416"/>
      </c:scatterChart>
      <c:valAx>
        <c:axId val="344154880"/>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6416"/>
        <c:crossesAt val="-0.5"/>
        <c:crossBetween val="midCat"/>
      </c:valAx>
      <c:valAx>
        <c:axId val="344156416"/>
        <c:scaling>
          <c:orientation val="minMax"/>
          <c:max val="0.30000000000000004"/>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dspan Displacement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4880"/>
        <c:crosses val="autoZero"/>
        <c:crossBetween val="midCat"/>
      </c:valAx>
      <c:spPr>
        <a:noFill/>
        <a:ln>
          <a:solidFill>
            <a:sysClr val="windowText" lastClr="000000"/>
          </a:solidFill>
        </a:ln>
        <a:effectLst/>
      </c:spPr>
    </c:plotArea>
    <c:legend>
      <c:legendPos val="b"/>
      <c:layout>
        <c:manualLayout>
          <c:xMode val="edge"/>
          <c:yMode val="edge"/>
          <c:x val="0.56821649897929427"/>
          <c:y val="0.620948527267425"/>
          <c:w val="0.40171095800524936"/>
          <c:h val="0.21701443569553805"/>
        </c:manualLayout>
      </c:layout>
      <c:overlay val="1"/>
      <c:spPr>
        <a:solidFill>
          <a:sysClr val="window" lastClr="FFFFFF"/>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